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BDB519" w14:textId="77777777" w:rsidR="00B569A5" w:rsidRDefault="00B569A5" w:rsidP="000E5536">
      <w:pPr>
        <w:pStyle w:val="Title"/>
      </w:pPr>
      <w:r>
        <w:t>Joint Research Centre Notes</w:t>
      </w:r>
    </w:p>
    <w:p w14:paraId="0BD96098" w14:textId="77777777" w:rsidR="00DF3BBE" w:rsidRDefault="00DF3BBE" w:rsidP="000E5536">
      <w:pPr>
        <w:pStyle w:val="Heading1"/>
      </w:pPr>
      <w:bookmarkStart w:id="0" w:name="_Toc315774543"/>
      <w:r>
        <w:t>Requirements</w:t>
      </w:r>
    </w:p>
    <w:p w14:paraId="2D5B58E6" w14:textId="77777777" w:rsidR="00BB1D27" w:rsidRDefault="00BB1D27" w:rsidP="000E5536">
      <w:pPr>
        <w:pStyle w:val="Heading2"/>
      </w:pPr>
      <w:bookmarkStart w:id="1" w:name="_Toc315774645"/>
      <w:r>
        <w:t>APAAT Notes</w:t>
      </w:r>
      <w:bookmarkEnd w:id="1"/>
    </w:p>
    <w:p w14:paraId="246E3371" w14:textId="77777777" w:rsidR="00BB1D27" w:rsidRDefault="00BB1D27" w:rsidP="0034374E">
      <w:pPr>
        <w:pStyle w:val="Heading3"/>
      </w:pPr>
      <w:bookmarkStart w:id="2" w:name="_Toc315774646"/>
      <w:r>
        <w:t>Methodology:</w:t>
      </w:r>
      <w:bookmarkEnd w:id="2"/>
    </w:p>
    <w:p w14:paraId="32B83F42" w14:textId="77777777" w:rsidR="00BB1D27" w:rsidRDefault="00BB1D27" w:rsidP="000E5536">
      <w:pPr>
        <w:pStyle w:val="ListBullet"/>
      </w:pPr>
      <w:r>
        <w:t>I am the 3rd person doing an iteration on the APAAT, but with no clear development plan or requirements doc - its still experimental!!</w:t>
      </w:r>
    </w:p>
    <w:p w14:paraId="615F8C35" w14:textId="77777777" w:rsidR="00BB1D27" w:rsidRDefault="00BB1D27" w:rsidP="000E5536">
      <w:pPr>
        <w:pStyle w:val="ListBullet"/>
      </w:pPr>
      <w:r>
        <w:t>Is it a website, or set of products that can be delivered into a range of websites/reports?</w:t>
      </w:r>
    </w:p>
    <w:p w14:paraId="2992C72A" w14:textId="77777777" w:rsidR="00BB1D27" w:rsidRDefault="00BB1D27" w:rsidP="000E5536">
      <w:pPr>
        <w:pStyle w:val="ListBullet"/>
      </w:pPr>
      <w:r>
        <w:t>Seems to be data-driven and not requirement-driven - there are so many statistics for a PA</w:t>
      </w:r>
    </w:p>
    <w:p w14:paraId="7EEF5E09" w14:textId="77777777" w:rsidR="00BB1D27" w:rsidRDefault="00BB1D27" w:rsidP="000E5536">
      <w:pPr>
        <w:pStyle w:val="ListBullet"/>
      </w:pPr>
      <w:r>
        <w:t>I have seen no requirements document or user profile</w:t>
      </w:r>
    </w:p>
    <w:p w14:paraId="3FF77FEC" w14:textId="77777777" w:rsidR="00BB1D27" w:rsidRDefault="00BB1D27" w:rsidP="000E5536">
      <w:pPr>
        <w:pStyle w:val="ListBullet"/>
      </w:pPr>
      <w:r>
        <w:t>The Critical sites are 1 interpretation of the value/threat analysis but dont take into account complementarity</w:t>
      </w:r>
    </w:p>
    <w:p w14:paraId="14F355EE" w14:textId="77777777" w:rsidR="00BB1D27" w:rsidRDefault="00BB1D27" w:rsidP="000E5536">
      <w:pPr>
        <w:pStyle w:val="ListBullet"/>
      </w:pPr>
      <w:r>
        <w:t>Figure 4 page 10 - are they using alphashapes to calculate the EOO - what are the thresholds - Technical Report p11 indicates Categorical Distribution Model</w:t>
      </w:r>
    </w:p>
    <w:p w14:paraId="56345317" w14:textId="77777777" w:rsidR="00BB1D27" w:rsidRDefault="00BB1D27" w:rsidP="000E5536">
      <w:pPr>
        <w:pStyle w:val="ListBullet"/>
      </w:pPr>
      <w:r>
        <w:t xml:space="preserve">APAAT is based on a point scoring technique and not neccesarily on maximising biodiversity (complementarity - see explanation here </w:t>
      </w:r>
      <w:hyperlink r:id="rId8" w:history="1">
        <w:r w:rsidRPr="0077669C">
          <w:rPr>
            <w:rStyle w:val="Hyperlink"/>
          </w:rPr>
          <w:t>http://www.nhm.ac.uk/research-curation/research/projects/worldmap/priority/method.htm, e.g. WorldMap, Marxan)</w:t>
        </w:r>
      </w:hyperlink>
    </w:p>
    <w:p w14:paraId="30648C12" w14:textId="77777777" w:rsidR="00BB1D27" w:rsidRDefault="00BB1D27" w:rsidP="000E5536">
      <w:pPr>
        <w:pStyle w:val="BodyText"/>
      </w:pPr>
      <w:r>
        <w:tab/>
        <w:t>-</w:t>
      </w:r>
      <w:r>
        <w:tab/>
        <w:t>Complementarity and systematic conservation planning could be downstream processes using our API, i.e others could use our species data to do their own complementarity analysis</w:t>
      </w:r>
    </w:p>
    <w:p w14:paraId="1C5E6BE7" w14:textId="77777777" w:rsidR="00BB1D27" w:rsidRDefault="00BB1D27" w:rsidP="000E5536">
      <w:pPr>
        <w:pStyle w:val="BodyText"/>
      </w:pPr>
      <w:r>
        <w:tab/>
        <w:t>-</w:t>
      </w:r>
      <w:r>
        <w:tab/>
        <w:t>Other downstream processes could be taxon-specific NGOS, e.g. Great Apes specialist groups may want to see which PAs apes occur in to prioritise their funding</w:t>
      </w:r>
    </w:p>
    <w:p w14:paraId="6D5E3CD4" w14:textId="77777777" w:rsidR="00BB1D27" w:rsidRDefault="00BB1D27" w:rsidP="000E5536">
      <w:pPr>
        <w:pStyle w:val="BodyText"/>
      </w:pPr>
      <w:r>
        <w:tab/>
      </w:r>
      <w:r>
        <w:tab/>
        <w:t>-</w:t>
      </w:r>
      <w:r>
        <w:tab/>
        <w:t>In this case the data must be validated, i.e. the presence of species within the PA must be confirmed rather than simply modelled or historically recorded</w:t>
      </w:r>
    </w:p>
    <w:p w14:paraId="53508EE5" w14:textId="77777777" w:rsidR="00BB1D27" w:rsidRDefault="00BB1D27" w:rsidP="000E5536">
      <w:pPr>
        <w:pStyle w:val="ListBullet"/>
      </w:pPr>
      <w:r>
        <w:t>No account is made of survey effort and recorder bias</w:t>
      </w:r>
    </w:p>
    <w:p w14:paraId="5486C706" w14:textId="77777777" w:rsidR="00BB1D27" w:rsidRDefault="00BB1D27" w:rsidP="000E5536">
      <w:pPr>
        <w:pStyle w:val="ListBullet"/>
      </w:pPr>
      <w:r>
        <w:t>Main point is that the critical list is 1 analysis and we want to expose the consituent products to the research and conservation communities to do their own analysis</w:t>
      </w:r>
    </w:p>
    <w:p w14:paraId="518E173B" w14:textId="77777777" w:rsidR="00BB1D27" w:rsidRDefault="00BB1D27" w:rsidP="000E5536">
      <w:pPr>
        <w:pStyle w:val="ListBullet"/>
      </w:pPr>
      <w:r>
        <w:t>Comparisons with other conservation prioritisation processes are invalid as they are using independent variables - in many cases it is using the same or proxy data (e.g. Important Bird Areas)</w:t>
      </w:r>
    </w:p>
    <w:p w14:paraId="531E1B68" w14:textId="77777777" w:rsidR="00BB1D27" w:rsidRDefault="00BB1D27" w:rsidP="000E5536">
      <w:pPr>
        <w:pStyle w:val="ListBullet"/>
      </w:pPr>
      <w:r>
        <w:t>Didnt include all PAs as danger of paper parks - not sure this is good!</w:t>
      </w:r>
    </w:p>
    <w:p w14:paraId="450E50FA" w14:textId="77777777" w:rsidR="00BB1D27" w:rsidRDefault="00BB1D27" w:rsidP="000E5536">
      <w:pPr>
        <w:pStyle w:val="ListBullet"/>
      </w:pPr>
      <w:r>
        <w:t>How wed are they to the existing indicators? If this is an experimental site, do we have to stick with what we've already got. - evolution or revolution</w:t>
      </w:r>
    </w:p>
    <w:p w14:paraId="51456BBF" w14:textId="77777777" w:rsidR="00BB1D27" w:rsidRDefault="00BB1D27" w:rsidP="000E5536">
      <w:pPr>
        <w:pStyle w:val="ListBullet"/>
      </w:pPr>
      <w:r>
        <w:t>The overlay analysis between the PAs and RedList data is a political hot-potato and we will have to tread carefully</w:t>
      </w:r>
    </w:p>
    <w:p w14:paraId="6F4371EC" w14:textId="77777777" w:rsidR="00243059" w:rsidRDefault="00243059" w:rsidP="000E5536">
      <w:pPr>
        <w:pStyle w:val="ListBullet"/>
      </w:pPr>
      <w:r>
        <w:t xml:space="preserve">Excellent review of APAAT written by Stephane and GreenVest </w:t>
      </w:r>
      <w:hyperlink r:id="rId9" w:history="1">
        <w:r w:rsidRPr="00243059">
          <w:rPr>
            <w:rStyle w:val="Hyperlink"/>
          </w:rPr>
          <w:t>here</w:t>
        </w:r>
      </w:hyperlink>
    </w:p>
    <w:p w14:paraId="09766E63" w14:textId="77777777" w:rsidR="00BB1D27" w:rsidRDefault="00BB1D27" w:rsidP="0034374E">
      <w:pPr>
        <w:pStyle w:val="Heading3"/>
      </w:pPr>
      <w:bookmarkStart w:id="3" w:name="_Toc315774647"/>
      <w:r>
        <w:t>Technology:</w:t>
      </w:r>
      <w:bookmarkEnd w:id="3"/>
    </w:p>
    <w:p w14:paraId="1F7584FD" w14:textId="77777777" w:rsidR="00BB1D27" w:rsidRDefault="00BB1D27" w:rsidP="000E5536">
      <w:pPr>
        <w:pStyle w:val="ListBullet"/>
      </w:pPr>
      <w:r>
        <w:t>Licensing issues with ArcInfo Workstation mean that sometimes if the licenses arent available then it wont run. This is not a reason to switch technnology!!</w:t>
      </w:r>
    </w:p>
    <w:p w14:paraId="7A7B9A26" w14:textId="77777777" w:rsidR="00BB1D27" w:rsidRDefault="00BB1D27" w:rsidP="000E5536">
      <w:pPr>
        <w:pStyle w:val="ListBullet"/>
      </w:pPr>
      <w:r>
        <w:t>Batch produce HTML is probably bad, but not neccesarily - it depends on how often the data is updated and what the requirements are for timeliness</w:t>
      </w:r>
    </w:p>
    <w:p w14:paraId="72D5A581" w14:textId="77777777" w:rsidR="00BB1D27" w:rsidRDefault="00BB1D27" w:rsidP="000E5536">
      <w:pPr>
        <w:pStyle w:val="ListBullet"/>
      </w:pPr>
      <w:r>
        <w:t>Long-term investment in the tool needs simple maintenance and good documentation support - current architecture is v complex</w:t>
      </w:r>
    </w:p>
    <w:p w14:paraId="093B2FE4" w14:textId="77777777" w:rsidR="00BB1D27" w:rsidRDefault="00BB1D27" w:rsidP="000E5536">
      <w:pPr>
        <w:pStyle w:val="ListBullet"/>
      </w:pPr>
      <w:r>
        <w:t>Data, scripts and tools are scattered in different locations - need to be centralised and managed</w:t>
      </w:r>
    </w:p>
    <w:p w14:paraId="3EA8F234" w14:textId="77777777" w:rsidR="00BB1D27" w:rsidRDefault="00BB1D27" w:rsidP="000E5536">
      <w:pPr>
        <w:pStyle w:val="ListBullet"/>
      </w:pPr>
      <w:r>
        <w:t>The plots, graphs and alerts should be generated on the fly from the data not batch produced - allows you to do your own selection</w:t>
      </w:r>
    </w:p>
    <w:p w14:paraId="72608D74" w14:textId="77777777" w:rsidR="00BB1D27" w:rsidRDefault="00BB1D27" w:rsidP="0034374E">
      <w:pPr>
        <w:pStyle w:val="Heading3"/>
      </w:pPr>
      <w:bookmarkStart w:id="4" w:name="_Toc315774648"/>
      <w:r>
        <w:t>Jorges exising data:</w:t>
      </w:r>
      <w:bookmarkEnd w:id="4"/>
    </w:p>
    <w:p w14:paraId="7D1F8FCD" w14:textId="77777777" w:rsidR="00BB1D27" w:rsidRDefault="00BB1D27" w:rsidP="000E5536">
      <w:pPr>
        <w:pStyle w:val="BodyText"/>
      </w:pPr>
      <w:r>
        <w:t>The species data has been split into separate taxonomic groups which is bad. Not very scalable. Whole db needs restructuring.</w:t>
      </w:r>
    </w:p>
    <w:p w14:paraId="3EDCA4A2" w14:textId="77777777" w:rsidR="00BB1D27" w:rsidRDefault="00BB1D27" w:rsidP="000E5536">
      <w:pPr>
        <w:pStyle w:val="BodyText2"/>
      </w:pPr>
      <w:r>
        <w:t>But you can run spatial queries in pgAdmin that are fairly quick. Like this for example:</w:t>
      </w:r>
    </w:p>
    <w:p w14:paraId="31A4A9C1" w14:textId="77777777" w:rsidR="00BB1D27" w:rsidRDefault="00BB1D27" w:rsidP="000E5536">
      <w:pPr>
        <w:pStyle w:val="BodyText"/>
      </w:pPr>
      <w:r>
        <w:lastRenderedPageBreak/>
        <w:t>SELECT mammals.carnivora.gid,sci_name FROM mammals.carnivora,pa.wdpa WHERE pa.wdpa.gid=4898 and ST_Intersects(pa.wdpa.the_geom,mammals.carnivora.the_geom);</w:t>
      </w:r>
    </w:p>
    <w:p w14:paraId="15110EDB" w14:textId="77777777" w:rsidR="00BB1D27" w:rsidRDefault="00BB1D27" w:rsidP="000E5536">
      <w:pPr>
        <w:pStyle w:val="BodyText2"/>
      </w:pPr>
      <w:r>
        <w:t>SELECT mammals.carnivora.gid,sci_name FROM mammals.carnivora,pa.wdpa WHERE pa.wdpa.gid=1078 and ST_Intersects(pa.wdpa.the_geom,mammals.carnivora.the_geom); (Salonga 17s)</w:t>
      </w:r>
    </w:p>
    <w:p w14:paraId="4A73B4CF" w14:textId="77777777" w:rsidR="00BB1D27" w:rsidRDefault="00BB1D27" w:rsidP="000E5536">
      <w:pPr>
        <w:pStyle w:val="BodyText"/>
      </w:pPr>
      <w:r>
        <w:t>wilcards:</w:t>
      </w:r>
    </w:p>
    <w:p w14:paraId="53EC4D74" w14:textId="77777777" w:rsidR="00BB1D27" w:rsidRDefault="00BB1D27" w:rsidP="000E5536">
      <w:pPr>
        <w:pStyle w:val="BodyText2"/>
      </w:pPr>
      <w:r>
        <w:t>SELECT distinct country FROM pa.wdpa where country like 'UK%'</w:t>
      </w:r>
    </w:p>
    <w:p w14:paraId="2B643654" w14:textId="77777777" w:rsidR="00BB1D27" w:rsidRDefault="00BB1D27" w:rsidP="000E5536">
      <w:pPr>
        <w:pStyle w:val="BodyText2"/>
      </w:pPr>
      <w:r>
        <w:t>There are no PAs for the UK! There are 84488 PAs in the WDPA table.</w:t>
      </w:r>
    </w:p>
    <w:p w14:paraId="3E851087" w14:textId="215528BE" w:rsidR="00BB1D27" w:rsidRDefault="00BB1D27" w:rsidP="0034374E">
      <w:pPr>
        <w:pStyle w:val="Heading3"/>
      </w:pPr>
      <w:bookmarkStart w:id="5" w:name="_Toc315774649"/>
      <w:r>
        <w:t>Jorges existing tool:</w:t>
      </w:r>
      <w:bookmarkEnd w:id="5"/>
    </w:p>
    <w:p w14:paraId="11D7E6FC" w14:textId="77777777" w:rsidR="00BB1D27" w:rsidRDefault="00BB1D27" w:rsidP="000E5536">
      <w:pPr>
        <w:pStyle w:val="BodyText"/>
      </w:pPr>
      <w:r>
        <w:t>Is on the laptop:</w:t>
      </w:r>
    </w:p>
    <w:p w14:paraId="22C50028" w14:textId="77777777" w:rsidR="00BB1D27" w:rsidRDefault="00BB1D27" w:rsidP="000E5536">
      <w:pPr>
        <w:pStyle w:val="BodyText"/>
      </w:pPr>
      <w:r>
        <w:t xml:space="preserve">user: </w:t>
      </w:r>
      <w:r>
        <w:tab/>
        <w:t xml:space="preserve">root </w:t>
      </w:r>
    </w:p>
    <w:p w14:paraId="7AA3B141" w14:textId="77777777" w:rsidR="00BB1D27" w:rsidRDefault="00BB1D27" w:rsidP="000E5536">
      <w:pPr>
        <w:pStyle w:val="BodyText"/>
      </w:pPr>
      <w:r>
        <w:t>pw:</w:t>
      </w:r>
      <w:r>
        <w:tab/>
      </w:r>
      <w:r>
        <w:tab/>
        <w:t>gem2010</w:t>
      </w:r>
    </w:p>
    <w:p w14:paraId="74D409B0" w14:textId="77777777" w:rsidR="00BB1D27" w:rsidRDefault="003630B2" w:rsidP="000E5536">
      <w:pPr>
        <w:pStyle w:val="BodyText2"/>
      </w:pPr>
      <w:hyperlink r:id="rId10" w:history="1">
        <w:r w:rsidR="00BB1D27" w:rsidRPr="0077669C">
          <w:rPr>
            <w:rStyle w:val="Hyperlink"/>
          </w:rPr>
          <w:t>http://localhost/pa5.php</w:t>
        </w:r>
      </w:hyperlink>
    </w:p>
    <w:p w14:paraId="0584A78B" w14:textId="77777777" w:rsidR="00BB1D27" w:rsidRDefault="00BB1D27" w:rsidP="000E5536">
      <w:pPr>
        <w:pStyle w:val="BodyText2"/>
      </w:pPr>
      <w:r>
        <w:t>There are lots of issues with it - main ones are that the php code that is running on the server need major refactoring (in Jorges doc - \\BROOKS\export\DOPA\DOPA as developed by Jorge\dopa_documentation_v1.0 p13)</w:t>
      </w:r>
    </w:p>
    <w:p w14:paraId="4D1C23B0" w14:textId="77777777" w:rsidR="00BB1D27" w:rsidRDefault="00BB1D27" w:rsidP="000E5536">
      <w:pPr>
        <w:pStyle w:val="BodyText"/>
      </w:pPr>
      <w:r>
        <w:t>Where is ajax_server.php?</w:t>
      </w:r>
    </w:p>
    <w:p w14:paraId="4B91E683" w14:textId="77777777" w:rsidR="00BB1D27" w:rsidRDefault="00BB1D27" w:rsidP="000E5536">
      <w:pPr>
        <w:pStyle w:val="BodyText"/>
      </w:pPr>
      <w:r>
        <w:t>How is it doing the intersect on a polygon or box and the species data?</w:t>
      </w:r>
    </w:p>
    <w:p w14:paraId="374505AF" w14:textId="77777777" w:rsidR="00BB1D27" w:rsidRDefault="00BB1D27" w:rsidP="000E5536">
      <w:pPr>
        <w:pStyle w:val="BodyText"/>
      </w:pPr>
      <w:r>
        <w:t>Where is the code/docs to pull the WFS data in? - michael should know where - wfs parser - arcgis server would crash - maybe special characters - wfs2db script not working properly</w:t>
      </w:r>
    </w:p>
    <w:p w14:paraId="6DF7D919" w14:textId="77777777" w:rsidR="00BB1D27" w:rsidRDefault="00BB1D27" w:rsidP="000E5536">
      <w:pPr>
        <w:pStyle w:val="BodyText"/>
      </w:pPr>
      <w:r>
        <w:t>Does WFS support versioning? - make a hash of the species md5 to see the difference</w:t>
      </w:r>
    </w:p>
    <w:p w14:paraId="58507BB5" w14:textId="77777777" w:rsidR="00BB1D27" w:rsidRDefault="00BB1D27" w:rsidP="000E5536">
      <w:pPr>
        <w:pStyle w:val="BodyText2"/>
      </w:pPr>
      <w:r>
        <w:t xml:space="preserve">Why split the db into taxonomic groups? cos the data were in shapefiles </w:t>
      </w:r>
    </w:p>
    <w:p w14:paraId="22A6B0B0" w14:textId="77777777" w:rsidR="00BB1D27" w:rsidRDefault="00BB1D27" w:rsidP="000E5536">
      <w:pPr>
        <w:pStyle w:val="BodyText"/>
      </w:pPr>
      <w:r>
        <w:t>not doing species query on the fly, but pa query - i.e. getting all of the pas for the polygon then getting the species for those pas</w:t>
      </w:r>
    </w:p>
    <w:p w14:paraId="6FD512EC" w14:textId="77777777" w:rsidR="00BB1D27" w:rsidRDefault="00BB1D27" w:rsidP="000E5536">
      <w:pPr>
        <w:pStyle w:val="BodyText"/>
      </w:pPr>
      <w:r>
        <w:t>how many species are there?</w:t>
      </w:r>
    </w:p>
    <w:p w14:paraId="5C43D068" w14:textId="77777777" w:rsidR="00BB1D27" w:rsidRDefault="00BB1D27" w:rsidP="000E5536">
      <w:pPr>
        <w:pStyle w:val="BodyText"/>
      </w:pPr>
      <w:r>
        <w:t xml:space="preserve">amphibians </w:t>
      </w:r>
      <w:r>
        <w:tab/>
        <w:t xml:space="preserve">6156 </w:t>
      </w:r>
      <w:r>
        <w:tab/>
        <w:t>sp</w:t>
      </w:r>
    </w:p>
    <w:p w14:paraId="309F1C8B" w14:textId="77777777" w:rsidR="00BB1D27" w:rsidRDefault="00BB1D27" w:rsidP="000E5536">
      <w:pPr>
        <w:pStyle w:val="BodyText"/>
      </w:pPr>
      <w:r>
        <w:t xml:space="preserve">mammals </w:t>
      </w:r>
      <w:r>
        <w:tab/>
        <w:t xml:space="preserve">4969 </w:t>
      </w:r>
      <w:r>
        <w:tab/>
        <w:t>sp</w:t>
      </w:r>
    </w:p>
    <w:p w14:paraId="6316D683" w14:textId="77777777" w:rsidR="00BB1D27" w:rsidRDefault="00BB1D27" w:rsidP="000E5536">
      <w:pPr>
        <w:pStyle w:val="BodyText"/>
      </w:pPr>
      <w:r>
        <w:t>reptiles</w:t>
      </w:r>
      <w:r>
        <w:tab/>
        <w:t xml:space="preserve">1040 </w:t>
      </w:r>
      <w:r>
        <w:tab/>
        <w:t>sp</w:t>
      </w:r>
    </w:p>
    <w:p w14:paraId="7E304D82" w14:textId="77777777" w:rsidR="00BB1D27" w:rsidRDefault="00BB1D27" w:rsidP="000E5536">
      <w:pPr>
        <w:pStyle w:val="BodyText2"/>
      </w:pPr>
      <w:r>
        <w:t>total</w:t>
      </w:r>
      <w:r>
        <w:tab/>
        <w:t>=</w:t>
      </w:r>
      <w:r>
        <w:tab/>
        <w:t xml:space="preserve">12165 </w:t>
      </w:r>
      <w:r>
        <w:tab/>
        <w:t>sp</w:t>
      </w:r>
      <w:r>
        <w:tab/>
        <w:t>all filtered for Africa as well</w:t>
      </w:r>
    </w:p>
    <w:p w14:paraId="1E1A5FFA" w14:textId="77777777" w:rsidR="00BB1D27" w:rsidRDefault="00BB1D27" w:rsidP="000E5536">
      <w:pPr>
        <w:pStyle w:val="BodyText2"/>
      </w:pPr>
      <w:r>
        <w:t xml:space="preserve">parallelisation - picloud </w:t>
      </w:r>
    </w:p>
    <w:p w14:paraId="74E0B516" w14:textId="77777777" w:rsidR="00BB1D27" w:rsidRDefault="00BB1D27" w:rsidP="000E5536">
      <w:pPr>
        <w:pStyle w:val="BodyText2"/>
      </w:pPr>
      <w:r>
        <w:t>jorge is starting a new project called earthserver in autumn?</w:t>
      </w:r>
    </w:p>
    <w:p w14:paraId="6B9000D4" w14:textId="77777777" w:rsidR="00BB1D27" w:rsidRDefault="00BB1D27" w:rsidP="000E5536">
      <w:pPr>
        <w:pStyle w:val="BodyText"/>
      </w:pPr>
      <w:r>
        <w:t>3:09</w:t>
      </w:r>
      <w:r>
        <w:tab/>
        <w:t xml:space="preserve">Using the default spatial index now with ID_NO indexed too </w:t>
      </w:r>
    </w:p>
    <w:p w14:paraId="0E7CBE54" w14:textId="77777777" w:rsidR="00BB1D27" w:rsidRDefault="00BB1D27" w:rsidP="000E5536">
      <w:pPr>
        <w:pStyle w:val="BodyText"/>
      </w:pPr>
      <w:r>
        <w:t>trying 10 000, 100 000, 400 000 - invalid</w:t>
      </w:r>
    </w:p>
    <w:p w14:paraId="629E52FD" w14:textId="77777777" w:rsidR="00BB1D27" w:rsidRDefault="00BB1D27" w:rsidP="000E5536">
      <w:pPr>
        <w:pStyle w:val="BodyText2"/>
      </w:pPr>
      <w:r>
        <w:t>trying 10 000, 100 000, 40 000 000 - took 7:00 to set up index - crash on identify</w:t>
      </w:r>
    </w:p>
    <w:p w14:paraId="6EE28FC5" w14:textId="77777777" w:rsidR="00BB1D27" w:rsidRDefault="00BB1D27" w:rsidP="000E5536">
      <w:pPr>
        <w:pStyle w:val="BodyText"/>
      </w:pPr>
      <w:r>
        <w:t>What is my direction? What are the requirements?</w:t>
      </w:r>
    </w:p>
    <w:p w14:paraId="04B26CEF" w14:textId="77777777" w:rsidR="00BB1D27" w:rsidRDefault="00BB1D27" w:rsidP="000E5536">
      <w:pPr>
        <w:pStyle w:val="ListBullet"/>
      </w:pPr>
      <w:r>
        <w:t>Tools to capture data from park managers - 1 month - needs SDE</w:t>
      </w:r>
    </w:p>
    <w:p w14:paraId="4C09C3BF" w14:textId="77777777" w:rsidR="00BB1D27" w:rsidRDefault="00BB1D27" w:rsidP="000E5536">
      <w:pPr>
        <w:pStyle w:val="ListBullet"/>
      </w:pPr>
      <w:r>
        <w:t>APAAT retooling - 3 months</w:t>
      </w:r>
    </w:p>
    <w:p w14:paraId="2DA755B2" w14:textId="77777777" w:rsidR="00BB1D27" w:rsidRDefault="00BB1D27" w:rsidP="000E5536">
      <w:pPr>
        <w:pStyle w:val="ListBullet"/>
      </w:pPr>
      <w:r>
        <w:t>Accessibility map retooling - 3 months</w:t>
      </w:r>
    </w:p>
    <w:p w14:paraId="078F694E" w14:textId="77777777" w:rsidR="00BB1D27" w:rsidRDefault="00BB1D27" w:rsidP="000E5536">
      <w:pPr>
        <w:pStyle w:val="ListBullet"/>
      </w:pPr>
      <w:r>
        <w:t>DOPA retooling - 3 months</w:t>
      </w:r>
    </w:p>
    <w:p w14:paraId="23C78E6F" w14:textId="77777777" w:rsidR="00BB1D27" w:rsidRDefault="00BB1D27" w:rsidP="000E5536">
      <w:pPr>
        <w:pStyle w:val="BodyText"/>
      </w:pPr>
      <w:r>
        <w:t>Architecture</w:t>
      </w:r>
    </w:p>
    <w:p w14:paraId="39AFFB89" w14:textId="77777777" w:rsidR="00BB1D27" w:rsidRDefault="00BB1D27" w:rsidP="000E5536">
      <w:pPr>
        <w:pStyle w:val="BodyText"/>
      </w:pPr>
      <w:r>
        <w:t>Massively influenced by the following:</w:t>
      </w:r>
    </w:p>
    <w:p w14:paraId="2F518DFD" w14:textId="77777777" w:rsidR="00BB1D27" w:rsidRDefault="00BB1D27" w:rsidP="000E5536">
      <w:pPr>
        <w:pStyle w:val="BodyText"/>
      </w:pPr>
      <w:r>
        <w:t>Do we need to do editing?</w:t>
      </w:r>
    </w:p>
    <w:p w14:paraId="66C0E6DE" w14:textId="77777777" w:rsidR="00BB1D27" w:rsidRDefault="00BB1D27" w:rsidP="000E5536">
      <w:pPr>
        <w:pStyle w:val="BodyText"/>
      </w:pPr>
      <w:r>
        <w:tab/>
        <w:t>-</w:t>
      </w:r>
      <w:r>
        <w:tab/>
        <w:t>Yes get data from park managers</w:t>
      </w:r>
    </w:p>
    <w:p w14:paraId="1165C930" w14:textId="77777777" w:rsidR="00BB1D27" w:rsidRDefault="00BB1D27" w:rsidP="000E5536">
      <w:pPr>
        <w:pStyle w:val="BodyText2"/>
      </w:pPr>
      <w:r>
        <w:t>Do we need to do dynamic querying, i.e. using user-defined areas?</w:t>
      </w:r>
    </w:p>
    <w:p w14:paraId="08E3F78E" w14:textId="77777777" w:rsidR="00675693" w:rsidRPr="00675693" w:rsidRDefault="00675693" w:rsidP="00547872">
      <w:pPr>
        <w:pStyle w:val="BodyText2"/>
      </w:pPr>
      <w:r>
        <w:t>From …IUCN Protected area Effectiveness book</w:t>
      </w:r>
    </w:p>
    <w:p w14:paraId="2C9CB025" w14:textId="77777777" w:rsidR="00675693" w:rsidRPr="007B6754" w:rsidRDefault="00675693" w:rsidP="000E5536">
      <w:pPr>
        <w:pStyle w:val="BodyText2"/>
      </w:pPr>
      <w:r>
        <w:t>There are some good requirements in this paper.</w:t>
      </w:r>
    </w:p>
    <w:p w14:paraId="121E3FB4" w14:textId="77777777" w:rsidR="00675693" w:rsidRPr="003E1709" w:rsidRDefault="00675693" w:rsidP="000E5536">
      <w:pPr>
        <w:pStyle w:val="Code"/>
      </w:pPr>
      <w:r w:rsidRPr="003E1709">
        <w:t>High level reporting obligations:</w:t>
      </w:r>
    </w:p>
    <w:p w14:paraId="2D7EA213" w14:textId="77777777" w:rsidR="00675693" w:rsidRPr="003E1709" w:rsidRDefault="00675693" w:rsidP="000E5536">
      <w:pPr>
        <w:pStyle w:val="Code"/>
      </w:pPr>
      <w:r w:rsidRPr="003E1709">
        <w:t>pg vii: ‘..CBD nations have committed to develop systems of assessing management effectiveness and to report on 30 per cent of their protected areas by 2010.’</w:t>
      </w:r>
    </w:p>
    <w:p w14:paraId="6E1C89E4" w14:textId="77777777" w:rsidR="00675693" w:rsidRPr="003E1709" w:rsidRDefault="00675693" w:rsidP="000E5536">
      <w:pPr>
        <w:pStyle w:val="Code"/>
      </w:pPr>
      <w:r>
        <w:t>pg 17 National: ‘…</w:t>
      </w:r>
      <w:r w:rsidRPr="003E1709">
        <w:t>Specific factors assessed relating to national context could include the proportion of the national budget allocated to protected areas and environmental conservation; the ratification of relevant international treaties and conventions such as Ramsar, the World Heritage Convention and the Convention on Biological Diversity; and recognition of the role of protected areas within na</w:t>
      </w:r>
      <w:r>
        <w:t>tional policies and strategies.’</w:t>
      </w:r>
    </w:p>
    <w:p w14:paraId="57E2EB9C" w14:textId="77777777" w:rsidR="00675693" w:rsidRPr="003E1709" w:rsidRDefault="00675693" w:rsidP="000E5536">
      <w:pPr>
        <w:pStyle w:val="Code"/>
      </w:pPr>
      <w:r w:rsidRPr="003E1709">
        <w:t>p18 Regional</w:t>
      </w:r>
      <w:r>
        <w:t>: ‘…</w:t>
      </w:r>
      <w:r w:rsidRPr="003E1709">
        <w:t xml:space="preserve">Evaluations that consider the effectiveness of a protected area system as a whole need to consider the number and extent of protected areas within the system, and whether they are located in the best places to provide adequate representation of a region’s biodiversity.. Increasingly, some form of ‘gap </w:t>
      </w:r>
      <w:r w:rsidRPr="003E1709">
        <w:lastRenderedPageBreak/>
        <w:t>analysis’36 is conducted</w:t>
      </w:r>
      <w:r>
        <w:t xml:space="preserve">… </w:t>
      </w:r>
      <w:r w:rsidRPr="003E1709">
        <w:t>to assess the extent to which the range of natural and cultural values is included in protected areas. A gap analysis compares data on biodiversity distribution with information on protected area coverage and identifies those species and ecosystems that currently have inadequate coverage.</w:t>
      </w:r>
      <w:r>
        <w:t>’</w:t>
      </w:r>
    </w:p>
    <w:p w14:paraId="37759C36" w14:textId="77777777" w:rsidR="00675693" w:rsidRDefault="00675693" w:rsidP="000E5536">
      <w:pPr>
        <w:pStyle w:val="Code"/>
      </w:pPr>
      <w:r>
        <w:t>p27: Most indicators are used to measure outcome. The following table shows you the hierarchy of Value (what you are interested in, i.e, the thing that you are looking at the outcome for), attributes – what you are going to use to assess the value, indicator – what you are going to measure, method used to measure the indicator.</w:t>
      </w:r>
    </w:p>
    <w:tbl>
      <w:tblPr>
        <w:tblStyle w:val="LightShading-Accent11"/>
        <w:tblW w:w="0" w:type="auto"/>
        <w:tblLook w:val="04A0" w:firstRow="1" w:lastRow="0" w:firstColumn="1" w:lastColumn="0" w:noHBand="0" w:noVBand="1"/>
      </w:tblPr>
      <w:tblGrid>
        <w:gridCol w:w="2343"/>
        <w:gridCol w:w="2339"/>
        <w:gridCol w:w="2340"/>
        <w:gridCol w:w="2338"/>
      </w:tblGrid>
      <w:tr w:rsidR="00675693" w:rsidRPr="003E1709" w14:paraId="5A62AFFD" w14:textId="77777777" w:rsidTr="00ED2E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35F6839B" w14:textId="77777777" w:rsidR="00675693" w:rsidRPr="003E1709" w:rsidRDefault="00675693" w:rsidP="000E5536">
            <w:pPr>
              <w:pStyle w:val="Code"/>
            </w:pPr>
            <w:r w:rsidRPr="003E1709">
              <w:t>Value</w:t>
            </w:r>
          </w:p>
        </w:tc>
        <w:tc>
          <w:tcPr>
            <w:tcW w:w="2394" w:type="dxa"/>
          </w:tcPr>
          <w:p w14:paraId="4D23AFCB" w14:textId="77777777" w:rsidR="00675693" w:rsidRPr="003E1709" w:rsidRDefault="00675693" w:rsidP="000E5536">
            <w:pPr>
              <w:pStyle w:val="Code"/>
              <w:cnfStyle w:val="100000000000" w:firstRow="1" w:lastRow="0" w:firstColumn="0" w:lastColumn="0" w:oddVBand="0" w:evenVBand="0" w:oddHBand="0" w:evenHBand="0" w:firstRowFirstColumn="0" w:firstRowLastColumn="0" w:lastRowFirstColumn="0" w:lastRowLastColumn="0"/>
            </w:pPr>
            <w:r w:rsidRPr="003E1709">
              <w:t>Attributes</w:t>
            </w:r>
          </w:p>
        </w:tc>
        <w:tc>
          <w:tcPr>
            <w:tcW w:w="2394" w:type="dxa"/>
          </w:tcPr>
          <w:p w14:paraId="6D1BDA75" w14:textId="77777777" w:rsidR="00675693" w:rsidRPr="003E1709" w:rsidRDefault="00675693" w:rsidP="000E5536">
            <w:pPr>
              <w:pStyle w:val="Code"/>
              <w:cnfStyle w:val="100000000000" w:firstRow="1" w:lastRow="0" w:firstColumn="0" w:lastColumn="0" w:oddVBand="0" w:evenVBand="0" w:oddHBand="0" w:evenHBand="0" w:firstRowFirstColumn="0" w:firstRowLastColumn="0" w:lastRowFirstColumn="0" w:lastRowLastColumn="0"/>
            </w:pPr>
            <w:r w:rsidRPr="003E1709">
              <w:t>Indicators</w:t>
            </w:r>
          </w:p>
        </w:tc>
        <w:tc>
          <w:tcPr>
            <w:tcW w:w="2394" w:type="dxa"/>
          </w:tcPr>
          <w:p w14:paraId="6098A0EE" w14:textId="77777777" w:rsidR="00675693" w:rsidRPr="003E1709" w:rsidRDefault="00675693" w:rsidP="000E5536">
            <w:pPr>
              <w:pStyle w:val="Code"/>
              <w:cnfStyle w:val="100000000000" w:firstRow="1" w:lastRow="0" w:firstColumn="0" w:lastColumn="0" w:oddVBand="0" w:evenVBand="0" w:oddHBand="0" w:evenHBand="0" w:firstRowFirstColumn="0" w:firstRowLastColumn="0" w:lastRowFirstColumn="0" w:lastRowLastColumn="0"/>
            </w:pPr>
            <w:r w:rsidRPr="003E1709">
              <w:t>Method</w:t>
            </w:r>
          </w:p>
        </w:tc>
      </w:tr>
      <w:tr w:rsidR="00675693" w:rsidRPr="003E1709" w14:paraId="52FD61B2" w14:textId="77777777" w:rsidTr="00ED2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17065B79" w14:textId="77777777" w:rsidR="00675693" w:rsidRPr="003E1709" w:rsidRDefault="00675693" w:rsidP="000E5536">
            <w:pPr>
              <w:pStyle w:val="Code"/>
            </w:pPr>
            <w:r w:rsidRPr="003E1709">
              <w:t>Population of an endangered animal</w:t>
            </w:r>
          </w:p>
        </w:tc>
        <w:tc>
          <w:tcPr>
            <w:tcW w:w="2394" w:type="dxa"/>
          </w:tcPr>
          <w:p w14:paraId="69EFED46" w14:textId="77777777" w:rsidR="00675693" w:rsidRPr="003E1709" w:rsidRDefault="00675693" w:rsidP="000E5536">
            <w:pPr>
              <w:pStyle w:val="Code"/>
              <w:cnfStyle w:val="000000100000" w:firstRow="0" w:lastRow="0" w:firstColumn="0" w:lastColumn="0" w:oddVBand="0" w:evenVBand="0" w:oddHBand="1" w:evenHBand="0" w:firstRowFirstColumn="0" w:firstRowLastColumn="0" w:lastRowFirstColumn="0" w:lastRowLastColumn="0"/>
            </w:pPr>
            <w:r w:rsidRPr="003E1709">
              <w:t>Breeding success</w:t>
            </w:r>
          </w:p>
        </w:tc>
        <w:tc>
          <w:tcPr>
            <w:tcW w:w="2394" w:type="dxa"/>
          </w:tcPr>
          <w:p w14:paraId="346E78BD" w14:textId="77777777" w:rsidR="00675693" w:rsidRPr="003E1709" w:rsidRDefault="00675693" w:rsidP="000E5536">
            <w:pPr>
              <w:pStyle w:val="Code"/>
              <w:cnfStyle w:val="000000100000" w:firstRow="0" w:lastRow="0" w:firstColumn="0" w:lastColumn="0" w:oddVBand="0" w:evenVBand="0" w:oddHBand="1" w:evenHBand="0" w:firstRowFirstColumn="0" w:firstRowLastColumn="0" w:lastRowFirstColumn="0" w:lastRowLastColumn="0"/>
            </w:pPr>
            <w:r w:rsidRPr="003E1709">
              <w:t>Number of breeding females at sites x,y,z</w:t>
            </w:r>
          </w:p>
        </w:tc>
        <w:tc>
          <w:tcPr>
            <w:tcW w:w="2394" w:type="dxa"/>
          </w:tcPr>
          <w:p w14:paraId="0D1AAA21" w14:textId="77777777" w:rsidR="00675693" w:rsidRPr="003E1709" w:rsidRDefault="00675693" w:rsidP="000E5536">
            <w:pPr>
              <w:pStyle w:val="Code"/>
              <w:cnfStyle w:val="000000100000" w:firstRow="0" w:lastRow="0" w:firstColumn="0" w:lastColumn="0" w:oddVBand="0" w:evenVBand="0" w:oddHBand="1" w:evenHBand="0" w:firstRowFirstColumn="0" w:firstRowLastColumn="0" w:lastRowFirstColumn="0" w:lastRowLastColumn="0"/>
            </w:pPr>
            <w:r w:rsidRPr="003E1709">
              <w:t>Counting nests</w:t>
            </w:r>
          </w:p>
        </w:tc>
      </w:tr>
      <w:tr w:rsidR="00675693" w:rsidRPr="003E1709" w14:paraId="0D12E240" w14:textId="77777777" w:rsidTr="00ED2E85">
        <w:tc>
          <w:tcPr>
            <w:cnfStyle w:val="001000000000" w:firstRow="0" w:lastRow="0" w:firstColumn="1" w:lastColumn="0" w:oddVBand="0" w:evenVBand="0" w:oddHBand="0" w:evenHBand="0" w:firstRowFirstColumn="0" w:firstRowLastColumn="0" w:lastRowFirstColumn="0" w:lastRowLastColumn="0"/>
            <w:tcW w:w="2394" w:type="dxa"/>
          </w:tcPr>
          <w:p w14:paraId="5D99BBDC" w14:textId="77777777" w:rsidR="00675693" w:rsidRPr="003E1709" w:rsidRDefault="00675693" w:rsidP="000E5536">
            <w:pPr>
              <w:pStyle w:val="BodyText2"/>
            </w:pPr>
          </w:p>
        </w:tc>
        <w:tc>
          <w:tcPr>
            <w:tcW w:w="2394" w:type="dxa"/>
          </w:tcPr>
          <w:p w14:paraId="6DC8CAB9" w14:textId="77777777" w:rsidR="00675693" w:rsidRPr="003E1709" w:rsidRDefault="00675693" w:rsidP="000E5536">
            <w:pPr>
              <w:pStyle w:val="Code"/>
              <w:cnfStyle w:val="000000000000" w:firstRow="0" w:lastRow="0" w:firstColumn="0" w:lastColumn="0" w:oddVBand="0" w:evenVBand="0" w:oddHBand="0" w:evenHBand="0" w:firstRowFirstColumn="0" w:firstRowLastColumn="0" w:lastRowFirstColumn="0" w:lastRowLastColumn="0"/>
            </w:pPr>
            <w:r w:rsidRPr="003E1709">
              <w:t>Mortality rate</w:t>
            </w:r>
          </w:p>
        </w:tc>
        <w:tc>
          <w:tcPr>
            <w:tcW w:w="2394" w:type="dxa"/>
          </w:tcPr>
          <w:p w14:paraId="4B161950" w14:textId="77777777" w:rsidR="00675693" w:rsidRPr="003E1709" w:rsidRDefault="00675693" w:rsidP="000E5536">
            <w:pPr>
              <w:pStyle w:val="Code"/>
              <w:cnfStyle w:val="000000000000" w:firstRow="0" w:lastRow="0" w:firstColumn="0" w:lastColumn="0" w:oddVBand="0" w:evenVBand="0" w:oddHBand="0" w:evenHBand="0" w:firstRowFirstColumn="0" w:firstRowLastColumn="0" w:lastRowFirstColumn="0" w:lastRowLastColumn="0"/>
            </w:pPr>
            <w:r w:rsidRPr="003E1709">
              <w:t>Proportion of population dying each year</w:t>
            </w:r>
          </w:p>
        </w:tc>
        <w:tc>
          <w:tcPr>
            <w:tcW w:w="2394" w:type="dxa"/>
          </w:tcPr>
          <w:p w14:paraId="29D5E084" w14:textId="77777777" w:rsidR="00675693" w:rsidRPr="003E1709" w:rsidRDefault="00675693" w:rsidP="000E5536">
            <w:pPr>
              <w:pStyle w:val="Code"/>
              <w:cnfStyle w:val="000000000000" w:firstRow="0" w:lastRow="0" w:firstColumn="0" w:lastColumn="0" w:oddVBand="0" w:evenVBand="0" w:oddHBand="0" w:evenHBand="0" w:firstRowFirstColumn="0" w:firstRowLastColumn="0" w:lastRowFirstColumn="0" w:lastRowLastColumn="0"/>
            </w:pPr>
            <w:r w:rsidRPr="003E1709">
              <w:t>Tag and recapture</w:t>
            </w:r>
          </w:p>
        </w:tc>
      </w:tr>
    </w:tbl>
    <w:p w14:paraId="287E70DE" w14:textId="77777777" w:rsidR="00675693" w:rsidRDefault="00675693" w:rsidP="000E5536">
      <w:pPr>
        <w:pStyle w:val="BodyText2"/>
      </w:pPr>
    </w:p>
    <w:p w14:paraId="15BCB04B" w14:textId="77777777" w:rsidR="00675693" w:rsidRDefault="00675693" w:rsidP="00547872">
      <w:pPr>
        <w:pStyle w:val="BodyText2"/>
      </w:pPr>
      <w:r>
        <w:t>From ..Biological Diversity - frontiers in measurement and assessment book</w:t>
      </w:r>
    </w:p>
    <w:p w14:paraId="02C3F734" w14:textId="77777777" w:rsidR="00675693" w:rsidRPr="00675693" w:rsidRDefault="00675693" w:rsidP="000E5536">
      <w:pPr>
        <w:pStyle w:val="BodyText2"/>
      </w:pPr>
      <w:r>
        <w:t>P4 – ‘…a single index of BD limits the amount of information that can be conveyed – an alternative is to examine the community structure in terms of species abundance distribution or spatial patterning in more detail...’</w:t>
      </w:r>
    </w:p>
    <w:p w14:paraId="32EF4415" w14:textId="77777777" w:rsidR="00A128C3" w:rsidRDefault="00A128C3" w:rsidP="00547872">
      <w:pPr>
        <w:pStyle w:val="BodyText2"/>
      </w:pPr>
      <w:r>
        <w:t>From CBD Aichi targets</w:t>
      </w:r>
    </w:p>
    <w:p w14:paraId="2013AA55" w14:textId="77777777" w:rsidR="00A128C3" w:rsidRPr="00A128C3" w:rsidRDefault="00A128C3" w:rsidP="000E5536">
      <w:pPr>
        <w:pStyle w:val="BodyText2"/>
      </w:pPr>
      <w:r>
        <w:t xml:space="preserve">There is an excellent paper on the adequacy of biodiversity observation systems to support the 2020 CBD targets </w:t>
      </w:r>
      <w:hyperlink r:id="rId11" w:history="1">
        <w:r w:rsidRPr="00A128C3">
          <w:rPr>
            <w:rStyle w:val="Hyperlink"/>
          </w:rPr>
          <w:t>here</w:t>
        </w:r>
      </w:hyperlink>
      <w:r>
        <w:t>.</w:t>
      </w:r>
    </w:p>
    <w:p w14:paraId="2D7A3B0C" w14:textId="77777777" w:rsidR="00B37D09" w:rsidRDefault="00C476E5" w:rsidP="000E5536">
      <w:pPr>
        <w:pStyle w:val="Heading1"/>
      </w:pPr>
      <w:r>
        <w:t>Data</w:t>
      </w:r>
      <w:bookmarkEnd w:id="0"/>
      <w:r w:rsidR="008E71D6">
        <w:t>sets</w:t>
      </w:r>
    </w:p>
    <w:p w14:paraId="45380FBB" w14:textId="77777777" w:rsidR="00230FDB" w:rsidRPr="00230FDB" w:rsidRDefault="00230FDB" w:rsidP="000E5536">
      <w:pPr>
        <w:pStyle w:val="Heading2"/>
      </w:pPr>
      <w:r>
        <w:t>Input datasets</w:t>
      </w:r>
    </w:p>
    <w:p w14:paraId="12C040A5" w14:textId="77777777" w:rsidR="003C7CD2" w:rsidRDefault="003C7CD2" w:rsidP="0034374E">
      <w:pPr>
        <w:pStyle w:val="Heading3"/>
      </w:pPr>
      <w:r>
        <w:t>Administrative Boundaries</w:t>
      </w:r>
    </w:p>
    <w:p w14:paraId="747CA6E5" w14:textId="3C548AF3" w:rsidR="00D277F5" w:rsidRDefault="00E97F8B" w:rsidP="007D2F52">
      <w:pPr>
        <w:pStyle w:val="Heading4"/>
      </w:pPr>
      <w:bookmarkStart w:id="6" w:name="_Ref396213236"/>
      <w:r>
        <w:t>GAUL</w:t>
      </w:r>
      <w:bookmarkEnd w:id="6"/>
    </w:p>
    <w:p w14:paraId="0D2536C5" w14:textId="09F44115" w:rsidR="001B45FC" w:rsidRPr="001B45FC" w:rsidRDefault="001B45FC" w:rsidP="000E5536">
      <w:pPr>
        <w:pStyle w:val="BodyText2"/>
      </w:pPr>
      <w:r>
        <w:t xml:space="preserve">Available </w:t>
      </w:r>
      <w:hyperlink r:id="rId12" w:history="1">
        <w:r w:rsidRPr="001B45FC">
          <w:rPr>
            <w:rStyle w:val="Hyperlink"/>
          </w:rPr>
          <w:t>here</w:t>
        </w:r>
      </w:hyperlink>
      <w:r w:rsidR="00A939C4">
        <w:t xml:space="preserve"> as individual countries, the whole world or as 6 levels for the whole world.</w:t>
      </w:r>
    </w:p>
    <w:p w14:paraId="6D1B9ECB" w14:textId="77777777" w:rsidR="00B66FE0" w:rsidRDefault="00B66FE0" w:rsidP="000E5536">
      <w:pPr>
        <w:pStyle w:val="Heading5"/>
      </w:pPr>
      <w:bookmarkStart w:id="7" w:name="_Ref330197200"/>
      <w:r>
        <w:t>Attribute issues</w:t>
      </w:r>
    </w:p>
    <w:p w14:paraId="57A7B879" w14:textId="77777777" w:rsidR="00F77F90" w:rsidRDefault="00BF4580" w:rsidP="000E5536">
      <w:pPr>
        <w:pStyle w:val="ListBullet"/>
      </w:pPr>
      <w:r>
        <w:t xml:space="preserve">Missing ISO3 codes, e.g. </w:t>
      </w:r>
      <w:r w:rsidR="00B66FE0">
        <w:t xml:space="preserve">Taiwan is flagged as China in GAUL which is correct but there is a separate ISO3 letter code for Taiwan. </w:t>
      </w:r>
    </w:p>
    <w:p w14:paraId="585CD4FE" w14:textId="77777777" w:rsidR="00B66FE0" w:rsidRDefault="009C79F2" w:rsidP="000E5536">
      <w:pPr>
        <w:pStyle w:val="ListBullet"/>
      </w:pPr>
      <w:r>
        <w:t xml:space="preserve">Unknown features. </w:t>
      </w:r>
      <w:r w:rsidR="00B66FE0">
        <w:t>There are lots of small islands that have no name of ISO3 code but could be assigned one, e.g. ESRI_OID = 22 could be in the French Southern and Antarctic Territories.</w:t>
      </w:r>
    </w:p>
    <w:p w14:paraId="7C6408B5" w14:textId="77777777" w:rsidR="006C1074" w:rsidRPr="00B66FE0" w:rsidRDefault="006C1074" w:rsidP="000E5536">
      <w:pPr>
        <w:pStyle w:val="ListBullet"/>
      </w:pPr>
      <w:r>
        <w:t>Country definitions aren’t sovereign but are a mixture, e.g. Greenland is in as a country, but the sovereign nation is Denmark. This isn’t captured anywhere, but it is in the EEZ data.</w:t>
      </w:r>
    </w:p>
    <w:p w14:paraId="24AF124C" w14:textId="77777777" w:rsidR="00524017" w:rsidRDefault="00524017" w:rsidP="000E5536">
      <w:pPr>
        <w:pStyle w:val="Heading5"/>
      </w:pPr>
      <w:r>
        <w:t>Geometry issues</w:t>
      </w:r>
    </w:p>
    <w:p w14:paraId="6B5DC1E7" w14:textId="77777777" w:rsidR="00524017" w:rsidRDefault="00524017" w:rsidP="000E5536">
      <w:pPr>
        <w:pStyle w:val="BodyText2"/>
      </w:pPr>
      <w:r>
        <w:t>The GAUL and VLIZ datasets are both supposed to be using the WGS84 SRS b</w:t>
      </w:r>
      <w:r w:rsidR="00226AAB">
        <w:t>ut there are significant shi</w:t>
      </w:r>
      <w:r w:rsidR="00783C23">
        <w:t>fts (GAUL in Red, VLIZ in blue). These shifts vary across the globe!</w:t>
      </w:r>
      <w:r w:rsidR="00EB36FE">
        <w:t xml:space="preserve"> Trying to clean them. </w:t>
      </w:r>
    </w:p>
    <w:p w14:paraId="06E4A206" w14:textId="77777777" w:rsidR="00226AAB" w:rsidRPr="006603F9" w:rsidRDefault="00226AAB" w:rsidP="000E5536">
      <w:pPr>
        <w:pStyle w:val="BodyText2"/>
      </w:pPr>
      <w:r>
        <w:rPr>
          <w:noProof/>
          <w:lang w:bidi="ar-SA"/>
        </w:rPr>
        <w:lastRenderedPageBreak/>
        <w:drawing>
          <wp:inline distT="0" distB="0" distL="0" distR="0" wp14:anchorId="780D7E38" wp14:editId="38B0242E">
            <wp:extent cx="2800350" cy="2729003"/>
            <wp:effectExtent l="0" t="0" r="0" b="0"/>
            <wp:docPr id="23" name="Picture 23"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default.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00820" cy="2729461"/>
                    </a:xfrm>
                    <a:prstGeom prst="rect">
                      <a:avLst/>
                    </a:prstGeom>
                    <a:noFill/>
                    <a:ln>
                      <a:noFill/>
                    </a:ln>
                  </pic:spPr>
                </pic:pic>
              </a:graphicData>
            </a:graphic>
          </wp:inline>
        </w:drawing>
      </w:r>
    </w:p>
    <w:p w14:paraId="5F267D7C" w14:textId="06A7C084" w:rsidR="001B45FC" w:rsidRDefault="001B45FC" w:rsidP="000E5536">
      <w:pPr>
        <w:pStyle w:val="Heading5"/>
      </w:pPr>
      <w:r>
        <w:t>Missing data</w:t>
      </w:r>
    </w:p>
    <w:p w14:paraId="2AF2F5C2" w14:textId="60F8C7BE" w:rsidR="0055158E" w:rsidRDefault="006C5C0F" w:rsidP="000E5536">
      <w:pPr>
        <w:pStyle w:val="ListBullet"/>
      </w:pPr>
      <w:r>
        <w:t>St. Helena is not in GAUL v2.6.</w:t>
      </w:r>
      <w:r w:rsidR="0055158E">
        <w:t xml:space="preserve"> </w:t>
      </w:r>
    </w:p>
    <w:p w14:paraId="43139CD0" w14:textId="6273BAC4" w:rsidR="0055158E" w:rsidRDefault="0055158E" w:rsidP="000E5536">
      <w:pPr>
        <w:pStyle w:val="ListBullet"/>
      </w:pPr>
      <w:r>
        <w:t>Singapore is not in admin1</w:t>
      </w:r>
    </w:p>
    <w:p w14:paraId="0CD0DDED" w14:textId="20E7DE9D" w:rsidR="0055158E" w:rsidRPr="001B45FC" w:rsidRDefault="0055158E" w:rsidP="000E5536">
      <w:pPr>
        <w:pStyle w:val="ListBullet"/>
      </w:pPr>
      <w:r>
        <w:t xml:space="preserve">Caspian Sea is not in admin1 </w:t>
      </w:r>
    </w:p>
    <w:p w14:paraId="0C287143" w14:textId="1597512D" w:rsidR="004B4E68" w:rsidRDefault="004B4E68" w:rsidP="007D2F52">
      <w:pPr>
        <w:pStyle w:val="Heading4"/>
      </w:pPr>
      <w:r>
        <w:t>Exclusive Economic Zones (EEZ)</w:t>
      </w:r>
      <w:bookmarkEnd w:id="7"/>
    </w:p>
    <w:p w14:paraId="068DC9D8" w14:textId="77777777" w:rsidR="002F6873" w:rsidRDefault="002F6873" w:rsidP="000E5536">
      <w:pPr>
        <w:pStyle w:val="BodyText2"/>
      </w:pPr>
      <w:r>
        <w:t>The GAUL countr</w:t>
      </w:r>
      <w:r w:rsidR="007A58DB">
        <w:t>y dataset does not have the 12/</w:t>
      </w:r>
      <w:r w:rsidR="000753D1">
        <w:t>200Nm</w:t>
      </w:r>
      <w:r>
        <w:t xml:space="preserve"> limit, so for marine species you may not get marine records for countries where they actually occur within the 12</w:t>
      </w:r>
      <w:r w:rsidR="007A58DB">
        <w:t>/200</w:t>
      </w:r>
      <w:r>
        <w:t xml:space="preserve">Nm limit. Need to see if we can get an updated one. There is a good graphic of the various terms for the marine boundaries </w:t>
      </w:r>
      <w:hyperlink r:id="rId14" w:history="1">
        <w:r w:rsidRPr="001321A9">
          <w:rPr>
            <w:rStyle w:val="Hyperlink"/>
          </w:rPr>
          <w:t>here</w:t>
        </w:r>
      </w:hyperlink>
      <w:r>
        <w:t>.</w:t>
      </w:r>
    </w:p>
    <w:p w14:paraId="08852748" w14:textId="77777777" w:rsidR="008E71D6" w:rsidRDefault="008E71D6" w:rsidP="000E5536">
      <w:pPr>
        <w:pStyle w:val="Heading5"/>
      </w:pPr>
      <w:r>
        <w:t>VLIZ dataset</w:t>
      </w:r>
    </w:p>
    <w:p w14:paraId="7740B764" w14:textId="77777777" w:rsidR="006119DE" w:rsidRDefault="006119DE" w:rsidP="000E5536">
      <w:pPr>
        <w:pStyle w:val="BodyText2"/>
      </w:pPr>
      <w:r>
        <w:t>VLIZ Maritime Boundaries Database (</w:t>
      </w:r>
      <w:hyperlink r:id="rId15" w:history="1">
        <w:r>
          <w:rPr>
            <w:rStyle w:val="Hyperlink"/>
          </w:rPr>
          <w:t>http://www.vliz.be/vmdcdata/marbound/</w:t>
        </w:r>
      </w:hyperlink>
      <w:r>
        <w:t xml:space="preserve">) – has EEZ boundaries. WCMC use this for summarising the WDPAs by country (see </w:t>
      </w:r>
      <w:hyperlink r:id="rId16" w:history="1">
        <w:r w:rsidRPr="00FD0025">
          <w:rPr>
            <w:rStyle w:val="Hyperlink"/>
          </w:rPr>
          <w:t>this</w:t>
        </w:r>
      </w:hyperlink>
      <w:r>
        <w:t xml:space="preserve"> page) – Simon Blyth says it is restricted and sent me </w:t>
      </w:r>
      <w:hyperlink r:id="rId17" w:history="1">
        <w:r w:rsidRPr="00E755AF">
          <w:rPr>
            <w:rStyle w:val="Hyperlink"/>
          </w:rPr>
          <w:t>here</w:t>
        </w:r>
      </w:hyperlink>
      <w:r w:rsidR="00CA1C76">
        <w:t>.</w:t>
      </w:r>
    </w:p>
    <w:p w14:paraId="08C8670D" w14:textId="77777777" w:rsidR="00524017" w:rsidRPr="006119DE" w:rsidRDefault="00524017" w:rsidP="000E5536">
      <w:pPr>
        <w:pStyle w:val="BodyText2"/>
      </w:pPr>
      <w:r>
        <w:t>The VLIZ and GAUL datasets could be combined together to create a single feature class which is has the countries ‘sovereign’ area but there are all sorts of issues with snapping and slivers at the coastlines.</w:t>
      </w:r>
      <w:r w:rsidR="00090A82">
        <w:t xml:space="preserve"> Attempting anyway.</w:t>
      </w:r>
    </w:p>
    <w:p w14:paraId="0B260A9C" w14:textId="77777777" w:rsidR="006119DE" w:rsidRDefault="002F6873" w:rsidP="000E5536">
      <w:pPr>
        <w:pStyle w:val="Heading5"/>
      </w:pPr>
      <w:r>
        <w:t>UNCLOS</w:t>
      </w:r>
    </w:p>
    <w:p w14:paraId="4D71AE94" w14:textId="77777777" w:rsidR="002F6873" w:rsidRDefault="006119DE" w:rsidP="000E5536">
      <w:pPr>
        <w:pStyle w:val="BodyText2"/>
      </w:pPr>
      <w:r>
        <w:t>UNCLOS</w:t>
      </w:r>
      <w:r w:rsidR="002F6873">
        <w:t xml:space="preserve"> derived data available </w:t>
      </w:r>
      <w:hyperlink r:id="rId18" w:history="1">
        <w:r w:rsidR="002F6873" w:rsidRPr="004412D3">
          <w:rPr>
            <w:rStyle w:val="Hyperlink"/>
          </w:rPr>
          <w:t>here</w:t>
        </w:r>
      </w:hyperlink>
      <w:r w:rsidR="002F6873">
        <w:t xml:space="preserve"> is EU only</w:t>
      </w:r>
      <w:r>
        <w:t>.</w:t>
      </w:r>
    </w:p>
    <w:p w14:paraId="6BE79B09" w14:textId="68944127" w:rsidR="00375778" w:rsidRDefault="00375778" w:rsidP="007D2F52">
      <w:pPr>
        <w:pStyle w:val="Heading4"/>
      </w:pPr>
      <w:r>
        <w:t>Continents</w:t>
      </w:r>
    </w:p>
    <w:p w14:paraId="2F3392D2" w14:textId="7A558FC1" w:rsidR="00375778" w:rsidRPr="00375778" w:rsidRDefault="00375778" w:rsidP="000E5536">
      <w:pPr>
        <w:pStyle w:val="BodyText2"/>
      </w:pPr>
      <w:r>
        <w:t xml:space="preserve">ESRI one from </w:t>
      </w:r>
      <w:hyperlink r:id="rId19" w:history="1">
        <w:r w:rsidRPr="00375778">
          <w:rPr>
            <w:rStyle w:val="Hyperlink"/>
          </w:rPr>
          <w:t>here</w:t>
        </w:r>
      </w:hyperlink>
      <w:r>
        <w:t>. Exporting to a Fusion table.</w:t>
      </w:r>
      <w:r w:rsidR="006A1C1B">
        <w:t xml:space="preserve"> Fails with lots of missing islands and geometries so importing each feature individually into Fusion tables. Putting them into the GEE project Water detection – Landsat occurrence.</w:t>
      </w:r>
    </w:p>
    <w:p w14:paraId="1D434E8A" w14:textId="77777777" w:rsidR="00991E05" w:rsidRDefault="00991E05" w:rsidP="0034374E">
      <w:pPr>
        <w:pStyle w:val="Heading3"/>
      </w:pPr>
      <w:r>
        <w:t>Species</w:t>
      </w:r>
    </w:p>
    <w:p w14:paraId="3A28D7C1" w14:textId="77777777" w:rsidR="009E3CBA" w:rsidRDefault="009E3CBA" w:rsidP="007D2F52">
      <w:pPr>
        <w:pStyle w:val="Heading4"/>
      </w:pPr>
      <w:r>
        <w:t xml:space="preserve">IUCN Red List </w:t>
      </w:r>
      <w:r w:rsidR="00316680">
        <w:t xml:space="preserve">Spatial </w:t>
      </w:r>
      <w:r>
        <w:t>Data</w:t>
      </w:r>
    </w:p>
    <w:p w14:paraId="4BE9D5DD" w14:textId="77777777" w:rsidR="009503B7" w:rsidRDefault="009503B7" w:rsidP="000E5536">
      <w:pPr>
        <w:pStyle w:val="Heading5"/>
      </w:pPr>
      <w:r>
        <w:t>Metadata</w:t>
      </w:r>
    </w:p>
    <w:p w14:paraId="64BE5573" w14:textId="77777777" w:rsidR="009503B7" w:rsidRDefault="009503B7" w:rsidP="000E5536">
      <w:pPr>
        <w:pStyle w:val="BodyText2"/>
      </w:pPr>
      <w:r>
        <w:t xml:space="preserve">There is a metadata document on the IUCN Red List website </w:t>
      </w:r>
      <w:hyperlink r:id="rId20" w:history="1">
        <w:r w:rsidR="002B7C8E" w:rsidRPr="002B7C8E">
          <w:rPr>
            <w:rStyle w:val="Hyperlink"/>
          </w:rPr>
          <w:t>http://spatial-data.s3.amazonaws.com/groups/METADATA%20for%20Digital%20Distribution%20Maps%20of%20The%20IUCN%20Red%20List%20of%20Threatened%20Species%E2%84%A2.pdf</w:t>
        </w:r>
      </w:hyperlink>
      <w:r>
        <w:t>.</w:t>
      </w:r>
    </w:p>
    <w:p w14:paraId="74E118A2" w14:textId="77777777" w:rsidR="005F205B" w:rsidRDefault="005F205B" w:rsidP="000E5536">
      <w:pPr>
        <w:pStyle w:val="BodyText"/>
      </w:pPr>
      <w:r>
        <w:lastRenderedPageBreak/>
        <w:t xml:space="preserve">But there is a good document on the road map for the Red list here </w:t>
      </w:r>
      <w:hyperlink r:id="rId21" w:history="1">
        <w:r>
          <w:rPr>
            <w:rStyle w:val="Hyperlink"/>
          </w:rPr>
          <w:t>https://www.assembla.com/spaces/sis/wiki/Spatial_Data_Management_Roadmap</w:t>
        </w:r>
      </w:hyperlink>
      <w:r>
        <w:t>.</w:t>
      </w:r>
    </w:p>
    <w:p w14:paraId="7A7AE25A" w14:textId="77777777" w:rsidR="007938C3" w:rsidRDefault="007938C3" w:rsidP="000E5536">
      <w:pPr>
        <w:pStyle w:val="BodyText"/>
      </w:pPr>
      <w:r>
        <w:t>Coverage:</w:t>
      </w:r>
    </w:p>
    <w:p w14:paraId="574A9F4A" w14:textId="77777777" w:rsidR="007938C3" w:rsidRPr="009503B7" w:rsidRDefault="007938C3" w:rsidP="000E5536">
      <w:pPr>
        <w:pStyle w:val="BodyText"/>
      </w:pPr>
      <w:r>
        <w:t>Mammals, birds, reptiles, and 25% of mammals</w:t>
      </w:r>
    </w:p>
    <w:p w14:paraId="64CDB8D1" w14:textId="77777777" w:rsidR="00324706" w:rsidRDefault="00324706" w:rsidP="000E5536">
      <w:pPr>
        <w:pStyle w:val="Heading5"/>
      </w:pPr>
      <w:r>
        <w:t>Data</w:t>
      </w:r>
    </w:p>
    <w:p w14:paraId="43380916" w14:textId="77777777" w:rsidR="00A6174E" w:rsidRDefault="00A6174E" w:rsidP="000E5536">
      <w:pPr>
        <w:pStyle w:val="Heading6"/>
      </w:pPr>
      <w:r>
        <w:t>Taxonomic groups</w:t>
      </w:r>
    </w:p>
    <w:p w14:paraId="57C15EB1" w14:textId="77777777" w:rsidR="00A6174E" w:rsidRPr="00A6174E" w:rsidRDefault="00A6174E" w:rsidP="000E5536">
      <w:pPr>
        <w:pStyle w:val="BodyText2"/>
      </w:pPr>
      <w:r>
        <w:t xml:space="preserve">We have some insect </w:t>
      </w:r>
      <w:r w:rsidR="005929B8">
        <w:t xml:space="preserve">spatial </w:t>
      </w:r>
      <w:r>
        <w:t xml:space="preserve">data! speciesid = </w:t>
      </w:r>
      <w:r w:rsidRPr="00A6174E">
        <w:t>157827</w:t>
      </w:r>
      <w:r>
        <w:t xml:space="preserve"> is a beetle!</w:t>
      </w:r>
    </w:p>
    <w:p w14:paraId="305A9401" w14:textId="77777777" w:rsidR="00916D9D" w:rsidRDefault="00916D9D" w:rsidP="000E5536">
      <w:pPr>
        <w:pStyle w:val="Heading6"/>
      </w:pPr>
      <w:r>
        <w:t>id_no values</w:t>
      </w:r>
    </w:p>
    <w:p w14:paraId="1DECACD4" w14:textId="77777777" w:rsidR="00916D9D" w:rsidRDefault="00916D9D" w:rsidP="000E5536">
      <w:pPr>
        <w:pStyle w:val="Heading7"/>
      </w:pPr>
      <w:r>
        <w:t>NULL values</w:t>
      </w:r>
    </w:p>
    <w:p w14:paraId="1BAEF8EA" w14:textId="77777777" w:rsidR="00916D9D" w:rsidRDefault="00916D9D" w:rsidP="000E5536">
      <w:pPr>
        <w:pStyle w:val="BodyText2"/>
      </w:pPr>
      <w:r>
        <w:t>Many of the species have no ID_NO, e.g. For Apus apus 142798 there are 3 polygons and 1 has no ID_NO in the AllSpecies_WebMercator feature class. For the AllSpecies FC no features have an ID_NO.</w:t>
      </w:r>
      <w:r w:rsidR="000058E6">
        <w:t xml:space="preserve"> </w:t>
      </w:r>
    </w:p>
    <w:p w14:paraId="228FEFD1" w14:textId="77777777" w:rsidR="000058E6" w:rsidRDefault="000058E6" w:rsidP="000E5536">
      <w:pPr>
        <w:pStyle w:val="BodyText2"/>
      </w:pPr>
      <w:r>
        <w:t>In the lat long dataset straight from IUCN, there are 61158 ‘ ‘ values in the</w:t>
      </w:r>
      <w:r w:rsidR="0048573D">
        <w:t xml:space="preserve"> id_no field</w:t>
      </w:r>
      <w:r>
        <w:t xml:space="preserve"> species table.</w:t>
      </w:r>
      <w:r w:rsidR="003A593C">
        <w:t xml:space="preserve"> There are only 227 speciesid NULL values</w:t>
      </w:r>
      <w:r w:rsidR="00932420">
        <w:t>.</w:t>
      </w:r>
      <w:r w:rsidR="00AE18A9">
        <w:t xml:space="preserve"> In the WFS service 2164 features have an id_no= ‘ ‘</w:t>
      </w:r>
      <w:r w:rsidR="009758CC">
        <w:t>.</w:t>
      </w:r>
      <w:r w:rsidR="00177C74">
        <w:t xml:space="preserve"> But the speciesid field is text length 30 and the id_no field is only length 20.</w:t>
      </w:r>
      <w:r w:rsidR="001602F5">
        <w:t xml:space="preserve"> In the lat long dataset I updated al</w:t>
      </w:r>
      <w:r w:rsidR="00030971">
        <w:t xml:space="preserve">l id_no values to the speciesid – failed </w:t>
      </w:r>
      <w:r w:rsidR="00EA5DA2">
        <w:t xml:space="preserve">on ObjectIDs 768, </w:t>
      </w:r>
      <w:r w:rsidR="00030971">
        <w:t>803</w:t>
      </w:r>
      <w:r w:rsidR="00EA5DA2">
        <w:t>,1951</w:t>
      </w:r>
      <w:r w:rsidR="006F1F62">
        <w:t>, 2383</w:t>
      </w:r>
      <w:r w:rsidR="0097058C">
        <w:t>, 2582</w:t>
      </w:r>
      <w:r w:rsidR="007E321F">
        <w:t>,15129, 15315, 15560</w:t>
      </w:r>
      <w:r w:rsidR="006F21D1">
        <w:t>, 15805</w:t>
      </w:r>
      <w:r w:rsidR="008140A3">
        <w:t>, 16089, 16363</w:t>
      </w:r>
      <w:r w:rsidR="00F63BD8">
        <w:t>, 16563</w:t>
      </w:r>
      <w:r w:rsidR="0039172A">
        <w:t>.</w:t>
      </w:r>
      <w:r w:rsidR="006079D2">
        <w:t xml:space="preserve"> Then corrupted my mxt file – think filled d drive up.</w:t>
      </w:r>
      <w:r w:rsidR="00CD4C1A">
        <w:t xml:space="preserve"> With space on d ArcMap keeps crashing whenever I try to update the id_no values with the speciesid ones.</w:t>
      </w:r>
      <w:r w:rsidR="00852554">
        <w:t xml:space="preserve"> I think the AllSpecies feature class has become corrupted because </w:t>
      </w:r>
      <w:r w:rsidR="006D743F">
        <w:t>you cant even select orang utan.</w:t>
      </w:r>
    </w:p>
    <w:p w14:paraId="06EFF15B" w14:textId="77777777" w:rsidR="00916D9D" w:rsidRDefault="00916D9D" w:rsidP="000E5536">
      <w:pPr>
        <w:pStyle w:val="BodyText2"/>
      </w:pPr>
      <w:r>
        <w:t>Running a query to get the extent for Apus apus (ID_NO='142798') returns no features!!! Why?? Because the new ID_NO is used in the table (106001776)! One of the polygons is the passage polygon and the Legend says 'Not mapped'</w:t>
      </w:r>
    </w:p>
    <w:p w14:paraId="3E0AEE06" w14:textId="77777777" w:rsidR="00916D9D" w:rsidRDefault="00916D9D" w:rsidP="000E5536">
      <w:pPr>
        <w:pStyle w:val="BodyText"/>
      </w:pPr>
      <w:r>
        <w:t>There are many species in the africa intersection that have an id_no but no friendly_name in the species taxonomy table. Why?</w:t>
      </w:r>
    </w:p>
    <w:p w14:paraId="445A3E56" w14:textId="77777777" w:rsidR="00916D9D" w:rsidRDefault="00916D9D" w:rsidP="000E5536">
      <w:pPr>
        <w:pStyle w:val="BodyText"/>
      </w:pPr>
      <w:r>
        <w:t>30/1/12</w:t>
      </w:r>
    </w:p>
    <w:p w14:paraId="55164122" w14:textId="77777777" w:rsidR="00916D9D" w:rsidRDefault="00916D9D" w:rsidP="000E5536">
      <w:pPr>
        <w:pStyle w:val="BodyText"/>
      </w:pPr>
      <w:r>
        <w:t xml:space="preserve">THIS IS QUITE SERIOUS - THERE ARE ID_NO VALUES IN THE SPECIESRANGE DATA THAT HAVE NO MATCHING VALUES IN THE TAXONOMY TABLE - BUT THE BINOMIAL IS PRESENT IN THE SPECIESRANGE SPATIAL DATA </w:t>
      </w:r>
    </w:p>
    <w:p w14:paraId="51CD91AA" w14:textId="77777777" w:rsidR="00916D9D" w:rsidRDefault="00916D9D" w:rsidP="000E5536">
      <w:pPr>
        <w:pStyle w:val="BodyText"/>
      </w:pPr>
      <w:r>
        <w:t>e.g. Schoenoplectus litoralis is in the SpeciesRange table as 164356 but 164356 is not in the SpeciesTaxonomy table nor is Schoenoplectus litoralis. So its just a version control issue. Need to get the new version.</w:t>
      </w:r>
    </w:p>
    <w:p w14:paraId="5659F834" w14:textId="77777777" w:rsidR="006840AE" w:rsidRDefault="006840AE" w:rsidP="000E5536">
      <w:pPr>
        <w:pStyle w:val="BodyText2"/>
      </w:pPr>
      <w:r>
        <w:t>There are 30145 unique speciesids in the November 2011 dataset.</w:t>
      </w:r>
    </w:p>
    <w:p w14:paraId="5493CDBD" w14:textId="77777777" w:rsidR="00BC164A" w:rsidRDefault="00BC164A" w:rsidP="000E5536">
      <w:pPr>
        <w:pStyle w:val="BodyText2"/>
      </w:pPr>
      <w:r>
        <w:t>There are 14319 unique id_nos in the updated species dataset.</w:t>
      </w:r>
    </w:p>
    <w:p w14:paraId="4548A640" w14:textId="77777777" w:rsidR="00916D9D" w:rsidRDefault="00916D9D" w:rsidP="000E5536">
      <w:pPr>
        <w:pStyle w:val="Heading7"/>
      </w:pPr>
      <w:r>
        <w:t>Duplicate values</w:t>
      </w:r>
    </w:p>
    <w:p w14:paraId="0F1EAFE2" w14:textId="77777777" w:rsidR="00916D9D" w:rsidRDefault="00916D9D" w:rsidP="000E5536">
      <w:pPr>
        <w:pStyle w:val="BodyText2"/>
      </w:pPr>
      <w:r>
        <w:t xml:space="preserve">The id_no values should be unique but there are duplicate values in the taxonomy table. For example </w:t>
      </w:r>
      <w:r w:rsidRPr="004C6088">
        <w:t>58291</w:t>
      </w:r>
      <w:r>
        <w:t xml:space="preserve"> has 16 duplicates!</w:t>
      </w:r>
    </w:p>
    <w:p w14:paraId="274E2148" w14:textId="77777777" w:rsidR="000A4614" w:rsidRDefault="000A4614" w:rsidP="000E5536">
      <w:pPr>
        <w:pStyle w:val="Heading7"/>
      </w:pPr>
      <w:r>
        <w:t>Not matching speciesid values</w:t>
      </w:r>
    </w:p>
    <w:p w14:paraId="7B5F9920" w14:textId="77777777" w:rsidR="000A4614" w:rsidRPr="000A4614" w:rsidRDefault="000A4614" w:rsidP="000E5536">
      <w:pPr>
        <w:pStyle w:val="BodyText2"/>
      </w:pPr>
      <w:r>
        <w:t xml:space="preserve">There are some records where the speciesid does not match the id_no value, e.g. the id_no value 33 has a speciesid of </w:t>
      </w:r>
      <w:r w:rsidRPr="000A4614">
        <w:t>1144581</w:t>
      </w:r>
      <w:r w:rsidR="00DA0326">
        <w:t xml:space="preserve"> and has an OBJECTID in the LatLongWFS of 92778</w:t>
      </w:r>
      <w:r>
        <w:t xml:space="preserve">. This is incredibly annoying. </w:t>
      </w:r>
    </w:p>
    <w:p w14:paraId="1D8255E4" w14:textId="7B8315AE" w:rsidR="00544B6C" w:rsidRDefault="005E4794" w:rsidP="000E5536">
      <w:pPr>
        <w:pStyle w:val="Heading6"/>
      </w:pPr>
      <w:bookmarkStart w:id="8" w:name="_Ref329157555"/>
      <w:r>
        <w:t>Ge</w:t>
      </w:r>
      <w:r w:rsidR="00544B6C">
        <w:t xml:space="preserve">ometry </w:t>
      </w:r>
      <w:bookmarkEnd w:id="8"/>
      <w:r w:rsidR="00646A2A">
        <w:t>issues</w:t>
      </w:r>
    </w:p>
    <w:p w14:paraId="2C25C9A5" w14:textId="77777777" w:rsidR="00646A2A" w:rsidRDefault="00646A2A" w:rsidP="000E5536">
      <w:pPr>
        <w:pStyle w:val="Heading7"/>
      </w:pPr>
      <w:r>
        <w:t>Geometry errors</w:t>
      </w:r>
    </w:p>
    <w:p w14:paraId="40B59329" w14:textId="77777777" w:rsidR="00544B6C" w:rsidRDefault="00544B6C" w:rsidP="000E5536">
      <w:pPr>
        <w:pStyle w:val="BodyText2"/>
      </w:pPr>
      <w:r>
        <w:t xml:space="preserve">There are lots of geometry errors in the IUCN Red list from November 2011 in the </w:t>
      </w:r>
      <w:r w:rsidR="008E4E4C">
        <w:t>Web Mercator data</w:t>
      </w:r>
      <w:r>
        <w:t>.</w:t>
      </w:r>
      <w:r w:rsidR="00EF6C44">
        <w:t xml:space="preserve"> These need to be cleaned (see </w:t>
      </w:r>
      <w:r w:rsidR="00EF6C44">
        <w:fldChar w:fldCharType="begin"/>
      </w:r>
      <w:r w:rsidR="00EF6C44">
        <w:instrText xml:space="preserve"> REF _Ref324227249 \h </w:instrText>
      </w:r>
      <w:r w:rsidR="00EF6C44">
        <w:fldChar w:fldCharType="separate"/>
      </w:r>
      <w:r w:rsidR="00EA3299">
        <w:t>Cleaning</w:t>
      </w:r>
      <w:r w:rsidR="00EF6C44">
        <w:fldChar w:fldCharType="end"/>
      </w:r>
      <w:r w:rsidR="00EF6C44">
        <w:t>).</w:t>
      </w:r>
      <w:r w:rsidR="00881C55">
        <w:t xml:space="preserve"> What about the lat/long data?</w:t>
      </w:r>
    </w:p>
    <w:p w14:paraId="10DB6C08" w14:textId="77777777" w:rsidR="00A22075" w:rsidRDefault="00A22075" w:rsidP="000E5536">
      <w:pPr>
        <w:pStyle w:val="BodyText2"/>
      </w:pPr>
      <w:r>
        <w:t>Example geometry errors for Orang Utan:</w:t>
      </w:r>
    </w:p>
    <w:p w14:paraId="4CCC241B" w14:textId="77777777" w:rsidR="00A22075" w:rsidRDefault="00A22075" w:rsidP="000E5536">
      <w:pPr>
        <w:pStyle w:val="Code"/>
      </w:pPr>
      <w:r>
        <w:t>SELECT count(objectid), st_isvalid(geom)  FROM species where id_no='17975' group by st_isvalid(geom)</w:t>
      </w:r>
    </w:p>
    <w:p w14:paraId="4E91F84C" w14:textId="77777777" w:rsidR="00A22075" w:rsidRDefault="00A22075" w:rsidP="000E5536">
      <w:pPr>
        <w:pStyle w:val="Code"/>
      </w:pPr>
      <w:r>
        <w:t>103254,Holes are nested[12656832.7599414 -258438.461163911]</w:t>
      </w:r>
    </w:p>
    <w:p w14:paraId="50EF694E" w14:textId="77777777" w:rsidR="00A22075" w:rsidRDefault="00A22075" w:rsidP="000E5536">
      <w:pPr>
        <w:pStyle w:val="Code"/>
      </w:pPr>
      <w:r>
        <w:t>103255,Ring Self-intersection[13065344.512538 522764.089700909]</w:t>
      </w:r>
    </w:p>
    <w:p w14:paraId="0BA7AC2E" w14:textId="77777777" w:rsidR="00A22075" w:rsidRDefault="00A22075" w:rsidP="000E5536">
      <w:pPr>
        <w:pStyle w:val="Code"/>
      </w:pPr>
      <w:r>
        <w:t>103251,Ring Self-intersection[12371886.134714 -136894.788829145]</w:t>
      </w:r>
    </w:p>
    <w:p w14:paraId="3A852831" w14:textId="77777777" w:rsidR="00A22075" w:rsidRDefault="00A22075" w:rsidP="000E5536">
      <w:pPr>
        <w:pStyle w:val="Code"/>
      </w:pPr>
      <w:r>
        <w:t>103235,Holes are nested[12531870.5335555 -93853.4070293005]</w:t>
      </w:r>
    </w:p>
    <w:p w14:paraId="2163C495" w14:textId="77777777" w:rsidR="00A22075" w:rsidRDefault="00A22075" w:rsidP="000E5536">
      <w:pPr>
        <w:pStyle w:val="Code"/>
      </w:pPr>
      <w:r>
        <w:t>103238,Holes are nested[12602342.076475 -118328.546722558]</w:t>
      </w:r>
    </w:p>
    <w:p w14:paraId="0B79475F" w14:textId="77777777" w:rsidR="00A22075" w:rsidRDefault="00A22075" w:rsidP="000E5536">
      <w:pPr>
        <w:pStyle w:val="Code"/>
      </w:pPr>
      <w:r>
        <w:t>103243,Holes are nested[12701827.5598903 -94360.6253746466]</w:t>
      </w:r>
    </w:p>
    <w:p w14:paraId="46B3C6AD" w14:textId="77777777" w:rsidR="00A22075" w:rsidRDefault="00A22075" w:rsidP="000E5536">
      <w:pPr>
        <w:pStyle w:val="Code"/>
      </w:pPr>
      <w:r>
        <w:t>103272,Holes are nested[12545723.8956434 -330056.430011007]</w:t>
      </w:r>
    </w:p>
    <w:p w14:paraId="79D9B967" w14:textId="77777777" w:rsidR="00A22075" w:rsidRDefault="00A22075" w:rsidP="000E5536">
      <w:pPr>
        <w:pStyle w:val="Code"/>
      </w:pPr>
      <w:r>
        <w:t>103273,Holes are nested[12588167.2543105 -300573.259381745]</w:t>
      </w:r>
    </w:p>
    <w:p w14:paraId="30AAAD77" w14:textId="77777777" w:rsidR="00A22075" w:rsidRDefault="00A22075" w:rsidP="000E5536">
      <w:pPr>
        <w:pStyle w:val="Code"/>
      </w:pPr>
      <w:r>
        <w:lastRenderedPageBreak/>
        <w:t>103277,Holes are nested[12276012.0194423 -106035.144792986]</w:t>
      </w:r>
    </w:p>
    <w:p w14:paraId="1ECD6A40" w14:textId="77777777" w:rsidR="00A22075" w:rsidRDefault="00A22075" w:rsidP="000E5536">
      <w:pPr>
        <w:pStyle w:val="Code"/>
      </w:pPr>
      <w:r>
        <w:t>103278,Holes are nested[12709576.8574065 -204889.225583214]</w:t>
      </w:r>
    </w:p>
    <w:p w14:paraId="4971DFAF" w14:textId="77777777" w:rsidR="00A22075" w:rsidRDefault="00A22075" w:rsidP="000E5536">
      <w:pPr>
        <w:pStyle w:val="Code"/>
      </w:pPr>
      <w:r>
        <w:t>103280,Holes are nested[12542711.6398711 -49803.4764911749]</w:t>
      </w:r>
    </w:p>
    <w:p w14:paraId="309F0C86" w14:textId="77777777" w:rsidR="00A22075" w:rsidRDefault="00A22075" w:rsidP="000E5536">
      <w:pPr>
        <w:pStyle w:val="Code"/>
      </w:pPr>
      <w:r>
        <w:t>103291,Holes are nested[12528936.2009814 14726.6681179005]</w:t>
      </w:r>
    </w:p>
    <w:p w14:paraId="60B04340" w14:textId="77777777" w:rsidR="00A22075" w:rsidRDefault="00A22075" w:rsidP="000E5536">
      <w:pPr>
        <w:pStyle w:val="Code"/>
      </w:pPr>
      <w:r>
        <w:t>103295,Ring Self-intersection[12984882.1028721 562801.131325574]</w:t>
      </w:r>
    </w:p>
    <w:p w14:paraId="6510CE88" w14:textId="77777777" w:rsidR="00A22075" w:rsidRDefault="00A22075" w:rsidP="000E5536">
      <w:pPr>
        <w:pStyle w:val="Code"/>
      </w:pPr>
      <w:r>
        <w:t>103297,Holes are nested[13085177.8719553 661118.18652656]</w:t>
      </w:r>
    </w:p>
    <w:p w14:paraId="50D020E8" w14:textId="77777777" w:rsidR="00A22075" w:rsidRDefault="00A22075" w:rsidP="000E5536">
      <w:pPr>
        <w:pStyle w:val="Code"/>
      </w:pPr>
      <w:r>
        <w:t>103302,Holes are nested[13199549.372047 617084.467512293]</w:t>
      </w:r>
    </w:p>
    <w:p w14:paraId="5B8B3487" w14:textId="77777777" w:rsidR="00A22075" w:rsidRDefault="00A22075" w:rsidP="000E5536">
      <w:pPr>
        <w:pStyle w:val="Code"/>
      </w:pPr>
      <w:r>
        <w:t>103312,Ring Self-intersection[13174487.025677 631808.731846282]</w:t>
      </w:r>
    </w:p>
    <w:p w14:paraId="066B0D7E" w14:textId="77777777" w:rsidR="00A22075" w:rsidRDefault="00A22075" w:rsidP="000E5536">
      <w:pPr>
        <w:pStyle w:val="Code"/>
      </w:pPr>
      <w:r>
        <w:t>103324,Holes are nested[13017136.9253294 180984.937910381]</w:t>
      </w:r>
    </w:p>
    <w:p w14:paraId="53F14435" w14:textId="77777777" w:rsidR="00A22075" w:rsidRDefault="00A22075" w:rsidP="000E5536">
      <w:pPr>
        <w:pStyle w:val="Code"/>
      </w:pPr>
      <w:r>
        <w:t>103325,Holes are nested[12982810.3235838 134027.706935691]</w:t>
      </w:r>
    </w:p>
    <w:p w14:paraId="69D29040" w14:textId="77777777" w:rsidR="00A22075" w:rsidRDefault="00A22075" w:rsidP="000E5536">
      <w:pPr>
        <w:pStyle w:val="Code"/>
      </w:pPr>
      <w:r>
        <w:t>103329,Holes are nested[12501823.562434 -339519.191697572]</w:t>
      </w:r>
    </w:p>
    <w:p w14:paraId="4DF4CFC6" w14:textId="77777777" w:rsidR="00A22075" w:rsidRDefault="00A22075" w:rsidP="000E5536">
      <w:pPr>
        <w:pStyle w:val="Code"/>
      </w:pPr>
      <w:r>
        <w:t>103330,Holes are nested[13005476.2087801 257946.525378453]</w:t>
      </w:r>
    </w:p>
    <w:p w14:paraId="43D3C7AE" w14:textId="77777777" w:rsidR="00A22075" w:rsidRDefault="00A22075" w:rsidP="000E5536">
      <w:pPr>
        <w:pStyle w:val="Code"/>
      </w:pPr>
      <w:r>
        <w:t>103331,Holes are nested[13043399.0485695 254266.925523183]</w:t>
      </w:r>
    </w:p>
    <w:p w14:paraId="2EA03581" w14:textId="77777777" w:rsidR="00A22075" w:rsidRDefault="00A22075" w:rsidP="000E5536">
      <w:pPr>
        <w:pStyle w:val="Code"/>
      </w:pPr>
      <w:r>
        <w:t>103359,Holes are nested[12678608.1694728 -333803.074839029]</w:t>
      </w:r>
    </w:p>
    <w:p w14:paraId="533160CA" w14:textId="77777777" w:rsidR="00A22075" w:rsidRDefault="00A22075" w:rsidP="000E5536">
      <w:pPr>
        <w:pStyle w:val="Code"/>
      </w:pPr>
      <w:r>
        <w:t>103364,Holes are nested[12719681.9693427 -252181.134409031]</w:t>
      </w:r>
    </w:p>
    <w:p w14:paraId="285B17CD" w14:textId="77777777" w:rsidR="00A22075" w:rsidRDefault="00A22075" w:rsidP="000E5536">
      <w:pPr>
        <w:pStyle w:val="Code"/>
      </w:pPr>
      <w:r>
        <w:t>103365,Holes are nested[12726138.4998087 -265711.41403241]</w:t>
      </w:r>
    </w:p>
    <w:p w14:paraId="49ACD4F6" w14:textId="77777777" w:rsidR="00A22075" w:rsidRDefault="00A22075" w:rsidP="000E5536">
      <w:pPr>
        <w:pStyle w:val="Code"/>
      </w:pPr>
      <w:r>
        <w:t>103377,Holes are nested[12548256.0845533 -167160.585845322]</w:t>
      </w:r>
    </w:p>
    <w:p w14:paraId="0672B1C5" w14:textId="77777777" w:rsidR="000513BA" w:rsidRDefault="000513BA" w:rsidP="000E5536">
      <w:pPr>
        <w:pStyle w:val="BodyText2"/>
      </w:pPr>
      <w:r>
        <w:t>Tried to clean all of the invalid geometries on the species.dev database – the query ran for &gt;14 hours and had to be stopped but it had only repaired 59 geometries.</w:t>
      </w:r>
    </w:p>
    <w:p w14:paraId="791A8238" w14:textId="77777777" w:rsidR="00D348AC" w:rsidRDefault="00D348AC" w:rsidP="000E5536">
      <w:pPr>
        <w:pStyle w:val="Code"/>
      </w:pPr>
      <w:r w:rsidRPr="000A5E8E">
        <w:t>update speciesll set geom = st_makevalid(geom) where st_isvalid(geom)='f'</w:t>
      </w:r>
    </w:p>
    <w:p w14:paraId="09028C44" w14:textId="77777777" w:rsidR="007C4E9B" w:rsidRDefault="007C4E9B" w:rsidP="000E5536">
      <w:pPr>
        <w:pStyle w:val="BodyText2"/>
      </w:pPr>
      <w:r>
        <w:t>In the SpeciesWFSLatLong there are lots of issues with the data – all of these features fail to load in the attribute table:</w:t>
      </w:r>
    </w:p>
    <w:p w14:paraId="41CBD229" w14:textId="77777777" w:rsidR="007C4E9B" w:rsidRDefault="007C4E9B" w:rsidP="000E5536">
      <w:pPr>
        <w:pStyle w:val="Code"/>
      </w:pPr>
      <w:r w:rsidRPr="007C4E9B">
        <w:t>"OBJECTID" in (15111,15162,15186,15233,15248,15260,15306,15330,15345,15422,15451,15541,15797,16066,16078,16108,16231,16366,16725)</w:t>
      </w:r>
    </w:p>
    <w:p w14:paraId="434A5758" w14:textId="77777777" w:rsidR="005C6D00" w:rsidRDefault="005C6D00" w:rsidP="000E5536">
      <w:pPr>
        <w:pStyle w:val="BodyText2"/>
      </w:pPr>
      <w:r>
        <w:t>Also some features in the ArcGIS Server WFS Service caused errors but worked in the REST service, e.g.:</w:t>
      </w:r>
    </w:p>
    <w:p w14:paraId="1605ACC1" w14:textId="77777777" w:rsidR="005C6D00" w:rsidRDefault="003630B2" w:rsidP="000E5536">
      <w:pPr>
        <w:pStyle w:val="BodyText2"/>
        <w:rPr>
          <w:rStyle w:val="Hyperlink"/>
        </w:rPr>
      </w:pPr>
      <w:hyperlink r:id="rId22" w:history="1">
        <w:r w:rsidR="00EE1718">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5234&lt;/ogc:Literal&gt;&lt;/ogc:PropertyIsEqualTo&gt;&lt;/ogc:Filter&gt;&amp;typename=Andrew_SpeciesWFSLatLong:AllSpecies&amp;version=1.0.0</w:t>
        </w:r>
      </w:hyperlink>
    </w:p>
    <w:p w14:paraId="72C11D29" w14:textId="77777777" w:rsidR="00EE1718" w:rsidRDefault="00EE1718" w:rsidP="000E5536">
      <w:pPr>
        <w:pStyle w:val="BodyText2"/>
      </w:pPr>
      <w:r>
        <w:t xml:space="preserve">In the ArcGIS Server Log there is an error: </w:t>
      </w:r>
      <w:r w:rsidRPr="00EE1718">
        <w:t>Container process 8140 has crashed on machine IP-0A321AD6.</w:t>
      </w:r>
    </w:p>
    <w:p w14:paraId="75889ECF" w14:textId="77777777" w:rsidR="00785CC1" w:rsidRDefault="00785CC1" w:rsidP="000E5536">
      <w:pPr>
        <w:pStyle w:val="BodyText2"/>
      </w:pPr>
      <w:r>
        <w:t>When you run CheckGeometry in ArcGIS it reports the OBJECTID of the feature that has geometry errors. There are lots for the IUCN species data.</w:t>
      </w:r>
    </w:p>
    <w:p w14:paraId="15416137" w14:textId="77777777" w:rsidR="00A645F3" w:rsidRDefault="00A645F3" w:rsidP="000E5536">
      <w:pPr>
        <w:pStyle w:val="BodyText2"/>
      </w:pPr>
      <w:r>
        <w:t>But why did Wills errors not get reported when I ran my country or PA intersection? e.g. 2565, 2572 (OBJECTIDs)</w:t>
      </w:r>
    </w:p>
    <w:p w14:paraId="083B31C2" w14:textId="77777777" w:rsidR="00646A2A" w:rsidRDefault="008C5727" w:rsidP="000E5536">
      <w:pPr>
        <w:pStyle w:val="Heading7"/>
      </w:pPr>
      <w:r>
        <w:t>Snapping issues</w:t>
      </w:r>
    </w:p>
    <w:p w14:paraId="61F08A7C" w14:textId="77777777" w:rsidR="004206C7" w:rsidRDefault="000513BA" w:rsidP="000E5536">
      <w:pPr>
        <w:pStyle w:val="BodyText2"/>
      </w:pPr>
      <w:r>
        <w:t>T</w:t>
      </w:r>
      <w:r w:rsidR="004206C7">
        <w:t>he coastline looks to have been snapped to GAUL, but with subtle differences – for example the following screenshot shows species 136623 in red and the Malaysia coastline (from GAUL) in white at 110.269, 1.709.</w:t>
      </w:r>
      <w:r w:rsidR="006F32E7">
        <w:t xml:space="preserve"> Is this an issue with GAUL or the RL data?</w:t>
      </w:r>
      <w:r w:rsidR="00C6359C">
        <w:t xml:space="preserve"> There are lots of issues as revealed by the applications prototype lab at ESRI see </w:t>
      </w:r>
      <w:hyperlink r:id="rId23" w:history="1">
        <w:r w:rsidR="00C6359C" w:rsidRPr="00C6359C">
          <w:rPr>
            <w:rStyle w:val="Hyperlink"/>
          </w:rPr>
          <w:t>here</w:t>
        </w:r>
      </w:hyperlink>
      <w:r w:rsidR="00C6359C">
        <w:t xml:space="preserve"> at 19 mins. </w:t>
      </w:r>
    </w:p>
    <w:p w14:paraId="63FD9AED" w14:textId="77777777" w:rsidR="00E807A8" w:rsidRPr="00544B6C" w:rsidRDefault="00E807A8" w:rsidP="000E5536">
      <w:pPr>
        <w:pStyle w:val="BodyText2"/>
      </w:pPr>
      <w:r>
        <w:rPr>
          <w:noProof/>
          <w:lang w:bidi="ar-SA"/>
        </w:rPr>
        <w:drawing>
          <wp:inline distT="0" distB="0" distL="0" distR="0" wp14:anchorId="5868B9AC" wp14:editId="44A7E7D5">
            <wp:extent cx="2793206" cy="2628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93206" cy="2628900"/>
                    </a:xfrm>
                    <a:prstGeom prst="rect">
                      <a:avLst/>
                    </a:prstGeom>
                    <a:noFill/>
                    <a:ln>
                      <a:noFill/>
                    </a:ln>
                  </pic:spPr>
                </pic:pic>
              </a:graphicData>
            </a:graphic>
          </wp:inline>
        </w:drawing>
      </w:r>
    </w:p>
    <w:p w14:paraId="132D54CF" w14:textId="77777777" w:rsidR="008613B9" w:rsidRDefault="008613B9" w:rsidP="000E5536">
      <w:pPr>
        <w:pStyle w:val="Heading7"/>
      </w:pPr>
      <w:r>
        <w:t>Duplicate</w:t>
      </w:r>
      <w:r w:rsidR="006B4883">
        <w:t xml:space="preserve"> or overlapping</w:t>
      </w:r>
      <w:r>
        <w:t xml:space="preserve"> geometries</w:t>
      </w:r>
    </w:p>
    <w:p w14:paraId="4D1B5374" w14:textId="77777777" w:rsidR="008613B9" w:rsidRDefault="008613B9" w:rsidP="000E5536">
      <w:pPr>
        <w:pStyle w:val="BodyText2"/>
      </w:pPr>
      <w:r>
        <w:lastRenderedPageBreak/>
        <w:t>There are some species with duplicate geometries – e.g. the European Hare (41280) for our version – has duplicate geometries for an introduced polygon east of Madagascar. It is not present with the new data on the IUCN Red List website.</w:t>
      </w:r>
      <w:r w:rsidR="00B15CE8">
        <w:t xml:space="preserve"> But this kind of issue can easily be avoided by putting the relevant constrainst on the data, i.e. no overlaps within the same species.</w:t>
      </w:r>
    </w:p>
    <w:p w14:paraId="2C5D6335" w14:textId="77777777" w:rsidR="0045141A" w:rsidRDefault="0045141A" w:rsidP="000E5536">
      <w:pPr>
        <w:pStyle w:val="BodyText2"/>
      </w:pPr>
      <w:r>
        <w:t>Leatherback turtle (6494) has all 11 of its large polygons duplicated in the new version 2014_2.</w:t>
      </w:r>
    </w:p>
    <w:p w14:paraId="15B3A878" w14:textId="77777777" w:rsidR="006B4883" w:rsidRPr="00BC4363" w:rsidRDefault="006B4883" w:rsidP="000E5536">
      <w:pPr>
        <w:pStyle w:val="BodyText2"/>
      </w:pPr>
      <w:r>
        <w:t>Black catfish (</w:t>
      </w:r>
      <w:r w:rsidRPr="006B4883">
        <w:t>169632</w:t>
      </w:r>
      <w:r>
        <w:t>) caused all sorts of issues with the irreplacibility analysis in Hadoop with 13 overlapping polygons.</w:t>
      </w:r>
    </w:p>
    <w:p w14:paraId="2852D09F" w14:textId="77777777" w:rsidR="00020A70" w:rsidRDefault="00020A70" w:rsidP="000E5536">
      <w:pPr>
        <w:pStyle w:val="Heading7"/>
      </w:pPr>
      <w:r>
        <w:t>Range overestimation</w:t>
      </w:r>
    </w:p>
    <w:p w14:paraId="0C1A331D" w14:textId="77777777" w:rsidR="00020A70" w:rsidRPr="00682BB9" w:rsidRDefault="00020A70" w:rsidP="000E5536">
      <w:pPr>
        <w:pStyle w:val="BodyText2"/>
      </w:pPr>
      <w:r>
        <w:t xml:space="preserve">There are many polygons that have wide range polygons and how useful these actually are in any analyses is a matter of debate. See this </w:t>
      </w:r>
      <w:hyperlink r:id="rId25" w:history="1">
        <w:r w:rsidRPr="00A61426">
          <w:rPr>
            <w:rStyle w:val="Hyperlink"/>
          </w:rPr>
          <w:t>Article</w:t>
        </w:r>
      </w:hyperlink>
      <w:r>
        <w:t xml:space="preserve">  or this good </w:t>
      </w:r>
      <w:hyperlink r:id="rId26" w:history="1">
        <w:r w:rsidRPr="00A61426">
          <w:rPr>
            <w:rStyle w:val="Hyperlink"/>
          </w:rPr>
          <w:t>article</w:t>
        </w:r>
      </w:hyperlink>
      <w:r>
        <w:t xml:space="preserve"> by Walter Jetz.</w:t>
      </w:r>
    </w:p>
    <w:p w14:paraId="6427A0B9" w14:textId="77777777" w:rsidR="00CA57C9" w:rsidRDefault="00CA57C9" w:rsidP="000E5536">
      <w:pPr>
        <w:pStyle w:val="Heading6"/>
      </w:pPr>
      <w:r>
        <w:t>Missing species</w:t>
      </w:r>
    </w:p>
    <w:p w14:paraId="5F4DB418" w14:textId="77777777" w:rsidR="00CA57C9" w:rsidRPr="00CA57C9" w:rsidRDefault="00CA57C9" w:rsidP="000E5536">
      <w:pPr>
        <w:pStyle w:val="BodyText2"/>
      </w:pPr>
      <w:r>
        <w:t>There are some species that are missing in PostGIS but were present in the ArcGIS File geodatabase like Tursiops truncates (</w:t>
      </w:r>
      <w:r w:rsidRPr="00365B6F">
        <w:t>22563</w:t>
      </w:r>
      <w:r>
        <w:t>). Not sure why these aren’t there but they are also missing from the species_xml file that Will used to import the data from the IUCN WFS service.</w:t>
      </w:r>
    </w:p>
    <w:p w14:paraId="4302E339" w14:textId="77777777" w:rsidR="00BC4363" w:rsidRDefault="00BC4363" w:rsidP="000E5536">
      <w:pPr>
        <w:pStyle w:val="Heading6"/>
      </w:pPr>
      <w:r>
        <w:t>Topological issues</w:t>
      </w:r>
    </w:p>
    <w:p w14:paraId="60D3C7C3" w14:textId="77777777" w:rsidR="00BC4363" w:rsidRDefault="00BC4363" w:rsidP="000E5536">
      <w:pPr>
        <w:pStyle w:val="BodyText2"/>
      </w:pPr>
      <w:r>
        <w:t xml:space="preserve">According to the </w:t>
      </w:r>
      <w:hyperlink r:id="rId27" w:history="1">
        <w:r w:rsidRPr="00BC4363">
          <w:rPr>
            <w:rStyle w:val="Hyperlink"/>
          </w:rPr>
          <w:t>IUCN Red List Metadata Document</w:t>
        </w:r>
      </w:hyperlink>
      <w:r>
        <w:t>, a presence_id value:</w:t>
      </w:r>
    </w:p>
    <w:p w14:paraId="37A37DAD" w14:textId="77777777" w:rsidR="00BC4363" w:rsidRDefault="00BC4363" w:rsidP="000E5536">
      <w:pPr>
        <w:pStyle w:val="BodyText2"/>
      </w:pPr>
      <w:r>
        <w:t>‘..is mutually exclusive; a polygon coded as “Extant” cannot also be coded as “Extinct”..’</w:t>
      </w:r>
    </w:p>
    <w:p w14:paraId="161916AA" w14:textId="77777777" w:rsidR="00BC4363" w:rsidRDefault="00CC3A1E" w:rsidP="000E5536">
      <w:pPr>
        <w:pStyle w:val="BodyText2"/>
      </w:pPr>
      <w:r>
        <w:t xml:space="preserve">Even though it appears that there are </w:t>
      </w:r>
      <w:r w:rsidR="00BC4363">
        <w:t>lot</w:t>
      </w:r>
      <w:r>
        <w:t>s</w:t>
      </w:r>
      <w:r w:rsidR="00BC4363">
        <w:t xml:space="preserve"> of overlapping polygons in the dataset, e.g. </w:t>
      </w:r>
      <w:hyperlink r:id="rId28" w:history="1">
        <w:r w:rsidR="00BC4363" w:rsidRPr="007E3A5C">
          <w:rPr>
            <w:rStyle w:val="Hyperlink"/>
          </w:rPr>
          <w:t>Sun Bear</w:t>
        </w:r>
      </w:hyperlink>
      <w:r>
        <w:t>, they are in fact mutually exclusive.</w:t>
      </w:r>
    </w:p>
    <w:p w14:paraId="5B872FCE" w14:textId="77777777" w:rsidR="00E47648" w:rsidRDefault="00E47648" w:rsidP="000E5536">
      <w:pPr>
        <w:pStyle w:val="Heading6"/>
      </w:pPr>
      <w:r>
        <w:t>No taxonomy for a binomial name</w:t>
      </w:r>
    </w:p>
    <w:p w14:paraId="6C41C694" w14:textId="77777777" w:rsidR="0062244F" w:rsidRDefault="0062244F" w:rsidP="000E5536">
      <w:pPr>
        <w:pStyle w:val="BodyText2"/>
      </w:pPr>
      <w:r>
        <w:t>The version on the IUCN Desktop computer also has no binomial name for these species - but the binomial is in the species range data. This should be sorted out.</w:t>
      </w:r>
      <w:r w:rsidR="00EB69DB">
        <w:t xml:space="preserve"> The higher level taxonomy is not in the taxonomy table – in the new mapper it comes from the Red List website using the API (e.g. </w:t>
      </w:r>
      <w:hyperlink r:id="rId29" w:history="1">
        <w:r w:rsidR="00EB69DB" w:rsidRPr="001B55C2">
          <w:rPr>
            <w:rStyle w:val="Hyperlink"/>
          </w:rPr>
          <w:t>http://m086be8c7.iucnredlist.org/common_names/156534.js?callback=parseSpeciesData</w:t>
        </w:r>
      </w:hyperlink>
      <w:r w:rsidR="00EB69DB">
        <w:t>)</w:t>
      </w:r>
    </w:p>
    <w:p w14:paraId="326C0651" w14:textId="77777777" w:rsidR="0062244F" w:rsidRDefault="0062244F" w:rsidP="000E5536">
      <w:pPr>
        <w:pStyle w:val="BodyText2"/>
      </w:pPr>
      <w:r>
        <w:t>There are image search results for all species! Hooray. Apart from the ones with no binomial names.</w:t>
      </w:r>
    </w:p>
    <w:p w14:paraId="753B104A" w14:textId="77777777" w:rsidR="00E72611" w:rsidRDefault="00E72611" w:rsidP="000E5536">
      <w:pPr>
        <w:pStyle w:val="BodyText2"/>
      </w:pPr>
      <w:r>
        <w:t>Update on 21/2/12: IUCN have recoded all of the bird ID_NOs so now all of the IDs that we have used in the PA/Species intersection cannot be found in the species taxonomy table.</w:t>
      </w:r>
      <w:r w:rsidR="0018271E">
        <w:t xml:space="preserve"> </w:t>
      </w:r>
    </w:p>
    <w:p w14:paraId="75ECCFEE" w14:textId="77777777" w:rsidR="00754580" w:rsidRDefault="007D7048" w:rsidP="000E5536">
      <w:pPr>
        <w:pStyle w:val="BodyText2"/>
      </w:pPr>
      <w:r>
        <w:t xml:space="preserve">The Dodo has a range map in the most recent Red List Update. </w:t>
      </w:r>
    </w:p>
    <w:p w14:paraId="18F1D0C7" w14:textId="77777777" w:rsidR="00D12382" w:rsidRDefault="00D12382" w:rsidP="000E5536">
      <w:pPr>
        <w:pStyle w:val="BodyText2"/>
      </w:pPr>
      <w:r>
        <w:t>Update 24/4/12:</w:t>
      </w:r>
    </w:p>
    <w:p w14:paraId="0FE32AC0" w14:textId="77777777" w:rsidR="00D12382" w:rsidRDefault="00D12382" w:rsidP="000E5536">
      <w:pPr>
        <w:pStyle w:val="BodyText2"/>
      </w:pPr>
      <w:r>
        <w:t xml:space="preserve">There now should be 18299 species – this is the unique species Binomials in the Species table in PostGIS (81764 </w:t>
      </w:r>
      <w:r w:rsidR="008D1D06">
        <w:t>records</w:t>
      </w:r>
      <w:r>
        <w:t xml:space="preserve"> in total). However, in ArcMap there are 127929 records in the AllSpecies_WebMercator table and this is 30297 unique Binomials). Why the difference?</w:t>
      </w:r>
      <w:r w:rsidR="00DF30F8">
        <w:t xml:space="preserve"> Because the species table in PostGIS is the old version of the IUCN data and does not include all of the bird species.</w:t>
      </w:r>
    </w:p>
    <w:p w14:paraId="18EBD408" w14:textId="77777777" w:rsidR="00544B6C" w:rsidRDefault="00590C19" w:rsidP="000E5536">
      <w:pPr>
        <w:pStyle w:val="Heading6"/>
      </w:pPr>
      <w:r>
        <w:t>ESRI-raised issues</w:t>
      </w:r>
    </w:p>
    <w:p w14:paraId="2A31E6F0" w14:textId="77777777" w:rsidR="00590C19" w:rsidRDefault="00590C19" w:rsidP="000E5536">
      <w:pPr>
        <w:pStyle w:val="BodyText2"/>
      </w:pPr>
      <w:r>
        <w:t>Following on from the ESRI Technical Meeting with Vineet and Adrian (Redlands 21-25 May 2012) there were a whole host of data issues that were raised by ESRI. These were issues to do with MMU, projections, consistent snapping and virtually every other issue you can imagine.</w:t>
      </w:r>
    </w:p>
    <w:p w14:paraId="57754939" w14:textId="77777777" w:rsidR="003D6F37" w:rsidRDefault="003D6F37" w:rsidP="000E5536">
      <w:pPr>
        <w:pStyle w:val="Heading6"/>
      </w:pPr>
      <w:r>
        <w:t>Legend or Presence</w:t>
      </w:r>
    </w:p>
    <w:p w14:paraId="4986E6D9" w14:textId="77777777" w:rsidR="003D6F37" w:rsidRPr="003D6F37" w:rsidRDefault="003D6F37" w:rsidP="000E5536">
      <w:pPr>
        <w:pStyle w:val="BodyText2"/>
      </w:pPr>
      <w:r>
        <w:t>Which should we use??</w:t>
      </w:r>
    </w:p>
    <w:p w14:paraId="5752F630" w14:textId="77777777" w:rsidR="00F172A0" w:rsidRDefault="00F172A0" w:rsidP="000E5536">
      <w:pPr>
        <w:pStyle w:val="Heading6"/>
      </w:pPr>
      <w:r>
        <w:t>Domains</w:t>
      </w:r>
    </w:p>
    <w:p w14:paraId="24BB63BC" w14:textId="77777777" w:rsidR="00F172A0" w:rsidRDefault="00F172A0" w:rsidP="000E5536">
      <w:pPr>
        <w:pStyle w:val="BodyText2"/>
      </w:pPr>
      <w:r>
        <w:t xml:space="preserve">The Origin field is supposed to have a domain on it but there are lots of values that aren’t in the Origin </w:t>
      </w:r>
      <w:r w:rsidR="007B64C0">
        <w:t>domain (e.g. 7,8,9,10). How can this have happened?</w:t>
      </w:r>
    </w:p>
    <w:p w14:paraId="43EDE409" w14:textId="77777777" w:rsidR="007C73BA" w:rsidRPr="00F172A0" w:rsidRDefault="007C73BA" w:rsidP="000E5536">
      <w:pPr>
        <w:pStyle w:val="BodyText2"/>
      </w:pPr>
      <w:r>
        <w:t xml:space="preserve">The presence field is also supposed to have a domain on it but there are lots of values that aren’t in the Presence domain (e.g. there are about 24 invalid domain values – e.g. </w:t>
      </w:r>
      <w:r w:rsidRPr="007C73BA">
        <w:t>1147335</w:t>
      </w:r>
      <w:r>
        <w:t>,</w:t>
      </w:r>
      <w:r w:rsidRPr="007C73BA">
        <w:t xml:space="preserve"> 1144581</w:t>
      </w:r>
      <w:r>
        <w:t xml:space="preserve"> etc).</w:t>
      </w:r>
    </w:p>
    <w:p w14:paraId="5A64C41E" w14:textId="77777777" w:rsidR="00DD1C2F" w:rsidRDefault="00DD1C2F" w:rsidP="007D2F52">
      <w:pPr>
        <w:pStyle w:val="Heading4"/>
      </w:pPr>
      <w:r>
        <w:lastRenderedPageBreak/>
        <w:t>IUCN Red List Taxonomy Data</w:t>
      </w:r>
    </w:p>
    <w:p w14:paraId="48AD6114" w14:textId="6180F420" w:rsidR="007E5995" w:rsidRDefault="007E5995" w:rsidP="000E5536">
      <w:pPr>
        <w:pStyle w:val="Heading5"/>
      </w:pPr>
      <w:r>
        <w:t>November 2011 version</w:t>
      </w:r>
    </w:p>
    <w:p w14:paraId="66C48924" w14:textId="77777777" w:rsidR="00DD1C2F" w:rsidRDefault="00DD1C2F" w:rsidP="000E5536">
      <w:pPr>
        <w:pStyle w:val="BodyText2"/>
      </w:pPr>
      <w:r>
        <w:t>There are some species that are completely missing that shouldn’t be (probably because of taxonomic changes):</w:t>
      </w:r>
    </w:p>
    <w:p w14:paraId="1CCE068B" w14:textId="77777777" w:rsidR="00DD1C2F" w:rsidRDefault="00DD1C2F" w:rsidP="000E5536">
      <w:pPr>
        <w:pStyle w:val="BodyText2"/>
      </w:pPr>
      <w:r>
        <w:t>Pantanal Cat (</w:t>
      </w:r>
      <w:r w:rsidRPr="00C930FD">
        <w:t>Leopardus braccatus</w:t>
      </w:r>
      <w:r>
        <w:t xml:space="preserve">) </w:t>
      </w:r>
    </w:p>
    <w:p w14:paraId="26DDBB85" w14:textId="77777777" w:rsidR="00DD1C2F" w:rsidRDefault="00DD1C2F" w:rsidP="000E5536">
      <w:pPr>
        <w:pStyle w:val="BodyText2"/>
      </w:pPr>
      <w:r>
        <w:t xml:space="preserve">There are lots of records in the taxonomy table that have missing data – what should we do with these? Delete them? </w:t>
      </w:r>
    </w:p>
    <w:p w14:paraId="236F9990" w14:textId="77777777" w:rsidR="00DD1C2F" w:rsidRDefault="00DD1C2F" w:rsidP="000E5536">
      <w:pPr>
        <w:pStyle w:val="BodyText2"/>
      </w:pPr>
      <w:r>
        <w:t xml:space="preserve">The id_no values have changed for birds so this is causing real problems, e.g. species are indicated as not protected when in fact they are – its simply that their new id_no isn’t in the spatial data! </w:t>
      </w:r>
    </w:p>
    <w:p w14:paraId="0B62DE4A" w14:textId="77777777" w:rsidR="00DD1C2F" w:rsidRDefault="00DD1C2F" w:rsidP="000E5536">
      <w:pPr>
        <w:pStyle w:val="BodyText2"/>
      </w:pPr>
      <w:r>
        <w:t xml:space="preserve">Some missing records seem to have been updated (e.g. </w:t>
      </w:r>
      <w:r w:rsidRPr="007D2CE7">
        <w:t>Acantharctus posteli</w:t>
      </w:r>
      <w:r>
        <w:t>). This had no taxonomy or status in the old taxonomy table, but when you access that species using the Red List API now there is a record:</w:t>
      </w:r>
    </w:p>
    <w:p w14:paraId="6AF68077" w14:textId="77777777" w:rsidR="00DD1C2F" w:rsidRDefault="00DD1C2F" w:rsidP="000E5536">
      <w:pPr>
        <w:pStyle w:val="BodyText2"/>
      </w:pPr>
      <w:r>
        <w:t xml:space="preserve"> </w:t>
      </w:r>
      <w:hyperlink r:id="rId30" w:history="1">
        <w:r w:rsidRPr="005A63FB">
          <w:rPr>
            <w:rStyle w:val="Hyperlink"/>
          </w:rPr>
          <w:t>http://api.iucnredlist.org/common_names/Acantharctus-posteli.json</w:t>
        </w:r>
      </w:hyperlink>
      <w:r>
        <w:t xml:space="preserve"> </w:t>
      </w:r>
    </w:p>
    <w:p w14:paraId="0DAB4F4B" w14:textId="77777777" w:rsidR="00DD1C2F" w:rsidRDefault="00DD1C2F" w:rsidP="000E5536">
      <w:pPr>
        <w:pStyle w:val="BodyText2"/>
      </w:pPr>
      <w:r>
        <w:t>There are 1248 species that are in the species_distribution.species table that have no corresponding record in the species_taxonomy table if you join via the species_id =&gt; tax_id fields. This is awful and has caused lots of missing records in the species charisma table.</w:t>
      </w:r>
    </w:p>
    <w:p w14:paraId="2B22518F" w14:textId="2C7AC280" w:rsidR="007E5995" w:rsidRDefault="007E5995" w:rsidP="000E5536">
      <w:pPr>
        <w:pStyle w:val="Heading5"/>
      </w:pPr>
      <w:r>
        <w:t>August 2014 version</w:t>
      </w:r>
    </w:p>
    <w:p w14:paraId="5E9F9DEF" w14:textId="24440296" w:rsidR="007E5995" w:rsidRPr="007E5995" w:rsidRDefault="007E5995" w:rsidP="000E5536">
      <w:pPr>
        <w:pStyle w:val="BodyText2"/>
      </w:pPr>
      <w:r>
        <w:t xml:space="preserve">We have received the August 2014 version as a file geodatabase. The id_no values have changed for </w:t>
      </w:r>
      <w:r w:rsidR="00111F8B">
        <w:t>Birds so we need to update them in tables that we have produced here using the old id_no values, e.g. species_names and species_names_crosstab.</w:t>
      </w:r>
      <w:r w:rsidR="003D6DEB">
        <w:t xml:space="preserve"> 387 species in species_taxonomy now have no spatial data!</w:t>
      </w:r>
    </w:p>
    <w:p w14:paraId="185204B7" w14:textId="77777777" w:rsidR="00F94F9B" w:rsidRDefault="00F94F9B" w:rsidP="007D2F52">
      <w:pPr>
        <w:pStyle w:val="Heading4"/>
      </w:pPr>
      <w:r>
        <w:t>IUCN European Red List</w:t>
      </w:r>
    </w:p>
    <w:p w14:paraId="1D8B92FC" w14:textId="77777777" w:rsidR="00F94F9B" w:rsidRPr="00F94F9B" w:rsidRDefault="00F94F9B" w:rsidP="000E5536">
      <w:pPr>
        <w:pStyle w:val="BodyText2"/>
      </w:pPr>
      <w:r>
        <w:t xml:space="preserve">Is published </w:t>
      </w:r>
      <w:hyperlink r:id="rId31" w:history="1">
        <w:r w:rsidRPr="00F94F9B">
          <w:rPr>
            <w:rStyle w:val="Hyperlink"/>
          </w:rPr>
          <w:t>here</w:t>
        </w:r>
      </w:hyperlink>
      <w:r>
        <w:t xml:space="preserve"> and a bird one is </w:t>
      </w:r>
      <w:hyperlink r:id="rId32" w:history="1">
        <w:r w:rsidRPr="00F94F9B">
          <w:rPr>
            <w:rStyle w:val="Hyperlink"/>
          </w:rPr>
          <w:t>coming up</w:t>
        </w:r>
      </w:hyperlink>
      <w:r>
        <w:t>.</w:t>
      </w:r>
    </w:p>
    <w:p w14:paraId="47ADA58F" w14:textId="77777777" w:rsidR="00E920B6" w:rsidRDefault="00E920B6" w:rsidP="007D2F52">
      <w:pPr>
        <w:pStyle w:val="Heading4"/>
      </w:pPr>
      <w:r>
        <w:t>Common names</w:t>
      </w:r>
    </w:p>
    <w:p w14:paraId="6BB5327E" w14:textId="77777777" w:rsidR="00E920B6" w:rsidRPr="00E920B6" w:rsidRDefault="00E920B6" w:rsidP="000E5536">
      <w:pPr>
        <w:pStyle w:val="BodyText2"/>
      </w:pPr>
      <w:r>
        <w:t>Common names can be populated fro</w:t>
      </w:r>
      <w:r w:rsidR="00A57235">
        <w:t xml:space="preserve">m a number of different sources through APIs – see the section on </w:t>
      </w:r>
      <w:r w:rsidR="00A57235">
        <w:fldChar w:fldCharType="begin"/>
      </w:r>
      <w:r w:rsidR="00A57235">
        <w:instrText xml:space="preserve"> REF _Ref377374102 \h </w:instrText>
      </w:r>
      <w:r w:rsidR="00A57235">
        <w:fldChar w:fldCharType="separate"/>
      </w:r>
      <w:r w:rsidR="00EA3299">
        <w:t>Species services</w:t>
      </w:r>
      <w:r w:rsidR="00A57235">
        <w:fldChar w:fldCharType="end"/>
      </w:r>
      <w:r w:rsidR="00A57235">
        <w:t>.</w:t>
      </w:r>
      <w:r w:rsidR="00586807">
        <w:t xml:space="preserve"> However, the IUCN common names are included in GBIF so use the GBIF species services for getting common names.</w:t>
      </w:r>
    </w:p>
    <w:p w14:paraId="215EF9EC" w14:textId="77777777" w:rsidR="00991E05" w:rsidRDefault="00991E05" w:rsidP="007D2F52">
      <w:pPr>
        <w:pStyle w:val="Heading4"/>
      </w:pPr>
      <w:r>
        <w:t>EDGE Indices</w:t>
      </w:r>
    </w:p>
    <w:p w14:paraId="53A686CF" w14:textId="77777777" w:rsidR="00991E05" w:rsidRDefault="00991E05" w:rsidP="000E5536">
      <w:pPr>
        <w:pStyle w:val="BodyText2"/>
      </w:pPr>
      <w:r>
        <w:t>EDGE (Evolutionary Distinctiveness and Globally Endangered) indexes have been produced by ZSL and soon birds will be done too. There is a spreadsheet to download on their website. First test is to see if the species binomials match the IUCN ones!</w:t>
      </w:r>
    </w:p>
    <w:p w14:paraId="368E9641" w14:textId="77777777" w:rsidR="00991E05" w:rsidRDefault="00991E05" w:rsidP="000E5536">
      <w:pPr>
        <w:pStyle w:val="BodyText2"/>
      </w:pPr>
      <w:r>
        <w:t>There are 5420 mammals in total. One value is actually a calculated field of the median (ED Score=</w:t>
      </w:r>
      <w:r w:rsidRPr="003829EC">
        <w:t>8.198232464</w:t>
      </w:r>
      <w:r>
        <w:t>) which doesn’t import well into Access so leave it out so there are 5419 records. There are 170 unmatched binomials in the ZSL list (i.e. with no corresponding records in the RL). This seems to be the result of taxonomic changes so there are species on the ZSL list which have been split from other species which are on the RL. Created 5250 species_ids. Appended the amphibian edge scores and wrote to species.dev database.</w:t>
      </w:r>
    </w:p>
    <w:p w14:paraId="17271A66" w14:textId="77777777" w:rsidR="00991E05" w:rsidRPr="003B0FB6" w:rsidRDefault="00991E05" w:rsidP="000E5536">
      <w:pPr>
        <w:pStyle w:val="BodyText2"/>
      </w:pPr>
      <w:r>
        <w:t>But how do you add up all the species for a PA and give it a rank? Number of EDGE species? Total of EDGE Scores? Average of EDGE Scores?</w:t>
      </w:r>
    </w:p>
    <w:p w14:paraId="522C8C47" w14:textId="77777777" w:rsidR="00991E05" w:rsidRDefault="00991E05" w:rsidP="007D2F52">
      <w:pPr>
        <w:pStyle w:val="Heading4"/>
      </w:pPr>
      <w:r>
        <w:t>GBIF Taxonomic Backbone</w:t>
      </w:r>
    </w:p>
    <w:p w14:paraId="120E55BD" w14:textId="77777777" w:rsidR="00991E05" w:rsidRDefault="00991E05" w:rsidP="000E5536">
      <w:pPr>
        <w:pStyle w:val="BodyText2"/>
      </w:pPr>
      <w:r>
        <w:t>Markus is starting to think about versioning taxonomy on Github! What an amazing idea! People can then fork parts of the taxon tree and then push changes back. Here is his first example:</w:t>
      </w:r>
    </w:p>
    <w:p w14:paraId="4AFBF43F" w14:textId="77777777" w:rsidR="00991E05" w:rsidRDefault="003630B2" w:rsidP="000E5536">
      <w:pPr>
        <w:pStyle w:val="BodyText2"/>
      </w:pPr>
      <w:hyperlink r:id="rId33" w:history="1">
        <w:r w:rsidR="00991E05">
          <w:rPr>
            <w:rStyle w:val="Hyperlink"/>
          </w:rPr>
          <w:t>https://github.com/mdoering/backbone</w:t>
        </w:r>
      </w:hyperlink>
    </w:p>
    <w:p w14:paraId="3ED604C1" w14:textId="77777777" w:rsidR="00991E05" w:rsidRPr="00201D39" w:rsidRDefault="00991E05" w:rsidP="000E5536">
      <w:pPr>
        <w:pStyle w:val="BodyText2"/>
      </w:pPr>
      <w:r>
        <w:t xml:space="preserve">Described in his blog here </w:t>
      </w:r>
      <w:hyperlink r:id="rId34" w:history="1">
        <w:r>
          <w:rPr>
            <w:rStyle w:val="Hyperlink"/>
          </w:rPr>
          <w:t>http://gbif.blogspot.it/</w:t>
        </w:r>
      </w:hyperlink>
      <w:r>
        <w:t xml:space="preserve"> </w:t>
      </w:r>
    </w:p>
    <w:p w14:paraId="0EEB0BB9" w14:textId="6A2D19E4" w:rsidR="0065587D" w:rsidRDefault="0065587D" w:rsidP="007D2F52">
      <w:pPr>
        <w:pStyle w:val="Heading4"/>
      </w:pPr>
      <w:r>
        <w:t>GBIF Occurrences</w:t>
      </w:r>
    </w:p>
    <w:p w14:paraId="2FB0AB42" w14:textId="77777777" w:rsidR="00644548" w:rsidRDefault="0065587D" w:rsidP="000E5536">
      <w:pPr>
        <w:pStyle w:val="BodyText2"/>
      </w:pPr>
      <w:r>
        <w:t xml:space="preserve">Downloading all GBIF occurrences </w:t>
      </w:r>
      <w:r w:rsidR="00603EF0">
        <w:t>on 8/9/15 to import into Hadoop straig</w:t>
      </w:r>
      <w:r w:rsidR="00FF67FA">
        <w:t>ht from the GBIF</w:t>
      </w:r>
      <w:r w:rsidR="00603EF0">
        <w:t xml:space="preserve"> </w:t>
      </w:r>
      <w:r w:rsidR="00A76F41">
        <w:t>Explore Occurrences Page</w:t>
      </w:r>
      <w:r w:rsidR="00603EF0">
        <w:t xml:space="preserve">. </w:t>
      </w:r>
      <w:r w:rsidR="00644548">
        <w:t xml:space="preserve">Unfortunately there is no way to select only specific columns so all fields are downloaded. </w:t>
      </w:r>
    </w:p>
    <w:p w14:paraId="314460A9" w14:textId="27A6CFEE" w:rsidR="00B502EC" w:rsidRDefault="00B502EC" w:rsidP="000E5536">
      <w:pPr>
        <w:pStyle w:val="BodyText2"/>
      </w:pPr>
      <w:r>
        <w:t xml:space="preserve">Started at 15:54 finished at 16:38. </w:t>
      </w:r>
      <w:hyperlink r:id="rId35" w:history="1">
        <w:r w:rsidRPr="00CD044D">
          <w:rPr>
            <w:rStyle w:val="Hyperlink"/>
          </w:rPr>
          <w:t>This</w:t>
        </w:r>
      </w:hyperlink>
      <w:r>
        <w:t xml:space="preserve"> is the DOI page. The csv file is 37.1Gb – downloading to </w:t>
      </w:r>
      <w:r w:rsidRPr="00CD044D">
        <w:t>E:\export</w:t>
      </w:r>
      <w:r>
        <w:t>. (548 million records)</w:t>
      </w:r>
    </w:p>
    <w:p w14:paraId="6A2D629D" w14:textId="18FEA298" w:rsidR="0065587D" w:rsidRDefault="00B502EC" w:rsidP="000E5536">
      <w:pPr>
        <w:pStyle w:val="BodyText2"/>
      </w:pPr>
      <w:r>
        <w:lastRenderedPageBreak/>
        <w:t>This was no good as there were lots of specimen records and un-georeferenced records. Restarted with Location=’Georeferenced Records Only’ and Basis of Record=’Human Observation’ and ‘Observation’. (409</w:t>
      </w:r>
      <w:r w:rsidR="006E4A0B">
        <w:t>,515,293</w:t>
      </w:r>
      <w:r>
        <w:t xml:space="preserve"> records)</w:t>
      </w:r>
      <w:r w:rsidR="006E4A0B">
        <w:t xml:space="preserve"> – 26.5Gb</w:t>
      </w:r>
      <w:r>
        <w:t>.</w:t>
      </w:r>
      <w:r w:rsidR="00634286">
        <w:t xml:space="preserve"> Downloading to </w:t>
      </w:r>
      <w:r w:rsidR="00634286" w:rsidRPr="00CD044D">
        <w:t>E:\export</w:t>
      </w:r>
      <w:r w:rsidR="00634286">
        <w:t>\</w:t>
      </w:r>
      <w:r w:rsidR="00634286" w:rsidRPr="00634286">
        <w:t>GBIF Occurrences</w:t>
      </w:r>
      <w:r w:rsidR="00FB4B2C">
        <w:t>\</w:t>
      </w:r>
      <w:r w:rsidR="00FB4B2C" w:rsidRPr="00FB4B2C">
        <w:t>0003396-150831095807960</w:t>
      </w:r>
      <w:r w:rsidR="00634286">
        <w:t>.</w:t>
      </w:r>
      <w:r w:rsidR="001C18AE">
        <w:t>zip</w:t>
      </w:r>
      <w:r w:rsidR="00FB4B2C">
        <w:t xml:space="preserve"> and unzipped - 178Gb in total.</w:t>
      </w:r>
    </w:p>
    <w:p w14:paraId="2566E539" w14:textId="5685889B" w:rsidR="00FD73A1" w:rsidRPr="0065587D" w:rsidRDefault="00FD73A1" w:rsidP="000E5536">
      <w:pPr>
        <w:pStyle w:val="BodyText2"/>
      </w:pPr>
      <w:r>
        <w:t xml:space="preserve">There is both a taxonkey and a specieskey in the data. For Orang Utan they are both the same – </w:t>
      </w:r>
      <w:r w:rsidRPr="00FD73A1">
        <w:t>5219532</w:t>
      </w:r>
      <w:r>
        <w:t>.</w:t>
      </w:r>
      <w:r w:rsidR="00EE6DDE">
        <w:t xml:space="preserve"> This is the GBIF ID from the GBIF Backbone Taxonomy checklist.</w:t>
      </w:r>
    </w:p>
    <w:p w14:paraId="33814139" w14:textId="77777777" w:rsidR="00991E05" w:rsidRDefault="00991E05" w:rsidP="0034374E">
      <w:pPr>
        <w:pStyle w:val="Heading3"/>
      </w:pPr>
      <w:r>
        <w:t>Protected Areas</w:t>
      </w:r>
    </w:p>
    <w:p w14:paraId="00AFEAC6" w14:textId="77777777" w:rsidR="001E0AAA" w:rsidRDefault="001E0AAA" w:rsidP="007D2F52">
      <w:pPr>
        <w:pStyle w:val="Heading4"/>
      </w:pPr>
      <w:r>
        <w:t>World Database on Protected Areas</w:t>
      </w:r>
    </w:p>
    <w:p w14:paraId="77CE50D8" w14:textId="77777777" w:rsidR="001631ED" w:rsidRDefault="001631ED" w:rsidP="000E5536">
      <w:pPr>
        <w:pStyle w:val="Heading5"/>
      </w:pPr>
      <w:bookmarkStart w:id="9" w:name="_Toc315774545"/>
      <w:r>
        <w:t>Metadata</w:t>
      </w:r>
    </w:p>
    <w:p w14:paraId="41006109" w14:textId="77777777" w:rsidR="001631ED" w:rsidRPr="001631ED" w:rsidRDefault="001631ED" w:rsidP="000E5536">
      <w:pPr>
        <w:pStyle w:val="BodyText2"/>
      </w:pPr>
      <w:r>
        <w:t>There is a metadata document on the protectedplanet.net website (</w:t>
      </w:r>
      <w:hyperlink r:id="rId36" w:history="1">
        <w:r>
          <w:rPr>
            <w:rStyle w:val="Hyperlink"/>
          </w:rPr>
          <w:t>http://www.wdpa.org/PDF/WDPA%20Data%20Standard.pdf</w:t>
        </w:r>
      </w:hyperlink>
      <w:r>
        <w:t>).</w:t>
      </w:r>
    </w:p>
    <w:p w14:paraId="4697714F" w14:textId="77777777" w:rsidR="00324706" w:rsidRDefault="00324706" w:rsidP="000E5536">
      <w:pPr>
        <w:pStyle w:val="Heading5"/>
      </w:pPr>
      <w:r>
        <w:t>Data</w:t>
      </w:r>
    </w:p>
    <w:p w14:paraId="3AE2B1C6" w14:textId="77777777" w:rsidR="00324706" w:rsidRDefault="00324706" w:rsidP="000E5536">
      <w:pPr>
        <w:pStyle w:val="Heading6"/>
      </w:pPr>
      <w:r>
        <w:t>Topology</w:t>
      </w:r>
    </w:p>
    <w:p w14:paraId="25CADD1C" w14:textId="77777777" w:rsidR="00324706" w:rsidRPr="009C0592" w:rsidRDefault="00324706" w:rsidP="000E5536">
      <w:pPr>
        <w:pStyle w:val="BodyText2"/>
      </w:pPr>
      <w:r>
        <w:t xml:space="preserve">There are PAs with the same name and designation that overlap, e.g. </w:t>
      </w:r>
      <w:hyperlink r:id="rId37" w:history="1">
        <w:r w:rsidRPr="00D157E6">
          <w:rPr>
            <w:rStyle w:val="Hyperlink"/>
          </w:rPr>
          <w:t>Gunung Rinjani in Lombok</w:t>
        </w:r>
      </w:hyperlink>
      <w:r>
        <w:t xml:space="preserve">. </w:t>
      </w:r>
    </w:p>
    <w:p w14:paraId="72914F63" w14:textId="77777777" w:rsidR="00324706" w:rsidRDefault="00324706" w:rsidP="000E5536">
      <w:pPr>
        <w:pStyle w:val="Heading6"/>
      </w:pPr>
      <w:r>
        <w:t>Geometry issues</w:t>
      </w:r>
    </w:p>
    <w:p w14:paraId="4B9F8F76" w14:textId="77777777" w:rsidR="00324706" w:rsidRDefault="00324706" w:rsidP="000E5536">
      <w:pPr>
        <w:pStyle w:val="Heading7"/>
      </w:pPr>
      <w:r>
        <w:t>NULL Geometries</w:t>
      </w:r>
    </w:p>
    <w:p w14:paraId="434F7D81" w14:textId="77777777" w:rsidR="00324706" w:rsidRDefault="00324706" w:rsidP="000E5536">
      <w:pPr>
        <w:pStyle w:val="BodyText2"/>
      </w:pPr>
      <w:r>
        <w:t xml:space="preserve">There are many PAs with no geometries and for these PAs a square (in Web Mercator) has been created in the polygon feature class, e.g. </w:t>
      </w:r>
      <w:hyperlink r:id="rId38" w:history="1">
        <w:r w:rsidRPr="005416A2">
          <w:rPr>
            <w:rStyle w:val="Hyperlink"/>
          </w:rPr>
          <w:t>Kudat and Marudu Mangrove Forest Reserve</w:t>
        </w:r>
      </w:hyperlink>
      <w:r>
        <w:t>. This is in contrast to the method that is described in the ‘Guidance for National Users of 2010 Biodiversity Target Indicators’ which states that the point data should be buffered to a circle. Hmm. Do we use the data that we have been given or create a circle?</w:t>
      </w:r>
    </w:p>
    <w:p w14:paraId="5B8E9D52" w14:textId="77777777" w:rsidR="00301453" w:rsidRDefault="00301453" w:rsidP="000E5536">
      <w:pPr>
        <w:pStyle w:val="BodyText2"/>
      </w:pPr>
      <w:r>
        <w:t>Some PAs are completely wrong like Mersing in Malaysia (</w:t>
      </w:r>
      <w:hyperlink r:id="rId39" w:history="1">
        <w:r w:rsidRPr="00301453">
          <w:rPr>
            <w:rStyle w:val="Hyperlink"/>
          </w:rPr>
          <w:t>here</w:t>
        </w:r>
      </w:hyperlink>
      <w:r>
        <w:t>) – one part in Peninsular Malaysia the other in Borneo.</w:t>
      </w:r>
    </w:p>
    <w:p w14:paraId="09363C5E" w14:textId="77777777" w:rsidR="00F61FD0" w:rsidRDefault="00F61FD0" w:rsidP="000E5536">
      <w:pPr>
        <w:pStyle w:val="Heading7"/>
      </w:pPr>
      <w:r>
        <w:t>Sliver geometries</w:t>
      </w:r>
    </w:p>
    <w:p w14:paraId="00B69302" w14:textId="77777777" w:rsidR="00F61FD0" w:rsidRPr="00F61FD0" w:rsidRDefault="00F61FD0" w:rsidP="000E5536">
      <w:pPr>
        <w:pStyle w:val="BodyText2"/>
      </w:pPr>
      <w:r>
        <w:t xml:space="preserve">Like </w:t>
      </w:r>
      <w:hyperlink r:id="rId40" w:history="1">
        <w:r w:rsidRPr="00F61FD0">
          <w:rPr>
            <w:rStyle w:val="Hyperlink"/>
          </w:rPr>
          <w:t>Limpopo Valley Wildlife Utilization Area Game Farm</w:t>
        </w:r>
      </w:hyperlink>
      <w:r>
        <w:t xml:space="preserve">. </w:t>
      </w:r>
    </w:p>
    <w:p w14:paraId="77325152" w14:textId="77777777" w:rsidR="003A37BD" w:rsidRDefault="003A37BD" w:rsidP="000E5536">
      <w:pPr>
        <w:pStyle w:val="Heading7"/>
      </w:pPr>
      <w:bookmarkStart w:id="10" w:name="_Ref330190816"/>
      <w:r>
        <w:t>Topology errors</w:t>
      </w:r>
      <w:bookmarkEnd w:id="10"/>
    </w:p>
    <w:p w14:paraId="6066AD53" w14:textId="77777777" w:rsidR="003A37BD" w:rsidRDefault="003A37BD" w:rsidP="000E5536">
      <w:pPr>
        <w:pStyle w:val="BodyText2"/>
      </w:pPr>
      <w:r>
        <w:t xml:space="preserve">First attempt at unioning PAs resulted in a topology error (see </w:t>
      </w:r>
      <w:r>
        <w:fldChar w:fldCharType="begin"/>
      </w:r>
      <w:r>
        <w:instrText xml:space="preserve"> REF _Ref329958140 \h </w:instrText>
      </w:r>
      <w:r>
        <w:fldChar w:fldCharType="separate"/>
      </w:r>
      <w:r w:rsidR="00EA3299">
        <w:t>In PostGIS</w:t>
      </w:r>
      <w:r>
        <w:fldChar w:fldCharType="end"/>
      </w:r>
      <w:r>
        <w:t>).</w:t>
      </w:r>
    </w:p>
    <w:p w14:paraId="5E143C2A" w14:textId="77777777" w:rsidR="00705C3F" w:rsidRDefault="00705C3F" w:rsidP="000E5536">
      <w:pPr>
        <w:pStyle w:val="Code"/>
      </w:pPr>
      <w:r w:rsidRPr="00705C3F">
        <w:t>SELECT wdpaid, ST_IsValidReason(geom) FROM wdpa where st_isvalid(geom)='f'</w:t>
      </w:r>
    </w:p>
    <w:p w14:paraId="4955107E" w14:textId="77777777" w:rsidR="00705C3F" w:rsidRPr="003A37BD" w:rsidRDefault="00D1554F" w:rsidP="000E5536">
      <w:pPr>
        <w:pStyle w:val="BodyText"/>
      </w:pPr>
      <w:r>
        <w:t xml:space="preserve">There are 249 ring intersections. </w:t>
      </w:r>
      <w:r w:rsidR="000C72C1">
        <w:t xml:space="preserve">Trying to clean (see </w:t>
      </w:r>
      <w:r w:rsidR="000C72C1">
        <w:fldChar w:fldCharType="begin"/>
      </w:r>
      <w:r w:rsidR="000C72C1">
        <w:instrText xml:space="preserve"> REF _Ref330190772 \h </w:instrText>
      </w:r>
      <w:r w:rsidR="000C72C1">
        <w:fldChar w:fldCharType="separate"/>
      </w:r>
      <w:r w:rsidR="00EA3299">
        <w:t>Cleaning</w:t>
      </w:r>
      <w:r w:rsidR="000C72C1">
        <w:fldChar w:fldCharType="end"/>
      </w:r>
      <w:r w:rsidR="000C72C1">
        <w:t>).</w:t>
      </w:r>
    </w:p>
    <w:p w14:paraId="5F668791" w14:textId="77777777" w:rsidR="005C55E3" w:rsidRDefault="005C55E3" w:rsidP="000E5536">
      <w:pPr>
        <w:pStyle w:val="Heading6"/>
      </w:pPr>
      <w:r>
        <w:t>Attribute issues</w:t>
      </w:r>
    </w:p>
    <w:p w14:paraId="7B6B9EB0" w14:textId="77777777" w:rsidR="005C55E3" w:rsidRDefault="005C55E3" w:rsidP="000E5536">
      <w:pPr>
        <w:pStyle w:val="BodyText2"/>
      </w:pPr>
      <w:r>
        <w:t xml:space="preserve">There are lots of character and encoding issues with the WDPA data with regard to the name. These appear to be better on the protectedplanet website but the local data has lots of issues. e.g. </w:t>
      </w:r>
      <w:hyperlink r:id="rId41" w:history="1">
        <w:r w:rsidRPr="00F624A7">
          <w:rPr>
            <w:rStyle w:val="Hyperlink"/>
          </w:rPr>
          <w:t>http://www.protectedplanet.net/sites/7</w:t>
        </w:r>
      </w:hyperlink>
      <w:r>
        <w:t xml:space="preserve"> shows ‘</w:t>
      </w:r>
      <w:r w:rsidRPr="005C55E3">
        <w:t>Lanín</w:t>
      </w:r>
      <w:r>
        <w:t>’, wherease in species.dopa.</w:t>
      </w:r>
      <w:r w:rsidRPr="005C55E3">
        <w:t xml:space="preserve"> species_distribution.species</w:t>
      </w:r>
      <w:r>
        <w:t xml:space="preserve"> it is ‘LanÃ­n’.</w:t>
      </w:r>
    </w:p>
    <w:p w14:paraId="6AB3BE0C" w14:textId="77777777" w:rsidR="00BE77B6" w:rsidRDefault="00BE77B6" w:rsidP="000E5536">
      <w:pPr>
        <w:pStyle w:val="BodyText2"/>
      </w:pPr>
      <w:r>
        <w:t>Some sites have duplicate country names in the country field</w:t>
      </w:r>
      <w:r w:rsidR="00E712FC">
        <w:t xml:space="preserve">, e.g. </w:t>
      </w:r>
      <w:r w:rsidR="00E712FC" w:rsidRPr="00E712FC">
        <w:t>2259</w:t>
      </w:r>
      <w:r w:rsidR="00E712FC">
        <w:t xml:space="preserve"> in the wdpa table has CAF, CAF</w:t>
      </w:r>
      <w:r>
        <w:t>.</w:t>
      </w:r>
    </w:p>
    <w:p w14:paraId="0C8EB2CC" w14:textId="77777777" w:rsidR="00BE77B6" w:rsidRPr="005C55E3" w:rsidRDefault="00BE77B6" w:rsidP="000E5536">
      <w:pPr>
        <w:pStyle w:val="BodyText2"/>
      </w:pPr>
      <w:r>
        <w:t xml:space="preserve">A good example of a trans-boundary PA is Mount Nimba </w:t>
      </w:r>
      <w:hyperlink r:id="rId42" w:history="1">
        <w:r>
          <w:rPr>
            <w:rStyle w:val="Hyperlink"/>
          </w:rPr>
          <w:t>http://protectedplanet.net/sites/2574</w:t>
        </w:r>
      </w:hyperlink>
      <w:r w:rsidR="001974D2">
        <w:t xml:space="preserve"> </w:t>
      </w:r>
      <w:r w:rsidR="001974D2">
        <w:tab/>
      </w:r>
    </w:p>
    <w:p w14:paraId="596DE6D1" w14:textId="77777777" w:rsidR="00A76B12" w:rsidRDefault="00A76B12" w:rsidP="007D2F52">
      <w:pPr>
        <w:pStyle w:val="Heading4"/>
      </w:pPr>
      <w:r w:rsidRPr="00A76B12">
        <w:t>Proportion of terrestrial and marine areas protected</w:t>
      </w:r>
    </w:p>
    <w:p w14:paraId="683CCE4B" w14:textId="77777777" w:rsidR="00A76B12" w:rsidRPr="00A76B12" w:rsidRDefault="00A76B12" w:rsidP="000E5536">
      <w:pPr>
        <w:pStyle w:val="BodyText2"/>
      </w:pPr>
      <w:r>
        <w:t xml:space="preserve">This is one of the Millennium Development Goal indicators and is produced by UNEP-WCMC and is available </w:t>
      </w:r>
      <w:hyperlink r:id="rId43" w:history="1">
        <w:r w:rsidRPr="00A76B12">
          <w:rPr>
            <w:rStyle w:val="Hyperlink"/>
          </w:rPr>
          <w:t>here</w:t>
        </w:r>
      </w:hyperlink>
      <w:r>
        <w:t>.</w:t>
      </w:r>
      <w:r w:rsidR="006804EE">
        <w:t xml:space="preserve"> Imported the csv data into A</w:t>
      </w:r>
      <w:r w:rsidR="00FC32B4">
        <w:t xml:space="preserve">ccess </w:t>
      </w:r>
      <w:r w:rsidR="00B579D0">
        <w:t xml:space="preserve">(*.mdb format) </w:t>
      </w:r>
      <w:r w:rsidR="00FC32B4">
        <w:t>and then FME into PostGIS (mdg_stats on dev).</w:t>
      </w:r>
      <w:r w:rsidR="004915AB">
        <w:t xml:space="preserve"> Imported into ArcGIS and ma</w:t>
      </w:r>
      <w:r w:rsidR="00037B2D">
        <w:t>de a map for Jeju.</w:t>
      </w:r>
    </w:p>
    <w:p w14:paraId="7FC30270" w14:textId="77777777" w:rsidR="00FF1E2A" w:rsidRDefault="00FF1E2A" w:rsidP="0034374E">
      <w:pPr>
        <w:pStyle w:val="Heading3"/>
      </w:pPr>
      <w:r>
        <w:t>Global Accessiblity Map</w:t>
      </w:r>
    </w:p>
    <w:p w14:paraId="774171CE" w14:textId="77777777" w:rsidR="00FF1E2A" w:rsidRPr="00FF1E2A" w:rsidRDefault="00FF1E2A" w:rsidP="000E5536">
      <w:pPr>
        <w:pStyle w:val="BodyText2"/>
      </w:pPr>
      <w:r>
        <w:lastRenderedPageBreak/>
        <w:t>Using this for the Jeju globe. Downloaded the data from the website, but it couldn’t build the raster attribute table so I couldn’t produce the image. Exported the data to a File GDB and set nodata value as -1. Trying again.</w:t>
      </w:r>
    </w:p>
    <w:p w14:paraId="24B7D410" w14:textId="77777777" w:rsidR="007F6BD0" w:rsidRDefault="007F6BD0" w:rsidP="0034374E">
      <w:pPr>
        <w:pStyle w:val="Heading3"/>
      </w:pPr>
      <w:r>
        <w:t>Other datasets</w:t>
      </w:r>
    </w:p>
    <w:p w14:paraId="3B4F36C4" w14:textId="77777777" w:rsidR="007F6BD0" w:rsidRDefault="007F6BD0" w:rsidP="007D2F52">
      <w:pPr>
        <w:pStyle w:val="Heading4"/>
      </w:pPr>
      <w:r>
        <w:t>Github GeoJSON</w:t>
      </w:r>
    </w:p>
    <w:p w14:paraId="68F4C595" w14:textId="77777777" w:rsidR="007F6BD0" w:rsidRPr="007F6BD0" w:rsidRDefault="007F6BD0" w:rsidP="000E5536">
      <w:pPr>
        <w:pStyle w:val="BodyText2"/>
      </w:pPr>
      <w:r>
        <w:t xml:space="preserve">Lots of good datasets here: </w:t>
      </w:r>
      <w:hyperlink r:id="rId44" w:history="1">
        <w:r>
          <w:rPr>
            <w:rStyle w:val="Hyperlink"/>
          </w:rPr>
          <w:t>https://github.com/nvkelso/natural-earth-vector/tree/master/geojson</w:t>
        </w:r>
      </w:hyperlink>
    </w:p>
    <w:p w14:paraId="114CD0CE" w14:textId="77777777" w:rsidR="0082518B" w:rsidRDefault="0082518B" w:rsidP="007D2F52">
      <w:pPr>
        <w:pStyle w:val="Heading4"/>
      </w:pPr>
      <w:r>
        <w:t>Country Security</w:t>
      </w:r>
    </w:p>
    <w:p w14:paraId="4AF322FC" w14:textId="77777777" w:rsidR="0082518B" w:rsidRDefault="0082518B" w:rsidP="000E5536">
      <w:pPr>
        <w:pStyle w:val="BodyText2"/>
      </w:pPr>
      <w:r>
        <w:t xml:space="preserve">Wieteke found a good source of country security data from </w:t>
      </w:r>
      <w:hyperlink r:id="rId45" w:history="1">
        <w:r>
          <w:rPr>
            <w:rStyle w:val="Hyperlink"/>
          </w:rPr>
          <w:t>http://www.humansecurityindex.org/</w:t>
        </w:r>
      </w:hyperlink>
      <w:r>
        <w:t>. There are some countries with no SFI values:</w:t>
      </w:r>
    </w:p>
    <w:p w14:paraId="6C920791" w14:textId="77777777" w:rsidR="0082518B" w:rsidRDefault="0082518B" w:rsidP="000E5536">
      <w:pPr>
        <w:pStyle w:val="BodyText"/>
      </w:pPr>
      <w:r>
        <w:t>British Indian Ocean Territory</w:t>
      </w:r>
    </w:p>
    <w:p w14:paraId="393946B4" w14:textId="77777777" w:rsidR="0082518B" w:rsidRDefault="0082518B" w:rsidP="000E5536">
      <w:pPr>
        <w:pStyle w:val="BodyText"/>
      </w:pPr>
      <w:r>
        <w:t>Saint Helena, Ascension and Tristan da Cunha</w:t>
      </w:r>
    </w:p>
    <w:p w14:paraId="655A3923" w14:textId="77777777" w:rsidR="0082518B" w:rsidRDefault="0082518B" w:rsidP="000E5536">
      <w:pPr>
        <w:pStyle w:val="BodyText"/>
      </w:pPr>
      <w:r>
        <w:t>São Tomé and Príncipe</w:t>
      </w:r>
    </w:p>
    <w:p w14:paraId="514ED412" w14:textId="77777777" w:rsidR="0082518B" w:rsidRDefault="0082518B" w:rsidP="000E5536">
      <w:pPr>
        <w:pStyle w:val="BodyText"/>
      </w:pPr>
      <w:r>
        <w:t>Réunion</w:t>
      </w:r>
    </w:p>
    <w:p w14:paraId="582AA701" w14:textId="77777777" w:rsidR="0082518B" w:rsidRPr="0082518B" w:rsidRDefault="0082518B" w:rsidP="000E5536">
      <w:pPr>
        <w:pStyle w:val="BodyText"/>
      </w:pPr>
      <w:r>
        <w:t>Western Sahara</w:t>
      </w:r>
    </w:p>
    <w:p w14:paraId="5E0E2AD3" w14:textId="38BF5F5E" w:rsidR="00121236" w:rsidRDefault="00121236" w:rsidP="007D2F52">
      <w:pPr>
        <w:pStyle w:val="Heading4"/>
      </w:pPr>
      <w:bookmarkStart w:id="11" w:name="_Ref404868273"/>
      <w:r>
        <w:t>Glacier dataset</w:t>
      </w:r>
      <w:bookmarkEnd w:id="11"/>
    </w:p>
    <w:p w14:paraId="608DBE03" w14:textId="5AE45060" w:rsidR="00121236" w:rsidRPr="00121236" w:rsidRDefault="00121236" w:rsidP="000E5536">
      <w:pPr>
        <w:pStyle w:val="BodyText2"/>
      </w:pPr>
      <w:r>
        <w:t xml:space="preserve">We are using a glacier dataset to mask the areas of glaciers in the water detection. Downloading from </w:t>
      </w:r>
      <w:hyperlink r:id="rId46" w:history="1">
        <w:r w:rsidRPr="007067FD">
          <w:rPr>
            <w:rStyle w:val="Hyperlink"/>
          </w:rPr>
          <w:t>http://www.glims.org/RGI/rgi_files/RGI_latest.zip</w:t>
        </w:r>
      </w:hyperlink>
      <w:r>
        <w:t xml:space="preserve">. </w:t>
      </w:r>
      <w:r w:rsidR="00B40107">
        <w:t>JF has forwarded me the data and I merged it – 500Mb (199173 features).</w:t>
      </w:r>
      <w:r w:rsidR="006D2025">
        <w:t xml:space="preserve"> Too big for a fusion table.</w:t>
      </w:r>
      <w:r w:rsidR="00CF35E3">
        <w:t xml:space="preserve"> Generalising to </w:t>
      </w:r>
      <w:r w:rsidR="00714D1C">
        <w:t>5</w:t>
      </w:r>
      <w:r w:rsidR="008C7BEA">
        <w:t xml:space="preserve">0m </w:t>
      </w:r>
      <w:r w:rsidR="00CF35E3">
        <w:t xml:space="preserve">then removing all the pointless precision in the KML file using Noels regex expression (see </w:t>
      </w:r>
      <w:r w:rsidR="00CF35E3">
        <w:fldChar w:fldCharType="begin"/>
      </w:r>
      <w:r w:rsidR="00CF35E3">
        <w:instrText xml:space="preserve"> REF _Ref412648853 \h </w:instrText>
      </w:r>
      <w:r w:rsidR="00CF35E3">
        <w:fldChar w:fldCharType="separate"/>
      </w:r>
      <w:r w:rsidR="00EA3299">
        <w:t>regex</w:t>
      </w:r>
      <w:r w:rsidR="00CF35E3">
        <w:fldChar w:fldCharType="end"/>
      </w:r>
      <w:r w:rsidR="00CF35E3">
        <w:t>).</w:t>
      </w:r>
      <w:r w:rsidR="00961DBA">
        <w:t xml:space="preserve"> 50m generalising makes 291Mb – still too big. Trying 75m.</w:t>
      </w:r>
      <w:r w:rsidR="00875A4F">
        <w:t xml:space="preserve"> Trying 90m.</w:t>
      </w:r>
      <w:r w:rsidR="00795A67">
        <w:t xml:space="preserve"> Trying 100m.</w:t>
      </w:r>
      <w:r w:rsidR="00F75D9C">
        <w:t xml:space="preserve"> Selecting a subset of 122254 features which excludes Antarctica.</w:t>
      </w:r>
    </w:p>
    <w:p w14:paraId="5E867543" w14:textId="77777777" w:rsidR="00453044" w:rsidRDefault="00453044" w:rsidP="007D2F52">
      <w:pPr>
        <w:pStyle w:val="Heading4"/>
      </w:pPr>
      <w:r>
        <w:t>UN Population</w:t>
      </w:r>
    </w:p>
    <w:p w14:paraId="674D797B" w14:textId="0D85EAC0" w:rsidR="00453044" w:rsidRPr="00453044" w:rsidRDefault="00453044" w:rsidP="000E5536">
      <w:pPr>
        <w:pStyle w:val="BodyText2"/>
      </w:pPr>
      <w:r>
        <w:t xml:space="preserve">Past and future world populations are available from </w:t>
      </w:r>
      <w:hyperlink r:id="rId47" w:history="1">
        <w:r w:rsidRPr="00453044">
          <w:rPr>
            <w:rStyle w:val="Hyperlink"/>
          </w:rPr>
          <w:t>here</w:t>
        </w:r>
      </w:hyperlink>
      <w:r>
        <w:t>. Importing into Access here ‘</w:t>
      </w:r>
      <w:r w:rsidRPr="00453044">
        <w:t>E:\cottaan\My Documents</w:t>
      </w:r>
      <w:r>
        <w:t>\</w:t>
      </w:r>
      <w:r w:rsidRPr="00453044">
        <w:t>h05googleearthengine_client</w:t>
      </w:r>
      <w:r>
        <w:t xml:space="preserve">.accdb’. </w:t>
      </w:r>
      <w:r w:rsidR="00CC6615">
        <w:t>Moved using FME to a fileGDB.</w:t>
      </w:r>
    </w:p>
    <w:p w14:paraId="3B97488C" w14:textId="2B4F8DEE" w:rsidR="00E80FF7" w:rsidRDefault="00E80FF7" w:rsidP="007D2F52">
      <w:pPr>
        <w:pStyle w:val="Heading4"/>
      </w:pPr>
      <w:r>
        <w:t>Urban Areas</w:t>
      </w:r>
    </w:p>
    <w:p w14:paraId="657C3F73" w14:textId="6A9B079A" w:rsidR="00F21F54" w:rsidRDefault="00F21F54" w:rsidP="000E5536">
      <w:pPr>
        <w:pStyle w:val="Heading5"/>
      </w:pPr>
      <w:r>
        <w:t>GHSL</w:t>
      </w:r>
    </w:p>
    <w:p w14:paraId="2DF32110" w14:textId="6D9699EC" w:rsidR="00F21F54" w:rsidRPr="00F21F54" w:rsidRDefault="00F21F54" w:rsidP="000E5536">
      <w:pPr>
        <w:pStyle w:val="BodyText2"/>
      </w:pPr>
      <w:r>
        <w:t xml:space="preserve">We are using the Global Human Settlement Layer dataset from JRC as a mask for urban areas in the water detection. The data come as a </w:t>
      </w:r>
      <w:r w:rsidRPr="007D3B91">
        <w:t>GDAL Virtual Mosaic (VRT)</w:t>
      </w:r>
      <w:r>
        <w:t xml:space="preserve"> and when you’ve added that layer in ArcMap you can see all the *.tif files as you move around. Extracting just the built up areas into a FileGDB raster takes 20 hours 46 minutes.</w:t>
      </w:r>
    </w:p>
    <w:p w14:paraId="7755C3DA" w14:textId="77777777" w:rsidR="00991E05" w:rsidRDefault="00991E05" w:rsidP="0034374E">
      <w:pPr>
        <w:pStyle w:val="Heading3"/>
      </w:pPr>
      <w:r>
        <w:t>Open Street Map</w:t>
      </w:r>
    </w:p>
    <w:p w14:paraId="30477104" w14:textId="77777777" w:rsidR="00991E05" w:rsidRPr="00991E05" w:rsidRDefault="00991E05" w:rsidP="000E5536">
      <w:pPr>
        <w:pStyle w:val="BodyText2"/>
      </w:pPr>
      <w:r>
        <w:t xml:space="preserve">The whole file is available </w:t>
      </w:r>
      <w:hyperlink r:id="rId48" w:history="1">
        <w:r w:rsidRPr="0017461C">
          <w:rPr>
            <w:rStyle w:val="Hyperlink"/>
          </w:rPr>
          <w:t>here</w:t>
        </w:r>
      </w:hyperlink>
      <w:r>
        <w:t xml:space="preserve"> as a downloadable *.osm file which is either XML compressed or PBF (a binary file).</w:t>
      </w:r>
      <w:r w:rsidR="0017461C">
        <w:t xml:space="preserve"> The XML file is 39G compressed and was downloaded to the right hand side computer in the map room.</w:t>
      </w:r>
      <w:r w:rsidR="00647973">
        <w:t xml:space="preserve"> But, the XML is not really spatial data it is composed of </w:t>
      </w:r>
      <w:r w:rsidR="00C26B8A">
        <w:t xml:space="preserve">node, ways, relations and tags (see </w:t>
      </w:r>
      <w:hyperlink r:id="rId49" w:history="1">
        <w:r w:rsidR="00C26B8A" w:rsidRPr="00C26B8A">
          <w:rPr>
            <w:rStyle w:val="Hyperlink"/>
          </w:rPr>
          <w:t>here</w:t>
        </w:r>
      </w:hyperlink>
      <w:r w:rsidR="00C26B8A">
        <w:t>).</w:t>
      </w:r>
      <w:r w:rsidR="00F04CBC">
        <w:t xml:space="preserve"> Will has loaded the data into PostGIS but it is still in this format.</w:t>
      </w:r>
    </w:p>
    <w:p w14:paraId="56120FFC" w14:textId="5029A3EA" w:rsidR="009E5567" w:rsidRDefault="009E5567" w:rsidP="007D2F52">
      <w:pPr>
        <w:pStyle w:val="Heading4"/>
      </w:pPr>
      <w:r>
        <w:t>Updates</w:t>
      </w:r>
    </w:p>
    <w:p w14:paraId="688219C1" w14:textId="055D9E06" w:rsidR="009E5567" w:rsidRPr="009E5567" w:rsidRDefault="009E5567" w:rsidP="000E5536">
      <w:pPr>
        <w:pStyle w:val="BodyText2"/>
      </w:pPr>
      <w:r>
        <w:t xml:space="preserve">I created a new feature in Laveno (via Gattirolo 40A) on 31/1/17 at 03:08 (16:08 italian time). </w:t>
      </w:r>
      <w:r w:rsidR="003E4A4C">
        <w:t>It appeared in</w:t>
      </w:r>
      <w:r w:rsidR="003630A0">
        <w:t xml:space="preserve"> about 40 minutes in OSM itself then in a couple of hours in the Mapzen Vector Tiles.</w:t>
      </w:r>
    </w:p>
    <w:p w14:paraId="2183AF9F" w14:textId="77777777" w:rsidR="007D3081" w:rsidRDefault="007D3081" w:rsidP="0034374E">
      <w:pPr>
        <w:pStyle w:val="Heading3"/>
      </w:pPr>
      <w:r>
        <w:t>Water</w:t>
      </w:r>
    </w:p>
    <w:p w14:paraId="02624ABA" w14:textId="53F51D02" w:rsidR="007D3081" w:rsidRDefault="007D3081" w:rsidP="007D2F52">
      <w:pPr>
        <w:pStyle w:val="Heading4"/>
      </w:pPr>
      <w:r>
        <w:t>University of Maryland Global inland Water Body Dataset For 2000</w:t>
      </w:r>
    </w:p>
    <w:p w14:paraId="77C89B78" w14:textId="1DC6CA56" w:rsidR="007D3081" w:rsidRPr="007D3081" w:rsidRDefault="007D3081" w:rsidP="000E5536">
      <w:pPr>
        <w:pStyle w:val="BodyText2"/>
      </w:pPr>
      <w:r>
        <w:t xml:space="preserve">Available from </w:t>
      </w:r>
      <w:hyperlink r:id="rId50" w:history="1">
        <w:r w:rsidRPr="007D3081">
          <w:rPr>
            <w:rStyle w:val="Hyperlink"/>
          </w:rPr>
          <w:t>here</w:t>
        </w:r>
      </w:hyperlink>
      <w:r>
        <w:t xml:space="preserve">. Metadata </w:t>
      </w:r>
      <w:hyperlink r:id="rId51" w:history="1">
        <w:r w:rsidRPr="007D3081">
          <w:rPr>
            <w:rStyle w:val="Hyperlink"/>
          </w:rPr>
          <w:t>here</w:t>
        </w:r>
      </w:hyperlink>
      <w:r>
        <w:t xml:space="preserve">. Downloaded by JF and put into here: </w:t>
      </w:r>
      <w:r w:rsidRPr="007D3081">
        <w:t>E:\cottaan\My Documents\Downloads\WB_from UMD</w:t>
      </w:r>
      <w:r>
        <w:t xml:space="preserve">. Single TIF unzipped to here: </w:t>
      </w:r>
      <w:r w:rsidRPr="007D3081">
        <w:t>E:\cottaan\My Documents\ArcGIS\water detection</w:t>
      </w:r>
      <w:r>
        <w:t>\</w:t>
      </w:r>
      <w:r w:rsidRPr="007D3081">
        <w:t>p197r050_WC_20011016.tif</w:t>
      </w:r>
    </w:p>
    <w:p w14:paraId="3FC772CE" w14:textId="77777777" w:rsidR="00230FDB" w:rsidRDefault="00230FDB" w:rsidP="000E5536">
      <w:pPr>
        <w:pStyle w:val="Heading2"/>
      </w:pPr>
      <w:r>
        <w:lastRenderedPageBreak/>
        <w:t>QA Assessment</w:t>
      </w:r>
    </w:p>
    <w:p w14:paraId="618C2632" w14:textId="77777777" w:rsidR="00230FDB" w:rsidRDefault="00230FDB" w:rsidP="000E5536">
      <w:pPr>
        <w:pStyle w:val="BodyText2"/>
      </w:pPr>
      <w:r>
        <w:t>We should develop a set of tools that we can run against the data in PostGIS to QA the data. These could be based on the INSPIRE data standards or QA procedures that are specific to the WDPA and RL. For example, there are lots of issues with the geometries in the RL and with NULL geometries in the WDPA – could we see which INSPIRE standards encompass these and use them?</w:t>
      </w:r>
    </w:p>
    <w:p w14:paraId="58A23271" w14:textId="77777777" w:rsidR="00230FDB" w:rsidRDefault="00230FDB" w:rsidP="000E5536">
      <w:pPr>
        <w:pStyle w:val="BodyText2"/>
      </w:pPr>
      <w:r>
        <w:t>We can also apply some rules to the RL data to assess how accurate the data is. For example, we could calculate the perimeter/area ratio to assess how detailed a range dataset is for a species. You could use these metrics to assess how suitable a species range is for particular analyses.</w:t>
      </w:r>
    </w:p>
    <w:p w14:paraId="6175F091" w14:textId="77777777" w:rsidR="00230FDB" w:rsidRDefault="00230FDB" w:rsidP="000E5536">
      <w:pPr>
        <w:pStyle w:val="BodyText2"/>
      </w:pPr>
      <w:r>
        <w:t xml:space="preserve">These would derive metadata and statistics about datasets as part of a QA audit. For example, you could have simple tools to summarise the % populated for a set of fields, e.g. in the IUCN Red List data the Ecosystem field is only 35% populated even though it could be very useful at filtering out marine/terrestrial species. </w:t>
      </w:r>
    </w:p>
    <w:p w14:paraId="049ACA83" w14:textId="77777777" w:rsidR="008B5927" w:rsidRDefault="008B5927" w:rsidP="0034374E">
      <w:pPr>
        <w:pStyle w:val="Heading3"/>
      </w:pPr>
      <w:r>
        <w:t>QA Queries</w:t>
      </w:r>
    </w:p>
    <w:p w14:paraId="4157C347" w14:textId="77777777" w:rsidR="008B5927" w:rsidRDefault="008B5927" w:rsidP="000E5536">
      <w:pPr>
        <w:pStyle w:val="BodyText2"/>
      </w:pPr>
      <w:r>
        <w:t>Get a list of countries in ACP regions with the number of PAs:</w:t>
      </w:r>
    </w:p>
    <w:p w14:paraId="5EEB63C4" w14:textId="77777777" w:rsidR="008B5927" w:rsidRDefault="008B5927" w:rsidP="000E5536">
      <w:pPr>
        <w:pStyle w:val="sql"/>
      </w:pPr>
      <w:r w:rsidRPr="008B5927">
        <w:t>select distinct country_grouping.grouping_id, administrative_units.country."name",sub."count" from administrative_units.country LEFT OUTER JOIN (SELECT country."name", count(wdpa_latest.wdpa_id) FROM protected_sites.wdpa_latest, protected_sites.site_country, administrative_units.country, administrative_units.country_grouping WHERE site_country.site_id = wdpa_latest.id AND site_country.country_id = country.id AND country.id = country_grouping.country_id AND country_grouping.grouping_id LIKE 'ACP -%' GROUP BY country."name") as sub ON (administrative_units.country."name" = sub."name") INNER JOIN administrative_units.country_grouping ON (country_grouping.country_id = administrative_units.country.id) WHERE country_grouping.grouping_id LIKE 'ACP -%' ORDER BY 1,2</w:t>
      </w:r>
    </w:p>
    <w:p w14:paraId="075F4267" w14:textId="77777777" w:rsidR="00CA7DCF" w:rsidRDefault="00CA7DCF" w:rsidP="000E5536">
      <w:pPr>
        <w:pStyle w:val="BodyText2"/>
      </w:pPr>
      <w:r>
        <w:t>Looking at the various changes in the WDPA.</w:t>
      </w:r>
    </w:p>
    <w:p w14:paraId="6C8327FB" w14:textId="77777777" w:rsidR="00CA7DCF" w:rsidRDefault="00CA7DCF" w:rsidP="007D2F52">
      <w:pPr>
        <w:pStyle w:val="Heading4"/>
      </w:pPr>
      <w:r>
        <w:t>Changes to attributes</w:t>
      </w:r>
    </w:p>
    <w:p w14:paraId="7EA1BBB8" w14:textId="77777777" w:rsidR="00CA7DCF" w:rsidRDefault="00CA7DCF" w:rsidP="000E5536">
      <w:pPr>
        <w:pStyle w:val="ListBullet"/>
      </w:pPr>
      <w:r>
        <w:t>Kinabalu Park (</w:t>
      </w:r>
      <w:r w:rsidR="00FE5769">
        <w:t>wdpa_id=</w:t>
      </w:r>
      <w:r>
        <w:t>220292</w:t>
      </w:r>
      <w:r w:rsidR="00FE5769">
        <w:t>, ids=253280 and 92362</w:t>
      </w:r>
      <w:r>
        <w:t>) – a world heritage site had a geometry update between 2/9/11 and 2/3/12.</w:t>
      </w:r>
      <w:r w:rsidR="002172A1">
        <w:t xml:space="preserve"> Looking at it on protectedplanet it says there were changes 7</w:t>
      </w:r>
      <w:r w:rsidR="00417D33">
        <w:t xml:space="preserve"> </w:t>
      </w:r>
      <w:r w:rsidR="002172A1">
        <w:t>months ago (todays date is 28/9/12</w:t>
      </w:r>
      <w:r w:rsidR="00417D33">
        <w:t xml:space="preserve"> so in Feb 2012)</w:t>
      </w:r>
      <w:r w:rsidR="00A16661">
        <w:t xml:space="preserve"> and these are the changes:</w:t>
      </w:r>
    </w:p>
    <w:p w14:paraId="1DAB85A5" w14:textId="77777777" w:rsidR="00A16661" w:rsidRPr="00A16661" w:rsidRDefault="00A16661" w:rsidP="000E5536">
      <w:pPr>
        <w:pStyle w:val="NormalWeb"/>
        <w:rPr>
          <w:szCs w:val="20"/>
        </w:rPr>
      </w:pPr>
      <w:r w:rsidRPr="00A16661">
        <w:rPr>
          <w:rStyle w:val="Strong"/>
          <w:rFonts w:ascii="Arial" w:hAnsi="Arial" w:cs="Arial"/>
          <w:b w:val="0"/>
          <w:color w:val="333333"/>
          <w:sz w:val="12"/>
        </w:rPr>
        <w:t>Polygon geometry</w:t>
      </w:r>
    </w:p>
    <w:p w14:paraId="5832D1E6" w14:textId="77777777" w:rsidR="00A16661" w:rsidRPr="00A16661" w:rsidRDefault="00A16661" w:rsidP="000E5536">
      <w:pPr>
        <w:pStyle w:val="field"/>
      </w:pPr>
      <w:r w:rsidRPr="00A16661">
        <w:t>Changed</w:t>
      </w:r>
    </w:p>
    <w:p w14:paraId="30AB3EEB"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w:t>
      </w:r>
    </w:p>
    <w:p w14:paraId="34999976" w14:textId="77777777" w:rsidR="00A16661" w:rsidRPr="00A16661" w:rsidRDefault="00A16661" w:rsidP="000E5536">
      <w:pPr>
        <w:pStyle w:val="field"/>
      </w:pPr>
      <w:r w:rsidRPr="00A16661">
        <w:t>Not Reported</w:t>
      </w:r>
    </w:p>
    <w:p w14:paraId="03A1006A"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w:t>
      </w:r>
    </w:p>
    <w:p w14:paraId="52998CFE" w14:textId="77777777" w:rsidR="00A16661" w:rsidRPr="00A16661" w:rsidRDefault="00A16661" w:rsidP="000E5536">
      <w:pPr>
        <w:pStyle w:val="field"/>
      </w:pPr>
      <w:r w:rsidRPr="00A16661">
        <w:t>Not Applicable</w:t>
      </w:r>
    </w:p>
    <w:p w14:paraId="67C2C5BC" w14:textId="77777777" w:rsidR="00A16661" w:rsidRPr="00A16661" w:rsidRDefault="00A16661" w:rsidP="000E5536">
      <w:pPr>
        <w:pStyle w:val="NormalWeb"/>
        <w:rPr>
          <w:szCs w:val="20"/>
        </w:rPr>
      </w:pPr>
      <w:r w:rsidRPr="00A16661">
        <w:rPr>
          <w:rStyle w:val="Strong"/>
          <w:rFonts w:ascii="Arial" w:hAnsi="Arial" w:cs="Arial"/>
          <w:b w:val="0"/>
          <w:color w:val="333333"/>
          <w:sz w:val="12"/>
        </w:rPr>
        <w:t>Governance</w:t>
      </w:r>
    </w:p>
    <w:p w14:paraId="3628B8DB" w14:textId="77777777" w:rsidR="00A16661" w:rsidRPr="00A16661" w:rsidRDefault="00A16661" w:rsidP="000E5536">
      <w:pPr>
        <w:pStyle w:val="field"/>
      </w:pPr>
      <w:r w:rsidRPr="00A16661">
        <w:t>Not Reported</w:t>
      </w:r>
    </w:p>
    <w:p w14:paraId="53487130" w14:textId="77777777" w:rsidR="00A16661" w:rsidRPr="00A16661" w:rsidRDefault="00A16661" w:rsidP="000E5536">
      <w:pPr>
        <w:pStyle w:val="NormalWeb"/>
        <w:rPr>
          <w:szCs w:val="20"/>
        </w:rPr>
      </w:pPr>
      <w:r w:rsidRPr="00A16661">
        <w:rPr>
          <w:rStyle w:val="Strong"/>
          <w:rFonts w:ascii="Arial" w:hAnsi="Arial" w:cs="Arial"/>
          <w:b w:val="0"/>
          <w:color w:val="333333"/>
          <w:sz w:val="12"/>
        </w:rPr>
        <w:t>Total area marine</w:t>
      </w:r>
    </w:p>
    <w:p w14:paraId="1D2B3128" w14:textId="77777777" w:rsidR="00A16661" w:rsidRPr="00A16661" w:rsidRDefault="00A16661" w:rsidP="000E5536">
      <w:pPr>
        <w:pStyle w:val="field"/>
      </w:pPr>
      <w:r w:rsidRPr="00A16661">
        <w:t>0.0</w:t>
      </w:r>
    </w:p>
    <w:p w14:paraId="1D098288" w14:textId="77777777" w:rsidR="00A16661" w:rsidRPr="00A16661" w:rsidRDefault="00A16661" w:rsidP="000E5536">
      <w:pPr>
        <w:pStyle w:val="NormalWeb"/>
        <w:rPr>
          <w:szCs w:val="20"/>
        </w:rPr>
      </w:pPr>
      <w:r w:rsidRPr="00A16661">
        <w:rPr>
          <w:rStyle w:val="Strong"/>
          <w:rFonts w:ascii="Arial" w:hAnsi="Arial" w:cs="Arial"/>
          <w:b w:val="0"/>
          <w:color w:val="333333"/>
          <w:sz w:val="12"/>
        </w:rPr>
        <w:t>Parent</w:t>
      </w:r>
    </w:p>
    <w:p w14:paraId="10E15B53" w14:textId="77777777" w:rsidR="00A16661" w:rsidRPr="00A16661" w:rsidRDefault="00A16661" w:rsidP="000E5536">
      <w:pPr>
        <w:pStyle w:val="field"/>
      </w:pPr>
      <w:r w:rsidRPr="00A16661">
        <w:t>0</w:t>
      </w:r>
    </w:p>
    <w:p w14:paraId="3079304E"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 plan</w:t>
      </w:r>
    </w:p>
    <w:p w14:paraId="343F002C" w14:textId="77777777" w:rsidR="00A16661" w:rsidRPr="00A16661" w:rsidRDefault="00A16661" w:rsidP="000E5536">
      <w:pPr>
        <w:pStyle w:val="field"/>
      </w:pPr>
      <w:r w:rsidRPr="00A16661">
        <w:lastRenderedPageBreak/>
        <w:t>Not Reported</w:t>
      </w:r>
    </w:p>
    <w:p w14:paraId="6FF657AC"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 area</w:t>
      </w:r>
    </w:p>
    <w:p w14:paraId="588E4A75" w14:textId="77777777" w:rsidR="00A16661" w:rsidRPr="00A16661" w:rsidRDefault="00A16661" w:rsidP="000E5536">
      <w:pPr>
        <w:pStyle w:val="field"/>
      </w:pPr>
      <w:r w:rsidRPr="00A16661">
        <w:t>0.0</w:t>
      </w:r>
    </w:p>
    <w:p w14:paraId="65CB56C6" w14:textId="77777777" w:rsidR="00A16661" w:rsidRDefault="00A16661" w:rsidP="000E5536">
      <w:pPr>
        <w:pStyle w:val="BodyText2"/>
      </w:pPr>
      <w:r>
        <w:t>These don’t really match what we have in the version of the wdpa held here which simply says that the geometry has changed. The boundary is more detailed in the newer version:</w:t>
      </w:r>
    </w:p>
    <w:p w14:paraId="44CCD5D4" w14:textId="77777777" w:rsidR="00A16661" w:rsidRDefault="004549EA" w:rsidP="000E5536">
      <w:pPr>
        <w:pStyle w:val="BodyText2"/>
      </w:pPr>
      <w:r>
        <w:rPr>
          <w:noProof/>
          <w:lang w:bidi="ar-SA"/>
        </w:rPr>
        <w:drawing>
          <wp:inline distT="0" distB="0" distL="0" distR="0" wp14:anchorId="7875A2E1" wp14:editId="53F67D09">
            <wp:extent cx="1879600" cy="1927472"/>
            <wp:effectExtent l="0" t="0" r="0" b="0"/>
            <wp:docPr id="28" name="Picture 28" descr="E:\cottaan\My Pictures\Kinabalu Park Sep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Kinabalu Park Sep 2011.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879600" cy="1927472"/>
                    </a:xfrm>
                    <a:prstGeom prst="rect">
                      <a:avLst/>
                    </a:prstGeom>
                    <a:noFill/>
                    <a:ln>
                      <a:noFill/>
                    </a:ln>
                  </pic:spPr>
                </pic:pic>
              </a:graphicData>
            </a:graphic>
          </wp:inline>
        </w:drawing>
      </w:r>
      <w:r>
        <w:t xml:space="preserve">     </w:t>
      </w:r>
      <w:r>
        <w:rPr>
          <w:noProof/>
          <w:lang w:bidi="ar-SA"/>
        </w:rPr>
        <w:drawing>
          <wp:inline distT="0" distB="0" distL="0" distR="0" wp14:anchorId="3227A04E" wp14:editId="353DA89A">
            <wp:extent cx="1890000" cy="1936800"/>
            <wp:effectExtent l="0" t="0" r="0" b="0"/>
            <wp:docPr id="29" name="Picture 29" descr="E:\cottaan\My Pictures\Kinabalu Park Feb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Pictures\Kinabalu Park Feb 2012.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890000" cy="1936800"/>
                    </a:xfrm>
                    <a:prstGeom prst="rect">
                      <a:avLst/>
                    </a:prstGeom>
                    <a:noFill/>
                    <a:ln>
                      <a:noFill/>
                    </a:ln>
                  </pic:spPr>
                </pic:pic>
              </a:graphicData>
            </a:graphic>
          </wp:inline>
        </w:drawing>
      </w:r>
    </w:p>
    <w:p w14:paraId="0133EF13" w14:textId="77777777" w:rsidR="00F249EF" w:rsidRDefault="00F249EF" w:rsidP="000E5536">
      <w:pPr>
        <w:pStyle w:val="BodyText2"/>
      </w:pPr>
      <w:r>
        <w:t>36 points Sep 2011</w:t>
      </w:r>
      <w:r>
        <w:tab/>
        <w:t xml:space="preserve">      </w:t>
      </w:r>
      <w:r>
        <w:tab/>
      </w:r>
      <w:r>
        <w:tab/>
        <w:t>322 points Feb 2012</w:t>
      </w:r>
    </w:p>
    <w:p w14:paraId="40676333" w14:textId="77777777" w:rsidR="00CA7DCF" w:rsidRDefault="00CA7DCF" w:rsidP="000E5536">
      <w:pPr>
        <w:pStyle w:val="ListBullet"/>
      </w:pPr>
      <w:r w:rsidRPr="00CA7DCF">
        <w:t>Semengoh</w:t>
      </w:r>
      <w:r>
        <w:t xml:space="preserve"> Wildlife Rehabilitation Centre (19578) – Status change from </w:t>
      </w:r>
      <w:r w:rsidRPr="00CA7DCF">
        <w:t>"Voluntary - recognised"</w:t>
      </w:r>
      <w:r>
        <w:t xml:space="preserve"> to </w:t>
      </w:r>
      <w:r w:rsidRPr="00CA7DCF">
        <w:t>"Designated"</w:t>
      </w:r>
      <w:r>
        <w:t xml:space="preserve"> on 2/3/12</w:t>
      </w:r>
    </w:p>
    <w:p w14:paraId="59557750" w14:textId="77777777" w:rsidR="00CA7DCF" w:rsidRDefault="00BC48FD" w:rsidP="000E5536">
      <w:pPr>
        <w:pStyle w:val="BodyText2"/>
      </w:pPr>
      <w:r>
        <w:t>This is the breakdown:</w:t>
      </w:r>
    </w:p>
    <w:p w14:paraId="3ECF30EC" w14:textId="77777777" w:rsidR="003E1FEB" w:rsidRDefault="003E1FEB" w:rsidP="000E5536">
      <w:pPr>
        <w:pStyle w:val="BodyText2"/>
      </w:pPr>
    </w:p>
    <w:tbl>
      <w:tblPr>
        <w:tblW w:w="0" w:type="auto"/>
        <w:tblLook w:val="04A0" w:firstRow="1" w:lastRow="0" w:firstColumn="1" w:lastColumn="0" w:noHBand="0" w:noVBand="1"/>
      </w:tblPr>
      <w:tblGrid>
        <w:gridCol w:w="2235"/>
        <w:gridCol w:w="992"/>
        <w:gridCol w:w="1276"/>
      </w:tblGrid>
      <w:tr w:rsidR="00472492" w:rsidRPr="00472492" w14:paraId="4812280D" w14:textId="77777777" w:rsidTr="00472492">
        <w:tc>
          <w:tcPr>
            <w:tcW w:w="2235" w:type="dxa"/>
          </w:tcPr>
          <w:p w14:paraId="2D94A70D" w14:textId="77777777" w:rsidR="00472492" w:rsidRPr="00472492" w:rsidRDefault="00472492" w:rsidP="000E5536">
            <w:pPr>
              <w:pStyle w:val="BodyText"/>
            </w:pPr>
            <w:r>
              <w:t>Attribute changed</w:t>
            </w:r>
          </w:p>
        </w:tc>
        <w:tc>
          <w:tcPr>
            <w:tcW w:w="992" w:type="dxa"/>
          </w:tcPr>
          <w:p w14:paraId="3AD964FB" w14:textId="77777777" w:rsidR="00472492" w:rsidRPr="00472492" w:rsidRDefault="00472492" w:rsidP="000E5536">
            <w:pPr>
              <w:pStyle w:val="BodyText"/>
            </w:pPr>
            <w:r>
              <w:t>% of total</w:t>
            </w:r>
          </w:p>
        </w:tc>
        <w:tc>
          <w:tcPr>
            <w:tcW w:w="1276" w:type="dxa"/>
          </w:tcPr>
          <w:p w14:paraId="4103C10F" w14:textId="77777777" w:rsidR="00472492" w:rsidRPr="00472492" w:rsidRDefault="00472492" w:rsidP="000E5536">
            <w:pPr>
              <w:pStyle w:val="BodyText"/>
            </w:pPr>
            <w:r>
              <w:t>Count of sites</w:t>
            </w:r>
          </w:p>
        </w:tc>
      </w:tr>
      <w:tr w:rsidR="00472492" w:rsidRPr="00472492" w14:paraId="3DED6EF3" w14:textId="77777777" w:rsidTr="00472492">
        <w:tc>
          <w:tcPr>
            <w:tcW w:w="2235" w:type="dxa"/>
          </w:tcPr>
          <w:p w14:paraId="7B975F20" w14:textId="77777777" w:rsidR="00472492" w:rsidRPr="00472492" w:rsidRDefault="00472492" w:rsidP="000E5536">
            <w:pPr>
              <w:pStyle w:val="BodyText"/>
            </w:pPr>
            <w:r w:rsidRPr="00472492">
              <w:t>{is_point,geom}</w:t>
            </w:r>
          </w:p>
        </w:tc>
        <w:tc>
          <w:tcPr>
            <w:tcW w:w="992" w:type="dxa"/>
          </w:tcPr>
          <w:p w14:paraId="792937BF" w14:textId="77777777" w:rsidR="00472492" w:rsidRPr="00472492" w:rsidRDefault="00472492" w:rsidP="000E5536">
            <w:pPr>
              <w:pStyle w:val="BodyText"/>
            </w:pPr>
            <w:r w:rsidRPr="00472492">
              <w:t>44.51%</w:t>
            </w:r>
          </w:p>
        </w:tc>
        <w:tc>
          <w:tcPr>
            <w:tcW w:w="1276" w:type="dxa"/>
          </w:tcPr>
          <w:p w14:paraId="3D4C9498" w14:textId="77777777" w:rsidR="00472492" w:rsidRPr="00472492" w:rsidRDefault="00472492" w:rsidP="000E5536">
            <w:pPr>
              <w:pStyle w:val="BodyText"/>
            </w:pPr>
            <w:r w:rsidRPr="00472492">
              <w:t>1261</w:t>
            </w:r>
          </w:p>
        </w:tc>
      </w:tr>
      <w:tr w:rsidR="00472492" w:rsidRPr="00472492" w14:paraId="2F1BE5A7" w14:textId="77777777" w:rsidTr="00472492">
        <w:tc>
          <w:tcPr>
            <w:tcW w:w="2235" w:type="dxa"/>
          </w:tcPr>
          <w:p w14:paraId="58C6310D" w14:textId="77777777" w:rsidR="00472492" w:rsidRPr="00472492" w:rsidRDefault="00472492" w:rsidP="000E5536">
            <w:pPr>
              <w:pStyle w:val="BodyText"/>
            </w:pPr>
            <w:r w:rsidRPr="00472492">
              <w:t>{status}</w:t>
            </w:r>
          </w:p>
        </w:tc>
        <w:tc>
          <w:tcPr>
            <w:tcW w:w="992" w:type="dxa"/>
          </w:tcPr>
          <w:p w14:paraId="46549238" w14:textId="77777777" w:rsidR="00472492" w:rsidRPr="00472492" w:rsidRDefault="00472492" w:rsidP="000E5536">
            <w:pPr>
              <w:pStyle w:val="BodyText"/>
            </w:pPr>
            <w:r w:rsidRPr="00472492">
              <w:t>31.24%</w:t>
            </w:r>
          </w:p>
        </w:tc>
        <w:tc>
          <w:tcPr>
            <w:tcW w:w="1276" w:type="dxa"/>
          </w:tcPr>
          <w:p w14:paraId="357A47A9" w14:textId="77777777" w:rsidR="00472492" w:rsidRPr="00472492" w:rsidRDefault="00472492" w:rsidP="000E5536">
            <w:pPr>
              <w:pStyle w:val="BodyText"/>
            </w:pPr>
            <w:r w:rsidRPr="00472492">
              <w:t>885</w:t>
            </w:r>
          </w:p>
        </w:tc>
      </w:tr>
      <w:tr w:rsidR="00472492" w:rsidRPr="00472492" w14:paraId="30B9782C" w14:textId="77777777" w:rsidTr="00472492">
        <w:tc>
          <w:tcPr>
            <w:tcW w:w="2235" w:type="dxa"/>
          </w:tcPr>
          <w:p w14:paraId="5C46078A" w14:textId="77777777" w:rsidR="00472492" w:rsidRPr="00472492" w:rsidRDefault="00472492" w:rsidP="000E5536">
            <w:pPr>
              <w:pStyle w:val="BodyText"/>
            </w:pPr>
            <w:r w:rsidRPr="00472492">
              <w:t>{geom}</w:t>
            </w:r>
          </w:p>
        </w:tc>
        <w:tc>
          <w:tcPr>
            <w:tcW w:w="992" w:type="dxa"/>
          </w:tcPr>
          <w:p w14:paraId="059C2B1A" w14:textId="77777777" w:rsidR="00472492" w:rsidRPr="00472492" w:rsidRDefault="00472492" w:rsidP="000E5536">
            <w:pPr>
              <w:pStyle w:val="BodyText"/>
            </w:pPr>
            <w:r w:rsidRPr="00472492">
              <w:t>4.62%</w:t>
            </w:r>
          </w:p>
        </w:tc>
        <w:tc>
          <w:tcPr>
            <w:tcW w:w="1276" w:type="dxa"/>
          </w:tcPr>
          <w:p w14:paraId="532E427C" w14:textId="77777777" w:rsidR="00472492" w:rsidRPr="00472492" w:rsidRDefault="00472492" w:rsidP="000E5536">
            <w:pPr>
              <w:pStyle w:val="BodyText"/>
            </w:pPr>
            <w:r w:rsidRPr="00472492">
              <w:t>131</w:t>
            </w:r>
          </w:p>
        </w:tc>
      </w:tr>
      <w:tr w:rsidR="00472492" w:rsidRPr="00472492" w14:paraId="1EF1E44D" w14:textId="77777777" w:rsidTr="00472492">
        <w:tc>
          <w:tcPr>
            <w:tcW w:w="2235" w:type="dxa"/>
          </w:tcPr>
          <w:p w14:paraId="564403C1" w14:textId="77777777" w:rsidR="00472492" w:rsidRPr="00472492" w:rsidRDefault="00472492" w:rsidP="000E5536">
            <w:pPr>
              <w:pStyle w:val="BodyText"/>
            </w:pPr>
            <w:r w:rsidRPr="00472492">
              <w:t>{name}</w:t>
            </w:r>
          </w:p>
        </w:tc>
        <w:tc>
          <w:tcPr>
            <w:tcW w:w="992" w:type="dxa"/>
          </w:tcPr>
          <w:p w14:paraId="0A50DFCE" w14:textId="77777777" w:rsidR="00472492" w:rsidRPr="00472492" w:rsidRDefault="00472492" w:rsidP="000E5536">
            <w:pPr>
              <w:pStyle w:val="BodyText"/>
            </w:pPr>
            <w:r w:rsidRPr="00472492">
              <w:t>3.35%</w:t>
            </w:r>
          </w:p>
        </w:tc>
        <w:tc>
          <w:tcPr>
            <w:tcW w:w="1276" w:type="dxa"/>
          </w:tcPr>
          <w:p w14:paraId="5BA68966" w14:textId="77777777" w:rsidR="00472492" w:rsidRPr="00472492" w:rsidRDefault="00472492" w:rsidP="000E5536">
            <w:pPr>
              <w:pStyle w:val="BodyText"/>
            </w:pPr>
            <w:r w:rsidRPr="00472492">
              <w:t>95</w:t>
            </w:r>
          </w:p>
        </w:tc>
      </w:tr>
      <w:tr w:rsidR="00472492" w:rsidRPr="00472492" w14:paraId="611761F1" w14:textId="77777777" w:rsidTr="00472492">
        <w:tc>
          <w:tcPr>
            <w:tcW w:w="2235" w:type="dxa"/>
          </w:tcPr>
          <w:p w14:paraId="40D01412" w14:textId="77777777" w:rsidR="00472492" w:rsidRPr="00472492" w:rsidRDefault="00472492" w:rsidP="000E5536">
            <w:pPr>
              <w:pStyle w:val="BodyText"/>
            </w:pPr>
            <w:r w:rsidRPr="00472492">
              <w:t>{desig,rep_area,geom}</w:t>
            </w:r>
          </w:p>
        </w:tc>
        <w:tc>
          <w:tcPr>
            <w:tcW w:w="992" w:type="dxa"/>
          </w:tcPr>
          <w:p w14:paraId="099ED5ED" w14:textId="77777777" w:rsidR="00472492" w:rsidRPr="00472492" w:rsidRDefault="00472492" w:rsidP="000E5536">
            <w:pPr>
              <w:pStyle w:val="BodyText"/>
            </w:pPr>
            <w:r w:rsidRPr="00472492">
              <w:t>2.47%</w:t>
            </w:r>
          </w:p>
        </w:tc>
        <w:tc>
          <w:tcPr>
            <w:tcW w:w="1276" w:type="dxa"/>
          </w:tcPr>
          <w:p w14:paraId="2D81A157" w14:textId="77777777" w:rsidR="00472492" w:rsidRPr="00472492" w:rsidRDefault="00472492" w:rsidP="000E5536">
            <w:pPr>
              <w:pStyle w:val="BodyText"/>
            </w:pPr>
            <w:r w:rsidRPr="00472492">
              <w:t>70</w:t>
            </w:r>
          </w:p>
        </w:tc>
      </w:tr>
    </w:tbl>
    <w:p w14:paraId="59154480" w14:textId="77777777" w:rsidR="001E4B2D" w:rsidRDefault="001E4B2D" w:rsidP="000E5536">
      <w:pPr>
        <w:pStyle w:val="BodyText2"/>
      </w:pPr>
    </w:p>
    <w:p w14:paraId="1FF1B632" w14:textId="77777777" w:rsidR="007F76C6" w:rsidRDefault="007F76C6" w:rsidP="0034374E">
      <w:pPr>
        <w:pStyle w:val="Heading3"/>
      </w:pPr>
      <w:r>
        <w:t>IUCN Red List Spatial Data</w:t>
      </w:r>
    </w:p>
    <w:p w14:paraId="16E771E3" w14:textId="77777777" w:rsidR="007F76C6" w:rsidRDefault="007F76C6" w:rsidP="000E5536">
      <w:pPr>
        <w:pStyle w:val="BodyText2"/>
      </w:pPr>
      <w:r>
        <w:t>We received the new RL on 2/9/14 from Adrian Hughes. Downloaded and unzipped to ‘</w:t>
      </w:r>
      <w:r w:rsidRPr="007F76C6">
        <w:t>E:\cottaan\My Documents\</w:t>
      </w:r>
      <w:r w:rsidR="001B5739">
        <w:t>ArcGIS</w:t>
      </w:r>
      <w:r>
        <w:t>\</w:t>
      </w:r>
      <w:r w:rsidRPr="007F76C6">
        <w:t>iucn_rl_species_2014_2.gdb</w:t>
      </w:r>
      <w:r>
        <w:t xml:space="preserve">’. </w:t>
      </w:r>
      <w:r w:rsidR="00BF6125">
        <w:t xml:space="preserve"> Questions for IUCN about the new version of the data:</w:t>
      </w:r>
    </w:p>
    <w:p w14:paraId="4808BD26" w14:textId="77777777" w:rsidR="00BF6125" w:rsidRDefault="00BF6125" w:rsidP="000E5536">
      <w:pPr>
        <w:pStyle w:val="ListBullet"/>
      </w:pPr>
      <w:r>
        <w:t>The feature class is called iucn_rl_species_2014_2_no_sens. What does no_sens mean?</w:t>
      </w:r>
    </w:p>
    <w:p w14:paraId="124D30AD" w14:textId="77777777" w:rsidR="00BF6125" w:rsidRDefault="00BF62C8" w:rsidP="000E5536">
      <w:pPr>
        <w:pStyle w:val="ListBullet"/>
      </w:pPr>
      <w:r>
        <w:t>Performance for just displaying a single species polygon in ArcMap is x60 slower</w:t>
      </w:r>
      <w:r w:rsidR="005F3A35">
        <w:t>. There are no attribute indexes!</w:t>
      </w:r>
      <w:r w:rsidR="00451F78">
        <w:t xml:space="preserve"> Ad</w:t>
      </w:r>
      <w:r w:rsidR="001C1439">
        <w:t>ded an index on the id_no field and on the binomial field.</w:t>
      </w:r>
    </w:p>
    <w:p w14:paraId="36511678" w14:textId="77777777" w:rsidR="00CC6013" w:rsidRDefault="0042684B" w:rsidP="000E5536">
      <w:pPr>
        <w:pStyle w:val="ListBullet"/>
      </w:pPr>
      <w:r>
        <w:t>Field comparisons are in ‘</w:t>
      </w:r>
      <w:r w:rsidRPr="0042684B">
        <w:t>IUCN Red List Schema Comparison between 2011 and 2014.xlsx</w:t>
      </w:r>
      <w:r>
        <w:t>’</w:t>
      </w:r>
    </w:p>
    <w:p w14:paraId="5FD7C738" w14:textId="77777777" w:rsidR="00F96332" w:rsidRDefault="00F96332" w:rsidP="000E5536">
      <w:pPr>
        <w:pStyle w:val="ListBullet"/>
      </w:pPr>
      <w:r>
        <w:t>There are now 131680 features</w:t>
      </w:r>
      <w:r w:rsidR="00E92E76">
        <w:t xml:space="preserve"> instead of 127929 features</w:t>
      </w:r>
    </w:p>
    <w:p w14:paraId="74029013" w14:textId="77777777" w:rsidR="000103A3" w:rsidRDefault="000103A3" w:rsidP="000E5536">
      <w:pPr>
        <w:pStyle w:val="ListBullet"/>
      </w:pPr>
      <w:r>
        <w:t xml:space="preserve">Orang Utan </w:t>
      </w:r>
      <w:r w:rsidR="00CE5F6E">
        <w:t xml:space="preserve">now </w:t>
      </w:r>
      <w:r>
        <w:t>has 202 features instead of 192 features</w:t>
      </w:r>
      <w:r w:rsidR="00A01E9C">
        <w:t xml:space="preserve"> and the fields are more filled in</w:t>
      </w:r>
    </w:p>
    <w:p w14:paraId="215E15DA" w14:textId="77777777" w:rsidR="00A01E9C" w:rsidRDefault="004C160B" w:rsidP="000E5536">
      <w:pPr>
        <w:pStyle w:val="ListBullet"/>
      </w:pPr>
      <w:r>
        <w:t>CheckGeometry gave 3605 errors</w:t>
      </w:r>
      <w:r w:rsidR="00730A2C">
        <w:t xml:space="preserve"> after 5 hours 34 mins</w:t>
      </w:r>
    </w:p>
    <w:p w14:paraId="317903DE" w14:textId="77777777" w:rsidR="00730A2C" w:rsidRDefault="00730A2C" w:rsidP="000E5536">
      <w:pPr>
        <w:pStyle w:val="ListBullet"/>
      </w:pPr>
      <w:r>
        <w:t>Running Repair Geometry</w:t>
      </w:r>
      <w:r w:rsidR="00624912">
        <w:t xml:space="preserve"> – took 9hrs 6mins</w:t>
      </w:r>
      <w:r w:rsidR="00FB12B3">
        <w:t xml:space="preserve"> – full log </w:t>
      </w:r>
      <w:hyperlink r:id="rId54" w:history="1">
        <w:r w:rsidR="00FB12B3" w:rsidRPr="00FB12B3">
          <w:rPr>
            <w:rStyle w:val="Hyperlink"/>
          </w:rPr>
          <w:t>here</w:t>
        </w:r>
      </w:hyperlink>
      <w:r w:rsidR="00FB12B3">
        <w:t xml:space="preserve"> – there are 4237 lines </w:t>
      </w:r>
      <w:r w:rsidR="00461B8D">
        <w:t>– there are 6 detetions due to null geometries and the rest are repairs because of self-intersections</w:t>
      </w:r>
      <w:r w:rsidR="0063207C">
        <w:t>. Ok 2</w:t>
      </w:r>
      <w:r w:rsidR="0063207C" w:rsidRPr="0063207C">
        <w:rPr>
          <w:vertAlign w:val="superscript"/>
        </w:rPr>
        <w:t>nd</w:t>
      </w:r>
      <w:r w:rsidR="0063207C">
        <w:t xml:space="preserve"> check geometry returned no errors.</w:t>
      </w:r>
    </w:p>
    <w:p w14:paraId="0A9633EB" w14:textId="77777777" w:rsidR="00411E22" w:rsidRDefault="00411E22" w:rsidP="000E5536">
      <w:pPr>
        <w:pStyle w:val="ListBullet"/>
      </w:pPr>
      <w:r>
        <w:t>There are no missing id_nos now!</w:t>
      </w:r>
    </w:p>
    <w:p w14:paraId="3F5270CC" w14:textId="77777777" w:rsidR="00DB6E6B" w:rsidRPr="007F76C6" w:rsidRDefault="00DB6E6B" w:rsidP="000E5536">
      <w:pPr>
        <w:pStyle w:val="ListBullet"/>
      </w:pPr>
      <w:r>
        <w:t>Converted to Mollweide for the species intersection</w:t>
      </w:r>
    </w:p>
    <w:p w14:paraId="58BE2550" w14:textId="77777777" w:rsidR="001E575C" w:rsidRDefault="001E575C" w:rsidP="000E5536">
      <w:pPr>
        <w:pStyle w:val="Heading2"/>
      </w:pPr>
      <w:r>
        <w:t>Remote Sensing</w:t>
      </w:r>
    </w:p>
    <w:p w14:paraId="11AA5AC9" w14:textId="77777777" w:rsidR="00711931" w:rsidRDefault="00711931" w:rsidP="0034374E">
      <w:pPr>
        <w:pStyle w:val="Heading3"/>
      </w:pPr>
      <w:r>
        <w:t>Definitions</w:t>
      </w:r>
    </w:p>
    <w:p w14:paraId="4F699A00" w14:textId="77777777" w:rsidR="00711931" w:rsidRPr="00711931" w:rsidRDefault="00711931" w:rsidP="000E5536">
      <w:pPr>
        <w:pStyle w:val="BodyText2"/>
      </w:pPr>
      <w:r>
        <w:lastRenderedPageBreak/>
        <w:t>TOA from USGS is the top of atmosphere reflectance which does not have any atmospheric correction, but it has radiometric correction to give reflectance values (i.e. i.e. 0 to 1 but multiplied by the DNs).</w:t>
      </w:r>
    </w:p>
    <w:p w14:paraId="2145C8B2" w14:textId="77777777" w:rsidR="001E575C" w:rsidRDefault="001E575C" w:rsidP="0034374E">
      <w:pPr>
        <w:pStyle w:val="Heading3"/>
      </w:pPr>
      <w:r>
        <w:t>Search and discovery</w:t>
      </w:r>
    </w:p>
    <w:p w14:paraId="0D310E36" w14:textId="77777777" w:rsidR="00887A33" w:rsidRDefault="001E575C" w:rsidP="000E5536">
      <w:pPr>
        <w:pStyle w:val="BodyText2"/>
      </w:pPr>
      <w:r>
        <w:t xml:space="preserve">Use </w:t>
      </w:r>
      <w:hyperlink r:id="rId55" w:history="1">
        <w:r w:rsidRPr="001E575C">
          <w:rPr>
            <w:rStyle w:val="Hyperlink"/>
          </w:rPr>
          <w:t>EarthExplorer</w:t>
        </w:r>
      </w:hyperlink>
      <w:r>
        <w:t xml:space="preserve"> to identify scenes that you can use in GEE.</w:t>
      </w:r>
      <w:r w:rsidR="00535F67">
        <w:t xml:space="preserve"> </w:t>
      </w:r>
    </w:p>
    <w:p w14:paraId="2DFAF447" w14:textId="77777777" w:rsidR="001E575C" w:rsidRDefault="001E575C" w:rsidP="0034374E">
      <w:pPr>
        <w:pStyle w:val="Heading3"/>
        <w:rPr>
          <w:shd w:val="clear" w:color="auto" w:fill="FFFFFF"/>
        </w:rPr>
      </w:pPr>
      <w:r>
        <w:rPr>
          <w:shd w:val="clear" w:color="auto" w:fill="FFFFFF"/>
        </w:rPr>
        <w:t>Specific Sensors</w:t>
      </w:r>
    </w:p>
    <w:p w14:paraId="0F7A0649" w14:textId="77777777" w:rsidR="00E87292" w:rsidRDefault="00E87292" w:rsidP="007D2F52">
      <w:pPr>
        <w:pStyle w:val="Heading4"/>
      </w:pPr>
      <w:r>
        <w:t>ASTER</w:t>
      </w:r>
    </w:p>
    <w:p w14:paraId="574FE4BA" w14:textId="77777777" w:rsidR="00E87292" w:rsidRPr="00E87292" w:rsidRDefault="00E87292" w:rsidP="000E5536">
      <w:pPr>
        <w:pStyle w:val="BodyText2"/>
      </w:pPr>
      <w:r>
        <w:t xml:space="preserve">The ASTER 30m DEM is available from here </w:t>
      </w:r>
      <w:hyperlink r:id="rId56" w:history="1">
        <w:r w:rsidRPr="00660CDF">
          <w:rPr>
            <w:rStyle w:val="Hyperlink"/>
          </w:rPr>
          <w:t>http://reverb.echo.nasa.gov/reverb</w:t>
        </w:r>
      </w:hyperlink>
      <w:r>
        <w:t xml:space="preserve"> but you can only download 2000 granules at a time and the full global dataset if 22000 granules.</w:t>
      </w:r>
    </w:p>
    <w:p w14:paraId="2F0694FA" w14:textId="77777777" w:rsidR="00A67470" w:rsidRDefault="00A67470" w:rsidP="007D2F52">
      <w:pPr>
        <w:pStyle w:val="Heading4"/>
      </w:pPr>
      <w:r>
        <w:t>EO-1 Sensor</w:t>
      </w:r>
    </w:p>
    <w:p w14:paraId="2A8E19C2" w14:textId="77777777" w:rsidR="00A67470" w:rsidRPr="00CD1CD6" w:rsidRDefault="00A67470" w:rsidP="000E5536">
      <w:pPr>
        <w:pStyle w:val="BodyText2"/>
      </w:pPr>
      <w:r>
        <w:t>This data is on GEE!</w:t>
      </w:r>
    </w:p>
    <w:p w14:paraId="287EE046" w14:textId="77777777" w:rsidR="00A67470" w:rsidRDefault="00A67470" w:rsidP="007D2F52">
      <w:pPr>
        <w:pStyle w:val="Heading4"/>
      </w:pPr>
      <w:r>
        <w:t>Landsat</w:t>
      </w:r>
    </w:p>
    <w:p w14:paraId="266EAB22" w14:textId="77777777" w:rsidR="00A67470" w:rsidRDefault="00A67470" w:rsidP="000E5536">
      <w:pPr>
        <w:pStyle w:val="BodyText2"/>
      </w:pPr>
      <w:r>
        <w:t>From the GEE metadata:</w:t>
      </w:r>
    </w:p>
    <w:p w14:paraId="7EA7F8AF" w14:textId="77777777" w:rsidR="00A67470" w:rsidRDefault="00A67470" w:rsidP="000E5536">
      <w:pPr>
        <w:pStyle w:val="BodyText2"/>
      </w:pPr>
    </w:p>
    <w:tbl>
      <w:tblPr>
        <w:tblW w:w="0" w:type="auto"/>
        <w:tblLook w:val="04A0" w:firstRow="1" w:lastRow="0" w:firstColumn="1" w:lastColumn="0" w:noHBand="0" w:noVBand="1"/>
      </w:tblPr>
      <w:tblGrid>
        <w:gridCol w:w="1165"/>
        <w:gridCol w:w="1260"/>
        <w:gridCol w:w="1350"/>
        <w:gridCol w:w="1584"/>
      </w:tblGrid>
      <w:tr w:rsidR="00A67470" w:rsidRPr="00C86AF7" w14:paraId="348EB52A" w14:textId="77777777" w:rsidTr="00A67470">
        <w:tc>
          <w:tcPr>
            <w:tcW w:w="1165" w:type="dxa"/>
          </w:tcPr>
          <w:p w14:paraId="0CFC60C4" w14:textId="77777777" w:rsidR="00A67470" w:rsidRPr="00C86AF7" w:rsidRDefault="00A67470" w:rsidP="000E5536">
            <w:pPr>
              <w:pStyle w:val="Tiny"/>
            </w:pPr>
            <w:r w:rsidRPr="00C86AF7">
              <w:t>Sensor</w:t>
            </w:r>
          </w:p>
        </w:tc>
        <w:tc>
          <w:tcPr>
            <w:tcW w:w="1260" w:type="dxa"/>
          </w:tcPr>
          <w:p w14:paraId="4918F72D" w14:textId="77777777" w:rsidR="00A67470" w:rsidRPr="00C86AF7" w:rsidRDefault="00A67470" w:rsidP="000E5536">
            <w:pPr>
              <w:pStyle w:val="Tiny"/>
            </w:pPr>
            <w:r w:rsidRPr="00C86AF7">
              <w:t>From</w:t>
            </w:r>
          </w:p>
        </w:tc>
        <w:tc>
          <w:tcPr>
            <w:tcW w:w="1350" w:type="dxa"/>
          </w:tcPr>
          <w:p w14:paraId="5DCF471F" w14:textId="77777777" w:rsidR="00A67470" w:rsidRPr="00C86AF7" w:rsidRDefault="00A67470" w:rsidP="000E5536">
            <w:pPr>
              <w:pStyle w:val="Tiny"/>
            </w:pPr>
            <w:r w:rsidRPr="00C86AF7">
              <w:t>To</w:t>
            </w:r>
          </w:p>
        </w:tc>
        <w:tc>
          <w:tcPr>
            <w:tcW w:w="1350" w:type="dxa"/>
          </w:tcPr>
          <w:p w14:paraId="73E85EEE" w14:textId="77777777" w:rsidR="00A67470" w:rsidRPr="00C86AF7" w:rsidRDefault="00A67470" w:rsidP="000E5536">
            <w:pPr>
              <w:pStyle w:val="Tiny"/>
            </w:pPr>
            <w:r>
              <w:t>TOA dataset</w:t>
            </w:r>
          </w:p>
        </w:tc>
      </w:tr>
      <w:tr w:rsidR="00A67470" w:rsidRPr="00C12232" w14:paraId="19C4EF99" w14:textId="77777777" w:rsidTr="00A67470">
        <w:tc>
          <w:tcPr>
            <w:tcW w:w="1165" w:type="dxa"/>
          </w:tcPr>
          <w:p w14:paraId="61C8EAE4" w14:textId="77777777" w:rsidR="00A67470" w:rsidRPr="00C12232" w:rsidRDefault="00A67470" w:rsidP="000E5536">
            <w:pPr>
              <w:pStyle w:val="Tiny"/>
            </w:pPr>
            <w:r w:rsidRPr="00C12232">
              <w:t xml:space="preserve">Landsat 5 </w:t>
            </w:r>
          </w:p>
        </w:tc>
        <w:tc>
          <w:tcPr>
            <w:tcW w:w="1260" w:type="dxa"/>
          </w:tcPr>
          <w:p w14:paraId="73E81679" w14:textId="77777777" w:rsidR="00A67470" w:rsidRPr="00C12232" w:rsidRDefault="00A67470" w:rsidP="000E5536">
            <w:pPr>
              <w:pStyle w:val="Tiny"/>
            </w:pPr>
            <w:r>
              <w:t>Jan 1 1984</w:t>
            </w:r>
          </w:p>
        </w:tc>
        <w:tc>
          <w:tcPr>
            <w:tcW w:w="1350" w:type="dxa"/>
          </w:tcPr>
          <w:p w14:paraId="29B32482" w14:textId="77777777" w:rsidR="00A67470" w:rsidRPr="00C12232" w:rsidRDefault="00A67470" w:rsidP="000E5536">
            <w:pPr>
              <w:pStyle w:val="Tiny"/>
            </w:pPr>
            <w:r w:rsidRPr="00C12232">
              <w:t>May 4</w:t>
            </w:r>
            <w:r>
              <w:t xml:space="preserve"> </w:t>
            </w:r>
            <w:r w:rsidRPr="00C12232">
              <w:t>2012</w:t>
            </w:r>
          </w:p>
        </w:tc>
        <w:tc>
          <w:tcPr>
            <w:tcW w:w="1350" w:type="dxa"/>
          </w:tcPr>
          <w:p w14:paraId="588C4F24" w14:textId="77777777" w:rsidR="00A67470" w:rsidRPr="00C12232" w:rsidRDefault="00A67470" w:rsidP="000E5536">
            <w:pPr>
              <w:pStyle w:val="Tiny"/>
            </w:pPr>
            <w:r w:rsidRPr="00886496">
              <w:t>LANDSAT/L5_L1T_TOA</w:t>
            </w:r>
          </w:p>
        </w:tc>
      </w:tr>
      <w:tr w:rsidR="00A67470" w:rsidRPr="00C12232" w14:paraId="2EB06577" w14:textId="77777777" w:rsidTr="00A67470">
        <w:tc>
          <w:tcPr>
            <w:tcW w:w="1165" w:type="dxa"/>
          </w:tcPr>
          <w:p w14:paraId="33287A0E" w14:textId="77777777" w:rsidR="00A67470" w:rsidRPr="00C12232" w:rsidRDefault="00A67470" w:rsidP="000E5536">
            <w:pPr>
              <w:pStyle w:val="Tiny"/>
            </w:pPr>
            <w:r w:rsidRPr="00C12232">
              <w:t>Landsat 7</w:t>
            </w:r>
            <w:r w:rsidRPr="00C12232">
              <w:tab/>
            </w:r>
          </w:p>
        </w:tc>
        <w:tc>
          <w:tcPr>
            <w:tcW w:w="1260" w:type="dxa"/>
          </w:tcPr>
          <w:p w14:paraId="32DF2AC7" w14:textId="77777777" w:rsidR="00A67470" w:rsidRPr="00C12232" w:rsidRDefault="00A67470" w:rsidP="000E5536">
            <w:pPr>
              <w:pStyle w:val="Tiny"/>
            </w:pPr>
            <w:r>
              <w:t>Jan 1 1999</w:t>
            </w:r>
          </w:p>
        </w:tc>
        <w:tc>
          <w:tcPr>
            <w:tcW w:w="1350" w:type="dxa"/>
          </w:tcPr>
          <w:p w14:paraId="3678D6E8" w14:textId="77777777" w:rsidR="00A67470" w:rsidRPr="00C12232" w:rsidRDefault="00A67470" w:rsidP="000E5536">
            <w:pPr>
              <w:pStyle w:val="Tiny"/>
            </w:pPr>
            <w:r w:rsidRPr="00C12232">
              <w:t>May 19</w:t>
            </w:r>
            <w:r>
              <w:t xml:space="preserve"> </w:t>
            </w:r>
            <w:r w:rsidRPr="00C12232">
              <w:t>2014</w:t>
            </w:r>
          </w:p>
        </w:tc>
        <w:tc>
          <w:tcPr>
            <w:tcW w:w="1350" w:type="dxa"/>
          </w:tcPr>
          <w:p w14:paraId="54D9481D" w14:textId="77777777" w:rsidR="00A67470" w:rsidRPr="00C12232" w:rsidRDefault="00A67470" w:rsidP="000E5536">
            <w:pPr>
              <w:pStyle w:val="Tiny"/>
            </w:pPr>
            <w:r w:rsidRPr="00886496">
              <w:t>LANDSAT/LE7_L1T_TOA</w:t>
            </w:r>
          </w:p>
        </w:tc>
      </w:tr>
      <w:tr w:rsidR="00A67470" w:rsidRPr="00C12232" w14:paraId="415CCE1C" w14:textId="77777777" w:rsidTr="00A67470">
        <w:tc>
          <w:tcPr>
            <w:tcW w:w="1165" w:type="dxa"/>
          </w:tcPr>
          <w:p w14:paraId="40315368" w14:textId="77777777" w:rsidR="00A67470" w:rsidRPr="00C12232" w:rsidRDefault="00A67470" w:rsidP="000E5536">
            <w:pPr>
              <w:pStyle w:val="Tiny"/>
            </w:pPr>
            <w:r>
              <w:t>Landsat 8</w:t>
            </w:r>
          </w:p>
        </w:tc>
        <w:tc>
          <w:tcPr>
            <w:tcW w:w="1260" w:type="dxa"/>
          </w:tcPr>
          <w:p w14:paraId="3F599A11" w14:textId="77777777" w:rsidR="00A67470" w:rsidRDefault="00A67470" w:rsidP="000E5536">
            <w:pPr>
              <w:pStyle w:val="Tiny"/>
            </w:pPr>
            <w:r>
              <w:t>Apr 10 2013</w:t>
            </w:r>
          </w:p>
        </w:tc>
        <w:tc>
          <w:tcPr>
            <w:tcW w:w="1350" w:type="dxa"/>
          </w:tcPr>
          <w:p w14:paraId="6B785D7B" w14:textId="77777777" w:rsidR="00A67470" w:rsidRPr="00C12232" w:rsidRDefault="00A67470" w:rsidP="000E5536">
            <w:pPr>
              <w:pStyle w:val="Tiny"/>
            </w:pPr>
            <w:r>
              <w:t>May 21 2014</w:t>
            </w:r>
          </w:p>
        </w:tc>
        <w:tc>
          <w:tcPr>
            <w:tcW w:w="1350" w:type="dxa"/>
          </w:tcPr>
          <w:p w14:paraId="03A739B0" w14:textId="77777777" w:rsidR="00A67470" w:rsidRDefault="00A67470" w:rsidP="000E5536">
            <w:pPr>
              <w:pStyle w:val="Tiny"/>
            </w:pPr>
            <w:r w:rsidRPr="00886496">
              <w:t>LANDSAT/LC8_L1T_TOA</w:t>
            </w:r>
          </w:p>
        </w:tc>
      </w:tr>
    </w:tbl>
    <w:p w14:paraId="205BD25A" w14:textId="77777777" w:rsidR="00A67470" w:rsidRDefault="00A67470" w:rsidP="000E5536">
      <w:pPr>
        <w:pStyle w:val="Heading5"/>
        <w:rPr>
          <w:shd w:val="clear" w:color="auto" w:fill="FFFFFF"/>
        </w:rPr>
      </w:pPr>
      <w:r>
        <w:rPr>
          <w:shd w:val="clear" w:color="auto" w:fill="FFFFFF"/>
        </w:rPr>
        <w:t>Landsat 8</w:t>
      </w:r>
    </w:p>
    <w:p w14:paraId="7DA199CA" w14:textId="77777777" w:rsidR="00A67470" w:rsidRDefault="00A67470" w:rsidP="000E5536">
      <w:pPr>
        <w:pStyle w:val="BodyText2"/>
      </w:pPr>
      <w:r>
        <w:t>The Landsat 8 dataset provides imagery from the OLI (</w:t>
      </w:r>
      <w:r w:rsidRPr="008353DE">
        <w:t>Operational Land Imager</w:t>
      </w:r>
      <w:r>
        <w:t>) and the TIRS (</w:t>
      </w:r>
      <w:r>
        <w:rPr>
          <w:rFonts w:ascii="Arial" w:hAnsi="Arial" w:cs="Arial"/>
          <w:color w:val="444444"/>
          <w:shd w:val="clear" w:color="auto" w:fill="FFFFFF"/>
        </w:rPr>
        <w:t xml:space="preserve">Thermal Infrared Sensor). </w:t>
      </w:r>
      <w:r>
        <w:t xml:space="preserve">For example, this </w:t>
      </w:r>
      <w:hyperlink r:id="rId57" w:history="1">
        <w:r w:rsidRPr="001E575C">
          <w:rPr>
            <w:rStyle w:val="Hyperlink"/>
          </w:rPr>
          <w:t>MapBox page</w:t>
        </w:r>
      </w:hyperlink>
      <w:r>
        <w:t xml:space="preserve"> describes various aspects about the Landsat 8 data. There are some issues with the alignment of the TIR sensor with the OLI sensor that mean that the edges are missing data – see </w:t>
      </w:r>
      <w:hyperlink r:id="rId58" w:history="1">
        <w:r w:rsidRPr="001F1BEC">
          <w:rPr>
            <w:rStyle w:val="Hyperlink"/>
          </w:rPr>
          <w:t>here</w:t>
        </w:r>
      </w:hyperlink>
      <w:r>
        <w:t>.</w:t>
      </w:r>
    </w:p>
    <w:p w14:paraId="3B95C515" w14:textId="77777777" w:rsidR="00A67470" w:rsidRDefault="00A67470" w:rsidP="000E5536">
      <w:pPr>
        <w:pStyle w:val="BodyText2"/>
      </w:pPr>
      <w:r>
        <w:t xml:space="preserve">Landsat 8 bands are shown </w:t>
      </w:r>
      <w:hyperlink r:id="rId59" w:history="1">
        <w:r w:rsidRPr="001F78BA">
          <w:rPr>
            <w:rStyle w:val="Hyperlink"/>
          </w:rPr>
          <w:t>here</w:t>
        </w:r>
      </w:hyperlink>
      <w:r>
        <w:t>. The radiometric resolution is now 12-bit, meaning that there are 4096 levels of grayscale for each band although the imagery is delivered in 16-bit unsigned integers (scaled to 55,000 shades of grey) – from the Landsat Product Document.</w:t>
      </w:r>
    </w:p>
    <w:p w14:paraId="7BB68347" w14:textId="77777777" w:rsidR="00A67470" w:rsidRDefault="00A67470" w:rsidP="000E5536">
      <w:pPr>
        <w:pStyle w:val="BodyText2"/>
      </w:pPr>
      <w:r>
        <w:t xml:space="preserve">There is a good example image from the cirrus band over the Aral Sea here </w:t>
      </w:r>
      <w:hyperlink r:id="rId60" w:history="1">
        <w:r>
          <w:rPr>
            <w:rStyle w:val="Hyperlink"/>
          </w:rPr>
          <w:t>http://earthobservatory.nasa.gov/IOTD/view.php?id=81210&amp;src=share</w:t>
        </w:r>
      </w:hyperlink>
      <w:r>
        <w:t xml:space="preserve">. </w:t>
      </w:r>
    </w:p>
    <w:p w14:paraId="23D73407" w14:textId="77777777" w:rsidR="00A67470" w:rsidRDefault="00A67470" w:rsidP="000E5536">
      <w:pPr>
        <w:pStyle w:val="BodyText2"/>
      </w:pPr>
      <w:r>
        <w:t>There are 2 datasets in GEE – one for the the at sensor radiance (</w:t>
      </w:r>
      <w:r w:rsidRPr="00B26282">
        <w:t>LANDSAT/LC8_L1T</w:t>
      </w:r>
      <w:r>
        <w:t>) and one for the top of atmosphere data (</w:t>
      </w:r>
      <w:r w:rsidRPr="00B26282">
        <w:t>LANDSAT/LC8_L1T_TOA</w:t>
      </w:r>
      <w:r>
        <w:t>). Pixel values are very different and therefore the gain values in the rendering need to be very different. e.g. for the California scene:</w:t>
      </w:r>
    </w:p>
    <w:p w14:paraId="11F3C67D" w14:textId="77777777" w:rsidR="00A67470" w:rsidRDefault="00A67470" w:rsidP="000E5536">
      <w:pPr>
        <w:pStyle w:val="Code"/>
      </w:pPr>
      <w:r>
        <w:t>var collection = ee.ImageCollection("LANDSAT/LC8_L1T").filterDate(new Date('5/13/2013'), new Date('5/14/2013'));</w:t>
      </w:r>
    </w:p>
    <w:p w14:paraId="501269FF" w14:textId="77777777" w:rsidR="00A67470" w:rsidRDefault="00A67470" w:rsidP="000E5536">
      <w:pPr>
        <w:pStyle w:val="Code"/>
      </w:pPr>
      <w:r>
        <w:t>addToMap(collection, {bands:'B4, B3, B2', gain: '0.006'});</w:t>
      </w:r>
    </w:p>
    <w:p w14:paraId="6D794B81" w14:textId="77777777" w:rsidR="00A67470" w:rsidRDefault="00A67470" w:rsidP="000E5536">
      <w:pPr>
        <w:pStyle w:val="Code"/>
      </w:pPr>
      <w:r>
        <w:t>centerMap(-118.3,34.5,10);</w:t>
      </w:r>
    </w:p>
    <w:p w14:paraId="615274F8" w14:textId="77777777" w:rsidR="00A67470" w:rsidRDefault="00A67470" w:rsidP="000E5536">
      <w:pPr>
        <w:pStyle w:val="BodyText"/>
      </w:pPr>
      <w:r>
        <w:t>But with the TOA data:</w:t>
      </w:r>
    </w:p>
    <w:p w14:paraId="335E3785" w14:textId="77777777" w:rsidR="00A67470" w:rsidRPr="005F5685" w:rsidRDefault="00A67470" w:rsidP="000E5536">
      <w:pPr>
        <w:pStyle w:val="Code"/>
      </w:pPr>
      <w:r w:rsidRPr="005F5685">
        <w:t>var collection = ee.ImageCollection("LANDSAT/LC8_L1T_TOA").filterDate(new Date('5/13/2013'), new Date('5/14/2013'));</w:t>
      </w:r>
    </w:p>
    <w:p w14:paraId="4084B299" w14:textId="77777777" w:rsidR="00A67470" w:rsidRPr="005F5685" w:rsidRDefault="00A67470" w:rsidP="000E5536">
      <w:pPr>
        <w:pStyle w:val="Code"/>
      </w:pPr>
      <w:r w:rsidRPr="005F5685">
        <w:t>addToMap(collection, {bands:'B4, B3, B2', gain: '600'});</w:t>
      </w:r>
    </w:p>
    <w:p w14:paraId="3DC463C9" w14:textId="77777777" w:rsidR="00A67470" w:rsidRDefault="00A67470" w:rsidP="000E5536">
      <w:pPr>
        <w:pStyle w:val="Code"/>
      </w:pPr>
      <w:r w:rsidRPr="005F5685">
        <w:t>centerMap(-118.3,34.5,10);</w:t>
      </w:r>
    </w:p>
    <w:p w14:paraId="3234E572" w14:textId="77777777" w:rsidR="00A67470" w:rsidRPr="005F5685" w:rsidRDefault="00A67470" w:rsidP="000E5536">
      <w:pPr>
        <w:pStyle w:val="BodyText2"/>
      </w:pPr>
      <w:r>
        <w:t xml:space="preserve">The downloaded Landsat data is described </w:t>
      </w:r>
      <w:hyperlink r:id="rId61" w:history="1">
        <w:r w:rsidRPr="008318BE">
          <w:rPr>
            <w:rStyle w:val="Hyperlink"/>
          </w:rPr>
          <w:t>here</w:t>
        </w:r>
      </w:hyperlink>
      <w:r>
        <w:t xml:space="preserve"> ‘</w:t>
      </w:r>
      <w:r w:rsidRPr="008318BE">
        <w:t>products are delivered in 16-bit unsigned integer format</w:t>
      </w:r>
      <w:r>
        <w:t xml:space="preserve">’. These are all of the Landsat 8 products that are </w:t>
      </w:r>
      <w:hyperlink r:id="rId62" w:anchor="search/l8" w:history="1">
        <w:r w:rsidRPr="006E212D">
          <w:rPr>
            <w:rStyle w:val="Hyperlink"/>
          </w:rPr>
          <w:t>available</w:t>
        </w:r>
      </w:hyperlink>
      <w:r>
        <w:t>.</w:t>
      </w:r>
    </w:p>
    <w:p w14:paraId="32530E92" w14:textId="77777777" w:rsidR="00A67470" w:rsidRDefault="00A67470" w:rsidP="000E5536">
      <w:pPr>
        <w:pStyle w:val="Heading6"/>
      </w:pPr>
      <w:r>
        <w:t>Metadata</w:t>
      </w:r>
    </w:p>
    <w:p w14:paraId="3762CDCF" w14:textId="77777777" w:rsidR="00A67470" w:rsidRPr="000B3C5C" w:rsidRDefault="00A67470" w:rsidP="000E5536">
      <w:pPr>
        <w:pStyle w:val="BodyText2"/>
      </w:pPr>
      <w:r>
        <w:t xml:space="preserve">Here is the landsat metadata reference document </w:t>
      </w:r>
      <w:hyperlink r:id="rId63" w:history="1">
        <w:r>
          <w:rPr>
            <w:rStyle w:val="Hyperlink"/>
          </w:rPr>
          <w:t>Product description</w:t>
        </w:r>
      </w:hyperlink>
      <w:r>
        <w:t>.</w:t>
      </w:r>
    </w:p>
    <w:p w14:paraId="647E3EB6" w14:textId="77777777" w:rsidR="00A67470" w:rsidRDefault="00A67470" w:rsidP="000E5536">
      <w:pPr>
        <w:pStyle w:val="Heading6"/>
      </w:pPr>
      <w:r>
        <w:t>Search and discovery</w:t>
      </w:r>
    </w:p>
    <w:p w14:paraId="5A38B504" w14:textId="77777777" w:rsidR="00A67470" w:rsidRDefault="00A67470" w:rsidP="000E5536">
      <w:pPr>
        <w:pStyle w:val="BodyText2"/>
      </w:pPr>
      <w:r>
        <w:lastRenderedPageBreak/>
        <w:t xml:space="preserve">You can also use the </w:t>
      </w:r>
      <w:hyperlink r:id="rId64" w:history="1">
        <w:r w:rsidRPr="00535F67">
          <w:rPr>
            <w:rStyle w:val="Hyperlink"/>
          </w:rPr>
          <w:t>Landsat 8 acquisition calendar</w:t>
        </w:r>
      </w:hyperlink>
      <w:r>
        <w:t xml:space="preserve"> to find when certain areas will be imaged. Path 118 is collected on Day 9. Clicking on the cell below in the calendar moves to the next path – e.g. Jul 12</w:t>
      </w:r>
      <w:r w:rsidRPr="00B52BB4">
        <w:rPr>
          <w:vertAlign w:val="superscript"/>
        </w:rPr>
        <w:t>th</w:t>
      </w:r>
      <w:r>
        <w:t xml:space="preserve"> is Path 118 on Day 9 and if you click on Day 16 (July 19</w:t>
      </w:r>
      <w:r w:rsidRPr="00B52BB4">
        <w:rPr>
          <w:vertAlign w:val="superscript"/>
        </w:rPr>
        <w:t>th</w:t>
      </w:r>
      <w:r>
        <w:t>) it will be Path 119. So adjacent paths are 1 week apart and repeats to the same scene are every 16 days.</w:t>
      </w:r>
    </w:p>
    <w:p w14:paraId="4C853FAE" w14:textId="77777777" w:rsidR="00A67470" w:rsidRDefault="00A67470" w:rsidP="000E5536">
      <w:pPr>
        <w:pStyle w:val="BodyText2"/>
      </w:pPr>
      <w:r>
        <w:t>The naming convention for Landsat 8 files is as follows:</w:t>
      </w:r>
    </w:p>
    <w:p w14:paraId="2EE8DF43" w14:textId="77777777" w:rsidR="00A67470" w:rsidRDefault="00A67470" w:rsidP="000E5536">
      <w:pPr>
        <w:pStyle w:val="BodyText2"/>
      </w:pPr>
      <w:r>
        <w:t>LXSPPPRRRYYYYDDDGSIVV</w:t>
      </w:r>
    </w:p>
    <w:p w14:paraId="36C9DA24" w14:textId="77777777" w:rsidR="00A67470" w:rsidRDefault="00A67470" w:rsidP="000E5536">
      <w:pPr>
        <w:pStyle w:val="BodyText"/>
      </w:pPr>
      <w:r>
        <w:t>L = Landsat</w:t>
      </w:r>
    </w:p>
    <w:p w14:paraId="78C277E2" w14:textId="77777777" w:rsidR="00A67470" w:rsidRDefault="00A67470" w:rsidP="000E5536">
      <w:pPr>
        <w:pStyle w:val="BodyText"/>
      </w:pPr>
      <w:r>
        <w:t>X = Sensor – C means combined</w:t>
      </w:r>
    </w:p>
    <w:p w14:paraId="577E0D04" w14:textId="77777777" w:rsidR="00A67470" w:rsidRDefault="00A67470" w:rsidP="000E5536">
      <w:pPr>
        <w:pStyle w:val="BodyText"/>
      </w:pPr>
      <w:r>
        <w:t>S = Satellite – 8 is obviously Landsat 8</w:t>
      </w:r>
    </w:p>
    <w:p w14:paraId="19C62C4B" w14:textId="77777777" w:rsidR="00A67470" w:rsidRDefault="00A67470" w:rsidP="000E5536">
      <w:pPr>
        <w:pStyle w:val="BodyText"/>
      </w:pPr>
      <w:r>
        <w:t>PPP = WRS path</w:t>
      </w:r>
    </w:p>
    <w:p w14:paraId="629E0AEB" w14:textId="77777777" w:rsidR="00A67470" w:rsidRDefault="00A67470" w:rsidP="000E5536">
      <w:pPr>
        <w:pStyle w:val="BodyText"/>
      </w:pPr>
      <w:r>
        <w:t>RRR = WRS row</w:t>
      </w:r>
    </w:p>
    <w:p w14:paraId="6415B2C2" w14:textId="77777777" w:rsidR="00A67470" w:rsidRDefault="00A67470" w:rsidP="000E5536">
      <w:pPr>
        <w:pStyle w:val="BodyText"/>
      </w:pPr>
      <w:r>
        <w:t>YYYY = Year</w:t>
      </w:r>
    </w:p>
    <w:p w14:paraId="2F77B111" w14:textId="77777777" w:rsidR="00A67470" w:rsidRDefault="00A67470" w:rsidP="000E5536">
      <w:pPr>
        <w:pStyle w:val="BodyText"/>
      </w:pPr>
      <w:r>
        <w:t>DDD = Julian day of year</w:t>
      </w:r>
    </w:p>
    <w:p w14:paraId="1DD0A4EE" w14:textId="77777777" w:rsidR="00A67470" w:rsidRDefault="00A67470" w:rsidP="000E5536">
      <w:pPr>
        <w:pStyle w:val="BodyText"/>
      </w:pPr>
      <w:r>
        <w:t xml:space="preserve">GSI = </w:t>
      </w:r>
      <w:hyperlink r:id="rId65" w:history="1">
        <w:r w:rsidRPr="003836FE">
          <w:rPr>
            <w:rStyle w:val="Hyperlink"/>
          </w:rPr>
          <w:t>Ground station identifier</w:t>
        </w:r>
      </w:hyperlink>
      <w:r>
        <w:t xml:space="preserve"> – normally this is the </w:t>
      </w:r>
      <w:r w:rsidRPr="003836FE">
        <w:t>USGS Landsat Ground Network</w:t>
      </w:r>
    </w:p>
    <w:p w14:paraId="68540A70" w14:textId="77777777" w:rsidR="00A67470" w:rsidRDefault="00A67470" w:rsidP="000E5536">
      <w:pPr>
        <w:pStyle w:val="BodyText"/>
      </w:pPr>
      <w:r>
        <w:t xml:space="preserve">VV = Archive version number </w:t>
      </w:r>
    </w:p>
    <w:p w14:paraId="7B214B91" w14:textId="77777777" w:rsidR="00A67470" w:rsidRDefault="00A67470" w:rsidP="000E5536">
      <w:pPr>
        <w:pStyle w:val="BodyText2"/>
      </w:pPr>
      <w:r>
        <w:t>So here are images from adjacent visits to path 118 row 56:</w:t>
      </w:r>
    </w:p>
    <w:p w14:paraId="475CF48F" w14:textId="77777777" w:rsidR="00A67470" w:rsidRDefault="00A67470" w:rsidP="000E5536">
      <w:pPr>
        <w:pStyle w:val="BodyText"/>
      </w:pPr>
      <w:r w:rsidRPr="00D54071">
        <w:t>LANDSAT/LC8_L1T/LC81180562013113LGN01</w:t>
      </w:r>
    </w:p>
    <w:p w14:paraId="541EE797" w14:textId="77777777" w:rsidR="00A67470" w:rsidRDefault="00A67470" w:rsidP="000E5536">
      <w:pPr>
        <w:pStyle w:val="BodyText"/>
      </w:pPr>
      <w:r w:rsidRPr="00D54071">
        <w:t>image = ee.Image('LC81180562013145LGN00')</w:t>
      </w:r>
      <w:r>
        <w:t xml:space="preserve">   - this works on its own!!!</w:t>
      </w:r>
    </w:p>
    <w:p w14:paraId="40A77D4C" w14:textId="77777777" w:rsidR="00A67470" w:rsidRDefault="00A67470" w:rsidP="000E5536">
      <w:pPr>
        <w:pStyle w:val="BodyText"/>
      </w:pPr>
      <w:r>
        <w:t>LC81180562013145LGN00</w:t>
      </w:r>
    </w:p>
    <w:p w14:paraId="747EA698" w14:textId="77777777" w:rsidR="00A67470" w:rsidRDefault="00A67470" w:rsidP="000E5536">
      <w:pPr>
        <w:pStyle w:val="BodyText"/>
      </w:pPr>
      <w:r w:rsidRPr="00CE4CA1">
        <w:t>LANDSAT</w:t>
      </w:r>
      <w:r>
        <w:t>/LC8_L1T/LC81180562013177LGN01 – this scene is not found!!! Even though it is available on Earth Explorer! Why is that! Because it’s a different dataset</w:t>
      </w:r>
    </w:p>
    <w:p w14:paraId="39CA1B31" w14:textId="77777777" w:rsidR="00A67470" w:rsidRDefault="00A67470" w:rsidP="000E5536">
      <w:pPr>
        <w:pStyle w:val="BodyText"/>
      </w:pPr>
      <w:r w:rsidRPr="000F33E9">
        <w:t>LAN</w:t>
      </w:r>
      <w:r>
        <w:t xml:space="preserve">DSAT/LC8/LC81180562013177LGN01 – THIS WORKS!!! – what is the L1T </w:t>
      </w:r>
    </w:p>
    <w:p w14:paraId="1981F7F3" w14:textId="77777777" w:rsidR="00A67470" w:rsidRDefault="00A67470" w:rsidP="000E5536">
      <w:pPr>
        <w:pStyle w:val="BodyText"/>
      </w:pPr>
      <w:r w:rsidRPr="00CE4CA1">
        <w:t>LANDSAT</w:t>
      </w:r>
      <w:r>
        <w:t>/LC8_L1T/LC81180562013193LGN00</w:t>
      </w:r>
    </w:p>
    <w:p w14:paraId="2A11F441" w14:textId="77777777" w:rsidR="00A67470" w:rsidRDefault="00A67470" w:rsidP="000E5536">
      <w:pPr>
        <w:pStyle w:val="BodyText"/>
      </w:pPr>
      <w:r>
        <w:t>LANDSAT/LC8_L1T/LC81180562013209LGN00</w:t>
      </w:r>
    </w:p>
    <w:p w14:paraId="0DD42653" w14:textId="77777777" w:rsidR="00A67470" w:rsidRDefault="00A67470" w:rsidP="000E5536">
      <w:pPr>
        <w:pStyle w:val="Heading6"/>
      </w:pPr>
      <w:r>
        <w:t>Products</w:t>
      </w:r>
    </w:p>
    <w:p w14:paraId="1ECF0749" w14:textId="77777777" w:rsidR="00A67470" w:rsidRDefault="00A67470" w:rsidP="000E5536">
      <w:pPr>
        <w:pStyle w:val="BodyText2"/>
      </w:pPr>
      <w:r>
        <w:t>There are a number of different datasets available of GEE for Landsat 8. The following are the raw datasets (i.e. not composite):</w:t>
      </w:r>
    </w:p>
    <w:p w14:paraId="075739CA" w14:textId="77777777" w:rsidR="00A67470" w:rsidRDefault="00A67470" w:rsidP="000E5536">
      <w:pPr>
        <w:pStyle w:val="BodyText2"/>
      </w:pPr>
    </w:p>
    <w:tbl>
      <w:tblPr>
        <w:tblW w:w="0" w:type="auto"/>
        <w:jc w:val="center"/>
        <w:tblLook w:val="04A0" w:firstRow="1" w:lastRow="0" w:firstColumn="1" w:lastColumn="0" w:noHBand="0" w:noVBand="1"/>
      </w:tblPr>
      <w:tblGrid>
        <w:gridCol w:w="3233"/>
        <w:gridCol w:w="1584"/>
        <w:gridCol w:w="3544"/>
      </w:tblGrid>
      <w:tr w:rsidR="00A67470" w:rsidRPr="00887A33" w14:paraId="34436B05" w14:textId="77777777" w:rsidTr="00A67470">
        <w:trPr>
          <w:jc w:val="center"/>
        </w:trPr>
        <w:tc>
          <w:tcPr>
            <w:tcW w:w="3233" w:type="dxa"/>
          </w:tcPr>
          <w:p w14:paraId="3850ABB0" w14:textId="77777777" w:rsidR="00A67470" w:rsidRPr="00887A33" w:rsidRDefault="00A67470" w:rsidP="000E5536">
            <w:pPr>
              <w:pStyle w:val="Tiny"/>
            </w:pPr>
            <w:r w:rsidRPr="00887A33">
              <w:t>Dataset</w:t>
            </w:r>
          </w:p>
        </w:tc>
        <w:tc>
          <w:tcPr>
            <w:tcW w:w="1584" w:type="dxa"/>
          </w:tcPr>
          <w:p w14:paraId="09D74659" w14:textId="77777777" w:rsidR="00A67470" w:rsidRPr="00887A33" w:rsidRDefault="00A67470" w:rsidP="000E5536">
            <w:pPr>
              <w:pStyle w:val="Tiny"/>
            </w:pPr>
            <w:r w:rsidRPr="00887A33">
              <w:t>Imagecollection ID</w:t>
            </w:r>
          </w:p>
        </w:tc>
        <w:tc>
          <w:tcPr>
            <w:tcW w:w="3544" w:type="dxa"/>
          </w:tcPr>
          <w:p w14:paraId="22B27BC8" w14:textId="77777777" w:rsidR="00A67470" w:rsidRPr="00887A33" w:rsidRDefault="00A67470" w:rsidP="000E5536">
            <w:pPr>
              <w:pStyle w:val="Tiny"/>
            </w:pPr>
            <w:r w:rsidRPr="00887A33">
              <w:t>description</w:t>
            </w:r>
          </w:p>
        </w:tc>
      </w:tr>
      <w:tr w:rsidR="00A67470" w:rsidRPr="00887A33" w14:paraId="076EBDB0" w14:textId="77777777" w:rsidTr="00A67470">
        <w:trPr>
          <w:jc w:val="center"/>
        </w:trPr>
        <w:tc>
          <w:tcPr>
            <w:tcW w:w="3233" w:type="dxa"/>
          </w:tcPr>
          <w:p w14:paraId="196D5D9C" w14:textId="77777777" w:rsidR="00A67470" w:rsidRPr="00887A33" w:rsidRDefault="00A67470" w:rsidP="000E5536">
            <w:pPr>
              <w:pStyle w:val="Tiny"/>
            </w:pPr>
            <w:r w:rsidRPr="00887A33">
              <w:t>USGS Landsat 8 Radiance</w:t>
            </w:r>
          </w:p>
        </w:tc>
        <w:tc>
          <w:tcPr>
            <w:tcW w:w="1584" w:type="dxa"/>
          </w:tcPr>
          <w:p w14:paraId="13ACE565" w14:textId="77777777" w:rsidR="00A67470" w:rsidRPr="00887A33" w:rsidRDefault="00A67470" w:rsidP="000E5536">
            <w:pPr>
              <w:pStyle w:val="Tiny"/>
            </w:pPr>
            <w:r w:rsidRPr="00887A33">
              <w:t>LANDSAT/LC8</w:t>
            </w:r>
          </w:p>
        </w:tc>
        <w:tc>
          <w:tcPr>
            <w:tcW w:w="3544" w:type="dxa"/>
          </w:tcPr>
          <w:p w14:paraId="6AE8FE40" w14:textId="77777777" w:rsidR="00A67470" w:rsidRPr="00887A33" w:rsidRDefault="00A67470" w:rsidP="000E5536">
            <w:pPr>
              <w:pStyle w:val="Tiny"/>
            </w:pPr>
            <w:r w:rsidRPr="00887A33">
              <w:t>Landsat 8 at-sensor radiance.</w:t>
            </w:r>
          </w:p>
        </w:tc>
      </w:tr>
      <w:tr w:rsidR="00A67470" w:rsidRPr="00887A33" w14:paraId="1E586227" w14:textId="77777777" w:rsidTr="00A67470">
        <w:trPr>
          <w:jc w:val="center"/>
        </w:trPr>
        <w:tc>
          <w:tcPr>
            <w:tcW w:w="3233" w:type="dxa"/>
          </w:tcPr>
          <w:p w14:paraId="3E6FB3B9" w14:textId="77777777" w:rsidR="00A67470" w:rsidRPr="00887A33" w:rsidRDefault="00A67470" w:rsidP="000E5536">
            <w:pPr>
              <w:pStyle w:val="Tiny"/>
            </w:pPr>
            <w:r w:rsidRPr="00887A33">
              <w:t>USGS Landsat 8 Radiance (Orthorectified)</w:t>
            </w:r>
          </w:p>
        </w:tc>
        <w:tc>
          <w:tcPr>
            <w:tcW w:w="1584" w:type="dxa"/>
          </w:tcPr>
          <w:p w14:paraId="5E4E8F2E" w14:textId="77777777" w:rsidR="00A67470" w:rsidRPr="00887A33" w:rsidRDefault="00A67470" w:rsidP="000E5536">
            <w:pPr>
              <w:pStyle w:val="Tiny"/>
            </w:pPr>
            <w:r w:rsidRPr="00887A33">
              <w:t>LANDSAT/LC8_L1T</w:t>
            </w:r>
          </w:p>
        </w:tc>
        <w:tc>
          <w:tcPr>
            <w:tcW w:w="3544" w:type="dxa"/>
          </w:tcPr>
          <w:p w14:paraId="06D7C2CA" w14:textId="77777777" w:rsidR="00A67470" w:rsidRPr="00887A33" w:rsidRDefault="00A67470" w:rsidP="000E5536">
            <w:pPr>
              <w:pStyle w:val="Tiny"/>
            </w:pPr>
            <w:r w:rsidRPr="00887A33">
              <w:t>Landsat 8 at-sensor radiance, orthorectified scenes only.</w:t>
            </w:r>
          </w:p>
        </w:tc>
      </w:tr>
      <w:tr w:rsidR="00A67470" w:rsidRPr="00887A33" w14:paraId="2024FD06" w14:textId="77777777" w:rsidTr="00A67470">
        <w:trPr>
          <w:jc w:val="center"/>
        </w:trPr>
        <w:tc>
          <w:tcPr>
            <w:tcW w:w="3233" w:type="dxa"/>
          </w:tcPr>
          <w:p w14:paraId="3FBA306F" w14:textId="77777777" w:rsidR="00A67470" w:rsidRPr="00887A33" w:rsidRDefault="00A67470" w:rsidP="000E5536">
            <w:pPr>
              <w:pStyle w:val="Tiny"/>
            </w:pPr>
            <w:r w:rsidRPr="00887A33">
              <w:t>USGS Landsat 8 TOA Reflectance (Orthorectified)</w:t>
            </w:r>
          </w:p>
        </w:tc>
        <w:tc>
          <w:tcPr>
            <w:tcW w:w="1584" w:type="dxa"/>
          </w:tcPr>
          <w:p w14:paraId="64E0E9FD" w14:textId="77777777" w:rsidR="00A67470" w:rsidRPr="00887A33" w:rsidRDefault="00A67470" w:rsidP="000E5536">
            <w:pPr>
              <w:pStyle w:val="Tiny"/>
            </w:pPr>
            <w:r w:rsidRPr="00887A33">
              <w:t>LANDSAT/LC8_L1T_TOA</w:t>
            </w:r>
          </w:p>
        </w:tc>
        <w:tc>
          <w:tcPr>
            <w:tcW w:w="3544" w:type="dxa"/>
          </w:tcPr>
          <w:p w14:paraId="237D7CAF" w14:textId="77777777" w:rsidR="00A67470" w:rsidRPr="00887A33" w:rsidRDefault="00A67470" w:rsidP="000E5536">
            <w:pPr>
              <w:pStyle w:val="Tiny"/>
            </w:pPr>
            <w:r w:rsidRPr="00887A33">
              <w:t>Landsat 8 calibrated top-of-atmosphere reflectance, orthorectified scenes only.</w:t>
            </w:r>
          </w:p>
        </w:tc>
      </w:tr>
    </w:tbl>
    <w:p w14:paraId="460B928A" w14:textId="77777777" w:rsidR="00A67470" w:rsidRDefault="00A67470" w:rsidP="000E5536">
      <w:pPr>
        <w:pStyle w:val="BodyText2"/>
      </w:pPr>
      <w:r>
        <w:t>L1G is geometrically corrected (</w:t>
      </w:r>
      <w:r w:rsidRPr="00C51BC2">
        <w:t>image pixels are converted to units of absolute radiance using 32-bit floating point calculations</w:t>
      </w:r>
      <w:r>
        <w:t>) and L1T is terrain corrected (</w:t>
      </w:r>
      <w:r w:rsidRPr="006D0E76">
        <w:t>variations in surface reflectance due to the orientation of the terrain surface with respect to the solar elevation angle (i.e. the angle of incidence of the sun's rays) are corrected</w:t>
      </w:r>
      <w:r>
        <w:t>).</w:t>
      </w:r>
    </w:p>
    <w:p w14:paraId="45019D49" w14:textId="77777777" w:rsidR="00A67470" w:rsidRDefault="00A67470" w:rsidP="000E5536">
      <w:pPr>
        <w:pStyle w:val="Heading7"/>
      </w:pPr>
      <w:r w:rsidRPr="00143D46">
        <w:t>LandsatLook</w:t>
      </w:r>
    </w:p>
    <w:p w14:paraId="69FBDB99" w14:textId="77777777" w:rsidR="00A67470" w:rsidRDefault="00A67470" w:rsidP="000E5536">
      <w:pPr>
        <w:pStyle w:val="BodyText2"/>
      </w:pPr>
      <w:r>
        <w:t xml:space="preserve">Is a browse product that you can download with the raw data. </w:t>
      </w:r>
      <w:r w:rsidRPr="00143D46">
        <w:t>Bands 6,5,4 are used for Landsat 8 OLI images</w:t>
      </w:r>
      <w:r>
        <w:t>.</w:t>
      </w:r>
    </w:p>
    <w:p w14:paraId="4987B1E5" w14:textId="77777777" w:rsidR="00010737" w:rsidRDefault="00010737" w:rsidP="007D2F52">
      <w:pPr>
        <w:pStyle w:val="Heading4"/>
      </w:pPr>
      <w:r>
        <w:t>Sentinel 2</w:t>
      </w:r>
    </w:p>
    <w:p w14:paraId="75C07268" w14:textId="0F871B00" w:rsidR="00010737" w:rsidRDefault="00010737" w:rsidP="000E5536">
      <w:pPr>
        <w:pStyle w:val="BodyText2"/>
      </w:pPr>
      <w:r>
        <w:t>Gran</w:t>
      </w:r>
      <w:r w:rsidR="005B52B8">
        <w:t xml:space="preserve">ule IDs have the following form (documented </w:t>
      </w:r>
      <w:hyperlink r:id="rId66" w:history="1">
        <w:r w:rsidR="005B52B8" w:rsidRPr="00010737">
          <w:rPr>
            <w:rStyle w:val="Hyperlink"/>
          </w:rPr>
          <w:t>here</w:t>
        </w:r>
      </w:hyperlink>
      <w:r w:rsidR="005B52B8">
        <w:t>)</w:t>
      </w:r>
      <w:r w:rsidR="00552C73">
        <w:t xml:space="preserve"> and there is a good description </w:t>
      </w:r>
      <w:hyperlink r:id="rId67" w:history="1">
        <w:r w:rsidR="00552C73" w:rsidRPr="00552C73">
          <w:rPr>
            <w:rStyle w:val="Hyperlink"/>
          </w:rPr>
          <w:t>here</w:t>
        </w:r>
      </w:hyperlink>
      <w:r w:rsidR="00552C73">
        <w:t xml:space="preserve"> with diagrams of the orbits etc.</w:t>
      </w:r>
    </w:p>
    <w:p w14:paraId="72F20646" w14:textId="44261D17" w:rsidR="00010737" w:rsidRDefault="00010737" w:rsidP="000E5536">
      <w:pPr>
        <w:pStyle w:val="BodyText2"/>
      </w:pPr>
      <w:r w:rsidRPr="00010737">
        <w:t>S2A_OPER_MSI_L1C_TL_SGS__20160119T162458_A003008_T30PUB_N02.01</w:t>
      </w:r>
      <w:r>
        <w:t xml:space="preserve"> </w:t>
      </w:r>
    </w:p>
    <w:p w14:paraId="730A2008" w14:textId="37110E56" w:rsidR="005B52B8" w:rsidRDefault="005B52B8" w:rsidP="000E5536">
      <w:pPr>
        <w:pStyle w:val="BodyText2"/>
      </w:pPr>
      <w:r w:rsidRPr="00010737">
        <w:t>A003008</w:t>
      </w:r>
      <w:r>
        <w:t xml:space="preserve"> = absolute orbit number</w:t>
      </w:r>
    </w:p>
    <w:p w14:paraId="0536CEFB" w14:textId="05AEBFBC" w:rsidR="00010737" w:rsidRDefault="00DF18D2" w:rsidP="000E5536">
      <w:pPr>
        <w:pStyle w:val="BodyText2"/>
      </w:pPr>
      <w:r>
        <w:t xml:space="preserve">T30PUB </w:t>
      </w:r>
      <w:r w:rsidR="005B52B8">
        <w:t xml:space="preserve">= </w:t>
      </w:r>
      <w:r>
        <w:t>tile identifier which is a 1</w:t>
      </w:r>
      <w:r w:rsidR="000F7182">
        <w:t>0</w:t>
      </w:r>
      <w:r>
        <w:t>kmx1</w:t>
      </w:r>
      <w:r w:rsidR="000F7182">
        <w:t>0</w:t>
      </w:r>
      <w:r>
        <w:t xml:space="preserve">km grid in the US-MGRS reference system – see </w:t>
      </w:r>
      <w:hyperlink r:id="rId68" w:anchor="zzd2" w:history="1">
        <w:r w:rsidRPr="00DF18D2">
          <w:rPr>
            <w:rStyle w:val="Hyperlink"/>
          </w:rPr>
          <w:t>here</w:t>
        </w:r>
      </w:hyperlink>
      <w:r>
        <w:t xml:space="preserve"> and in this case 30P is the 100kmx100km box and the UB is a specific 1</w:t>
      </w:r>
      <w:r w:rsidR="000F7182">
        <w:t>0</w:t>
      </w:r>
      <w:r>
        <w:t>x1</w:t>
      </w:r>
      <w:r w:rsidR="0067009D">
        <w:t>0</w:t>
      </w:r>
      <w:r>
        <w:t xml:space="preserve"> box within it.</w:t>
      </w:r>
      <w:r w:rsidR="00FE14BC">
        <w:t xml:space="preserve"> At last the Sentinel 2 tiling grid is available on </w:t>
      </w:r>
      <w:hyperlink r:id="rId69" w:history="1">
        <w:r w:rsidR="00FE14BC" w:rsidRPr="00FE14BC">
          <w:rPr>
            <w:rStyle w:val="Hyperlink"/>
          </w:rPr>
          <w:t>this</w:t>
        </w:r>
      </w:hyperlink>
      <w:r w:rsidR="00FE14BC">
        <w:t xml:space="preserve"> page as KML.</w:t>
      </w:r>
    </w:p>
    <w:p w14:paraId="389E47C0" w14:textId="78A63CD6" w:rsidR="0068031E" w:rsidRDefault="0068031E" w:rsidP="000E5536">
      <w:pPr>
        <w:pStyle w:val="BodyText2"/>
      </w:pPr>
      <w:r>
        <w:t>The strips are split into 100kmx100km blocks that coincide with the MGRS grids and they overlap the adjacent grids as shown in the following:</w:t>
      </w:r>
    </w:p>
    <w:p w14:paraId="63F1012E" w14:textId="4E7092A7" w:rsidR="00F76411" w:rsidRDefault="00F76411" w:rsidP="000E5536">
      <w:pPr>
        <w:pStyle w:val="BodyText2"/>
      </w:pPr>
      <w:r>
        <w:rPr>
          <w:noProof/>
          <w:lang w:bidi="ar-SA"/>
        </w:rPr>
        <w:lastRenderedPageBreak/>
        <w:drawing>
          <wp:inline distT="0" distB="0" distL="0" distR="0" wp14:anchorId="402BEA0B" wp14:editId="6FBE917E">
            <wp:extent cx="2071081" cy="2125683"/>
            <wp:effectExtent l="0" t="0" r="5715" b="825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079750" cy="2134581"/>
                    </a:xfrm>
                    <a:prstGeom prst="rect">
                      <a:avLst/>
                    </a:prstGeom>
                    <a:noFill/>
                    <a:ln>
                      <a:noFill/>
                    </a:ln>
                  </pic:spPr>
                </pic:pic>
              </a:graphicData>
            </a:graphic>
          </wp:inline>
        </w:drawing>
      </w:r>
    </w:p>
    <w:p w14:paraId="1AB08F45" w14:textId="59D20590" w:rsidR="00F76411" w:rsidRDefault="00F76411" w:rsidP="000E5536">
      <w:pPr>
        <w:pStyle w:val="BodyText2"/>
      </w:pPr>
      <w:r>
        <w:t>Correct geometry for: ‘</w:t>
      </w:r>
      <w:r w:rsidRPr="00F76411">
        <w:t>COPERNICUS/S2/20160319T104937_20160319T213633_T30PVB</w:t>
      </w:r>
      <w:r>
        <w:t>’ – i.e. geometry covers imagery</w:t>
      </w:r>
    </w:p>
    <w:p w14:paraId="261D5E0B" w14:textId="0136E584" w:rsidR="00F76411" w:rsidRDefault="00F76411" w:rsidP="000E5536">
      <w:pPr>
        <w:pStyle w:val="BodyText2"/>
      </w:pPr>
      <w:r>
        <w:rPr>
          <w:noProof/>
          <w:lang w:bidi="ar-SA"/>
        </w:rPr>
        <w:drawing>
          <wp:inline distT="0" distB="0" distL="0" distR="0" wp14:anchorId="320FB99E" wp14:editId="2050B2E0">
            <wp:extent cx="2086427" cy="1995920"/>
            <wp:effectExtent l="0" t="0" r="9525" b="444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094863" cy="2003990"/>
                    </a:xfrm>
                    <a:prstGeom prst="rect">
                      <a:avLst/>
                    </a:prstGeom>
                    <a:noFill/>
                    <a:ln>
                      <a:noFill/>
                    </a:ln>
                  </pic:spPr>
                </pic:pic>
              </a:graphicData>
            </a:graphic>
          </wp:inline>
        </w:drawing>
      </w:r>
    </w:p>
    <w:p w14:paraId="7AB5A8E5" w14:textId="6C30784D" w:rsidR="00F76411" w:rsidRDefault="00F76411" w:rsidP="000E5536">
      <w:pPr>
        <w:pStyle w:val="BodyText2"/>
      </w:pPr>
      <w:r>
        <w:t>Incorrect geometry for ‘</w:t>
      </w:r>
      <w:r w:rsidRPr="00F76411">
        <w:t>COPERNICUS/S2/20160425T103926_20160425T161356_T30PVB</w:t>
      </w:r>
      <w:r>
        <w:t>’ – i.e. geometry is larger than imagery</w:t>
      </w:r>
    </w:p>
    <w:p w14:paraId="55B0BF42" w14:textId="0390A48E" w:rsidR="0068031E" w:rsidRDefault="0068031E" w:rsidP="000E5536">
      <w:pPr>
        <w:pStyle w:val="BodyText2"/>
      </w:pPr>
      <w:r>
        <w:rPr>
          <w:noProof/>
          <w:lang w:bidi="ar-SA"/>
        </w:rPr>
        <w:drawing>
          <wp:inline distT="0" distB="0" distL="0" distR="0" wp14:anchorId="49967841" wp14:editId="4AD62057">
            <wp:extent cx="2881797" cy="2066043"/>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891994" cy="2073353"/>
                    </a:xfrm>
                    <a:prstGeom prst="rect">
                      <a:avLst/>
                    </a:prstGeom>
                    <a:noFill/>
                    <a:ln>
                      <a:noFill/>
                    </a:ln>
                  </pic:spPr>
                </pic:pic>
              </a:graphicData>
            </a:graphic>
          </wp:inline>
        </w:drawing>
      </w:r>
    </w:p>
    <w:p w14:paraId="13A399A0" w14:textId="133DD0EF" w:rsidR="0068031E" w:rsidRDefault="0068031E" w:rsidP="000E5536">
      <w:pPr>
        <w:pStyle w:val="BodyText2"/>
      </w:pPr>
      <w:r>
        <w:t>Black squares are the MGRS squares in grid 30P and the scene shown is from the 30PUB 100Km square.</w:t>
      </w:r>
      <w:r w:rsidR="005B2B58">
        <w:t xml:space="preserve"> Grey lines are the footprints of the Sentinel 2 scenes.</w:t>
      </w:r>
      <w:r w:rsidR="00312511">
        <w:t xml:space="preserve"> There is a goodish explanation of a user-defined area and data-takes </w:t>
      </w:r>
      <w:hyperlink r:id="rId73" w:history="1">
        <w:r w:rsidR="00312511" w:rsidRPr="00312511">
          <w:rPr>
            <w:rStyle w:val="Hyperlink"/>
          </w:rPr>
          <w:t>here</w:t>
        </w:r>
      </w:hyperlink>
      <w:r w:rsidR="00312511">
        <w:t>.</w:t>
      </w:r>
    </w:p>
    <w:p w14:paraId="1D903EEB" w14:textId="15BF38C1" w:rsidR="00F76411" w:rsidRDefault="00F76411" w:rsidP="000E5536">
      <w:pPr>
        <w:pStyle w:val="BodyText2"/>
      </w:pPr>
      <w:r>
        <w:t>There appears to be some discrepancy between the image data and that defined by the image geometry. e.g. look at the following:</w:t>
      </w:r>
    </w:p>
    <w:p w14:paraId="6C41073A" w14:textId="77777777" w:rsidR="00F76411" w:rsidRPr="00010737" w:rsidRDefault="00F76411" w:rsidP="000E5536">
      <w:pPr>
        <w:pStyle w:val="BodyText2"/>
      </w:pPr>
    </w:p>
    <w:p w14:paraId="7E2473DD" w14:textId="77777777" w:rsidR="00CD1CD6" w:rsidRDefault="00CD1CD6" w:rsidP="007D2F52">
      <w:pPr>
        <w:pStyle w:val="Heading4"/>
      </w:pPr>
      <w:r>
        <w:t>TRMM Sensor</w:t>
      </w:r>
    </w:p>
    <w:p w14:paraId="14D6B2C7" w14:textId="633A9164" w:rsidR="00CD1CD6" w:rsidRPr="00CD1CD6" w:rsidRDefault="00CD1CD6" w:rsidP="000E5536">
      <w:pPr>
        <w:pStyle w:val="BodyText2"/>
      </w:pPr>
      <w:r>
        <w:t>This data is on GEE!</w:t>
      </w:r>
    </w:p>
    <w:p w14:paraId="5F96D2C6" w14:textId="7767E42F" w:rsidR="00FB1DC5" w:rsidRDefault="00FB1DC5" w:rsidP="000E5536">
      <w:pPr>
        <w:pStyle w:val="Heading2"/>
      </w:pPr>
      <w:r>
        <w:lastRenderedPageBreak/>
        <w:t>Surface Water</w:t>
      </w:r>
    </w:p>
    <w:p w14:paraId="77EAD1C0" w14:textId="77777777" w:rsidR="00FB1DC5" w:rsidRDefault="00FB1DC5" w:rsidP="0034374E">
      <w:pPr>
        <w:pStyle w:val="Heading3"/>
      </w:pPr>
      <w:r>
        <w:t>JRC Global Surface Water</w:t>
      </w:r>
    </w:p>
    <w:p w14:paraId="0C64082C" w14:textId="77777777" w:rsidR="006014CC" w:rsidRDefault="006014CC" w:rsidP="007D2F52">
      <w:pPr>
        <w:pStyle w:val="Heading4"/>
      </w:pPr>
      <w:bookmarkStart w:id="12" w:name="_Ref464723123"/>
      <w:r>
        <w:t>Cached Tiles</w:t>
      </w:r>
    </w:p>
    <w:p w14:paraId="749A2632" w14:textId="77777777" w:rsidR="006014CC" w:rsidRDefault="006014CC" w:rsidP="000E5536">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58B83E6E" w14:textId="77777777" w:rsidR="006014CC" w:rsidRDefault="003630B2" w:rsidP="000E5536">
      <w:pPr>
        <w:pStyle w:val="BodyText2"/>
      </w:pPr>
      <w:hyperlink r:id="rId74" w:history="1">
        <w:r w:rsidR="006014CC" w:rsidRPr="001510DC">
          <w:rPr>
            <w:rStyle w:val="Hyperlink"/>
          </w:rPr>
          <w:t>https://console.cloud.google.com/storage/browser/global-surface-water/maptiles/</w:t>
        </w:r>
      </w:hyperlink>
    </w:p>
    <w:p w14:paraId="2F3FDBF3" w14:textId="77777777" w:rsidR="006014CC" w:rsidRDefault="006014CC" w:rsidP="000E5536">
      <w:pPr>
        <w:pStyle w:val="BodyText2"/>
      </w:pPr>
      <w:r>
        <w:t>The tiles will then be server according to the following pattern:</w:t>
      </w:r>
    </w:p>
    <w:p w14:paraId="3FE5D8E3" w14:textId="77777777" w:rsidR="006014CC" w:rsidRDefault="003630B2" w:rsidP="000E5536">
      <w:pPr>
        <w:pStyle w:val="BodyText2"/>
      </w:pPr>
      <w:hyperlink r:id="rId75" w:history="1">
        <w:r w:rsidR="006014CC" w:rsidRPr="00E038A5">
          <w:rPr>
            <w:rStyle w:val="Hyperlink"/>
          </w:rPr>
          <w:t>https://storage.googleapis.com/global-surface-water/maptiles/occurrence/{z}/{x}/{y}.png</w:t>
        </w:r>
      </w:hyperlink>
      <w:r w:rsidR="006014CC">
        <w:t xml:space="preserve"> </w:t>
      </w:r>
    </w:p>
    <w:p w14:paraId="6FBE4D9C" w14:textId="77777777" w:rsidR="006014CC" w:rsidRDefault="006014CC" w:rsidP="000E5536">
      <w:pPr>
        <w:pStyle w:val="BodyText2"/>
      </w:pPr>
      <w:r>
        <w:t xml:space="preserve">e.g. </w:t>
      </w:r>
      <w:hyperlink r:id="rId76" w:history="1">
        <w:r w:rsidRPr="00E038A5">
          <w:rPr>
            <w:rStyle w:val="Hyperlink"/>
          </w:rPr>
          <w:t>https://storage.googleapis.com/global-surface-water/maptiles/occurrence/0/0/0.png</w:t>
        </w:r>
      </w:hyperlink>
      <w:r>
        <w:t xml:space="preserve"> </w:t>
      </w:r>
    </w:p>
    <w:p w14:paraId="72B44F02" w14:textId="77777777" w:rsidR="006014CC" w:rsidRPr="008869EF" w:rsidRDefault="003630B2" w:rsidP="000E5536">
      <w:pPr>
        <w:pStyle w:val="BodyText2"/>
      </w:pPr>
      <w:hyperlink r:id="rId77" w:history="1">
        <w:r w:rsidR="006014CC" w:rsidRPr="00E038A5">
          <w:rPr>
            <w:rStyle w:val="Hyperlink"/>
          </w:rPr>
          <w:t>https://storage.googleapis.com/global-surface-water/maptiles/occurrence/8/125/116.png</w:t>
        </w:r>
      </w:hyperlink>
      <w:r w:rsidR="006014CC">
        <w:t xml:space="preserve"> (close up Mopti)</w:t>
      </w:r>
    </w:p>
    <w:p w14:paraId="067DAF5C" w14:textId="77777777" w:rsidR="00FB1DC5" w:rsidRDefault="00FB1DC5" w:rsidP="007D2F52">
      <w:pPr>
        <w:pStyle w:val="Heading4"/>
      </w:pPr>
      <w:r>
        <w:t>Download datasets</w:t>
      </w:r>
      <w:bookmarkEnd w:id="12"/>
    </w:p>
    <w:p w14:paraId="1EBD1299" w14:textId="77777777" w:rsidR="00FB1DC5" w:rsidRDefault="00FB1DC5" w:rsidP="000E5536">
      <w:pPr>
        <w:pStyle w:val="BodyText2"/>
      </w:pPr>
      <w:r>
        <w:t xml:space="preserve">The following section (old method) was written before we decided to output the datasets directly to TIFFs in GEE and to store them natively without all the ancillary files in a Zip file to download. This meant that we could write a script for users to download </w:t>
      </w:r>
      <w:r w:rsidRPr="00154A1A">
        <w:rPr>
          <w:i/>
        </w:rPr>
        <w:t>all</w:t>
      </w:r>
      <w:r>
        <w:t xml:space="preserve"> the TIFFs easily from a Python file – available </w:t>
      </w:r>
      <w:hyperlink r:id="rId78" w:history="1">
        <w:r w:rsidRPr="00154A1A">
          <w:rPr>
            <w:rStyle w:val="Hyperlink"/>
          </w:rPr>
          <w:t>here</w:t>
        </w:r>
      </w:hyperlink>
      <w:r>
        <w:t>.</w:t>
      </w:r>
    </w:p>
    <w:p w14:paraId="567F3792" w14:textId="77777777" w:rsidR="00FB1DC5" w:rsidRDefault="00FB1DC5" w:rsidP="000E5536">
      <w:pPr>
        <w:pStyle w:val="BodyText2"/>
      </w:pPr>
      <w:r>
        <w:t>The TIFF files were produced using the project ‘jrc_shared_repo/</w:t>
      </w:r>
      <w:r w:rsidRPr="00D94409">
        <w:t>Datasets, water history and map layers</w:t>
      </w:r>
      <w:r>
        <w:t>’ and are stored in Google Cloud Storage here:</w:t>
      </w:r>
    </w:p>
    <w:p w14:paraId="6983BA85" w14:textId="77777777" w:rsidR="00FB1DC5" w:rsidRDefault="003630B2" w:rsidP="000E5536">
      <w:pPr>
        <w:pStyle w:val="BodyText2"/>
      </w:pPr>
      <w:hyperlink r:id="rId79" w:history="1">
        <w:r w:rsidR="00FB1DC5" w:rsidRPr="00E038A5">
          <w:rPr>
            <w:rStyle w:val="Hyperlink"/>
          </w:rPr>
          <w:t>https://console.cloud.google.com/storage/browser/global-surface-water/downloads/</w:t>
        </w:r>
      </w:hyperlink>
      <w:r w:rsidR="00FB1DC5">
        <w:t xml:space="preserve"> </w:t>
      </w:r>
    </w:p>
    <w:p w14:paraId="7D978263" w14:textId="77777777" w:rsidR="00FB1DC5" w:rsidRDefault="00FB1DC5" w:rsidP="000E5536">
      <w:pPr>
        <w:pStyle w:val="BodyText2"/>
      </w:pPr>
      <w:r>
        <w:t>Each folder contains 10°x10° TIFF files for the mapped layers. There are a set of ancillary files for using with the download datasets and these are stored here:</w:t>
      </w:r>
    </w:p>
    <w:p w14:paraId="38721CC2" w14:textId="77777777" w:rsidR="00FB1DC5" w:rsidRPr="00154A1A" w:rsidRDefault="003630B2" w:rsidP="000E5536">
      <w:pPr>
        <w:pStyle w:val="BodyText2"/>
      </w:pPr>
      <w:hyperlink r:id="rId80" w:history="1">
        <w:r w:rsidR="00FB1DC5" w:rsidRPr="00E038A5">
          <w:rPr>
            <w:rStyle w:val="Hyperlink"/>
          </w:rPr>
          <w:t>https://console.cloud.google.com/storage/browser/global-surface-water/downloads_ancillary/</w:t>
        </w:r>
      </w:hyperlink>
      <w:r w:rsidR="00FB1DC5">
        <w:t xml:space="preserve"> </w:t>
      </w:r>
    </w:p>
    <w:p w14:paraId="0CC5FDA5" w14:textId="77777777" w:rsidR="00FB1DC5" w:rsidRDefault="00FB1DC5" w:rsidP="000E5536">
      <w:pPr>
        <w:pStyle w:val="Heading5"/>
      </w:pPr>
      <w:r>
        <w:t>Old Method</w:t>
      </w:r>
    </w:p>
    <w:p w14:paraId="22A05B24" w14:textId="77777777" w:rsidR="00FB1DC5" w:rsidRDefault="00FB1DC5" w:rsidP="000E5536">
      <w:pPr>
        <w:pStyle w:val="Heading6"/>
      </w:pPr>
      <w:r>
        <w:t>Export from GEE</w:t>
      </w:r>
    </w:p>
    <w:p w14:paraId="7CD53064" w14:textId="77777777" w:rsidR="00FB1DC5" w:rsidRDefault="00FB1DC5" w:rsidP="000E5536">
      <w:pPr>
        <w:pStyle w:val="BodyText2"/>
      </w:pPr>
      <w:r>
        <w:t xml:space="preserve">Make sure that you use ‘scale’: 30 on all exports as it will round categorical data to 1000m by default. So for the transitions and occurrence change incorrect values will be introduced. I discovered this in exporting the occurrence change for Burma and there were some values of -1.6 for the </w:t>
      </w:r>
      <w:r w:rsidRPr="008F07EC">
        <w:t>normalisedChangeP1P2</w:t>
      </w:r>
      <w:r>
        <w:t xml:space="preserve"> which is impossible – it was just in the image export from GEE.</w:t>
      </w:r>
    </w:p>
    <w:p w14:paraId="19AE7500" w14:textId="77777777" w:rsidR="00FB1DC5" w:rsidRDefault="00FB1DC5" w:rsidP="000E5536">
      <w:pPr>
        <w:pStyle w:val="BodyText2"/>
      </w:pPr>
      <w:r>
        <w:t>To set the no data values in the export:</w:t>
      </w:r>
    </w:p>
    <w:p w14:paraId="54CB4077" w14:textId="77777777" w:rsidR="00FB1DC5" w:rsidRDefault="00FB1DC5" w:rsidP="000E5536">
      <w:pPr>
        <w:pStyle w:val="ListBullet2"/>
      </w:pPr>
      <w:r>
        <w:t xml:space="preserve">For continuous data between 0 and 1, use unmask(0) to set all background values/nodata values to 0. This is used in the p32 value band. </w:t>
      </w:r>
    </w:p>
    <w:p w14:paraId="1474E94E" w14:textId="77777777" w:rsidR="00FB1DC5" w:rsidRDefault="00FB1DC5" w:rsidP="000E5536">
      <w:pPr>
        <w:pStyle w:val="BodyText2"/>
      </w:pPr>
      <w:r>
        <w:t>I created a transition layer on 21/10/2016 and it took 23 hours to run to produce the *.tif files.</w:t>
      </w:r>
    </w:p>
    <w:p w14:paraId="6427012B" w14:textId="77777777" w:rsidR="00FB1DC5" w:rsidRDefault="00FB1DC5" w:rsidP="000E5536">
      <w:pPr>
        <w:pStyle w:val="Heading6"/>
      </w:pPr>
      <w:r>
        <w:t>Creating the tiles using arcpy</w:t>
      </w:r>
    </w:p>
    <w:p w14:paraId="4764B26D" w14:textId="77777777" w:rsidR="00FB1DC5" w:rsidRDefault="00FB1DC5" w:rsidP="000E5536">
      <w:pPr>
        <w:pStyle w:val="Heading7"/>
      </w:pPr>
      <w:r>
        <w:t>Download to JRC</w:t>
      </w:r>
    </w:p>
    <w:p w14:paraId="7D1DD756" w14:textId="77777777" w:rsidR="00FB1DC5" w:rsidRDefault="00FB1DC5" w:rsidP="000E5536">
      <w:pPr>
        <w:pStyle w:val="BodyText2"/>
      </w:pPr>
      <w:r>
        <w:t>I have written a tool to download the data from a Google Cloud Storage bucket (called water-world).</w:t>
      </w:r>
    </w:p>
    <w:p w14:paraId="7CDAF2FA" w14:textId="77777777" w:rsidR="00FB1DC5" w:rsidRPr="00A31567" w:rsidRDefault="00FB1DC5" w:rsidP="000E5536">
      <w:pPr>
        <w:pStyle w:val="BodyText2"/>
      </w:pPr>
      <w:r>
        <w:t>There are 189 datasets for the transition layer (</w:t>
      </w: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hich has a region of </w:t>
      </w:r>
    </w:p>
    <w:p w14:paraId="76A86105" w14:textId="77777777" w:rsidR="00FB1DC5" w:rsidRDefault="00FB1DC5" w:rsidP="000E5536">
      <w:pPr>
        <w:pStyle w:val="Heading7"/>
      </w:pPr>
      <w:r>
        <w:t>Tiling</w:t>
      </w:r>
    </w:p>
    <w:p w14:paraId="349EF4ED" w14:textId="77777777" w:rsidR="00FB1DC5" w:rsidRDefault="00FB1DC5" w:rsidP="000E5536">
      <w:pPr>
        <w:pStyle w:val="BodyText2"/>
      </w:pPr>
      <w:r>
        <w:t>Horizontally we have same size rasters when divided by: 2,3,6,9,18,47</w:t>
      </w:r>
    </w:p>
    <w:p w14:paraId="51270888" w14:textId="77777777" w:rsidR="00FB1DC5" w:rsidRDefault="00FB1DC5" w:rsidP="000E5536">
      <w:pPr>
        <w:pStyle w:val="BodyText2"/>
      </w:pPr>
      <w:r>
        <w:t>Vertically we have same size rasters when divided by: 2</w:t>
      </w:r>
    </w:p>
    <w:p w14:paraId="617F1A7A" w14:textId="77777777" w:rsidR="00FB1DC5" w:rsidRDefault="00FB1DC5" w:rsidP="000E5536">
      <w:pPr>
        <w:pStyle w:val="BodyText2"/>
      </w:pPr>
      <w:r>
        <w:t xml:space="preserve">2x2 would be </w:t>
      </w:r>
      <w:r w:rsidRPr="005A27DB">
        <w:t>667</w:t>
      </w:r>
      <w:r>
        <w:t>,</w:t>
      </w:r>
      <w:r w:rsidRPr="005A27DB">
        <w:t>917</w:t>
      </w:r>
      <w:r>
        <w:t xml:space="preserve"> x </w:t>
      </w:r>
      <w:r w:rsidRPr="005A27DB">
        <w:t>267</w:t>
      </w:r>
      <w:r>
        <w:t>,</w:t>
      </w:r>
      <w:r w:rsidRPr="005A27DB">
        <w:t>167</w:t>
      </w:r>
    </w:p>
    <w:p w14:paraId="6427A8B0" w14:textId="77777777" w:rsidR="00FB1DC5" w:rsidRDefault="00FB1DC5" w:rsidP="000E5536">
      <w:pPr>
        <w:pStyle w:val="BodyText2"/>
      </w:pPr>
      <w:r>
        <w:t xml:space="preserve">3x2 would be </w:t>
      </w:r>
      <w:r w:rsidRPr="005A27DB">
        <w:t>445</w:t>
      </w:r>
      <w:r>
        <w:t>,</w:t>
      </w:r>
      <w:r w:rsidRPr="005A27DB">
        <w:t>278</w:t>
      </w:r>
      <w:r>
        <w:t xml:space="preserve"> x </w:t>
      </w:r>
      <w:r w:rsidRPr="005A27DB">
        <w:t>267</w:t>
      </w:r>
      <w:r>
        <w:t>,</w:t>
      </w:r>
      <w:r w:rsidRPr="005A27DB">
        <w:t>167</w:t>
      </w:r>
    </w:p>
    <w:p w14:paraId="607F5721" w14:textId="77777777" w:rsidR="00FB1DC5" w:rsidRDefault="00FB1DC5" w:rsidP="000E5536">
      <w:pPr>
        <w:pStyle w:val="BodyText2"/>
      </w:pPr>
      <w:r>
        <w:t xml:space="preserve">6x2 would be </w:t>
      </w:r>
      <w:r w:rsidRPr="005A27DB">
        <w:t>222</w:t>
      </w:r>
      <w:r>
        <w:t>,</w:t>
      </w:r>
      <w:r w:rsidRPr="005A27DB">
        <w:t>639</w:t>
      </w:r>
      <w:r>
        <w:t xml:space="preserve"> x </w:t>
      </w:r>
      <w:r w:rsidRPr="005A27DB">
        <w:t>267</w:t>
      </w:r>
      <w:r>
        <w:t>,</w:t>
      </w:r>
      <w:r w:rsidRPr="005A27DB">
        <w:t>167</w:t>
      </w:r>
    </w:p>
    <w:p w14:paraId="103E7C1C" w14:textId="77777777" w:rsidR="00FB1DC5" w:rsidRDefault="00FB1DC5" w:rsidP="000E5536">
      <w:pPr>
        <w:pStyle w:val="Heading8"/>
      </w:pPr>
      <w:r>
        <w:lastRenderedPageBreak/>
        <w:t>Creating the tiled data</w:t>
      </w:r>
    </w:p>
    <w:p w14:paraId="482BFFF5" w14:textId="77777777" w:rsidR="00FB1DC5" w:rsidRDefault="00FB1DC5" w:rsidP="000E5536">
      <w:pPr>
        <w:pStyle w:val="Heading8"/>
      </w:pPr>
      <w:r>
        <w:t>Output thumbnails of those tiles</w:t>
      </w:r>
    </w:p>
    <w:p w14:paraId="5B074646" w14:textId="77777777" w:rsidR="00FB1DC5" w:rsidRDefault="00FB1DC5" w:rsidP="000E5536">
      <w:pPr>
        <w:pStyle w:val="Heading7"/>
      </w:pPr>
      <w:r>
        <w:t>Metadata</w:t>
      </w:r>
    </w:p>
    <w:p w14:paraId="411FD754" w14:textId="77777777" w:rsidR="00FB1DC5" w:rsidRDefault="00FB1DC5" w:rsidP="000E5536">
      <w:pPr>
        <w:pStyle w:val="BodyText2"/>
      </w:pPr>
      <w:r>
        <w:t xml:space="preserve">ArcGIS has an in-built metadata editor that saves metadata in a number of different standards to an XML file but these don’t open in QGIS. You can create XML metadata files in QGIS using the Metatools plugin and at least these are viewable in ArcGIS. </w:t>
      </w:r>
    </w:p>
    <w:p w14:paraId="7D947A91" w14:textId="77777777" w:rsidR="00FB1DC5" w:rsidRDefault="00FB1DC5" w:rsidP="000E5536">
      <w:pPr>
        <w:pStyle w:val="BodyText2"/>
      </w:pPr>
      <w:r>
        <w:t xml:space="preserve">Metatools only reads FGDC and 19115 – but Steve said don’t use FGDC – so we have to output the metadata as 19115 but there aren’t any ESRI translators. However, I’ve just discovered that </w:t>
      </w:r>
      <w:r w:rsidRPr="007477EB">
        <w:t>ISO 19139 is an XML encoding of ISO 19115</w:t>
      </w:r>
      <w:r>
        <w:t xml:space="preserve"> so we can use that.</w:t>
      </w:r>
    </w:p>
    <w:p w14:paraId="442F10B3" w14:textId="77777777" w:rsidR="00FB1DC5" w:rsidRDefault="00FB1DC5" w:rsidP="000E5536">
      <w:pPr>
        <w:pStyle w:val="BodyText2"/>
      </w:pPr>
      <w:r>
        <w:t>Which tool you use to create the metadata dictates where it can be read:</w:t>
      </w:r>
    </w:p>
    <w:tbl>
      <w:tblPr>
        <w:tblStyle w:val="ListTable3-Accent11"/>
        <w:tblW w:w="0" w:type="auto"/>
        <w:tblLook w:val="04A0" w:firstRow="1" w:lastRow="0" w:firstColumn="1" w:lastColumn="0" w:noHBand="0" w:noVBand="1"/>
      </w:tblPr>
      <w:tblGrid>
        <w:gridCol w:w="2337"/>
        <w:gridCol w:w="1109"/>
        <w:gridCol w:w="1012"/>
        <w:gridCol w:w="2338"/>
      </w:tblGrid>
      <w:tr w:rsidR="00FB1DC5" w:rsidRPr="001206A6" w14:paraId="65EF2045"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Pr>
          <w:p w14:paraId="5CA07EF7" w14:textId="77777777" w:rsidR="00FB1DC5" w:rsidRPr="001206A6" w:rsidRDefault="00FB1DC5" w:rsidP="000E5536">
            <w:pPr>
              <w:pStyle w:val="TableTextHeader"/>
            </w:pPr>
            <w:r w:rsidRPr="001206A6">
              <w:t>Write tool</w:t>
            </w:r>
          </w:p>
        </w:tc>
        <w:tc>
          <w:tcPr>
            <w:tcW w:w="1109" w:type="dxa"/>
          </w:tcPr>
          <w:p w14:paraId="14339EB4" w14:textId="77777777" w:rsidR="00FB1DC5" w:rsidRPr="001206A6"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rsidRPr="001206A6">
              <w:t>read in ArcGIS</w:t>
            </w:r>
          </w:p>
        </w:tc>
        <w:tc>
          <w:tcPr>
            <w:tcW w:w="1012" w:type="dxa"/>
          </w:tcPr>
          <w:p w14:paraId="1B5C121F" w14:textId="77777777" w:rsidR="00FB1DC5" w:rsidRPr="001206A6"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rsidRPr="001206A6">
              <w:t>read in QGIS</w:t>
            </w:r>
          </w:p>
        </w:tc>
        <w:tc>
          <w:tcPr>
            <w:tcW w:w="2338" w:type="dxa"/>
          </w:tcPr>
          <w:p w14:paraId="362FE19D" w14:textId="77777777" w:rsidR="00FB1DC5" w:rsidRPr="001206A6"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p>
        </w:tc>
      </w:tr>
      <w:tr w:rsidR="00FB1DC5" w:rsidRPr="001206A6" w14:paraId="10B37A64"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1B5E7E9" w14:textId="77777777" w:rsidR="00FB1DC5" w:rsidRPr="001206A6" w:rsidRDefault="00FB1DC5" w:rsidP="000E5536">
            <w:pPr>
              <w:pStyle w:val="TableText"/>
            </w:pPr>
            <w:r w:rsidRPr="001206A6">
              <w:t>JRC INSPIRE Metadata Editor</w:t>
            </w:r>
          </w:p>
        </w:tc>
        <w:tc>
          <w:tcPr>
            <w:tcW w:w="1109" w:type="dxa"/>
          </w:tcPr>
          <w:p w14:paraId="5A8E9E40"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r w:rsidRPr="001206A6">
              <w:t>Y</w:t>
            </w:r>
          </w:p>
        </w:tc>
        <w:tc>
          <w:tcPr>
            <w:tcW w:w="1012" w:type="dxa"/>
          </w:tcPr>
          <w:p w14:paraId="2C59D777"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r w:rsidRPr="001206A6">
              <w:t>N</w:t>
            </w:r>
          </w:p>
        </w:tc>
        <w:tc>
          <w:tcPr>
            <w:tcW w:w="2338" w:type="dxa"/>
          </w:tcPr>
          <w:p w14:paraId="0DABBE62"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r>
      <w:tr w:rsidR="00FB1DC5" w:rsidRPr="001206A6" w14:paraId="687D4BE8" w14:textId="77777777" w:rsidTr="006014CC">
        <w:tc>
          <w:tcPr>
            <w:cnfStyle w:val="001000000000" w:firstRow="0" w:lastRow="0" w:firstColumn="1" w:lastColumn="0" w:oddVBand="0" w:evenVBand="0" w:oddHBand="0" w:evenHBand="0" w:firstRowFirstColumn="0" w:firstRowLastColumn="0" w:lastRowFirstColumn="0" w:lastRowLastColumn="0"/>
            <w:tcW w:w="2337" w:type="dxa"/>
          </w:tcPr>
          <w:p w14:paraId="506AF810" w14:textId="77777777" w:rsidR="00FB1DC5" w:rsidRPr="001206A6" w:rsidRDefault="00FB1DC5" w:rsidP="000E5536">
            <w:pPr>
              <w:pStyle w:val="TableText"/>
            </w:pPr>
            <w:r w:rsidRPr="001206A6">
              <w:t>ArcGIS Metadata Editor</w:t>
            </w:r>
          </w:p>
        </w:tc>
        <w:tc>
          <w:tcPr>
            <w:tcW w:w="1109" w:type="dxa"/>
          </w:tcPr>
          <w:p w14:paraId="32BB5E52" w14:textId="77777777" w:rsidR="00FB1DC5" w:rsidRPr="001206A6" w:rsidRDefault="00FB1DC5" w:rsidP="000E5536">
            <w:pPr>
              <w:pStyle w:val="TableText"/>
              <w:cnfStyle w:val="000000000000" w:firstRow="0" w:lastRow="0" w:firstColumn="0" w:lastColumn="0" w:oddVBand="0" w:evenVBand="0" w:oddHBand="0" w:evenHBand="0" w:firstRowFirstColumn="0" w:firstRowLastColumn="0" w:lastRowFirstColumn="0" w:lastRowLastColumn="0"/>
            </w:pPr>
            <w:r w:rsidRPr="001206A6">
              <w:t>Y</w:t>
            </w:r>
          </w:p>
        </w:tc>
        <w:tc>
          <w:tcPr>
            <w:tcW w:w="1012" w:type="dxa"/>
          </w:tcPr>
          <w:p w14:paraId="591E47D4" w14:textId="77777777" w:rsidR="00FB1DC5" w:rsidRPr="001206A6" w:rsidRDefault="00FB1DC5" w:rsidP="000E5536">
            <w:pPr>
              <w:pStyle w:val="TableText"/>
              <w:cnfStyle w:val="000000000000" w:firstRow="0" w:lastRow="0" w:firstColumn="0" w:lastColumn="0" w:oddVBand="0" w:evenVBand="0" w:oddHBand="0" w:evenHBand="0" w:firstRowFirstColumn="0" w:firstRowLastColumn="0" w:lastRowFirstColumn="0" w:lastRowLastColumn="0"/>
            </w:pPr>
            <w:r w:rsidRPr="001206A6">
              <w:t>N</w:t>
            </w:r>
          </w:p>
        </w:tc>
        <w:tc>
          <w:tcPr>
            <w:tcW w:w="2338" w:type="dxa"/>
          </w:tcPr>
          <w:p w14:paraId="79B67A43" w14:textId="77777777" w:rsidR="00FB1DC5" w:rsidRPr="001206A6" w:rsidRDefault="00FB1DC5" w:rsidP="000E5536">
            <w:pPr>
              <w:pStyle w:val="TableText"/>
              <w:cnfStyle w:val="000000000000" w:firstRow="0" w:lastRow="0" w:firstColumn="0" w:lastColumn="0" w:oddVBand="0" w:evenVBand="0" w:oddHBand="0" w:evenHBand="0" w:firstRowFirstColumn="0" w:firstRowLastColumn="0" w:lastRowFirstColumn="0" w:lastRowLastColumn="0"/>
            </w:pPr>
          </w:p>
        </w:tc>
      </w:tr>
      <w:tr w:rsidR="00FB1DC5" w:rsidRPr="001206A6" w14:paraId="18CD87D5"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9D5EEF4" w14:textId="77777777" w:rsidR="00FB1DC5" w:rsidRPr="001206A6" w:rsidRDefault="00FB1DC5" w:rsidP="000E5536">
            <w:pPr>
              <w:pStyle w:val="TableText"/>
            </w:pPr>
            <w:r>
              <w:t>ArcGIS Metadata exported as FGDC</w:t>
            </w:r>
          </w:p>
        </w:tc>
        <w:tc>
          <w:tcPr>
            <w:tcW w:w="1109" w:type="dxa"/>
          </w:tcPr>
          <w:p w14:paraId="0F3CE128"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c>
          <w:tcPr>
            <w:tcW w:w="1012" w:type="dxa"/>
          </w:tcPr>
          <w:p w14:paraId="2D967F31"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c>
          <w:tcPr>
            <w:tcW w:w="2338" w:type="dxa"/>
          </w:tcPr>
          <w:p w14:paraId="019A5578"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r>
    </w:tbl>
    <w:p w14:paraId="1FE0A271" w14:textId="77777777" w:rsidR="00FB1DC5" w:rsidRDefault="00FB1DC5" w:rsidP="000E5536">
      <w:pPr>
        <w:pStyle w:val="BodyText2"/>
      </w:pPr>
      <w:r>
        <w:t>When you click on a file in ArcCatalog and it hasn’t got metadata then it creates it immediately as an XML file without asking. If you have created metadata in QGIS and you click on the spatial dataset in ArcCatalog, first it will add its own metadata elements after the &lt;</w:t>
      </w:r>
      <w:r w:rsidRPr="00852665">
        <w:t>metainfo</w:t>
      </w:r>
      <w:r>
        <w:t>&gt; tag and then it will ask you if you want to convert it to ArcGIS format – if you do you won’t then be able to open it again in QGIS. Also, if you edit it in ArcCatalog you won’t then be able to edit it again in QGIS.</w:t>
      </w:r>
    </w:p>
    <w:p w14:paraId="07C4808A" w14:textId="77777777" w:rsidR="00FB1DC5" w:rsidRDefault="00FB1DC5" w:rsidP="000E5536">
      <w:pPr>
        <w:pStyle w:val="BodyText2"/>
      </w:pPr>
      <w:r>
        <w:t>ANSWER: Populate the metadata in ArcGIS using its own metadata format and then export to FGDC so it can be read in QGIS.</w:t>
      </w:r>
    </w:p>
    <w:p w14:paraId="1883E1CC" w14:textId="77777777" w:rsidR="00FB1DC5" w:rsidRDefault="00FB1DC5" w:rsidP="000E5536">
      <w:pPr>
        <w:pStyle w:val="BodyText2"/>
      </w:pPr>
      <w:r>
        <w:t xml:space="preserve">To get the metadata as HTML see </w:t>
      </w:r>
      <w:r>
        <w:fldChar w:fldCharType="begin"/>
      </w:r>
      <w:r>
        <w:instrText xml:space="preserve"> REF _Ref464223335 \h </w:instrText>
      </w:r>
      <w:r>
        <w:fldChar w:fldCharType="separate"/>
      </w:r>
      <w:r>
        <w:t>Exporting to HTML</w:t>
      </w:r>
      <w:r>
        <w:fldChar w:fldCharType="end"/>
      </w:r>
      <w:r>
        <w:t xml:space="preserve">. </w:t>
      </w:r>
    </w:p>
    <w:p w14:paraId="167A1F06" w14:textId="77777777" w:rsidR="00FB1DC5" w:rsidRDefault="00FB1DC5" w:rsidP="000E5536">
      <w:pPr>
        <w:pStyle w:val="BodyText2"/>
      </w:pPr>
      <w:r>
        <w:t>We need to create a Metadata Template in ArcGIS to use for all the water datasets. But:</w:t>
      </w:r>
    </w:p>
    <w:p w14:paraId="6604E515" w14:textId="77777777" w:rsidR="00FB1DC5" w:rsidRPr="0008732E" w:rsidRDefault="00FB1DC5" w:rsidP="000E5536">
      <w:pPr>
        <w:pStyle w:val="ListBullet2"/>
      </w:pPr>
      <w:r>
        <w:rPr>
          <w:shd w:val="clear" w:color="auto" w:fill="FEFEFE"/>
        </w:rPr>
        <w:t>any properties that were automatically added by ArcGIS to the source metadata are removed</w:t>
      </w:r>
    </w:p>
    <w:p w14:paraId="64D54C27" w14:textId="77777777" w:rsidR="00FB1DC5" w:rsidRDefault="00FB1DC5" w:rsidP="000E5536">
      <w:pPr>
        <w:pStyle w:val="ListBullet2"/>
      </w:pPr>
      <w:r w:rsidRPr="0008732E">
        <w:t>any unique identifiers in the source metadata are removed to ensure they remain unique</w:t>
      </w:r>
    </w:p>
    <w:p w14:paraId="65D75D84" w14:textId="77777777" w:rsidR="00FB1DC5" w:rsidRDefault="00FB1DC5" w:rsidP="000E5536">
      <w:pPr>
        <w:pStyle w:val="ListBullet2"/>
      </w:pPr>
      <w:r w:rsidRPr="002A6DF8">
        <w:t>metadata elements with an asterisk were updated automatically</w:t>
      </w:r>
    </w:p>
    <w:p w14:paraId="122B79A2" w14:textId="77777777" w:rsidR="00FB1DC5" w:rsidRDefault="00FB1DC5" w:rsidP="000E5536">
      <w:pPr>
        <w:pStyle w:val="ListBullet2"/>
      </w:pPr>
      <w:r>
        <w:t>you can right click on a tool and select Batch.. which allows you to run the tool on multiple datasets, e.g. to import a metadata template to multiple datasets</w:t>
      </w:r>
    </w:p>
    <w:p w14:paraId="28E5E5D0" w14:textId="77777777" w:rsidR="00FB1DC5" w:rsidRDefault="00FB1DC5" w:rsidP="000E5536">
      <w:pPr>
        <w:pStyle w:val="BodyText2"/>
      </w:pPr>
      <w:r>
        <w:t xml:space="preserve">Online document for creating a metadata </w:t>
      </w:r>
      <w:hyperlink r:id="rId81" w:history="1">
        <w:r w:rsidRPr="00D22325">
          <w:rPr>
            <w:rStyle w:val="Hyperlink"/>
          </w:rPr>
          <w:t>template</w:t>
        </w:r>
      </w:hyperlink>
      <w:r>
        <w:t xml:space="preserve">. </w:t>
      </w:r>
    </w:p>
    <w:p w14:paraId="16AE2B9D" w14:textId="77777777" w:rsidR="00FB1DC5" w:rsidRDefault="00FB1DC5" w:rsidP="000E5536">
      <w:pPr>
        <w:pStyle w:val="Heading8"/>
      </w:pPr>
      <w:r>
        <w:t>Creating a metadata template</w:t>
      </w:r>
    </w:p>
    <w:p w14:paraId="32CBF1B7" w14:textId="77777777" w:rsidR="00FB1DC5" w:rsidRDefault="00FB1DC5" w:rsidP="000E5536">
      <w:pPr>
        <w:pStyle w:val="Heading9"/>
      </w:pPr>
      <w:r>
        <w:t>From an existing item</w:t>
      </w:r>
    </w:p>
    <w:p w14:paraId="5504BE7D" w14:textId="77777777" w:rsidR="00FB1DC5" w:rsidRDefault="00FB1DC5" w:rsidP="000E5536">
      <w:pPr>
        <w:pStyle w:val="BodyText2"/>
      </w:pPr>
      <w:r>
        <w:t>Created a test metadata template (‘</w:t>
      </w:r>
      <w:r w:rsidRPr="00422811">
        <w:t>E:\cottaan\My Documents\ArcGIS\Google Earth Engine Downloads\metadata</w:t>
      </w:r>
      <w:r>
        <w:t>\</w:t>
      </w:r>
      <w:r w:rsidRPr="00422811">
        <w:t>metadata_template.xml</w:t>
      </w:r>
      <w:r>
        <w:t>’) using an existing item then tried to import it but got an error:</w:t>
      </w:r>
    </w:p>
    <w:p w14:paraId="320CA66A" w14:textId="77777777" w:rsidR="00FB1DC5" w:rsidRDefault="00FB1DC5" w:rsidP="000E5536">
      <w:pPr>
        <w:pStyle w:val="GPError"/>
        <w:rPr>
          <w:lang w:bidi="ar-SA"/>
        </w:rPr>
      </w:pPr>
      <w:r>
        <w:rPr>
          <w:lang w:bidi="ar-SA"/>
        </w:rPr>
        <w:t>The process did not execute because the precondition is false</w:t>
      </w:r>
    </w:p>
    <w:p w14:paraId="2A5904A7" w14:textId="77777777" w:rsidR="00FB1DC5" w:rsidRDefault="00FB1DC5" w:rsidP="000E5536">
      <w:pPr>
        <w:pStyle w:val="BodyText2"/>
      </w:pPr>
      <w:r>
        <w:t>However, the Metadata Importer tool (in the Conversion | Metadata toolbox) does import and create an xml file although you have to choose the right metadata style to be able to see the metadata in ArcGIS. But it’s not editable!</w:t>
      </w:r>
    </w:p>
    <w:p w14:paraId="341453D5" w14:textId="77777777" w:rsidR="00FB1DC5" w:rsidRDefault="00FB1DC5" w:rsidP="000E5536">
      <w:pPr>
        <w:pStyle w:val="Heading9"/>
      </w:pPr>
      <w:r>
        <w:t>From scratch</w:t>
      </w:r>
    </w:p>
    <w:p w14:paraId="0AE0F211" w14:textId="77777777" w:rsidR="00FB1DC5" w:rsidRDefault="00FB1DC5" w:rsidP="000E5536">
      <w:pPr>
        <w:pStyle w:val="BodyText2"/>
      </w:pPr>
      <w:r>
        <w:t xml:space="preserve">Following the instructions </w:t>
      </w:r>
      <w:hyperlink r:id="rId82" w:history="1">
        <w:r w:rsidRPr="0089228A">
          <w:rPr>
            <w:rStyle w:val="Hyperlink"/>
          </w:rPr>
          <w:t>here</w:t>
        </w:r>
      </w:hyperlink>
      <w:r>
        <w:t xml:space="preserve"> and this seems to at least work.</w:t>
      </w:r>
    </w:p>
    <w:p w14:paraId="72B327ED" w14:textId="77777777" w:rsidR="00FB1DC5" w:rsidRDefault="00FB1DC5" w:rsidP="000E5536">
      <w:pPr>
        <w:pStyle w:val="Heading8"/>
      </w:pPr>
      <w:r>
        <w:t xml:space="preserve">Creating metadata in the TIFF with GDAL </w:t>
      </w:r>
    </w:p>
    <w:p w14:paraId="5E0FA050" w14:textId="77777777" w:rsidR="00FB1DC5" w:rsidRDefault="00FB1DC5" w:rsidP="000E5536">
      <w:pPr>
        <w:pStyle w:val="BodyText2"/>
      </w:pPr>
      <w:r>
        <w:t xml:space="preserve">This actually writes the metadata into the TIFF file itself (see </w:t>
      </w:r>
      <w:r>
        <w:fldChar w:fldCharType="begin"/>
      </w:r>
      <w:r>
        <w:instrText xml:space="preserve"> REF _Ref464569146 \h </w:instrText>
      </w:r>
      <w:r>
        <w:fldChar w:fldCharType="separate"/>
      </w:r>
      <w:r>
        <w:t>Command line</w:t>
      </w:r>
      <w:r>
        <w:fldChar w:fldCharType="end"/>
      </w:r>
      <w:r>
        <w:t>) and the Metadata appears in the Metadata tab in QGIS.</w:t>
      </w:r>
    </w:p>
    <w:p w14:paraId="18860896" w14:textId="77777777" w:rsidR="00FB1DC5" w:rsidRDefault="00FB1DC5" w:rsidP="000E5536">
      <w:pPr>
        <w:pStyle w:val="Heading8"/>
      </w:pPr>
      <w:r>
        <w:t>Import metadata template for the dataset - arcpy</w:t>
      </w:r>
    </w:p>
    <w:p w14:paraId="69042F11" w14:textId="77777777" w:rsidR="00FB1DC5" w:rsidRDefault="00FB1DC5" w:rsidP="000E5536">
      <w:pPr>
        <w:pStyle w:val="Heading8"/>
      </w:pPr>
      <w:r>
        <w:t>Export metadata as html and then to pdf -arcpy</w:t>
      </w:r>
    </w:p>
    <w:p w14:paraId="608E9171" w14:textId="77777777" w:rsidR="00FB1DC5" w:rsidRDefault="00FB1DC5" w:rsidP="000E5536">
      <w:pPr>
        <w:pStyle w:val="BodyText2"/>
      </w:pPr>
    </w:p>
    <w:p w14:paraId="586E75F7" w14:textId="77777777" w:rsidR="00FB1DC5" w:rsidRDefault="00FB1DC5" w:rsidP="000E5536">
      <w:pPr>
        <w:pStyle w:val="Heading8"/>
      </w:pPr>
      <w:r>
        <w:t>No data value</w:t>
      </w:r>
    </w:p>
    <w:p w14:paraId="20B05D5F" w14:textId="77777777" w:rsidR="00FB1DC5" w:rsidRDefault="00FB1DC5" w:rsidP="000E5536">
      <w:pPr>
        <w:pStyle w:val="Heading9"/>
      </w:pPr>
      <w:r>
        <w:t>Setting no data values in gdal</w:t>
      </w:r>
    </w:p>
    <w:p w14:paraId="28FADAC8" w14:textId="77777777" w:rsidR="00FB1DC5" w:rsidRDefault="00FB1DC5" w:rsidP="000E5536">
      <w:pPr>
        <w:pStyle w:val="BodyText2"/>
      </w:pPr>
      <w:r>
        <w:lastRenderedPageBreak/>
        <w:t xml:space="preserve">There is a gdal metadata tag for no data values – see </w:t>
      </w:r>
      <w:hyperlink r:id="rId83" w:history="1">
        <w:r w:rsidRPr="0043769F">
          <w:rPr>
            <w:rStyle w:val="Hyperlink"/>
          </w:rPr>
          <w:t>here</w:t>
        </w:r>
      </w:hyperlink>
      <w:r>
        <w:t xml:space="preserve">. See </w:t>
      </w:r>
      <w:r>
        <w:fldChar w:fldCharType="begin"/>
      </w:r>
      <w:r>
        <w:instrText xml:space="preserve"> REF _Ref464651649 \h </w:instrText>
      </w:r>
      <w:r>
        <w:fldChar w:fldCharType="separate"/>
      </w:r>
      <w:r>
        <w:t>Set no data value</w:t>
      </w:r>
      <w:r>
        <w:fldChar w:fldCharType="end"/>
      </w:r>
      <w:r>
        <w:t xml:space="preserve"> to see how to change the no data value. </w:t>
      </w:r>
    </w:p>
    <w:p w14:paraId="3AA7F942" w14:textId="77777777" w:rsidR="00FB1DC5" w:rsidRPr="00A053BA" w:rsidRDefault="00FB1DC5" w:rsidP="000E5536">
      <w:pPr>
        <w:pStyle w:val="BodyText2"/>
      </w:pPr>
      <w:r>
        <w:t>This is the correct way to do it. Now when you add the data in QGIS and ArcGIS masked data are transparent!</w:t>
      </w:r>
    </w:p>
    <w:p w14:paraId="59122135" w14:textId="77777777" w:rsidR="00FB1DC5" w:rsidRDefault="00FB1DC5" w:rsidP="000E5536">
      <w:pPr>
        <w:pStyle w:val="Heading9"/>
      </w:pPr>
      <w:r>
        <w:t>Setting no data values in ArcGIS</w:t>
      </w:r>
    </w:p>
    <w:p w14:paraId="2790CBFE" w14:textId="77777777" w:rsidR="00FB1DC5" w:rsidRPr="00B348A4" w:rsidRDefault="00FB1DC5" w:rsidP="000E5536">
      <w:pPr>
        <w:pStyle w:val="BodyText2"/>
      </w:pPr>
      <w:r>
        <w:t>You can also set no data values in ArcGIS using the ‘Data Management | Raster | Raster Properties | Set Raster Properties’ tool. These values are stored internally in the .tif file.</w:t>
      </w:r>
    </w:p>
    <w:p w14:paraId="78EE8BAA" w14:textId="77777777" w:rsidR="00FB1DC5" w:rsidRDefault="00FB1DC5" w:rsidP="000E5536">
      <w:pPr>
        <w:pStyle w:val="Heading7"/>
      </w:pPr>
      <w:r>
        <w:t>Pyramids</w:t>
      </w:r>
    </w:p>
    <w:p w14:paraId="7270E208" w14:textId="77777777" w:rsidR="00FB1DC5" w:rsidRPr="00CE0EBE" w:rsidRDefault="00FB1DC5" w:rsidP="000E5536">
      <w:pPr>
        <w:pStyle w:val="BodyText2"/>
      </w:pPr>
      <w:r>
        <w:t>Pyramids for the transition datasets (189 TIFFs in total) took 2 hours. However, these are shared with QGIS and so once they are created they are useful in ArcGIS and QGIS. The pyramids are stored in *.ovr files.</w:t>
      </w:r>
    </w:p>
    <w:p w14:paraId="6F9C2EAF" w14:textId="77777777" w:rsidR="00FB1DC5" w:rsidRDefault="00FB1DC5" w:rsidP="000E5536">
      <w:pPr>
        <w:pStyle w:val="Heading9"/>
      </w:pPr>
      <w:r>
        <w:t>Writing other metadata in gdal</w:t>
      </w:r>
    </w:p>
    <w:p w14:paraId="55B7F16D" w14:textId="77777777" w:rsidR="00FB1DC5" w:rsidRDefault="00FB1DC5" w:rsidP="000E5536">
      <w:pPr>
        <w:pStyle w:val="Heading9"/>
      </w:pPr>
      <w:r>
        <w:t>Zip the data, metadata, license etc into a zip file</w:t>
      </w:r>
    </w:p>
    <w:p w14:paraId="0CB5B433" w14:textId="77777777" w:rsidR="00FB1DC5" w:rsidRDefault="00FB1DC5" w:rsidP="000E5536">
      <w:pPr>
        <w:pStyle w:val="Heading7"/>
      </w:pPr>
      <w:r>
        <w:t>Symbolising</w:t>
      </w:r>
    </w:p>
    <w:p w14:paraId="31CEB496" w14:textId="77777777" w:rsidR="00FB1DC5" w:rsidRDefault="00FB1DC5" w:rsidP="000E5536">
      <w:pPr>
        <w:pStyle w:val="Heading8"/>
      </w:pPr>
      <w:r>
        <w:t>Color maps</w:t>
      </w:r>
    </w:p>
    <w:p w14:paraId="61F2B0D6" w14:textId="77777777" w:rsidR="00FB1DC5" w:rsidRDefault="00FB1DC5" w:rsidP="000E5536">
      <w:pPr>
        <w:pStyle w:val="BodyText2"/>
      </w:pPr>
      <w:r>
        <w:t xml:space="preserve">TIFFs </w:t>
      </w:r>
      <w:r w:rsidRPr="00C6703B">
        <w:t>have the color map information stored internally within the raster dataset itself</w:t>
      </w:r>
      <w:r>
        <w:t xml:space="preserve"> so we can set this in gdal (from </w:t>
      </w:r>
      <w:hyperlink r:id="rId84" w:history="1">
        <w:r w:rsidRPr="00337B96">
          <w:rPr>
            <w:rStyle w:val="Hyperlink"/>
          </w:rPr>
          <w:t>here</w:t>
        </w:r>
      </w:hyperlink>
      <w:r>
        <w:t>).</w:t>
      </w:r>
    </w:p>
    <w:p w14:paraId="3676F37C" w14:textId="77777777" w:rsidR="00FB1DC5" w:rsidRDefault="00FB1DC5" w:rsidP="000E5536">
      <w:pPr>
        <w:pStyle w:val="BodyText2"/>
      </w:pPr>
      <w:r>
        <w:t>The raster datasets have attribute tables. These files have a *</w:t>
      </w:r>
      <w:r w:rsidRPr="000F2543">
        <w:t>.vat.dbf</w:t>
      </w:r>
      <w:r>
        <w:t xml:space="preserve"> extension (another file with the extension cpg is for storing the code page used in the attribute table). Attribute tables are not implemented in QGIS currently.</w:t>
      </w:r>
    </w:p>
    <w:p w14:paraId="0C67AB8D" w14:textId="77777777" w:rsidR="00FB1DC5" w:rsidRDefault="00FB1DC5" w:rsidP="000E5536">
      <w:pPr>
        <w:pStyle w:val="BodyText2"/>
      </w:pPr>
      <w:r>
        <w:t xml:space="preserve">If you run the ESRI tool ‘Data Management | Raster | Raster Properties | Add Colormap’ it creates a *.clr file for the raster. This is good for ArcGIS if users add the *.tif file instead of the *.lyr file as the colors are preserved, but it is not used in QGIS. Also, the colormap does not include the labels. However, different color map files used in the tool result in different color maps in the *.tif. </w:t>
      </w:r>
    </w:p>
    <w:p w14:paraId="002CE8FD" w14:textId="77777777" w:rsidR="00FB1DC5" w:rsidRDefault="00FB1DC5" w:rsidP="000E5536">
      <w:pPr>
        <w:pStyle w:val="BodyText2"/>
      </w:pPr>
      <w:r>
        <w:t>Using the following colormap file produces a *.clr file alongside the raster:</w:t>
      </w:r>
    </w:p>
    <w:p w14:paraId="55F2DE31" w14:textId="77777777" w:rsidR="00FB1DC5" w:rsidRDefault="00FB1DC5" w:rsidP="000E5536">
      <w:pPr>
        <w:pStyle w:val="Tiny"/>
      </w:pPr>
      <w:r>
        <w:t>-1 255 255 255</w:t>
      </w:r>
    </w:p>
    <w:p w14:paraId="6142E50D" w14:textId="77777777" w:rsidR="00FB1DC5" w:rsidRDefault="00FB1DC5" w:rsidP="000E5536">
      <w:pPr>
        <w:pStyle w:val="Tiny"/>
      </w:pPr>
      <w:r>
        <w:t>1 0 0 221</w:t>
      </w:r>
    </w:p>
    <w:p w14:paraId="5E5A177C" w14:textId="77777777" w:rsidR="00FB1DC5" w:rsidRDefault="00FB1DC5" w:rsidP="000E5536">
      <w:pPr>
        <w:pStyle w:val="Tiny"/>
      </w:pPr>
      <w:r>
        <w:t>2 34 177 76</w:t>
      </w:r>
    </w:p>
    <w:p w14:paraId="4143E23D" w14:textId="77777777" w:rsidR="00FB1DC5" w:rsidRDefault="00FB1DC5" w:rsidP="000E5536">
      <w:pPr>
        <w:pStyle w:val="Tiny"/>
      </w:pPr>
      <w:r>
        <w:t>3 209 16 45</w:t>
      </w:r>
    </w:p>
    <w:p w14:paraId="644B111B" w14:textId="77777777" w:rsidR="00FB1DC5" w:rsidRDefault="00FB1DC5" w:rsidP="000E5536">
      <w:pPr>
        <w:pStyle w:val="Tiny"/>
      </w:pPr>
      <w:r>
        <w:t>4 153 217 234</w:t>
      </w:r>
    </w:p>
    <w:p w14:paraId="2EDC1592" w14:textId="77777777" w:rsidR="00FB1DC5" w:rsidRDefault="00FB1DC5" w:rsidP="000E5536">
      <w:pPr>
        <w:pStyle w:val="Tiny"/>
      </w:pPr>
      <w:r>
        <w:t>5 181 230 29</w:t>
      </w:r>
    </w:p>
    <w:p w14:paraId="4C3456EF" w14:textId="77777777" w:rsidR="00FB1DC5" w:rsidRDefault="00FB1DC5" w:rsidP="000E5536">
      <w:pPr>
        <w:pStyle w:val="Tiny"/>
      </w:pPr>
      <w:r>
        <w:t>6 230 161 170</w:t>
      </w:r>
    </w:p>
    <w:p w14:paraId="0EF7E0F3" w14:textId="77777777" w:rsidR="00FB1DC5" w:rsidRDefault="00FB1DC5" w:rsidP="000E5536">
      <w:pPr>
        <w:pStyle w:val="Tiny"/>
      </w:pPr>
      <w:r>
        <w:t>7 255 127 39</w:t>
      </w:r>
    </w:p>
    <w:p w14:paraId="567D80C0" w14:textId="77777777" w:rsidR="00FB1DC5" w:rsidRDefault="00FB1DC5" w:rsidP="000E5536">
      <w:pPr>
        <w:pStyle w:val="Tiny"/>
      </w:pPr>
      <w:r>
        <w:t>8 255 201 14</w:t>
      </w:r>
    </w:p>
    <w:p w14:paraId="27C1219D" w14:textId="77777777" w:rsidR="00FB1DC5" w:rsidRDefault="00FB1DC5" w:rsidP="000E5536">
      <w:pPr>
        <w:pStyle w:val="Tiny"/>
      </w:pPr>
      <w:r>
        <w:t>9 127 127 127</w:t>
      </w:r>
    </w:p>
    <w:p w14:paraId="37335209" w14:textId="77777777" w:rsidR="00FB1DC5" w:rsidRPr="00C6703B" w:rsidRDefault="00FB1DC5" w:rsidP="000E5536">
      <w:pPr>
        <w:pStyle w:val="Tiny"/>
      </w:pPr>
      <w:r>
        <w:t>10 195 195 195</w:t>
      </w:r>
    </w:p>
    <w:p w14:paraId="46DF007B" w14:textId="77777777" w:rsidR="00FB1DC5" w:rsidRDefault="00FB1DC5" w:rsidP="000E5536">
      <w:pPr>
        <w:pStyle w:val="BodyText2"/>
      </w:pPr>
      <w:r>
        <w:t>However, using the following colormap file embeds the color table (up to 255 levels) in the raster:</w:t>
      </w:r>
    </w:p>
    <w:p w14:paraId="74224705" w14:textId="77777777" w:rsidR="00FB1DC5" w:rsidRDefault="00FB1DC5" w:rsidP="000E5536">
      <w:pPr>
        <w:pStyle w:val="Tiny"/>
      </w:pPr>
      <w:r>
        <w:t>1 0 0 221</w:t>
      </w:r>
    </w:p>
    <w:p w14:paraId="620B90F0" w14:textId="77777777" w:rsidR="00FB1DC5" w:rsidRDefault="00FB1DC5" w:rsidP="000E5536">
      <w:pPr>
        <w:pStyle w:val="Tiny"/>
      </w:pPr>
      <w:r>
        <w:t>2 34 177 76</w:t>
      </w:r>
    </w:p>
    <w:p w14:paraId="70C4266B" w14:textId="77777777" w:rsidR="00FB1DC5" w:rsidRDefault="00FB1DC5" w:rsidP="000E5536">
      <w:pPr>
        <w:pStyle w:val="Tiny"/>
      </w:pPr>
      <w:r>
        <w:t>3 209 16 45</w:t>
      </w:r>
    </w:p>
    <w:p w14:paraId="3002D1E8" w14:textId="77777777" w:rsidR="00FB1DC5" w:rsidRDefault="00FB1DC5" w:rsidP="000E5536">
      <w:pPr>
        <w:pStyle w:val="Tiny"/>
      </w:pPr>
      <w:r>
        <w:t>4 153 217 234</w:t>
      </w:r>
    </w:p>
    <w:p w14:paraId="773B6EA5" w14:textId="77777777" w:rsidR="00FB1DC5" w:rsidRDefault="00FB1DC5" w:rsidP="000E5536">
      <w:pPr>
        <w:pStyle w:val="Tiny"/>
      </w:pPr>
      <w:r>
        <w:t>5 181 230 29</w:t>
      </w:r>
    </w:p>
    <w:p w14:paraId="3E10A714" w14:textId="77777777" w:rsidR="00FB1DC5" w:rsidRDefault="00FB1DC5" w:rsidP="000E5536">
      <w:pPr>
        <w:pStyle w:val="Tiny"/>
      </w:pPr>
      <w:r>
        <w:t>6 230 161 170</w:t>
      </w:r>
    </w:p>
    <w:p w14:paraId="1FE67CEA" w14:textId="77777777" w:rsidR="00FB1DC5" w:rsidRDefault="00FB1DC5" w:rsidP="000E5536">
      <w:pPr>
        <w:pStyle w:val="Tiny"/>
      </w:pPr>
      <w:r>
        <w:t>7 255 127 39</w:t>
      </w:r>
    </w:p>
    <w:p w14:paraId="6852DDE5" w14:textId="77777777" w:rsidR="00FB1DC5" w:rsidRDefault="00FB1DC5" w:rsidP="000E5536">
      <w:pPr>
        <w:pStyle w:val="Tiny"/>
      </w:pPr>
      <w:r>
        <w:t>8 255 201 14</w:t>
      </w:r>
    </w:p>
    <w:p w14:paraId="4E177F92" w14:textId="77777777" w:rsidR="00FB1DC5" w:rsidRDefault="00FB1DC5" w:rsidP="000E5536">
      <w:pPr>
        <w:pStyle w:val="Tiny"/>
      </w:pPr>
      <w:r>
        <w:t>9 127 127 127</w:t>
      </w:r>
    </w:p>
    <w:p w14:paraId="7685D4A9" w14:textId="77777777" w:rsidR="00FB1DC5" w:rsidRDefault="00FB1DC5" w:rsidP="000E5536">
      <w:pPr>
        <w:pStyle w:val="Tiny"/>
      </w:pPr>
      <w:r>
        <w:t>10 195 195 195</w:t>
      </w:r>
    </w:p>
    <w:p w14:paraId="073C4252" w14:textId="77777777" w:rsidR="00FB1DC5" w:rsidRPr="00C6703B" w:rsidRDefault="00FB1DC5" w:rsidP="000E5536">
      <w:pPr>
        <w:pStyle w:val="BodyText2"/>
      </w:pPr>
      <w:r>
        <w:t>Didn’t solve this ArcGIS bug and was unable to use GDAL to write the color table.</w:t>
      </w:r>
    </w:p>
    <w:p w14:paraId="2DC8FF0F" w14:textId="77777777" w:rsidR="00FB1DC5" w:rsidRDefault="00FB1DC5" w:rsidP="000E5536">
      <w:pPr>
        <w:pStyle w:val="Heading8"/>
      </w:pPr>
      <w:r>
        <w:t>*.lyr files</w:t>
      </w:r>
    </w:p>
    <w:p w14:paraId="12EDAFEE" w14:textId="77777777" w:rsidR="00FB1DC5" w:rsidRPr="00C41E4F" w:rsidRDefault="00FB1DC5" w:rsidP="000E5536">
      <w:pPr>
        <w:pStyle w:val="BodyText2"/>
      </w:pPr>
      <w:r>
        <w:lastRenderedPageBreak/>
        <w:t>In order to be able to add a dataset in ArcGIS and that layer be rendered properly, we have to create a *.lyr file for it.</w:t>
      </w:r>
    </w:p>
    <w:p w14:paraId="4382E9E5" w14:textId="77777777" w:rsidR="00FB1DC5" w:rsidRDefault="00FB1DC5" w:rsidP="000E5536">
      <w:pPr>
        <w:pStyle w:val="Heading7"/>
      </w:pPr>
      <w:r>
        <w:t>Sizes</w:t>
      </w:r>
    </w:p>
    <w:p w14:paraId="1053C505" w14:textId="77777777" w:rsidR="00FB1DC5" w:rsidRDefault="00FB1DC5" w:rsidP="000E5536">
      <w:pPr>
        <w:pStyle w:val="BodyText2"/>
      </w:pPr>
      <w:r>
        <w:t>The global datasets are:</w:t>
      </w:r>
    </w:p>
    <w:p w14:paraId="78BA0796" w14:textId="77777777" w:rsidR="00FB1DC5" w:rsidRDefault="00FB1DC5" w:rsidP="000E5536">
      <w:pPr>
        <w:pStyle w:val="BodyText2"/>
      </w:pP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t>
      </w:r>
    </w:p>
    <w:p w14:paraId="13C1FD3B" w14:textId="77777777" w:rsidR="00FB1DC5" w:rsidRDefault="00FB1DC5" w:rsidP="000E5536">
      <w:pPr>
        <w:pStyle w:val="BodyText2"/>
      </w:pPr>
      <w:r>
        <w:t xml:space="preserve">= </w:t>
      </w:r>
      <w:r w:rsidRPr="00A50591">
        <w:t>713</w:t>
      </w:r>
      <w:r>
        <w:t>,</w:t>
      </w:r>
      <w:r w:rsidRPr="00A50591">
        <w:t>781</w:t>
      </w:r>
      <w:r>
        <w:t>,</w:t>
      </w:r>
      <w:r w:rsidRPr="00A50591">
        <w:t>524</w:t>
      </w:r>
      <w:r>
        <w:t>,</w:t>
      </w:r>
      <w:r w:rsidRPr="00A50591">
        <w:t>556</w:t>
      </w:r>
      <w:r>
        <w:t xml:space="preserve"> pixels</w:t>
      </w:r>
    </w:p>
    <w:p w14:paraId="141C7E1A" w14:textId="77777777" w:rsidR="00FB1DC5" w:rsidRDefault="00FB1DC5" w:rsidP="000E5536">
      <w:pPr>
        <w:pStyle w:val="BodyText2"/>
      </w:pPr>
      <w:r>
        <w:t xml:space="preserve">= </w:t>
      </w:r>
      <w:r w:rsidRPr="00200C72">
        <w:t>22</w:t>
      </w:r>
      <w:r>
        <w:t>,</w:t>
      </w:r>
      <w:r w:rsidRPr="00200C72">
        <w:t>841</w:t>
      </w:r>
      <w:r>
        <w:t>,</w:t>
      </w:r>
      <w:r w:rsidRPr="00200C72">
        <w:t>009</w:t>
      </w:r>
      <w:r>
        <w:t>,</w:t>
      </w:r>
      <w:r w:rsidRPr="00200C72">
        <w:t>000</w:t>
      </w:r>
      <w:r>
        <w:t>,</w:t>
      </w:r>
      <w:r w:rsidRPr="00200C72">
        <w:t>000</w:t>
      </w:r>
      <w:r>
        <w:rPr>
          <w:rFonts w:ascii="Helvetica" w:hAnsi="Helvetica" w:cs="Helvetica"/>
          <w:color w:val="222222"/>
          <w:sz w:val="45"/>
          <w:szCs w:val="45"/>
          <w:shd w:val="clear" w:color="auto" w:fill="FFFFFF"/>
        </w:rPr>
        <w:t xml:space="preserve"> </w:t>
      </w:r>
      <w:r>
        <w:t>bits (for float = 32 bits/pixel) = 2855Gb</w:t>
      </w:r>
    </w:p>
    <w:p w14:paraId="241E71BB" w14:textId="77777777" w:rsidR="00FB1DC5" w:rsidRDefault="00FB1DC5" w:rsidP="000E5536">
      <w:pPr>
        <w:pStyle w:val="BodyText2"/>
      </w:pPr>
      <w:r>
        <w:t>Sizes will be about:</w:t>
      </w:r>
    </w:p>
    <w:tbl>
      <w:tblPr>
        <w:tblStyle w:val="ListTable3-Accent11"/>
        <w:tblW w:w="0" w:type="auto"/>
        <w:tblLook w:val="04A0" w:firstRow="1" w:lastRow="0" w:firstColumn="1" w:lastColumn="0" w:noHBand="0" w:noVBand="1"/>
      </w:tblPr>
      <w:tblGrid>
        <w:gridCol w:w="853"/>
        <w:gridCol w:w="1050"/>
        <w:gridCol w:w="1374"/>
        <w:gridCol w:w="2530"/>
      </w:tblGrid>
      <w:tr w:rsidR="00FB1DC5" w14:paraId="07DABF02"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53" w:type="dxa"/>
          </w:tcPr>
          <w:p w14:paraId="3EFDD4F2" w14:textId="77777777" w:rsidR="00FB1DC5" w:rsidRDefault="00FB1DC5" w:rsidP="000E5536">
            <w:pPr>
              <w:pStyle w:val="TableTextHeader"/>
            </w:pPr>
            <w:r>
              <w:t>Data type</w:t>
            </w:r>
          </w:p>
        </w:tc>
        <w:tc>
          <w:tcPr>
            <w:tcW w:w="1050" w:type="dxa"/>
          </w:tcPr>
          <w:p w14:paraId="2ADF22BB" w14:textId="77777777" w:rsidR="00FB1DC5"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t>Size per pixel</w:t>
            </w:r>
          </w:p>
        </w:tc>
        <w:tc>
          <w:tcPr>
            <w:tcW w:w="1374" w:type="dxa"/>
          </w:tcPr>
          <w:p w14:paraId="4D44191A" w14:textId="77777777" w:rsidR="00FB1DC5"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t>Dimensions</w:t>
            </w:r>
          </w:p>
        </w:tc>
        <w:tc>
          <w:tcPr>
            <w:tcW w:w="2530" w:type="dxa"/>
          </w:tcPr>
          <w:p w14:paraId="4883EAFD" w14:textId="77777777" w:rsidR="00FB1DC5"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t>Size</w:t>
            </w:r>
          </w:p>
        </w:tc>
      </w:tr>
      <w:tr w:rsidR="00FB1DC5" w:rsidRPr="00A50591" w14:paraId="6EF0EC10"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tcPr>
          <w:p w14:paraId="6DDE740F" w14:textId="77777777" w:rsidR="00FB1DC5" w:rsidRPr="00A50591" w:rsidRDefault="00FB1DC5" w:rsidP="000E5536">
            <w:pPr>
              <w:pStyle w:val="Tiny"/>
            </w:pPr>
            <w:r w:rsidRPr="00A50591">
              <w:t>Float</w:t>
            </w:r>
          </w:p>
        </w:tc>
        <w:tc>
          <w:tcPr>
            <w:tcW w:w="1050" w:type="dxa"/>
          </w:tcPr>
          <w:p w14:paraId="0A175678" w14:textId="77777777" w:rsidR="00FB1DC5" w:rsidRPr="00A50591" w:rsidRDefault="00FB1DC5" w:rsidP="000E5536">
            <w:pPr>
              <w:pStyle w:val="Tiny"/>
              <w:cnfStyle w:val="000000100000" w:firstRow="0" w:lastRow="0" w:firstColumn="0" w:lastColumn="0" w:oddVBand="0" w:evenVBand="0" w:oddHBand="1" w:evenHBand="0" w:firstRowFirstColumn="0" w:firstRowLastColumn="0" w:lastRowFirstColumn="0" w:lastRowLastColumn="0"/>
            </w:pPr>
            <w:r>
              <w:t>4 bytes</w:t>
            </w:r>
          </w:p>
        </w:tc>
        <w:tc>
          <w:tcPr>
            <w:tcW w:w="1374" w:type="dxa"/>
          </w:tcPr>
          <w:p w14:paraId="3C5CE62D" w14:textId="77777777" w:rsidR="00FB1DC5" w:rsidRPr="00A50591" w:rsidRDefault="00FB1DC5" w:rsidP="000E5536">
            <w:pPr>
              <w:pStyle w:val="Tiny"/>
              <w:cnfStyle w:val="000000100000" w:firstRow="0" w:lastRow="0" w:firstColumn="0" w:lastColumn="0" w:oddVBand="0" w:evenVBand="0" w:oddHBand="1" w:evenHBand="0" w:firstRowFirstColumn="0" w:firstRowLastColumn="0" w:lastRowFirstColumn="0" w:lastRowLastColumn="0"/>
            </w:pPr>
            <w:r w:rsidRPr="00A50591">
              <w:t>1,335,834x534,334</w:t>
            </w:r>
          </w:p>
        </w:tc>
        <w:tc>
          <w:tcPr>
            <w:tcW w:w="2530" w:type="dxa"/>
          </w:tcPr>
          <w:p w14:paraId="52F7291C" w14:textId="77777777" w:rsidR="00FB1DC5" w:rsidRPr="00A50591" w:rsidRDefault="00FB1DC5" w:rsidP="000E5536">
            <w:pPr>
              <w:pStyle w:val="Tiny"/>
              <w:cnfStyle w:val="000000100000" w:firstRow="0" w:lastRow="0" w:firstColumn="0" w:lastColumn="0" w:oddVBand="0" w:evenVBand="0" w:oddHBand="1" w:evenHBand="0" w:firstRowFirstColumn="0" w:firstRowLastColumn="0" w:lastRowFirstColumn="0" w:lastRowLastColumn="0"/>
            </w:pPr>
            <w:r>
              <w:t>151.635 Gb</w:t>
            </w:r>
          </w:p>
        </w:tc>
      </w:tr>
    </w:tbl>
    <w:p w14:paraId="2B9D1A4C" w14:textId="77777777" w:rsidR="00FB1DC5" w:rsidRDefault="00FB1DC5" w:rsidP="000E5536">
      <w:pPr>
        <w:pStyle w:val="BodyText2"/>
      </w:pPr>
      <w:r>
        <w:t>Downloading and processing of the transitions *.tif files took about</w:t>
      </w:r>
      <w:r w:rsidRPr="0016099A">
        <w:t xml:space="preserve"> 5 hours 48 minutes 36 seconds</w:t>
      </w:r>
      <w:r>
        <w:t xml:space="preserve">. </w:t>
      </w:r>
    </w:p>
    <w:p w14:paraId="4506B272" w14:textId="77777777" w:rsidR="00FB1DC5" w:rsidRDefault="00FB1DC5" w:rsidP="000E5536">
      <w:pPr>
        <w:pStyle w:val="Heading6"/>
      </w:pPr>
      <w:r>
        <w:t>Mosaicking</w:t>
      </w:r>
    </w:p>
    <w:p w14:paraId="2CF89B47" w14:textId="77777777" w:rsidR="00FB1DC5" w:rsidRPr="008B2BD9" w:rsidRDefault="00FB1DC5" w:rsidP="000E5536">
      <w:pPr>
        <w:pStyle w:val="BodyText2"/>
      </w:pPr>
      <w:r>
        <w:t>Putting all the raster datasets in a mosaic dataset in a geodatabase. The *.tif files are not copied into the geodatabase – only referenced. Unfortunately they use absolute references to refer to the *.tif files and so the mosaic dataset cannot be easily moved to a new location. But there is an ArcGIS tool called ‘Repair mosaic dataset paths’ that you can use to update the paths. It would be better to have a tool that users can run to create the mosaic dataset from the downloads. Also the rendering in a Mosaic Dataset is RGB in 3 bands and not the original layer data.</w:t>
      </w:r>
    </w:p>
    <w:p w14:paraId="5869C0CB" w14:textId="77777777" w:rsidR="00FB1DC5" w:rsidRPr="00B348A4" w:rsidRDefault="00FB1DC5" w:rsidP="000E5536">
      <w:pPr>
        <w:pStyle w:val="BodyText2"/>
      </w:pPr>
    </w:p>
    <w:p w14:paraId="55383590" w14:textId="77777777" w:rsidR="00FB1DC5" w:rsidRDefault="00FB1DC5" w:rsidP="007D2F52">
      <w:pPr>
        <w:pStyle w:val="Heading4"/>
      </w:pPr>
      <w:r>
        <w:t>WMS/WMTS</w:t>
      </w:r>
    </w:p>
    <w:p w14:paraId="686BAB8E" w14:textId="77777777" w:rsidR="00FB1DC5" w:rsidRDefault="00FB1DC5" w:rsidP="000E5536">
      <w:pPr>
        <w:pStyle w:val="Heading5"/>
      </w:pPr>
      <w:r>
        <w:t>Using a WMS Server to serve the cached files</w:t>
      </w:r>
    </w:p>
    <w:p w14:paraId="05A1430D" w14:textId="77777777" w:rsidR="00FB1DC5" w:rsidRDefault="00FB1DC5" w:rsidP="000E5536">
      <w:pPr>
        <w:pStyle w:val="BodyText2"/>
      </w:pPr>
      <w:r>
        <w:t xml:space="preserve">You can wrap OGC end points around Google Cloud Storage files by following the instructions </w:t>
      </w:r>
      <w:hyperlink r:id="rId85" w:history="1">
        <w:r w:rsidRPr="00B41708">
          <w:rPr>
            <w:rStyle w:val="Hyperlink"/>
          </w:rPr>
          <w:t>here</w:t>
        </w:r>
      </w:hyperlink>
      <w:r>
        <w:t>. Noel enabled this on 8/12/16 and you could add a WMS service using the following end point:</w:t>
      </w:r>
    </w:p>
    <w:p w14:paraId="169602BF" w14:textId="77777777" w:rsidR="00FB1DC5" w:rsidRDefault="003630B2" w:rsidP="000E5536">
      <w:pPr>
        <w:pStyle w:val="BodyText2"/>
      </w:pPr>
      <w:hyperlink r:id="rId86" w:history="1">
        <w:r w:rsidR="00FB1DC5" w:rsidRPr="00E038A5">
          <w:rPr>
            <w:rStyle w:val="Hyperlink"/>
          </w:rPr>
          <w:t>http://104.197.204.126:8080/service?REQUEST=GetCapabilities</w:t>
        </w:r>
      </w:hyperlink>
      <w:r w:rsidR="00FB1DC5">
        <w:t xml:space="preserve"> </w:t>
      </w:r>
    </w:p>
    <w:p w14:paraId="13F415A2" w14:textId="77777777" w:rsidR="00FB1DC5" w:rsidRPr="00B41708" w:rsidRDefault="00FB1DC5" w:rsidP="000E5536">
      <w:pPr>
        <w:pStyle w:val="BodyText2"/>
      </w:pPr>
      <w:r>
        <w:t>But, the tiles were being re-rendered into a single tile and the masking was wrong so it obviously wasn’t using the actual cached tiles. It uses MapProxy1.8.0 running on Google Compute Engine as the WMS Server.</w:t>
      </w:r>
    </w:p>
    <w:p w14:paraId="15EE9CD4" w14:textId="77777777" w:rsidR="00FB1DC5" w:rsidRDefault="00FB1DC5" w:rsidP="000E5536">
      <w:pPr>
        <w:pStyle w:val="Heading5"/>
      </w:pPr>
      <w:r>
        <w:t>Using the cached files directly using WMTS</w:t>
      </w:r>
    </w:p>
    <w:p w14:paraId="7E033499" w14:textId="77777777" w:rsidR="00FB1DC5" w:rsidRPr="00AE448E" w:rsidRDefault="00FB1DC5" w:rsidP="000E5536">
      <w:pPr>
        <w:pStyle w:val="BodyText2"/>
      </w:pPr>
      <w:r>
        <w:t xml:space="preserve">Following Mat Hanchers post </w:t>
      </w:r>
      <w:hyperlink r:id="rId87" w:history="1">
        <w:r w:rsidRPr="001877D2">
          <w:rPr>
            <w:rStyle w:val="Hyperlink"/>
          </w:rPr>
          <w:t>here</w:t>
        </w:r>
      </w:hyperlink>
      <w:r>
        <w:t xml:space="preserve"> to be able to use the cached tiles without having to serve them using a WMS Server. </w:t>
      </w:r>
      <w:hyperlink r:id="rId88" w:history="1">
        <w:r w:rsidRPr="00CF44C8">
          <w:rPr>
            <w:rStyle w:val="Hyperlink"/>
          </w:rPr>
          <w:t>This</w:t>
        </w:r>
      </w:hyperlink>
      <w:r>
        <w:t xml:space="preserve"> example works in ArcGIS and QGIS. Adapting for the occurrence cached tiles.</w:t>
      </w:r>
    </w:p>
    <w:p w14:paraId="7E4ECD2D" w14:textId="0F3F1131" w:rsidR="00FB1DC5" w:rsidRDefault="00FB1DC5" w:rsidP="0034374E">
      <w:pPr>
        <w:pStyle w:val="Heading3"/>
      </w:pPr>
      <w:r w:rsidRPr="00FB1DC5">
        <w:t>ABoVE: Surface Water Extent, Boreal and Tundra Regions, North America</w:t>
      </w:r>
    </w:p>
    <w:p w14:paraId="681BF7D9" w14:textId="77777777" w:rsidR="00FB1DC5" w:rsidRPr="00FB1DC5" w:rsidRDefault="00FB1DC5" w:rsidP="000E5536">
      <w:pPr>
        <w:pStyle w:val="BodyText2"/>
      </w:pPr>
      <w:r w:rsidRPr="00FB1DC5">
        <w:t>Surface Water Extent, Boreal and Tundra Regions, North America, 1991-2011</w:t>
      </w:r>
      <w:r>
        <w:t xml:space="preserve"> available from </w:t>
      </w:r>
      <w:hyperlink r:id="rId89" w:history="1">
        <w:r w:rsidRPr="00FB1DC5">
          <w:rPr>
            <w:rStyle w:val="Hyperlink"/>
          </w:rPr>
          <w:t>here</w:t>
        </w:r>
      </w:hyperlink>
      <w:r>
        <w:t>.</w:t>
      </w:r>
    </w:p>
    <w:p w14:paraId="0E083056" w14:textId="59A8BF5A" w:rsidR="00FB1DC5" w:rsidRPr="00FB1DC5" w:rsidRDefault="00FB1DC5" w:rsidP="000E5536">
      <w:pPr>
        <w:pStyle w:val="BodyText2"/>
      </w:pPr>
      <w:r>
        <w:t xml:space="preserve">We had a question from Mark Carroll about our GSW dataset and directional effects in Canada so downloading their data to see if they have the same effects. </w:t>
      </w:r>
    </w:p>
    <w:p w14:paraId="0B954B45" w14:textId="5E803D7B" w:rsidR="00B37D09" w:rsidRDefault="0093510D" w:rsidP="000E5536">
      <w:pPr>
        <w:pStyle w:val="Heading1"/>
      </w:pPr>
      <w:r>
        <w:t>Data Pr</w:t>
      </w:r>
      <w:r w:rsidR="00962450">
        <w:t>eprocessing</w:t>
      </w:r>
      <w:bookmarkEnd w:id="9"/>
    </w:p>
    <w:p w14:paraId="79755AC6" w14:textId="77777777" w:rsidR="009C2039" w:rsidRDefault="009C2039" w:rsidP="000E5536">
      <w:pPr>
        <w:pStyle w:val="Heading2"/>
      </w:pPr>
      <w:bookmarkStart w:id="13" w:name="_Toc315774568"/>
      <w:r>
        <w:t>Common Names</w:t>
      </w:r>
    </w:p>
    <w:p w14:paraId="26284D6D" w14:textId="77777777" w:rsidR="009C2039" w:rsidRDefault="009C2039" w:rsidP="000E5536">
      <w:pPr>
        <w:pStyle w:val="BodyText2"/>
      </w:pPr>
      <w:r>
        <w:t xml:space="preserve">Common names were imported into a table called species_names from GBIF using the API (see </w:t>
      </w:r>
      <w:r>
        <w:fldChar w:fldCharType="begin"/>
      </w:r>
      <w:r>
        <w:instrText xml:space="preserve"> REF _Ref377472793 \h </w:instrText>
      </w:r>
      <w:r>
        <w:fldChar w:fldCharType="separate"/>
      </w:r>
      <w:r w:rsidR="00EA3299">
        <w:t>API v0.9</w:t>
      </w:r>
      <w:r>
        <w:fldChar w:fldCharType="end"/>
      </w:r>
      <w:r>
        <w:t>). It is not possible to create a crosstab of the species names in other languages easily in Postgresql so I have used Access 2013:</w:t>
      </w:r>
    </w:p>
    <w:p w14:paraId="732F0CDC" w14:textId="77777777" w:rsidR="009C2039" w:rsidRDefault="009C2039" w:rsidP="000E5536">
      <w:pPr>
        <w:pStyle w:val="ListNumber2"/>
      </w:pPr>
      <w:r>
        <w:t>Open the ‘</w:t>
      </w:r>
      <w:r w:rsidRPr="009C2039">
        <w:t>E:\cottaan\My Documents</w:t>
      </w:r>
      <w:r>
        <w:t>\</w:t>
      </w:r>
      <w:r w:rsidRPr="009C2039">
        <w:t>General.accdb</w:t>
      </w:r>
      <w:r>
        <w:t>’ database and import the species_names table after you have imported all the GBIF names</w:t>
      </w:r>
    </w:p>
    <w:p w14:paraId="6F0D51F3" w14:textId="7BD1C605" w:rsidR="004868DF" w:rsidRDefault="004868DF" w:rsidP="000E5536">
      <w:pPr>
        <w:pStyle w:val="ListNumber2"/>
      </w:pPr>
      <w:r>
        <w:t xml:space="preserve">Export the </w:t>
      </w:r>
      <w:r w:rsidR="00DB1E02">
        <w:t xml:space="preserve">query called crosstab_species_names </w:t>
      </w:r>
      <w:r>
        <w:t xml:space="preserve">to Postgresql </w:t>
      </w:r>
      <w:r w:rsidR="00467FEC">
        <w:t>(by right-clicking and Exporting)</w:t>
      </w:r>
    </w:p>
    <w:p w14:paraId="6D0DC532" w14:textId="2DE20CDA" w:rsidR="005D7B1F" w:rsidRDefault="0078614A" w:rsidP="000E5536">
      <w:pPr>
        <w:pStyle w:val="ListNumber2"/>
      </w:pPr>
      <w:r>
        <w:t>Rename to species_names_crosstab and p</w:t>
      </w:r>
      <w:r w:rsidR="005D7B1F">
        <w:t>ut a unique index on the iucn_species_id field</w:t>
      </w:r>
    </w:p>
    <w:p w14:paraId="6FB86149" w14:textId="77777777" w:rsidR="00F23B90" w:rsidRDefault="00F23B90" w:rsidP="000E5536">
      <w:pPr>
        <w:pStyle w:val="Heading2"/>
      </w:pPr>
      <w:bookmarkStart w:id="14" w:name="_Toc315774546"/>
      <w:r>
        <w:lastRenderedPageBreak/>
        <w:t>Country boundaries</w:t>
      </w:r>
    </w:p>
    <w:p w14:paraId="0F792B2D" w14:textId="77777777" w:rsidR="00F23B90" w:rsidRDefault="00F23B90" w:rsidP="0034374E">
      <w:pPr>
        <w:pStyle w:val="Heading3"/>
      </w:pPr>
      <w:bookmarkStart w:id="15" w:name="_Ref330547465"/>
      <w:r>
        <w:t>Creating terrestrial/marine country polygons</w:t>
      </w:r>
      <w:bookmarkEnd w:id="15"/>
    </w:p>
    <w:p w14:paraId="367A285A" w14:textId="77777777" w:rsidR="00F23B90" w:rsidRDefault="00F23B90" w:rsidP="000E5536">
      <w:pPr>
        <w:pStyle w:val="BodyText2"/>
      </w:pPr>
      <w:r>
        <w:t>Looks like VLIZ will do this but not until the end of 2012 so creating one in the meantime. This is now available but there are issues:</w:t>
      </w:r>
    </w:p>
    <w:p w14:paraId="076AD7B8" w14:textId="77777777" w:rsidR="00F23B90" w:rsidRDefault="00F23B90" w:rsidP="000E5536">
      <w:pPr>
        <w:pStyle w:val="ListBullet2"/>
      </w:pPr>
      <w:r>
        <w:t>It is based on the ESRI country boundaries</w:t>
      </w:r>
    </w:p>
    <w:p w14:paraId="28E26B36" w14:textId="77777777" w:rsidR="00F23B90" w:rsidRDefault="00F23B90" w:rsidP="000E5536">
      <w:pPr>
        <w:pStyle w:val="ListBullet2"/>
      </w:pPr>
      <w:r>
        <w:t xml:space="preserve">It has no South Sudan (didn’t exist) or </w:t>
      </w:r>
      <w:r w:rsidRPr="00350454">
        <w:t>Lesotho</w:t>
      </w:r>
      <w:r>
        <w:t xml:space="preserve"> or </w:t>
      </w:r>
      <w:r w:rsidRPr="00350454">
        <w:t>Swaziland</w:t>
      </w:r>
      <w:r>
        <w:t xml:space="preserve"> (land-locked countries)</w:t>
      </w:r>
    </w:p>
    <w:p w14:paraId="1137C765" w14:textId="77777777" w:rsidR="00F23B90" w:rsidRDefault="00F23B90" w:rsidP="000E5536">
      <w:pPr>
        <w:pStyle w:val="ListBullet2"/>
      </w:pPr>
      <w:r>
        <w:t>The great lakes in North America are included in both USA and Canadas area</w:t>
      </w:r>
    </w:p>
    <w:p w14:paraId="23E919D4" w14:textId="77777777" w:rsidR="00F23B90" w:rsidRDefault="00F23B90" w:rsidP="000E5536">
      <w:pPr>
        <w:pStyle w:val="ListBullet2"/>
      </w:pPr>
      <w:r>
        <w:t>There is not sovereign field to capture the sovereign nation (e.g. France for Guadeloupe, New Caledonia etc)</w:t>
      </w:r>
    </w:p>
    <w:p w14:paraId="40908CF8" w14:textId="77777777" w:rsidR="00F23B90" w:rsidRDefault="00F23B90" w:rsidP="000E5536">
      <w:pPr>
        <w:pStyle w:val="ListBullet2"/>
      </w:pPr>
      <w:r>
        <w:t>Disputed territories are not assigned to any country</w:t>
      </w:r>
    </w:p>
    <w:p w14:paraId="047CCD5B" w14:textId="77777777" w:rsidR="00F23B90" w:rsidRPr="00757E69" w:rsidRDefault="00F23B90" w:rsidP="000E5536">
      <w:pPr>
        <w:pStyle w:val="ListBullet2"/>
      </w:pPr>
      <w:r>
        <w:t>There are some issues with incorrect EEZs</w:t>
      </w:r>
    </w:p>
    <w:p w14:paraId="42DEC592" w14:textId="77777777" w:rsidR="00F23B90" w:rsidRDefault="00F23B90" w:rsidP="007D2F52">
      <w:pPr>
        <w:pStyle w:val="Heading4"/>
      </w:pPr>
      <w:r>
        <w:t>Version 1</w:t>
      </w:r>
    </w:p>
    <w:p w14:paraId="774E3DA3" w14:textId="77777777" w:rsidR="00F23B90" w:rsidRDefault="00F23B90" w:rsidP="000E5536">
      <w:pPr>
        <w:pStyle w:val="Heading5"/>
      </w:pPr>
      <w:r w:rsidRPr="00BC1262">
        <w:t>ISO 3166-1</w:t>
      </w:r>
      <w:r>
        <w:t xml:space="preserve"> Country Codes</w:t>
      </w:r>
    </w:p>
    <w:p w14:paraId="0F9FA0FC" w14:textId="77777777" w:rsidR="00F23B90" w:rsidRDefault="00F23B90" w:rsidP="000E5536">
      <w:pPr>
        <w:pStyle w:val="BodyText2"/>
      </w:pPr>
      <w:r>
        <w:t xml:space="preserve">We need a list of country codes but you have to pay to get the official one from ISO, so copied an HTML table from </w:t>
      </w:r>
      <w:hyperlink r:id="rId90" w:history="1">
        <w:r w:rsidRPr="00BC1262">
          <w:rPr>
            <w:rStyle w:val="Hyperlink"/>
          </w:rPr>
          <w:t>here</w:t>
        </w:r>
      </w:hyperlink>
      <w:r>
        <w:t xml:space="preserve"> and removed hyperlinks and images in Word. Saved as ‘</w:t>
      </w:r>
      <w:r w:rsidRPr="002C7567">
        <w:t>ISO Country Codes</w:t>
      </w:r>
      <w:r>
        <w:t>.xslx’ and imported into Access as ISO Country Codes.</w:t>
      </w:r>
    </w:p>
    <w:p w14:paraId="79EFA64E" w14:textId="77777777" w:rsidR="00F23B90" w:rsidRDefault="00F23B90" w:rsidP="000E5536">
      <w:pPr>
        <w:pStyle w:val="Heading5"/>
      </w:pPr>
      <w:bookmarkStart w:id="16" w:name="_Ref330448025"/>
      <w:r>
        <w:t>Cross-checking GAUL</w:t>
      </w:r>
      <w:bookmarkEnd w:id="16"/>
    </w:p>
    <w:p w14:paraId="79CBF877" w14:textId="77777777" w:rsidR="00F23B90" w:rsidRDefault="00F23B90" w:rsidP="000E5536">
      <w:pPr>
        <w:pStyle w:val="BodyText2"/>
      </w:pPr>
      <w:r>
        <w:t>These are not present in GAUL:</w:t>
      </w:r>
    </w:p>
    <w:p w14:paraId="2107F06F" w14:textId="77777777" w:rsidR="00F23B90" w:rsidRDefault="00F23B90" w:rsidP="000E5536">
      <w:pPr>
        <w:pStyle w:val="BodyText2"/>
      </w:pPr>
    </w:p>
    <w:tbl>
      <w:tblPr>
        <w:tblW w:w="0" w:type="auto"/>
        <w:tblLook w:val="04A0" w:firstRow="1" w:lastRow="0" w:firstColumn="1" w:lastColumn="0" w:noHBand="0" w:noVBand="1"/>
      </w:tblPr>
      <w:tblGrid>
        <w:gridCol w:w="588"/>
        <w:gridCol w:w="2561"/>
        <w:gridCol w:w="4760"/>
      </w:tblGrid>
      <w:tr w:rsidR="00F23B90" w:rsidRPr="00A022B2" w14:paraId="2222C649" w14:textId="77777777" w:rsidTr="0056240B">
        <w:tc>
          <w:tcPr>
            <w:tcW w:w="0" w:type="auto"/>
          </w:tcPr>
          <w:p w14:paraId="489F87E6" w14:textId="77777777" w:rsidR="00F23B90" w:rsidRPr="00A022B2" w:rsidRDefault="00F23B90" w:rsidP="000E5536">
            <w:pPr>
              <w:pStyle w:val="BodyText2"/>
              <w:rPr>
                <w:lang w:eastAsia="en-GB" w:bidi="ar-SA"/>
              </w:rPr>
            </w:pPr>
            <w:r>
              <w:rPr>
                <w:lang w:eastAsia="en-GB" w:bidi="ar-SA"/>
              </w:rPr>
              <w:t>ISO3</w:t>
            </w:r>
          </w:p>
        </w:tc>
        <w:tc>
          <w:tcPr>
            <w:tcW w:w="0" w:type="auto"/>
          </w:tcPr>
          <w:p w14:paraId="2B2D5786" w14:textId="77777777" w:rsidR="00F23B90" w:rsidRPr="00A022B2" w:rsidRDefault="00F23B90" w:rsidP="000E5536">
            <w:pPr>
              <w:pStyle w:val="BodyText2"/>
              <w:rPr>
                <w:lang w:eastAsia="en-GB" w:bidi="ar-SA"/>
              </w:rPr>
            </w:pPr>
            <w:r>
              <w:rPr>
                <w:lang w:eastAsia="en-GB" w:bidi="ar-SA"/>
              </w:rPr>
              <w:t>Name</w:t>
            </w:r>
          </w:p>
        </w:tc>
        <w:tc>
          <w:tcPr>
            <w:tcW w:w="0" w:type="auto"/>
          </w:tcPr>
          <w:p w14:paraId="058388C6" w14:textId="77777777" w:rsidR="00F23B90" w:rsidRPr="00A022B2" w:rsidRDefault="00F23B90" w:rsidP="000E5536">
            <w:pPr>
              <w:pStyle w:val="BodyText2"/>
              <w:rPr>
                <w:lang w:eastAsia="en-GB" w:bidi="ar-SA"/>
              </w:rPr>
            </w:pPr>
            <w:r>
              <w:rPr>
                <w:lang w:eastAsia="en-GB" w:bidi="ar-SA"/>
              </w:rPr>
              <w:t>Action</w:t>
            </w:r>
          </w:p>
        </w:tc>
      </w:tr>
      <w:tr w:rsidR="00F23B90" w:rsidRPr="00A022B2" w14:paraId="7A875411" w14:textId="77777777" w:rsidTr="0056240B">
        <w:tc>
          <w:tcPr>
            <w:tcW w:w="0" w:type="auto"/>
          </w:tcPr>
          <w:p w14:paraId="2B1D9465" w14:textId="77777777" w:rsidR="00F23B90" w:rsidRPr="00A022B2" w:rsidRDefault="00F23B90" w:rsidP="000E5536">
            <w:pPr>
              <w:pStyle w:val="BodyText2"/>
              <w:rPr>
                <w:lang w:eastAsia="en-GB" w:bidi="ar-SA"/>
              </w:rPr>
            </w:pPr>
            <w:r>
              <w:rPr>
                <w:lang w:eastAsia="en-GB" w:bidi="ar-SA"/>
              </w:rPr>
              <w:t>ALA</w:t>
            </w:r>
          </w:p>
        </w:tc>
        <w:tc>
          <w:tcPr>
            <w:tcW w:w="0" w:type="auto"/>
            <w:hideMark/>
          </w:tcPr>
          <w:p w14:paraId="28D2B12C" w14:textId="77777777" w:rsidR="00F23B90" w:rsidRPr="00A022B2" w:rsidRDefault="00F23B90" w:rsidP="000E5536">
            <w:pPr>
              <w:pStyle w:val="BodyText2"/>
              <w:rPr>
                <w:lang w:eastAsia="en-GB" w:bidi="ar-SA"/>
              </w:rPr>
            </w:pPr>
            <w:r w:rsidRPr="00A022B2">
              <w:rPr>
                <w:lang w:eastAsia="en-GB" w:bidi="ar-SA"/>
              </w:rPr>
              <w:t>Åland Islands</w:t>
            </w:r>
          </w:p>
        </w:tc>
        <w:tc>
          <w:tcPr>
            <w:tcW w:w="0" w:type="auto"/>
          </w:tcPr>
          <w:p w14:paraId="35E3AD97" w14:textId="77777777" w:rsidR="00F23B90" w:rsidRPr="00A022B2" w:rsidRDefault="00F23B90" w:rsidP="000E5536">
            <w:pPr>
              <w:pStyle w:val="BodyText2"/>
              <w:rPr>
                <w:lang w:eastAsia="en-GB" w:bidi="ar-SA"/>
              </w:rPr>
            </w:pPr>
            <w:r>
              <w:rPr>
                <w:lang w:eastAsia="en-GB" w:bidi="ar-SA"/>
              </w:rPr>
              <w:t xml:space="preserve">Created feature by splitting Finland using boundary from OSM </w:t>
            </w:r>
          </w:p>
        </w:tc>
      </w:tr>
      <w:tr w:rsidR="00F23B90" w:rsidRPr="00A022B2" w14:paraId="2A26DFC1" w14:textId="77777777" w:rsidTr="0056240B">
        <w:tc>
          <w:tcPr>
            <w:tcW w:w="0" w:type="auto"/>
          </w:tcPr>
          <w:p w14:paraId="34B104B1" w14:textId="77777777" w:rsidR="00F23B90" w:rsidRPr="00A022B2" w:rsidRDefault="00F23B90" w:rsidP="000E5536">
            <w:pPr>
              <w:pStyle w:val="BodyText2"/>
              <w:rPr>
                <w:lang w:eastAsia="en-GB" w:bidi="ar-SA"/>
              </w:rPr>
            </w:pPr>
            <w:r>
              <w:rPr>
                <w:lang w:eastAsia="en-GB" w:bidi="ar-SA"/>
              </w:rPr>
              <w:t>BES</w:t>
            </w:r>
          </w:p>
        </w:tc>
        <w:tc>
          <w:tcPr>
            <w:tcW w:w="0" w:type="auto"/>
            <w:hideMark/>
          </w:tcPr>
          <w:p w14:paraId="060DBF2A" w14:textId="77777777" w:rsidR="00F23B90" w:rsidRPr="00A022B2" w:rsidRDefault="00F23B90" w:rsidP="000E5536">
            <w:pPr>
              <w:pStyle w:val="BodyText2"/>
              <w:rPr>
                <w:lang w:eastAsia="en-GB" w:bidi="ar-SA"/>
              </w:rPr>
            </w:pPr>
            <w:r w:rsidRPr="00A022B2">
              <w:rPr>
                <w:lang w:eastAsia="en-GB" w:bidi="ar-SA"/>
              </w:rPr>
              <w:t>Bonaire, Sint Eustatius and Saba</w:t>
            </w:r>
          </w:p>
        </w:tc>
        <w:tc>
          <w:tcPr>
            <w:tcW w:w="0" w:type="auto"/>
          </w:tcPr>
          <w:p w14:paraId="586B5EF6" w14:textId="77777777" w:rsidR="00F23B90" w:rsidRPr="00A022B2" w:rsidRDefault="00F23B90" w:rsidP="000E5536">
            <w:pPr>
              <w:pStyle w:val="BodyText2"/>
              <w:rPr>
                <w:lang w:eastAsia="en-GB" w:bidi="ar-SA"/>
              </w:rPr>
            </w:pPr>
            <w:r>
              <w:rPr>
                <w:lang w:eastAsia="en-GB" w:bidi="ar-SA"/>
              </w:rPr>
              <w:t>Created feature from unknown features in GAUL</w:t>
            </w:r>
          </w:p>
        </w:tc>
      </w:tr>
      <w:tr w:rsidR="00F23B90" w:rsidRPr="00A022B2" w14:paraId="478BD483" w14:textId="77777777" w:rsidTr="0056240B">
        <w:tc>
          <w:tcPr>
            <w:tcW w:w="0" w:type="auto"/>
          </w:tcPr>
          <w:p w14:paraId="3062C788" w14:textId="77777777" w:rsidR="00F23B90" w:rsidRPr="00A022B2" w:rsidRDefault="00F23B90" w:rsidP="000E5536">
            <w:pPr>
              <w:pStyle w:val="BodyText2"/>
              <w:rPr>
                <w:lang w:eastAsia="en-GB" w:bidi="ar-SA"/>
              </w:rPr>
            </w:pPr>
            <w:r>
              <w:rPr>
                <w:lang w:eastAsia="en-GB" w:bidi="ar-SA"/>
              </w:rPr>
              <w:t>CUW</w:t>
            </w:r>
          </w:p>
        </w:tc>
        <w:tc>
          <w:tcPr>
            <w:tcW w:w="0" w:type="auto"/>
            <w:hideMark/>
          </w:tcPr>
          <w:p w14:paraId="588D6CC5" w14:textId="77777777" w:rsidR="00F23B90" w:rsidRPr="00A022B2" w:rsidRDefault="00F23B90" w:rsidP="000E5536">
            <w:pPr>
              <w:pStyle w:val="BodyText2"/>
              <w:rPr>
                <w:lang w:eastAsia="en-GB" w:bidi="ar-SA"/>
              </w:rPr>
            </w:pPr>
            <w:r w:rsidRPr="00A022B2">
              <w:rPr>
                <w:lang w:eastAsia="en-GB" w:bidi="ar-SA"/>
              </w:rPr>
              <w:t>Curaçao</w:t>
            </w:r>
          </w:p>
        </w:tc>
        <w:tc>
          <w:tcPr>
            <w:tcW w:w="0" w:type="auto"/>
          </w:tcPr>
          <w:p w14:paraId="44929C88" w14:textId="77777777" w:rsidR="00F23B90" w:rsidRPr="00A022B2" w:rsidRDefault="00F23B90" w:rsidP="000E5536">
            <w:pPr>
              <w:pStyle w:val="BodyText2"/>
              <w:rPr>
                <w:lang w:eastAsia="en-GB" w:bidi="ar-SA"/>
              </w:rPr>
            </w:pPr>
            <w:r>
              <w:rPr>
                <w:lang w:eastAsia="en-GB" w:bidi="ar-SA"/>
              </w:rPr>
              <w:t>Created feature from unknown features in GAUL</w:t>
            </w:r>
          </w:p>
        </w:tc>
      </w:tr>
      <w:tr w:rsidR="00F23B90" w:rsidRPr="00A022B2" w14:paraId="49E41FE2" w14:textId="77777777" w:rsidTr="0056240B">
        <w:tc>
          <w:tcPr>
            <w:tcW w:w="0" w:type="auto"/>
          </w:tcPr>
          <w:p w14:paraId="5A648DE4" w14:textId="77777777" w:rsidR="00F23B90" w:rsidRPr="00A022B2" w:rsidRDefault="00F23B90" w:rsidP="000E5536">
            <w:pPr>
              <w:pStyle w:val="BodyText2"/>
              <w:rPr>
                <w:lang w:eastAsia="en-GB" w:bidi="ar-SA"/>
              </w:rPr>
            </w:pPr>
            <w:r>
              <w:rPr>
                <w:lang w:eastAsia="en-GB" w:bidi="ar-SA"/>
              </w:rPr>
              <w:t>PSE</w:t>
            </w:r>
          </w:p>
        </w:tc>
        <w:tc>
          <w:tcPr>
            <w:tcW w:w="0" w:type="auto"/>
            <w:hideMark/>
          </w:tcPr>
          <w:p w14:paraId="5EA437AC" w14:textId="77777777" w:rsidR="00F23B90" w:rsidRPr="00A022B2" w:rsidRDefault="00F23B90" w:rsidP="000E5536">
            <w:pPr>
              <w:pStyle w:val="BodyText2"/>
              <w:rPr>
                <w:lang w:eastAsia="en-GB" w:bidi="ar-SA"/>
              </w:rPr>
            </w:pPr>
            <w:r w:rsidRPr="00A022B2">
              <w:rPr>
                <w:lang w:eastAsia="en-GB" w:bidi="ar-SA"/>
              </w:rPr>
              <w:t>Palestinian Territory, Occupied</w:t>
            </w:r>
          </w:p>
        </w:tc>
        <w:tc>
          <w:tcPr>
            <w:tcW w:w="0" w:type="auto"/>
          </w:tcPr>
          <w:p w14:paraId="5CF8A523" w14:textId="77777777" w:rsidR="00F23B90" w:rsidRPr="00A022B2" w:rsidRDefault="00F23B90" w:rsidP="000E5536">
            <w:pPr>
              <w:pStyle w:val="BodyText2"/>
              <w:rPr>
                <w:lang w:eastAsia="en-GB" w:bidi="ar-SA"/>
              </w:rPr>
            </w:pPr>
            <w:r>
              <w:rPr>
                <w:lang w:eastAsia="en-GB" w:bidi="ar-SA"/>
              </w:rPr>
              <w:t>Created feature from unknown features in GAUL</w:t>
            </w:r>
          </w:p>
        </w:tc>
      </w:tr>
      <w:tr w:rsidR="00F23B90" w:rsidRPr="00A022B2" w14:paraId="3352F1BD" w14:textId="77777777" w:rsidTr="0056240B">
        <w:tc>
          <w:tcPr>
            <w:tcW w:w="0" w:type="auto"/>
          </w:tcPr>
          <w:p w14:paraId="4FA7F7B8" w14:textId="77777777" w:rsidR="00F23B90" w:rsidRPr="00A022B2" w:rsidRDefault="00F23B90" w:rsidP="000E5536">
            <w:pPr>
              <w:pStyle w:val="BodyText2"/>
              <w:rPr>
                <w:lang w:eastAsia="en-GB" w:bidi="ar-SA"/>
              </w:rPr>
            </w:pPr>
            <w:r>
              <w:rPr>
                <w:lang w:eastAsia="en-GB" w:bidi="ar-SA"/>
              </w:rPr>
              <w:t>BLM</w:t>
            </w:r>
          </w:p>
        </w:tc>
        <w:tc>
          <w:tcPr>
            <w:tcW w:w="0" w:type="auto"/>
            <w:hideMark/>
          </w:tcPr>
          <w:p w14:paraId="79D726C8" w14:textId="77777777" w:rsidR="00F23B90" w:rsidRPr="00A022B2" w:rsidRDefault="00F23B90" w:rsidP="000E5536">
            <w:pPr>
              <w:pStyle w:val="BodyText2"/>
              <w:rPr>
                <w:lang w:eastAsia="en-GB" w:bidi="ar-SA"/>
              </w:rPr>
            </w:pPr>
            <w:r w:rsidRPr="00A022B2">
              <w:rPr>
                <w:lang w:eastAsia="en-GB" w:bidi="ar-SA"/>
              </w:rPr>
              <w:t>Saint Barthélemy</w:t>
            </w:r>
          </w:p>
        </w:tc>
        <w:tc>
          <w:tcPr>
            <w:tcW w:w="0" w:type="auto"/>
          </w:tcPr>
          <w:p w14:paraId="4DF7B7CC" w14:textId="77777777" w:rsidR="00F23B90" w:rsidRPr="00A022B2" w:rsidRDefault="00F23B90" w:rsidP="000E5536">
            <w:pPr>
              <w:pStyle w:val="BodyText2"/>
              <w:rPr>
                <w:lang w:eastAsia="en-GB" w:bidi="ar-SA"/>
              </w:rPr>
            </w:pPr>
            <w:r>
              <w:rPr>
                <w:lang w:eastAsia="en-GB" w:bidi="ar-SA"/>
              </w:rPr>
              <w:t>Split Guadeloupe which was wrong</w:t>
            </w:r>
          </w:p>
        </w:tc>
      </w:tr>
      <w:tr w:rsidR="00F23B90" w:rsidRPr="00A022B2" w14:paraId="3C47C538" w14:textId="77777777" w:rsidTr="0056240B">
        <w:tc>
          <w:tcPr>
            <w:tcW w:w="0" w:type="auto"/>
          </w:tcPr>
          <w:p w14:paraId="1010B754" w14:textId="77777777" w:rsidR="00F23B90" w:rsidRPr="00A022B2" w:rsidRDefault="00F23B90" w:rsidP="000E5536">
            <w:pPr>
              <w:pStyle w:val="BodyText2"/>
              <w:rPr>
                <w:lang w:eastAsia="en-GB" w:bidi="ar-SA"/>
              </w:rPr>
            </w:pPr>
            <w:r>
              <w:rPr>
                <w:lang w:eastAsia="en-GB" w:bidi="ar-SA"/>
              </w:rPr>
              <w:t>MAF</w:t>
            </w:r>
          </w:p>
        </w:tc>
        <w:tc>
          <w:tcPr>
            <w:tcW w:w="0" w:type="auto"/>
            <w:hideMark/>
          </w:tcPr>
          <w:p w14:paraId="6C55D8EB" w14:textId="77777777" w:rsidR="00F23B90" w:rsidRPr="00A022B2" w:rsidRDefault="00F23B90" w:rsidP="000E5536">
            <w:pPr>
              <w:pStyle w:val="BodyText2"/>
              <w:rPr>
                <w:lang w:eastAsia="en-GB" w:bidi="ar-SA"/>
              </w:rPr>
            </w:pPr>
            <w:r w:rsidRPr="00A022B2">
              <w:rPr>
                <w:lang w:eastAsia="en-GB" w:bidi="ar-SA"/>
              </w:rPr>
              <w:t>Saint Martin (French part)</w:t>
            </w:r>
          </w:p>
        </w:tc>
        <w:tc>
          <w:tcPr>
            <w:tcW w:w="0" w:type="auto"/>
          </w:tcPr>
          <w:p w14:paraId="346FB38C" w14:textId="77777777" w:rsidR="00F23B90" w:rsidRPr="00A022B2" w:rsidRDefault="00F23B90" w:rsidP="000E5536">
            <w:pPr>
              <w:pStyle w:val="BodyText2"/>
              <w:rPr>
                <w:lang w:eastAsia="en-GB" w:bidi="ar-SA"/>
              </w:rPr>
            </w:pPr>
            <w:r>
              <w:rPr>
                <w:lang w:eastAsia="en-GB" w:bidi="ar-SA"/>
              </w:rPr>
              <w:t>Split Guadeloupe which was wrong</w:t>
            </w:r>
          </w:p>
        </w:tc>
      </w:tr>
      <w:tr w:rsidR="00F23B90" w:rsidRPr="00A022B2" w14:paraId="13C74E24" w14:textId="77777777" w:rsidTr="0056240B">
        <w:tc>
          <w:tcPr>
            <w:tcW w:w="0" w:type="auto"/>
          </w:tcPr>
          <w:p w14:paraId="2865DA80" w14:textId="77777777" w:rsidR="00F23B90" w:rsidRPr="00A022B2" w:rsidRDefault="00F23B90" w:rsidP="000E5536">
            <w:pPr>
              <w:pStyle w:val="BodyText2"/>
              <w:rPr>
                <w:lang w:eastAsia="en-GB" w:bidi="ar-SA"/>
              </w:rPr>
            </w:pPr>
            <w:r>
              <w:rPr>
                <w:lang w:eastAsia="en-GB" w:bidi="ar-SA"/>
              </w:rPr>
              <w:t>SXM</w:t>
            </w:r>
          </w:p>
        </w:tc>
        <w:tc>
          <w:tcPr>
            <w:tcW w:w="0" w:type="auto"/>
            <w:hideMark/>
          </w:tcPr>
          <w:p w14:paraId="667C1C37" w14:textId="77777777" w:rsidR="00F23B90" w:rsidRPr="00A022B2" w:rsidRDefault="00F23B90" w:rsidP="000E5536">
            <w:pPr>
              <w:pStyle w:val="BodyText2"/>
              <w:rPr>
                <w:lang w:eastAsia="en-GB" w:bidi="ar-SA"/>
              </w:rPr>
            </w:pPr>
            <w:r w:rsidRPr="00A022B2">
              <w:rPr>
                <w:lang w:eastAsia="en-GB" w:bidi="ar-SA"/>
              </w:rPr>
              <w:t>Sint Maarten (Dutch part)</w:t>
            </w:r>
          </w:p>
        </w:tc>
        <w:tc>
          <w:tcPr>
            <w:tcW w:w="0" w:type="auto"/>
          </w:tcPr>
          <w:p w14:paraId="42536144" w14:textId="77777777" w:rsidR="00F23B90" w:rsidRPr="00A022B2" w:rsidRDefault="00F23B90" w:rsidP="000E5536">
            <w:pPr>
              <w:pStyle w:val="BodyText2"/>
              <w:rPr>
                <w:lang w:eastAsia="en-GB" w:bidi="ar-SA"/>
              </w:rPr>
            </w:pPr>
            <w:r>
              <w:rPr>
                <w:lang w:eastAsia="en-GB" w:bidi="ar-SA"/>
              </w:rPr>
              <w:t>Created feature from unknown features in GAUL</w:t>
            </w:r>
          </w:p>
        </w:tc>
      </w:tr>
      <w:tr w:rsidR="00F23B90" w:rsidRPr="00A022B2" w14:paraId="79F8ACA6" w14:textId="77777777" w:rsidTr="0056240B">
        <w:tc>
          <w:tcPr>
            <w:tcW w:w="0" w:type="auto"/>
          </w:tcPr>
          <w:p w14:paraId="600D65C9" w14:textId="77777777" w:rsidR="00F23B90" w:rsidRPr="00A022B2" w:rsidRDefault="00F23B90" w:rsidP="000E5536">
            <w:pPr>
              <w:pStyle w:val="BodyText2"/>
              <w:rPr>
                <w:lang w:eastAsia="en-GB" w:bidi="ar-SA"/>
              </w:rPr>
            </w:pPr>
            <w:r>
              <w:rPr>
                <w:lang w:eastAsia="en-GB" w:bidi="ar-SA"/>
              </w:rPr>
              <w:t>SSD</w:t>
            </w:r>
          </w:p>
        </w:tc>
        <w:tc>
          <w:tcPr>
            <w:tcW w:w="0" w:type="auto"/>
            <w:hideMark/>
          </w:tcPr>
          <w:p w14:paraId="7D06BE63" w14:textId="77777777" w:rsidR="00F23B90" w:rsidRPr="00A022B2" w:rsidRDefault="00F23B90" w:rsidP="000E5536">
            <w:pPr>
              <w:pStyle w:val="BodyText2"/>
              <w:rPr>
                <w:lang w:eastAsia="en-GB" w:bidi="ar-SA"/>
              </w:rPr>
            </w:pPr>
            <w:r w:rsidRPr="00A022B2">
              <w:rPr>
                <w:lang w:eastAsia="en-GB" w:bidi="ar-SA"/>
              </w:rPr>
              <w:t>South Sudan</w:t>
            </w:r>
          </w:p>
        </w:tc>
        <w:tc>
          <w:tcPr>
            <w:tcW w:w="0" w:type="auto"/>
          </w:tcPr>
          <w:p w14:paraId="06C2CB2A" w14:textId="77777777" w:rsidR="00F23B90" w:rsidRPr="00A022B2" w:rsidRDefault="00F23B90" w:rsidP="000E5536">
            <w:pPr>
              <w:pStyle w:val="BodyText2"/>
              <w:rPr>
                <w:rFonts w:eastAsia="Times New Roman"/>
                <w:lang w:eastAsia="en-GB" w:bidi="ar-SA"/>
              </w:rPr>
            </w:pPr>
            <w:r>
              <w:rPr>
                <w:rFonts w:eastAsia="Times New Roman"/>
                <w:lang w:eastAsia="en-GB" w:bidi="ar-SA"/>
              </w:rPr>
              <w:t xml:space="preserve">Used ESRI boundary to split Sudan see </w:t>
            </w:r>
            <w:hyperlink r:id="rId91" w:anchor="/Splitting_a_polygon_by_an_overlapping_feature/001t00000037000000/" w:history="1">
              <w:r w:rsidRPr="000E6B10">
                <w:rPr>
                  <w:rStyle w:val="Hyperlink"/>
                  <w:rFonts w:eastAsia="Times New Roman"/>
                  <w:lang w:eastAsia="en-GB" w:bidi="ar-SA"/>
                </w:rPr>
                <w:t>here</w:t>
              </w:r>
            </w:hyperlink>
          </w:p>
        </w:tc>
      </w:tr>
      <w:tr w:rsidR="00F23B90" w:rsidRPr="00A022B2" w14:paraId="738ADCD4" w14:textId="77777777" w:rsidTr="0056240B">
        <w:tc>
          <w:tcPr>
            <w:tcW w:w="0" w:type="auto"/>
          </w:tcPr>
          <w:p w14:paraId="54044474" w14:textId="77777777" w:rsidR="00F23B90" w:rsidRPr="00A022B2" w:rsidRDefault="00F23B90" w:rsidP="000E5536">
            <w:pPr>
              <w:pStyle w:val="BodyText2"/>
              <w:rPr>
                <w:lang w:eastAsia="en-GB" w:bidi="ar-SA"/>
              </w:rPr>
            </w:pPr>
            <w:r>
              <w:rPr>
                <w:lang w:eastAsia="en-GB" w:bidi="ar-SA"/>
              </w:rPr>
              <w:t>TWN</w:t>
            </w:r>
          </w:p>
        </w:tc>
        <w:tc>
          <w:tcPr>
            <w:tcW w:w="0" w:type="auto"/>
            <w:hideMark/>
          </w:tcPr>
          <w:p w14:paraId="42C30290" w14:textId="77777777" w:rsidR="00F23B90" w:rsidRPr="00A022B2" w:rsidRDefault="00F23B90" w:rsidP="000E5536">
            <w:pPr>
              <w:pStyle w:val="BodyText2"/>
              <w:rPr>
                <w:lang w:eastAsia="en-GB" w:bidi="ar-SA"/>
              </w:rPr>
            </w:pPr>
            <w:r w:rsidRPr="00A022B2">
              <w:rPr>
                <w:lang w:eastAsia="en-GB" w:bidi="ar-SA"/>
              </w:rPr>
              <w:t>Taiwan, Province of China</w:t>
            </w:r>
          </w:p>
        </w:tc>
        <w:tc>
          <w:tcPr>
            <w:tcW w:w="0" w:type="auto"/>
          </w:tcPr>
          <w:p w14:paraId="4E4621C8" w14:textId="77777777" w:rsidR="00F23B90" w:rsidRPr="00A022B2" w:rsidRDefault="00F23B90" w:rsidP="000E5536">
            <w:pPr>
              <w:pStyle w:val="BodyText2"/>
              <w:rPr>
                <w:lang w:eastAsia="en-GB" w:bidi="ar-SA"/>
              </w:rPr>
            </w:pPr>
            <w:r>
              <w:rPr>
                <w:lang w:eastAsia="en-GB" w:bidi="ar-SA"/>
              </w:rPr>
              <w:t>Split China</w:t>
            </w:r>
          </w:p>
        </w:tc>
      </w:tr>
    </w:tbl>
    <w:p w14:paraId="3146B5CA" w14:textId="77777777" w:rsidR="00F23B90" w:rsidRDefault="00F23B90" w:rsidP="000E5536">
      <w:pPr>
        <w:pStyle w:val="BodyText2"/>
      </w:pPr>
    </w:p>
    <w:p w14:paraId="00B8DB22" w14:textId="77777777" w:rsidR="00F23B90" w:rsidRPr="00B9514F" w:rsidRDefault="00F23B90" w:rsidP="000E5536">
      <w:pPr>
        <w:pStyle w:val="BodyText2"/>
      </w:pPr>
      <w:r>
        <w:t xml:space="preserve">Also </w:t>
      </w:r>
      <w:r w:rsidRPr="00E1209A">
        <w:t>Cocos (Keeling) Islands</w:t>
      </w:r>
      <w:r>
        <w:t xml:space="preserve"> (CCK) is coded as Australia (AUS).</w:t>
      </w:r>
    </w:p>
    <w:p w14:paraId="4EBB452C" w14:textId="77777777" w:rsidR="00F23B90" w:rsidRDefault="00F23B90" w:rsidP="000E5536">
      <w:pPr>
        <w:pStyle w:val="BodyText2"/>
      </w:pPr>
      <w:r>
        <w:t>The GAUL and EEZ datasets need to be combined to create a single feature class of the country polygons. Appended the two datasets together and then there were lots of slivers (or internal donuts) that need to be removed. Writing some python code to remove interior rings. Not that straightforward – in ArcMap Malaysia has 1835 parts, but in arcpy, there are only 3 parts for some reason. The first part is correct, but part 2 has 13247 objects in the part. e.g.</w:t>
      </w:r>
    </w:p>
    <w:p w14:paraId="01598E11" w14:textId="77777777" w:rsidR="00F23B90" w:rsidRDefault="00F23B90" w:rsidP="000E5536">
      <w:pPr>
        <w:pStyle w:val="Code"/>
      </w:pPr>
      <w:r w:rsidRPr="00EB36FE">
        <w:t>rows = arcpy.SearchCursor("Malaysia_GAUL_EEZ_Intersection")</w:t>
      </w:r>
    </w:p>
    <w:p w14:paraId="63ABE263" w14:textId="77777777" w:rsidR="00F23B90" w:rsidRDefault="00F23B90" w:rsidP="000E5536">
      <w:pPr>
        <w:pStyle w:val="Code"/>
      </w:pPr>
      <w:r>
        <w:t>for row in rows:</w:t>
      </w:r>
    </w:p>
    <w:p w14:paraId="5418E35B" w14:textId="77777777" w:rsidR="00F23B90" w:rsidRDefault="00F23B90" w:rsidP="000E5536">
      <w:pPr>
        <w:pStyle w:val="Code"/>
      </w:pPr>
      <w:r>
        <w:t>&lt;bla&gt;</w:t>
      </w:r>
    </w:p>
    <w:p w14:paraId="59D6F4DF" w14:textId="77777777" w:rsidR="00F23B90" w:rsidRDefault="00F23B90" w:rsidP="000E5536">
      <w:pPr>
        <w:pStyle w:val="Code"/>
      </w:pPr>
      <w:r>
        <w:t>geom = row.getValue(“SHAPE”)</w:t>
      </w:r>
    </w:p>
    <w:p w14:paraId="267CEE8C" w14:textId="77777777" w:rsidR="00F23B90" w:rsidRPr="00087AA9" w:rsidRDefault="00F23B90" w:rsidP="000E5536">
      <w:pPr>
        <w:pStyle w:val="Code"/>
      </w:pPr>
      <w:r w:rsidRPr="00087AA9">
        <w:t>&gt;&gt;&gt; geom.getPart(0).count</w:t>
      </w:r>
    </w:p>
    <w:p w14:paraId="21D83B0A" w14:textId="77777777" w:rsidR="00F23B90" w:rsidRPr="00087AA9" w:rsidRDefault="00F23B90" w:rsidP="000E5536">
      <w:pPr>
        <w:pStyle w:val="Code"/>
      </w:pPr>
      <w:r w:rsidRPr="00087AA9">
        <w:t>9</w:t>
      </w:r>
    </w:p>
    <w:p w14:paraId="7F5DC1BA" w14:textId="77777777" w:rsidR="00F23B90" w:rsidRPr="00087AA9" w:rsidRDefault="00F23B90" w:rsidP="000E5536">
      <w:pPr>
        <w:pStyle w:val="Code"/>
      </w:pPr>
      <w:r w:rsidRPr="00087AA9">
        <w:t>&gt;&gt;&gt; geom.getPart(1).count</w:t>
      </w:r>
    </w:p>
    <w:p w14:paraId="4ADDE745" w14:textId="77777777" w:rsidR="00F23B90" w:rsidRPr="00087AA9" w:rsidRDefault="00F23B90" w:rsidP="000E5536">
      <w:pPr>
        <w:pStyle w:val="Code"/>
      </w:pPr>
      <w:r w:rsidRPr="00087AA9">
        <w:t>13247</w:t>
      </w:r>
    </w:p>
    <w:p w14:paraId="3DFE0EB8" w14:textId="77777777" w:rsidR="00F23B90" w:rsidRPr="00087AA9" w:rsidRDefault="00F23B90" w:rsidP="000E5536">
      <w:pPr>
        <w:pStyle w:val="Code"/>
      </w:pPr>
      <w:r w:rsidRPr="00087AA9">
        <w:t>&gt;&gt;&gt; geom.getPart(2).count</w:t>
      </w:r>
    </w:p>
    <w:p w14:paraId="56877BB7" w14:textId="77777777" w:rsidR="00F23B90" w:rsidRDefault="00F23B90" w:rsidP="000E5536">
      <w:pPr>
        <w:pStyle w:val="Code"/>
      </w:pPr>
      <w:r w:rsidRPr="00087AA9">
        <w:t>26772</w:t>
      </w:r>
    </w:p>
    <w:p w14:paraId="26A1F146" w14:textId="77777777" w:rsidR="00F23B90" w:rsidRDefault="00F23B90" w:rsidP="000E5536">
      <w:pPr>
        <w:pStyle w:val="Code"/>
      </w:pPr>
      <w:r>
        <w:lastRenderedPageBreak/>
        <w:t>&gt;&gt;&gt; geom.pointCount</w:t>
      </w:r>
    </w:p>
    <w:p w14:paraId="2DB1E372" w14:textId="77777777" w:rsidR="00F23B90" w:rsidRPr="00087AA9" w:rsidRDefault="00F23B90" w:rsidP="000E5536">
      <w:pPr>
        <w:pStyle w:val="Code"/>
      </w:pPr>
      <w:r>
        <w:t>38195</w:t>
      </w:r>
    </w:p>
    <w:p w14:paraId="1C6F5E2A" w14:textId="77777777" w:rsidR="00F23B90" w:rsidRDefault="00F23B90" w:rsidP="000E5536">
      <w:pPr>
        <w:pStyle w:val="BodyText2"/>
      </w:pPr>
      <w:r>
        <w:t xml:space="preserve">For part 2 there are only 802 objects in part 2 in ArcMap. Why? And why is the pointcount 38193 and not 51451 (9+13247+38195)? Lots of the objects in the parts are not actually points, but &lt;NoneType&gt;. I think the NoneType is a flag to indicate that it is an internal ring (see </w:t>
      </w:r>
      <w:hyperlink r:id="rId92" w:history="1">
        <w:r w:rsidRPr="001F051F">
          <w:rPr>
            <w:rStyle w:val="Hyperlink"/>
          </w:rPr>
          <w:t>here</w:t>
        </w:r>
      </w:hyperlink>
      <w:r>
        <w:t xml:space="preserve"> and </w:t>
      </w:r>
      <w:hyperlink r:id="rId93" w:history="1">
        <w:r w:rsidRPr="001F051F">
          <w:rPr>
            <w:rStyle w:val="Hyperlink"/>
          </w:rPr>
          <w:t>here</w:t>
        </w:r>
      </w:hyperlink>
      <w:r>
        <w:t xml:space="preserve">). Found a fill donut tool!!! </w:t>
      </w:r>
      <w:hyperlink r:id="rId94" w:history="1">
        <w:r w:rsidRPr="00CB14F7">
          <w:rPr>
            <w:rStyle w:val="Hyperlink"/>
          </w:rPr>
          <w:t>Here</w:t>
        </w:r>
      </w:hyperlink>
      <w:r>
        <w:t>. It works great – just a few final changes to do:</w:t>
      </w:r>
    </w:p>
    <w:p w14:paraId="777C2B40" w14:textId="77777777" w:rsidR="00F23B90" w:rsidRDefault="00F23B90" w:rsidP="000E5536">
      <w:pPr>
        <w:pStyle w:val="BodyText2"/>
      </w:pPr>
      <w:r>
        <w:rPr>
          <w:noProof/>
          <w:lang w:bidi="ar-SA"/>
        </w:rPr>
        <w:drawing>
          <wp:inline distT="0" distB="0" distL="0" distR="0" wp14:anchorId="1979F4BD" wp14:editId="76AEB380">
            <wp:extent cx="2825750" cy="2753756"/>
            <wp:effectExtent l="0" t="0" r="0" b="0"/>
            <wp:docPr id="24" name="Picture 24"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default.jp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826224" cy="2754218"/>
                    </a:xfrm>
                    <a:prstGeom prst="rect">
                      <a:avLst/>
                    </a:prstGeom>
                    <a:noFill/>
                    <a:ln>
                      <a:noFill/>
                    </a:ln>
                  </pic:spPr>
                </pic:pic>
              </a:graphicData>
            </a:graphic>
          </wp:inline>
        </w:drawing>
      </w:r>
      <w:r>
        <w:rPr>
          <w:noProof/>
          <w:lang w:bidi="ar-SA"/>
        </w:rPr>
        <w:drawing>
          <wp:inline distT="0" distB="0" distL="0" distR="0" wp14:anchorId="27292239" wp14:editId="7012ADC2">
            <wp:extent cx="2775600" cy="2703600"/>
            <wp:effectExtent l="0" t="0" r="0" b="0"/>
            <wp:docPr id="25" name="Picture 25"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default.jp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775600" cy="2703600"/>
                    </a:xfrm>
                    <a:prstGeom prst="rect">
                      <a:avLst/>
                    </a:prstGeom>
                    <a:noFill/>
                    <a:ln>
                      <a:noFill/>
                    </a:ln>
                  </pic:spPr>
                </pic:pic>
              </a:graphicData>
            </a:graphic>
          </wp:inline>
        </w:drawing>
      </w:r>
    </w:p>
    <w:p w14:paraId="719426B7" w14:textId="77777777" w:rsidR="00F23B90" w:rsidRDefault="00F23B90" w:rsidP="000E5536">
      <w:pPr>
        <w:pStyle w:val="BodyText2"/>
      </w:pPr>
      <w:r>
        <w:t>The above image shows that the small separate bit of East Timor has been removed (as an interior  ring!). Need to avoid this happening. Also, we need to be able to group the EEZ data into sovereign nations – e.g. the 2</w:t>
      </w:r>
      <w:r w:rsidRPr="003B15E1">
        <w:rPr>
          <w:vertAlign w:val="superscript"/>
        </w:rPr>
        <w:t>nd</w:t>
      </w:r>
      <w:r>
        <w:t xml:space="preserve"> image shows that jersey and Guernsey have separate economic zones – but the sovereign is still the UK EEZ.  So repeating the actual workflow:</w:t>
      </w:r>
    </w:p>
    <w:p w14:paraId="5B9E2D0B" w14:textId="77777777" w:rsidR="00F23B90" w:rsidRDefault="00F23B90" w:rsidP="003630B2">
      <w:pPr>
        <w:pStyle w:val="ListNumber"/>
      </w:pPr>
      <w:r>
        <w:t>EEZ boundaries dissolved in the sovereign field</w:t>
      </w:r>
    </w:p>
    <w:p w14:paraId="5E32F4DB" w14:textId="77777777" w:rsidR="00F23B90" w:rsidRDefault="00F23B90" w:rsidP="003630B2">
      <w:pPr>
        <w:pStyle w:val="ListNumber"/>
      </w:pPr>
      <w:r>
        <w:t>Added ISO3 country code and populated – the following EEZ features have issues with their ISO3 code:</w:t>
      </w:r>
    </w:p>
    <w:tbl>
      <w:tblPr>
        <w:tblW w:w="0" w:type="auto"/>
        <w:tblLook w:val="04A0" w:firstRow="1" w:lastRow="0" w:firstColumn="1" w:lastColumn="0" w:noHBand="0" w:noVBand="1"/>
      </w:tblPr>
      <w:tblGrid>
        <w:gridCol w:w="2616"/>
        <w:gridCol w:w="6744"/>
      </w:tblGrid>
      <w:tr w:rsidR="00F23B90" w:rsidRPr="00FA670C" w14:paraId="7871D39D" w14:textId="77777777" w:rsidTr="0056240B">
        <w:tc>
          <w:tcPr>
            <w:tcW w:w="2660" w:type="dxa"/>
          </w:tcPr>
          <w:p w14:paraId="63E86B0B" w14:textId="77777777" w:rsidR="00F23B90" w:rsidRPr="00FA670C" w:rsidRDefault="00F23B90" w:rsidP="000E5536">
            <w:pPr>
              <w:pStyle w:val="BodyText"/>
            </w:pPr>
            <w:r w:rsidRPr="00FA670C">
              <w:t>Sovereign</w:t>
            </w:r>
          </w:p>
        </w:tc>
        <w:tc>
          <w:tcPr>
            <w:tcW w:w="6916" w:type="dxa"/>
          </w:tcPr>
          <w:p w14:paraId="665F7E01" w14:textId="77777777" w:rsidR="00F23B90" w:rsidRPr="00FA670C" w:rsidRDefault="00F23B90" w:rsidP="000E5536">
            <w:pPr>
              <w:pStyle w:val="BodyText"/>
            </w:pPr>
            <w:r w:rsidRPr="00FA670C">
              <w:t>Issue</w:t>
            </w:r>
          </w:p>
        </w:tc>
      </w:tr>
      <w:tr w:rsidR="00F23B90" w:rsidRPr="00FA670C" w14:paraId="2E79AEC8" w14:textId="77777777" w:rsidTr="0056240B">
        <w:tc>
          <w:tcPr>
            <w:tcW w:w="2660" w:type="dxa"/>
          </w:tcPr>
          <w:p w14:paraId="41D0136A" w14:textId="77777777" w:rsidR="00F23B90" w:rsidRPr="00FA670C" w:rsidRDefault="00F23B90" w:rsidP="000E5536">
            <w:pPr>
              <w:pStyle w:val="BodyText"/>
            </w:pPr>
            <w:r w:rsidRPr="00FA670C">
              <w:t>Australia - Papua New Guinea</w:t>
            </w:r>
          </w:p>
        </w:tc>
        <w:tc>
          <w:tcPr>
            <w:tcW w:w="6916" w:type="dxa"/>
          </w:tcPr>
          <w:p w14:paraId="66859A34" w14:textId="77777777" w:rsidR="00F23B90" w:rsidRPr="00FA670C" w:rsidRDefault="00F23B90" w:rsidP="000E5536">
            <w:pPr>
              <w:pStyle w:val="BodyText"/>
            </w:pPr>
            <w:r w:rsidRPr="00FA670C">
              <w:t>Protected Zone established under the Torres Strait Treaty. Leave as NULL</w:t>
            </w:r>
          </w:p>
        </w:tc>
      </w:tr>
      <w:tr w:rsidR="00F23B90" w:rsidRPr="00FA670C" w14:paraId="5F20D657" w14:textId="77777777" w:rsidTr="0056240B">
        <w:tc>
          <w:tcPr>
            <w:tcW w:w="2660" w:type="dxa"/>
          </w:tcPr>
          <w:p w14:paraId="0D330C18" w14:textId="77777777" w:rsidR="00F23B90" w:rsidRPr="00FA670C" w:rsidRDefault="00F23B90" w:rsidP="000E5536">
            <w:pPr>
              <w:pStyle w:val="BodyText"/>
            </w:pPr>
            <w:r w:rsidRPr="00FA670C">
              <w:t>Disputed</w:t>
            </w:r>
          </w:p>
        </w:tc>
        <w:tc>
          <w:tcPr>
            <w:tcW w:w="6916" w:type="dxa"/>
          </w:tcPr>
          <w:p w14:paraId="7A63BB99" w14:textId="77777777" w:rsidR="00F23B90" w:rsidRPr="00FA670C" w:rsidRDefault="00F23B90" w:rsidP="000E5536">
            <w:pPr>
              <w:pStyle w:val="BodyText"/>
            </w:pPr>
            <w:r w:rsidRPr="00FA670C">
              <w:t>Japan - South Korea Conflict Zone; Paracel Islands Exclusive Economic Zone; Spratly Islands Exclusive Economic Zone; Russia-Japan conflict zone; Area en controversia (disputed - Peruvian point of view). Leave as NULL</w:t>
            </w:r>
          </w:p>
        </w:tc>
      </w:tr>
      <w:tr w:rsidR="00F23B90" w:rsidRPr="00FA670C" w14:paraId="169D0BFB" w14:textId="77777777" w:rsidTr="0056240B">
        <w:tc>
          <w:tcPr>
            <w:tcW w:w="2660" w:type="dxa"/>
          </w:tcPr>
          <w:p w14:paraId="09CBA7E4" w14:textId="77777777" w:rsidR="00F23B90" w:rsidRPr="00FA670C" w:rsidRDefault="00F23B90" w:rsidP="000E5536">
            <w:pPr>
              <w:pStyle w:val="BodyText"/>
            </w:pPr>
            <w:r w:rsidRPr="00FA670C">
              <w:t>Joint Development</w:t>
            </w:r>
          </w:p>
        </w:tc>
        <w:tc>
          <w:tcPr>
            <w:tcW w:w="6916" w:type="dxa"/>
          </w:tcPr>
          <w:p w14:paraId="64F498F6" w14:textId="77777777" w:rsidR="00F23B90" w:rsidRPr="00FA670C" w:rsidRDefault="00F23B90" w:rsidP="000E5536">
            <w:pPr>
              <w:pStyle w:val="BodyText"/>
            </w:pPr>
            <w:r w:rsidRPr="00FA670C">
              <w:t>Joint Development Area Australia - East Timor. Leave as NULL</w:t>
            </w:r>
          </w:p>
        </w:tc>
      </w:tr>
      <w:tr w:rsidR="00F23B90" w:rsidRPr="00FA670C" w14:paraId="79469D7F" w14:textId="77777777" w:rsidTr="0056240B">
        <w:tc>
          <w:tcPr>
            <w:tcW w:w="2660" w:type="dxa"/>
          </w:tcPr>
          <w:p w14:paraId="21E16444" w14:textId="77777777" w:rsidR="00F23B90" w:rsidRPr="00FA670C" w:rsidRDefault="00F23B90" w:rsidP="000E5536">
            <w:pPr>
              <w:pStyle w:val="BodyText"/>
            </w:pPr>
            <w:r w:rsidRPr="00FA670C">
              <w:t>Joint Regime</w:t>
            </w:r>
          </w:p>
        </w:tc>
        <w:tc>
          <w:tcPr>
            <w:tcW w:w="6916" w:type="dxa"/>
          </w:tcPr>
          <w:p w14:paraId="5ED05480" w14:textId="77777777" w:rsidR="00F23B90" w:rsidRPr="00FA670C" w:rsidRDefault="00F23B90" w:rsidP="000E5536">
            <w:pPr>
              <w:pStyle w:val="BodyText"/>
            </w:pPr>
            <w:r w:rsidRPr="00FA670C">
              <w:t>Nigeria - Sao Tome and Principe Joint; Joint Japan – Korea. Leave as NULL</w:t>
            </w:r>
          </w:p>
        </w:tc>
      </w:tr>
      <w:tr w:rsidR="00F23B90" w:rsidRPr="00FA670C" w14:paraId="052D8F9C" w14:textId="77777777" w:rsidTr="0056240B">
        <w:tc>
          <w:tcPr>
            <w:tcW w:w="2660" w:type="dxa"/>
          </w:tcPr>
          <w:p w14:paraId="2514F9AA" w14:textId="77777777" w:rsidR="00F23B90" w:rsidRPr="00FA670C" w:rsidRDefault="00F23B90" w:rsidP="000E5536">
            <w:pPr>
              <w:pStyle w:val="BodyText"/>
            </w:pPr>
            <w:r w:rsidRPr="00FA670C">
              <w:t>Jordan</w:t>
            </w:r>
          </w:p>
        </w:tc>
        <w:tc>
          <w:tcPr>
            <w:tcW w:w="6916" w:type="dxa"/>
          </w:tcPr>
          <w:p w14:paraId="30BAB138" w14:textId="77777777" w:rsidR="00F23B90" w:rsidRPr="00FA670C" w:rsidRDefault="00F23B90" w:rsidP="000E5536">
            <w:pPr>
              <w:pStyle w:val="BodyText"/>
            </w:pPr>
            <w:r w:rsidRPr="00FA670C">
              <w:t>Data issue – no ISO3 code for Jordan in EEZ dataset – coded as JOR</w:t>
            </w:r>
          </w:p>
        </w:tc>
      </w:tr>
      <w:tr w:rsidR="00F23B90" w:rsidRPr="00FA670C" w14:paraId="3321277C" w14:textId="77777777" w:rsidTr="0056240B">
        <w:tc>
          <w:tcPr>
            <w:tcW w:w="2660" w:type="dxa"/>
          </w:tcPr>
          <w:p w14:paraId="3FEAF41E" w14:textId="77777777" w:rsidR="00F23B90" w:rsidRPr="00FA670C" w:rsidRDefault="00F23B90" w:rsidP="000E5536">
            <w:pPr>
              <w:pStyle w:val="BodyText"/>
            </w:pPr>
            <w:r w:rsidRPr="00FA670C">
              <w:t>Serbia-Montenegro</w:t>
            </w:r>
          </w:p>
        </w:tc>
        <w:tc>
          <w:tcPr>
            <w:tcW w:w="6916" w:type="dxa"/>
          </w:tcPr>
          <w:p w14:paraId="33A3EF54" w14:textId="77777777" w:rsidR="00F23B90" w:rsidRPr="00FA670C" w:rsidRDefault="00F23B90" w:rsidP="000E5536">
            <w:pPr>
              <w:pStyle w:val="BodyText"/>
            </w:pPr>
            <w:r w:rsidRPr="00FA670C">
              <w:t>Data issue – no longer exists – 2 separate countries – we need to split. There is no Montenegro in the EEZ dataset! Will tag the EEZ zone with MNE (Montenegro) and use the Serbia boundary from GAUL.</w:t>
            </w:r>
          </w:p>
        </w:tc>
      </w:tr>
      <w:tr w:rsidR="00F23B90" w:rsidRPr="00FA670C" w14:paraId="4F8F18F3" w14:textId="77777777" w:rsidTr="0056240B">
        <w:tc>
          <w:tcPr>
            <w:tcW w:w="2660" w:type="dxa"/>
          </w:tcPr>
          <w:p w14:paraId="19F47BD8" w14:textId="77777777" w:rsidR="00F23B90" w:rsidRPr="00FA670C" w:rsidRDefault="00F23B90" w:rsidP="000E5536">
            <w:pPr>
              <w:pStyle w:val="BodyText"/>
            </w:pPr>
            <w:r w:rsidRPr="00FA670C">
              <w:t>Taiwan</w:t>
            </w:r>
          </w:p>
        </w:tc>
        <w:tc>
          <w:tcPr>
            <w:tcW w:w="6916" w:type="dxa"/>
          </w:tcPr>
          <w:p w14:paraId="533FBEFF" w14:textId="77777777" w:rsidR="00F23B90" w:rsidRPr="00FA670C" w:rsidRDefault="00F23B90" w:rsidP="000E5536">
            <w:pPr>
              <w:pStyle w:val="BodyText"/>
            </w:pPr>
            <w:r w:rsidRPr="00FA670C">
              <w:t>The ISO3 code is TWN but in GAUL it is CHN (China). Changed to CHN</w:t>
            </w:r>
          </w:p>
        </w:tc>
      </w:tr>
    </w:tbl>
    <w:p w14:paraId="3FBCF3BA" w14:textId="77777777" w:rsidR="00F23B90" w:rsidRDefault="00F23B90" w:rsidP="003630B2">
      <w:pPr>
        <w:pStyle w:val="ListNumber"/>
      </w:pPr>
      <w:r>
        <w:t>Added SovereignISO3 code to the GAUL2008 dataset – the following GAUL features have issues with their ISO code:</w:t>
      </w:r>
    </w:p>
    <w:tbl>
      <w:tblPr>
        <w:tblW w:w="0" w:type="auto"/>
        <w:jc w:val="center"/>
        <w:tblLook w:val="04A0" w:firstRow="1" w:lastRow="0" w:firstColumn="1" w:lastColumn="0" w:noHBand="0" w:noVBand="1"/>
      </w:tblPr>
      <w:tblGrid>
        <w:gridCol w:w="3738"/>
        <w:gridCol w:w="1473"/>
      </w:tblGrid>
      <w:tr w:rsidR="00F23B90" w:rsidRPr="00FA670C" w14:paraId="7D2C8179" w14:textId="77777777" w:rsidTr="0056240B">
        <w:trPr>
          <w:jc w:val="center"/>
        </w:trPr>
        <w:tc>
          <w:tcPr>
            <w:tcW w:w="3738" w:type="dxa"/>
          </w:tcPr>
          <w:p w14:paraId="4EDEEB0E" w14:textId="77777777" w:rsidR="00F23B90" w:rsidRPr="00FA670C" w:rsidRDefault="00F23B90" w:rsidP="000E5536">
            <w:pPr>
              <w:pStyle w:val="BodyText"/>
            </w:pPr>
            <w:r w:rsidRPr="00FA670C">
              <w:t>GAUL admin0 name</w:t>
            </w:r>
          </w:p>
        </w:tc>
        <w:tc>
          <w:tcPr>
            <w:tcW w:w="1473" w:type="dxa"/>
          </w:tcPr>
          <w:p w14:paraId="58EC52AC" w14:textId="77777777" w:rsidR="00F23B90" w:rsidRPr="00FA670C" w:rsidRDefault="00F23B90" w:rsidP="000E5536">
            <w:pPr>
              <w:pStyle w:val="BodyText"/>
            </w:pPr>
            <w:r>
              <w:t>Sovereign ISO3</w:t>
            </w:r>
          </w:p>
        </w:tc>
      </w:tr>
      <w:tr w:rsidR="00F23B90" w:rsidRPr="00FA670C" w14:paraId="7CA4D5BE" w14:textId="77777777" w:rsidTr="0056240B">
        <w:trPr>
          <w:jc w:val="center"/>
        </w:trPr>
        <w:tc>
          <w:tcPr>
            <w:tcW w:w="3738" w:type="dxa"/>
          </w:tcPr>
          <w:p w14:paraId="2F6FFBDD" w14:textId="77777777" w:rsidR="00F23B90" w:rsidRDefault="00F23B90" w:rsidP="000E5536">
            <w:pPr>
              <w:pStyle w:val="BodyText"/>
            </w:pPr>
            <w:r>
              <w:t>American Samoa</w:t>
            </w:r>
          </w:p>
        </w:tc>
        <w:tc>
          <w:tcPr>
            <w:tcW w:w="1473" w:type="dxa"/>
          </w:tcPr>
          <w:p w14:paraId="761E1F54" w14:textId="77777777" w:rsidR="00F23B90" w:rsidRDefault="00F23B90" w:rsidP="000E5536">
            <w:pPr>
              <w:pStyle w:val="BodyText"/>
            </w:pPr>
            <w:r>
              <w:t>USA</w:t>
            </w:r>
          </w:p>
        </w:tc>
      </w:tr>
      <w:tr w:rsidR="00F23B90" w:rsidRPr="00FA670C" w14:paraId="4FE85519" w14:textId="77777777" w:rsidTr="0056240B">
        <w:trPr>
          <w:jc w:val="center"/>
        </w:trPr>
        <w:tc>
          <w:tcPr>
            <w:tcW w:w="3738" w:type="dxa"/>
          </w:tcPr>
          <w:p w14:paraId="5AA8E085" w14:textId="77777777" w:rsidR="00F23B90" w:rsidRPr="00FA670C" w:rsidRDefault="00F23B90" w:rsidP="000E5536">
            <w:pPr>
              <w:pStyle w:val="BodyText"/>
            </w:pPr>
            <w:r>
              <w:t>Anguila</w:t>
            </w:r>
          </w:p>
        </w:tc>
        <w:tc>
          <w:tcPr>
            <w:tcW w:w="1473" w:type="dxa"/>
          </w:tcPr>
          <w:p w14:paraId="1BBA29F5" w14:textId="77777777" w:rsidR="00F23B90" w:rsidRPr="00FA670C" w:rsidRDefault="00F23B90" w:rsidP="000E5536">
            <w:pPr>
              <w:pStyle w:val="BodyText"/>
            </w:pPr>
            <w:r>
              <w:t>GBR</w:t>
            </w:r>
          </w:p>
        </w:tc>
      </w:tr>
      <w:tr w:rsidR="00F23B90" w:rsidRPr="00FA670C" w14:paraId="218B6036" w14:textId="77777777" w:rsidTr="0056240B">
        <w:trPr>
          <w:jc w:val="center"/>
        </w:trPr>
        <w:tc>
          <w:tcPr>
            <w:tcW w:w="3738" w:type="dxa"/>
          </w:tcPr>
          <w:p w14:paraId="1F1589A9" w14:textId="77777777" w:rsidR="00F23B90" w:rsidRDefault="00F23B90" w:rsidP="000E5536">
            <w:pPr>
              <w:pStyle w:val="BodyText"/>
            </w:pPr>
            <w:r w:rsidRPr="00FA670C">
              <w:t>Aruba</w:t>
            </w:r>
          </w:p>
        </w:tc>
        <w:tc>
          <w:tcPr>
            <w:tcW w:w="1473" w:type="dxa"/>
          </w:tcPr>
          <w:p w14:paraId="184EC940" w14:textId="77777777" w:rsidR="00F23B90" w:rsidRDefault="00F23B90" w:rsidP="000E5536">
            <w:pPr>
              <w:pStyle w:val="BodyText"/>
            </w:pPr>
            <w:r>
              <w:t>NLD</w:t>
            </w:r>
          </w:p>
        </w:tc>
      </w:tr>
      <w:tr w:rsidR="00F23B90" w:rsidRPr="00FA670C" w14:paraId="181206EB" w14:textId="77777777" w:rsidTr="0056240B">
        <w:trPr>
          <w:jc w:val="center"/>
        </w:trPr>
        <w:tc>
          <w:tcPr>
            <w:tcW w:w="3738" w:type="dxa"/>
          </w:tcPr>
          <w:p w14:paraId="7AF6C7CA" w14:textId="77777777" w:rsidR="00F23B90" w:rsidRPr="00FA670C" w:rsidRDefault="00F23B90" w:rsidP="000E5536">
            <w:pPr>
              <w:pStyle w:val="BodyText"/>
            </w:pPr>
            <w:r w:rsidRPr="00FA670C">
              <w:t>Bouvet Island</w:t>
            </w:r>
          </w:p>
        </w:tc>
        <w:tc>
          <w:tcPr>
            <w:tcW w:w="1473" w:type="dxa"/>
          </w:tcPr>
          <w:p w14:paraId="685B77DB" w14:textId="77777777" w:rsidR="00F23B90" w:rsidRDefault="00F23B90" w:rsidP="000E5536">
            <w:pPr>
              <w:pStyle w:val="BodyText"/>
            </w:pPr>
            <w:r>
              <w:t>NOR</w:t>
            </w:r>
          </w:p>
        </w:tc>
      </w:tr>
      <w:tr w:rsidR="00F23B90" w:rsidRPr="00FA670C" w14:paraId="0FF86399" w14:textId="77777777" w:rsidTr="0056240B">
        <w:trPr>
          <w:jc w:val="center"/>
        </w:trPr>
        <w:tc>
          <w:tcPr>
            <w:tcW w:w="3738" w:type="dxa"/>
          </w:tcPr>
          <w:p w14:paraId="06A0309A" w14:textId="77777777" w:rsidR="00F23B90" w:rsidRPr="00FA670C" w:rsidRDefault="00F23B90" w:rsidP="000E5536">
            <w:pPr>
              <w:pStyle w:val="BodyText"/>
            </w:pPr>
            <w:r w:rsidRPr="00E712C2">
              <w:t>British Indian Ocean Territory</w:t>
            </w:r>
          </w:p>
        </w:tc>
        <w:tc>
          <w:tcPr>
            <w:tcW w:w="1473" w:type="dxa"/>
          </w:tcPr>
          <w:p w14:paraId="4A754582" w14:textId="77777777" w:rsidR="00F23B90" w:rsidRDefault="00F23B90" w:rsidP="000E5536">
            <w:pPr>
              <w:pStyle w:val="BodyText"/>
            </w:pPr>
            <w:r>
              <w:t>GBR</w:t>
            </w:r>
          </w:p>
        </w:tc>
      </w:tr>
      <w:tr w:rsidR="00F23B90" w:rsidRPr="00FA670C" w14:paraId="34F12B3E" w14:textId="77777777" w:rsidTr="0056240B">
        <w:trPr>
          <w:jc w:val="center"/>
        </w:trPr>
        <w:tc>
          <w:tcPr>
            <w:tcW w:w="3738" w:type="dxa"/>
          </w:tcPr>
          <w:p w14:paraId="4711901E" w14:textId="77777777" w:rsidR="00F23B90" w:rsidRPr="00E712C2" w:rsidRDefault="00F23B90" w:rsidP="000E5536">
            <w:pPr>
              <w:pStyle w:val="BodyText"/>
            </w:pPr>
            <w:r w:rsidRPr="00E712C2">
              <w:t>Cayman Islands</w:t>
            </w:r>
          </w:p>
        </w:tc>
        <w:tc>
          <w:tcPr>
            <w:tcW w:w="1473" w:type="dxa"/>
          </w:tcPr>
          <w:p w14:paraId="07D296D5" w14:textId="77777777" w:rsidR="00F23B90" w:rsidRDefault="00F23B90" w:rsidP="000E5536">
            <w:pPr>
              <w:pStyle w:val="BodyText"/>
            </w:pPr>
            <w:r>
              <w:t>GBR</w:t>
            </w:r>
          </w:p>
        </w:tc>
      </w:tr>
      <w:tr w:rsidR="00F23B90" w:rsidRPr="00FA670C" w14:paraId="432B0ACF" w14:textId="77777777" w:rsidTr="0056240B">
        <w:trPr>
          <w:jc w:val="center"/>
        </w:trPr>
        <w:tc>
          <w:tcPr>
            <w:tcW w:w="3738" w:type="dxa"/>
          </w:tcPr>
          <w:p w14:paraId="2314B667" w14:textId="77777777" w:rsidR="00F23B90" w:rsidRPr="00E712C2" w:rsidRDefault="00F23B90" w:rsidP="000E5536">
            <w:pPr>
              <w:pStyle w:val="BodyText"/>
            </w:pPr>
            <w:r w:rsidRPr="00E712C2">
              <w:t>Christmas Island</w:t>
            </w:r>
          </w:p>
        </w:tc>
        <w:tc>
          <w:tcPr>
            <w:tcW w:w="1473" w:type="dxa"/>
          </w:tcPr>
          <w:p w14:paraId="6CA64ED4" w14:textId="77777777" w:rsidR="00F23B90" w:rsidRDefault="00F23B90" w:rsidP="000E5536">
            <w:pPr>
              <w:pStyle w:val="BodyText"/>
            </w:pPr>
            <w:r>
              <w:t>AUS</w:t>
            </w:r>
          </w:p>
        </w:tc>
      </w:tr>
      <w:tr w:rsidR="00F23B90" w:rsidRPr="00FA670C" w14:paraId="1027E74B" w14:textId="77777777" w:rsidTr="0056240B">
        <w:trPr>
          <w:jc w:val="center"/>
        </w:trPr>
        <w:tc>
          <w:tcPr>
            <w:tcW w:w="3738" w:type="dxa"/>
          </w:tcPr>
          <w:p w14:paraId="654A8156" w14:textId="77777777" w:rsidR="00F23B90" w:rsidRPr="00E712C2" w:rsidRDefault="00F23B90" w:rsidP="000E5536">
            <w:pPr>
              <w:pStyle w:val="BodyText"/>
            </w:pPr>
            <w:r w:rsidRPr="00AD3EE2">
              <w:t>Cocos (Keeling) Islands</w:t>
            </w:r>
          </w:p>
        </w:tc>
        <w:tc>
          <w:tcPr>
            <w:tcW w:w="1473" w:type="dxa"/>
          </w:tcPr>
          <w:p w14:paraId="7650ADC9" w14:textId="77777777" w:rsidR="00F23B90" w:rsidRDefault="00F23B90" w:rsidP="000E5536">
            <w:pPr>
              <w:pStyle w:val="BodyText"/>
            </w:pPr>
            <w:r>
              <w:t>AUS</w:t>
            </w:r>
          </w:p>
        </w:tc>
      </w:tr>
      <w:tr w:rsidR="00F23B90" w:rsidRPr="00FA670C" w14:paraId="28C438C8" w14:textId="77777777" w:rsidTr="0056240B">
        <w:trPr>
          <w:jc w:val="center"/>
        </w:trPr>
        <w:tc>
          <w:tcPr>
            <w:tcW w:w="3738" w:type="dxa"/>
          </w:tcPr>
          <w:p w14:paraId="65E0D1AE" w14:textId="77777777" w:rsidR="00F23B90" w:rsidRPr="00AD3EE2" w:rsidRDefault="00F23B90" w:rsidP="000E5536">
            <w:pPr>
              <w:pStyle w:val="BodyText"/>
            </w:pPr>
            <w:r w:rsidRPr="00AD3EE2">
              <w:t>Cook Islands</w:t>
            </w:r>
          </w:p>
        </w:tc>
        <w:tc>
          <w:tcPr>
            <w:tcW w:w="1473" w:type="dxa"/>
          </w:tcPr>
          <w:p w14:paraId="7CD8EB35" w14:textId="77777777" w:rsidR="00F23B90" w:rsidRDefault="00F23B90" w:rsidP="000E5536">
            <w:pPr>
              <w:pStyle w:val="BodyText"/>
            </w:pPr>
            <w:r>
              <w:t>NZL</w:t>
            </w:r>
          </w:p>
        </w:tc>
      </w:tr>
      <w:tr w:rsidR="00F23B90" w:rsidRPr="00FA670C" w14:paraId="29609FB4" w14:textId="77777777" w:rsidTr="0056240B">
        <w:trPr>
          <w:jc w:val="center"/>
        </w:trPr>
        <w:tc>
          <w:tcPr>
            <w:tcW w:w="3738" w:type="dxa"/>
          </w:tcPr>
          <w:p w14:paraId="0AC3131F" w14:textId="77777777" w:rsidR="00F23B90" w:rsidRPr="00AD3EE2" w:rsidRDefault="00F23B90" w:rsidP="000E5536">
            <w:pPr>
              <w:pStyle w:val="BodyText"/>
            </w:pPr>
            <w:r w:rsidRPr="00AD3EE2">
              <w:t>Falkland Islands (Malvinas)</w:t>
            </w:r>
          </w:p>
        </w:tc>
        <w:tc>
          <w:tcPr>
            <w:tcW w:w="1473" w:type="dxa"/>
          </w:tcPr>
          <w:p w14:paraId="78C14428" w14:textId="77777777" w:rsidR="00F23B90" w:rsidRDefault="00F23B90" w:rsidP="000E5536">
            <w:pPr>
              <w:pStyle w:val="BodyText"/>
            </w:pPr>
            <w:r>
              <w:t>GBR</w:t>
            </w:r>
          </w:p>
        </w:tc>
      </w:tr>
      <w:tr w:rsidR="00F23B90" w:rsidRPr="00FA670C" w14:paraId="7A366FA8" w14:textId="77777777" w:rsidTr="0056240B">
        <w:trPr>
          <w:jc w:val="center"/>
        </w:trPr>
        <w:tc>
          <w:tcPr>
            <w:tcW w:w="3738" w:type="dxa"/>
          </w:tcPr>
          <w:p w14:paraId="7ADB88E4" w14:textId="77777777" w:rsidR="00F23B90" w:rsidRPr="00AD3EE2" w:rsidRDefault="00F23B90" w:rsidP="000E5536">
            <w:pPr>
              <w:pStyle w:val="BodyText"/>
            </w:pPr>
            <w:r w:rsidRPr="003B0ACF">
              <w:t>Faroe Islands</w:t>
            </w:r>
          </w:p>
        </w:tc>
        <w:tc>
          <w:tcPr>
            <w:tcW w:w="1473" w:type="dxa"/>
          </w:tcPr>
          <w:p w14:paraId="531F7E20" w14:textId="77777777" w:rsidR="00F23B90" w:rsidRDefault="00F23B90" w:rsidP="000E5536">
            <w:pPr>
              <w:pStyle w:val="BodyText"/>
            </w:pPr>
            <w:r>
              <w:t>DNK</w:t>
            </w:r>
          </w:p>
        </w:tc>
      </w:tr>
      <w:tr w:rsidR="00F23B90" w:rsidRPr="00FA670C" w14:paraId="1CFE9806" w14:textId="77777777" w:rsidTr="0056240B">
        <w:trPr>
          <w:jc w:val="center"/>
        </w:trPr>
        <w:tc>
          <w:tcPr>
            <w:tcW w:w="3738" w:type="dxa"/>
          </w:tcPr>
          <w:p w14:paraId="15667EAA" w14:textId="77777777" w:rsidR="00F23B90" w:rsidRPr="003B0ACF" w:rsidRDefault="00F23B90" w:rsidP="000E5536">
            <w:pPr>
              <w:pStyle w:val="BodyText"/>
            </w:pPr>
            <w:r w:rsidRPr="008D2B4D">
              <w:t>French Guiana</w:t>
            </w:r>
          </w:p>
        </w:tc>
        <w:tc>
          <w:tcPr>
            <w:tcW w:w="1473" w:type="dxa"/>
          </w:tcPr>
          <w:p w14:paraId="1815F256" w14:textId="77777777" w:rsidR="00F23B90" w:rsidRDefault="00F23B90" w:rsidP="000E5536">
            <w:pPr>
              <w:pStyle w:val="BodyText"/>
            </w:pPr>
            <w:r>
              <w:t>FRA</w:t>
            </w:r>
          </w:p>
        </w:tc>
      </w:tr>
      <w:tr w:rsidR="00F23B90" w:rsidRPr="00FA670C" w14:paraId="7512EE40" w14:textId="77777777" w:rsidTr="0056240B">
        <w:trPr>
          <w:jc w:val="center"/>
        </w:trPr>
        <w:tc>
          <w:tcPr>
            <w:tcW w:w="3738" w:type="dxa"/>
          </w:tcPr>
          <w:p w14:paraId="6E1ADC4B" w14:textId="77777777" w:rsidR="00F23B90" w:rsidRPr="008D2B4D" w:rsidRDefault="00F23B90" w:rsidP="000E5536">
            <w:pPr>
              <w:pStyle w:val="BodyText"/>
            </w:pPr>
            <w:r w:rsidRPr="008D2B4D">
              <w:lastRenderedPageBreak/>
              <w:t>French Polynesia</w:t>
            </w:r>
          </w:p>
        </w:tc>
        <w:tc>
          <w:tcPr>
            <w:tcW w:w="1473" w:type="dxa"/>
          </w:tcPr>
          <w:p w14:paraId="17821957" w14:textId="77777777" w:rsidR="00F23B90" w:rsidRDefault="00F23B90" w:rsidP="000E5536">
            <w:pPr>
              <w:pStyle w:val="BodyText"/>
            </w:pPr>
            <w:r>
              <w:t>FRA</w:t>
            </w:r>
          </w:p>
        </w:tc>
      </w:tr>
      <w:tr w:rsidR="00F23B90" w:rsidRPr="00FA670C" w14:paraId="4F164A11" w14:textId="77777777" w:rsidTr="0056240B">
        <w:trPr>
          <w:jc w:val="center"/>
        </w:trPr>
        <w:tc>
          <w:tcPr>
            <w:tcW w:w="3738" w:type="dxa"/>
          </w:tcPr>
          <w:p w14:paraId="724B10AC" w14:textId="77777777" w:rsidR="00F23B90" w:rsidRPr="00B0241C" w:rsidRDefault="00F23B90" w:rsidP="000E5536">
            <w:pPr>
              <w:pStyle w:val="BodyText"/>
            </w:pPr>
            <w:r w:rsidRPr="00B0241C">
              <w:t>French Southern Territories</w:t>
            </w:r>
          </w:p>
        </w:tc>
        <w:tc>
          <w:tcPr>
            <w:tcW w:w="1473" w:type="dxa"/>
          </w:tcPr>
          <w:p w14:paraId="44CB8767" w14:textId="77777777" w:rsidR="00F23B90" w:rsidRDefault="00F23B90" w:rsidP="000E5536">
            <w:pPr>
              <w:pStyle w:val="BodyText"/>
            </w:pPr>
            <w:r>
              <w:t>FRA</w:t>
            </w:r>
          </w:p>
        </w:tc>
      </w:tr>
      <w:tr w:rsidR="00F23B90" w:rsidRPr="00FA670C" w14:paraId="1D4BD551" w14:textId="77777777" w:rsidTr="0056240B">
        <w:trPr>
          <w:jc w:val="center"/>
        </w:trPr>
        <w:tc>
          <w:tcPr>
            <w:tcW w:w="3738" w:type="dxa"/>
          </w:tcPr>
          <w:p w14:paraId="25244B3D" w14:textId="77777777" w:rsidR="00F23B90" w:rsidRPr="00CB0BE9" w:rsidRDefault="00F23B90" w:rsidP="000E5536">
            <w:pPr>
              <w:pStyle w:val="BodyText"/>
            </w:pPr>
            <w:r w:rsidRPr="00CB0BE9">
              <w:t>Greenland</w:t>
            </w:r>
          </w:p>
        </w:tc>
        <w:tc>
          <w:tcPr>
            <w:tcW w:w="1473" w:type="dxa"/>
          </w:tcPr>
          <w:p w14:paraId="7C672D90" w14:textId="77777777" w:rsidR="00F23B90" w:rsidRDefault="00F23B90" w:rsidP="000E5536">
            <w:pPr>
              <w:pStyle w:val="BodyText"/>
            </w:pPr>
            <w:r>
              <w:t>DNK</w:t>
            </w:r>
          </w:p>
        </w:tc>
      </w:tr>
      <w:tr w:rsidR="00F23B90" w:rsidRPr="00FA670C" w14:paraId="04BACDB1" w14:textId="77777777" w:rsidTr="0056240B">
        <w:trPr>
          <w:jc w:val="center"/>
        </w:trPr>
        <w:tc>
          <w:tcPr>
            <w:tcW w:w="3738" w:type="dxa"/>
          </w:tcPr>
          <w:p w14:paraId="01433C67" w14:textId="77777777" w:rsidR="00F23B90" w:rsidRPr="00CB0BE9" w:rsidRDefault="00F23B90" w:rsidP="000E5536">
            <w:pPr>
              <w:pStyle w:val="BodyText"/>
            </w:pPr>
            <w:r w:rsidRPr="00CB0BE9">
              <w:t>Guadeloupe</w:t>
            </w:r>
          </w:p>
        </w:tc>
        <w:tc>
          <w:tcPr>
            <w:tcW w:w="1473" w:type="dxa"/>
          </w:tcPr>
          <w:p w14:paraId="0B70E2D5" w14:textId="77777777" w:rsidR="00F23B90" w:rsidRDefault="00F23B90" w:rsidP="000E5536">
            <w:pPr>
              <w:pStyle w:val="BodyText"/>
            </w:pPr>
            <w:r>
              <w:t>FRA</w:t>
            </w:r>
          </w:p>
        </w:tc>
      </w:tr>
      <w:tr w:rsidR="00F23B90" w:rsidRPr="00FA670C" w14:paraId="22D68677" w14:textId="77777777" w:rsidTr="0056240B">
        <w:trPr>
          <w:jc w:val="center"/>
        </w:trPr>
        <w:tc>
          <w:tcPr>
            <w:tcW w:w="3738" w:type="dxa"/>
          </w:tcPr>
          <w:p w14:paraId="0D71A2C8" w14:textId="77777777" w:rsidR="00F23B90" w:rsidRPr="00CB0BE9" w:rsidRDefault="00F23B90" w:rsidP="000E5536">
            <w:pPr>
              <w:pStyle w:val="BodyText"/>
            </w:pPr>
            <w:r w:rsidRPr="00CB0BE9">
              <w:t>Guam</w:t>
            </w:r>
          </w:p>
        </w:tc>
        <w:tc>
          <w:tcPr>
            <w:tcW w:w="1473" w:type="dxa"/>
          </w:tcPr>
          <w:p w14:paraId="5B7E9993" w14:textId="77777777" w:rsidR="00F23B90" w:rsidRDefault="00F23B90" w:rsidP="000E5536">
            <w:pPr>
              <w:pStyle w:val="BodyText"/>
            </w:pPr>
            <w:r>
              <w:t>USA</w:t>
            </w:r>
          </w:p>
        </w:tc>
      </w:tr>
      <w:tr w:rsidR="00F23B90" w:rsidRPr="00FA670C" w14:paraId="40BE99C4" w14:textId="77777777" w:rsidTr="0056240B">
        <w:trPr>
          <w:jc w:val="center"/>
        </w:trPr>
        <w:tc>
          <w:tcPr>
            <w:tcW w:w="3738" w:type="dxa"/>
          </w:tcPr>
          <w:p w14:paraId="1AF14E29" w14:textId="77777777" w:rsidR="00F23B90" w:rsidRPr="00CB0BE9" w:rsidRDefault="00F23B90" w:rsidP="000E5536">
            <w:pPr>
              <w:pStyle w:val="BodyText"/>
            </w:pPr>
            <w:r w:rsidRPr="00CB0BE9">
              <w:t>Guernsey</w:t>
            </w:r>
          </w:p>
        </w:tc>
        <w:tc>
          <w:tcPr>
            <w:tcW w:w="1473" w:type="dxa"/>
          </w:tcPr>
          <w:p w14:paraId="365046F3" w14:textId="77777777" w:rsidR="00F23B90" w:rsidRDefault="00F23B90" w:rsidP="000E5536">
            <w:pPr>
              <w:pStyle w:val="BodyText"/>
            </w:pPr>
            <w:r>
              <w:t>GBR</w:t>
            </w:r>
          </w:p>
        </w:tc>
      </w:tr>
      <w:tr w:rsidR="00F23B90" w:rsidRPr="00FA670C" w14:paraId="1BE6544A" w14:textId="77777777" w:rsidTr="0056240B">
        <w:trPr>
          <w:jc w:val="center"/>
        </w:trPr>
        <w:tc>
          <w:tcPr>
            <w:tcW w:w="3738" w:type="dxa"/>
          </w:tcPr>
          <w:p w14:paraId="6B1DC499" w14:textId="77777777" w:rsidR="00F23B90" w:rsidRPr="00CB0BE9" w:rsidRDefault="00F23B90" w:rsidP="000E5536">
            <w:pPr>
              <w:pStyle w:val="BodyText"/>
            </w:pPr>
            <w:r w:rsidRPr="00CB0BE9">
              <w:t>Heard Island and McDonald Islands</w:t>
            </w:r>
          </w:p>
        </w:tc>
        <w:tc>
          <w:tcPr>
            <w:tcW w:w="1473" w:type="dxa"/>
          </w:tcPr>
          <w:p w14:paraId="700C1DF6" w14:textId="77777777" w:rsidR="00F23B90" w:rsidRDefault="00F23B90" w:rsidP="000E5536">
            <w:pPr>
              <w:pStyle w:val="BodyText"/>
            </w:pPr>
            <w:r>
              <w:t>AUS</w:t>
            </w:r>
          </w:p>
        </w:tc>
      </w:tr>
      <w:tr w:rsidR="00F23B90" w:rsidRPr="00FA670C" w14:paraId="0DAF4505" w14:textId="77777777" w:rsidTr="0056240B">
        <w:trPr>
          <w:jc w:val="center"/>
        </w:trPr>
        <w:tc>
          <w:tcPr>
            <w:tcW w:w="3738" w:type="dxa"/>
          </w:tcPr>
          <w:p w14:paraId="6E3C6057" w14:textId="77777777" w:rsidR="00F23B90" w:rsidRPr="00CB0BE9" w:rsidRDefault="00F23B90" w:rsidP="000E5536">
            <w:pPr>
              <w:pStyle w:val="BodyText"/>
            </w:pPr>
            <w:r w:rsidRPr="00D94C82">
              <w:t>Hong Kong</w:t>
            </w:r>
          </w:p>
        </w:tc>
        <w:tc>
          <w:tcPr>
            <w:tcW w:w="1473" w:type="dxa"/>
          </w:tcPr>
          <w:p w14:paraId="1D48D20F" w14:textId="77777777" w:rsidR="00F23B90" w:rsidRDefault="00F23B90" w:rsidP="000E5536">
            <w:pPr>
              <w:pStyle w:val="BodyText"/>
            </w:pPr>
            <w:r>
              <w:t>CHN</w:t>
            </w:r>
          </w:p>
        </w:tc>
      </w:tr>
      <w:tr w:rsidR="00F23B90" w:rsidRPr="00FA670C" w14:paraId="39BB6A21" w14:textId="77777777" w:rsidTr="0056240B">
        <w:trPr>
          <w:jc w:val="center"/>
        </w:trPr>
        <w:tc>
          <w:tcPr>
            <w:tcW w:w="3738" w:type="dxa"/>
          </w:tcPr>
          <w:p w14:paraId="17F793CE" w14:textId="77777777" w:rsidR="00F23B90" w:rsidRPr="00D94C82" w:rsidRDefault="00F23B90" w:rsidP="000E5536">
            <w:pPr>
              <w:pStyle w:val="BodyText"/>
            </w:pPr>
            <w:r w:rsidRPr="00264609">
              <w:t>Isle of Man</w:t>
            </w:r>
          </w:p>
        </w:tc>
        <w:tc>
          <w:tcPr>
            <w:tcW w:w="1473" w:type="dxa"/>
          </w:tcPr>
          <w:p w14:paraId="0FEE0827" w14:textId="77777777" w:rsidR="00F23B90" w:rsidRDefault="00F23B90" w:rsidP="000E5536">
            <w:pPr>
              <w:pStyle w:val="BodyText"/>
            </w:pPr>
            <w:r>
              <w:t>GBR</w:t>
            </w:r>
          </w:p>
        </w:tc>
      </w:tr>
      <w:tr w:rsidR="00F23B90" w:rsidRPr="00FA670C" w14:paraId="53529C12" w14:textId="77777777" w:rsidTr="0056240B">
        <w:trPr>
          <w:jc w:val="center"/>
        </w:trPr>
        <w:tc>
          <w:tcPr>
            <w:tcW w:w="3738" w:type="dxa"/>
          </w:tcPr>
          <w:p w14:paraId="65E34309" w14:textId="77777777" w:rsidR="00F23B90" w:rsidRPr="00264609" w:rsidRDefault="00F23B90" w:rsidP="000E5536">
            <w:pPr>
              <w:pStyle w:val="BodyText"/>
            </w:pPr>
            <w:r w:rsidRPr="00264609">
              <w:t>Jersey</w:t>
            </w:r>
          </w:p>
        </w:tc>
        <w:tc>
          <w:tcPr>
            <w:tcW w:w="1473" w:type="dxa"/>
          </w:tcPr>
          <w:p w14:paraId="5A8FA24F" w14:textId="77777777" w:rsidR="00F23B90" w:rsidRDefault="00F23B90" w:rsidP="000E5536">
            <w:pPr>
              <w:pStyle w:val="BodyText"/>
            </w:pPr>
            <w:r>
              <w:t>GBR</w:t>
            </w:r>
          </w:p>
        </w:tc>
      </w:tr>
      <w:tr w:rsidR="00F23B90" w:rsidRPr="00FA670C" w14:paraId="1E850FBF" w14:textId="77777777" w:rsidTr="0056240B">
        <w:trPr>
          <w:jc w:val="center"/>
        </w:trPr>
        <w:tc>
          <w:tcPr>
            <w:tcW w:w="3738" w:type="dxa"/>
          </w:tcPr>
          <w:p w14:paraId="233A438B" w14:textId="77777777" w:rsidR="00F23B90" w:rsidRPr="00264609" w:rsidRDefault="00F23B90" w:rsidP="000E5536">
            <w:pPr>
              <w:pStyle w:val="BodyText"/>
            </w:pPr>
            <w:r w:rsidRPr="00264609">
              <w:t>Macao</w:t>
            </w:r>
          </w:p>
        </w:tc>
        <w:tc>
          <w:tcPr>
            <w:tcW w:w="1473" w:type="dxa"/>
          </w:tcPr>
          <w:p w14:paraId="0D3DFFA5" w14:textId="77777777" w:rsidR="00F23B90" w:rsidRDefault="00F23B90" w:rsidP="000E5536">
            <w:pPr>
              <w:pStyle w:val="BodyText"/>
            </w:pPr>
            <w:r>
              <w:t>CHN</w:t>
            </w:r>
          </w:p>
        </w:tc>
      </w:tr>
      <w:tr w:rsidR="00F23B90" w:rsidRPr="00FA670C" w14:paraId="521C53DD" w14:textId="77777777" w:rsidTr="0056240B">
        <w:trPr>
          <w:jc w:val="center"/>
        </w:trPr>
        <w:tc>
          <w:tcPr>
            <w:tcW w:w="3738" w:type="dxa"/>
          </w:tcPr>
          <w:p w14:paraId="71B9CBB4" w14:textId="77777777" w:rsidR="00F23B90" w:rsidRPr="00264609" w:rsidRDefault="00F23B90" w:rsidP="000E5536">
            <w:pPr>
              <w:pStyle w:val="BodyText"/>
            </w:pPr>
            <w:r w:rsidRPr="00264609">
              <w:t>Martinique</w:t>
            </w:r>
          </w:p>
        </w:tc>
        <w:tc>
          <w:tcPr>
            <w:tcW w:w="1473" w:type="dxa"/>
          </w:tcPr>
          <w:p w14:paraId="7FC8B6DE" w14:textId="77777777" w:rsidR="00F23B90" w:rsidRDefault="00F23B90" w:rsidP="000E5536">
            <w:pPr>
              <w:pStyle w:val="BodyText"/>
            </w:pPr>
            <w:r>
              <w:t>FRA</w:t>
            </w:r>
          </w:p>
        </w:tc>
      </w:tr>
      <w:tr w:rsidR="00F23B90" w:rsidRPr="00FA670C" w14:paraId="2A4B3B32" w14:textId="77777777" w:rsidTr="0056240B">
        <w:trPr>
          <w:jc w:val="center"/>
        </w:trPr>
        <w:tc>
          <w:tcPr>
            <w:tcW w:w="3738" w:type="dxa"/>
          </w:tcPr>
          <w:p w14:paraId="23CA30CF" w14:textId="77777777" w:rsidR="00F23B90" w:rsidRPr="00264609" w:rsidRDefault="00F23B90" w:rsidP="000E5536">
            <w:pPr>
              <w:pStyle w:val="BodyText"/>
            </w:pPr>
            <w:r w:rsidRPr="00264609">
              <w:t>Mayotte</w:t>
            </w:r>
          </w:p>
        </w:tc>
        <w:tc>
          <w:tcPr>
            <w:tcW w:w="1473" w:type="dxa"/>
          </w:tcPr>
          <w:p w14:paraId="1EBF41C7" w14:textId="77777777" w:rsidR="00F23B90" w:rsidRDefault="00F23B90" w:rsidP="000E5536">
            <w:pPr>
              <w:pStyle w:val="BodyText"/>
            </w:pPr>
            <w:r>
              <w:t>FRA</w:t>
            </w:r>
          </w:p>
        </w:tc>
      </w:tr>
      <w:tr w:rsidR="00F23B90" w:rsidRPr="00FA670C" w14:paraId="745BF38C" w14:textId="77777777" w:rsidTr="0056240B">
        <w:trPr>
          <w:jc w:val="center"/>
        </w:trPr>
        <w:tc>
          <w:tcPr>
            <w:tcW w:w="3738" w:type="dxa"/>
          </w:tcPr>
          <w:p w14:paraId="232AC715" w14:textId="77777777" w:rsidR="00F23B90" w:rsidRPr="00264609" w:rsidRDefault="00F23B90" w:rsidP="000E5536">
            <w:pPr>
              <w:pStyle w:val="BodyText"/>
            </w:pPr>
            <w:r w:rsidRPr="00264609">
              <w:t>Montserrat</w:t>
            </w:r>
          </w:p>
        </w:tc>
        <w:tc>
          <w:tcPr>
            <w:tcW w:w="1473" w:type="dxa"/>
          </w:tcPr>
          <w:p w14:paraId="3B2422E8" w14:textId="77777777" w:rsidR="00F23B90" w:rsidRDefault="00F23B90" w:rsidP="000E5536">
            <w:pPr>
              <w:pStyle w:val="BodyText"/>
            </w:pPr>
            <w:r>
              <w:t>GBR</w:t>
            </w:r>
          </w:p>
        </w:tc>
      </w:tr>
      <w:tr w:rsidR="00F23B90" w:rsidRPr="00FA670C" w14:paraId="22320FB6" w14:textId="77777777" w:rsidTr="0056240B">
        <w:trPr>
          <w:jc w:val="center"/>
        </w:trPr>
        <w:tc>
          <w:tcPr>
            <w:tcW w:w="3738" w:type="dxa"/>
          </w:tcPr>
          <w:p w14:paraId="069B36D4" w14:textId="77777777" w:rsidR="00F23B90" w:rsidRPr="00264609" w:rsidRDefault="00F23B90" w:rsidP="000E5536">
            <w:pPr>
              <w:pStyle w:val="BodyText"/>
            </w:pPr>
            <w:r w:rsidRPr="00264609">
              <w:t>New Caledonia</w:t>
            </w:r>
          </w:p>
        </w:tc>
        <w:tc>
          <w:tcPr>
            <w:tcW w:w="1473" w:type="dxa"/>
          </w:tcPr>
          <w:p w14:paraId="0B9304F6" w14:textId="77777777" w:rsidR="00F23B90" w:rsidRDefault="00F23B90" w:rsidP="000E5536">
            <w:pPr>
              <w:pStyle w:val="BodyText"/>
            </w:pPr>
            <w:r>
              <w:t>FRA</w:t>
            </w:r>
          </w:p>
        </w:tc>
      </w:tr>
      <w:tr w:rsidR="00F23B90" w:rsidRPr="00FA670C" w14:paraId="11318160" w14:textId="77777777" w:rsidTr="0056240B">
        <w:trPr>
          <w:jc w:val="center"/>
        </w:trPr>
        <w:tc>
          <w:tcPr>
            <w:tcW w:w="3738" w:type="dxa"/>
          </w:tcPr>
          <w:p w14:paraId="75917163" w14:textId="77777777" w:rsidR="00F23B90" w:rsidRPr="00C67C24" w:rsidRDefault="00F23B90" w:rsidP="000E5536">
            <w:pPr>
              <w:pStyle w:val="BodyText"/>
            </w:pPr>
            <w:r w:rsidRPr="00C67C24">
              <w:t>Niue</w:t>
            </w:r>
          </w:p>
        </w:tc>
        <w:tc>
          <w:tcPr>
            <w:tcW w:w="1473" w:type="dxa"/>
          </w:tcPr>
          <w:p w14:paraId="67B7CC9D" w14:textId="77777777" w:rsidR="00F23B90" w:rsidRDefault="00F23B90" w:rsidP="000E5536">
            <w:pPr>
              <w:pStyle w:val="BodyText"/>
            </w:pPr>
            <w:r>
              <w:t>NZL</w:t>
            </w:r>
          </w:p>
        </w:tc>
      </w:tr>
      <w:tr w:rsidR="00F23B90" w:rsidRPr="00FA670C" w14:paraId="08367825" w14:textId="77777777" w:rsidTr="0056240B">
        <w:trPr>
          <w:jc w:val="center"/>
        </w:trPr>
        <w:tc>
          <w:tcPr>
            <w:tcW w:w="3738" w:type="dxa"/>
          </w:tcPr>
          <w:p w14:paraId="333CE74A" w14:textId="77777777" w:rsidR="00F23B90" w:rsidRPr="00C67C24" w:rsidRDefault="00F23B90" w:rsidP="000E5536">
            <w:pPr>
              <w:pStyle w:val="BodyText"/>
            </w:pPr>
            <w:r w:rsidRPr="00517FE2">
              <w:t>Norfolk Island</w:t>
            </w:r>
          </w:p>
        </w:tc>
        <w:tc>
          <w:tcPr>
            <w:tcW w:w="1473" w:type="dxa"/>
          </w:tcPr>
          <w:p w14:paraId="4281CA30" w14:textId="77777777" w:rsidR="00F23B90" w:rsidRDefault="00F23B90" w:rsidP="000E5536">
            <w:pPr>
              <w:pStyle w:val="BodyText"/>
            </w:pPr>
            <w:r>
              <w:t>AUS</w:t>
            </w:r>
          </w:p>
        </w:tc>
      </w:tr>
      <w:tr w:rsidR="00F23B90" w:rsidRPr="00FA670C" w14:paraId="485B4363" w14:textId="77777777" w:rsidTr="0056240B">
        <w:trPr>
          <w:jc w:val="center"/>
        </w:trPr>
        <w:tc>
          <w:tcPr>
            <w:tcW w:w="3738" w:type="dxa"/>
          </w:tcPr>
          <w:p w14:paraId="2CABDBB7" w14:textId="77777777" w:rsidR="00F23B90" w:rsidRPr="00517FE2" w:rsidRDefault="00F23B90" w:rsidP="000E5536">
            <w:pPr>
              <w:pStyle w:val="BodyText"/>
            </w:pPr>
            <w:r w:rsidRPr="00517FE2">
              <w:t>Northern Mariana Islands</w:t>
            </w:r>
          </w:p>
        </w:tc>
        <w:tc>
          <w:tcPr>
            <w:tcW w:w="1473" w:type="dxa"/>
          </w:tcPr>
          <w:p w14:paraId="5818BEC4" w14:textId="77777777" w:rsidR="00F23B90" w:rsidRDefault="00F23B90" w:rsidP="000E5536">
            <w:pPr>
              <w:pStyle w:val="BodyText"/>
            </w:pPr>
            <w:r>
              <w:t>USA</w:t>
            </w:r>
          </w:p>
        </w:tc>
      </w:tr>
      <w:tr w:rsidR="00F23B90" w:rsidRPr="00FA670C" w14:paraId="42913AA7" w14:textId="77777777" w:rsidTr="0056240B">
        <w:trPr>
          <w:jc w:val="center"/>
        </w:trPr>
        <w:tc>
          <w:tcPr>
            <w:tcW w:w="3738" w:type="dxa"/>
          </w:tcPr>
          <w:p w14:paraId="7035132A" w14:textId="77777777" w:rsidR="00F23B90" w:rsidRPr="00517FE2" w:rsidRDefault="00F23B90" w:rsidP="000E5536">
            <w:pPr>
              <w:pStyle w:val="BodyText"/>
            </w:pPr>
            <w:r w:rsidRPr="00517FE2">
              <w:t>Pitcairn</w:t>
            </w:r>
          </w:p>
        </w:tc>
        <w:tc>
          <w:tcPr>
            <w:tcW w:w="1473" w:type="dxa"/>
          </w:tcPr>
          <w:p w14:paraId="3F2D292B" w14:textId="77777777" w:rsidR="00F23B90" w:rsidRDefault="00F23B90" w:rsidP="000E5536">
            <w:pPr>
              <w:pStyle w:val="BodyText"/>
            </w:pPr>
            <w:r>
              <w:t>GBR</w:t>
            </w:r>
          </w:p>
        </w:tc>
      </w:tr>
      <w:tr w:rsidR="00F23B90" w:rsidRPr="00FA670C" w14:paraId="4AABF97B" w14:textId="77777777" w:rsidTr="0056240B">
        <w:trPr>
          <w:jc w:val="center"/>
        </w:trPr>
        <w:tc>
          <w:tcPr>
            <w:tcW w:w="3738" w:type="dxa"/>
          </w:tcPr>
          <w:p w14:paraId="5883DEF3" w14:textId="77777777" w:rsidR="00F23B90" w:rsidRPr="00517FE2" w:rsidRDefault="00F23B90" w:rsidP="000E5536">
            <w:pPr>
              <w:pStyle w:val="BodyText"/>
            </w:pPr>
            <w:r w:rsidRPr="00D7563E">
              <w:t>Réunion</w:t>
            </w:r>
          </w:p>
        </w:tc>
        <w:tc>
          <w:tcPr>
            <w:tcW w:w="1473" w:type="dxa"/>
          </w:tcPr>
          <w:p w14:paraId="560CF8A7" w14:textId="77777777" w:rsidR="00F23B90" w:rsidRDefault="00F23B90" w:rsidP="000E5536">
            <w:pPr>
              <w:pStyle w:val="BodyText"/>
            </w:pPr>
            <w:r>
              <w:t>FRA</w:t>
            </w:r>
          </w:p>
        </w:tc>
      </w:tr>
      <w:tr w:rsidR="00F23B90" w:rsidRPr="00FA670C" w14:paraId="3BB4B8C7" w14:textId="77777777" w:rsidTr="0056240B">
        <w:trPr>
          <w:jc w:val="center"/>
        </w:trPr>
        <w:tc>
          <w:tcPr>
            <w:tcW w:w="3738" w:type="dxa"/>
          </w:tcPr>
          <w:p w14:paraId="428EC338" w14:textId="77777777" w:rsidR="00F23B90" w:rsidRPr="00060146" w:rsidRDefault="00F23B90" w:rsidP="000E5536">
            <w:pPr>
              <w:pStyle w:val="BodyText"/>
            </w:pPr>
            <w:r w:rsidRPr="00060146">
              <w:t>Saint Helena, Ascension and Tristan da Cunha</w:t>
            </w:r>
          </w:p>
        </w:tc>
        <w:tc>
          <w:tcPr>
            <w:tcW w:w="1473" w:type="dxa"/>
          </w:tcPr>
          <w:p w14:paraId="79E40585" w14:textId="77777777" w:rsidR="00F23B90" w:rsidRDefault="00F23B90" w:rsidP="000E5536">
            <w:pPr>
              <w:pStyle w:val="BodyText"/>
            </w:pPr>
            <w:r>
              <w:t>GBR</w:t>
            </w:r>
          </w:p>
        </w:tc>
      </w:tr>
      <w:tr w:rsidR="00F23B90" w:rsidRPr="00FA670C" w14:paraId="126618D8" w14:textId="77777777" w:rsidTr="0056240B">
        <w:trPr>
          <w:jc w:val="center"/>
        </w:trPr>
        <w:tc>
          <w:tcPr>
            <w:tcW w:w="3738" w:type="dxa"/>
          </w:tcPr>
          <w:p w14:paraId="1F216EB4" w14:textId="77777777" w:rsidR="00F23B90" w:rsidRPr="007B6ADE" w:rsidRDefault="00F23B90" w:rsidP="000E5536">
            <w:pPr>
              <w:pStyle w:val="BodyText"/>
            </w:pPr>
            <w:r w:rsidRPr="007B6ADE">
              <w:t>Saint Pierre and Miquelon</w:t>
            </w:r>
          </w:p>
        </w:tc>
        <w:tc>
          <w:tcPr>
            <w:tcW w:w="1473" w:type="dxa"/>
          </w:tcPr>
          <w:p w14:paraId="60A0C302" w14:textId="77777777" w:rsidR="00F23B90" w:rsidRDefault="00F23B90" w:rsidP="000E5536">
            <w:pPr>
              <w:pStyle w:val="BodyText"/>
            </w:pPr>
            <w:r>
              <w:t>FRA</w:t>
            </w:r>
          </w:p>
        </w:tc>
      </w:tr>
      <w:tr w:rsidR="00F23B90" w:rsidRPr="00FA670C" w14:paraId="5B498150" w14:textId="77777777" w:rsidTr="0056240B">
        <w:trPr>
          <w:jc w:val="center"/>
        </w:trPr>
        <w:tc>
          <w:tcPr>
            <w:tcW w:w="3738" w:type="dxa"/>
          </w:tcPr>
          <w:p w14:paraId="71D3C645" w14:textId="77777777" w:rsidR="00F23B90" w:rsidRPr="007B6ADE" w:rsidRDefault="00F23B90" w:rsidP="000E5536">
            <w:pPr>
              <w:pStyle w:val="BodyText"/>
            </w:pPr>
            <w:r w:rsidRPr="007B6ADE">
              <w:t>South Georgia and the South Sandwich Islands</w:t>
            </w:r>
          </w:p>
        </w:tc>
        <w:tc>
          <w:tcPr>
            <w:tcW w:w="1473" w:type="dxa"/>
          </w:tcPr>
          <w:p w14:paraId="646A40EC" w14:textId="77777777" w:rsidR="00F23B90" w:rsidRDefault="00F23B90" w:rsidP="000E5536">
            <w:pPr>
              <w:pStyle w:val="BodyText"/>
            </w:pPr>
            <w:r>
              <w:t>GBR</w:t>
            </w:r>
          </w:p>
        </w:tc>
      </w:tr>
      <w:tr w:rsidR="00F23B90" w:rsidRPr="00FA670C" w14:paraId="22F123D5" w14:textId="77777777" w:rsidTr="0056240B">
        <w:trPr>
          <w:jc w:val="center"/>
        </w:trPr>
        <w:tc>
          <w:tcPr>
            <w:tcW w:w="3738" w:type="dxa"/>
          </w:tcPr>
          <w:p w14:paraId="2DF2C343" w14:textId="77777777" w:rsidR="00F23B90" w:rsidRPr="007B6ADE" w:rsidRDefault="00F23B90" w:rsidP="000E5536">
            <w:pPr>
              <w:pStyle w:val="BodyText"/>
            </w:pPr>
            <w:r w:rsidRPr="00E23BB6">
              <w:t>Svalbard and Jan Mayen</w:t>
            </w:r>
          </w:p>
        </w:tc>
        <w:tc>
          <w:tcPr>
            <w:tcW w:w="1473" w:type="dxa"/>
          </w:tcPr>
          <w:p w14:paraId="5539BC14" w14:textId="77777777" w:rsidR="00F23B90" w:rsidRDefault="00F23B90" w:rsidP="000E5536">
            <w:pPr>
              <w:pStyle w:val="BodyText"/>
            </w:pPr>
            <w:r>
              <w:t>NOR</w:t>
            </w:r>
          </w:p>
        </w:tc>
      </w:tr>
      <w:tr w:rsidR="00F23B90" w:rsidRPr="00FA670C" w14:paraId="0B0FB9AF" w14:textId="77777777" w:rsidTr="0056240B">
        <w:trPr>
          <w:jc w:val="center"/>
        </w:trPr>
        <w:tc>
          <w:tcPr>
            <w:tcW w:w="3738" w:type="dxa"/>
          </w:tcPr>
          <w:p w14:paraId="17F870AF" w14:textId="77777777" w:rsidR="00F23B90" w:rsidRPr="00E23BB6" w:rsidRDefault="00F23B90" w:rsidP="000E5536">
            <w:pPr>
              <w:pStyle w:val="BodyText"/>
            </w:pPr>
            <w:r w:rsidRPr="00E23BB6">
              <w:t>Tokelau</w:t>
            </w:r>
          </w:p>
        </w:tc>
        <w:tc>
          <w:tcPr>
            <w:tcW w:w="1473" w:type="dxa"/>
          </w:tcPr>
          <w:p w14:paraId="310795EF" w14:textId="77777777" w:rsidR="00F23B90" w:rsidRDefault="00F23B90" w:rsidP="000E5536">
            <w:pPr>
              <w:pStyle w:val="BodyText"/>
            </w:pPr>
            <w:r>
              <w:t>NZL</w:t>
            </w:r>
          </w:p>
        </w:tc>
      </w:tr>
      <w:tr w:rsidR="00F23B90" w:rsidRPr="00FA670C" w14:paraId="222BD555" w14:textId="77777777" w:rsidTr="0056240B">
        <w:trPr>
          <w:jc w:val="center"/>
        </w:trPr>
        <w:tc>
          <w:tcPr>
            <w:tcW w:w="3738" w:type="dxa"/>
          </w:tcPr>
          <w:p w14:paraId="75532977" w14:textId="77777777" w:rsidR="00F23B90" w:rsidRPr="00E23BB6" w:rsidRDefault="00F23B90" w:rsidP="000E5536">
            <w:pPr>
              <w:pStyle w:val="BodyText"/>
            </w:pPr>
            <w:r w:rsidRPr="00E23BB6">
              <w:t>Turks and Caicos Islands</w:t>
            </w:r>
          </w:p>
        </w:tc>
        <w:tc>
          <w:tcPr>
            <w:tcW w:w="1473" w:type="dxa"/>
          </w:tcPr>
          <w:p w14:paraId="126AB198" w14:textId="77777777" w:rsidR="00F23B90" w:rsidRDefault="00F23B90" w:rsidP="000E5536">
            <w:pPr>
              <w:pStyle w:val="BodyText"/>
            </w:pPr>
            <w:r>
              <w:t>GBR</w:t>
            </w:r>
          </w:p>
        </w:tc>
      </w:tr>
      <w:tr w:rsidR="00F23B90" w:rsidRPr="00FA670C" w14:paraId="7D0236FA" w14:textId="77777777" w:rsidTr="0056240B">
        <w:trPr>
          <w:jc w:val="center"/>
        </w:trPr>
        <w:tc>
          <w:tcPr>
            <w:tcW w:w="3738" w:type="dxa"/>
          </w:tcPr>
          <w:p w14:paraId="06A3F1CD" w14:textId="77777777" w:rsidR="00F23B90" w:rsidRPr="00EB38EE" w:rsidRDefault="00F23B90" w:rsidP="000E5536">
            <w:pPr>
              <w:pStyle w:val="BodyText"/>
            </w:pPr>
            <w:r w:rsidRPr="00E97F8B">
              <w:t>United States Minor Outlying Islands</w:t>
            </w:r>
          </w:p>
        </w:tc>
        <w:tc>
          <w:tcPr>
            <w:tcW w:w="1473" w:type="dxa"/>
          </w:tcPr>
          <w:p w14:paraId="5A8009BB" w14:textId="77777777" w:rsidR="00F23B90" w:rsidRDefault="00F23B90" w:rsidP="000E5536">
            <w:pPr>
              <w:pStyle w:val="BodyText"/>
            </w:pPr>
            <w:r>
              <w:t>USA</w:t>
            </w:r>
          </w:p>
        </w:tc>
      </w:tr>
      <w:tr w:rsidR="00F23B90" w:rsidRPr="00FA670C" w14:paraId="2C97A49D" w14:textId="77777777" w:rsidTr="0056240B">
        <w:trPr>
          <w:jc w:val="center"/>
        </w:trPr>
        <w:tc>
          <w:tcPr>
            <w:tcW w:w="3738" w:type="dxa"/>
          </w:tcPr>
          <w:p w14:paraId="5904122D" w14:textId="77777777" w:rsidR="00F23B90" w:rsidRPr="00E97F8B" w:rsidRDefault="00F23B90" w:rsidP="000E5536">
            <w:pPr>
              <w:pStyle w:val="BodyText"/>
            </w:pPr>
            <w:r w:rsidRPr="00E97F8B">
              <w:t>Virgin Islands, British</w:t>
            </w:r>
          </w:p>
        </w:tc>
        <w:tc>
          <w:tcPr>
            <w:tcW w:w="1473" w:type="dxa"/>
          </w:tcPr>
          <w:p w14:paraId="0C3A1DD8" w14:textId="77777777" w:rsidR="00F23B90" w:rsidRDefault="00F23B90" w:rsidP="000E5536">
            <w:pPr>
              <w:pStyle w:val="BodyText"/>
            </w:pPr>
            <w:r>
              <w:t>GBR</w:t>
            </w:r>
          </w:p>
        </w:tc>
      </w:tr>
      <w:tr w:rsidR="00F23B90" w:rsidRPr="00FA670C" w14:paraId="5D1ABC7B" w14:textId="77777777" w:rsidTr="0056240B">
        <w:trPr>
          <w:jc w:val="center"/>
        </w:trPr>
        <w:tc>
          <w:tcPr>
            <w:tcW w:w="3738" w:type="dxa"/>
          </w:tcPr>
          <w:p w14:paraId="5092D6E7" w14:textId="77777777" w:rsidR="00F23B90" w:rsidRPr="00E97F8B" w:rsidRDefault="00F23B90" w:rsidP="000E5536">
            <w:pPr>
              <w:pStyle w:val="BodyText"/>
            </w:pPr>
            <w:r w:rsidRPr="00E97F8B">
              <w:t>Virgin Islands, U.S.</w:t>
            </w:r>
          </w:p>
        </w:tc>
        <w:tc>
          <w:tcPr>
            <w:tcW w:w="1473" w:type="dxa"/>
          </w:tcPr>
          <w:p w14:paraId="2C4B3AC7" w14:textId="77777777" w:rsidR="00F23B90" w:rsidRDefault="00F23B90" w:rsidP="000E5536">
            <w:pPr>
              <w:pStyle w:val="BodyText"/>
            </w:pPr>
            <w:r>
              <w:t>USA</w:t>
            </w:r>
          </w:p>
        </w:tc>
      </w:tr>
      <w:tr w:rsidR="00F23B90" w:rsidRPr="00FA670C" w14:paraId="11B49DCE" w14:textId="77777777" w:rsidTr="0056240B">
        <w:trPr>
          <w:jc w:val="center"/>
        </w:trPr>
        <w:tc>
          <w:tcPr>
            <w:tcW w:w="3738" w:type="dxa"/>
          </w:tcPr>
          <w:p w14:paraId="65BDB2DE" w14:textId="77777777" w:rsidR="00F23B90" w:rsidRPr="00E97F8B" w:rsidRDefault="00F23B90" w:rsidP="000E5536">
            <w:pPr>
              <w:pStyle w:val="BodyText"/>
            </w:pPr>
            <w:r w:rsidRPr="00E97F8B">
              <w:t>Wallis and Futuna</w:t>
            </w:r>
          </w:p>
        </w:tc>
        <w:tc>
          <w:tcPr>
            <w:tcW w:w="1473" w:type="dxa"/>
          </w:tcPr>
          <w:p w14:paraId="3983D5FA" w14:textId="77777777" w:rsidR="00F23B90" w:rsidRDefault="00F23B90" w:rsidP="000E5536">
            <w:pPr>
              <w:pStyle w:val="BodyText"/>
            </w:pPr>
            <w:r>
              <w:t>FRA</w:t>
            </w:r>
          </w:p>
        </w:tc>
      </w:tr>
      <w:tr w:rsidR="00F23B90" w:rsidRPr="00FA670C" w14:paraId="49CCB62B" w14:textId="77777777" w:rsidTr="0056240B">
        <w:trPr>
          <w:jc w:val="center"/>
        </w:trPr>
        <w:tc>
          <w:tcPr>
            <w:tcW w:w="3738" w:type="dxa"/>
          </w:tcPr>
          <w:p w14:paraId="5916B456" w14:textId="77777777" w:rsidR="00F23B90" w:rsidRPr="00E97F8B" w:rsidRDefault="00F23B90" w:rsidP="000E5536">
            <w:pPr>
              <w:pStyle w:val="BodyText"/>
            </w:pPr>
            <w:r w:rsidRPr="00E97F8B">
              <w:t>Western Sahara</w:t>
            </w:r>
          </w:p>
        </w:tc>
        <w:tc>
          <w:tcPr>
            <w:tcW w:w="1473" w:type="dxa"/>
          </w:tcPr>
          <w:p w14:paraId="5711328A" w14:textId="77777777" w:rsidR="00F23B90" w:rsidRDefault="00F23B90" w:rsidP="000E5536">
            <w:pPr>
              <w:pStyle w:val="BodyText"/>
            </w:pPr>
            <w:r>
              <w:t>MAR</w:t>
            </w:r>
          </w:p>
        </w:tc>
      </w:tr>
    </w:tbl>
    <w:p w14:paraId="4D7567E3" w14:textId="77777777" w:rsidR="00F23B90" w:rsidRDefault="00F23B90" w:rsidP="000E5536">
      <w:pPr>
        <w:pStyle w:val="BodyText"/>
      </w:pPr>
    </w:p>
    <w:p w14:paraId="2C1F4842" w14:textId="77777777" w:rsidR="00F23B90" w:rsidRDefault="00F23B90" w:rsidP="000E5536">
      <w:pPr>
        <w:pStyle w:val="BodyText"/>
      </w:pPr>
      <w:r>
        <w:t xml:space="preserve">What about </w:t>
      </w:r>
      <w:r w:rsidRPr="00E23BB6">
        <w:t>Tristan da Cunha</w:t>
      </w:r>
      <w:r>
        <w:t xml:space="preserve"> in GAUL?</w:t>
      </w:r>
    </w:p>
    <w:p w14:paraId="4723C8D1" w14:textId="77777777" w:rsidR="00F23B90" w:rsidRDefault="00F23B90" w:rsidP="003630B2">
      <w:pPr>
        <w:pStyle w:val="ListNumber"/>
      </w:pPr>
      <w:r>
        <w:t>Dissolving again after changing the ISO 3 letter codes</w:t>
      </w:r>
    </w:p>
    <w:p w14:paraId="42DBE6A6" w14:textId="77777777" w:rsidR="00F23B90" w:rsidRDefault="00F23B90" w:rsidP="003630B2">
      <w:pPr>
        <w:pStyle w:val="ListNumber"/>
      </w:pPr>
      <w:r>
        <w:t>Appended GAUL and EEZ into the same table with their ISO3 country codes</w:t>
      </w:r>
    </w:p>
    <w:p w14:paraId="092C374A" w14:textId="77777777" w:rsidR="00F23B90" w:rsidRDefault="00F23B90" w:rsidP="003630B2">
      <w:pPr>
        <w:pStyle w:val="ListNumber"/>
      </w:pPr>
      <w:r>
        <w:t>Dissolving the GAUL and EEZ and removing the interior polygons. In some cases this removes valid interior polygons, e.g. the East Timor area (red) within Indonesia (blue) disappears:</w:t>
      </w:r>
    </w:p>
    <w:p w14:paraId="0051C237" w14:textId="77777777" w:rsidR="00F23B90" w:rsidRDefault="00F23B90" w:rsidP="000E5536">
      <w:pPr>
        <w:pStyle w:val="BodyText"/>
      </w:pPr>
      <w:r>
        <w:rPr>
          <w:noProof/>
          <w:lang w:bidi="ar-SA"/>
        </w:rPr>
        <w:drawing>
          <wp:inline distT="0" distB="0" distL="0" distR="0" wp14:anchorId="17A0EF81" wp14:editId="1410DD71">
            <wp:extent cx="2872800" cy="2800800"/>
            <wp:effectExtent l="0" t="0" r="0" b="0"/>
            <wp:docPr id="26" name="Picture 26"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cottaan\My Documents\default.jp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r w:rsidRPr="006413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Pr>
          <w:noProof/>
          <w:lang w:bidi="ar-SA"/>
        </w:rPr>
        <w:drawing>
          <wp:inline distT="0" distB="0" distL="0" distR="0" wp14:anchorId="660BE6A7" wp14:editId="719C941E">
            <wp:extent cx="2872800" cy="2800800"/>
            <wp:effectExtent l="0" t="0" r="0" b="0"/>
            <wp:docPr id="27" name="Picture 27"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cottaan\My Documents\default.jp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p>
    <w:p w14:paraId="5B947186" w14:textId="77777777" w:rsidR="00F23B90" w:rsidRDefault="00F23B90" w:rsidP="000E5536">
      <w:pPr>
        <w:pStyle w:val="BodyText"/>
      </w:pPr>
    </w:p>
    <w:p w14:paraId="68D40EB3" w14:textId="77777777" w:rsidR="00F23B90" w:rsidRDefault="00F23B90" w:rsidP="000E5536">
      <w:pPr>
        <w:pStyle w:val="BodyText"/>
      </w:pPr>
      <w:r>
        <w:t>We should be able to see these if we append them to the same feature class and add topology rules. This is useful actually for removing all sorts of topology issues – on the right we can see another topology error where the EEZ area for Indonesia overlaps the GAUL area for East Timor. Full dissolve took 1 hour 11minutes. Still issues! GGY and JGY – Guernsey and Jersey EZ – I didn’t dissolve the GAUL data on sovereign either!!</w:t>
      </w:r>
    </w:p>
    <w:p w14:paraId="2A44DC45" w14:textId="77777777" w:rsidR="00F23B90" w:rsidRDefault="00F23B90" w:rsidP="000E5536">
      <w:pPr>
        <w:pStyle w:val="Heading5"/>
      </w:pPr>
      <w:r>
        <w:t>Cross-checking EEZ</w:t>
      </w:r>
    </w:p>
    <w:p w14:paraId="2EC3047B" w14:textId="77777777" w:rsidR="00F23B90" w:rsidRPr="00ED5973" w:rsidRDefault="00F23B90" w:rsidP="000E5536">
      <w:pPr>
        <w:pStyle w:val="BodyText2"/>
      </w:pPr>
      <w:r>
        <w:t>The EEZ features a split at the international date line.</w:t>
      </w:r>
    </w:p>
    <w:p w14:paraId="0A8FAC1E" w14:textId="77777777" w:rsidR="00F23B90" w:rsidRDefault="00F23B90" w:rsidP="000E5536">
      <w:pPr>
        <w:pStyle w:val="Heading6"/>
      </w:pPr>
      <w:r>
        <w:t>ISO3 codes</w:t>
      </w:r>
    </w:p>
    <w:p w14:paraId="44CAAEAD" w14:textId="77777777" w:rsidR="00F23B90" w:rsidRDefault="00F23B90" w:rsidP="000E5536">
      <w:pPr>
        <w:pStyle w:val="Heading7"/>
      </w:pPr>
      <w:r>
        <w:t>Null values</w:t>
      </w:r>
    </w:p>
    <w:p w14:paraId="2E9BEA08" w14:textId="77777777" w:rsidR="00F23B90" w:rsidRDefault="00F23B90" w:rsidP="000E5536">
      <w:pPr>
        <w:pStyle w:val="ListBullet"/>
      </w:pPr>
      <w:r>
        <w:t xml:space="preserve">Unpopulated values were populated for </w:t>
      </w:r>
      <w:r w:rsidRPr="0079331D">
        <w:t>Denmark</w:t>
      </w:r>
      <w:r>
        <w:t>, Jordan and Kiribati (line group)</w:t>
      </w:r>
    </w:p>
    <w:p w14:paraId="2E6DFDD0" w14:textId="77777777" w:rsidR="00F23B90" w:rsidRDefault="00F23B90" w:rsidP="000E5536">
      <w:pPr>
        <w:pStyle w:val="BodyText2"/>
      </w:pPr>
      <w:r>
        <w:t>Null values will have to be merged into an existing ISO3 features:</w:t>
      </w:r>
    </w:p>
    <w:p w14:paraId="4CAEE449" w14:textId="77777777" w:rsidR="00F23B90" w:rsidRDefault="00F23B90" w:rsidP="000E5536">
      <w:pPr>
        <w:pStyle w:val="BodyText2"/>
      </w:pPr>
    </w:p>
    <w:tbl>
      <w:tblPr>
        <w:tblW w:w="0" w:type="auto"/>
        <w:jc w:val="center"/>
        <w:tblLook w:val="04A0" w:firstRow="1" w:lastRow="0" w:firstColumn="1" w:lastColumn="0" w:noHBand="0" w:noVBand="1"/>
      </w:tblPr>
      <w:tblGrid>
        <w:gridCol w:w="3369"/>
        <w:gridCol w:w="2835"/>
      </w:tblGrid>
      <w:tr w:rsidR="00F23B90" w:rsidRPr="00FA670C" w14:paraId="157F1064" w14:textId="77777777" w:rsidTr="0056240B">
        <w:trPr>
          <w:jc w:val="center"/>
        </w:trPr>
        <w:tc>
          <w:tcPr>
            <w:tcW w:w="3369" w:type="dxa"/>
          </w:tcPr>
          <w:p w14:paraId="6C78A88C" w14:textId="77777777" w:rsidR="00F23B90" w:rsidRPr="00FA670C" w:rsidRDefault="00F23B90" w:rsidP="000E5536">
            <w:pPr>
              <w:pStyle w:val="BodyText"/>
            </w:pPr>
            <w:r>
              <w:t>Feature</w:t>
            </w:r>
          </w:p>
        </w:tc>
        <w:tc>
          <w:tcPr>
            <w:tcW w:w="2835" w:type="dxa"/>
          </w:tcPr>
          <w:p w14:paraId="6BE6EF81" w14:textId="77777777" w:rsidR="00F23B90" w:rsidRPr="00FA670C" w:rsidRDefault="00F23B90" w:rsidP="000E5536">
            <w:pPr>
              <w:pStyle w:val="BodyText"/>
            </w:pPr>
            <w:r>
              <w:t>Merged into</w:t>
            </w:r>
          </w:p>
        </w:tc>
      </w:tr>
      <w:tr w:rsidR="00F23B90" w:rsidRPr="00FA670C" w14:paraId="470CB5C0" w14:textId="77777777" w:rsidTr="0056240B">
        <w:trPr>
          <w:jc w:val="center"/>
        </w:trPr>
        <w:tc>
          <w:tcPr>
            <w:tcW w:w="3369" w:type="dxa"/>
          </w:tcPr>
          <w:p w14:paraId="46A48ECA" w14:textId="77777777" w:rsidR="00F23B90" w:rsidRPr="00B324C5" w:rsidRDefault="00F23B90" w:rsidP="000E5536">
            <w:pPr>
              <w:pStyle w:val="BodyText"/>
            </w:pPr>
            <w:r w:rsidRPr="00B324C5">
              <w:t>Andaman and Nicobar</w:t>
            </w:r>
          </w:p>
        </w:tc>
        <w:tc>
          <w:tcPr>
            <w:tcW w:w="2835" w:type="dxa"/>
          </w:tcPr>
          <w:p w14:paraId="3206B9A5" w14:textId="77777777" w:rsidR="00F23B90" w:rsidRDefault="00F23B90" w:rsidP="000E5536">
            <w:pPr>
              <w:pStyle w:val="BodyText"/>
            </w:pPr>
            <w:r>
              <w:t>India</w:t>
            </w:r>
          </w:p>
        </w:tc>
      </w:tr>
      <w:tr w:rsidR="00F23B90" w:rsidRPr="00FA670C" w14:paraId="4D69D401" w14:textId="77777777" w:rsidTr="0056240B">
        <w:trPr>
          <w:jc w:val="center"/>
        </w:trPr>
        <w:tc>
          <w:tcPr>
            <w:tcW w:w="3369" w:type="dxa"/>
          </w:tcPr>
          <w:p w14:paraId="4DA5532D" w14:textId="77777777" w:rsidR="00F23B90" w:rsidRPr="00B324C5" w:rsidRDefault="00F23B90" w:rsidP="000E5536">
            <w:pPr>
              <w:pStyle w:val="BodyText"/>
            </w:pPr>
            <w:r w:rsidRPr="00B324C5">
              <w:t>Azores</w:t>
            </w:r>
          </w:p>
        </w:tc>
        <w:tc>
          <w:tcPr>
            <w:tcW w:w="2835" w:type="dxa"/>
          </w:tcPr>
          <w:p w14:paraId="5A74C9AD" w14:textId="77777777" w:rsidR="00F23B90" w:rsidRDefault="00F23B90" w:rsidP="000E5536">
            <w:pPr>
              <w:pStyle w:val="BodyText"/>
            </w:pPr>
            <w:r>
              <w:t>Portugal</w:t>
            </w:r>
          </w:p>
        </w:tc>
      </w:tr>
      <w:tr w:rsidR="00F23B90" w:rsidRPr="00FA670C" w14:paraId="10867C8C" w14:textId="77777777" w:rsidTr="0056240B">
        <w:trPr>
          <w:jc w:val="center"/>
        </w:trPr>
        <w:tc>
          <w:tcPr>
            <w:tcW w:w="3369" w:type="dxa"/>
          </w:tcPr>
          <w:p w14:paraId="6FF70240" w14:textId="77777777" w:rsidR="00F23B90" w:rsidRPr="00B324C5" w:rsidRDefault="00F23B90" w:rsidP="000E5536">
            <w:pPr>
              <w:pStyle w:val="BodyText"/>
            </w:pPr>
            <w:r>
              <w:t>Madeira</w:t>
            </w:r>
          </w:p>
        </w:tc>
        <w:tc>
          <w:tcPr>
            <w:tcW w:w="2835" w:type="dxa"/>
          </w:tcPr>
          <w:p w14:paraId="721E53EC" w14:textId="77777777" w:rsidR="00F23B90" w:rsidRDefault="00F23B90" w:rsidP="000E5536">
            <w:pPr>
              <w:pStyle w:val="BodyText"/>
            </w:pPr>
            <w:r>
              <w:t>Portugal</w:t>
            </w:r>
          </w:p>
        </w:tc>
      </w:tr>
      <w:tr w:rsidR="00F23B90" w:rsidRPr="00FA670C" w14:paraId="0F5CA779" w14:textId="77777777" w:rsidTr="0056240B">
        <w:trPr>
          <w:jc w:val="center"/>
        </w:trPr>
        <w:tc>
          <w:tcPr>
            <w:tcW w:w="3369" w:type="dxa"/>
          </w:tcPr>
          <w:p w14:paraId="1264CB6C" w14:textId="77777777" w:rsidR="00F23B90" w:rsidRPr="00977C1C" w:rsidRDefault="00F23B90" w:rsidP="000E5536">
            <w:pPr>
              <w:pStyle w:val="BodyText"/>
            </w:pPr>
            <w:r w:rsidRPr="00977C1C">
              <w:t>Canary Islands</w:t>
            </w:r>
          </w:p>
        </w:tc>
        <w:tc>
          <w:tcPr>
            <w:tcW w:w="2835" w:type="dxa"/>
          </w:tcPr>
          <w:p w14:paraId="3FDCA96E" w14:textId="77777777" w:rsidR="00F23B90" w:rsidRDefault="00F23B90" w:rsidP="000E5536">
            <w:pPr>
              <w:pStyle w:val="BodyText"/>
            </w:pPr>
            <w:r>
              <w:t>Spain</w:t>
            </w:r>
          </w:p>
        </w:tc>
      </w:tr>
      <w:tr w:rsidR="00F23B90" w:rsidRPr="00FA670C" w14:paraId="54FB355D" w14:textId="77777777" w:rsidTr="0056240B">
        <w:trPr>
          <w:jc w:val="center"/>
        </w:trPr>
        <w:tc>
          <w:tcPr>
            <w:tcW w:w="3369" w:type="dxa"/>
          </w:tcPr>
          <w:p w14:paraId="70917D82" w14:textId="77777777" w:rsidR="00F23B90" w:rsidRPr="00FA670C" w:rsidRDefault="00F23B90" w:rsidP="000E5536">
            <w:pPr>
              <w:pStyle w:val="BodyText"/>
            </w:pPr>
            <w:r w:rsidRPr="00F44D7B">
              <w:t>Amsterdam Island and Saint Paul Island</w:t>
            </w:r>
          </w:p>
        </w:tc>
        <w:tc>
          <w:tcPr>
            <w:tcW w:w="2835" w:type="dxa"/>
          </w:tcPr>
          <w:p w14:paraId="1888D90B" w14:textId="77777777" w:rsidR="00F23B90" w:rsidRPr="00FA670C" w:rsidRDefault="00F23B90" w:rsidP="000E5536">
            <w:pPr>
              <w:pStyle w:val="BodyText"/>
            </w:pPr>
            <w:r>
              <w:t>French Southern Territories</w:t>
            </w:r>
          </w:p>
        </w:tc>
      </w:tr>
      <w:tr w:rsidR="00F23B90" w:rsidRPr="00FA670C" w14:paraId="648B7E9E" w14:textId="77777777" w:rsidTr="0056240B">
        <w:trPr>
          <w:jc w:val="center"/>
        </w:trPr>
        <w:tc>
          <w:tcPr>
            <w:tcW w:w="3369" w:type="dxa"/>
          </w:tcPr>
          <w:p w14:paraId="443B1DBB" w14:textId="77777777" w:rsidR="00F23B90" w:rsidRPr="00FA670C" w:rsidRDefault="00F23B90" w:rsidP="000E5536">
            <w:pPr>
              <w:pStyle w:val="BodyText"/>
            </w:pPr>
            <w:r w:rsidRPr="00F44D7B">
              <w:t>Kerguelen Islands</w:t>
            </w:r>
          </w:p>
        </w:tc>
        <w:tc>
          <w:tcPr>
            <w:tcW w:w="2835" w:type="dxa"/>
          </w:tcPr>
          <w:p w14:paraId="2AF06CD2" w14:textId="77777777" w:rsidR="00F23B90" w:rsidRPr="00FA670C" w:rsidRDefault="00F23B90" w:rsidP="000E5536">
            <w:pPr>
              <w:pStyle w:val="BodyText"/>
            </w:pPr>
            <w:r>
              <w:t>French Southern Territories</w:t>
            </w:r>
          </w:p>
        </w:tc>
      </w:tr>
      <w:tr w:rsidR="00F23B90" w:rsidRPr="00FA670C" w14:paraId="5A6EF045" w14:textId="77777777" w:rsidTr="0056240B">
        <w:trPr>
          <w:jc w:val="center"/>
        </w:trPr>
        <w:tc>
          <w:tcPr>
            <w:tcW w:w="3369" w:type="dxa"/>
          </w:tcPr>
          <w:p w14:paraId="5685546E" w14:textId="77777777" w:rsidR="00F23B90" w:rsidRPr="00846C85" w:rsidRDefault="00F23B90" w:rsidP="000E5536">
            <w:pPr>
              <w:pStyle w:val="BodyText"/>
            </w:pPr>
            <w:r w:rsidRPr="00846C85">
              <w:t>Bassas da India</w:t>
            </w:r>
          </w:p>
        </w:tc>
        <w:tc>
          <w:tcPr>
            <w:tcW w:w="2835" w:type="dxa"/>
          </w:tcPr>
          <w:p w14:paraId="5404E26A" w14:textId="77777777" w:rsidR="00F23B90" w:rsidRPr="00FA670C" w:rsidRDefault="00F23B90" w:rsidP="000E5536">
            <w:pPr>
              <w:pStyle w:val="BodyText"/>
            </w:pPr>
            <w:r>
              <w:t>French Southern Territories</w:t>
            </w:r>
          </w:p>
        </w:tc>
      </w:tr>
      <w:tr w:rsidR="00F23B90" w:rsidRPr="00FA670C" w14:paraId="7E4C5991" w14:textId="77777777" w:rsidTr="0056240B">
        <w:trPr>
          <w:jc w:val="center"/>
        </w:trPr>
        <w:tc>
          <w:tcPr>
            <w:tcW w:w="3369" w:type="dxa"/>
          </w:tcPr>
          <w:p w14:paraId="6D047941" w14:textId="77777777" w:rsidR="00F23B90" w:rsidRPr="00846C85" w:rsidRDefault="00F23B90" w:rsidP="000E5536">
            <w:pPr>
              <w:pStyle w:val="BodyText"/>
            </w:pPr>
            <w:r w:rsidRPr="00846C85">
              <w:t>Ile Europa</w:t>
            </w:r>
          </w:p>
        </w:tc>
        <w:tc>
          <w:tcPr>
            <w:tcW w:w="2835" w:type="dxa"/>
          </w:tcPr>
          <w:p w14:paraId="5FACABEC" w14:textId="77777777" w:rsidR="00F23B90" w:rsidRDefault="00F23B90" w:rsidP="000E5536">
            <w:pPr>
              <w:pStyle w:val="BodyText"/>
            </w:pPr>
            <w:r>
              <w:t>French Southern Territories</w:t>
            </w:r>
          </w:p>
        </w:tc>
      </w:tr>
      <w:tr w:rsidR="00F23B90" w:rsidRPr="00FA670C" w14:paraId="34690C53" w14:textId="77777777" w:rsidTr="0056240B">
        <w:trPr>
          <w:jc w:val="center"/>
        </w:trPr>
        <w:tc>
          <w:tcPr>
            <w:tcW w:w="3369" w:type="dxa"/>
          </w:tcPr>
          <w:p w14:paraId="521511E6" w14:textId="77777777" w:rsidR="00F23B90" w:rsidRPr="000A3AFC" w:rsidRDefault="00F23B90" w:rsidP="000E5536">
            <w:pPr>
              <w:pStyle w:val="BodyText"/>
            </w:pPr>
            <w:r w:rsidRPr="000A3AFC">
              <w:t>Juan de Nova Island</w:t>
            </w:r>
          </w:p>
        </w:tc>
        <w:tc>
          <w:tcPr>
            <w:tcW w:w="2835" w:type="dxa"/>
          </w:tcPr>
          <w:p w14:paraId="0D5C9912" w14:textId="77777777" w:rsidR="00F23B90" w:rsidRDefault="00F23B90" w:rsidP="000E5536">
            <w:pPr>
              <w:pStyle w:val="BodyText"/>
            </w:pPr>
            <w:r w:rsidRPr="000A3AFC">
              <w:t>French Southern Territories</w:t>
            </w:r>
          </w:p>
        </w:tc>
      </w:tr>
      <w:tr w:rsidR="00F23B90" w:rsidRPr="00FA670C" w14:paraId="6E7DA184" w14:textId="77777777" w:rsidTr="0056240B">
        <w:trPr>
          <w:jc w:val="center"/>
        </w:trPr>
        <w:tc>
          <w:tcPr>
            <w:tcW w:w="3369" w:type="dxa"/>
          </w:tcPr>
          <w:p w14:paraId="3D0A9C40" w14:textId="77777777" w:rsidR="00F23B90" w:rsidRPr="00E86C99" w:rsidRDefault="00F23B90" w:rsidP="000E5536">
            <w:pPr>
              <w:pStyle w:val="BodyText"/>
            </w:pPr>
            <w:r w:rsidRPr="0016355B">
              <w:t>Crozet Islands</w:t>
            </w:r>
          </w:p>
        </w:tc>
        <w:tc>
          <w:tcPr>
            <w:tcW w:w="2835" w:type="dxa"/>
          </w:tcPr>
          <w:p w14:paraId="5B1923C2" w14:textId="77777777" w:rsidR="00F23B90" w:rsidRDefault="00F23B90" w:rsidP="000E5536">
            <w:pPr>
              <w:pStyle w:val="BodyText"/>
            </w:pPr>
            <w:r>
              <w:t>French Southern Territories</w:t>
            </w:r>
          </w:p>
        </w:tc>
      </w:tr>
      <w:tr w:rsidR="00F23B90" w:rsidRPr="00FA670C" w14:paraId="3ED9EF0F" w14:textId="77777777" w:rsidTr="0056240B">
        <w:trPr>
          <w:jc w:val="center"/>
        </w:trPr>
        <w:tc>
          <w:tcPr>
            <w:tcW w:w="3369" w:type="dxa"/>
          </w:tcPr>
          <w:p w14:paraId="64AA2F33" w14:textId="77777777" w:rsidR="00F23B90" w:rsidRPr="00A5185C" w:rsidRDefault="00F23B90" w:rsidP="000E5536">
            <w:pPr>
              <w:pStyle w:val="BodyText"/>
            </w:pPr>
            <w:r w:rsidRPr="00A5185C">
              <w:t>Easter Island</w:t>
            </w:r>
          </w:p>
        </w:tc>
        <w:tc>
          <w:tcPr>
            <w:tcW w:w="2835" w:type="dxa"/>
          </w:tcPr>
          <w:p w14:paraId="6FE1A73E" w14:textId="77777777" w:rsidR="00F23B90" w:rsidRDefault="00F23B90" w:rsidP="000E5536">
            <w:pPr>
              <w:pStyle w:val="BodyText"/>
            </w:pPr>
            <w:r>
              <w:t>Chile</w:t>
            </w:r>
          </w:p>
        </w:tc>
      </w:tr>
      <w:tr w:rsidR="00F23B90" w:rsidRPr="00FA670C" w14:paraId="4FBB49F8" w14:textId="77777777" w:rsidTr="0056240B">
        <w:trPr>
          <w:jc w:val="center"/>
        </w:trPr>
        <w:tc>
          <w:tcPr>
            <w:tcW w:w="3369" w:type="dxa"/>
          </w:tcPr>
          <w:p w14:paraId="49B4DDE7" w14:textId="77777777" w:rsidR="00F23B90" w:rsidRPr="00B76839" w:rsidRDefault="00F23B90" w:rsidP="000E5536">
            <w:pPr>
              <w:pStyle w:val="BodyText"/>
            </w:pPr>
            <w:r w:rsidRPr="00B76839">
              <w:t>Serbia-Montenegro</w:t>
            </w:r>
          </w:p>
        </w:tc>
        <w:tc>
          <w:tcPr>
            <w:tcW w:w="2835" w:type="dxa"/>
          </w:tcPr>
          <w:p w14:paraId="3AB1BD63" w14:textId="77777777" w:rsidR="00F23B90" w:rsidRDefault="00F23B90" w:rsidP="000E5536">
            <w:pPr>
              <w:pStyle w:val="BodyText"/>
            </w:pPr>
            <w:r>
              <w:t>Serbia</w:t>
            </w:r>
          </w:p>
        </w:tc>
      </w:tr>
      <w:tr w:rsidR="00F23B90" w:rsidRPr="00FA670C" w14:paraId="0EFADF7B" w14:textId="77777777" w:rsidTr="0056240B">
        <w:trPr>
          <w:jc w:val="center"/>
        </w:trPr>
        <w:tc>
          <w:tcPr>
            <w:tcW w:w="3369" w:type="dxa"/>
          </w:tcPr>
          <w:p w14:paraId="5F11821D" w14:textId="77777777" w:rsidR="00F23B90" w:rsidRPr="00500C4E" w:rsidRDefault="00F23B90" w:rsidP="000E5536">
            <w:pPr>
              <w:pStyle w:val="BodyText"/>
            </w:pPr>
            <w:r>
              <w:t>Galapagos</w:t>
            </w:r>
          </w:p>
        </w:tc>
        <w:tc>
          <w:tcPr>
            <w:tcW w:w="2835" w:type="dxa"/>
          </w:tcPr>
          <w:p w14:paraId="3DB97644" w14:textId="77777777" w:rsidR="00F23B90" w:rsidRDefault="00F23B90" w:rsidP="000E5536">
            <w:pPr>
              <w:pStyle w:val="BodyText"/>
            </w:pPr>
            <w:r>
              <w:t>Ecuador</w:t>
            </w:r>
          </w:p>
        </w:tc>
      </w:tr>
      <w:tr w:rsidR="00F23B90" w:rsidRPr="00FA670C" w14:paraId="463F75C8" w14:textId="77777777" w:rsidTr="0056240B">
        <w:trPr>
          <w:jc w:val="center"/>
        </w:trPr>
        <w:tc>
          <w:tcPr>
            <w:tcW w:w="3369" w:type="dxa"/>
          </w:tcPr>
          <w:p w14:paraId="495C1DD1" w14:textId="77777777" w:rsidR="00F23B90" w:rsidRDefault="00F23B90" w:rsidP="000E5536">
            <w:pPr>
              <w:pStyle w:val="BodyText"/>
            </w:pPr>
            <w:r>
              <w:t>Gloriosi EEZ</w:t>
            </w:r>
          </w:p>
        </w:tc>
        <w:tc>
          <w:tcPr>
            <w:tcW w:w="2835" w:type="dxa"/>
          </w:tcPr>
          <w:p w14:paraId="6DF0B43D" w14:textId="77777777" w:rsidR="00F23B90" w:rsidRDefault="00F23B90" w:rsidP="000E5536">
            <w:pPr>
              <w:pStyle w:val="BodyText"/>
            </w:pPr>
            <w:r>
              <w:t>Mayotte</w:t>
            </w:r>
          </w:p>
        </w:tc>
      </w:tr>
      <w:tr w:rsidR="00F23B90" w:rsidRPr="00FA670C" w14:paraId="54F34505" w14:textId="77777777" w:rsidTr="0056240B">
        <w:trPr>
          <w:jc w:val="center"/>
        </w:trPr>
        <w:tc>
          <w:tcPr>
            <w:tcW w:w="3369" w:type="dxa"/>
          </w:tcPr>
          <w:p w14:paraId="0B96499C" w14:textId="77777777" w:rsidR="00F23B90" w:rsidRDefault="00F23B90" w:rsidP="000E5536">
            <w:pPr>
              <w:pStyle w:val="BodyText"/>
            </w:pPr>
            <w:r w:rsidRPr="00402395">
              <w:t>Guadeloupe and Martinique</w:t>
            </w:r>
            <w:r>
              <w:t xml:space="preserve"> EEZ </w:t>
            </w:r>
          </w:p>
        </w:tc>
        <w:tc>
          <w:tcPr>
            <w:tcW w:w="2835" w:type="dxa"/>
          </w:tcPr>
          <w:p w14:paraId="1F9291E2" w14:textId="77777777" w:rsidR="00F23B90" w:rsidRDefault="00F23B90" w:rsidP="000E5536">
            <w:pPr>
              <w:pStyle w:val="BodyText"/>
            </w:pPr>
            <w:r>
              <w:t>Split into 2 separate features: Guadeloupe (GLP) and Martinique (MTQ)</w:t>
            </w:r>
          </w:p>
        </w:tc>
      </w:tr>
      <w:tr w:rsidR="00F23B90" w:rsidRPr="00FA670C" w14:paraId="277005EE" w14:textId="77777777" w:rsidTr="0056240B">
        <w:trPr>
          <w:jc w:val="center"/>
        </w:trPr>
        <w:tc>
          <w:tcPr>
            <w:tcW w:w="3369" w:type="dxa"/>
          </w:tcPr>
          <w:p w14:paraId="13ABBA52" w14:textId="77777777" w:rsidR="00F23B90" w:rsidRPr="002335E0" w:rsidRDefault="00F23B90" w:rsidP="000E5536">
            <w:pPr>
              <w:pStyle w:val="BodyText"/>
            </w:pPr>
            <w:r w:rsidRPr="002335E0">
              <w:t>Ile Tromelin</w:t>
            </w:r>
          </w:p>
        </w:tc>
        <w:tc>
          <w:tcPr>
            <w:tcW w:w="2835" w:type="dxa"/>
          </w:tcPr>
          <w:p w14:paraId="3E1785AD" w14:textId="77777777" w:rsidR="00F23B90" w:rsidRDefault="00F23B90" w:rsidP="000E5536">
            <w:pPr>
              <w:pStyle w:val="BodyText"/>
            </w:pPr>
            <w:r>
              <w:t>Réunion</w:t>
            </w:r>
          </w:p>
        </w:tc>
      </w:tr>
      <w:tr w:rsidR="00F23B90" w:rsidRPr="00FA670C" w14:paraId="6648F1FB" w14:textId="77777777" w:rsidTr="0056240B">
        <w:trPr>
          <w:jc w:val="center"/>
        </w:trPr>
        <w:tc>
          <w:tcPr>
            <w:tcW w:w="3369" w:type="dxa"/>
          </w:tcPr>
          <w:p w14:paraId="0FA04B43" w14:textId="77777777" w:rsidR="00F23B90" w:rsidRPr="00B26442" w:rsidRDefault="00F23B90" w:rsidP="000E5536">
            <w:pPr>
              <w:pStyle w:val="BodyText"/>
            </w:pPr>
            <w:r w:rsidRPr="00B26442">
              <w:t>Macquarie Island</w:t>
            </w:r>
          </w:p>
        </w:tc>
        <w:tc>
          <w:tcPr>
            <w:tcW w:w="2835" w:type="dxa"/>
          </w:tcPr>
          <w:p w14:paraId="13740DFA" w14:textId="77777777" w:rsidR="00F23B90" w:rsidRDefault="00F23B90" w:rsidP="000E5536">
            <w:pPr>
              <w:pStyle w:val="BodyText"/>
            </w:pPr>
            <w:r>
              <w:t>Australia</w:t>
            </w:r>
          </w:p>
        </w:tc>
      </w:tr>
      <w:tr w:rsidR="00F23B90" w:rsidRPr="00FA670C" w14:paraId="353E73D4" w14:textId="77777777" w:rsidTr="0056240B">
        <w:trPr>
          <w:jc w:val="center"/>
        </w:trPr>
        <w:tc>
          <w:tcPr>
            <w:tcW w:w="3369" w:type="dxa"/>
          </w:tcPr>
          <w:p w14:paraId="177812F0" w14:textId="77777777" w:rsidR="00F23B90" w:rsidRPr="00FF563A" w:rsidRDefault="00F23B90" w:rsidP="000E5536">
            <w:pPr>
              <w:pStyle w:val="BodyText"/>
            </w:pPr>
            <w:r w:rsidRPr="00FF563A">
              <w:t>Oecussi Ambeno</w:t>
            </w:r>
          </w:p>
        </w:tc>
        <w:tc>
          <w:tcPr>
            <w:tcW w:w="2835" w:type="dxa"/>
          </w:tcPr>
          <w:p w14:paraId="747B321D" w14:textId="77777777" w:rsidR="00F23B90" w:rsidRDefault="00F23B90" w:rsidP="000E5536">
            <w:pPr>
              <w:pStyle w:val="BodyText"/>
            </w:pPr>
            <w:r>
              <w:t>East Timor</w:t>
            </w:r>
          </w:p>
        </w:tc>
      </w:tr>
      <w:tr w:rsidR="00F23B90" w:rsidRPr="00FA670C" w14:paraId="43FE18F1" w14:textId="77777777" w:rsidTr="0056240B">
        <w:trPr>
          <w:jc w:val="center"/>
        </w:trPr>
        <w:tc>
          <w:tcPr>
            <w:tcW w:w="3369" w:type="dxa"/>
          </w:tcPr>
          <w:p w14:paraId="37EE5812" w14:textId="77777777" w:rsidR="00F23B90" w:rsidRPr="00D53D1D" w:rsidRDefault="00F23B90" w:rsidP="000E5536">
            <w:pPr>
              <w:pStyle w:val="BodyText"/>
            </w:pPr>
            <w:r w:rsidRPr="00D53D1D">
              <w:t>Phoenix Group</w:t>
            </w:r>
          </w:p>
        </w:tc>
        <w:tc>
          <w:tcPr>
            <w:tcW w:w="2835" w:type="dxa"/>
          </w:tcPr>
          <w:p w14:paraId="4DB56C07" w14:textId="77777777" w:rsidR="00F23B90" w:rsidRDefault="00F23B90" w:rsidP="000E5536">
            <w:pPr>
              <w:pStyle w:val="BodyText"/>
            </w:pPr>
            <w:r>
              <w:t>Kiribati</w:t>
            </w:r>
          </w:p>
        </w:tc>
      </w:tr>
      <w:tr w:rsidR="00F23B90" w:rsidRPr="00FA670C" w14:paraId="0436FDF8" w14:textId="77777777" w:rsidTr="0056240B">
        <w:trPr>
          <w:jc w:val="center"/>
        </w:trPr>
        <w:tc>
          <w:tcPr>
            <w:tcW w:w="3369" w:type="dxa"/>
          </w:tcPr>
          <w:p w14:paraId="060FAB93" w14:textId="77777777" w:rsidR="00F23B90" w:rsidRPr="001F4C6F" w:rsidRDefault="00F23B90" w:rsidP="000E5536">
            <w:pPr>
              <w:pStyle w:val="BodyText"/>
            </w:pPr>
            <w:r w:rsidRPr="001F4C6F">
              <w:t>Prince Edward Islands</w:t>
            </w:r>
          </w:p>
        </w:tc>
        <w:tc>
          <w:tcPr>
            <w:tcW w:w="2835" w:type="dxa"/>
          </w:tcPr>
          <w:p w14:paraId="2235C799" w14:textId="77777777" w:rsidR="00F23B90" w:rsidRDefault="00F23B90" w:rsidP="000E5536">
            <w:pPr>
              <w:pStyle w:val="BodyText"/>
            </w:pPr>
            <w:r>
              <w:t>South Africa</w:t>
            </w:r>
          </w:p>
        </w:tc>
      </w:tr>
      <w:tr w:rsidR="00F23B90" w:rsidRPr="00FA670C" w14:paraId="2C47705B" w14:textId="77777777" w:rsidTr="0056240B">
        <w:trPr>
          <w:jc w:val="center"/>
        </w:trPr>
        <w:tc>
          <w:tcPr>
            <w:tcW w:w="3369" w:type="dxa"/>
          </w:tcPr>
          <w:p w14:paraId="4CB9CE36" w14:textId="77777777" w:rsidR="00F23B90" w:rsidRPr="00280531" w:rsidRDefault="00F23B90" w:rsidP="000E5536">
            <w:pPr>
              <w:pStyle w:val="BodyText"/>
            </w:pPr>
            <w:r w:rsidRPr="00280531">
              <w:t>Sint-Maarten</w:t>
            </w:r>
          </w:p>
        </w:tc>
        <w:tc>
          <w:tcPr>
            <w:tcW w:w="2835" w:type="dxa"/>
          </w:tcPr>
          <w:p w14:paraId="0F28D386" w14:textId="77777777" w:rsidR="00F23B90" w:rsidRDefault="00F23B90" w:rsidP="000E5536">
            <w:pPr>
              <w:pStyle w:val="BodyText"/>
            </w:pPr>
            <w:r w:rsidRPr="00280531">
              <w:t>Sint Maarten (Dutch part)</w:t>
            </w:r>
          </w:p>
        </w:tc>
      </w:tr>
      <w:tr w:rsidR="00F23B90" w:rsidRPr="00FA670C" w14:paraId="3526AAA0" w14:textId="77777777" w:rsidTr="0056240B">
        <w:trPr>
          <w:jc w:val="center"/>
        </w:trPr>
        <w:tc>
          <w:tcPr>
            <w:tcW w:w="3369" w:type="dxa"/>
          </w:tcPr>
          <w:p w14:paraId="4BAE2122" w14:textId="77777777" w:rsidR="00F23B90" w:rsidRPr="00280531" w:rsidRDefault="00F23B90" w:rsidP="000E5536">
            <w:pPr>
              <w:pStyle w:val="BodyText"/>
            </w:pPr>
            <w:r w:rsidRPr="000C5BAF">
              <w:t>Trindade</w:t>
            </w:r>
          </w:p>
        </w:tc>
        <w:tc>
          <w:tcPr>
            <w:tcW w:w="2835" w:type="dxa"/>
          </w:tcPr>
          <w:p w14:paraId="7239F987" w14:textId="77777777" w:rsidR="00F23B90" w:rsidRPr="00280531" w:rsidRDefault="00F23B90" w:rsidP="000E5536">
            <w:pPr>
              <w:pStyle w:val="BodyText"/>
            </w:pPr>
            <w:r>
              <w:t>Brazil</w:t>
            </w:r>
          </w:p>
        </w:tc>
      </w:tr>
    </w:tbl>
    <w:p w14:paraId="276C9C43" w14:textId="77777777" w:rsidR="00F23B90" w:rsidRDefault="00F23B90" w:rsidP="000E5536">
      <w:pPr>
        <w:pStyle w:val="Heading7"/>
      </w:pPr>
      <w:r>
        <w:t>Invalid ISO3 codes</w:t>
      </w:r>
    </w:p>
    <w:p w14:paraId="0CB36B8B" w14:textId="77777777" w:rsidR="00F23B90" w:rsidRDefault="00F23B90" w:rsidP="000E5536">
      <w:pPr>
        <w:pStyle w:val="BodyText2"/>
      </w:pPr>
      <w:r>
        <w:t>There are some invalid ISO3 codes in the EEZ data:</w:t>
      </w:r>
    </w:p>
    <w:p w14:paraId="5A31659F" w14:textId="77777777" w:rsidR="00F23B90" w:rsidRDefault="00F23B90" w:rsidP="000E5536">
      <w:pPr>
        <w:pStyle w:val="BodyText2"/>
      </w:pPr>
    </w:p>
    <w:tbl>
      <w:tblPr>
        <w:tblW w:w="0" w:type="auto"/>
        <w:jc w:val="center"/>
        <w:tblLook w:val="04A0" w:firstRow="1" w:lastRow="0" w:firstColumn="1" w:lastColumn="0" w:noHBand="0" w:noVBand="1"/>
      </w:tblPr>
      <w:tblGrid>
        <w:gridCol w:w="2623"/>
        <w:gridCol w:w="6521"/>
      </w:tblGrid>
      <w:tr w:rsidR="00F23B90" w:rsidRPr="00FA670C" w14:paraId="017422D1" w14:textId="77777777" w:rsidTr="0056240B">
        <w:trPr>
          <w:jc w:val="center"/>
        </w:trPr>
        <w:tc>
          <w:tcPr>
            <w:tcW w:w="2623" w:type="dxa"/>
          </w:tcPr>
          <w:p w14:paraId="34147275" w14:textId="77777777" w:rsidR="00F23B90" w:rsidRPr="00FA670C" w:rsidRDefault="00F23B90" w:rsidP="000E5536">
            <w:pPr>
              <w:pStyle w:val="BodyText"/>
            </w:pPr>
            <w:r>
              <w:t>Feature</w:t>
            </w:r>
          </w:p>
        </w:tc>
        <w:tc>
          <w:tcPr>
            <w:tcW w:w="6521" w:type="dxa"/>
          </w:tcPr>
          <w:p w14:paraId="0F77C959" w14:textId="77777777" w:rsidR="00F23B90" w:rsidRPr="00FA670C" w:rsidRDefault="00F23B90" w:rsidP="000E5536">
            <w:pPr>
              <w:pStyle w:val="BodyText"/>
            </w:pPr>
            <w:r>
              <w:t>Reason</w:t>
            </w:r>
          </w:p>
        </w:tc>
      </w:tr>
      <w:tr w:rsidR="00F23B90" w:rsidRPr="00FA670C" w14:paraId="6237EF3E" w14:textId="77777777" w:rsidTr="0056240B">
        <w:trPr>
          <w:jc w:val="center"/>
        </w:trPr>
        <w:tc>
          <w:tcPr>
            <w:tcW w:w="2623" w:type="dxa"/>
          </w:tcPr>
          <w:p w14:paraId="5F686A57" w14:textId="77777777" w:rsidR="00F23B90" w:rsidRPr="00B324C5" w:rsidRDefault="00F23B90" w:rsidP="000E5536">
            <w:pPr>
              <w:pStyle w:val="BodyText"/>
            </w:pPr>
            <w:r>
              <w:t>Ascension EEZ</w:t>
            </w:r>
          </w:p>
        </w:tc>
        <w:tc>
          <w:tcPr>
            <w:tcW w:w="6521" w:type="dxa"/>
          </w:tcPr>
          <w:p w14:paraId="43C47136" w14:textId="77777777" w:rsidR="00F23B90" w:rsidRDefault="00F23B90" w:rsidP="000E5536">
            <w:pPr>
              <w:pStyle w:val="BodyText"/>
            </w:pPr>
            <w:r>
              <w:t xml:space="preserve">ASC does not exist. Merged into </w:t>
            </w:r>
            <w:r w:rsidRPr="00882212">
              <w:t>Saint Helena, Ascension and Tristan da Cunha</w:t>
            </w:r>
            <w:r>
              <w:t xml:space="preserve"> (SHN)</w:t>
            </w:r>
          </w:p>
        </w:tc>
      </w:tr>
      <w:tr w:rsidR="00F23B90" w:rsidRPr="00FA670C" w14:paraId="18FC02BA" w14:textId="77777777" w:rsidTr="0056240B">
        <w:trPr>
          <w:jc w:val="center"/>
        </w:trPr>
        <w:tc>
          <w:tcPr>
            <w:tcW w:w="2623" w:type="dxa"/>
          </w:tcPr>
          <w:p w14:paraId="16E21A6F" w14:textId="77777777" w:rsidR="00F23B90" w:rsidRDefault="00F23B90" w:rsidP="000E5536">
            <w:pPr>
              <w:pStyle w:val="BodyText"/>
            </w:pPr>
            <w:r w:rsidRPr="00461F60">
              <w:t>Tristan da Cunha</w:t>
            </w:r>
            <w:r>
              <w:t xml:space="preserve"> EEZ </w:t>
            </w:r>
          </w:p>
        </w:tc>
        <w:tc>
          <w:tcPr>
            <w:tcW w:w="6521" w:type="dxa"/>
          </w:tcPr>
          <w:p w14:paraId="7B1CBFEE" w14:textId="77777777" w:rsidR="00F23B90" w:rsidRDefault="00F23B90" w:rsidP="000E5536">
            <w:pPr>
              <w:pStyle w:val="BodyText"/>
            </w:pPr>
            <w:r>
              <w:t xml:space="preserve">TAA does not exist. Merged into </w:t>
            </w:r>
            <w:r w:rsidRPr="00882212">
              <w:t>Saint Helena, Ascension and Tristan da Cunha</w:t>
            </w:r>
            <w:r>
              <w:t xml:space="preserve"> (SHN)</w:t>
            </w:r>
          </w:p>
        </w:tc>
      </w:tr>
      <w:tr w:rsidR="00F23B90" w:rsidRPr="00FA670C" w14:paraId="05A4FC36" w14:textId="77777777" w:rsidTr="0056240B">
        <w:trPr>
          <w:jc w:val="center"/>
        </w:trPr>
        <w:tc>
          <w:tcPr>
            <w:tcW w:w="2623" w:type="dxa"/>
          </w:tcPr>
          <w:p w14:paraId="17015764" w14:textId="77777777" w:rsidR="00F23B90" w:rsidRPr="00187AED" w:rsidRDefault="00F23B90" w:rsidP="000E5536">
            <w:pPr>
              <w:pStyle w:val="BodyText"/>
            </w:pPr>
            <w:r>
              <w:t>Clipperton EEZ</w:t>
            </w:r>
          </w:p>
        </w:tc>
        <w:tc>
          <w:tcPr>
            <w:tcW w:w="6521" w:type="dxa"/>
          </w:tcPr>
          <w:p w14:paraId="29824530" w14:textId="77777777" w:rsidR="00F23B90" w:rsidRDefault="00F23B90" w:rsidP="000E5536">
            <w:pPr>
              <w:pStyle w:val="BodyText"/>
            </w:pPr>
            <w:r>
              <w:t>CPT does not exist. Left ISO3 as null.</w:t>
            </w:r>
          </w:p>
        </w:tc>
      </w:tr>
      <w:tr w:rsidR="00F23B90" w:rsidRPr="00FA670C" w14:paraId="0F6D2A35" w14:textId="77777777" w:rsidTr="0056240B">
        <w:trPr>
          <w:jc w:val="center"/>
        </w:trPr>
        <w:tc>
          <w:tcPr>
            <w:tcW w:w="2623" w:type="dxa"/>
          </w:tcPr>
          <w:p w14:paraId="256C58D1" w14:textId="77777777" w:rsidR="00F23B90" w:rsidRDefault="00F23B90" w:rsidP="000E5536">
            <w:pPr>
              <w:pStyle w:val="BodyText"/>
            </w:pPr>
            <w:r>
              <w:t xml:space="preserve">Netherlands Antilles EEZ </w:t>
            </w:r>
          </w:p>
        </w:tc>
        <w:tc>
          <w:tcPr>
            <w:tcW w:w="6521" w:type="dxa"/>
          </w:tcPr>
          <w:p w14:paraId="4898226A" w14:textId="77777777" w:rsidR="00F23B90" w:rsidRDefault="00F23B90" w:rsidP="000E5536">
            <w:pPr>
              <w:pStyle w:val="BodyText"/>
            </w:pPr>
            <w:r>
              <w:t>ANT does not exist. Actually 3 separate ISO3 codes: Aruba, Caracao and Bonaire .. so split the feature into 3.</w:t>
            </w:r>
          </w:p>
        </w:tc>
      </w:tr>
      <w:tr w:rsidR="00F23B90" w:rsidRPr="00FA670C" w14:paraId="5E1E3912" w14:textId="77777777" w:rsidTr="0056240B">
        <w:trPr>
          <w:jc w:val="center"/>
        </w:trPr>
        <w:tc>
          <w:tcPr>
            <w:tcW w:w="2623" w:type="dxa"/>
          </w:tcPr>
          <w:p w14:paraId="69F8E3BB" w14:textId="77777777" w:rsidR="00F23B90" w:rsidRDefault="00F23B90" w:rsidP="000E5536">
            <w:pPr>
              <w:pStyle w:val="BodyText"/>
            </w:pPr>
            <w:r>
              <w:t>Wake Island EEZ</w:t>
            </w:r>
          </w:p>
        </w:tc>
        <w:tc>
          <w:tcPr>
            <w:tcW w:w="6521" w:type="dxa"/>
          </w:tcPr>
          <w:p w14:paraId="0C456AC8" w14:textId="77777777" w:rsidR="00F23B90" w:rsidRDefault="00F23B90" w:rsidP="000E5536">
            <w:pPr>
              <w:pStyle w:val="BodyText"/>
            </w:pPr>
            <w:r>
              <w:t>WAK does not exist. Left ISO3 as null.</w:t>
            </w:r>
          </w:p>
        </w:tc>
      </w:tr>
      <w:tr w:rsidR="00F23B90" w:rsidRPr="00FA670C" w14:paraId="405A6FDE" w14:textId="77777777" w:rsidTr="0056240B">
        <w:trPr>
          <w:jc w:val="center"/>
        </w:trPr>
        <w:tc>
          <w:tcPr>
            <w:tcW w:w="2623" w:type="dxa"/>
          </w:tcPr>
          <w:p w14:paraId="48804D24" w14:textId="77777777" w:rsidR="00F23B90" w:rsidRDefault="00F23B90" w:rsidP="000E5536">
            <w:pPr>
              <w:pStyle w:val="BodyText"/>
            </w:pPr>
            <w:r>
              <w:t>Christmas Island EEZ</w:t>
            </w:r>
          </w:p>
        </w:tc>
        <w:tc>
          <w:tcPr>
            <w:tcW w:w="6521" w:type="dxa"/>
          </w:tcPr>
          <w:p w14:paraId="7D1C439A" w14:textId="77777777" w:rsidR="00F23B90" w:rsidRDefault="00F23B90" w:rsidP="000E5536">
            <w:pPr>
              <w:pStyle w:val="BodyText"/>
            </w:pPr>
            <w:r>
              <w:t>Coded as AUS – should be CXR</w:t>
            </w:r>
          </w:p>
        </w:tc>
      </w:tr>
      <w:tr w:rsidR="00F23B90" w:rsidRPr="00FA670C" w14:paraId="004D93E7" w14:textId="77777777" w:rsidTr="0056240B">
        <w:trPr>
          <w:jc w:val="center"/>
        </w:trPr>
        <w:tc>
          <w:tcPr>
            <w:tcW w:w="2623" w:type="dxa"/>
          </w:tcPr>
          <w:p w14:paraId="68827A7A" w14:textId="77777777" w:rsidR="00F23B90" w:rsidRDefault="00F23B90" w:rsidP="000E5536">
            <w:pPr>
              <w:pStyle w:val="BodyText"/>
            </w:pPr>
            <w:r w:rsidRPr="00A4070E">
              <w:t xml:space="preserve">Howland and Baker Island </w:t>
            </w:r>
            <w:r>
              <w:t>EEZ</w:t>
            </w:r>
          </w:p>
        </w:tc>
        <w:tc>
          <w:tcPr>
            <w:tcW w:w="6521" w:type="dxa"/>
          </w:tcPr>
          <w:p w14:paraId="70A18A8F" w14:textId="77777777" w:rsidR="00F23B90" w:rsidRDefault="00F23B90" w:rsidP="000E5536">
            <w:pPr>
              <w:pStyle w:val="BodyText"/>
            </w:pPr>
            <w:r>
              <w:t>Coded as USA – should be UMI</w:t>
            </w:r>
          </w:p>
        </w:tc>
      </w:tr>
      <w:tr w:rsidR="00F23B90" w:rsidRPr="00FA670C" w14:paraId="27A2A6C7" w14:textId="77777777" w:rsidTr="0056240B">
        <w:trPr>
          <w:jc w:val="center"/>
        </w:trPr>
        <w:tc>
          <w:tcPr>
            <w:tcW w:w="2623" w:type="dxa"/>
          </w:tcPr>
          <w:p w14:paraId="3B2FB373" w14:textId="77777777" w:rsidR="00F23B90" w:rsidRPr="0097070B" w:rsidRDefault="00F23B90" w:rsidP="000E5536">
            <w:pPr>
              <w:pStyle w:val="BodyText"/>
            </w:pPr>
            <w:r>
              <w:lastRenderedPageBreak/>
              <w:t>Marshall Islands (MHL) and the Federated States of Micronesia (FSM)</w:t>
            </w:r>
          </w:p>
        </w:tc>
        <w:tc>
          <w:tcPr>
            <w:tcW w:w="6521" w:type="dxa"/>
          </w:tcPr>
          <w:p w14:paraId="300414E7" w14:textId="77777777" w:rsidR="00F23B90" w:rsidRDefault="00F23B90" w:rsidP="000E5536">
            <w:pPr>
              <w:pStyle w:val="BodyText"/>
            </w:pPr>
            <w:r>
              <w:t>Overlap a lot with GAUL</w:t>
            </w:r>
          </w:p>
        </w:tc>
      </w:tr>
    </w:tbl>
    <w:p w14:paraId="25E4F75D" w14:textId="77777777" w:rsidR="00F23B90" w:rsidRDefault="00F23B90" w:rsidP="000E5536">
      <w:pPr>
        <w:pStyle w:val="Heading5"/>
      </w:pPr>
      <w:r>
        <w:t>Dissolving GAUL and EEZ</w:t>
      </w:r>
    </w:p>
    <w:p w14:paraId="5BF260CF" w14:textId="77777777" w:rsidR="00F23B90" w:rsidRPr="00364E71" w:rsidRDefault="00F23B90" w:rsidP="000E5536">
      <w:pPr>
        <w:pStyle w:val="BodyText2"/>
      </w:pPr>
      <w:r>
        <w:t>Now the ISO3 codes are OK for the EEZ data we need to dissolve the features so that they match the GAUL ones, e.g. Jersey has a code JEY, but there is no GAUL for JEY so we need to merge it with GBR. Added a new field in EEZ called MergeISO3 and populated. Now dissolving them all.</w:t>
      </w:r>
    </w:p>
    <w:p w14:paraId="7C78BD9C" w14:textId="77777777" w:rsidR="00F23B90" w:rsidRDefault="00F23B90" w:rsidP="000E5536">
      <w:pPr>
        <w:pStyle w:val="Heading5"/>
      </w:pPr>
      <w:r>
        <w:t>Cleaning the results</w:t>
      </w:r>
    </w:p>
    <w:p w14:paraId="3F0F16C3" w14:textId="77777777" w:rsidR="00F23B90" w:rsidRDefault="00F23B90" w:rsidP="000E5536">
      <w:pPr>
        <w:pStyle w:val="Heading6"/>
      </w:pPr>
      <w:r>
        <w:t>Removing interior rings</w:t>
      </w:r>
    </w:p>
    <w:p w14:paraId="40E911E1" w14:textId="77777777" w:rsidR="00F23B90" w:rsidRDefault="00F23B90" w:rsidP="000E5536">
      <w:pPr>
        <w:pStyle w:val="BodyText2"/>
      </w:pPr>
      <w:r>
        <w:t xml:space="preserve">Using the Fill Donut tool which I had to run twice. Could also have used topology - good article </w:t>
      </w:r>
      <w:hyperlink r:id="rId99" w:anchor="/Removing_slivers_or_gaps_between_polygons/001t0000003n000000/" w:history="1">
        <w:r w:rsidRPr="002961A4">
          <w:rPr>
            <w:rStyle w:val="Hyperlink"/>
          </w:rPr>
          <w:t>here</w:t>
        </w:r>
      </w:hyperlink>
      <w:r>
        <w:t>.</w:t>
      </w:r>
    </w:p>
    <w:p w14:paraId="485FB2D0" w14:textId="77777777" w:rsidR="00F23B90" w:rsidRDefault="00F23B90" w:rsidP="000E5536">
      <w:pPr>
        <w:pStyle w:val="Heading6"/>
      </w:pPr>
      <w:r>
        <w:t>Recreating valid interior rings</w:t>
      </w:r>
    </w:p>
    <w:p w14:paraId="1A5BB9BF" w14:textId="77777777" w:rsidR="00F23B90" w:rsidRPr="00164DCD" w:rsidRDefault="00F23B90" w:rsidP="000E5536">
      <w:pPr>
        <w:pStyle w:val="BodyText2"/>
      </w:pPr>
      <w:r>
        <w:t xml:space="preserve">In some cases interior rings have been removed where they are valid, e.g. where another country has an enclave like in East Timor (see </w:t>
      </w:r>
      <w:r>
        <w:fldChar w:fldCharType="begin"/>
      </w:r>
      <w:r>
        <w:instrText xml:space="preserve"> REF _Ref330448025 \h </w:instrText>
      </w:r>
      <w:r>
        <w:fldChar w:fldCharType="separate"/>
      </w:r>
      <w:r w:rsidR="00EA3299">
        <w:t>Cross-checking GAUL</w:t>
      </w:r>
      <w:r>
        <w:fldChar w:fldCharType="end"/>
      </w:r>
      <w:r>
        <w:t>). These can be picked up by geodatabase topology rules. Examples: BLM, BRN, VCT, SMR, VAT</w:t>
      </w:r>
    </w:p>
    <w:p w14:paraId="4BF1823E" w14:textId="77777777" w:rsidR="00F23B90" w:rsidRDefault="00F23B90" w:rsidP="000E5536">
      <w:pPr>
        <w:pStyle w:val="Heading6"/>
      </w:pPr>
      <w:r>
        <w:t>At the edges of countries on the coast</w:t>
      </w:r>
    </w:p>
    <w:p w14:paraId="0B1E64A9" w14:textId="77777777" w:rsidR="00F23B90" w:rsidRPr="00C42405" w:rsidRDefault="00F23B90" w:rsidP="000E5536">
      <w:pPr>
        <w:pStyle w:val="BodyText2"/>
      </w:pPr>
      <w:r>
        <w:t>Lots of cleaning up needs doing – e.g. on the border between India and Bangladesh. Did a bit then got bored. You can check for these with the topology rule ‘Must not have gaps’.</w:t>
      </w:r>
    </w:p>
    <w:p w14:paraId="28085C98" w14:textId="77777777" w:rsidR="00F23B90" w:rsidRDefault="00F23B90" w:rsidP="000E5536">
      <w:pPr>
        <w:pStyle w:val="Heading5"/>
      </w:pPr>
      <w:r>
        <w:t>Adding all the ISO3 countries in</w:t>
      </w:r>
    </w:p>
    <w:p w14:paraId="63D50BB5" w14:textId="77777777" w:rsidR="00F23B90" w:rsidRDefault="00F23B90" w:rsidP="000E5536">
      <w:pPr>
        <w:pStyle w:val="BodyText2"/>
      </w:pPr>
      <w:r>
        <w:t>There are 10 countries that have been lost in the process and will need to be added in:</w:t>
      </w:r>
    </w:p>
    <w:p w14:paraId="7F2F0C72" w14:textId="77777777" w:rsidR="00F23B90" w:rsidRDefault="00F23B90" w:rsidP="000E5536">
      <w:pPr>
        <w:pStyle w:val="BodyText2"/>
      </w:pPr>
    </w:p>
    <w:tbl>
      <w:tblPr>
        <w:tblW w:w="0" w:type="auto"/>
        <w:tblLook w:val="04A0" w:firstRow="1" w:lastRow="0" w:firstColumn="1" w:lastColumn="0" w:noHBand="0" w:noVBand="1"/>
      </w:tblPr>
      <w:tblGrid>
        <w:gridCol w:w="2892"/>
        <w:gridCol w:w="593"/>
      </w:tblGrid>
      <w:tr w:rsidR="00F23B90" w:rsidRPr="007F3CC4" w14:paraId="7398BC2B" w14:textId="77777777" w:rsidTr="0056240B">
        <w:trPr>
          <w:trHeight w:val="227"/>
        </w:trPr>
        <w:tc>
          <w:tcPr>
            <w:tcW w:w="0" w:type="auto"/>
            <w:noWrap/>
            <w:hideMark/>
          </w:tcPr>
          <w:p w14:paraId="4AFD6E9E" w14:textId="77777777" w:rsidR="00F23B90" w:rsidRPr="007F3CC4" w:rsidRDefault="00F23B90" w:rsidP="000E5536">
            <w:pPr>
              <w:pStyle w:val="BodyText2"/>
            </w:pPr>
            <w:r w:rsidRPr="007F3CC4">
              <w:t>Name *</w:t>
            </w:r>
          </w:p>
        </w:tc>
        <w:tc>
          <w:tcPr>
            <w:tcW w:w="0" w:type="auto"/>
          </w:tcPr>
          <w:p w14:paraId="77899151" w14:textId="77777777" w:rsidR="00F23B90" w:rsidRPr="007F3CC4" w:rsidRDefault="00F23B90" w:rsidP="000E5536">
            <w:pPr>
              <w:pStyle w:val="BodyText2"/>
            </w:pPr>
            <w:r w:rsidRPr="007F3CC4">
              <w:t>ISO3</w:t>
            </w:r>
          </w:p>
        </w:tc>
      </w:tr>
      <w:tr w:rsidR="00F23B90" w:rsidRPr="007F3CC4" w14:paraId="5408430A" w14:textId="77777777" w:rsidTr="0056240B">
        <w:trPr>
          <w:trHeight w:val="227"/>
        </w:trPr>
        <w:tc>
          <w:tcPr>
            <w:tcW w:w="0" w:type="auto"/>
            <w:noWrap/>
            <w:hideMark/>
          </w:tcPr>
          <w:p w14:paraId="4577C59E" w14:textId="77777777" w:rsidR="00F23B90" w:rsidRPr="007F3CC4" w:rsidRDefault="00F23B90" w:rsidP="000E5536">
            <w:pPr>
              <w:pStyle w:val="BodyText2"/>
            </w:pPr>
            <w:r w:rsidRPr="007F3CC4">
              <w:t>Åland Islands</w:t>
            </w:r>
          </w:p>
        </w:tc>
        <w:tc>
          <w:tcPr>
            <w:tcW w:w="0" w:type="auto"/>
          </w:tcPr>
          <w:p w14:paraId="1EE50BF4" w14:textId="77777777" w:rsidR="00F23B90" w:rsidRPr="007F3CC4" w:rsidRDefault="00F23B90" w:rsidP="000E5536">
            <w:pPr>
              <w:pStyle w:val="BodyText2"/>
            </w:pPr>
            <w:r w:rsidRPr="007F3CC4">
              <w:t>ALA</w:t>
            </w:r>
          </w:p>
        </w:tc>
      </w:tr>
      <w:tr w:rsidR="00F23B90" w:rsidRPr="007F3CC4" w14:paraId="2533AAFC" w14:textId="77777777" w:rsidTr="0056240B">
        <w:trPr>
          <w:trHeight w:val="227"/>
        </w:trPr>
        <w:tc>
          <w:tcPr>
            <w:tcW w:w="0" w:type="auto"/>
            <w:noWrap/>
            <w:hideMark/>
          </w:tcPr>
          <w:p w14:paraId="5C00C7B3" w14:textId="77777777" w:rsidR="00F23B90" w:rsidRPr="007F3CC4" w:rsidRDefault="00F23B90" w:rsidP="000E5536">
            <w:pPr>
              <w:pStyle w:val="BodyText2"/>
            </w:pPr>
            <w:r w:rsidRPr="007F3CC4">
              <w:t>Guernsey</w:t>
            </w:r>
          </w:p>
        </w:tc>
        <w:tc>
          <w:tcPr>
            <w:tcW w:w="0" w:type="auto"/>
          </w:tcPr>
          <w:p w14:paraId="24F9FB8A" w14:textId="77777777" w:rsidR="00F23B90" w:rsidRPr="007F3CC4" w:rsidRDefault="00F23B90" w:rsidP="000E5536">
            <w:pPr>
              <w:pStyle w:val="BodyText2"/>
            </w:pPr>
            <w:r>
              <w:t>GGY</w:t>
            </w:r>
          </w:p>
        </w:tc>
      </w:tr>
      <w:tr w:rsidR="00F23B90" w:rsidRPr="007F3CC4" w14:paraId="62AB3605" w14:textId="77777777" w:rsidTr="0056240B">
        <w:trPr>
          <w:trHeight w:val="227"/>
        </w:trPr>
        <w:tc>
          <w:tcPr>
            <w:tcW w:w="0" w:type="auto"/>
            <w:noWrap/>
            <w:hideMark/>
          </w:tcPr>
          <w:p w14:paraId="4A3354D2" w14:textId="77777777" w:rsidR="00F23B90" w:rsidRPr="007F3CC4" w:rsidRDefault="00F23B90" w:rsidP="000E5536">
            <w:pPr>
              <w:pStyle w:val="BodyText2"/>
            </w:pPr>
            <w:r w:rsidRPr="007F3CC4">
              <w:t>Heard Island and McDonald Islands</w:t>
            </w:r>
          </w:p>
        </w:tc>
        <w:tc>
          <w:tcPr>
            <w:tcW w:w="0" w:type="auto"/>
          </w:tcPr>
          <w:p w14:paraId="2E49DCDF" w14:textId="77777777" w:rsidR="00F23B90" w:rsidRPr="007F3CC4" w:rsidRDefault="00F23B90" w:rsidP="000E5536">
            <w:pPr>
              <w:pStyle w:val="BodyText2"/>
            </w:pPr>
            <w:r>
              <w:t>HMD</w:t>
            </w:r>
          </w:p>
        </w:tc>
      </w:tr>
      <w:tr w:rsidR="00F23B90" w:rsidRPr="007F3CC4" w14:paraId="60EF1DD9" w14:textId="77777777" w:rsidTr="0056240B">
        <w:trPr>
          <w:trHeight w:val="227"/>
        </w:trPr>
        <w:tc>
          <w:tcPr>
            <w:tcW w:w="0" w:type="auto"/>
            <w:noWrap/>
            <w:hideMark/>
          </w:tcPr>
          <w:p w14:paraId="5D4443F1" w14:textId="77777777" w:rsidR="00F23B90" w:rsidRPr="007F3CC4" w:rsidRDefault="00F23B90" w:rsidP="000E5536">
            <w:pPr>
              <w:pStyle w:val="BodyText2"/>
            </w:pPr>
            <w:r w:rsidRPr="007F3CC4">
              <w:t>Hong Kong</w:t>
            </w:r>
          </w:p>
        </w:tc>
        <w:tc>
          <w:tcPr>
            <w:tcW w:w="0" w:type="auto"/>
          </w:tcPr>
          <w:p w14:paraId="1EEF647F" w14:textId="77777777" w:rsidR="00F23B90" w:rsidRPr="007F3CC4" w:rsidRDefault="00F23B90" w:rsidP="000E5536">
            <w:pPr>
              <w:pStyle w:val="BodyText2"/>
            </w:pPr>
            <w:r>
              <w:t>HKG</w:t>
            </w:r>
          </w:p>
        </w:tc>
      </w:tr>
      <w:tr w:rsidR="00F23B90" w:rsidRPr="007F3CC4" w14:paraId="2C15B832" w14:textId="77777777" w:rsidTr="0056240B">
        <w:trPr>
          <w:trHeight w:val="227"/>
        </w:trPr>
        <w:tc>
          <w:tcPr>
            <w:tcW w:w="0" w:type="auto"/>
            <w:noWrap/>
            <w:hideMark/>
          </w:tcPr>
          <w:p w14:paraId="5058F322" w14:textId="77777777" w:rsidR="00F23B90" w:rsidRPr="007F3CC4" w:rsidRDefault="00F23B90" w:rsidP="000E5536">
            <w:pPr>
              <w:pStyle w:val="BodyText2"/>
            </w:pPr>
            <w:r w:rsidRPr="007F3CC4">
              <w:t>Isle of Man</w:t>
            </w:r>
          </w:p>
        </w:tc>
        <w:tc>
          <w:tcPr>
            <w:tcW w:w="0" w:type="auto"/>
          </w:tcPr>
          <w:p w14:paraId="7F744F5E" w14:textId="77777777" w:rsidR="00F23B90" w:rsidRPr="007F3CC4" w:rsidRDefault="00F23B90" w:rsidP="000E5536">
            <w:pPr>
              <w:pStyle w:val="BodyText2"/>
            </w:pPr>
            <w:r>
              <w:t>IMN</w:t>
            </w:r>
          </w:p>
        </w:tc>
      </w:tr>
      <w:tr w:rsidR="00F23B90" w:rsidRPr="007F3CC4" w14:paraId="4E5F8FB5" w14:textId="77777777" w:rsidTr="0056240B">
        <w:trPr>
          <w:trHeight w:val="227"/>
        </w:trPr>
        <w:tc>
          <w:tcPr>
            <w:tcW w:w="0" w:type="auto"/>
            <w:noWrap/>
            <w:hideMark/>
          </w:tcPr>
          <w:p w14:paraId="58481122" w14:textId="77777777" w:rsidR="00F23B90" w:rsidRPr="007F3CC4" w:rsidRDefault="00F23B90" w:rsidP="000E5536">
            <w:pPr>
              <w:pStyle w:val="BodyText2"/>
            </w:pPr>
            <w:r w:rsidRPr="007F3CC4">
              <w:t>Jersey</w:t>
            </w:r>
          </w:p>
        </w:tc>
        <w:tc>
          <w:tcPr>
            <w:tcW w:w="0" w:type="auto"/>
          </w:tcPr>
          <w:p w14:paraId="5FC61D51" w14:textId="77777777" w:rsidR="00F23B90" w:rsidRPr="007F3CC4" w:rsidRDefault="00F23B90" w:rsidP="000E5536">
            <w:pPr>
              <w:pStyle w:val="BodyText2"/>
            </w:pPr>
            <w:r>
              <w:t>JEY</w:t>
            </w:r>
          </w:p>
        </w:tc>
      </w:tr>
      <w:tr w:rsidR="00F23B90" w:rsidRPr="007F3CC4" w14:paraId="788B7479" w14:textId="77777777" w:rsidTr="0056240B">
        <w:trPr>
          <w:trHeight w:val="227"/>
        </w:trPr>
        <w:tc>
          <w:tcPr>
            <w:tcW w:w="0" w:type="auto"/>
            <w:noWrap/>
            <w:hideMark/>
          </w:tcPr>
          <w:p w14:paraId="4318E014" w14:textId="77777777" w:rsidR="00F23B90" w:rsidRPr="007F3CC4" w:rsidRDefault="00F23B90" w:rsidP="000E5536">
            <w:pPr>
              <w:pStyle w:val="BodyText2"/>
            </w:pPr>
            <w:r w:rsidRPr="007F3CC4">
              <w:t>Macao</w:t>
            </w:r>
          </w:p>
        </w:tc>
        <w:tc>
          <w:tcPr>
            <w:tcW w:w="0" w:type="auto"/>
          </w:tcPr>
          <w:p w14:paraId="2C594A7D" w14:textId="77777777" w:rsidR="00F23B90" w:rsidRPr="007F3CC4" w:rsidRDefault="00F23B90" w:rsidP="000E5536">
            <w:pPr>
              <w:pStyle w:val="BodyText2"/>
            </w:pPr>
            <w:r>
              <w:t>MAC</w:t>
            </w:r>
          </w:p>
        </w:tc>
      </w:tr>
      <w:tr w:rsidR="00F23B90" w:rsidRPr="007F3CC4" w14:paraId="75CBD837" w14:textId="77777777" w:rsidTr="0056240B">
        <w:trPr>
          <w:trHeight w:val="227"/>
        </w:trPr>
        <w:tc>
          <w:tcPr>
            <w:tcW w:w="0" w:type="auto"/>
            <w:noWrap/>
            <w:hideMark/>
          </w:tcPr>
          <w:p w14:paraId="190048B6" w14:textId="77777777" w:rsidR="00F23B90" w:rsidRPr="007F3CC4" w:rsidRDefault="00F23B90" w:rsidP="000E5536">
            <w:pPr>
              <w:pStyle w:val="BodyText2"/>
            </w:pPr>
            <w:r w:rsidRPr="007F3CC4">
              <w:t>Norfolk Island</w:t>
            </w:r>
          </w:p>
        </w:tc>
        <w:tc>
          <w:tcPr>
            <w:tcW w:w="0" w:type="auto"/>
          </w:tcPr>
          <w:p w14:paraId="3AF2203F" w14:textId="77777777" w:rsidR="00F23B90" w:rsidRPr="007F3CC4" w:rsidRDefault="00F23B90" w:rsidP="000E5536">
            <w:pPr>
              <w:pStyle w:val="BodyText2"/>
            </w:pPr>
            <w:r>
              <w:t>NFK</w:t>
            </w:r>
          </w:p>
        </w:tc>
      </w:tr>
      <w:tr w:rsidR="00F23B90" w:rsidRPr="007F3CC4" w14:paraId="73399F04" w14:textId="77777777" w:rsidTr="0056240B">
        <w:trPr>
          <w:trHeight w:val="227"/>
        </w:trPr>
        <w:tc>
          <w:tcPr>
            <w:tcW w:w="0" w:type="auto"/>
            <w:noWrap/>
            <w:hideMark/>
          </w:tcPr>
          <w:p w14:paraId="2832B330" w14:textId="77777777" w:rsidR="00F23B90" w:rsidRPr="007F3CC4" w:rsidRDefault="00F23B90" w:rsidP="000E5536">
            <w:pPr>
              <w:pStyle w:val="BodyText2"/>
            </w:pPr>
            <w:r w:rsidRPr="007F3CC4">
              <w:t>Svalbard and Jan Mayen</w:t>
            </w:r>
          </w:p>
        </w:tc>
        <w:tc>
          <w:tcPr>
            <w:tcW w:w="0" w:type="auto"/>
          </w:tcPr>
          <w:p w14:paraId="3C10FFFF" w14:textId="77777777" w:rsidR="00F23B90" w:rsidRPr="007F3CC4" w:rsidRDefault="00F23B90" w:rsidP="000E5536">
            <w:pPr>
              <w:pStyle w:val="BodyText2"/>
            </w:pPr>
            <w:r>
              <w:t>SJM</w:t>
            </w:r>
          </w:p>
        </w:tc>
      </w:tr>
      <w:tr w:rsidR="00F23B90" w:rsidRPr="007F3CC4" w14:paraId="4BB4657F" w14:textId="77777777" w:rsidTr="0056240B">
        <w:trPr>
          <w:trHeight w:val="227"/>
        </w:trPr>
        <w:tc>
          <w:tcPr>
            <w:tcW w:w="0" w:type="auto"/>
            <w:noWrap/>
            <w:hideMark/>
          </w:tcPr>
          <w:p w14:paraId="0496644D" w14:textId="77777777" w:rsidR="00F23B90" w:rsidRPr="007F3CC4" w:rsidRDefault="00F23B90" w:rsidP="000E5536">
            <w:pPr>
              <w:pStyle w:val="BodyText2"/>
            </w:pPr>
            <w:r w:rsidRPr="007F3CC4">
              <w:t>United States Minor Outlying Islands</w:t>
            </w:r>
          </w:p>
        </w:tc>
        <w:tc>
          <w:tcPr>
            <w:tcW w:w="0" w:type="auto"/>
          </w:tcPr>
          <w:p w14:paraId="18929D97" w14:textId="77777777" w:rsidR="00F23B90" w:rsidRPr="007F3CC4" w:rsidRDefault="00F23B90" w:rsidP="000E5536">
            <w:pPr>
              <w:pStyle w:val="BodyText2"/>
            </w:pPr>
            <w:r>
              <w:t>UMI</w:t>
            </w:r>
          </w:p>
        </w:tc>
      </w:tr>
    </w:tbl>
    <w:p w14:paraId="62A6A974" w14:textId="77777777" w:rsidR="00F23B90" w:rsidRDefault="00F23B90" w:rsidP="000E5536">
      <w:pPr>
        <w:pStyle w:val="BodyText2"/>
      </w:pPr>
      <w:r>
        <w:t>Added them all in. Putting the data into PostGIS. Populating the id field (from dopa) using:</w:t>
      </w:r>
    </w:p>
    <w:p w14:paraId="2EBFABB2" w14:textId="77777777" w:rsidR="00F23B90" w:rsidRPr="000E21B9" w:rsidRDefault="00F23B90" w:rsidP="000E5536">
      <w:pPr>
        <w:pStyle w:val="Code"/>
      </w:pPr>
      <w:r w:rsidRPr="003E4C22">
        <w:t>update gaul_eez_combined set id=countries_from_dopa.id  FROM  countries_from_dopa where gaul_eez_combined.iso3=countries_from_dopa.isoa3_id</w:t>
      </w:r>
    </w:p>
    <w:p w14:paraId="0A2A9C5E" w14:textId="77777777" w:rsidR="00F23B90" w:rsidRDefault="00F23B90" w:rsidP="007D2F52">
      <w:pPr>
        <w:pStyle w:val="Heading4"/>
      </w:pPr>
      <w:r>
        <w:t>Version 2</w:t>
      </w:r>
    </w:p>
    <w:p w14:paraId="1FBD6751" w14:textId="77777777" w:rsidR="00F23B90" w:rsidRDefault="00F23B90" w:rsidP="000E5536">
      <w:pPr>
        <w:pStyle w:val="BodyText2"/>
      </w:pPr>
      <w:r>
        <w:t>We need a new version of the EEZ/Gaul dataset and both of these have been updated since I created the original dataset. So we need to establish which versions I used in the original and what has changed since. Mine was based on GAUL2008 and EEZ version 6!</w:t>
      </w:r>
    </w:p>
    <w:p w14:paraId="777B1A0B" w14:textId="249B5C03" w:rsidR="00042A7A" w:rsidRDefault="00042A7A" w:rsidP="0034374E">
      <w:pPr>
        <w:pStyle w:val="Heading3"/>
      </w:pPr>
      <w:bookmarkStart w:id="17" w:name="_Ref440008778"/>
      <w:bookmarkEnd w:id="14"/>
      <w:r>
        <w:lastRenderedPageBreak/>
        <w:t>Creating the GAUL dataset to use for the global water statistics</w:t>
      </w:r>
      <w:bookmarkEnd w:id="17"/>
    </w:p>
    <w:p w14:paraId="5B6EA014" w14:textId="3E000791" w:rsidR="002203CC" w:rsidRPr="002203CC" w:rsidRDefault="002203CC" w:rsidP="007D2F52">
      <w:pPr>
        <w:pStyle w:val="Heading4"/>
      </w:pPr>
      <w:r>
        <w:t>By dissolving on iso3 code</w:t>
      </w:r>
    </w:p>
    <w:p w14:paraId="6C0BF695" w14:textId="3E858FC6" w:rsidR="001B45FC" w:rsidRDefault="00042A7A" w:rsidP="000E5536">
      <w:pPr>
        <w:pStyle w:val="BodyText2"/>
      </w:pPr>
      <w:r>
        <w:t xml:space="preserve">Imported the GAUL dataset from </w:t>
      </w:r>
      <w:hyperlink r:id="rId100" w:history="1">
        <w:r w:rsidRPr="00661657">
          <w:rPr>
            <w:rStyle w:val="Hyperlink"/>
          </w:rPr>
          <w:t>\\NETMONDE2\qt_vol23\gisdata\MONDE_GEODB\data\Administrative_Units\GAUL_2014_2013_MIDYEAR\g2014_2013_2_mid.gdb\admin2</w:t>
        </w:r>
      </w:hyperlink>
      <w:r>
        <w:t xml:space="preserve"> FeatureClass. Separated into 3 groups by letters and exported to a FileGDB. Simplified all geometries. </w:t>
      </w:r>
      <w:r w:rsidR="001B45FC">
        <w:t xml:space="preserve">All countries seem to visualise properly in Google Fusion Tables but not in GEE – </w:t>
      </w:r>
      <w:r w:rsidR="00F935DB">
        <w:t xml:space="preserve">Chile, </w:t>
      </w:r>
      <w:r w:rsidR="001B45FC">
        <w:t>USA, India and Russia2 are not rendering.</w:t>
      </w:r>
    </w:p>
    <w:p w14:paraId="7F3FD44E" w14:textId="11EB7B9B" w:rsidR="00F0485B" w:rsidRDefault="00F0485B" w:rsidP="000E5536">
      <w:pPr>
        <w:pStyle w:val="BodyText2"/>
      </w:pPr>
      <w:r>
        <w:t>Having lots of issues with polygons with more than 30,000 points rendering properly in GEE so I am going to convert the whole of the GAUL 2.6 dataset into a KML file to use.</w:t>
      </w:r>
      <w:r w:rsidR="006872C2">
        <w:t xml:space="preserve"> But this will be too big – what next!! Spotted some gaps between the country boundaries in GFT that are not in the ArcGIS data. Weird. Between China and Mongolia. Something weird is going on.</w:t>
      </w:r>
      <w:r w:rsidR="00B17A9F">
        <w:t xml:space="preserve"> Seems to have generalised the geometry on </w:t>
      </w:r>
      <w:r w:rsidR="0093669E">
        <w:t>import into the GFT</w:t>
      </w:r>
      <w:r w:rsidR="00B17A9F">
        <w:t>.</w:t>
      </w:r>
    </w:p>
    <w:p w14:paraId="360B8A3B" w14:textId="3616B00A" w:rsidR="00183067" w:rsidRDefault="00183067" w:rsidP="000E5536">
      <w:pPr>
        <w:pStyle w:val="BodyText2"/>
      </w:pPr>
      <w:r>
        <w:t xml:space="preserve">Dissolving the GAUL v2.6 data on the ISO code to create a global country dataset. </w:t>
      </w:r>
      <w:r w:rsidR="00165621">
        <w:t xml:space="preserve">Added in Ascension Island from an earlier version of GAUL as it is missing from v2.6. </w:t>
      </w:r>
    </w:p>
    <w:p w14:paraId="04E72762" w14:textId="599D5894" w:rsidR="005D2A1B" w:rsidRDefault="005D2A1B" w:rsidP="000E5536">
      <w:pPr>
        <w:pStyle w:val="BodyText2"/>
      </w:pPr>
      <w:r>
        <w:t>There should be no gaps between the country boundaries. But just to check I am creating a topology rule in ArcGIS (Must Not Have Gaps). But, a failure was detected inside the topology engine after hours.</w:t>
      </w:r>
    </w:p>
    <w:p w14:paraId="222F1986" w14:textId="20CA6A97" w:rsidR="002203CC" w:rsidRDefault="002203CC" w:rsidP="007D2F52">
      <w:pPr>
        <w:pStyle w:val="Heading4"/>
      </w:pPr>
      <w:r>
        <w:t xml:space="preserve">By </w:t>
      </w:r>
      <w:r w:rsidR="00396428">
        <w:t>splitting the</w:t>
      </w:r>
      <w:r>
        <w:t xml:space="preserve"> adm1 FeatureClass </w:t>
      </w:r>
    </w:p>
    <w:p w14:paraId="3D3D3281" w14:textId="7E725400" w:rsidR="00066021" w:rsidRPr="00066021" w:rsidRDefault="00066021" w:rsidP="000E5536">
      <w:pPr>
        <w:pStyle w:val="Heading5"/>
      </w:pPr>
      <w:r>
        <w:t>Pre-processing</w:t>
      </w:r>
    </w:p>
    <w:p w14:paraId="4381B2E1" w14:textId="7467E7B6" w:rsidR="00396428" w:rsidRDefault="00396428" w:rsidP="000E5536">
      <w:pPr>
        <w:pStyle w:val="BodyText2"/>
      </w:pPr>
      <w:r>
        <w:t>We are splitting the adm1 dataset</w:t>
      </w:r>
      <w:r w:rsidRPr="00396428">
        <w:t xml:space="preserve"> from the 6 level download</w:t>
      </w:r>
      <w:r w:rsidR="00C028B9">
        <w:t>: Repair Geometry, MultiPartToSinglePart</w:t>
      </w:r>
      <w:r w:rsidR="00B0013A">
        <w:t xml:space="preserve"> (3395 features -&gt; 111670 features)</w:t>
      </w:r>
      <w:r w:rsidR="000B4943">
        <w:t xml:space="preserve"> only 155 features now with &gt;30,000 points. Getting sets using SELECT * FROM COUNTRIES WHERE </w:t>
      </w:r>
      <w:r w:rsidR="000B4943" w:rsidRPr="000B4943">
        <w:t>SUBSTRING( NAM</w:t>
      </w:r>
      <w:r w:rsidR="000B4943">
        <w:t>E_0,1,1) IN ('A','B','C'</w:t>
      </w:r>
      <w:r w:rsidR="000B4943" w:rsidRPr="000B4943">
        <w:t>)</w:t>
      </w:r>
      <w:r w:rsidR="000B4943">
        <w:t xml:space="preserve">. </w:t>
      </w:r>
      <w:r>
        <w:t>Stopped doing it manually.</w:t>
      </w:r>
    </w:p>
    <w:p w14:paraId="331DF1AA" w14:textId="61B83F79" w:rsidR="00F420C1" w:rsidRDefault="000B4943" w:rsidP="000E5536">
      <w:pPr>
        <w:pStyle w:val="BodyText2"/>
      </w:pPr>
      <w:r>
        <w:t xml:space="preserve">Wrote a </w:t>
      </w:r>
      <w:hyperlink r:id="rId101" w:anchor="L635" w:history="1">
        <w:r w:rsidRPr="000B4943">
          <w:rPr>
            <w:rStyle w:val="Hyperlink"/>
          </w:rPr>
          <w:t>Tool</w:t>
        </w:r>
      </w:hyperlink>
      <w:r>
        <w:t xml:space="preserve"> in ArcGIS to split a feature class into separate KML files to load into Google Fusion tbales and am using this to get the admin data in. But some Fusion Tables display in GFT but not in GEE!!!</w:t>
      </w:r>
      <w:r w:rsidR="00985122">
        <w:t xml:space="preserve"> </w:t>
      </w:r>
      <w:r w:rsidR="00CA3112">
        <w:t>For these FT the rows are highlighted in YELLOW – don’t know why!!</w:t>
      </w:r>
      <w:r w:rsidR="009017C3">
        <w:t xml:space="preserve"> This means ungeocoded!</w:t>
      </w:r>
      <w:r w:rsidR="009101B6">
        <w:t xml:space="preserve"> F</w:t>
      </w:r>
      <w:r w:rsidR="00DA6DDE">
        <w:t>or some reason the name field has been</w:t>
      </w:r>
      <w:r w:rsidR="009101B6">
        <w:t xml:space="preserve"> interpreted as a Location field type </w:t>
      </w:r>
      <w:r w:rsidR="00DA6DDE">
        <w:t xml:space="preserve">in some Fusion Tables </w:t>
      </w:r>
      <w:r w:rsidR="009101B6">
        <w:t xml:space="preserve">and so the data is not displaying properly. You need to change the field type of the name field to Text and then it </w:t>
      </w:r>
      <w:r w:rsidR="00DA6DDE">
        <w:t xml:space="preserve">will </w:t>
      </w:r>
      <w:r w:rsidR="009101B6">
        <w:t>work.</w:t>
      </w:r>
    </w:p>
    <w:p w14:paraId="110BFB62" w14:textId="6BAD2782" w:rsidR="0055057F" w:rsidRDefault="0055057F" w:rsidP="000E5536">
      <w:pPr>
        <w:pStyle w:val="BodyText2"/>
      </w:pPr>
      <w:r>
        <w:t>For those features that have more than 30000 points, these will not import into GFT without generalising so they need to be split into smaller features using the Split tool in ArcGIS</w:t>
      </w:r>
      <w:r w:rsidR="004E36F9">
        <w:t>. I am splitting at 6 degrees but this is still not small enough for some places like in Chile. So splitting these again using 1 degree graticule.</w:t>
      </w:r>
      <w:r w:rsidR="00367BCA">
        <w:t xml:space="preserve"> T</w:t>
      </w:r>
      <w:r>
        <w:t>hen this FeatureClass needs to use my tool to split to features into separate KML files that are smaller than 200Mb for loading into GFT.</w:t>
      </w:r>
    </w:p>
    <w:p w14:paraId="6FC74871" w14:textId="4B32FF20" w:rsidR="00066021" w:rsidRDefault="00066021" w:rsidP="000E5536">
      <w:pPr>
        <w:pStyle w:val="Heading5"/>
      </w:pPr>
      <w:bookmarkStart w:id="18" w:name="_Ref426366202"/>
      <w:r>
        <w:t>Cleaning</w:t>
      </w:r>
      <w:bookmarkEnd w:id="18"/>
    </w:p>
    <w:p w14:paraId="1632426A" w14:textId="549501FB" w:rsidR="00066021" w:rsidRDefault="00066021" w:rsidP="000E5536">
      <w:pPr>
        <w:pStyle w:val="BodyText2"/>
      </w:pPr>
      <w:r>
        <w:t>There are still issues with the data even after making sure all polygons have &lt;30000 points and they are all in WGS84. The following image shows you the data in ArcGSI and in GFT.</w:t>
      </w:r>
    </w:p>
    <w:p w14:paraId="030D7AFD" w14:textId="46937115" w:rsidR="00066021" w:rsidRDefault="00066021" w:rsidP="000E5536">
      <w:pPr>
        <w:pStyle w:val="BodyText2"/>
      </w:pPr>
      <w:r>
        <w:rPr>
          <w:noProof/>
          <w:lang w:bidi="ar-SA"/>
        </w:rPr>
        <w:drawing>
          <wp:inline distT="0" distB="0" distL="0" distR="0" wp14:anchorId="48ABF8B6" wp14:editId="7F21F3DB">
            <wp:extent cx="1401288" cy="2107712"/>
            <wp:effectExtent l="0" t="0" r="8890" b="698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25962" cy="2144825"/>
                    </a:xfrm>
                    <a:prstGeom prst="rect">
                      <a:avLst/>
                    </a:prstGeom>
                    <a:noFill/>
                    <a:ln>
                      <a:noFill/>
                    </a:ln>
                  </pic:spPr>
                </pic:pic>
              </a:graphicData>
            </a:graphic>
          </wp:inline>
        </w:drawing>
      </w:r>
      <w:r>
        <w:rPr>
          <w:noProof/>
          <w:lang w:bidi="ar-SA"/>
        </w:rPr>
        <w:drawing>
          <wp:inline distT="0" distB="0" distL="0" distR="0" wp14:anchorId="5C38496C" wp14:editId="6B9698A4">
            <wp:extent cx="1484630" cy="2113915"/>
            <wp:effectExtent l="0" t="0" r="1270" b="63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484630" cy="2113915"/>
                    </a:xfrm>
                    <a:prstGeom prst="rect">
                      <a:avLst/>
                    </a:prstGeom>
                    <a:noFill/>
                    <a:ln>
                      <a:noFill/>
                    </a:ln>
                  </pic:spPr>
                </pic:pic>
              </a:graphicData>
            </a:graphic>
          </wp:inline>
        </w:drawing>
      </w:r>
      <w:r>
        <w:t xml:space="preserve"> </w:t>
      </w:r>
    </w:p>
    <w:p w14:paraId="1A15D50C" w14:textId="3CDC47C8" w:rsidR="00066021" w:rsidRPr="00066021" w:rsidRDefault="00F60DE7" w:rsidP="000E5536">
      <w:pPr>
        <w:pStyle w:val="BodyText2"/>
      </w:pPr>
      <w:r>
        <w:t>In the KML file the coordinates are exported in reverse order – not sure if this makes any difference but it is different to the ArcGIS feature.</w:t>
      </w:r>
      <w:r w:rsidR="001005B6">
        <w:t xml:space="preserve"> Using Google Earth Pro to export a shap</w:t>
      </w:r>
      <w:r w:rsidR="00A82DAC">
        <w:t>efile to KML sorts the problems!</w:t>
      </w:r>
      <w:r w:rsidR="00B02C68">
        <w:t xml:space="preserve"> The only remaining features that caused problems were ones that had coordinates of 180 degrees longitude. Set these to 179.999 and it was OK.</w:t>
      </w:r>
    </w:p>
    <w:p w14:paraId="501DD29E" w14:textId="7D6B7C3C" w:rsidR="00514B3D" w:rsidRDefault="00514B3D" w:rsidP="007D2F52">
      <w:pPr>
        <w:pStyle w:val="Heading4"/>
      </w:pPr>
      <w:r>
        <w:lastRenderedPageBreak/>
        <w:t>Admin0 dataset</w:t>
      </w:r>
    </w:p>
    <w:p w14:paraId="66660F96" w14:textId="7470E8AC" w:rsidR="000E6AD0" w:rsidRPr="000E6AD0" w:rsidRDefault="000E6AD0" w:rsidP="000E5536">
      <w:pPr>
        <w:pStyle w:val="Heading5"/>
      </w:pPr>
      <w:r>
        <w:t>Using Fusion tables</w:t>
      </w:r>
    </w:p>
    <w:p w14:paraId="2325D510" w14:textId="222B664C" w:rsidR="00514B3D" w:rsidRDefault="00514B3D" w:rsidP="000E5536">
      <w:pPr>
        <w:pStyle w:val="BodyText2"/>
      </w:pPr>
      <w:r>
        <w:t xml:space="preserve">I am creating an admin0 dataset using my </w:t>
      </w:r>
      <w:hyperlink r:id="rId104" w:anchor="L635" w:history="1">
        <w:r w:rsidRPr="00514B3D">
          <w:rPr>
            <w:rStyle w:val="Hyperlink"/>
          </w:rPr>
          <w:t>FeatureClassSplitter</w:t>
        </w:r>
      </w:hyperlink>
      <w:r>
        <w:t xml:space="preserve"> tool to get KML files &lt;200Mb to load into Fusion tables. The tool created 9 KML files (in here: </w:t>
      </w:r>
      <w:r w:rsidRPr="00514B3D">
        <w:t>E:\cottaan\My Documents\ArcGIS\Google Earth Engine Downloads</w:t>
      </w:r>
      <w:r>
        <w:t>\</w:t>
      </w:r>
      <w:r w:rsidRPr="00514B3D">
        <w:t>gaul_boundaries_kml</w:t>
      </w:r>
      <w:r>
        <w:t xml:space="preserve">) and I loaded all of them into GFT. </w:t>
      </w:r>
    </w:p>
    <w:p w14:paraId="2C131E91" w14:textId="5EF4D014" w:rsidR="00CD39FC" w:rsidRDefault="00CD39FC" w:rsidP="000E5536">
      <w:pPr>
        <w:pStyle w:val="BodyText2"/>
      </w:pPr>
      <w:r>
        <w:t>Quick check and the following countries are missing: Iran</w:t>
      </w:r>
      <w:r w:rsidRPr="00CD39FC">
        <w:t>, Madagascar, Mexico</w:t>
      </w:r>
      <w:r>
        <w:t xml:space="preserve">, </w:t>
      </w:r>
      <w:r w:rsidRPr="00CD39FC">
        <w:t xml:space="preserve">Portugal, </w:t>
      </w:r>
      <w:r>
        <w:t>Russia AND there are missing areas between the country boundaries that are not present in the FeatureClass. Whats weird is that there are other countries with lots of points that are displaying, e.g. Australia.</w:t>
      </w:r>
      <w:r w:rsidR="003E1775">
        <w:t xml:space="preserve"> But larger geometries are generalised in the import process!!!</w:t>
      </w:r>
    </w:p>
    <w:p w14:paraId="77F4F018" w14:textId="7081A6E2" w:rsidR="00AD0A29" w:rsidRDefault="00AD0A29" w:rsidP="000E5536">
      <w:pPr>
        <w:pStyle w:val="BodyText2"/>
      </w:pPr>
      <w:r>
        <w:rPr>
          <w:noProof/>
          <w:lang w:bidi="ar-SA"/>
        </w:rPr>
        <w:drawing>
          <wp:inline distT="0" distB="0" distL="0" distR="0" wp14:anchorId="24A587B4" wp14:editId="2EB9E315">
            <wp:extent cx="2520950" cy="2118167"/>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530522" cy="2126210"/>
                    </a:xfrm>
                    <a:prstGeom prst="rect">
                      <a:avLst/>
                    </a:prstGeom>
                    <a:noFill/>
                    <a:ln>
                      <a:noFill/>
                    </a:ln>
                  </pic:spPr>
                </pic:pic>
              </a:graphicData>
            </a:graphic>
          </wp:inline>
        </w:drawing>
      </w:r>
    </w:p>
    <w:p w14:paraId="2A9B0001" w14:textId="79973C84" w:rsidR="000E6AD0" w:rsidRDefault="000E6AD0" w:rsidP="000E5536">
      <w:pPr>
        <w:pStyle w:val="Heading5"/>
      </w:pPr>
      <w:r>
        <w:t xml:space="preserve">Using </w:t>
      </w:r>
      <w:r w:rsidR="0068491B" w:rsidRPr="0068491B">
        <w:t>SSTable</w:t>
      </w:r>
    </w:p>
    <w:p w14:paraId="175BE109" w14:textId="687692DE" w:rsidR="000E6AD0" w:rsidRPr="000E6AD0" w:rsidRDefault="000E6AD0" w:rsidP="000E5536">
      <w:pPr>
        <w:pStyle w:val="BodyText2"/>
      </w:pPr>
      <w:r>
        <w:t xml:space="preserve">Because of all of the issues with the Fusion tables we are going to use Noels </w:t>
      </w:r>
      <w:r w:rsidR="0068491B" w:rsidRPr="0068491B">
        <w:t xml:space="preserve">SSTable </w:t>
      </w:r>
      <w:r>
        <w:t>in GEE – but we have no access to it. To start with I created a gridded version of the GAUL 2.6 dataset (</w:t>
      </w:r>
      <w:r w:rsidR="0068491B">
        <w:t>‘</w:t>
      </w:r>
      <w:r w:rsidR="0068491B" w:rsidRPr="0068491B">
        <w:t xml:space="preserve">E:\cottaan\My Documents\ArcGIS\Google Earth Engine Downloads\gaul_countries_admin0_split_for_global_water_dataset.shp </w:t>
      </w:r>
      <w:r w:rsidR="0068491B">
        <w:t xml:space="preserve">‘ zipped to </w:t>
      </w:r>
      <w:r>
        <w:t>‘</w:t>
      </w:r>
      <w:r w:rsidRPr="000E6AD0">
        <w:t>E:\cottaan\My Documents\ArcGIS\Google Earth Engine Downloads</w:t>
      </w:r>
      <w:r>
        <w:t>\</w:t>
      </w:r>
      <w:r w:rsidRPr="000E6AD0">
        <w:t>gaul_split.7z</w:t>
      </w:r>
      <w:r>
        <w:t>’) and this was ftp’d to Noel.</w:t>
      </w:r>
      <w:r w:rsidR="0068491B">
        <w:t xml:space="preserve"> The unique field is OBJECTID for the grid square and ISO for the country.</w:t>
      </w:r>
    </w:p>
    <w:p w14:paraId="6D43FA2F" w14:textId="673589AE" w:rsidR="00603EF0" w:rsidRDefault="00603EF0" w:rsidP="000E5536">
      <w:pPr>
        <w:pStyle w:val="Heading2"/>
      </w:pPr>
      <w:r>
        <w:t>GBIF Occurrence Data</w:t>
      </w:r>
    </w:p>
    <w:p w14:paraId="1927ECD2" w14:textId="316F0463" w:rsidR="001C18AE" w:rsidRDefault="00603EF0" w:rsidP="000E5536">
      <w:pPr>
        <w:pStyle w:val="BodyText2"/>
      </w:pPr>
      <w:r>
        <w:t xml:space="preserve">The downloaded GBIF occurrence data was </w:t>
      </w:r>
      <w:r w:rsidR="00416375">
        <w:t xml:space="preserve">put here: </w:t>
      </w:r>
      <w:r w:rsidR="001C18AE" w:rsidRPr="00CD044D">
        <w:t>E:\export</w:t>
      </w:r>
      <w:r w:rsidR="001C18AE">
        <w:t>\</w:t>
      </w:r>
      <w:r w:rsidR="001C18AE" w:rsidRPr="00634286">
        <w:t>GBIF Occurrences</w:t>
      </w:r>
      <w:r w:rsidR="001C18AE">
        <w:t>\</w:t>
      </w:r>
      <w:r w:rsidR="001C18AE" w:rsidRPr="00FB4B2C">
        <w:t>0003396-150831095807960</w:t>
      </w:r>
      <w:r w:rsidR="001C18AE">
        <w:t>.</w:t>
      </w:r>
      <w:r w:rsidR="00254ADD">
        <w:t>zip</w:t>
      </w:r>
      <w:r w:rsidR="001C18AE">
        <w:t xml:space="preserve"> </w:t>
      </w:r>
    </w:p>
    <w:p w14:paraId="43B2C9C7" w14:textId="15C2A0F1" w:rsidR="00254ADD" w:rsidRDefault="00254ADD" w:rsidP="000E5536">
      <w:pPr>
        <w:pStyle w:val="BodyText2"/>
      </w:pPr>
      <w:r>
        <w:t>The preprocessing that is needed before it can be used is:</w:t>
      </w:r>
    </w:p>
    <w:p w14:paraId="0B0812B9" w14:textId="77777777" w:rsidR="00254ADD" w:rsidRDefault="00254ADD" w:rsidP="000E5536">
      <w:pPr>
        <w:pStyle w:val="ListBullet"/>
      </w:pPr>
      <w:r>
        <w:t>Unzip the zip file</w:t>
      </w:r>
    </w:p>
    <w:p w14:paraId="6374E002" w14:textId="4FC304FE" w:rsidR="00254ADD" w:rsidRDefault="00254ADD" w:rsidP="000E5536">
      <w:pPr>
        <w:pStyle w:val="ListBullet"/>
      </w:pPr>
      <w:r>
        <w:t>Remove redundant fields</w:t>
      </w:r>
    </w:p>
    <w:p w14:paraId="66A50CD3" w14:textId="7A8C6BCD" w:rsidR="00254ADD" w:rsidRDefault="00254ADD" w:rsidP="000E5536">
      <w:pPr>
        <w:pStyle w:val="ListBullet"/>
      </w:pPr>
      <w:r>
        <w:t>Create points from the geometries</w:t>
      </w:r>
    </w:p>
    <w:p w14:paraId="07A3708C" w14:textId="31E19BBF" w:rsidR="00254ADD" w:rsidRDefault="00254ADD" w:rsidP="0034374E">
      <w:pPr>
        <w:pStyle w:val="Heading3"/>
      </w:pPr>
      <w:r>
        <w:t xml:space="preserve">Unzipping </w:t>
      </w:r>
    </w:p>
    <w:p w14:paraId="2E52EDF5" w14:textId="1015C351" w:rsidR="00254ADD" w:rsidRPr="00254ADD" w:rsidRDefault="00254ADD" w:rsidP="000E5536">
      <w:pPr>
        <w:pStyle w:val="BodyText2"/>
      </w:pPr>
      <w:r>
        <w:t>409,515,293 records – 26.5Gb zipped - 178Gb unzipped in total</w:t>
      </w:r>
    </w:p>
    <w:p w14:paraId="24217065" w14:textId="6E406F13" w:rsidR="00254ADD" w:rsidRDefault="00254ADD" w:rsidP="0034374E">
      <w:pPr>
        <w:pStyle w:val="Heading3"/>
      </w:pPr>
      <w:r>
        <w:t>Remove redundant fields</w:t>
      </w:r>
    </w:p>
    <w:p w14:paraId="172E3163" w14:textId="2A056C8C" w:rsidR="00254ADD" w:rsidRPr="00254ADD" w:rsidRDefault="00254ADD" w:rsidP="000E5536">
      <w:pPr>
        <w:pStyle w:val="BodyText2"/>
      </w:pPr>
      <w:r>
        <w:t xml:space="preserve">I used my tool ArcGIS Toolbox | JRC Toolbox | </w:t>
      </w:r>
      <w:hyperlink r:id="rId106" w:anchor="L780" w:history="1">
        <w:r w:rsidRPr="008569F8">
          <w:rPr>
            <w:rStyle w:val="Hyperlink"/>
          </w:rPr>
          <w:t>csvReformatter</w:t>
        </w:r>
      </w:hyperlink>
      <w:r>
        <w:t xml:space="preserve"> tool – which took 1 hour and 24 mins and the output file is 37Gb</w:t>
      </w:r>
    </w:p>
    <w:p w14:paraId="4FB1ACD6" w14:textId="39B32640" w:rsidR="00254ADD" w:rsidRDefault="00254ADD" w:rsidP="0034374E">
      <w:pPr>
        <w:pStyle w:val="Heading3"/>
      </w:pPr>
      <w:r>
        <w:t>Creating point geometries</w:t>
      </w:r>
    </w:p>
    <w:p w14:paraId="38F21241" w14:textId="0BA5DA35" w:rsidR="00254ADD" w:rsidRDefault="00254ADD" w:rsidP="000E5536">
      <w:pPr>
        <w:pStyle w:val="BodyText2"/>
      </w:pPr>
      <w:r>
        <w:t>There are many ways to create point geometries:</w:t>
      </w:r>
    </w:p>
    <w:p w14:paraId="20631321" w14:textId="77777777" w:rsidR="00254ADD" w:rsidRDefault="00254ADD" w:rsidP="000E5536">
      <w:pPr>
        <w:pStyle w:val="ListBullet"/>
      </w:pPr>
      <w:r>
        <w:t xml:space="preserve">Using my </w:t>
      </w:r>
      <w:hyperlink r:id="rId107" w:anchor="L840" w:history="1">
        <w:r w:rsidRPr="00254ADD">
          <w:rPr>
            <w:rStyle w:val="Hyperlink"/>
          </w:rPr>
          <w:t>tool</w:t>
        </w:r>
      </w:hyperlink>
      <w:r>
        <w:t xml:space="preserve"> to convert from the full GBIF download to Avro and create a WKB geometry field using ArcPy. This was really slow – about 400 hours!</w:t>
      </w:r>
    </w:p>
    <w:p w14:paraId="2D21FAF8" w14:textId="201056D9" w:rsidR="00254ADD" w:rsidRDefault="00254ADD" w:rsidP="000E5536">
      <w:pPr>
        <w:pStyle w:val="ListBullet"/>
      </w:pPr>
      <w:r>
        <w:t>Importing the smaller CSV file (from the previous step) into Hadoop as a CSV and using ST_Point to create a new Hive table</w:t>
      </w:r>
    </w:p>
    <w:p w14:paraId="48B698CA" w14:textId="020AC652" w:rsidR="00254ADD" w:rsidRPr="00254ADD" w:rsidRDefault="00254ADD" w:rsidP="000E5536">
      <w:pPr>
        <w:pStyle w:val="ListBullet"/>
      </w:pPr>
      <w:r>
        <w:lastRenderedPageBreak/>
        <w:t>Importing the smaller CSV file into PostGIS and creating points there</w:t>
      </w:r>
      <w:r w:rsidR="000A250F">
        <w:t xml:space="preserve"> (using FME)</w:t>
      </w:r>
      <w:r w:rsidR="00994069">
        <w:t xml:space="preserve">. See </w:t>
      </w:r>
    </w:p>
    <w:p w14:paraId="565406D8" w14:textId="77777777" w:rsidR="00F23B90" w:rsidRDefault="00F23B90" w:rsidP="000E5536">
      <w:pPr>
        <w:pStyle w:val="Heading2"/>
      </w:pPr>
      <w:bookmarkStart w:id="19" w:name="_Toc315774547"/>
      <w:bookmarkStart w:id="20" w:name="_Ref384632071"/>
      <w:r>
        <w:t>IUCN Red List Data</w:t>
      </w:r>
    </w:p>
    <w:p w14:paraId="70976EFF" w14:textId="77777777" w:rsidR="00F23B90" w:rsidRDefault="00F23B90" w:rsidP="0034374E">
      <w:pPr>
        <w:pStyle w:val="Heading3"/>
      </w:pPr>
      <w:bookmarkStart w:id="21" w:name="_Ref324227249"/>
      <w:bookmarkStart w:id="22" w:name="_Toc315774549"/>
      <w:r>
        <w:t>Cleaning</w:t>
      </w:r>
      <w:bookmarkEnd w:id="21"/>
    </w:p>
    <w:p w14:paraId="7C8A275E" w14:textId="77777777" w:rsidR="00F23B90" w:rsidRDefault="00F23B90" w:rsidP="000E5536">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B152F5E" w14:textId="77777777" w:rsidR="00F23B90" w:rsidRDefault="00F23B90" w:rsidP="000E5536">
      <w:pPr>
        <w:pStyle w:val="BodyText2"/>
      </w:pPr>
      <w:r>
        <w:t>Here is the log for the cleaning – but in the file there are 3690 features that were repaired.</w:t>
      </w:r>
    </w:p>
    <w:p w14:paraId="56C70A7B" w14:textId="77777777" w:rsidR="00F23B90" w:rsidRDefault="00F23B90" w:rsidP="000E5536">
      <w:pPr>
        <w:pStyle w:val="Code"/>
      </w:pPr>
      <w:r>
        <w:t>Executing: RepairGeometry AllSpecies_WebMercator KEEP_NULL</w:t>
      </w:r>
    </w:p>
    <w:p w14:paraId="2CE9E8A7" w14:textId="77777777" w:rsidR="00F23B90" w:rsidRDefault="00F23B90" w:rsidP="000E5536">
      <w:pPr>
        <w:pStyle w:val="Code"/>
      </w:pPr>
      <w:r>
        <w:t>Start Time: Mon May 07 16:47:34 2012</w:t>
      </w:r>
    </w:p>
    <w:p w14:paraId="248F0B96" w14:textId="77777777" w:rsidR="00F23B90" w:rsidRPr="00EF6C44" w:rsidRDefault="00F23B90" w:rsidP="000E5536">
      <w:pPr>
        <w:pStyle w:val="Code"/>
      </w:pPr>
      <w:r w:rsidRPr="00EF6C44">
        <w:t>WARNING 000986: C:\Users\cottaan\AppData\Local\Temp\AllSpecies_WebMercator0.txt contains the full list of non simple features.</w:t>
      </w:r>
    </w:p>
    <w:p w14:paraId="1EBC46D2" w14:textId="77777777" w:rsidR="00F23B90" w:rsidRPr="00EF6C44" w:rsidRDefault="00F23B90" w:rsidP="000E5536">
      <w:pPr>
        <w:pStyle w:val="Code"/>
      </w:pPr>
      <w:r w:rsidRPr="00EF6C44">
        <w:t>WARNING 000461: Repaired feature 14 because of self intersections</w:t>
      </w:r>
    </w:p>
    <w:p w14:paraId="37F5AB26" w14:textId="77777777" w:rsidR="00F23B90" w:rsidRPr="00EF6C44" w:rsidRDefault="00F23B90" w:rsidP="000E5536">
      <w:pPr>
        <w:pStyle w:val="Code"/>
      </w:pPr>
      <w:r w:rsidRPr="00EF6C44">
        <w:t>WARNING 000461: Repaired feature 19 because of self intersections</w:t>
      </w:r>
    </w:p>
    <w:p w14:paraId="66B3A7DF" w14:textId="77777777" w:rsidR="00F23B90" w:rsidRPr="00EF6C44" w:rsidRDefault="00F23B90" w:rsidP="000E5536">
      <w:pPr>
        <w:pStyle w:val="Code"/>
      </w:pPr>
      <w:r w:rsidRPr="00EF6C44">
        <w:t>WARNING 000461: Repaired feature 20 because of self intersections</w:t>
      </w:r>
    </w:p>
    <w:p w14:paraId="153BF267" w14:textId="77777777" w:rsidR="00F23B90" w:rsidRPr="00EF6C44" w:rsidRDefault="00F23B90" w:rsidP="000E5536">
      <w:pPr>
        <w:pStyle w:val="Code"/>
      </w:pPr>
      <w:r w:rsidRPr="00EF6C44">
        <w:t>WARNING 000461: Repaired feature 24 because of self intersections</w:t>
      </w:r>
    </w:p>
    <w:p w14:paraId="37CF0B79" w14:textId="77777777" w:rsidR="00F23B90" w:rsidRPr="00EF6C44" w:rsidRDefault="00F23B90" w:rsidP="000E5536">
      <w:pPr>
        <w:pStyle w:val="Code"/>
      </w:pPr>
      <w:r w:rsidRPr="00EF6C44">
        <w:t>WARNING 000461: Repaired feature 25 because of self intersections</w:t>
      </w:r>
    </w:p>
    <w:p w14:paraId="1CF7E153" w14:textId="77777777" w:rsidR="00F23B90" w:rsidRPr="00EF6C44" w:rsidRDefault="00F23B90" w:rsidP="000E5536">
      <w:pPr>
        <w:pStyle w:val="Code"/>
      </w:pPr>
      <w:r w:rsidRPr="00EF6C44">
        <w:t>WARNING 000461: Repaired feature 30 because of self intersections</w:t>
      </w:r>
    </w:p>
    <w:p w14:paraId="6C8BE1C0" w14:textId="77777777" w:rsidR="00F23B90" w:rsidRPr="00EF6C44" w:rsidRDefault="00F23B90" w:rsidP="000E5536">
      <w:pPr>
        <w:pStyle w:val="Code"/>
      </w:pPr>
      <w:r w:rsidRPr="00EF6C44">
        <w:t>WARNING 000461: Repaired feature 32 because of self intersections</w:t>
      </w:r>
    </w:p>
    <w:p w14:paraId="4D607038" w14:textId="77777777" w:rsidR="00F23B90" w:rsidRPr="00EF6C44" w:rsidRDefault="00F23B90" w:rsidP="000E5536">
      <w:pPr>
        <w:pStyle w:val="Code"/>
      </w:pPr>
      <w:r w:rsidRPr="00EF6C44">
        <w:t>WARNING 000461: Repaired feature 171 because of self intersections</w:t>
      </w:r>
    </w:p>
    <w:p w14:paraId="07BDFCB9" w14:textId="77777777" w:rsidR="00F23B90" w:rsidRPr="00EF6C44" w:rsidRDefault="00F23B90" w:rsidP="000E5536">
      <w:pPr>
        <w:pStyle w:val="Code"/>
      </w:pPr>
      <w:r w:rsidRPr="00EF6C44">
        <w:t>WARNING 000461: Repaired feature 230 because of self intersections</w:t>
      </w:r>
    </w:p>
    <w:p w14:paraId="1E94F9A9" w14:textId="77777777" w:rsidR="00F23B90" w:rsidRPr="00EF6C44" w:rsidRDefault="00F23B90" w:rsidP="000E5536">
      <w:pPr>
        <w:pStyle w:val="Code"/>
      </w:pPr>
      <w:r w:rsidRPr="00EF6C44">
        <w:t>WARNING 000461: Repaired feature 241 because of self intersections</w:t>
      </w:r>
    </w:p>
    <w:p w14:paraId="543A8190" w14:textId="77777777" w:rsidR="00F23B90" w:rsidRDefault="00F23B90" w:rsidP="000E5536">
      <w:pPr>
        <w:pStyle w:val="Code"/>
      </w:pPr>
      <w:r>
        <w:t>Succeeded at Tue May 08 05:01:34 2012 (Elapsed Time: 12 hours 14 minutes 0 seconds)</w:t>
      </w:r>
    </w:p>
    <w:p w14:paraId="638961DA" w14:textId="77777777" w:rsidR="00F23B90" w:rsidRPr="00DE2F47" w:rsidRDefault="00F23B90" w:rsidP="000E5536">
      <w:pPr>
        <w:pStyle w:val="BodyText2"/>
      </w:pPr>
      <w:r>
        <w:t xml:space="preserve">Now these have been cleaned will then be valid in PostGIS? The species 133405 which caused the error in this </w:t>
      </w:r>
      <w:r>
        <w:fldChar w:fldCharType="begin"/>
      </w:r>
      <w:r>
        <w:instrText xml:space="preserve"> REF _Ref324227832 \h </w:instrText>
      </w:r>
      <w:r>
        <w:fldChar w:fldCharType="separate"/>
      </w:r>
      <w:r w:rsidR="00EA3299">
        <w:t>Attempt 2: 7/5/12</w:t>
      </w:r>
      <w:r>
        <w:fldChar w:fldCharType="end"/>
      </w:r>
      <w:r>
        <w:t xml:space="preserve">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287BE1A8" w14:textId="77777777" w:rsidR="00BF47F9" w:rsidRDefault="00BF47F9" w:rsidP="0034374E">
      <w:pPr>
        <w:pStyle w:val="Heading3"/>
      </w:pPr>
      <w:bookmarkStart w:id="23" w:name="_Ref385921823"/>
      <w:r>
        <w:t xml:space="preserve">Converting to </w:t>
      </w:r>
      <w:r w:rsidR="0029321D">
        <w:t>ESRI Geo</w:t>
      </w:r>
      <w:r>
        <w:t>JSON</w:t>
      </w:r>
      <w:bookmarkEnd w:id="23"/>
    </w:p>
    <w:p w14:paraId="338CAE5E" w14:textId="77777777" w:rsidR="00BF47F9" w:rsidRDefault="00BF47F9" w:rsidP="000E5536">
      <w:pPr>
        <w:pStyle w:val="BodyText2"/>
      </w:pPr>
      <w:r>
        <w:t xml:space="preserve">Converting the AllSpecies featureclass to </w:t>
      </w:r>
      <w:r w:rsidR="0029321D">
        <w:t>Geo</w:t>
      </w:r>
      <w:r>
        <w:t xml:space="preserve">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export 153877 on its own, then run </w:t>
      </w:r>
      <w:r w:rsidRPr="00B1398A">
        <w:t>SpeciesToJSON</w:t>
      </w:r>
      <w:r>
        <w:t xml:space="preserve"> it is fine?!%&amp;$ Now if I run it again there are no problems! Maybe it was a memory leak in ArcGIS. Second attempt started at 11.24 on 17/4/14.</w:t>
      </w:r>
    </w:p>
    <w:p w14:paraId="370A18CD" w14:textId="77777777" w:rsidR="00BF47F9" w:rsidRDefault="00BF47F9" w:rsidP="000E5536">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19664359" w14:textId="77777777" w:rsidR="00BF47F9" w:rsidRDefault="00BF47F9" w:rsidP="000E5536">
      <w:pPr>
        <w:pStyle w:val="Code"/>
      </w:pPr>
      <w:r>
        <w:t>Traceback (most recent call last):</w:t>
      </w:r>
    </w:p>
    <w:p w14:paraId="03325CC4" w14:textId="77777777" w:rsidR="00BF47F9" w:rsidRDefault="00BF47F9" w:rsidP="000E5536">
      <w:pPr>
        <w:pStyle w:val="Code"/>
      </w:pPr>
      <w:r>
        <w:t xml:space="preserve">  File "E:\cottaan\Aptana Studio 3\Aptana Studio Workspaces\GitHub repos\ArcGIS-Geoprocessing-Scripts\src\outputSpeciesJsonForHadoop.py", line 32, in &lt;module&gt;</w:t>
      </w:r>
    </w:p>
    <w:p w14:paraId="3E1D7DDB" w14:textId="77777777" w:rsidR="00BF47F9" w:rsidRDefault="00BF47F9" w:rsidP="000E5536">
      <w:pPr>
        <w:pStyle w:val="Code"/>
      </w:pPr>
      <w:r>
        <w:t xml:space="preserve">    arcpy.FeaturesToJSON_hadoop(scratchFC, OUTPUT_PATH + filename + ".json", "UNENCLOSED_JSON", "FORMATTED")</w:t>
      </w:r>
    </w:p>
    <w:p w14:paraId="0C720C50" w14:textId="77777777" w:rsidR="00BF47F9" w:rsidRDefault="00BF47F9" w:rsidP="000E5536">
      <w:pPr>
        <w:pStyle w:val="Code"/>
      </w:pPr>
      <w:r>
        <w:t xml:space="preserve">  File "E:\cottaan\My Documents\ArcGIS\Toolboxes\geoprocessing-tools-for-hadoop-master\HadoopTools.pyt", line 137, in FeaturesToJSON</w:t>
      </w:r>
    </w:p>
    <w:p w14:paraId="0E4F03B3" w14:textId="77777777" w:rsidR="00BF47F9" w:rsidRDefault="00BF47F9" w:rsidP="000E5536">
      <w:pPr>
        <w:pStyle w:val="Code"/>
      </w:pPr>
      <w:r>
        <w:t xml:space="preserve">    parameters[4].value = homeDir + '/' + arcpy.Describe(in_file).name</w:t>
      </w:r>
    </w:p>
    <w:p w14:paraId="084DAB12" w14:textId="77777777" w:rsidR="00BF47F9" w:rsidRDefault="00BF47F9" w:rsidP="000E5536">
      <w:pPr>
        <w:pStyle w:val="Code"/>
      </w:pPr>
      <w:r>
        <w:t xml:space="preserve">ExecuteError: </w:t>
      </w:r>
    </w:p>
    <w:p w14:paraId="26A87821" w14:textId="77777777" w:rsidR="00BF47F9" w:rsidRDefault="00BF47F9" w:rsidP="000E5536">
      <w:pPr>
        <w:pStyle w:val="Code"/>
      </w:pPr>
      <w:r>
        <w:t>Traceback (most recent call last):</w:t>
      </w:r>
    </w:p>
    <w:p w14:paraId="2815525F" w14:textId="77777777" w:rsidR="00BF47F9" w:rsidRDefault="00BF47F9" w:rsidP="000E5536">
      <w:pPr>
        <w:pStyle w:val="Code"/>
      </w:pPr>
      <w:r>
        <w:t xml:space="preserve">  File "&lt;string&gt;", line 364, in execute</w:t>
      </w:r>
    </w:p>
    <w:p w14:paraId="5505CBD2" w14:textId="77777777" w:rsidR="00BF47F9" w:rsidRDefault="00BF47F9" w:rsidP="000E5536">
      <w:pPr>
        <w:pStyle w:val="Code"/>
      </w:pPr>
      <w:r>
        <w:t xml:space="preserve">  File "E:\cottaan\My Documents\ArcGIS\Toolboxes\geoprocessing-tools-for-hadoop-master\JSONUtil.py", line 379, in ConvertFC2JSONUnenclosed</w:t>
      </w:r>
    </w:p>
    <w:p w14:paraId="5A6911CD" w14:textId="77777777" w:rsidR="00BF47F9" w:rsidRDefault="00BF47F9" w:rsidP="000E5536">
      <w:pPr>
        <w:pStyle w:val="Code"/>
      </w:pPr>
      <w:r>
        <w:t xml:space="preserve">    row_json_str = row_json_str % (NL, NL, NL, NL)</w:t>
      </w:r>
    </w:p>
    <w:p w14:paraId="0BDCCF80" w14:textId="77777777" w:rsidR="00BF47F9" w:rsidRDefault="00BF47F9" w:rsidP="000E5536">
      <w:pPr>
        <w:pStyle w:val="Code"/>
      </w:pPr>
      <w:r>
        <w:t>MemoryError</w:t>
      </w:r>
    </w:p>
    <w:p w14:paraId="311115CD" w14:textId="77777777" w:rsidR="00BF47F9" w:rsidRDefault="00BF47F9" w:rsidP="000E5536">
      <w:pPr>
        <w:pStyle w:val="Code"/>
      </w:pPr>
    </w:p>
    <w:p w14:paraId="777E2B11" w14:textId="77777777" w:rsidR="00BF47F9" w:rsidRDefault="00BF47F9" w:rsidP="000E5536">
      <w:pPr>
        <w:pStyle w:val="Code"/>
      </w:pPr>
      <w:r>
        <w:t>Failed to execute (FeaturesToJSON).</w:t>
      </w:r>
    </w:p>
    <w:p w14:paraId="3E4723F6" w14:textId="77777777" w:rsidR="00BF47F9" w:rsidRDefault="00BF47F9" w:rsidP="000E5536">
      <w:pPr>
        <w:pStyle w:val="BodyText2"/>
      </w:pPr>
      <w:r>
        <w:t>Started and left over a weekend but ArcGIS crashed! Only 2074 done – ran for 5 hours 15 minutes. Starting again and after 4hr 33 mins crashed again after 1476. Crashed again! 4 hr after 705 crash. Crashed after 794.</w:t>
      </w:r>
      <w:r w:rsidR="009073DF">
        <w:t xml:space="preserve"> This is an ArcPy memory leak issue  -see </w:t>
      </w:r>
      <w:r w:rsidR="009073DF">
        <w:fldChar w:fldCharType="begin"/>
      </w:r>
      <w:r w:rsidR="009073DF">
        <w:instrText xml:space="preserve"> REF _Ref387145637 \h </w:instrText>
      </w:r>
      <w:r w:rsidR="009073DF">
        <w:fldChar w:fldCharType="separate"/>
      </w:r>
      <w:r w:rsidR="00EA3299">
        <w:t>ArcPy Memory leaks</w:t>
      </w:r>
      <w:r w:rsidR="009073DF">
        <w:fldChar w:fldCharType="end"/>
      </w:r>
      <w:r w:rsidR="009073DF">
        <w:t>.</w:t>
      </w:r>
      <w:r w:rsidR="002D0107">
        <w:t xml:space="preserve"> Hooray! All done. Moving to Hadoop</w:t>
      </w:r>
      <w:r w:rsidR="00B5171B">
        <w:t xml:space="preserve"> – see </w:t>
      </w:r>
      <w:r w:rsidR="00B5171B">
        <w:fldChar w:fldCharType="begin"/>
      </w:r>
      <w:r w:rsidR="00B5171B">
        <w:instrText xml:space="preserve"> REF _Ref385922102 \h </w:instrText>
      </w:r>
      <w:r w:rsidR="00B5171B">
        <w:fldChar w:fldCharType="separate"/>
      </w:r>
      <w:r w:rsidR="00EA3299">
        <w:t xml:space="preserve">Using the species JSON files </w:t>
      </w:r>
      <w:r w:rsidR="00B5171B">
        <w:fldChar w:fldCharType="end"/>
      </w:r>
      <w:r w:rsidR="00B5171B">
        <w:t>.</w:t>
      </w:r>
    </w:p>
    <w:p w14:paraId="4A3B66B7" w14:textId="77777777" w:rsidR="0022730A" w:rsidRDefault="0022730A" w:rsidP="0034374E">
      <w:pPr>
        <w:pStyle w:val="Heading3"/>
      </w:pPr>
      <w:r>
        <w:t>Converting to OGC GeoJSON</w:t>
      </w:r>
    </w:p>
    <w:p w14:paraId="63E045DB" w14:textId="77777777" w:rsidR="0029321D" w:rsidRDefault="0029321D" w:rsidP="000E5536">
      <w:pPr>
        <w:pStyle w:val="BodyText2"/>
      </w:pPr>
      <w:r>
        <w:lastRenderedPageBreak/>
        <w:t xml:space="preserve">The ESRI GeoJSON format is not </w:t>
      </w:r>
      <w:r w:rsidR="00A94204">
        <w:t>OGC</w:t>
      </w:r>
      <w:r>
        <w:t xml:space="preserve"> compliant GeoJSON and if you try and open the file and try and load it into </w:t>
      </w:r>
      <w:hyperlink r:id="rId108" w:history="1">
        <w:r w:rsidRPr="00085E85">
          <w:rPr>
            <w:rStyle w:val="Hyperlink"/>
          </w:rPr>
          <w:t>http://geojson.io/</w:t>
        </w:r>
      </w:hyperlink>
      <w:r>
        <w:t xml:space="preserve"> then it will fail. To convert theESRI GeoJSON to standard GeoJSON, export the feature in Unenclosed format and do the following:</w:t>
      </w:r>
    </w:p>
    <w:p w14:paraId="2DE4D86C" w14:textId="77777777" w:rsidR="0029321D" w:rsidRDefault="00C1555F" w:rsidP="000E5536">
      <w:pPr>
        <w:pStyle w:val="BodyText2"/>
      </w:pPr>
      <w:r>
        <w:t xml:space="preserve">Replace </w:t>
      </w:r>
      <w:r w:rsidRPr="00824A14">
        <w:t>{"attributes":</w:t>
      </w:r>
      <w:r>
        <w:t xml:space="preserve"> with  </w:t>
      </w:r>
      <w:r w:rsidRPr="00824A14">
        <w:t xml:space="preserve">{"type": "Feature","properties": </w:t>
      </w:r>
    </w:p>
    <w:p w14:paraId="3F4F765C" w14:textId="77777777" w:rsidR="00C1555F" w:rsidRDefault="00C1555F" w:rsidP="000E5536">
      <w:pPr>
        <w:pStyle w:val="BodyText2"/>
      </w:pPr>
      <w:r>
        <w:t xml:space="preserve">Replace </w:t>
      </w:r>
      <w:r w:rsidRPr="00824A14">
        <w:t xml:space="preserve">"geometry": {"rings": </w:t>
      </w:r>
      <w:r>
        <w:t xml:space="preserve">with </w:t>
      </w:r>
      <w:r w:rsidRPr="00824A14">
        <w:t>"geometry": { "type": "Polygon", "coordinates":</w:t>
      </w:r>
    </w:p>
    <w:p w14:paraId="667C7A11" w14:textId="77777777" w:rsidR="00824A14" w:rsidRDefault="00824A14" w:rsidP="000E5536">
      <w:pPr>
        <w:pStyle w:val="BodyText2"/>
      </w:pPr>
      <w:r>
        <w:t xml:space="preserve">Prepend </w:t>
      </w:r>
      <w:r w:rsidRPr="00824A14">
        <w:t xml:space="preserve">{  "type": "FeatureCollection",  "features": [  </w:t>
      </w:r>
      <w:r>
        <w:t>before the first feature</w:t>
      </w:r>
    </w:p>
    <w:p w14:paraId="5063C56D" w14:textId="77777777" w:rsidR="00824A14" w:rsidRPr="00DA3934" w:rsidRDefault="00824A14" w:rsidP="000E5536">
      <w:pPr>
        <w:pStyle w:val="BodyText2"/>
        <w:rPr>
          <w:color w:val="FF0000"/>
        </w:rPr>
      </w:pPr>
      <w:r>
        <w:t xml:space="preserve">Append  </w:t>
      </w:r>
      <w:r w:rsidRPr="00824A14">
        <w:rPr>
          <w:color w:val="FF0000"/>
        </w:rPr>
        <w:t>}</w:t>
      </w:r>
      <w:r>
        <w:t xml:space="preserve"> after the closing ] in the featurecollection</w:t>
      </w:r>
    </w:p>
    <w:p w14:paraId="1E99CBFA" w14:textId="77777777" w:rsidR="00F23B90" w:rsidRDefault="00F23B90" w:rsidP="0034374E">
      <w:pPr>
        <w:pStyle w:val="Heading3"/>
      </w:pPr>
      <w:r>
        <w:t>Filtering</w:t>
      </w:r>
    </w:p>
    <w:p w14:paraId="0D330672" w14:textId="77777777" w:rsidR="00F23B90" w:rsidRDefault="00F23B90" w:rsidP="000E5536">
      <w:pPr>
        <w:pStyle w:val="BodyText2"/>
      </w:pPr>
      <w:r>
        <w:t>You can remove all of the cetacean species by using the following:</w:t>
      </w:r>
    </w:p>
    <w:p w14:paraId="798B07F8" w14:textId="77777777" w:rsidR="00F23B90" w:rsidRPr="006E0DE4" w:rsidRDefault="00F23B90" w:rsidP="000E5536">
      <w:pPr>
        <w:pStyle w:val="BodyText2"/>
      </w:pPr>
      <w:r>
        <w:t xml:space="preserve">family in </w:t>
      </w:r>
      <w:r w:rsidRPr="00D20CB5">
        <w:t>('BALAENOPTERIDAE','BALAENIDAE','DELPHINIDAE','ESCHRICHTIIDAE','INIIDAE','MONODONTIDAE','NEOBALAENIDAE','PHOCOENIDAE','PHYSETERIDAE','PLATANISTIDAE','ZIPHIIDAE'</w:t>
      </w:r>
      <w:r>
        <w:t>)</w:t>
      </w:r>
    </w:p>
    <w:p w14:paraId="65BDBD03" w14:textId="77777777" w:rsidR="00F23B90" w:rsidRDefault="00F23B90" w:rsidP="0034374E">
      <w:pPr>
        <w:pStyle w:val="Heading3"/>
      </w:pPr>
      <w:r>
        <w:t>Rasterisation of Red List Data</w:t>
      </w:r>
      <w:bookmarkEnd w:id="22"/>
    </w:p>
    <w:p w14:paraId="3B09091C" w14:textId="77777777" w:rsidR="00F23B90" w:rsidRDefault="00F23B90" w:rsidP="007D2F52">
      <w:pPr>
        <w:pStyle w:val="Heading4"/>
      </w:pPr>
      <w:r>
        <w:t>Using ArcGIS</w:t>
      </w:r>
    </w:p>
    <w:p w14:paraId="64AF5C06" w14:textId="77777777" w:rsidR="00F23B90" w:rsidRDefault="00F23B90" w:rsidP="000E5536">
      <w:pPr>
        <w:pStyle w:val="BodyText2"/>
      </w:pPr>
      <w:r>
        <w:t>There are some issues with rasterising the RL data to 1Km:</w:t>
      </w:r>
    </w:p>
    <w:p w14:paraId="366A3EC0" w14:textId="77777777" w:rsidR="00F23B90" w:rsidRDefault="00F23B90" w:rsidP="000E5536">
      <w:pPr>
        <w:pStyle w:val="ListBullet"/>
      </w:pPr>
      <w:r>
        <w:t>There are lots of features that are smaller than 1Km, e.g. pantropical spotted dolphin (20729) has lots of very small polygons (area of &lt;1m2)</w:t>
      </w:r>
    </w:p>
    <w:p w14:paraId="24F62D29" w14:textId="77777777" w:rsidR="00F23B90" w:rsidRDefault="00F23B90" w:rsidP="000E5536">
      <w:pPr>
        <w:pStyle w:val="ListBullet"/>
      </w:pPr>
      <w:r>
        <w:t>The SHAPE_Area field is managed by ArcGIS and the area is in the same units as the spatial ref sys</w:t>
      </w:r>
    </w:p>
    <w:p w14:paraId="132F3678" w14:textId="77777777" w:rsidR="00F23B90" w:rsidRDefault="00F23B90" w:rsidP="000E5536">
      <w:pPr>
        <w:pStyle w:val="BodyText"/>
      </w:pPr>
      <w:r>
        <w:t>GRID ORIGIN:</w:t>
      </w:r>
    </w:p>
    <w:p w14:paraId="15495264" w14:textId="77777777" w:rsidR="00F23B90" w:rsidRDefault="00F23B90" w:rsidP="000E5536">
      <w:pPr>
        <w:pStyle w:val="ListBullet"/>
      </w:pPr>
      <w:r>
        <w:t>When you rasterise a feature class, the origin of the grid uses the extent of the feature class, e.g. for OrangUtan the left is 12183477.627600m so a 10Km grid will be spaced at 3477.627600m, 4477.627600</w:t>
      </w:r>
    </w:p>
    <w:p w14:paraId="38EA9408" w14:textId="77777777" w:rsidR="00F23B90" w:rsidRDefault="00F23B90" w:rsidP="000E5536">
      <w:pPr>
        <w:pStyle w:val="ListBullet"/>
      </w:pPr>
      <w:r>
        <w:t xml:space="preserve">How can you create a grid that is aligned with a web mercator grid? </w:t>
      </w:r>
    </w:p>
    <w:p w14:paraId="1A3DB83F" w14:textId="77777777" w:rsidR="00F23B90" w:rsidRDefault="00F23B90" w:rsidP="000E5536">
      <w:pPr>
        <w:pStyle w:val="ListBullet"/>
      </w:pPr>
      <w:r>
        <w:t>Maybe in the environments - use the 'Snap Raster' setting in the 'Processing Extent' page</w:t>
      </w:r>
    </w:p>
    <w:p w14:paraId="4CD20B59" w14:textId="77777777" w:rsidR="00F23B90" w:rsidRDefault="00F23B90" w:rsidP="000E5536">
      <w:pPr>
        <w:pStyle w:val="ListBullet"/>
      </w:pPr>
      <w:r>
        <w:t>This is how to do it - use the 'Create Random Raster' tool to create your snap to raster - however there are problems with creating a 1x1 raster using this tool - it never finishes!</w:t>
      </w:r>
    </w:p>
    <w:p w14:paraId="310A3398" w14:textId="77777777" w:rsidR="00F23B90" w:rsidRDefault="00F23B90" w:rsidP="000E5536">
      <w:pPr>
        <w:pStyle w:val="ListBullet"/>
      </w:pPr>
      <w:r>
        <w:t>Try using the Create Random Raster with the extent x=12183000 to 13242000 y=-395000 to 721000 (1059 columns x 1116 rows)</w:t>
      </w:r>
    </w:p>
    <w:p w14:paraId="6F6A1506" w14:textId="77777777" w:rsidR="00F23B90" w:rsidRDefault="00F23B90" w:rsidP="000E5536">
      <w:pPr>
        <w:pStyle w:val="ListBullet"/>
      </w:pPr>
      <w:r>
        <w:t>Even when I snap to a raster it doesnt work - but it does if I use the Extent of the 'Snap Raster' in the 'Extent' setting</w:t>
      </w:r>
    </w:p>
    <w:p w14:paraId="53B579F8" w14:textId="77777777" w:rsidR="00F23B90" w:rsidRDefault="00F23B90" w:rsidP="000E5536">
      <w:pPr>
        <w:pStyle w:val="ListBullet"/>
      </w:pPr>
      <w:r>
        <w:t>I dont actually need a snap raster - I just need to set the extent to start at a 1Km grid and it works</w:t>
      </w:r>
    </w:p>
    <w:p w14:paraId="7415036B" w14:textId="77777777" w:rsidR="00F23B90" w:rsidRDefault="00F23B90" w:rsidP="000E5536">
      <w:pPr>
        <w:pStyle w:val="ListBullet"/>
      </w:pPr>
      <w:r>
        <w:t xml:space="preserve">WOW - great tool from ESRI to get the extent coordinates from a webmap - </w:t>
      </w:r>
      <w:hyperlink r:id="rId109" w:history="1">
        <w:r w:rsidRPr="0077669C">
          <w:rPr>
            <w:rStyle w:val="Hyperlink"/>
          </w:rPr>
          <w:t>http://help.arcgis.com/en/webapps/flexviewer/extenthelper/flexviewer_extenthelper.html</w:t>
        </w:r>
      </w:hyperlink>
    </w:p>
    <w:p w14:paraId="65312863" w14:textId="77777777" w:rsidR="00F23B90" w:rsidRDefault="00F23B90" w:rsidP="000E5536">
      <w:pPr>
        <w:pStyle w:val="ListBullet"/>
      </w:pPr>
      <w:r>
        <w:t xml:space="preserve">Trying an extent which is roughly the extent of the complete species data </w:t>
      </w:r>
    </w:p>
    <w:p w14:paraId="29E75C5F" w14:textId="77777777" w:rsidR="00F23B90" w:rsidRDefault="00F23B90" w:rsidP="000E5536">
      <w:pPr>
        <w:pStyle w:val="BodyText"/>
      </w:pPr>
      <w:r>
        <w:t>x= -20037507.067200 m to 20037507.067200 m</w:t>
      </w:r>
    </w:p>
    <w:p w14:paraId="2BCF6C66" w14:textId="77777777" w:rsidR="00F23B90" w:rsidRDefault="00F23B90" w:rsidP="000E5536">
      <w:pPr>
        <w:pStyle w:val="BodyText"/>
      </w:pPr>
      <w:r>
        <w:t>y= -20763161.390200 m to 30240971.958400 m</w:t>
      </w:r>
    </w:p>
    <w:p w14:paraId="4F7E4E42" w14:textId="77777777" w:rsidR="00F23B90" w:rsidRDefault="00F23B90" w:rsidP="000E5536">
      <w:pPr>
        <w:pStyle w:val="BodyText"/>
      </w:pPr>
      <w:r>
        <w:t>or for a 1Km grid</w:t>
      </w:r>
    </w:p>
    <w:p w14:paraId="3B8D2593" w14:textId="77777777" w:rsidR="00F23B90" w:rsidRDefault="00F23B90" w:rsidP="000E5536">
      <w:pPr>
        <w:pStyle w:val="BodyText"/>
      </w:pPr>
      <w:r>
        <w:t>x= -20038000 m to 20038000 m</w:t>
      </w:r>
    </w:p>
    <w:p w14:paraId="30E74BF3" w14:textId="77777777" w:rsidR="00F23B90" w:rsidRDefault="00F23B90" w:rsidP="000E5536">
      <w:pPr>
        <w:pStyle w:val="BodyText"/>
      </w:pPr>
      <w:r>
        <w:t>y= -20763200 m to 30241000 m</w:t>
      </w:r>
    </w:p>
    <w:p w14:paraId="3459710F" w14:textId="77777777" w:rsidR="00F23B90" w:rsidRDefault="00F23B90" w:rsidP="000E5536">
      <w:pPr>
        <w:pStyle w:val="BodyText"/>
      </w:pPr>
      <w:r>
        <w:t>NOT ALIGNED!</w:t>
      </w:r>
    </w:p>
    <w:p w14:paraId="665326BC" w14:textId="77777777" w:rsidR="00F23B90" w:rsidRDefault="00F23B90" w:rsidP="000E5536">
      <w:pPr>
        <w:pStyle w:val="BodyText"/>
      </w:pPr>
      <w:r>
        <w:t>But using the following extents the grid is aligned:</w:t>
      </w:r>
    </w:p>
    <w:p w14:paraId="1F01F5C8" w14:textId="77777777" w:rsidR="00F23B90" w:rsidRDefault="00F23B90" w:rsidP="000E5536">
      <w:pPr>
        <w:pStyle w:val="BodyText"/>
      </w:pPr>
      <w:r>
        <w:t>x-20000000 to 20000000 and y-395000 to 721000</w:t>
      </w:r>
    </w:p>
    <w:p w14:paraId="293EBA52" w14:textId="77777777" w:rsidR="00F23B90" w:rsidRDefault="00F23B90" w:rsidP="000E5536">
      <w:pPr>
        <w:pStyle w:val="BodyText"/>
      </w:pPr>
      <w:r>
        <w:t>x-20000000 to 20000000 and y-20000000 to 721000</w:t>
      </w:r>
    </w:p>
    <w:p w14:paraId="667EAC43" w14:textId="77777777" w:rsidR="00F23B90" w:rsidRDefault="00F23B90" w:rsidP="000E5536">
      <w:pPr>
        <w:pStyle w:val="BodyText2"/>
      </w:pPr>
      <w:r>
        <w:t>x-20000000 to 20000000 and y-20000000 to 30000000</w:t>
      </w:r>
    </w:p>
    <w:p w14:paraId="24A36354" w14:textId="77777777" w:rsidR="00F23B90" w:rsidRDefault="00F23B90" w:rsidP="000E5536">
      <w:pPr>
        <w:pStyle w:val="BodyText"/>
      </w:pPr>
      <w:r>
        <w:t>GRID EXTENT:</w:t>
      </w:r>
    </w:p>
    <w:p w14:paraId="2B2650F4" w14:textId="77777777" w:rsidR="00F23B90" w:rsidRDefault="00F23B90" w:rsidP="000E5536">
      <w:pPr>
        <w:pStyle w:val="ListBullet"/>
      </w:pPr>
      <w:r>
        <w:t>How do you create the grid so it encompases all the range? You need to use the 'Cell Assignment Type' to MAXIMUM_AREA and set a field in the database with a column with all 1's in as the PRIORITY</w:t>
      </w:r>
    </w:p>
    <w:p w14:paraId="77FC6665" w14:textId="77777777" w:rsidR="00F23B90" w:rsidRDefault="00F23B90" w:rsidP="000E5536">
      <w:pPr>
        <w:pStyle w:val="ListBullet"/>
      </w:pPr>
      <w:r>
        <w:t xml:space="preserve">See the explanation here: </w:t>
      </w:r>
      <w:hyperlink r:id="rId110" w:anchor="//001200000037000000.htm" w:history="1">
        <w:r w:rsidRPr="0077669C">
          <w:rPr>
            <w:rStyle w:val="Hyperlink"/>
          </w:rPr>
          <w:t>http://help.arcgis.com/en/arcgisdesktop/10.0/help/index.html#//001200000037000000.htm</w:t>
        </w:r>
      </w:hyperlink>
    </w:p>
    <w:p w14:paraId="28F13504" w14:textId="77777777" w:rsidR="00F23B90" w:rsidRDefault="00F23B90" w:rsidP="000E5536">
      <w:pPr>
        <w:pStyle w:val="ListBullet"/>
      </w:pPr>
      <w:r>
        <w:t>The grid extent determines the extent of the raster including NoData cells</w:t>
      </w:r>
    </w:p>
    <w:p w14:paraId="488BABE6" w14:textId="77777777" w:rsidR="00F23B90" w:rsidRDefault="00F23B90" w:rsidP="000E5536">
      <w:pPr>
        <w:pStyle w:val="ListBullet"/>
      </w:pPr>
      <w:r>
        <w:lastRenderedPageBreak/>
        <w:t>If you set the output extent to the whole world then the raster will have an extent that is the whole world with lots of NoData pixels</w:t>
      </w:r>
    </w:p>
    <w:p w14:paraId="314E8167" w14:textId="77777777" w:rsidR="00F23B90" w:rsidRDefault="00F23B90" w:rsidP="000E5536">
      <w:pPr>
        <w:pStyle w:val="ListBullet"/>
      </w:pPr>
      <w:r>
        <w:t>You must create the raster with the extent of the feature, not the world</w:t>
      </w:r>
    </w:p>
    <w:p w14:paraId="2BC72702" w14:textId="77777777" w:rsidR="00F23B90" w:rsidRDefault="00F23B90" w:rsidP="000E5536">
      <w:pPr>
        <w:pStyle w:val="BodyText"/>
      </w:pPr>
      <w:r>
        <w:t>So the workflow is:</w:t>
      </w:r>
    </w:p>
    <w:p w14:paraId="1230425C" w14:textId="77777777" w:rsidR="00F23B90" w:rsidRDefault="00F23B90" w:rsidP="000E5536">
      <w:pPr>
        <w:pStyle w:val="ListBullet"/>
      </w:pPr>
      <w:r>
        <w:t>Add the priority field to the species table - issues with this - addfield and then when running calculated field it says field does not exist! No help online</w:t>
      </w:r>
    </w:p>
    <w:p w14:paraId="606E7399" w14:textId="77777777" w:rsidR="00F23B90" w:rsidRDefault="00F23B90" w:rsidP="000E5536">
      <w:pPr>
        <w:pStyle w:val="BodyText"/>
      </w:pPr>
      <w:r>
        <w:t>Worked:</w:t>
      </w:r>
    </w:p>
    <w:p w14:paraId="0855ACEC" w14:textId="77777777" w:rsidR="00F23B90" w:rsidRDefault="00F23B90" w:rsidP="000E5536">
      <w:pPr>
        <w:pStyle w:val="BodyText"/>
      </w:pPr>
      <w:r>
        <w:t>speciesFCPath = r"E:\cottaan\My Documents\ArcGIS\OverlayAnalysis.gdb\Species"</w:t>
      </w:r>
    </w:p>
    <w:p w14:paraId="59D78245" w14:textId="77777777" w:rsidR="00F23B90" w:rsidRDefault="00F23B90" w:rsidP="000E5536">
      <w:pPr>
        <w:pStyle w:val="BodyText"/>
      </w:pPr>
      <w:r>
        <w:t>arcpy.AddField_management(speciesFCPath,"wibble","LONG")</w:t>
      </w:r>
    </w:p>
    <w:p w14:paraId="3BAD752C" w14:textId="77777777" w:rsidR="00F23B90" w:rsidRDefault="00F23B90" w:rsidP="000E5536">
      <w:pPr>
        <w:pStyle w:val="BodyText2"/>
      </w:pPr>
      <w:r>
        <w:t>arcpy.CalculateField_management(speciesFCPath,"wibble",1)</w:t>
      </w:r>
    </w:p>
    <w:p w14:paraId="0874E63D" w14:textId="77777777" w:rsidR="00F23B90" w:rsidRDefault="00F23B90" w:rsidP="000E5536">
      <w:pPr>
        <w:pStyle w:val="BodyText"/>
      </w:pPr>
      <w:r>
        <w:t>Didnt work: - it added the field but then 'Field wibble does not exist within table'</w:t>
      </w:r>
    </w:p>
    <w:p w14:paraId="07B1700E" w14:textId="77777777" w:rsidR="00F23B90" w:rsidRDefault="00F23B90" w:rsidP="000E5536">
      <w:pPr>
        <w:pStyle w:val="BodyText"/>
      </w:pPr>
      <w:r>
        <w:t>speciesFCPath = arcpy.GetParameter(0)</w:t>
      </w:r>
    </w:p>
    <w:p w14:paraId="3D247DE9" w14:textId="77777777" w:rsidR="00F23B90" w:rsidRDefault="00F23B90" w:rsidP="000E5536">
      <w:pPr>
        <w:pStyle w:val="BodyText"/>
      </w:pPr>
      <w:r>
        <w:t>arcpy.AddField_management(speciesFCPath,"wibble","LONG")</w:t>
      </w:r>
    </w:p>
    <w:p w14:paraId="3BFF2FA8" w14:textId="77777777" w:rsidR="00F23B90" w:rsidRDefault="00F23B90" w:rsidP="000E5536">
      <w:pPr>
        <w:pStyle w:val="BodyText"/>
      </w:pPr>
      <w:r>
        <w:t>arcpy.CalculateField_management(speciesFCPath,"wibble",1)</w:t>
      </w:r>
    </w:p>
    <w:p w14:paraId="47D41BF8" w14:textId="77777777" w:rsidR="00F23B90" w:rsidRDefault="00F23B90" w:rsidP="000E5536">
      <w:pPr>
        <w:pStyle w:val="BodyText2"/>
      </w:pPr>
      <w:r>
        <w:t>GOT IT - you have to get the parameter as text: speciesFCPath = arcpy.GetParameterAsText(0) - THEN IT WORKS!</w:t>
      </w:r>
    </w:p>
    <w:p w14:paraId="2F41CE10" w14:textId="77777777" w:rsidR="00F23B90" w:rsidRDefault="00F23B90" w:rsidP="000E5536">
      <w:pPr>
        <w:pStyle w:val="ListBullet"/>
      </w:pPr>
      <w:r>
        <w:t>Get the extent of the species</w:t>
      </w:r>
    </w:p>
    <w:p w14:paraId="0A8B14E8" w14:textId="77777777" w:rsidR="00F23B90" w:rsidRDefault="00F23B90" w:rsidP="000E5536">
      <w:pPr>
        <w:pStyle w:val="ListBullet"/>
      </w:pPr>
      <w:r>
        <w:t>Set the extent of the output raster that will snap to a 1Km grid that is bigger than the extent of the species - be careful with species that go to the full extent, e.g. whales</w:t>
      </w:r>
    </w:p>
    <w:p w14:paraId="14ADBAA3" w14:textId="77777777" w:rsidR="00F23B90" w:rsidRDefault="00F23B90" w:rsidP="000E5536">
      <w:pPr>
        <w:pStyle w:val="ListBullet"/>
      </w:pPr>
      <w:r>
        <w:t>Run 'Polygon To Raster'</w:t>
      </w:r>
    </w:p>
    <w:p w14:paraId="67DDB516" w14:textId="77777777" w:rsidR="00F23B90" w:rsidRDefault="00F23B90" w:rsidP="000E5536">
      <w:pPr>
        <w:pStyle w:val="BodyText"/>
      </w:pPr>
      <w:r>
        <w:tab/>
        <w:t>- The polygon has attributes that you want to get into the Raster - these get put in by using the 'value_field' in the Polygon_to_Raster tool - each unique value, e.g. using the LEGEND field you would get values something like:</w:t>
      </w:r>
    </w:p>
    <w:p w14:paraId="3F78FDD6" w14:textId="77777777" w:rsidR="00F23B90" w:rsidRDefault="00F23B90" w:rsidP="000E5536">
      <w:pPr>
        <w:pStyle w:val="BodyText"/>
      </w:pPr>
      <w:r>
        <w:tab/>
      </w:r>
    </w:p>
    <w:p w14:paraId="1FAEC35A" w14:textId="77777777" w:rsidR="00F23B90" w:rsidRDefault="00F23B90" w:rsidP="000E5536">
      <w:pPr>
        <w:pStyle w:val="BodyText"/>
      </w:pPr>
      <w:r>
        <w:t>OBJECTID</w:t>
      </w:r>
      <w:r>
        <w:tab/>
        <w:t>Value</w:t>
      </w:r>
      <w:r>
        <w:tab/>
      </w:r>
      <w:r>
        <w:tab/>
        <w:t>Count</w:t>
      </w:r>
      <w:r>
        <w:tab/>
        <w:t>LEGEND</w:t>
      </w:r>
    </w:p>
    <w:p w14:paraId="0E89078D" w14:textId="77777777" w:rsidR="00F23B90" w:rsidRDefault="00F23B90" w:rsidP="000E5536">
      <w:pPr>
        <w:pStyle w:val="BodyText"/>
      </w:pPr>
      <w:r>
        <w:t>1</w:t>
      </w:r>
      <w:r>
        <w:tab/>
      </w:r>
      <w:r>
        <w:tab/>
      </w:r>
      <w:r>
        <w:tab/>
        <w:t>1</w:t>
      </w:r>
      <w:r>
        <w:tab/>
      </w:r>
      <w:r>
        <w:tab/>
      </w:r>
      <w:r>
        <w:tab/>
        <w:t>135470</w:t>
      </w:r>
      <w:r>
        <w:tab/>
        <w:t>Native (resident)</w:t>
      </w:r>
    </w:p>
    <w:p w14:paraId="39F35403" w14:textId="77777777" w:rsidR="00F23B90" w:rsidRDefault="00F23B90" w:rsidP="000E5536">
      <w:pPr>
        <w:pStyle w:val="BodyText"/>
      </w:pPr>
      <w:r>
        <w:t>2</w:t>
      </w:r>
      <w:r>
        <w:tab/>
      </w:r>
      <w:r>
        <w:tab/>
      </w:r>
      <w:r>
        <w:tab/>
        <w:t>2</w:t>
      </w:r>
      <w:r>
        <w:tab/>
      </w:r>
      <w:r>
        <w:tab/>
      </w:r>
      <w:r>
        <w:tab/>
        <w:t xml:space="preserve"> 11640</w:t>
      </w:r>
      <w:r>
        <w:tab/>
        <w:t>Introduced</w:t>
      </w:r>
    </w:p>
    <w:p w14:paraId="46EABBE0" w14:textId="77777777" w:rsidR="00F23B90" w:rsidRDefault="00F23B90" w:rsidP="000E5536">
      <w:pPr>
        <w:pStyle w:val="BodyText2"/>
      </w:pPr>
      <w:r>
        <w:t xml:space="preserve">So there are a total </w:t>
      </w:r>
      <w:r>
        <w:tab/>
        <w:t>147110</w:t>
      </w:r>
      <w:r>
        <w:tab/>
        <w:t>1Km squares</w:t>
      </w:r>
    </w:p>
    <w:p w14:paraId="36365079" w14:textId="77777777" w:rsidR="00F23B90" w:rsidRDefault="00F23B90" w:rsidP="000E5536">
      <w:pPr>
        <w:pStyle w:val="BodyText"/>
      </w:pPr>
      <w:r>
        <w:t>Setting the Raster Storage option to PackBits speeds it up massively</w:t>
      </w:r>
    </w:p>
    <w:p w14:paraId="5CBA1277" w14:textId="77777777" w:rsidR="00F23B90" w:rsidRDefault="00F23B90" w:rsidP="000E5536">
      <w:pPr>
        <w:pStyle w:val="BodyText"/>
      </w:pPr>
      <w:r>
        <w:tab/>
      </w:r>
    </w:p>
    <w:p w14:paraId="69633745" w14:textId="77777777" w:rsidR="00F23B90" w:rsidRDefault="00F23B90" w:rsidP="000E5536">
      <w:pPr>
        <w:pStyle w:val="ListBullet"/>
      </w:pPr>
      <w:r>
        <w:t xml:space="preserve">There is a limit of 2,147,483,647 feature classes in a file gdb so we should be ok - </w:t>
      </w:r>
      <w:hyperlink r:id="rId111" w:anchor="/File_geodatabase_size_and_name_limits/003n0000007q000000/" w:history="1">
        <w:r w:rsidRPr="0077669C">
          <w:rPr>
            <w:rStyle w:val="Hyperlink"/>
          </w:rPr>
          <w:t>http://help.arcgis.com/en/arcgisdesktop/10.0/help/index.html#/File_geodatabase_size_and_name_limits/003n0000007q000000/</w:t>
        </w:r>
      </w:hyperlink>
    </w:p>
    <w:p w14:paraId="1E4C3C51" w14:textId="77777777" w:rsidR="00F23B90" w:rsidRDefault="00F23B90" w:rsidP="000E5536">
      <w:pPr>
        <w:pStyle w:val="ListBullet"/>
      </w:pPr>
      <w:r>
        <w:t xml:space="preserve">Following link has suggestions for rasterising a set of overlapping polyons: </w:t>
      </w:r>
      <w:hyperlink r:id="rId112" w:history="1">
        <w:r w:rsidRPr="0077669C">
          <w:rPr>
            <w:rStyle w:val="Hyperlink"/>
          </w:rPr>
          <w:t>http://forums.arcgis.com/threads/29485-convert-multiple-overlapping-polygons-into-multiple-grids?highlight=polygon+raster</w:t>
        </w:r>
      </w:hyperlink>
    </w:p>
    <w:p w14:paraId="6DB2B8A1" w14:textId="77777777" w:rsidR="00F23B90" w:rsidRDefault="00F23B90" w:rsidP="000E5536">
      <w:pPr>
        <w:pStyle w:val="BodyText"/>
      </w:pPr>
      <w:r>
        <w:t>It took 4 secs to create a raster of sp 10004!</w:t>
      </w:r>
    </w:p>
    <w:p w14:paraId="7C61E415" w14:textId="77777777" w:rsidR="00F23B90" w:rsidRDefault="00F23B90" w:rsidP="000E5536">
      <w:pPr>
        <w:pStyle w:val="BodyText"/>
      </w:pPr>
      <w:r>
        <w:t>It took 17mins 47secs to create a raster of</w:t>
      </w:r>
      <w:r w:rsidR="00695053">
        <w:t xml:space="preserve"> sp 2475</w:t>
      </w:r>
      <w:r>
        <w:t xml:space="preserve"> - Sei Whale! Not bad</w:t>
      </w:r>
    </w:p>
    <w:p w14:paraId="5277F389" w14:textId="77777777" w:rsidR="00F23B90" w:rsidRDefault="00F23B90" w:rsidP="000E5536">
      <w:pPr>
        <w:pStyle w:val="BodyText2"/>
      </w:pPr>
      <w:r>
        <w:t>But the rasterized whale data could not be displayed at full extent in ArcGIS because it said there were inconsistencies in the extent of the data</w:t>
      </w:r>
    </w:p>
    <w:p w14:paraId="5EC6BCFD" w14:textId="77777777" w:rsidR="00F23B90" w:rsidRDefault="00F23B90" w:rsidP="000E5536">
      <w:pPr>
        <w:pStyle w:val="BodyText"/>
      </w:pPr>
      <w:r>
        <w:t>Started on 15/7/2011 at 16:27pm on the Amazon EC2 instance:</w:t>
      </w:r>
    </w:p>
    <w:p w14:paraId="094D172C" w14:textId="77777777" w:rsidR="00F23B90" w:rsidRDefault="00F23B90" w:rsidP="000E5536">
      <w:pPr>
        <w:pStyle w:val="BodyText2"/>
      </w:pPr>
      <w:r>
        <w:t>By 19/7/2011 there were 213,121 files for a total of 4.26Gb</w:t>
      </w:r>
    </w:p>
    <w:p w14:paraId="6D7E9D9E" w14:textId="77777777" w:rsidR="00F23B90" w:rsidRDefault="00F23B90" w:rsidP="000E5536">
      <w:pPr>
        <w:pStyle w:val="BodyText"/>
      </w:pPr>
      <w:r>
        <w:t xml:space="preserve">Ooops I stopped the services and restarted them and it cause the Rasterization to stop with an error!!! </w:t>
      </w:r>
    </w:p>
    <w:p w14:paraId="2D719DCD" w14:textId="77777777" w:rsidR="00F23B90" w:rsidRDefault="00F23B90" w:rsidP="000E5536">
      <w:pPr>
        <w:pStyle w:val="BodyText"/>
      </w:pPr>
      <w:r>
        <w:t>It has created about 8900 rasters.</w:t>
      </w:r>
    </w:p>
    <w:p w14:paraId="7ABF8E6C" w14:textId="77777777" w:rsidR="00F23B90" w:rsidRDefault="00F23B90" w:rsidP="000E5536">
      <w:pPr>
        <w:pStyle w:val="BodyText"/>
      </w:pPr>
      <w:r>
        <w:t>Adding all of them to ArcGIS</w:t>
      </w:r>
    </w:p>
    <w:p w14:paraId="21C7B3FB" w14:textId="77777777" w:rsidR="00F23B90" w:rsidRDefault="00F23B90" w:rsidP="000E5536">
      <w:pPr>
        <w:pStyle w:val="BodyText"/>
      </w:pPr>
      <w:r>
        <w:t>Took about 15 mins to show in the Add Dialog - then it prompted me to create pyramids for each raster - said no and remember my decision</w:t>
      </w:r>
    </w:p>
    <w:p w14:paraId="055069A5" w14:textId="77777777" w:rsidR="00F23B90" w:rsidRDefault="00F23B90" w:rsidP="000E5536">
      <w:pPr>
        <w:pStyle w:val="BodyText2"/>
      </w:pPr>
      <w:r>
        <w:t>Then after 15 mins Invalid Raster Dataset errors - failed to create Raster</w:t>
      </w:r>
    </w:p>
    <w:p w14:paraId="78F1A106" w14:textId="77777777" w:rsidR="00F23B90" w:rsidRDefault="00F23B90" w:rsidP="000E5536">
      <w:pPr>
        <w:pStyle w:val="BodyText"/>
      </w:pPr>
      <w:r>
        <w:t>What are the metrics for creating 1Km grid squares of the world:</w:t>
      </w:r>
    </w:p>
    <w:p w14:paraId="68BB6B52" w14:textId="77777777" w:rsidR="00F23B90" w:rsidRDefault="00F23B90" w:rsidP="000E5536">
      <w:pPr>
        <w:pStyle w:val="BodyText"/>
      </w:pPr>
      <w:r>
        <w:t xml:space="preserve">Earth total area = 510 072 000 Km2 </w:t>
      </w:r>
    </w:p>
    <w:p w14:paraId="79112AA3" w14:textId="77777777" w:rsidR="00F23B90" w:rsidRDefault="00F23B90" w:rsidP="000E5536">
      <w:pPr>
        <w:pStyle w:val="BodyText"/>
      </w:pPr>
      <w:r>
        <w:t>For 18000 species we have = 9 180 000 000 000 - (9 trillion grid squares)</w:t>
      </w:r>
    </w:p>
    <w:p w14:paraId="229DA71A" w14:textId="77777777" w:rsidR="00F23B90" w:rsidRDefault="00F23B90" w:rsidP="000E5536">
      <w:pPr>
        <w:pStyle w:val="BodyText2"/>
      </w:pPr>
      <w:r>
        <w:t>For Birds 10000 species   = 5 000 000 000 000 - (5 trillion grid squares)</w:t>
      </w:r>
    </w:p>
    <w:p w14:paraId="15205BE7" w14:textId="77777777" w:rsidR="00F23B90" w:rsidRDefault="00F23B90" w:rsidP="000E5536">
      <w:pPr>
        <w:pStyle w:val="BodyText2"/>
      </w:pPr>
      <w:r>
        <w:t>We need a 1Km grid with unique IDs for each grid that we can attach data to.</w:t>
      </w:r>
    </w:p>
    <w:p w14:paraId="15725D06" w14:textId="77777777" w:rsidR="00F23B90" w:rsidRDefault="00F23B90" w:rsidP="000E5536">
      <w:pPr>
        <w:pStyle w:val="BodyText"/>
      </w:pPr>
      <w:r>
        <w:t>Creating a generic tool to convert a feature class with polygons into a set of files which contain their quadkeys</w:t>
      </w:r>
    </w:p>
    <w:p w14:paraId="5F677A2E" w14:textId="77777777" w:rsidR="00F23B90" w:rsidRDefault="00F23B90" w:rsidP="000E5536">
      <w:pPr>
        <w:pStyle w:val="BodyText2"/>
      </w:pPr>
      <w:r>
        <w:lastRenderedPageBreak/>
        <w:t>For protected areas it took 2.5 hours to group the data by wdpaid! Then it fell over.</w:t>
      </w:r>
    </w:p>
    <w:p w14:paraId="1FC73019" w14:textId="77777777" w:rsidR="00F23B90" w:rsidRDefault="00F23B90" w:rsidP="007D2F52">
      <w:pPr>
        <w:pStyle w:val="Heading4"/>
      </w:pPr>
      <w:bookmarkStart w:id="24" w:name="_Toc315774550"/>
      <w:r>
        <w:t>Using GDAL/OGR</w:t>
      </w:r>
      <w:bookmarkEnd w:id="24"/>
      <w:r>
        <w:t xml:space="preserve"> Directly</w:t>
      </w:r>
    </w:p>
    <w:p w14:paraId="378CEC73" w14:textId="77777777" w:rsidR="00F23B90" w:rsidRDefault="00F23B90" w:rsidP="000E5536">
      <w:pPr>
        <w:pStyle w:val="BodyText2"/>
      </w:pPr>
      <w:r>
        <w:t>Where is the ogr.py file? Not installed!</w:t>
      </w:r>
    </w:p>
    <w:p w14:paraId="3457C88D" w14:textId="77777777" w:rsidR="00F23B90" w:rsidRDefault="00F23B90" w:rsidP="000E5536">
      <w:pPr>
        <w:pStyle w:val="BodyText"/>
      </w:pPr>
      <w:r>
        <w:t xml:space="preserve">Looks like they're here: </w:t>
      </w:r>
      <w:hyperlink r:id="rId113" w:history="1">
        <w:r w:rsidRPr="0077669C">
          <w:rPr>
            <w:rStyle w:val="Hyperlink"/>
          </w:rPr>
          <w:t>http://pypi.python.org/pypi/GDAL/ - no luck</w:t>
        </w:r>
      </w:hyperlink>
    </w:p>
    <w:p w14:paraId="26B59BB8" w14:textId="77777777" w:rsidR="00F23B90" w:rsidRDefault="00F23B90" w:rsidP="000E5536">
      <w:pPr>
        <w:pStyle w:val="BodyText"/>
      </w:pPr>
      <w:r>
        <w:t xml:space="preserve">How to install under windows: </w:t>
      </w:r>
      <w:hyperlink r:id="rId114" w:history="1">
        <w:r w:rsidRPr="0077669C">
          <w:rPr>
            <w:rStyle w:val="Hyperlink"/>
          </w:rPr>
          <w:t>http://www.gis.usu.edu/~chrisg/python/2009/docs/gdal_win.pdf</w:t>
        </w:r>
      </w:hyperlink>
    </w:p>
    <w:p w14:paraId="2023BB29" w14:textId="77777777" w:rsidR="00F23B90" w:rsidRDefault="00F23B90" w:rsidP="000E5536">
      <w:pPr>
        <w:pStyle w:val="BodyText2"/>
      </w:pPr>
      <w:r>
        <w:t xml:space="preserve">Followed all </w:t>
      </w:r>
      <w:r w:rsidRPr="008911C4">
        <w:t>the</w:t>
      </w:r>
      <w:r>
        <w:t xml:space="preserve"> instructions but it cant find some libraries!</w:t>
      </w:r>
    </w:p>
    <w:p w14:paraId="15CFDB27" w14:textId="77777777" w:rsidR="00F23B90" w:rsidRDefault="00F23B90" w:rsidP="000E5536">
      <w:pPr>
        <w:pStyle w:val="BodyText2"/>
      </w:pPr>
      <w:r>
        <w:t>What about trying the instructions here (havent done this yet 19/6/12):</w:t>
      </w:r>
    </w:p>
    <w:p w14:paraId="6217370A" w14:textId="77777777" w:rsidR="00F23B90" w:rsidRDefault="003630B2" w:rsidP="000E5536">
      <w:pPr>
        <w:pStyle w:val="BodyText2"/>
      </w:pPr>
      <w:hyperlink r:id="rId115" w:history="1">
        <w:r w:rsidR="00F23B90">
          <w:rPr>
            <w:rStyle w:val="Hyperlink"/>
          </w:rPr>
          <w:t>http://pythongisandstuff.wordpress.com/2011/07/07/installing-gdal-and-ogr-for-python-on-windows/</w:t>
        </w:r>
      </w:hyperlink>
    </w:p>
    <w:p w14:paraId="2FA76C9A" w14:textId="77777777" w:rsidR="00F23B90" w:rsidRDefault="00F23B90" w:rsidP="000E5536">
      <w:pPr>
        <w:pStyle w:val="BodyText2"/>
      </w:pPr>
      <w:r>
        <w:t xml:space="preserve">Good article here about using GDAL in ArcGIS: </w:t>
      </w:r>
      <w:hyperlink r:id="rId116" w:history="1">
        <w:r w:rsidRPr="0077669C">
          <w:rPr>
            <w:rStyle w:val="Hyperlink"/>
          </w:rPr>
          <w:t>http://osgeo-org.1803224.n2.nabble.com/gdal-dev-ArcGIS-10-td5412528.html</w:t>
        </w:r>
      </w:hyperlink>
    </w:p>
    <w:p w14:paraId="44FE0DFC" w14:textId="77777777" w:rsidR="00F23B90" w:rsidRDefault="00F23B90" w:rsidP="000E5536">
      <w:pPr>
        <w:pStyle w:val="BodyText"/>
      </w:pPr>
      <w:r>
        <w:t>After installing GDAL, I now have a program group called FWTools 2.4.7 and in here is 'Open EV_FW' - this is a GUI for working with raster/vector data</w:t>
      </w:r>
    </w:p>
    <w:p w14:paraId="616B65AB" w14:textId="77777777" w:rsidR="00F23B90" w:rsidRDefault="00F23B90" w:rsidP="000E5536">
      <w:pPr>
        <w:pStyle w:val="BodyText2"/>
      </w:pPr>
      <w:r>
        <w:t>Trying to convert the orangutan shapefile to a raster. Here goes. Cant the 'Open EV_FW' tool only exports raster data.</w:t>
      </w:r>
    </w:p>
    <w:p w14:paraId="70284B40" w14:textId="77777777" w:rsidR="00F23B90" w:rsidRDefault="00F23B90" w:rsidP="000E5536">
      <w:pPr>
        <w:pStyle w:val="BodyText"/>
      </w:pPr>
      <w:r>
        <w:t>GDAL is already installed because ArcGIS uses it, Grass uses it and so do lots of other things</w:t>
      </w:r>
    </w:p>
    <w:p w14:paraId="54DBD94C" w14:textId="77777777" w:rsidR="00F23B90" w:rsidRDefault="00F23B90" w:rsidP="000E5536">
      <w:pPr>
        <w:pStyle w:val="BodyText"/>
      </w:pPr>
      <w:r>
        <w:t>Cant import gdal in ArcGIS for some reason (from osgeo import gdal - fails)</w:t>
      </w:r>
    </w:p>
    <w:p w14:paraId="112C2CFA" w14:textId="77777777" w:rsidR="00F23B90" w:rsidRDefault="00F23B90" w:rsidP="000E5536">
      <w:pPr>
        <w:pStyle w:val="BodyText"/>
      </w:pPr>
      <w:r>
        <w:t xml:space="preserve">Good post here: </w:t>
      </w:r>
      <w:hyperlink r:id="rId117" w:history="1">
        <w:r w:rsidRPr="0077669C">
          <w:rPr>
            <w:rStyle w:val="Hyperlink"/>
          </w:rPr>
          <w:t>http://forums.arcgis.com/threads/31695-Conflict-arcpy-(Arc-10)-and-gdal?highlight=gdal</w:t>
        </w:r>
      </w:hyperlink>
    </w:p>
    <w:p w14:paraId="66C629AA" w14:textId="77777777" w:rsidR="00F23B90" w:rsidRDefault="00F23B90" w:rsidP="000E5536">
      <w:pPr>
        <w:pStyle w:val="BodyText2"/>
      </w:pPr>
      <w:r>
        <w:t>The gdal library is in 3 places including here: 'C:\Program Files (x86)\ArcGIS\Desktop10.0\Bin\gdal16.dll'</w:t>
      </w:r>
    </w:p>
    <w:p w14:paraId="5B395D76" w14:textId="77777777" w:rsidR="00F23B90" w:rsidRDefault="00F23B90" w:rsidP="000E5536">
      <w:pPr>
        <w:pStyle w:val="BodyText"/>
      </w:pPr>
      <w:r>
        <w:t>Sorting the problem:</w:t>
      </w:r>
    </w:p>
    <w:p w14:paraId="42C357A0" w14:textId="77777777" w:rsidR="00F23B90" w:rsidRDefault="00F23B90" w:rsidP="000E5536">
      <w:pPr>
        <w:pStyle w:val="BodyText"/>
      </w:pPr>
      <w:r>
        <w:t>Michael found the actual gdal packages here: C:\Python26\ArcGIS10.0\Lib\site-packages\gdal</w:t>
      </w:r>
    </w:p>
    <w:p w14:paraId="5B057435" w14:textId="77777777" w:rsidR="00F23B90" w:rsidRDefault="00F23B90" w:rsidP="000E5536">
      <w:pPr>
        <w:pStyle w:val="BodyText"/>
      </w:pPr>
      <w:r>
        <w:t>The file gdal16.dll in C:\Program Files (x86)\ArcGIS\Desktop10.0\Bin is probably the ArcGIS wrapper for GDAL - so we need to reference the gdal files in C:\Python26\ArcGIS10.0\Lib\site-packages\gdal</w:t>
      </w:r>
    </w:p>
    <w:p w14:paraId="7B480259" w14:textId="77777777" w:rsidR="00F23B90" w:rsidRDefault="00F23B90" w:rsidP="000E5536">
      <w:pPr>
        <w:pStyle w:val="BodyText"/>
      </w:pPr>
      <w:r>
        <w:t>In IDLE:</w:t>
      </w:r>
    </w:p>
    <w:p w14:paraId="148EFC28" w14:textId="77777777" w:rsidR="00F23B90" w:rsidRDefault="00F23B90" w:rsidP="000E5536">
      <w:pPr>
        <w:pStyle w:val="BodyText"/>
      </w:pPr>
      <w:r>
        <w:t>import sys</w:t>
      </w:r>
    </w:p>
    <w:p w14:paraId="4C6C4CB1" w14:textId="77777777" w:rsidR="00F23B90" w:rsidRDefault="00F23B90" w:rsidP="000E5536">
      <w:pPr>
        <w:pStyle w:val="BodyText2"/>
      </w:pPr>
      <w:r>
        <w:t>sys.path.append(r"C:\Python26\ArcGIS10.0\Lib\site-packages\gdal")</w:t>
      </w:r>
    </w:p>
    <w:p w14:paraId="71C70B0C" w14:textId="77777777" w:rsidR="00F23B90" w:rsidRDefault="00F23B90" w:rsidP="000E5536">
      <w:pPr>
        <w:pStyle w:val="BodyText"/>
      </w:pPr>
      <w:r>
        <w:t>BUT, GDAL is still not working on my Desktop</w:t>
      </w:r>
    </w:p>
    <w:p w14:paraId="7BFFC903" w14:textId="77777777" w:rsidR="00F23B90" w:rsidRDefault="00F23B90" w:rsidP="000E5536">
      <w:pPr>
        <w:pStyle w:val="BodyText2"/>
      </w:pPr>
      <w:r>
        <w:t>If I open FWTools 2.4.7 | FWTools Shell and type: 'import gdal' it finds it OK, but if I do this in ArcGIS it cant find it!</w:t>
      </w:r>
    </w:p>
    <w:p w14:paraId="1ECF6975" w14:textId="77777777" w:rsidR="00F23B90" w:rsidRDefault="00F23B90" w:rsidP="000E5536">
      <w:pPr>
        <w:pStyle w:val="BodyText2"/>
      </w:pPr>
      <w:r>
        <w:t>On cruise I can see that the gdal files are in the following path:</w:t>
      </w:r>
    </w:p>
    <w:p w14:paraId="160D809A" w14:textId="77777777" w:rsidR="00F23B90" w:rsidRDefault="00F23B90" w:rsidP="000E5536">
      <w:pPr>
        <w:pStyle w:val="Code"/>
      </w:pPr>
      <w:r>
        <w:t>sys.path</w:t>
      </w:r>
    </w:p>
    <w:p w14:paraId="1F0B5848" w14:textId="77777777" w:rsidR="00F23B90" w:rsidRDefault="00F23B90" w:rsidP="000E5536">
      <w:pPr>
        <w:pStyle w:val="Code"/>
      </w:pPr>
      <w:r>
        <w:t>['', '/usr/local/lib64/python2.6/site-packages/GDAL-1.8.0-py2.6-linux-x86_64.egg', ..</w:t>
      </w:r>
    </w:p>
    <w:p w14:paraId="11468ED0" w14:textId="77777777" w:rsidR="00F23B90" w:rsidRDefault="00F23B90" w:rsidP="000E5536">
      <w:pPr>
        <w:pStyle w:val="BodyText2"/>
      </w:pPr>
      <w:r>
        <w:t xml:space="preserve">Typing </w:t>
      </w:r>
      <w:r w:rsidRPr="00FE2908">
        <w:t>gdal.__version__</w:t>
      </w:r>
      <w:r>
        <w:t xml:space="preserve"> gives 1.8.0.</w:t>
      </w:r>
    </w:p>
    <w:p w14:paraId="5AE16E12" w14:textId="77777777" w:rsidR="00F23B90" w:rsidRDefault="00F23B90" w:rsidP="000E5536">
      <w:pPr>
        <w:pStyle w:val="BodyText2"/>
      </w:pPr>
      <w:r>
        <w:t xml:space="preserve">Here are the </w:t>
      </w:r>
      <w:hyperlink r:id="rId118" w:history="1">
        <w:r w:rsidRPr="00181BC7">
          <w:rPr>
            <w:rStyle w:val="Hyperlink"/>
          </w:rPr>
          <w:t>docs</w:t>
        </w:r>
      </w:hyperlink>
      <w:r>
        <w:t xml:space="preserve"> for the GDAL Python bindings.</w:t>
      </w:r>
    </w:p>
    <w:p w14:paraId="15487E56" w14:textId="77777777" w:rsidR="00F23B90" w:rsidRDefault="00F23B90" w:rsidP="000E5536">
      <w:pPr>
        <w:pStyle w:val="BodyText2"/>
      </w:pPr>
      <w:r>
        <w:t>Trying on 8/5/12 using the download for Windows here (</w:t>
      </w:r>
      <w:hyperlink r:id="rId119" w:history="1">
        <w:r>
          <w:rPr>
            <w:rStyle w:val="Hyperlink"/>
          </w:rPr>
          <w:t>http://trac.osgeo.org/osgeo4w/</w:t>
        </w:r>
      </w:hyperlink>
      <w:r>
        <w:t>). Don’t need Admin rights to install.</w:t>
      </w:r>
    </w:p>
    <w:p w14:paraId="19235BE5" w14:textId="77777777" w:rsidR="00F23B90" w:rsidRDefault="00F23B90" w:rsidP="000E5536">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7C8931EF" w14:textId="77777777" w:rsidR="00F23B90" w:rsidRDefault="00F23B90" w:rsidP="000E5536">
      <w:pPr>
        <w:pStyle w:val="Code"/>
      </w:pPr>
      <w:r>
        <w:t>Import gdal</w:t>
      </w:r>
    </w:p>
    <w:p w14:paraId="364DA48C" w14:textId="77777777" w:rsidR="00F23B90" w:rsidRPr="00FE2908" w:rsidRDefault="00F23B90" w:rsidP="000E5536">
      <w:pPr>
        <w:pStyle w:val="BodyText2"/>
      </w:pPr>
      <w:r>
        <w:t xml:space="preserve">And it imports – but none of the ogr or gdal calls seem to work the same as on UNIX – e.g. the ogr.Open(“WFS:http://&lt;url&gt;”) expects a filename. </w:t>
      </w:r>
    </w:p>
    <w:p w14:paraId="5BAE591D" w14:textId="77777777" w:rsidR="00F23B90" w:rsidRDefault="00F23B90" w:rsidP="007D2F52">
      <w:pPr>
        <w:pStyle w:val="Heading4"/>
      </w:pPr>
      <w:bookmarkStart w:id="25" w:name="_Toc315774551"/>
      <w:r>
        <w:t>Using Python</w:t>
      </w:r>
    </w:p>
    <w:p w14:paraId="4A9D8799" w14:textId="77777777" w:rsidR="00F23B90" w:rsidRDefault="00F23B90" w:rsidP="000E5536">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1867DF29" w14:textId="77777777" w:rsidR="00F23B90" w:rsidRPr="00490BF9" w:rsidRDefault="00F23B90" w:rsidP="000E5536">
      <w:pPr>
        <w:pStyle w:val="Code"/>
      </w:pPr>
      <w:r w:rsidRPr="00621E9A">
        <w:t>data4[1].__iadd__(int(math.floor((src_extent[3] - x0) / res)) - 1)</w:t>
      </w:r>
    </w:p>
    <w:p w14:paraId="63E8F4EB" w14:textId="77777777" w:rsidR="00F23B90" w:rsidRPr="00923554" w:rsidRDefault="00F23B90" w:rsidP="000E5536">
      <w:pPr>
        <w:pStyle w:val="Heading5"/>
      </w:pPr>
      <w:r>
        <w:t>Connect to cruise</w:t>
      </w:r>
    </w:p>
    <w:p w14:paraId="7B08D115" w14:textId="77777777" w:rsidR="00F23B90" w:rsidRDefault="00F23B90" w:rsidP="000E5536">
      <w:pPr>
        <w:pStyle w:val="BodyText2"/>
      </w:pPr>
      <w:r>
        <w:t>To access the Python files do one of the following:</w:t>
      </w:r>
    </w:p>
    <w:p w14:paraId="1C49FA2F" w14:textId="77777777" w:rsidR="00F23B90" w:rsidRDefault="00F23B90" w:rsidP="000E5536">
      <w:pPr>
        <w:pStyle w:val="ListBullet2"/>
      </w:pPr>
      <w:r>
        <w:t>Log on to cruise in Putty using your cottaan account and password</w:t>
      </w:r>
    </w:p>
    <w:p w14:paraId="5D0F91BF" w14:textId="77777777" w:rsidR="00F23B90" w:rsidRDefault="00F23B90" w:rsidP="000E5536">
      <w:pPr>
        <w:pStyle w:val="Code"/>
      </w:pPr>
      <w:r w:rsidRPr="00CE0688">
        <w:t>cottaan@cruise:~&gt; cd code</w:t>
      </w:r>
    </w:p>
    <w:p w14:paraId="395740D3" w14:textId="77777777" w:rsidR="00F23B90" w:rsidRPr="00CC546A" w:rsidRDefault="00F23B90" w:rsidP="000E5536">
      <w:pPr>
        <w:pStyle w:val="Code"/>
      </w:pPr>
      <w:r w:rsidRPr="00CC546A">
        <w:lastRenderedPageBreak/>
        <w:t>cottaan@cruise:~/code&gt; ls</w:t>
      </w:r>
    </w:p>
    <w:p w14:paraId="635EC2D4" w14:textId="77777777" w:rsidR="00F23B90" w:rsidRDefault="00F23B90" w:rsidP="000E5536">
      <w:pPr>
        <w:pStyle w:val="Code"/>
      </w:pPr>
      <w:r w:rsidRPr="00CC546A">
        <w:t>dbconnect.py  dbconnect.pyc  gdal_mp.py  gdal_species_raster2.py  gdal_species_raster2.pyc  GetCellCountsZipped.py  mp_load.py</w:t>
      </w:r>
    </w:p>
    <w:p w14:paraId="45653999" w14:textId="77777777" w:rsidR="00F23B90" w:rsidRDefault="00F23B90" w:rsidP="000E5536">
      <w:pPr>
        <w:pStyle w:val="ListBullet2"/>
      </w:pPr>
      <w:r>
        <w:t xml:space="preserve">Or access cruise using Aptanas Remote System and navigate to: </w:t>
      </w:r>
      <w:r w:rsidRPr="00B956FC">
        <w:t>/net/depp/exports/homes/cottaan/code</w:t>
      </w:r>
    </w:p>
    <w:p w14:paraId="575F82B7" w14:textId="77777777" w:rsidR="00F23B90" w:rsidRDefault="00F23B90" w:rsidP="000E5536">
      <w:pPr>
        <w:pStyle w:val="Heading5"/>
      </w:pPr>
      <w:r>
        <w:t>Rasterise the Red List Data</w:t>
      </w:r>
    </w:p>
    <w:p w14:paraId="0626820C" w14:textId="77777777" w:rsidR="00F23B90" w:rsidRDefault="00F23B90" w:rsidP="000E5536">
      <w:pPr>
        <w:pStyle w:val="Heading6"/>
      </w:pPr>
      <w:r>
        <w:t>Preparing zipped Numpy files for loading into PostGIS</w:t>
      </w:r>
    </w:p>
    <w:p w14:paraId="0E57B87D" w14:textId="77777777" w:rsidR="00F23B90" w:rsidRDefault="00F23B90" w:rsidP="000E5536">
      <w:pPr>
        <w:pStyle w:val="BodyText2"/>
      </w:pPr>
      <w:r>
        <w:t>Here is an example call:</w:t>
      </w:r>
    </w:p>
    <w:p w14:paraId="564D5ABE" w14:textId="77777777" w:rsidR="00F23B90" w:rsidRDefault="00F23B90" w:rsidP="00D96B97">
      <w:pPr>
        <w:pStyle w:val="Unix"/>
      </w:pPr>
      <w:r w:rsidRPr="00490BF9">
        <w:t>cottaan@cruise:~/code&gt; python code/gdal_mp.py -t species -d borneo -e 12114000,-468600,13278500,787000</w:t>
      </w:r>
    </w:p>
    <w:p w14:paraId="709F01DD" w14:textId="77777777" w:rsidR="00F23B90" w:rsidRDefault="00F23B90" w:rsidP="000E5536">
      <w:pPr>
        <w:pStyle w:val="BodyText2"/>
      </w:pPr>
      <w:r>
        <w:t>This calls gdal_species_raster2.main which converts the polygon in PostGIS to a raster in memory and then outputs the NumPy sparse array. You can use the GetCellCountsZipped function to see how many records this is:</w:t>
      </w:r>
    </w:p>
    <w:p w14:paraId="1F176922" w14:textId="77777777" w:rsidR="00F23B90" w:rsidRDefault="00F23B90" w:rsidP="00D96B97">
      <w:pPr>
        <w:pStyle w:val="Unix"/>
      </w:pPr>
      <w:r w:rsidRPr="00483381">
        <w:t>cottaan@cruise:~/code&gt; python GetCellCountsZipped.py &gt;borneo.csv</w:t>
      </w:r>
    </w:p>
    <w:p w14:paraId="6028FBEA" w14:textId="77777777" w:rsidR="00F23B90" w:rsidRDefault="00F23B90" w:rsidP="000E5536">
      <w:pPr>
        <w:pStyle w:val="Heading6"/>
      </w:pPr>
      <w:r>
        <w:t>Preparing zipped CSV files for loading into Hadoop</w:t>
      </w:r>
    </w:p>
    <w:p w14:paraId="1F55338D" w14:textId="77777777" w:rsidR="00F23B90" w:rsidRDefault="00F23B90" w:rsidP="000E5536">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22A75F26" w14:textId="77777777" w:rsidR="00F23B90" w:rsidRDefault="00F23B90" w:rsidP="000E5536">
      <w:pPr>
        <w:pStyle w:val="BodyText2"/>
      </w:pPr>
      <w:r>
        <w:t>The following attributes will be output:</w:t>
      </w:r>
    </w:p>
    <w:p w14:paraId="09F9EDC1" w14:textId="77777777" w:rsidR="00F23B90" w:rsidRDefault="00F23B90" w:rsidP="000E5536">
      <w:pPr>
        <w:pStyle w:val="BodyText2"/>
      </w:pPr>
    </w:p>
    <w:tbl>
      <w:tblPr>
        <w:tblStyle w:val="TableGrid"/>
        <w:tblW w:w="0" w:type="auto"/>
        <w:tblLook w:val="04A0" w:firstRow="1" w:lastRow="0" w:firstColumn="1" w:lastColumn="0" w:noHBand="0" w:noVBand="1"/>
      </w:tblPr>
      <w:tblGrid>
        <w:gridCol w:w="1920"/>
        <w:gridCol w:w="7430"/>
      </w:tblGrid>
      <w:tr w:rsidR="00F23B90" w:rsidRPr="00B176C7" w14:paraId="09A1E3D0" w14:textId="77777777" w:rsidTr="0056240B">
        <w:trPr>
          <w:trHeight w:hRule="exact" w:val="227"/>
        </w:trPr>
        <w:tc>
          <w:tcPr>
            <w:tcW w:w="1951" w:type="dxa"/>
          </w:tcPr>
          <w:p w14:paraId="5422BA63" w14:textId="77777777" w:rsidR="00F23B90" w:rsidRPr="00B176C7" w:rsidRDefault="00F23B90" w:rsidP="000E5536">
            <w:pPr>
              <w:pStyle w:val="Tiny"/>
            </w:pPr>
            <w:r w:rsidRPr="00B176C7">
              <w:t>Attribute</w:t>
            </w:r>
          </w:p>
        </w:tc>
        <w:tc>
          <w:tcPr>
            <w:tcW w:w="7625" w:type="dxa"/>
          </w:tcPr>
          <w:p w14:paraId="5355476C" w14:textId="77777777" w:rsidR="00F23B90" w:rsidRPr="00B176C7" w:rsidRDefault="00F23B90" w:rsidP="000E5536">
            <w:pPr>
              <w:pStyle w:val="Tiny"/>
            </w:pPr>
            <w:r w:rsidRPr="00B176C7">
              <w:t>Description</w:t>
            </w:r>
          </w:p>
        </w:tc>
      </w:tr>
      <w:tr w:rsidR="00F23B90" w:rsidRPr="00B176C7" w14:paraId="5848028D" w14:textId="77777777" w:rsidTr="0056240B">
        <w:trPr>
          <w:trHeight w:hRule="exact" w:val="227"/>
        </w:trPr>
        <w:tc>
          <w:tcPr>
            <w:tcW w:w="1951" w:type="dxa"/>
          </w:tcPr>
          <w:p w14:paraId="22AD536B" w14:textId="77777777" w:rsidR="00F23B90" w:rsidRPr="00B176C7" w:rsidRDefault="00F23B90" w:rsidP="000E5536">
            <w:pPr>
              <w:pStyle w:val="Tiny"/>
            </w:pPr>
            <w:r w:rsidRPr="00B176C7">
              <w:t>quadkey</w:t>
            </w:r>
          </w:p>
        </w:tc>
        <w:tc>
          <w:tcPr>
            <w:tcW w:w="7625" w:type="dxa"/>
          </w:tcPr>
          <w:p w14:paraId="6E65F3D4" w14:textId="77777777" w:rsidR="00F23B90" w:rsidRPr="00B176C7" w:rsidRDefault="00F23B90" w:rsidP="000E5536">
            <w:pPr>
              <w:pStyle w:val="Tiny"/>
            </w:pPr>
            <w:r w:rsidRPr="00B176C7">
              <w:t>Hash key that is unique for the 1Km square</w:t>
            </w:r>
          </w:p>
        </w:tc>
      </w:tr>
      <w:tr w:rsidR="00F23B90" w:rsidRPr="00B176C7" w14:paraId="3E61A252" w14:textId="77777777" w:rsidTr="0056240B">
        <w:trPr>
          <w:trHeight w:hRule="exact" w:val="227"/>
        </w:trPr>
        <w:tc>
          <w:tcPr>
            <w:tcW w:w="1951" w:type="dxa"/>
          </w:tcPr>
          <w:p w14:paraId="5D96C2D9" w14:textId="77777777" w:rsidR="00F23B90" w:rsidRPr="00B176C7" w:rsidRDefault="00F23B90" w:rsidP="000E5536">
            <w:pPr>
              <w:pStyle w:val="Tiny"/>
            </w:pPr>
            <w:r w:rsidRPr="00B176C7">
              <w:t>x</w:t>
            </w:r>
          </w:p>
        </w:tc>
        <w:tc>
          <w:tcPr>
            <w:tcW w:w="7625" w:type="dxa"/>
          </w:tcPr>
          <w:p w14:paraId="7BBDE0AF" w14:textId="77777777" w:rsidR="00F23B90" w:rsidRPr="00B176C7" w:rsidRDefault="00F23B90" w:rsidP="000E5536">
            <w:pPr>
              <w:pStyle w:val="Tiny"/>
            </w:pPr>
            <w:r w:rsidRPr="00B176C7">
              <w:t>Tile x coordinate</w:t>
            </w:r>
          </w:p>
        </w:tc>
      </w:tr>
      <w:tr w:rsidR="00F23B90" w:rsidRPr="00B176C7" w14:paraId="477FD57E" w14:textId="77777777" w:rsidTr="0056240B">
        <w:trPr>
          <w:trHeight w:hRule="exact" w:val="227"/>
        </w:trPr>
        <w:tc>
          <w:tcPr>
            <w:tcW w:w="1951" w:type="dxa"/>
          </w:tcPr>
          <w:p w14:paraId="429CEA4C" w14:textId="77777777" w:rsidR="00F23B90" w:rsidRPr="00B176C7" w:rsidRDefault="00F23B90" w:rsidP="000E5536">
            <w:pPr>
              <w:pStyle w:val="Tiny"/>
            </w:pPr>
            <w:r w:rsidRPr="00B176C7">
              <w:t>y</w:t>
            </w:r>
          </w:p>
        </w:tc>
        <w:tc>
          <w:tcPr>
            <w:tcW w:w="7625" w:type="dxa"/>
          </w:tcPr>
          <w:p w14:paraId="18D53C87" w14:textId="77777777" w:rsidR="00F23B90" w:rsidRPr="00B176C7" w:rsidRDefault="00F23B90" w:rsidP="000E5536">
            <w:pPr>
              <w:pStyle w:val="Tiny"/>
            </w:pPr>
            <w:r w:rsidRPr="00B176C7">
              <w:t>Tile y coordinate</w:t>
            </w:r>
          </w:p>
        </w:tc>
      </w:tr>
      <w:tr w:rsidR="00F23B90" w:rsidRPr="00B176C7" w14:paraId="20539132" w14:textId="77777777" w:rsidTr="0056240B">
        <w:trPr>
          <w:trHeight w:hRule="exact" w:val="227"/>
        </w:trPr>
        <w:tc>
          <w:tcPr>
            <w:tcW w:w="1951" w:type="dxa"/>
          </w:tcPr>
          <w:p w14:paraId="0E2E236F" w14:textId="77777777" w:rsidR="00F23B90" w:rsidRPr="00B176C7" w:rsidRDefault="00F23B90" w:rsidP="000E5536">
            <w:pPr>
              <w:pStyle w:val="Tiny"/>
            </w:pPr>
            <w:r w:rsidRPr="00B176C7">
              <w:t>typeid</w:t>
            </w:r>
          </w:p>
        </w:tc>
        <w:tc>
          <w:tcPr>
            <w:tcW w:w="7625" w:type="dxa"/>
          </w:tcPr>
          <w:p w14:paraId="1B1218F1" w14:textId="77777777" w:rsidR="00F23B90" w:rsidRPr="00B176C7" w:rsidRDefault="00F23B90" w:rsidP="000E5536">
            <w:pPr>
              <w:pStyle w:val="Tiny"/>
            </w:pPr>
            <w:r w:rsidRPr="00B176C7">
              <w:t>Flag to indicate what the records relates to, e.g. 1=species, 2=PA, 3=country etc.</w:t>
            </w:r>
          </w:p>
        </w:tc>
      </w:tr>
      <w:tr w:rsidR="00F23B90" w:rsidRPr="00B176C7" w14:paraId="671F86D6" w14:textId="77777777" w:rsidTr="0056240B">
        <w:trPr>
          <w:trHeight w:hRule="exact" w:val="227"/>
        </w:trPr>
        <w:tc>
          <w:tcPr>
            <w:tcW w:w="1951" w:type="dxa"/>
          </w:tcPr>
          <w:p w14:paraId="40F5F51E" w14:textId="77777777" w:rsidR="00F23B90" w:rsidRPr="00B176C7" w:rsidRDefault="00F23B90" w:rsidP="000E5536">
            <w:pPr>
              <w:pStyle w:val="Tiny"/>
            </w:pPr>
            <w:r w:rsidRPr="00B176C7">
              <w:t>speciesid</w:t>
            </w:r>
          </w:p>
        </w:tc>
        <w:tc>
          <w:tcPr>
            <w:tcW w:w="7625" w:type="dxa"/>
          </w:tcPr>
          <w:p w14:paraId="36C96474" w14:textId="77777777" w:rsidR="00F23B90" w:rsidRPr="00B176C7" w:rsidRDefault="00F23B90" w:rsidP="000E5536">
            <w:pPr>
              <w:pStyle w:val="Tiny"/>
            </w:pPr>
            <w:r w:rsidRPr="00B176C7">
              <w:t>Unique identifier for the species</w:t>
            </w:r>
          </w:p>
        </w:tc>
      </w:tr>
      <w:tr w:rsidR="00F23B90" w:rsidRPr="00B176C7" w14:paraId="5FC9EAC3" w14:textId="77777777" w:rsidTr="0056240B">
        <w:trPr>
          <w:trHeight w:hRule="exact" w:val="227"/>
        </w:trPr>
        <w:tc>
          <w:tcPr>
            <w:tcW w:w="1951" w:type="dxa"/>
          </w:tcPr>
          <w:p w14:paraId="3F84B1A2" w14:textId="77777777" w:rsidR="00F23B90" w:rsidRPr="00B176C7" w:rsidRDefault="00F23B90" w:rsidP="000E5536">
            <w:pPr>
              <w:pStyle w:val="Tiny"/>
            </w:pPr>
            <w:r w:rsidRPr="00B176C7">
              <w:t>species_att</w:t>
            </w:r>
          </w:p>
        </w:tc>
        <w:tc>
          <w:tcPr>
            <w:tcW w:w="7625" w:type="dxa"/>
          </w:tcPr>
          <w:p w14:paraId="609F7149" w14:textId="77777777" w:rsidR="00F23B90" w:rsidRPr="00B176C7" w:rsidRDefault="00F23B90" w:rsidP="000E5536">
            <w:pPr>
              <w:pStyle w:val="Tiny"/>
            </w:pPr>
            <w:r w:rsidRPr="00B176C7">
              <w:t>Attribute for the species -  e.g. probably extant, possibly extant</w:t>
            </w:r>
          </w:p>
        </w:tc>
      </w:tr>
      <w:tr w:rsidR="00F23B90" w:rsidRPr="00B176C7" w14:paraId="0C6774EB" w14:textId="77777777" w:rsidTr="0056240B">
        <w:trPr>
          <w:trHeight w:hRule="exact" w:val="227"/>
        </w:trPr>
        <w:tc>
          <w:tcPr>
            <w:tcW w:w="1951" w:type="dxa"/>
          </w:tcPr>
          <w:p w14:paraId="60403499" w14:textId="77777777" w:rsidR="00F23B90" w:rsidRPr="00B176C7" w:rsidRDefault="00F23B90" w:rsidP="000E5536">
            <w:pPr>
              <w:pStyle w:val="Tiny"/>
            </w:pPr>
            <w:r w:rsidRPr="00B176C7">
              <w:t>kingdom</w:t>
            </w:r>
          </w:p>
        </w:tc>
        <w:tc>
          <w:tcPr>
            <w:tcW w:w="7625" w:type="dxa"/>
          </w:tcPr>
          <w:p w14:paraId="1A2EB1CB" w14:textId="77777777" w:rsidR="00F23B90" w:rsidRPr="00B176C7" w:rsidRDefault="00F23B90" w:rsidP="000E5536">
            <w:pPr>
              <w:pStyle w:val="Tiny"/>
            </w:pPr>
          </w:p>
        </w:tc>
      </w:tr>
      <w:tr w:rsidR="00F23B90" w:rsidRPr="00B176C7" w14:paraId="3E4E384F" w14:textId="77777777" w:rsidTr="0056240B">
        <w:trPr>
          <w:trHeight w:hRule="exact" w:val="227"/>
        </w:trPr>
        <w:tc>
          <w:tcPr>
            <w:tcW w:w="1951" w:type="dxa"/>
          </w:tcPr>
          <w:p w14:paraId="77FD0960" w14:textId="77777777" w:rsidR="00F23B90" w:rsidRPr="00B176C7" w:rsidRDefault="00F23B90" w:rsidP="000E5536">
            <w:pPr>
              <w:pStyle w:val="Tiny"/>
            </w:pPr>
            <w:r w:rsidRPr="00B176C7">
              <w:t>phylum</w:t>
            </w:r>
          </w:p>
        </w:tc>
        <w:tc>
          <w:tcPr>
            <w:tcW w:w="7625" w:type="dxa"/>
          </w:tcPr>
          <w:p w14:paraId="415D95F2" w14:textId="77777777" w:rsidR="00F23B90" w:rsidRPr="00B176C7" w:rsidRDefault="00F23B90" w:rsidP="000E5536">
            <w:pPr>
              <w:pStyle w:val="Tiny"/>
            </w:pPr>
          </w:p>
        </w:tc>
      </w:tr>
      <w:tr w:rsidR="00F23B90" w:rsidRPr="00B176C7" w14:paraId="582B4BEE" w14:textId="77777777" w:rsidTr="0056240B">
        <w:trPr>
          <w:trHeight w:hRule="exact" w:val="227"/>
        </w:trPr>
        <w:tc>
          <w:tcPr>
            <w:tcW w:w="1951" w:type="dxa"/>
          </w:tcPr>
          <w:p w14:paraId="59D30EE8" w14:textId="77777777" w:rsidR="00F23B90" w:rsidRPr="00B176C7" w:rsidRDefault="00F23B90" w:rsidP="000E5536">
            <w:pPr>
              <w:pStyle w:val="Tiny"/>
            </w:pPr>
            <w:r w:rsidRPr="00B176C7">
              <w:t>class</w:t>
            </w:r>
          </w:p>
        </w:tc>
        <w:tc>
          <w:tcPr>
            <w:tcW w:w="7625" w:type="dxa"/>
          </w:tcPr>
          <w:p w14:paraId="10EFBCD1" w14:textId="77777777" w:rsidR="00F23B90" w:rsidRPr="00B176C7" w:rsidRDefault="00F23B90" w:rsidP="000E5536">
            <w:pPr>
              <w:pStyle w:val="Tiny"/>
            </w:pPr>
          </w:p>
        </w:tc>
      </w:tr>
      <w:tr w:rsidR="00F23B90" w:rsidRPr="00B176C7" w14:paraId="61C06BCF" w14:textId="77777777" w:rsidTr="0056240B">
        <w:trPr>
          <w:trHeight w:hRule="exact" w:val="227"/>
        </w:trPr>
        <w:tc>
          <w:tcPr>
            <w:tcW w:w="1951" w:type="dxa"/>
          </w:tcPr>
          <w:p w14:paraId="100CD789" w14:textId="77777777" w:rsidR="00F23B90" w:rsidRPr="00B176C7" w:rsidRDefault="00F23B90" w:rsidP="000E5536">
            <w:pPr>
              <w:pStyle w:val="Tiny"/>
            </w:pPr>
            <w:r w:rsidRPr="00B176C7">
              <w:t>order</w:t>
            </w:r>
          </w:p>
        </w:tc>
        <w:tc>
          <w:tcPr>
            <w:tcW w:w="7625" w:type="dxa"/>
          </w:tcPr>
          <w:p w14:paraId="57B54FBA" w14:textId="77777777" w:rsidR="00F23B90" w:rsidRPr="00B176C7" w:rsidRDefault="00F23B90" w:rsidP="000E5536">
            <w:pPr>
              <w:pStyle w:val="Tiny"/>
            </w:pPr>
          </w:p>
        </w:tc>
      </w:tr>
      <w:tr w:rsidR="00F23B90" w:rsidRPr="00B176C7" w14:paraId="3FC9E007" w14:textId="77777777" w:rsidTr="0056240B">
        <w:trPr>
          <w:trHeight w:hRule="exact" w:val="227"/>
        </w:trPr>
        <w:tc>
          <w:tcPr>
            <w:tcW w:w="1951" w:type="dxa"/>
          </w:tcPr>
          <w:p w14:paraId="2DF4CADA" w14:textId="77777777" w:rsidR="00F23B90" w:rsidRPr="00B176C7" w:rsidRDefault="00F23B90" w:rsidP="000E5536">
            <w:pPr>
              <w:pStyle w:val="Tiny"/>
            </w:pPr>
            <w:r w:rsidRPr="00B176C7">
              <w:t>family</w:t>
            </w:r>
          </w:p>
        </w:tc>
        <w:tc>
          <w:tcPr>
            <w:tcW w:w="7625" w:type="dxa"/>
          </w:tcPr>
          <w:p w14:paraId="2316E131" w14:textId="77777777" w:rsidR="00F23B90" w:rsidRPr="00B176C7" w:rsidRDefault="00F23B90" w:rsidP="000E5536">
            <w:pPr>
              <w:pStyle w:val="Tiny"/>
            </w:pPr>
          </w:p>
        </w:tc>
      </w:tr>
      <w:tr w:rsidR="00F23B90" w:rsidRPr="00B176C7" w14:paraId="3599ED44" w14:textId="77777777" w:rsidTr="0056240B">
        <w:trPr>
          <w:trHeight w:hRule="exact" w:val="227"/>
        </w:trPr>
        <w:tc>
          <w:tcPr>
            <w:tcW w:w="1951" w:type="dxa"/>
          </w:tcPr>
          <w:p w14:paraId="3EA45478" w14:textId="77777777" w:rsidR="00F23B90" w:rsidRPr="00B176C7" w:rsidRDefault="00F23B90" w:rsidP="000E5536">
            <w:pPr>
              <w:pStyle w:val="Tiny"/>
            </w:pPr>
            <w:r w:rsidRPr="00B176C7">
              <w:t>genus</w:t>
            </w:r>
          </w:p>
        </w:tc>
        <w:tc>
          <w:tcPr>
            <w:tcW w:w="7625" w:type="dxa"/>
          </w:tcPr>
          <w:p w14:paraId="414956F6" w14:textId="77777777" w:rsidR="00F23B90" w:rsidRPr="00B176C7" w:rsidRDefault="00F23B90" w:rsidP="000E5536">
            <w:pPr>
              <w:pStyle w:val="Tiny"/>
            </w:pPr>
          </w:p>
        </w:tc>
      </w:tr>
      <w:tr w:rsidR="00F23B90" w:rsidRPr="00B176C7" w14:paraId="62D63837" w14:textId="77777777" w:rsidTr="0056240B">
        <w:trPr>
          <w:trHeight w:hRule="exact" w:val="227"/>
        </w:trPr>
        <w:tc>
          <w:tcPr>
            <w:tcW w:w="1951" w:type="dxa"/>
          </w:tcPr>
          <w:p w14:paraId="6D3011A2" w14:textId="77777777" w:rsidR="00F23B90" w:rsidRPr="00B176C7" w:rsidRDefault="00F23B90" w:rsidP="000E5536">
            <w:pPr>
              <w:pStyle w:val="Tiny"/>
            </w:pPr>
            <w:r w:rsidRPr="00B176C7">
              <w:t>species</w:t>
            </w:r>
          </w:p>
        </w:tc>
        <w:tc>
          <w:tcPr>
            <w:tcW w:w="7625" w:type="dxa"/>
          </w:tcPr>
          <w:p w14:paraId="68215C13" w14:textId="77777777" w:rsidR="00F23B90" w:rsidRPr="00B176C7" w:rsidRDefault="00F23B90" w:rsidP="000E5536">
            <w:pPr>
              <w:pStyle w:val="Tiny"/>
            </w:pPr>
          </w:p>
        </w:tc>
      </w:tr>
      <w:tr w:rsidR="00F23B90" w:rsidRPr="00B176C7" w14:paraId="2C54CA41" w14:textId="77777777" w:rsidTr="0056240B">
        <w:trPr>
          <w:trHeight w:hRule="exact" w:val="227"/>
        </w:trPr>
        <w:tc>
          <w:tcPr>
            <w:tcW w:w="1951" w:type="dxa"/>
          </w:tcPr>
          <w:p w14:paraId="4F3784B9" w14:textId="77777777" w:rsidR="00F23B90" w:rsidRPr="00B176C7" w:rsidRDefault="00F23B90" w:rsidP="000E5536">
            <w:pPr>
              <w:pStyle w:val="Tiny"/>
            </w:pPr>
            <w:r w:rsidRPr="00B176C7">
              <w:t>status</w:t>
            </w:r>
          </w:p>
        </w:tc>
        <w:tc>
          <w:tcPr>
            <w:tcW w:w="7625" w:type="dxa"/>
          </w:tcPr>
          <w:p w14:paraId="1FEB98E2" w14:textId="77777777" w:rsidR="00F23B90" w:rsidRPr="00B176C7" w:rsidRDefault="00F23B90" w:rsidP="000E5536">
            <w:pPr>
              <w:pStyle w:val="Tiny"/>
            </w:pPr>
          </w:p>
        </w:tc>
      </w:tr>
    </w:tbl>
    <w:p w14:paraId="4BDFE346" w14:textId="77777777" w:rsidR="00F23B90" w:rsidRDefault="00F23B90" w:rsidP="000E5536">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671ECF17" w14:textId="77777777" w:rsidR="00F23B90" w:rsidRDefault="00F23B90" w:rsidP="000E5536">
      <w:pPr>
        <w:pStyle w:val="BodyText2"/>
      </w:pPr>
      <w:r>
        <w:t>Trying to run the gdal_mp on my machine fails as it cant find the osgeo library. It fails on from osgeo import ...</w:t>
      </w:r>
    </w:p>
    <w:p w14:paraId="23FB9D51" w14:textId="77777777" w:rsidR="00F23B90" w:rsidRDefault="00F23B90" w:rsidP="000E5536">
      <w:pPr>
        <w:pStyle w:val="BodyText2"/>
      </w:pPr>
      <w:r>
        <w:t>On cruise the osgeo stuff i think is in here:</w:t>
      </w:r>
    </w:p>
    <w:p w14:paraId="06CEFEDA" w14:textId="77777777" w:rsidR="00F23B90" w:rsidRDefault="003630B2" w:rsidP="000E5536">
      <w:pPr>
        <w:pStyle w:val="BodyText"/>
      </w:pPr>
      <w:hyperlink r:id="rId120" w:history="1">
        <w:r w:rsidR="00F23B90" w:rsidRPr="00010837">
          <w:rPr>
            <w:rStyle w:val="Hyperlink"/>
          </w:rPr>
          <w:t>cottaan@cruise:/usr/lib64/python2.6/site-packages/osgeo</w:t>
        </w:r>
      </w:hyperlink>
      <w:r w:rsidR="00F23B90" w:rsidRPr="006461D7">
        <w:t>&gt;</w:t>
      </w:r>
    </w:p>
    <w:p w14:paraId="4E139D2D" w14:textId="77777777" w:rsidR="00F23B90" w:rsidRDefault="00F23B90" w:rsidP="000E5536">
      <w:pPr>
        <w:pStyle w:val="BodyText2"/>
      </w:pPr>
      <w:r>
        <w:t>On my desktop machine the osgeo folder is not present in the python folder:</w:t>
      </w:r>
    </w:p>
    <w:p w14:paraId="6181B916" w14:textId="77777777" w:rsidR="00F23B90" w:rsidRDefault="00F23B90" w:rsidP="000E5536">
      <w:pPr>
        <w:pStyle w:val="BodyText"/>
      </w:pPr>
      <w:r w:rsidRPr="0082591D">
        <w:t>C:\Python26\ArcGIS10.0\Lib\site-packages</w:t>
      </w:r>
    </w:p>
    <w:p w14:paraId="48A676DB" w14:textId="77777777" w:rsidR="00F23B90" w:rsidRDefault="00F23B90" w:rsidP="000E5536">
      <w:pPr>
        <w:pStyle w:val="BodyText"/>
      </w:pPr>
      <w:r>
        <w:t>But is is present in the following folder:</w:t>
      </w:r>
    </w:p>
    <w:p w14:paraId="352A7EAF" w14:textId="77777777" w:rsidR="00F23B90" w:rsidRDefault="00F23B90" w:rsidP="000E5536">
      <w:pPr>
        <w:pStyle w:val="BodyText"/>
      </w:pPr>
      <w:r w:rsidRPr="00490B3D">
        <w:t>C:\Python26\ArcGIS10.0\Lib\site-packages\gdal\osgeo</w:t>
      </w:r>
    </w:p>
    <w:p w14:paraId="3A4AD239" w14:textId="77777777" w:rsidR="00F23B90" w:rsidRDefault="00F23B90" w:rsidP="000E5536">
      <w:pPr>
        <w:pStyle w:val="BodyText"/>
      </w:pPr>
      <w:r>
        <w:t>Adding the gdal path using:</w:t>
      </w:r>
    </w:p>
    <w:p w14:paraId="636F9598" w14:textId="77777777" w:rsidR="00F23B90" w:rsidRDefault="00F23B90" w:rsidP="000E5536">
      <w:pPr>
        <w:pStyle w:val="Code"/>
      </w:pPr>
      <w:r>
        <w:t>sys.path.append(r"C:\Python26\ArcGIS10.0\Lib\site-packages\gdal")</w:t>
      </w:r>
    </w:p>
    <w:p w14:paraId="4ACACD99" w14:textId="77777777" w:rsidR="00F23B90" w:rsidRDefault="00F23B90" w:rsidP="000E5536">
      <w:pPr>
        <w:pStyle w:val="BodyText2"/>
      </w:pPr>
      <w:r>
        <w:t>But it gives the error no module named _gdal. I think it is not installing properly on Windows so resorting to doing the dev on cruise using Aptana. Test script is:</w:t>
      </w:r>
    </w:p>
    <w:p w14:paraId="613E3734" w14:textId="77777777" w:rsidR="00F23B90" w:rsidRDefault="00F23B90" w:rsidP="000E5536">
      <w:pPr>
        <w:pStyle w:val="Code"/>
      </w:pPr>
      <w:r w:rsidRPr="00671F29">
        <w:t>python gdal_mp.py -t species -d borneo -l 17975</w:t>
      </w:r>
    </w:p>
    <w:p w14:paraId="2AD8B0D1" w14:textId="77777777" w:rsidR="00F23B90" w:rsidRDefault="00F23B90" w:rsidP="000E5536">
      <w:pPr>
        <w:pStyle w:val="BodyText2"/>
      </w:pPr>
      <w:r>
        <w:t>Refactoring the code for species.</w:t>
      </w:r>
    </w:p>
    <w:p w14:paraId="5603FD1E" w14:textId="77777777" w:rsidR="00F23B90" w:rsidRDefault="00F23B90" w:rsidP="000E5536">
      <w:pPr>
        <w:pStyle w:val="BodyText2"/>
      </w:pPr>
      <w:r>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10"/>
        <w:gridCol w:w="3075"/>
        <w:gridCol w:w="3075"/>
      </w:tblGrid>
      <w:tr w:rsidR="00F23B90" w:rsidRPr="00F86A56" w14:paraId="2462BFCC"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21254C4" w14:textId="77777777" w:rsidR="00F23B90" w:rsidRPr="00F86A56" w:rsidRDefault="00F23B90" w:rsidP="000E5536">
            <w:pPr>
              <w:pStyle w:val="BodyText2"/>
            </w:pPr>
            <w:r w:rsidRPr="00F86A56">
              <w:lastRenderedPageBreak/>
              <w:t>Type</w:t>
            </w:r>
          </w:p>
        </w:tc>
        <w:tc>
          <w:tcPr>
            <w:tcW w:w="3146" w:type="dxa"/>
          </w:tcPr>
          <w:p w14:paraId="444AE07C" w14:textId="77777777" w:rsidR="00F23B90" w:rsidRPr="00F86A56" w:rsidRDefault="00F23B90" w:rsidP="000E5536">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0792C380" w14:textId="77777777" w:rsidR="00F23B90" w:rsidRPr="00F86A56" w:rsidRDefault="00F23B90" w:rsidP="000E5536">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F23B90" w:rsidRPr="00F86A56" w14:paraId="74C67760"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B64B4B8" w14:textId="77777777" w:rsidR="00F23B90" w:rsidRPr="00F86A56" w:rsidRDefault="00F23B90" w:rsidP="000E5536">
            <w:pPr>
              <w:pStyle w:val="BodyText2"/>
            </w:pPr>
            <w:r w:rsidRPr="00F86A56">
              <w:t>Unzipped</w:t>
            </w:r>
          </w:p>
        </w:tc>
        <w:tc>
          <w:tcPr>
            <w:tcW w:w="3146" w:type="dxa"/>
          </w:tcPr>
          <w:p w14:paraId="6175FF36" w14:textId="77777777" w:rsidR="00F23B90" w:rsidRPr="00F86A56" w:rsidRDefault="00F23B90" w:rsidP="000E5536">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06CCAAF0" w14:textId="77777777" w:rsidR="00F23B90" w:rsidRPr="00F86A56" w:rsidRDefault="00F23B90" w:rsidP="000E5536">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F23B90" w:rsidRPr="00F86A56" w14:paraId="486D0304"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7CDE94EF" w14:textId="77777777" w:rsidR="00F23B90" w:rsidRPr="00F86A56" w:rsidRDefault="00F23B90" w:rsidP="000E5536">
            <w:pPr>
              <w:pStyle w:val="BodyText2"/>
            </w:pPr>
            <w:r w:rsidRPr="00F86A56">
              <w:t>Zipped</w:t>
            </w:r>
          </w:p>
        </w:tc>
        <w:tc>
          <w:tcPr>
            <w:tcW w:w="3146" w:type="dxa"/>
          </w:tcPr>
          <w:p w14:paraId="020486CB" w14:textId="77777777" w:rsidR="00F23B90" w:rsidRPr="00F86A56" w:rsidRDefault="00F23B90" w:rsidP="000E5536">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02B3D7DE" w14:textId="77777777" w:rsidR="00F23B90" w:rsidRPr="00F86A56" w:rsidRDefault="00F23B90" w:rsidP="000E5536">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F23B90" w:rsidRPr="00F86A56" w14:paraId="7EA020DE"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1919971A" w14:textId="77777777" w:rsidR="00F23B90" w:rsidRPr="00F86A56" w:rsidRDefault="00F23B90" w:rsidP="000E5536">
            <w:pPr>
              <w:pStyle w:val="BodyText2"/>
            </w:pPr>
            <w:r w:rsidRPr="00F86A56">
              <w:t>Unzipped without taxonomy</w:t>
            </w:r>
          </w:p>
        </w:tc>
        <w:tc>
          <w:tcPr>
            <w:tcW w:w="3146" w:type="dxa"/>
          </w:tcPr>
          <w:p w14:paraId="05C68CCD" w14:textId="77777777" w:rsidR="00F23B90" w:rsidRPr="00F86A56" w:rsidRDefault="00F23B90" w:rsidP="000E5536">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2D144B79" w14:textId="77777777" w:rsidR="00F23B90" w:rsidRPr="00F86A56" w:rsidRDefault="00F23B90" w:rsidP="000E5536">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F23B90" w:rsidRPr="00F86A56" w14:paraId="62E94D92"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6019E287" w14:textId="77777777" w:rsidR="00F23B90" w:rsidRPr="00F86A56" w:rsidRDefault="00F23B90" w:rsidP="000E5536">
            <w:pPr>
              <w:pStyle w:val="BodyText2"/>
            </w:pPr>
            <w:r w:rsidRPr="00F86A56">
              <w:t>Zipped without taxonomy</w:t>
            </w:r>
          </w:p>
        </w:tc>
        <w:tc>
          <w:tcPr>
            <w:tcW w:w="3146" w:type="dxa"/>
          </w:tcPr>
          <w:p w14:paraId="5C1434E0" w14:textId="77777777" w:rsidR="00F23B90" w:rsidRPr="00F86A56" w:rsidRDefault="00F23B90" w:rsidP="000E5536">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0E3D5B6E" w14:textId="77777777" w:rsidR="00F23B90" w:rsidRPr="00F86A56" w:rsidRDefault="00F23B90" w:rsidP="000E5536">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2B51C63D" w14:textId="77777777" w:rsidR="00F23B90" w:rsidRDefault="00F23B90" w:rsidP="000E5536">
      <w:pPr>
        <w:pStyle w:val="BodyText2"/>
      </w:pPr>
      <w:r>
        <w:t>GEM IT have given me a folder to write all of the zipped files:</w:t>
      </w:r>
    </w:p>
    <w:p w14:paraId="7B2ED0B9" w14:textId="77777777" w:rsidR="00F23B90" w:rsidRDefault="00F23B90" w:rsidP="00D96B97">
      <w:pPr>
        <w:pStyle w:val="Unix"/>
      </w:pPr>
      <w:r w:rsidRPr="00F502AD">
        <w:t>cottaan@cruise:/exports/monde/GBIFSpeciesFiles&gt;</w:t>
      </w:r>
    </w:p>
    <w:p w14:paraId="4E0A3CBF" w14:textId="77777777" w:rsidR="00F23B90" w:rsidRDefault="00F23B90" w:rsidP="000E5536">
      <w:pPr>
        <w:pStyle w:val="Heading7"/>
      </w:pPr>
      <w:r>
        <w:t>Attempt 1</w:t>
      </w:r>
    </w:p>
    <w:p w14:paraId="79C948D2" w14:textId="77777777" w:rsidR="00F23B90" w:rsidRDefault="00F23B90" w:rsidP="000E5536">
      <w:pPr>
        <w:pStyle w:val="BodyText2"/>
      </w:pPr>
      <w:r>
        <w:t>Started at 12:09 on 11/4/2012. Process 17164 says writing csv data 9 times - for species. Hang on  - its running species ID 20729 lots of times. Species Ids arent unique. STOP!!!</w:t>
      </w:r>
    </w:p>
    <w:p w14:paraId="39FB8D89" w14:textId="77777777" w:rsidR="00F23B90" w:rsidRDefault="00F23B90" w:rsidP="000E5536">
      <w:pPr>
        <w:pStyle w:val="Heading7"/>
      </w:pPr>
      <w:r>
        <w:t>Attempt 2</w:t>
      </w:r>
    </w:p>
    <w:p w14:paraId="02719452" w14:textId="77777777" w:rsidR="00F23B90" w:rsidRDefault="00F23B90" w:rsidP="000E5536">
      <w:pPr>
        <w:pStyle w:val="BodyText2"/>
      </w:pPr>
      <w:r>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5A53AF35" w14:textId="77777777" w:rsidR="00F23B90" w:rsidRDefault="00F23B90" w:rsidP="000E5536">
      <w:pPr>
        <w:pStyle w:val="BodyText2"/>
      </w:pPr>
      <w:r>
        <w:t>((18299/num)*mins)/1440    - in days</w:t>
      </w:r>
    </w:p>
    <w:p w14:paraId="57755E8B" w14:textId="77777777" w:rsidR="00F23B90" w:rsidRDefault="00F23B90" w:rsidP="000E5536">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4CB8E69E" w14:textId="77777777" w:rsidR="00F23B90" w:rsidRDefault="00F23B90" w:rsidP="000E5536">
      <w:pPr>
        <w:pStyle w:val="BodyText2"/>
      </w:pPr>
      <w:r>
        <w:t>When I look at the processes using -p</w:t>
      </w:r>
      <w:r w:rsidRPr="00596DA4">
        <w:t xml:space="preserve"> -fax | grep python</w:t>
      </w:r>
      <w:r>
        <w:t xml:space="preserve"> I see some of them are defunct:</w:t>
      </w:r>
    </w:p>
    <w:p w14:paraId="6C74195B" w14:textId="77777777" w:rsidR="00F23B90" w:rsidRDefault="00F23B90" w:rsidP="00D96B97">
      <w:pPr>
        <w:pStyle w:val="Unix"/>
      </w:pPr>
      <w:r w:rsidRPr="00596DA4">
        <w:t xml:space="preserve">  690 pts/2    Z+    42:30  |               \_ [python] &lt;defunct&gt;</w:t>
      </w:r>
    </w:p>
    <w:p w14:paraId="3CFDAFB8" w14:textId="77777777" w:rsidR="00F23B90" w:rsidRDefault="00F23B90" w:rsidP="000E5536">
      <w:pPr>
        <w:pStyle w:val="BodyText2"/>
      </w:pPr>
      <w:r>
        <w:t>I think this means that the process crashed - i.e. where it was out of memory or something and that process is no longer in use. This is bad.</w:t>
      </w:r>
    </w:p>
    <w:p w14:paraId="6B4B02D4" w14:textId="77777777" w:rsidR="00F23B90" w:rsidRDefault="00F23B90" w:rsidP="000E5536">
      <w:pPr>
        <w:pStyle w:val="BodyText2"/>
      </w:pPr>
      <w:r>
        <w:t xml:space="preserve">Came in in the morning and it had only done 800 species and there were only 3 out of the original 16 processes still running - all the rest said defunct. Need to sort out. Going through the log. </w:t>
      </w:r>
    </w:p>
    <w:p w14:paraId="37B868D1" w14:textId="77777777" w:rsidR="00F23B90" w:rsidRDefault="00F23B90" w:rsidP="000E5536">
      <w:pPr>
        <w:pStyle w:val="BodyText2"/>
      </w:pPr>
      <w:r>
        <w:t>For process 15538 here is the log:</w:t>
      </w:r>
    </w:p>
    <w:p w14:paraId="3899DFAF" w14:textId="77777777" w:rsidR="00F23B90" w:rsidRDefault="00F23B90" w:rsidP="000E5536">
      <w:pPr>
        <w:pStyle w:val="Code"/>
      </w:pPr>
      <w:r>
        <w:t xml:space="preserve">Line 1: </w:t>
      </w:r>
      <w:r>
        <w:tab/>
        <w:t>DEBUG:root:2012-04-11 16:26:57.916587 Process 15538 Job 1 ID 59430</w:t>
      </w:r>
    </w:p>
    <w:p w14:paraId="02271A8A" w14:textId="77777777" w:rsidR="00F23B90" w:rsidRDefault="00F23B90" w:rsidP="000E5536">
      <w:pPr>
        <w:pStyle w:val="Code"/>
      </w:pPr>
      <w:r>
        <w:t xml:space="preserve">Line 15: </w:t>
      </w:r>
      <w:r>
        <w:tab/>
        <w:t>DEBUG:root:2012-04-11 16:26:57.999427 Process 15538      Extent (-9737408.8014000002, -9610497.5742000006..</w:t>
      </w:r>
    </w:p>
    <w:p w14:paraId="3131CB11" w14:textId="77777777" w:rsidR="00F23B90" w:rsidRDefault="00F23B90" w:rsidP="000E5536">
      <w:pPr>
        <w:pStyle w:val="Code"/>
      </w:pPr>
      <w:r>
        <w:t xml:space="preserve">Line 25: </w:t>
      </w:r>
      <w:r>
        <w:tab/>
        <w:t>DEBUG:root:2012-04-11 16:26:58.102439 Process 15538      Writing csv data</w:t>
      </w:r>
    </w:p>
    <w:p w14:paraId="5E482816" w14:textId="77777777" w:rsidR="00F23B90" w:rsidRDefault="00F23B90" w:rsidP="000E5536">
      <w:pPr>
        <w:pStyle w:val="Code"/>
      </w:pPr>
      <w:r>
        <w:t xml:space="preserve">Line 86: </w:t>
      </w:r>
      <w:r>
        <w:tab/>
        <w:t>DEBUG:root:2012-04-11 16:26:59.920232 Process 15538      Finished</w:t>
      </w:r>
    </w:p>
    <w:p w14:paraId="1136CDD4" w14:textId="77777777" w:rsidR="00F23B90" w:rsidRDefault="00F23B90" w:rsidP="000E5536">
      <w:pPr>
        <w:pStyle w:val="Code"/>
      </w:pPr>
      <w:r>
        <w:t xml:space="preserve">Line 87: </w:t>
      </w:r>
      <w:r>
        <w:tab/>
        <w:t>DEBUG:root:2012-04-11 16:26:59.980106 Process 15538 Job 2 ID 56472</w:t>
      </w:r>
    </w:p>
    <w:p w14:paraId="7E82FED3" w14:textId="77777777" w:rsidR="00F23B90" w:rsidRDefault="00F23B90" w:rsidP="000E5536">
      <w:pPr>
        <w:pStyle w:val="Code"/>
      </w:pPr>
      <w:r>
        <w:t xml:space="preserve">Line 88: </w:t>
      </w:r>
      <w:r>
        <w:tab/>
        <w:t>DEBUG:root:2012-04-11 16:27:00.078412 Process 15538      Extent (-9548317.8662, -8767400.6433000006..</w:t>
      </w:r>
    </w:p>
    <w:p w14:paraId="0276E96E" w14:textId="77777777" w:rsidR="00F23B90" w:rsidRDefault="00F23B90" w:rsidP="000E5536">
      <w:pPr>
        <w:pStyle w:val="Code"/>
      </w:pPr>
      <w:r>
        <w:t xml:space="preserve">Line 89: </w:t>
      </w:r>
      <w:r>
        <w:tab/>
        <w:t>DEBUG:root:2012-04-11 16:27:00.095027 Process 15538      Writing csv data</w:t>
      </w:r>
    </w:p>
    <w:p w14:paraId="26E5CF58" w14:textId="77777777" w:rsidR="00F23B90" w:rsidRDefault="00F23B90" w:rsidP="000E5536">
      <w:pPr>
        <w:pStyle w:val="Code"/>
      </w:pPr>
      <w:r>
        <w:t xml:space="preserve">Line 101: </w:t>
      </w:r>
      <w:r>
        <w:tab/>
        <w:t>DEBUG:root:2012-04-11 16:27:17.958041 Process 15538      Finished</w:t>
      </w:r>
    </w:p>
    <w:p w14:paraId="59502728" w14:textId="77777777" w:rsidR="00F23B90" w:rsidRDefault="00F23B90" w:rsidP="000E5536">
      <w:pPr>
        <w:pStyle w:val="Code"/>
      </w:pPr>
      <w:r>
        <w:t xml:space="preserve">Line 102: </w:t>
      </w:r>
      <w:r>
        <w:tab/>
        <w:t>DEBUG:root:2012-04-11 16:27:18.009974 Process 15538 Job 3 ID 133041</w:t>
      </w:r>
    </w:p>
    <w:p w14:paraId="72FAFF3F" w14:textId="77777777" w:rsidR="00F23B90" w:rsidRDefault="00F23B90" w:rsidP="000E5536">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221F0C4C" w14:textId="77777777" w:rsidR="00F23B90" w:rsidRDefault="00F23B90" w:rsidP="000E5536">
      <w:pPr>
        <w:pStyle w:val="Code"/>
      </w:pPr>
      <w:r>
        <w:t xml:space="preserve">Line 136: </w:t>
      </w:r>
      <w:r>
        <w:tab/>
        <w:t>DEBUG:root:2012-04-11 16:27:58.648547 Process 15538      Writing csv data</w:t>
      </w:r>
    </w:p>
    <w:p w14:paraId="1C27958E" w14:textId="77777777" w:rsidR="00F23B90" w:rsidRDefault="00F23B90" w:rsidP="000E5536">
      <w:pPr>
        <w:pStyle w:val="Code"/>
      </w:pPr>
      <w:r>
        <w:t xml:space="preserve">Line 265: </w:t>
      </w:r>
      <w:r>
        <w:tab/>
        <w:t>DEBUG:root:2012-04-11 16:35:14.116879 Process 15538      Writing csv data</w:t>
      </w:r>
    </w:p>
    <w:p w14:paraId="35A1292D" w14:textId="77777777" w:rsidR="00F23B90" w:rsidRDefault="00F23B90" w:rsidP="000E5536">
      <w:pPr>
        <w:pStyle w:val="Code"/>
      </w:pPr>
      <w:r>
        <w:t xml:space="preserve">Line 299: </w:t>
      </w:r>
      <w:r>
        <w:tab/>
        <w:t>DEBUG:root:2012-04-11 16:37:43.579292 Process 15538      Writing csv data</w:t>
      </w:r>
    </w:p>
    <w:p w14:paraId="02B56CDB" w14:textId="77777777" w:rsidR="00F23B90" w:rsidRDefault="00F23B90" w:rsidP="000E5536">
      <w:pPr>
        <w:pStyle w:val="Code"/>
      </w:pPr>
      <w:r>
        <w:t xml:space="preserve">Line 304: </w:t>
      </w:r>
      <w:r>
        <w:tab/>
        <w:t>DEBUG:root:2012-04-11 16:38:20.517434 Process 15538      Writing csv data</w:t>
      </w:r>
    </w:p>
    <w:p w14:paraId="051DC84E" w14:textId="77777777" w:rsidR="00F23B90" w:rsidRDefault="00F23B90" w:rsidP="000E5536">
      <w:pPr>
        <w:pStyle w:val="Code"/>
      </w:pPr>
      <w:r>
        <w:t xml:space="preserve">Line 356: </w:t>
      </w:r>
      <w:r>
        <w:tab/>
        <w:t>DEBUG:root:2012-04-11 16:43:49.163895 Process 15538      Writing csv data</w:t>
      </w:r>
    </w:p>
    <w:p w14:paraId="629A1B66" w14:textId="77777777" w:rsidR="00F23B90" w:rsidRDefault="00F23B90" w:rsidP="000E5536">
      <w:pPr>
        <w:pStyle w:val="Code"/>
      </w:pPr>
      <w:r>
        <w:t xml:space="preserve">Line 427: </w:t>
      </w:r>
      <w:r>
        <w:tab/>
        <w:t>DEBUG:root:2012-04-11 16:48:17.142839 Process 15538      Writing csv data</w:t>
      </w:r>
    </w:p>
    <w:p w14:paraId="4D19F854" w14:textId="77777777" w:rsidR="00F23B90" w:rsidRDefault="00F23B90" w:rsidP="000E5536">
      <w:pPr>
        <w:pStyle w:val="BodyText2"/>
      </w:pPr>
      <w:r>
        <w:t>In the process tree here is the result:</w:t>
      </w:r>
    </w:p>
    <w:p w14:paraId="785888BA" w14:textId="77777777" w:rsidR="00F23B90" w:rsidRDefault="00F23B90" w:rsidP="00D96B97">
      <w:pPr>
        <w:pStyle w:val="Unix"/>
      </w:pPr>
      <w:r>
        <w:t>15537 pts/1    Sl+    0:00  |           \_ python rasterizeSpecies.py</w:t>
      </w:r>
    </w:p>
    <w:p w14:paraId="77823C15" w14:textId="77777777" w:rsidR="00F23B90" w:rsidRDefault="00F23B90" w:rsidP="00D96B97">
      <w:pPr>
        <w:pStyle w:val="Unix"/>
      </w:pPr>
      <w:r>
        <w:t>15538 pts/1    Z+    10:26  |               \_ [python] &lt;defunct&gt;</w:t>
      </w:r>
    </w:p>
    <w:p w14:paraId="5A47DCDA" w14:textId="77777777" w:rsidR="00F23B90" w:rsidRDefault="00F23B90" w:rsidP="000E5536">
      <w:pPr>
        <w:pStyle w:val="BodyText2"/>
      </w:pPr>
      <w:r>
        <w:t>It says 10:26 Z+ whatever that means - Z means a zombie process. So it looks like it completes 59430, 56472 and then fails on 133041 after 21 minutes and 6 blocks.</w:t>
      </w:r>
    </w:p>
    <w:p w14:paraId="11F06E57" w14:textId="77777777" w:rsidR="00F23B90" w:rsidRDefault="00F23B90" w:rsidP="000E5536">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 found a line in the getData method </w:t>
      </w:r>
      <w:r w:rsidRPr="0002394F">
        <w:t>sys.exit(1)</w:t>
      </w:r>
      <w:r>
        <w:t xml:space="preserve"> - this will exit python. So changed it to pass and in another exception handling block - this should continue the code.</w:t>
      </w:r>
    </w:p>
    <w:p w14:paraId="4FC5BC99" w14:textId="77777777" w:rsidR="00F23B90" w:rsidRDefault="00F23B90" w:rsidP="000E5536">
      <w:pPr>
        <w:pStyle w:val="Heading7"/>
      </w:pPr>
      <w:r>
        <w:t>Attempt 3</w:t>
      </w:r>
    </w:p>
    <w:p w14:paraId="6FE10DE0" w14:textId="77777777" w:rsidR="00F23B90" w:rsidRDefault="00F23B90" w:rsidP="000E5536">
      <w:pPr>
        <w:pStyle w:val="BodyText2"/>
      </w:pPr>
      <w:r>
        <w:lastRenderedPageBreak/>
        <w:t>Started at 10:22 on 12/4/12. Expecting the first process to stop after 21 mins at 10:43. Three processes have died by 11:32.</w:t>
      </w:r>
    </w:p>
    <w:p w14:paraId="27DE317A" w14:textId="77777777" w:rsidR="00F23B90" w:rsidRDefault="00F23B90" w:rsidP="000E5536">
      <w:pPr>
        <w:pStyle w:val="BodyText2"/>
      </w:pPr>
      <w:r>
        <w:t>THE REASON I WAS NOT GETTING ANY ERROR MESSAGES WAS BECAUSE THERE WAS AN EXCEPTION IN MY ERROR HANDLING CODE - BELOW the type(inst) is an object not a string - so no error log was being written.</w:t>
      </w:r>
    </w:p>
    <w:p w14:paraId="121CECC4" w14:textId="77777777" w:rsidR="00F23B90" w:rsidRPr="007A1D2B" w:rsidRDefault="00F23B90" w:rsidP="000E5536">
      <w:pPr>
        <w:pStyle w:val="Code"/>
      </w:pPr>
      <w:r w:rsidRPr="00D95EEB">
        <w:t>logging.debug(str(datetime.datetime.now()) + type(inst))</w:t>
      </w:r>
      <w:r>
        <w:t xml:space="preserve"> </w:t>
      </w:r>
    </w:p>
    <w:p w14:paraId="7AB3CDB4" w14:textId="77777777" w:rsidR="00F23B90" w:rsidRDefault="00F23B90" w:rsidP="000E5536">
      <w:pPr>
        <w:pStyle w:val="Heading7"/>
      </w:pPr>
      <w:r>
        <w:t>Attempt 4</w:t>
      </w:r>
    </w:p>
    <w:p w14:paraId="5EE75C90" w14:textId="77777777" w:rsidR="00F23B90" w:rsidRDefault="00F23B90" w:rsidP="000E5536">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6CD6E8FC" w14:textId="77777777" w:rsidR="00F23B90" w:rsidRDefault="00F23B90" w:rsidP="000E5536">
      <w:pPr>
        <w:pStyle w:val="Heading7"/>
      </w:pPr>
      <w:r>
        <w:t>Attempt 5</w:t>
      </w:r>
    </w:p>
    <w:p w14:paraId="0BB5023D" w14:textId="77777777" w:rsidR="00F23B90" w:rsidRDefault="00F23B90" w:rsidP="000E5536">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3A2386D9" w14:textId="77777777" w:rsidR="00F23B90" w:rsidRDefault="00F23B90" w:rsidP="000E5536">
      <w:pPr>
        <w:pStyle w:val="Code"/>
      </w:pPr>
      <w:r>
        <w:t>try:</w:t>
      </w:r>
    </w:p>
    <w:p w14:paraId="7FF8FE82" w14:textId="77777777" w:rsidR="00F23B90" w:rsidRDefault="00F23B90" w:rsidP="000E5536">
      <w:pPr>
        <w:pStyle w:val="Code"/>
      </w:pPr>
      <w:r>
        <w:t xml:space="preserve">    #some function call doing a sys.exit</w:t>
      </w:r>
    </w:p>
    <w:p w14:paraId="0E48AC9A" w14:textId="77777777" w:rsidR="00F23B90" w:rsidRDefault="00F23B90" w:rsidP="000E5536">
      <w:pPr>
        <w:pStyle w:val="Code"/>
      </w:pPr>
      <w:r>
        <w:t xml:space="preserve">    ...</w:t>
      </w:r>
    </w:p>
    <w:p w14:paraId="15124EAA" w14:textId="77777777" w:rsidR="00F23B90" w:rsidRDefault="00F23B90" w:rsidP="000E5536">
      <w:pPr>
        <w:pStyle w:val="Code"/>
      </w:pPr>
      <w:r>
        <w:t>except SystemExit:</w:t>
      </w:r>
    </w:p>
    <w:p w14:paraId="7A608481" w14:textId="77777777" w:rsidR="00F23B90" w:rsidRPr="0059020F" w:rsidRDefault="00F23B90" w:rsidP="000E5536">
      <w:pPr>
        <w:pStyle w:val="Code"/>
      </w:pPr>
      <w:r>
        <w:t xml:space="preserve">    pass</w:t>
      </w:r>
    </w:p>
    <w:p w14:paraId="63C84445" w14:textId="77777777" w:rsidR="00F23B90" w:rsidRDefault="00F23B90" w:rsidP="000E5536">
      <w:pPr>
        <w:pStyle w:val="Heading7"/>
      </w:pPr>
      <w:r>
        <w:t>Attempt 6</w:t>
      </w:r>
    </w:p>
    <w:p w14:paraId="14EFEB34" w14:textId="77777777" w:rsidR="00F23B90" w:rsidRDefault="00F23B90" w:rsidP="000E5536">
      <w:pPr>
        <w:pStyle w:val="BodyText2"/>
      </w:pPr>
      <w:r>
        <w:t>Start 16:49. No errors only 4 processes left. If I add in</w:t>
      </w:r>
      <w:r w:rsidRPr="007B7A97">
        <w:t xml:space="preserve">        </w:t>
      </w:r>
    </w:p>
    <w:p w14:paraId="531EDF17" w14:textId="77777777" w:rsidR="00F23B90" w:rsidRDefault="00F23B90" w:rsidP="000E5536">
      <w:pPr>
        <w:pStyle w:val="Code"/>
      </w:pPr>
      <w:r w:rsidRPr="007B7A97">
        <w:t>raise MemoryError</w:t>
      </w:r>
    </w:p>
    <w:p w14:paraId="62614DD8" w14:textId="77777777" w:rsidR="00F23B90" w:rsidRDefault="00F23B90" w:rsidP="000E5536">
      <w:pPr>
        <w:pStyle w:val="BodyText2"/>
      </w:pPr>
      <w:r>
        <w:t>This gets captured - so what is happening to make zombie processes that isnt being caught.</w:t>
      </w:r>
    </w:p>
    <w:p w14:paraId="49F4452A" w14:textId="77777777" w:rsidR="00F23B90" w:rsidRDefault="00F23B90" w:rsidP="000E5536">
      <w:pPr>
        <w:pStyle w:val="BodyText2"/>
      </w:pPr>
      <w:r>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out-of-memory killer - OOM  - Will sent me this link </w:t>
      </w:r>
      <w:hyperlink r:id="rId121" w:history="1">
        <w:r>
          <w:rPr>
            <w:rStyle w:val="Hyperlink"/>
          </w:rPr>
          <w:t>http://stackoverflow.com/questions/726690/who-killed-my-process-and-why</w:t>
        </w:r>
      </w:hyperlink>
      <w:r>
        <w:t>. No errors after 1hr 30 mins using only 8 processes. 2 defunct! Bum.</w:t>
      </w:r>
    </w:p>
    <w:p w14:paraId="3B0E331A" w14:textId="77777777" w:rsidR="00F23B90" w:rsidRDefault="00F23B90" w:rsidP="000E5536">
      <w:pPr>
        <w:pStyle w:val="Heading7"/>
      </w:pPr>
      <w:r>
        <w:t>Attempt 7</w:t>
      </w:r>
    </w:p>
    <w:p w14:paraId="2ACB33EE" w14:textId="77777777" w:rsidR="00F23B90" w:rsidRDefault="00F23B90" w:rsidP="000E5536">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5093EFE0" w14:textId="77777777" w:rsidR="00F23B90" w:rsidRDefault="00F23B90" w:rsidP="000E5536">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566649FA" w14:textId="77777777" w:rsidR="00F23B90" w:rsidRDefault="00F23B90" w:rsidP="000E5536">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2D30E15A" w14:textId="77777777" w:rsidR="00F23B90" w:rsidRDefault="00F23B90" w:rsidP="000E5536">
      <w:pPr>
        <w:pStyle w:val="Code"/>
      </w:pPr>
      <w:r>
        <w:t>DEBUG:root:2012-04-15 18:22:13.848005 Process 949 Job 394 ID 161399</w:t>
      </w:r>
    </w:p>
    <w:p w14:paraId="4741F1E4" w14:textId="77777777" w:rsidR="00F23B90" w:rsidRDefault="00F23B90" w:rsidP="000E5536">
      <w:pPr>
        <w:pStyle w:val="Code"/>
      </w:pPr>
      <w:r>
        <w:t xml:space="preserve">DEBUG:root:2012-04-15 18:22:14.248762 Process 949      Extent (-2122744.0443000002, 4031877.4367999998, 384702.. </w:t>
      </w:r>
    </w:p>
    <w:p w14:paraId="47E99A82" w14:textId="77777777" w:rsidR="00F23B90" w:rsidRDefault="00F23B90" w:rsidP="000E5536">
      <w:pPr>
        <w:pStyle w:val="Code"/>
      </w:pPr>
      <w:r>
        <w:t>DEBUG:root:2012-04-15 18:22:26.749833 Process 949      Writing csv data for block 1 - 5277258 tiles</w:t>
      </w:r>
    </w:p>
    <w:p w14:paraId="67D94F88" w14:textId="77777777" w:rsidR="00F23B90" w:rsidRDefault="00F23B90" w:rsidP="000E5536">
      <w:pPr>
        <w:pStyle w:val="Code"/>
      </w:pPr>
      <w:r>
        <w:t>DEBUG:root:2012-04-15 18:23:11.376394 Process 953      Writing csv data for block 10 - 1299213 tiles</w:t>
      </w:r>
    </w:p>
    <w:p w14:paraId="16CCFA3D" w14:textId="77777777" w:rsidR="00F23B90" w:rsidRDefault="00F23B90" w:rsidP="000E5536">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files produced in the file system are 133352, 133394, 133492,41071 and 6204. Why arent there 18299 species? There were no processes listed as Defunct! None of the later species were there! Something happened. </w:t>
      </w:r>
    </w:p>
    <w:p w14:paraId="50A8A3DE" w14:textId="77777777" w:rsidR="00F23B90" w:rsidRDefault="00F23B90" w:rsidP="000E5536">
      <w:pPr>
        <w:pStyle w:val="BodyText2"/>
      </w:pPr>
      <w:r>
        <w:t>The total file size is 32Gb for 5683 files so less than expected.</w:t>
      </w:r>
    </w:p>
    <w:p w14:paraId="70A34DD8" w14:textId="77777777" w:rsidR="00F23B90" w:rsidRDefault="00F23B90" w:rsidP="000E5536">
      <w:pPr>
        <w:pStyle w:val="BodyText2"/>
      </w:pPr>
      <w:r>
        <w:t>I have validated the Harlequin cod against the polygon data and it matches fine. Validated by importing the csv file into a feature class and mapping the xy coordinates.</w:t>
      </w:r>
    </w:p>
    <w:p w14:paraId="43EE3B46" w14:textId="77777777" w:rsidR="00F23B90" w:rsidRDefault="00F23B90" w:rsidP="000E5536">
      <w:pPr>
        <w:pStyle w:val="BodyText2"/>
      </w:pPr>
      <w:r>
        <w:t xml:space="preserve">Trying again on 20/3/2014 with numpy.nbytes to try to debug the memory. When you load a tif we have the following nbytes for the numpy array: </w:t>
      </w:r>
    </w:p>
    <w:p w14:paraId="2564C42C" w14:textId="77777777" w:rsidR="00F23B90" w:rsidRDefault="00F23B90" w:rsidP="000E5536">
      <w:pPr>
        <w:pStyle w:val="Code"/>
      </w:pPr>
      <w:r>
        <w:t>&gt;&gt;&gt; ds = gdal.Open(r"../data/glc2000.tif")</w:t>
      </w:r>
    </w:p>
    <w:p w14:paraId="25C69A5C" w14:textId="77777777" w:rsidR="00F23B90" w:rsidRDefault="00F23B90" w:rsidP="000E5536">
      <w:pPr>
        <w:pStyle w:val="Code"/>
      </w:pPr>
      <w:r>
        <w:t>&gt;&gt;&gt; rasterArray = numpy.array(ds.GetRasterBand(1).ReadAsArray(),numpy.dtype(numpy.uint8))</w:t>
      </w:r>
    </w:p>
    <w:p w14:paraId="4F1C951C" w14:textId="77777777" w:rsidR="00F23B90" w:rsidRDefault="00F23B90" w:rsidP="000E5536">
      <w:pPr>
        <w:pStyle w:val="Code"/>
      </w:pPr>
      <w:r>
        <w:lastRenderedPageBreak/>
        <w:t>&gt;&gt;&gt; print rasterArray.bytes</w:t>
      </w:r>
    </w:p>
    <w:p w14:paraId="16913D46" w14:textId="77777777" w:rsidR="00F23B90" w:rsidRDefault="00F23B90" w:rsidP="000E5536">
      <w:pPr>
        <w:pStyle w:val="Code"/>
      </w:pPr>
      <w:r>
        <w:t>Traceback (most recent call last):</w:t>
      </w:r>
    </w:p>
    <w:p w14:paraId="5CE861B2" w14:textId="77777777" w:rsidR="00F23B90" w:rsidRDefault="00F23B90" w:rsidP="000E5536">
      <w:pPr>
        <w:pStyle w:val="Code"/>
      </w:pPr>
      <w:r>
        <w:t xml:space="preserve">  File "&lt;stdin&gt;", line 1, in &lt;module&gt;</w:t>
      </w:r>
    </w:p>
    <w:p w14:paraId="59F8DD80" w14:textId="77777777" w:rsidR="00F23B90" w:rsidRDefault="00F23B90" w:rsidP="000E5536">
      <w:pPr>
        <w:pStyle w:val="Code"/>
      </w:pPr>
      <w:r>
        <w:t>AttributeError: 'numpy.ndarray' object has no attribute 'bytes'</w:t>
      </w:r>
    </w:p>
    <w:p w14:paraId="3B5670A9" w14:textId="77777777" w:rsidR="00F23B90" w:rsidRDefault="00F23B90" w:rsidP="000E5536">
      <w:pPr>
        <w:pStyle w:val="Code"/>
      </w:pPr>
      <w:r>
        <w:t>&gt;&gt;&gt; print rasterArray.nbytes</w:t>
      </w:r>
    </w:p>
    <w:p w14:paraId="7E2CD237" w14:textId="77777777" w:rsidR="00F23B90" w:rsidRDefault="00F23B90" w:rsidP="000E5536">
      <w:pPr>
        <w:pStyle w:val="Code"/>
      </w:pPr>
      <w:r>
        <w:t>1012858880</w:t>
      </w:r>
    </w:p>
    <w:p w14:paraId="18898B7B" w14:textId="77777777" w:rsidR="00F23B90" w:rsidRDefault="00F23B90" w:rsidP="000E5536">
      <w:pPr>
        <w:pStyle w:val="Code"/>
      </w:pPr>
      <w:r>
        <w:t>&gt;&gt;&gt; rasterArray.shape</w:t>
      </w:r>
    </w:p>
    <w:p w14:paraId="6FB8BF21" w14:textId="77777777" w:rsidR="00F23B90" w:rsidRDefault="00F23B90" w:rsidP="000E5536">
      <w:pPr>
        <w:pStyle w:val="Code"/>
      </w:pPr>
      <w:r>
        <w:t>(30910, 32768)</w:t>
      </w:r>
    </w:p>
    <w:p w14:paraId="1D893FD7" w14:textId="77777777" w:rsidR="00F23B90" w:rsidRDefault="00F23B90" w:rsidP="000E5536">
      <w:pPr>
        <w:pStyle w:val="Code"/>
      </w:pPr>
      <w:r>
        <w:t>&gt;&gt;&gt; yxArray = numpy.nonzero(rasterArray &gt;= 1)</w:t>
      </w:r>
    </w:p>
    <w:p w14:paraId="3562CF7B" w14:textId="77777777" w:rsidR="00F23B90" w:rsidRDefault="00F23B90" w:rsidP="000E5536">
      <w:pPr>
        <w:pStyle w:val="Code"/>
      </w:pPr>
      <w:r>
        <w:t>&gt;&gt;&gt; yxArray.nbytes</w:t>
      </w:r>
    </w:p>
    <w:p w14:paraId="2ABE7A40" w14:textId="77777777" w:rsidR="00F23B90" w:rsidRDefault="00F23B90" w:rsidP="000E5536">
      <w:pPr>
        <w:pStyle w:val="Code"/>
      </w:pPr>
      <w:r>
        <w:t>Traceback (most recent call last):</w:t>
      </w:r>
    </w:p>
    <w:p w14:paraId="6864B78C" w14:textId="77777777" w:rsidR="00F23B90" w:rsidRDefault="00F23B90" w:rsidP="000E5536">
      <w:pPr>
        <w:pStyle w:val="Code"/>
      </w:pPr>
      <w:r>
        <w:t xml:space="preserve">  File "&lt;stdin&gt;", line 1, in &lt;module&gt;</w:t>
      </w:r>
    </w:p>
    <w:p w14:paraId="7AE26EF1" w14:textId="77777777" w:rsidR="00F23B90" w:rsidRDefault="00F23B90" w:rsidP="000E5536">
      <w:pPr>
        <w:pStyle w:val="Code"/>
      </w:pPr>
      <w:r>
        <w:t>AttributeError: 'tuple' object has no attribute 'nbytes'</w:t>
      </w:r>
    </w:p>
    <w:p w14:paraId="5BC701C5" w14:textId="77777777" w:rsidR="00F23B90" w:rsidRDefault="00F23B90" w:rsidP="000E5536">
      <w:pPr>
        <w:pStyle w:val="Code"/>
      </w:pPr>
      <w:r>
        <w:t>&gt;&gt;&gt; len(yxArray)</w:t>
      </w:r>
    </w:p>
    <w:p w14:paraId="7C9BC3E5" w14:textId="77777777" w:rsidR="00F23B90" w:rsidRDefault="00F23B90" w:rsidP="000E5536">
      <w:pPr>
        <w:pStyle w:val="Code"/>
      </w:pPr>
      <w:r>
        <w:t>2</w:t>
      </w:r>
    </w:p>
    <w:p w14:paraId="7EB72684" w14:textId="77777777" w:rsidR="00F23B90" w:rsidRDefault="00F23B90" w:rsidP="000E5536">
      <w:pPr>
        <w:pStyle w:val="Code"/>
      </w:pPr>
      <w:r>
        <w:t>&gt;&gt;&gt; yxArray[0]</w:t>
      </w:r>
    </w:p>
    <w:p w14:paraId="534D9FBF" w14:textId="77777777" w:rsidR="00F23B90" w:rsidRDefault="00F23B90" w:rsidP="000E5536">
      <w:pPr>
        <w:pStyle w:val="Code"/>
      </w:pPr>
      <w:r>
        <w:t>array([    0,     0,     0, ..., 30909, 30909, 30909])</w:t>
      </w:r>
    </w:p>
    <w:p w14:paraId="63F63DB9" w14:textId="77777777" w:rsidR="00F23B90" w:rsidRDefault="00F23B90" w:rsidP="000E5536">
      <w:pPr>
        <w:pStyle w:val="Code"/>
      </w:pPr>
      <w:r>
        <w:t>&gt;&gt;&gt; yxArray[1]</w:t>
      </w:r>
    </w:p>
    <w:p w14:paraId="78AACC27" w14:textId="77777777" w:rsidR="00F23B90" w:rsidRDefault="00F23B90" w:rsidP="000E5536">
      <w:pPr>
        <w:pStyle w:val="Code"/>
      </w:pPr>
      <w:r>
        <w:t>array([    0,     1,     2, ..., 32765, 32766, 32767])</w:t>
      </w:r>
    </w:p>
    <w:p w14:paraId="4B66EE3A" w14:textId="77777777" w:rsidR="00F23B90" w:rsidRDefault="00F23B90" w:rsidP="000E5536">
      <w:pPr>
        <w:pStyle w:val="Code"/>
      </w:pPr>
      <w:r>
        <w:t>&gt;&gt;&gt; len(yxArray[0])</w:t>
      </w:r>
    </w:p>
    <w:p w14:paraId="46CDFCDD" w14:textId="77777777" w:rsidR="00F23B90" w:rsidRDefault="00F23B90" w:rsidP="000E5536">
      <w:pPr>
        <w:pStyle w:val="Code"/>
      </w:pPr>
      <w:r>
        <w:t>1012858880</w:t>
      </w:r>
    </w:p>
    <w:p w14:paraId="676A834C" w14:textId="77777777" w:rsidR="00F23B90" w:rsidRDefault="00F23B90" w:rsidP="000E5536">
      <w:pPr>
        <w:pStyle w:val="BodyText2"/>
      </w:pPr>
      <w:r>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hyperlink r:id="rId122" w:history="1">
        <w:r w:rsidRPr="001124A2">
          <w:rPr>
            <w:rStyle w:val="Hyperlink"/>
          </w:rPr>
          <w:t>here</w:t>
        </w:r>
      </w:hyperlink>
      <w:r>
        <w:t>). How long to write to file? Using cStringIO Orang Utan takes about 6mins. Probably calculating the quadkey address. Not much quicker without the quadkey so trying a simple write to file – started at 14.15. Trying on the full lc2000 – started at 14:25 on 21/3/2014. The following Monday the process was still running after 3990 minutes and 70% memory. Also the file had already started to be written for some weird reason and it said 2.857Mb on 17:07 on 21/3/2014.</w:t>
      </w:r>
    </w:p>
    <w:p w14:paraId="7C3BF2B7" w14:textId="77777777" w:rsidR="00F23B90" w:rsidRDefault="00F23B90" w:rsidP="000E5536">
      <w:pPr>
        <w:pStyle w:val="Heading7"/>
      </w:pPr>
      <w:r>
        <w:t>Attempt 8</w:t>
      </w:r>
    </w:p>
    <w:p w14:paraId="22DB5D34" w14:textId="77777777" w:rsidR="00F23B90" w:rsidRDefault="00F23B90" w:rsidP="000E5536">
      <w:pPr>
        <w:pStyle w:val="BodyText2"/>
      </w:pPr>
      <w:r>
        <w:t>Started at 12.00 on 16/4/12 - still running after 2 days! 5107 files produced - 6.6 days estimate</w:t>
      </w:r>
    </w:p>
    <w:p w14:paraId="54935E25" w14:textId="77777777" w:rsidR="00F23B90" w:rsidRDefault="00F23B90" w:rsidP="000E5536">
      <w:pPr>
        <w:pStyle w:val="BodyText2"/>
      </w:pPr>
      <w:r>
        <w:t>After 4093 mins 7941 files - 6.5 days estimate</w:t>
      </w:r>
    </w:p>
    <w:p w14:paraId="348F8B82" w14:textId="77777777" w:rsidR="00F23B90" w:rsidRDefault="00F23B90" w:rsidP="000E5536">
      <w:pPr>
        <w:pStyle w:val="BodyText2"/>
      </w:pPr>
      <w:r>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01E7BA72" w14:textId="77777777" w:rsidR="00F23B90" w:rsidRDefault="00F23B90" w:rsidP="00D96B97">
      <w:pPr>
        <w:pStyle w:val="Unix"/>
      </w:pPr>
      <w:r>
        <w:t>13071 ?        Ss     0:00  |       \_ -bash</w:t>
      </w:r>
    </w:p>
    <w:p w14:paraId="31E84E14" w14:textId="77777777" w:rsidR="00F23B90" w:rsidRDefault="00F23B90" w:rsidP="00D96B97">
      <w:pPr>
        <w:pStyle w:val="Unix"/>
      </w:pPr>
      <w:r>
        <w:t>13967 ?        Ss     0:00  \_ sshd: cottaan [priv]</w:t>
      </w:r>
    </w:p>
    <w:p w14:paraId="3808249E" w14:textId="77777777" w:rsidR="00F23B90" w:rsidRDefault="00F23B90" w:rsidP="00D96B97">
      <w:pPr>
        <w:pStyle w:val="Unix"/>
      </w:pPr>
      <w:r>
        <w:t>14241 ?        S      0:00      \_ sshd: cottaan@pts/1</w:t>
      </w:r>
    </w:p>
    <w:p w14:paraId="2B719997" w14:textId="77777777" w:rsidR="00F23B90" w:rsidRDefault="00F23B90" w:rsidP="00D96B97">
      <w:pPr>
        <w:pStyle w:val="Unix"/>
      </w:pPr>
      <w:r>
        <w:t>14242 pts/1    Ss     0:00          \_ -bash</w:t>
      </w:r>
    </w:p>
    <w:p w14:paraId="401E07AD" w14:textId="77777777" w:rsidR="00F23B90" w:rsidRDefault="00F23B90" w:rsidP="00D96B97">
      <w:pPr>
        <w:pStyle w:val="Unix"/>
      </w:pPr>
      <w:r>
        <w:t>14541 pts/1    R+     0:00              \_ ps fax</w:t>
      </w:r>
    </w:p>
    <w:p w14:paraId="5B195F2C" w14:textId="77777777" w:rsidR="00F23B90" w:rsidRDefault="00F23B90" w:rsidP="000E5536">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77650754" w14:textId="77777777" w:rsidR="00F23B90" w:rsidRDefault="00F23B90" w:rsidP="000E5536">
      <w:pPr>
        <w:pStyle w:val="Heading7"/>
      </w:pPr>
      <w:r>
        <w:t>Attempt 9</w:t>
      </w:r>
    </w:p>
    <w:p w14:paraId="79D71461" w14:textId="77777777" w:rsidR="00F23B90" w:rsidRDefault="00F23B90" w:rsidP="000E5536">
      <w:pPr>
        <w:pStyle w:val="BodyText2"/>
      </w:pPr>
      <w:r>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4B35B89C" w14:textId="77777777" w:rsidR="00F23B90" w:rsidRDefault="00F23B90" w:rsidP="00D96B97">
      <w:pPr>
        <w:pStyle w:val="Unix"/>
      </w:pPr>
      <w:r w:rsidRPr="0023279C">
        <w:t>nohup python rasterizeSpecies.py &gt; /dev/null 2&gt; /dev/null &lt; /dev/null</w:t>
      </w:r>
    </w:p>
    <w:p w14:paraId="66F81DC0" w14:textId="77777777" w:rsidR="00F23B90" w:rsidRDefault="00F23B90" w:rsidP="000E5536">
      <w:pPr>
        <w:pStyle w:val="BodyText"/>
      </w:pPr>
      <w:r>
        <w:t>The output folder is in:</w:t>
      </w:r>
    </w:p>
    <w:p w14:paraId="579A29DD" w14:textId="77777777" w:rsidR="00F23B90" w:rsidRDefault="00F23B90" w:rsidP="00D96B97">
      <w:pPr>
        <w:pStyle w:val="Unix"/>
      </w:pPr>
      <w:r w:rsidRPr="000261C8">
        <w:t>cottaan@cruise:/exports/monde/GBIFSpeciesFiles&gt;</w:t>
      </w:r>
    </w:p>
    <w:p w14:paraId="5044D854" w14:textId="77777777" w:rsidR="00F23B90" w:rsidRDefault="00F23B90" w:rsidP="000E5536">
      <w:pPr>
        <w:pStyle w:val="BodyText2"/>
      </w:pPr>
      <w:r>
        <w:t>This seems to work fine – so restarting again at 15:02 on 19/4/12. Luckily my computer had a Windows update and restarted on the weekend so hopefully it hasn’t conked out. Phew – still running – but just noticed that 6 processes have gone zombie. Need to check the log – no useful information. Adding a line to be able to ignore a *.gz file if it already exists so I can restart and use all processors.</w:t>
      </w:r>
    </w:p>
    <w:p w14:paraId="7C2BEE92" w14:textId="77777777" w:rsidR="00F23B90" w:rsidRDefault="00F23B90" w:rsidP="000E5536">
      <w:pPr>
        <w:pStyle w:val="BodyText2"/>
      </w:pPr>
      <w:r>
        <w:t>9405 files done in 5460 minutes (3 days 19 hours) – 7.4 days</w:t>
      </w:r>
    </w:p>
    <w:p w14:paraId="3C6C51FF" w14:textId="77777777" w:rsidR="00F23B90" w:rsidRDefault="00F23B90" w:rsidP="000E5536">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22928053" w14:textId="77777777" w:rsidR="00F23B90" w:rsidRDefault="00F23B90" w:rsidP="000E5536">
      <w:pPr>
        <w:pStyle w:val="BodyText2"/>
      </w:pPr>
      <w:r>
        <w:lastRenderedPageBreak/>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6951BE13" w14:textId="77777777" w:rsidR="00F23B90" w:rsidRDefault="00F23B90" w:rsidP="000E5536">
      <w:pPr>
        <w:pStyle w:val="Heading7"/>
      </w:pPr>
      <w:r>
        <w:t>Attempt 10 – Using PostGIS 2</w:t>
      </w:r>
    </w:p>
    <w:p w14:paraId="7FF5DB81" w14:textId="77777777" w:rsidR="00F23B90" w:rsidRDefault="00F23B90" w:rsidP="000E5536">
      <w:pPr>
        <w:pStyle w:val="BodyText2"/>
      </w:pPr>
      <w:r>
        <w:t>Recoding for PostGIS 2 on 25/2/13:</w:t>
      </w:r>
    </w:p>
    <w:p w14:paraId="15F2E6B1" w14:textId="77777777" w:rsidR="00F23B90" w:rsidRDefault="00F23B90" w:rsidP="000E5536">
      <w:pPr>
        <w:pStyle w:val="BodyText2"/>
      </w:pPr>
      <w:r>
        <w:t>PostGIS2 have different libraries so the rasterize.py code to get the spatial reference fails with the error:</w:t>
      </w:r>
    </w:p>
    <w:p w14:paraId="2288CD79" w14:textId="77777777" w:rsidR="00F23B90" w:rsidRDefault="00F23B90" w:rsidP="000E5536">
      <w:pPr>
        <w:pStyle w:val="Code"/>
      </w:pPr>
      <w:r>
        <w:t>SELECT getsrid("geom") FROM (select id, presence_id as z_val...</w:t>
      </w:r>
    </w:p>
    <w:p w14:paraId="753F6522" w14:textId="77777777" w:rsidR="00F23B90" w:rsidRDefault="00F23B90" w:rsidP="000E5536">
      <w:pPr>
        <w:pStyle w:val="Code"/>
      </w:pPr>
      <w:r>
        <w:t xml:space="preserve">               ^</w:t>
      </w:r>
    </w:p>
    <w:p w14:paraId="1C17C2D0" w14:textId="77777777" w:rsidR="00F23B90" w:rsidRDefault="00F23B90" w:rsidP="000E5536">
      <w:pPr>
        <w:pStyle w:val="Code"/>
      </w:pPr>
      <w:r>
        <w:t>HINT:  No function matches the given name and argument types. You might need to add explicit type casts.</w:t>
      </w:r>
    </w:p>
    <w:p w14:paraId="569969F9" w14:textId="77777777" w:rsidR="00F23B90" w:rsidRDefault="00F23B90" w:rsidP="000E5536">
      <w:pPr>
        <w:pStyle w:val="BodyText2"/>
      </w:pPr>
      <w:r>
        <w:t>I used to run this against PostGIS 1.5.2 and now it is running against 2.0.1 and getting this error. Will added the function in from 1.5.2. Michael was saying that it has happened with other functions as well.</w:t>
      </w:r>
    </w:p>
    <w:p w14:paraId="56834913" w14:textId="77777777" w:rsidR="00F23B90" w:rsidRPr="0023279C" w:rsidRDefault="00F23B90" w:rsidP="000E5536">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05975305" w14:textId="77777777" w:rsidR="00F23B90" w:rsidRDefault="00F23B90" w:rsidP="000E5536">
      <w:pPr>
        <w:pStyle w:val="Heading7"/>
      </w:pPr>
      <w:r>
        <w:t>Attempt 11</w:t>
      </w:r>
    </w:p>
    <w:p w14:paraId="195896A0" w14:textId="77777777" w:rsidR="00F23B90" w:rsidRDefault="00F23B90" w:rsidP="000E5536">
      <w:pPr>
        <w:pStyle w:val="BodyText2"/>
      </w:pPr>
      <w:r>
        <w:t>We now have a full Hadoop cluster and I want to load all the species data into it without storing all the intermediate *.gz files. Can we just rasterise them on the client machine and load into Hadoop? Looking at how many processors are on various machines using cat /proc/cpuinfo | grep processor | wc –l. Map server machine has 4; eHabitats dev machine has 4. Cruise has 8. The Hadoop Client machine has 8 so we should try on here. There is 95Gb free on the Hadoop client machine:</w:t>
      </w:r>
    </w:p>
    <w:p w14:paraId="76972740" w14:textId="77777777" w:rsidR="00F23B90" w:rsidRDefault="00F23B90" w:rsidP="00D96B97">
      <w:pPr>
        <w:pStyle w:val="Unix"/>
      </w:pPr>
      <w:r>
        <w:t>[dopa@hadoop-sn ~]$ df -h</w:t>
      </w:r>
    </w:p>
    <w:p w14:paraId="1FC9CC1F" w14:textId="77777777" w:rsidR="00F23B90" w:rsidRDefault="00F23B90" w:rsidP="00D96B97">
      <w:pPr>
        <w:pStyle w:val="Unix"/>
      </w:pPr>
      <w:r>
        <w:t>Filesystem            Size  Used Avail Use% Mounted on</w:t>
      </w:r>
    </w:p>
    <w:p w14:paraId="1BA87D22" w14:textId="77777777" w:rsidR="00F23B90" w:rsidRDefault="00F23B90" w:rsidP="00D96B97">
      <w:pPr>
        <w:pStyle w:val="Unix"/>
      </w:pPr>
      <w:r>
        <w:t>/dev/cciss/c0d0p2     116G   15G   95G  14% /</w:t>
      </w:r>
    </w:p>
    <w:p w14:paraId="29D539D9" w14:textId="77777777" w:rsidR="00F23B90" w:rsidRDefault="00F23B90" w:rsidP="00D96B97">
      <w:pPr>
        <w:pStyle w:val="Unix"/>
      </w:pPr>
      <w:r>
        <w:t>tmpfs                 3.9G     0  3.9G   0% /dev/shm</w:t>
      </w:r>
    </w:p>
    <w:p w14:paraId="74191205" w14:textId="77777777" w:rsidR="00F23B90" w:rsidRDefault="00F23B90" w:rsidP="00D96B97">
      <w:pPr>
        <w:pStyle w:val="Unix"/>
      </w:pPr>
      <w:r>
        <w:t>/dev/cciss/c0d0p1     1.2G   61M  1.1G   6% /boot</w:t>
      </w:r>
    </w:p>
    <w:p w14:paraId="00D54201" w14:textId="77777777" w:rsidR="00F23B90" w:rsidRDefault="00F23B90" w:rsidP="000E5536">
      <w:pPr>
        <w:pStyle w:val="BodyText2"/>
      </w:pPr>
      <w:r>
        <w:t>Making sure it still works on cruise with just the sun bear (9760):</w:t>
      </w:r>
    </w:p>
    <w:p w14:paraId="1051E154" w14:textId="77777777" w:rsidR="00F23B90" w:rsidRDefault="00F23B90" w:rsidP="00D96B97">
      <w:pPr>
        <w:pStyle w:val="Unix"/>
      </w:pPr>
      <w:r>
        <w:t>cottaan@cruise:~&gt; cd ../../exports/monde/GBIFSpeciesFiles/</w:t>
      </w:r>
    </w:p>
    <w:p w14:paraId="303E1980" w14:textId="77777777" w:rsidR="00F23B90" w:rsidRDefault="00F23B90" w:rsidP="00D96B97">
      <w:pPr>
        <w:pStyle w:val="Unix"/>
      </w:pPr>
      <w:r>
        <w:t>cottaan@cruise:/exports/monde/GBIFSpeciesFiles&gt; ls 9760.gz</w:t>
      </w:r>
    </w:p>
    <w:p w14:paraId="59651B81" w14:textId="77777777" w:rsidR="00F23B90" w:rsidRDefault="00F23B90" w:rsidP="00D96B97">
      <w:pPr>
        <w:pStyle w:val="Unix"/>
      </w:pPr>
      <w:r>
        <w:t>ls: cannot access 9760.gz: No such file or directory</w:t>
      </w:r>
    </w:p>
    <w:p w14:paraId="16DCF773" w14:textId="77777777" w:rsidR="00F23B90" w:rsidRDefault="00F23B90" w:rsidP="00D96B97">
      <w:pPr>
        <w:pStyle w:val="Unix"/>
      </w:pPr>
      <w:r>
        <w:t>cottaan@cruise:/exports/monde/GBIFSpeciesFiles&gt; cd ~/code</w:t>
      </w:r>
    </w:p>
    <w:p w14:paraId="360DAED3" w14:textId="77777777" w:rsidR="00F23B90" w:rsidRDefault="00F23B90" w:rsidP="00D96B97">
      <w:pPr>
        <w:pStyle w:val="Unix"/>
      </w:pPr>
      <w:r>
        <w:t>cottaan@cruise:~/code&gt; python rasterizeSpecies.py</w:t>
      </w:r>
    </w:p>
    <w:p w14:paraId="45F8A965" w14:textId="77777777" w:rsidR="00F23B90" w:rsidRDefault="00F23B90" w:rsidP="00D96B97">
      <w:pPr>
        <w:pStyle w:val="Unix"/>
      </w:pPr>
      <w:r>
        <w:t>SELECT DISTINCT species_id FROM species_distribution.species</w:t>
      </w:r>
    </w:p>
    <w:p w14:paraId="6F87723D" w14:textId="77777777" w:rsidR="00F23B90" w:rsidRDefault="00F23B90" w:rsidP="00D96B97">
      <w:pPr>
        <w:pStyle w:val="Unix"/>
      </w:pPr>
      <w:r>
        <w:t>Using 1 processes</w:t>
      </w:r>
    </w:p>
    <w:p w14:paraId="3A36733D" w14:textId="77777777" w:rsidR="00F23B90" w:rsidRDefault="00F23B90" w:rsidP="00D96B97">
      <w:pPr>
        <w:pStyle w:val="Unix"/>
      </w:pPr>
      <w:r>
        <w:t>Processing 9760 block 1</w:t>
      </w:r>
    </w:p>
    <w:p w14:paraId="55EFC659" w14:textId="77777777" w:rsidR="00F23B90" w:rsidRDefault="00F23B90" w:rsidP="00D96B97">
      <w:pPr>
        <w:pStyle w:val="Unix"/>
      </w:pPr>
      <w:r>
        <w:t>cottaan@cruise:~/code&gt;</w:t>
      </w:r>
    </w:p>
    <w:p w14:paraId="6A992057" w14:textId="77777777" w:rsidR="00F23B90" w:rsidRDefault="00F23B90" w:rsidP="000E5536">
      <w:pPr>
        <w:pStyle w:val="BodyText2"/>
      </w:pPr>
      <w:r>
        <w:t>Log file:</w:t>
      </w:r>
    </w:p>
    <w:p w14:paraId="0F7AABE9" w14:textId="77777777" w:rsidR="00F23B90" w:rsidRDefault="00F23B90" w:rsidP="000E5536">
      <w:pPr>
        <w:pStyle w:val="Code"/>
      </w:pPr>
      <w:r>
        <w:t>DEBUG:root:2014-01-28 15:07:08.048357 Process 2783 Job 1 ID 9760</w:t>
      </w:r>
    </w:p>
    <w:p w14:paraId="7021B83F" w14:textId="77777777" w:rsidR="00F23B90" w:rsidRDefault="00F23B90" w:rsidP="000E5536">
      <w:pPr>
        <w:pStyle w:val="Code"/>
      </w:pPr>
      <w:r>
        <w:t>DEBUG:root:2014-01-28 15:13:23.131106 Process 2783      Finished</w:t>
      </w:r>
    </w:p>
    <w:p w14:paraId="58A64857" w14:textId="77777777" w:rsidR="00F23B90" w:rsidRDefault="00F23B90" w:rsidP="000E5536">
      <w:pPr>
        <w:pStyle w:val="BodyText2"/>
      </w:pPr>
      <w:r>
        <w:t>The 9760.gz file looks fine unzipped:</w:t>
      </w:r>
    </w:p>
    <w:p w14:paraId="7E320A64" w14:textId="77777777" w:rsidR="00F23B90" w:rsidRDefault="00F23B90" w:rsidP="000E5536">
      <w:pPr>
        <w:pStyle w:val="Code"/>
      </w:pPr>
      <w:r>
        <w:t>132021300212010,9760,6</w:t>
      </w:r>
    </w:p>
    <w:p w14:paraId="60C5A7E5" w14:textId="77777777" w:rsidR="00F23B90" w:rsidRDefault="00F23B90" w:rsidP="000E5536">
      <w:pPr>
        <w:pStyle w:val="Code"/>
      </w:pPr>
      <w:r>
        <w:t>..</w:t>
      </w:r>
    </w:p>
    <w:p w14:paraId="19C6E8EA" w14:textId="77777777" w:rsidR="00F23B90" w:rsidRDefault="00F23B90" w:rsidP="000E5536">
      <w:pPr>
        <w:pStyle w:val="Code"/>
      </w:pPr>
      <w:r>
        <w:t>132021300213000,9760,6</w:t>
      </w:r>
    </w:p>
    <w:p w14:paraId="7EE221FC" w14:textId="77777777" w:rsidR="00F23B90" w:rsidRDefault="00F23B90" w:rsidP="000E5536">
      <w:pPr>
        <w:pStyle w:val="BodyText2"/>
      </w:pPr>
      <w:r>
        <w:t xml:space="preserve">We need a way to put the files into HDFS programmatically – maybe using </w:t>
      </w:r>
      <w:hyperlink r:id="rId123" w:history="1">
        <w:r w:rsidRPr="00EC78DE">
          <w:rPr>
            <w:rStyle w:val="Hyperlink"/>
          </w:rPr>
          <w:t>Pydoop</w:t>
        </w:r>
      </w:hyperlink>
      <w:r>
        <w:t>.</w:t>
      </w:r>
    </w:p>
    <w:p w14:paraId="443EBD9A" w14:textId="77777777" w:rsidR="00F23B90" w:rsidRDefault="00F23B90" w:rsidP="000E5536">
      <w:pPr>
        <w:pStyle w:val="Heading5"/>
      </w:pPr>
      <w:r>
        <w:t>Calculating the quad key</w:t>
      </w:r>
    </w:p>
    <w:p w14:paraId="35FC9CEE" w14:textId="77777777" w:rsidR="00F23B90" w:rsidRDefault="00F23B90" w:rsidP="000E5536">
      <w:pPr>
        <w:pStyle w:val="Heading6"/>
      </w:pPr>
      <w:r>
        <w:t>Using an in memory array</w:t>
      </w:r>
    </w:p>
    <w:p w14:paraId="371D2416" w14:textId="77777777" w:rsidR="00F23B90" w:rsidRDefault="00F23B90" w:rsidP="000E5536">
      <w:pPr>
        <w:pStyle w:val="BodyText2"/>
      </w:pPr>
      <w:r>
        <w:t xml:space="preserve">Trying blue whale 2477 to see how long it takes - started at 10:09 - after 2 hours got an out of memory error!!!!! </w:t>
      </w:r>
    </w:p>
    <w:p w14:paraId="73FE40B9" w14:textId="77777777" w:rsidR="00F23B90" w:rsidRDefault="00F23B90" w:rsidP="000E5536">
      <w:pPr>
        <w:pStyle w:val="BodyText2"/>
      </w:pPr>
      <w:r>
        <w:t>Need a quicker way - what about loading the x,y,quadkey values into an in memory array?</w:t>
      </w:r>
    </w:p>
    <w:p w14:paraId="7C05E626" w14:textId="77777777" w:rsidR="00F23B90" w:rsidRDefault="00F23B90" w:rsidP="000E5536">
      <w:pPr>
        <w:pStyle w:val="Code"/>
      </w:pPr>
      <w:r>
        <w:t>&gt;&gt;a=</w:t>
      </w:r>
      <w:r w:rsidRPr="00055919">
        <w:t>np.array([[(getQuadKey(i,j),i,j)] for i in range(0,32) for j in range (0,32)],np.dtype([('quadkey', np.str_, 15),('x',np.int),('y',np.int)]))</w:t>
      </w:r>
    </w:p>
    <w:p w14:paraId="095B4435" w14:textId="77777777" w:rsidR="00F23B90" w:rsidRDefault="00F23B90" w:rsidP="000E5536">
      <w:pPr>
        <w:pStyle w:val="Code"/>
      </w:pPr>
      <w:r>
        <w:t>array([[('222222222222222', 0, 0)],</w:t>
      </w:r>
    </w:p>
    <w:p w14:paraId="0D54573C" w14:textId="77777777" w:rsidR="00F23B90" w:rsidRDefault="00F23B90" w:rsidP="000E5536">
      <w:pPr>
        <w:pStyle w:val="Code"/>
      </w:pPr>
      <w:r>
        <w:t xml:space="preserve">       [('222222222222220', 0, 1)],</w:t>
      </w:r>
    </w:p>
    <w:p w14:paraId="77A35230" w14:textId="77777777" w:rsidR="00F23B90" w:rsidRDefault="00F23B90" w:rsidP="000E5536">
      <w:pPr>
        <w:pStyle w:val="Code"/>
      </w:pPr>
      <w:r>
        <w:t xml:space="preserve">       [('222222222222202', 0, 2)],</w:t>
      </w:r>
    </w:p>
    <w:p w14:paraId="4F9500E2" w14:textId="77777777" w:rsidR="00F23B90" w:rsidRDefault="00F23B90" w:rsidP="000E5536">
      <w:pPr>
        <w:pStyle w:val="Code"/>
      </w:pPr>
      <w:r>
        <w:t xml:space="preserve">       ..., </w:t>
      </w:r>
    </w:p>
    <w:p w14:paraId="224FCB46" w14:textId="77777777" w:rsidR="00F23B90" w:rsidRDefault="00F23B90" w:rsidP="000E5536">
      <w:pPr>
        <w:pStyle w:val="Code"/>
      </w:pPr>
      <w:r>
        <w:t xml:space="preserve">       [('222222222211131', 31, 29)],</w:t>
      </w:r>
    </w:p>
    <w:p w14:paraId="6A3608DB" w14:textId="77777777" w:rsidR="00F23B90" w:rsidRDefault="00F23B90" w:rsidP="000E5536">
      <w:pPr>
        <w:pStyle w:val="Code"/>
      </w:pPr>
      <w:r>
        <w:t xml:space="preserve">       [('222222222211113', 31, 30)],</w:t>
      </w:r>
    </w:p>
    <w:p w14:paraId="35FE9DE3" w14:textId="77777777" w:rsidR="00F23B90" w:rsidRDefault="00F23B90" w:rsidP="000E5536">
      <w:pPr>
        <w:pStyle w:val="Code"/>
      </w:pPr>
      <w:r>
        <w:t xml:space="preserve">       [('222222222211111', 31, 31)]], </w:t>
      </w:r>
    </w:p>
    <w:p w14:paraId="03FBEFA0" w14:textId="77777777" w:rsidR="00F23B90" w:rsidRDefault="00F23B90" w:rsidP="000E5536">
      <w:pPr>
        <w:pStyle w:val="Code"/>
      </w:pPr>
      <w:r>
        <w:lastRenderedPageBreak/>
        <w:t xml:space="preserve">      dtype=[('quadkey', '|S15'), ('x', '&lt;i4'), ('y', '&lt;i4')])</w:t>
      </w:r>
    </w:p>
    <w:p w14:paraId="73247EA6" w14:textId="77777777" w:rsidR="00F23B90" w:rsidRDefault="00F23B90" w:rsidP="000E5536">
      <w:pPr>
        <w:pStyle w:val="BodyText2"/>
      </w:pPr>
      <w:r>
        <w:t>Make it a numpy array not a python array!</w:t>
      </w:r>
    </w:p>
    <w:p w14:paraId="5A1BA8FA" w14:textId="77777777" w:rsidR="00F23B90" w:rsidRDefault="00F23B90" w:rsidP="000E5536">
      <w:pPr>
        <w:pStyle w:val="Code"/>
      </w:pPr>
      <w:r>
        <w:t>&gt;&gt;&gt; import numpy</w:t>
      </w:r>
    </w:p>
    <w:p w14:paraId="722E76A1" w14:textId="77777777" w:rsidR="00F23B90" w:rsidRDefault="00F23B90" w:rsidP="000E5536">
      <w:pPr>
        <w:pStyle w:val="Code"/>
      </w:pPr>
      <w:r>
        <w:t>&gt;&gt;&gt; quadkeys2 = numpy.array([[getQuadKey(i,j),i,j] for i in range(0,32) for j in range (0,32)])</w:t>
      </w:r>
    </w:p>
    <w:p w14:paraId="7B89E955" w14:textId="77777777" w:rsidR="00F23B90" w:rsidRDefault="00F23B90" w:rsidP="000E5536">
      <w:pPr>
        <w:pStyle w:val="Code"/>
      </w:pPr>
      <w:r>
        <w:t>&gt;&gt;&gt;</w:t>
      </w:r>
      <w:r w:rsidRPr="00F86A56">
        <w:t xml:space="preserve"> numpy.savetxt(r'E:\cottaan\My Documents\test.csv',quadkeys2,fmt='%s %s %s')</w:t>
      </w:r>
    </w:p>
    <w:p w14:paraId="74C962FA" w14:textId="77777777" w:rsidR="00F23B90" w:rsidRDefault="00F23B90" w:rsidP="000E5536">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F23B90" w:rsidRPr="00F86A56" w14:paraId="5BE89A47"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6CE70FD2" w14:textId="77777777" w:rsidR="00F23B90" w:rsidRPr="00F86A56" w:rsidRDefault="00F23B90" w:rsidP="000E5536">
            <w:pPr>
              <w:pStyle w:val="Tiny"/>
            </w:pPr>
            <w:r w:rsidRPr="00F86A56">
              <w:t>Type</w:t>
            </w:r>
          </w:p>
        </w:tc>
        <w:tc>
          <w:tcPr>
            <w:tcW w:w="4678" w:type="dxa"/>
          </w:tcPr>
          <w:p w14:paraId="7756E6FE" w14:textId="77777777" w:rsidR="00F23B90" w:rsidRPr="00F86A56" w:rsidRDefault="00F23B90" w:rsidP="000E5536">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F23B90" w:rsidRPr="00F86A56" w14:paraId="69AA8284"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05738750" w14:textId="77777777" w:rsidR="00F23B90" w:rsidRDefault="00F23B90" w:rsidP="000E5536">
            <w:pPr>
              <w:pStyle w:val="Tiny"/>
            </w:pPr>
            <w:r>
              <w:t xml:space="preserve">cStringIO </w:t>
            </w:r>
          </w:p>
        </w:tc>
        <w:tc>
          <w:tcPr>
            <w:tcW w:w="4678" w:type="dxa"/>
          </w:tcPr>
          <w:p w14:paraId="3C1AC2A8" w14:textId="77777777" w:rsidR="00F23B90" w:rsidRDefault="00F23B90" w:rsidP="000E5536">
            <w:pPr>
              <w:pStyle w:val="Tiny"/>
              <w:cnfStyle w:val="000000100000" w:firstRow="0" w:lastRow="0" w:firstColumn="0" w:lastColumn="0" w:oddVBand="0" w:evenVBand="0" w:oddHBand="1" w:evenHBand="0" w:firstRowFirstColumn="0" w:firstRowLastColumn="0" w:lastRowFirstColumn="0" w:lastRowLastColumn="0"/>
            </w:pPr>
            <w:r>
              <w:t>14.82s</w:t>
            </w:r>
          </w:p>
        </w:tc>
      </w:tr>
      <w:tr w:rsidR="00F23B90" w:rsidRPr="00F86A56" w14:paraId="0F8BDC6B"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4D5DF9D7" w14:textId="77777777" w:rsidR="00F23B90" w:rsidRPr="00F86A56" w:rsidRDefault="00F23B90" w:rsidP="000E5536">
            <w:pPr>
              <w:pStyle w:val="Tiny"/>
            </w:pPr>
            <w:r>
              <w:t>cStringIO gzipped</w:t>
            </w:r>
          </w:p>
        </w:tc>
        <w:tc>
          <w:tcPr>
            <w:tcW w:w="4678" w:type="dxa"/>
          </w:tcPr>
          <w:p w14:paraId="2946788F" w14:textId="77777777" w:rsidR="00F23B90" w:rsidRPr="00F86A56" w:rsidRDefault="00F23B90" w:rsidP="000E5536">
            <w:pPr>
              <w:pStyle w:val="Tiny"/>
              <w:cnfStyle w:val="000000000000" w:firstRow="0" w:lastRow="0" w:firstColumn="0" w:lastColumn="0" w:oddVBand="0" w:evenVBand="0" w:oddHBand="0" w:evenHBand="0" w:firstRowFirstColumn="0" w:firstRowLastColumn="0" w:lastRowFirstColumn="0" w:lastRowLastColumn="0"/>
            </w:pPr>
            <w:r>
              <w:t>16.22 s</w:t>
            </w:r>
          </w:p>
        </w:tc>
      </w:tr>
    </w:tbl>
    <w:p w14:paraId="0393BFE1" w14:textId="77777777" w:rsidR="00F23B90" w:rsidRDefault="00F23B90" w:rsidP="000E5536">
      <w:pPr>
        <w:pStyle w:val="BodyText2"/>
      </w:pPr>
      <w:r>
        <w:t>Cant even create a simple 1 billion record array in numpy (this error after 0.5 hr):</w:t>
      </w:r>
    </w:p>
    <w:p w14:paraId="5634C765" w14:textId="77777777" w:rsidR="00F23B90" w:rsidRDefault="00F23B90" w:rsidP="000E5536">
      <w:pPr>
        <w:pStyle w:val="Code"/>
      </w:pPr>
      <w:r>
        <w:t>&gt;&gt;&gt; a = np.array([[(i,j)]for i in range(0,32768) for j in range (0,32768)])</w:t>
      </w:r>
    </w:p>
    <w:p w14:paraId="41D2516C" w14:textId="77777777" w:rsidR="00F23B90" w:rsidRDefault="00F23B90" w:rsidP="000E5536">
      <w:pPr>
        <w:pStyle w:val="Code"/>
      </w:pPr>
      <w:r>
        <w:t>Runtime error &lt;type 'exceptions.MemoryError'&gt;:</w:t>
      </w:r>
    </w:p>
    <w:p w14:paraId="3C8A6D02" w14:textId="77777777" w:rsidR="00F23B90" w:rsidRDefault="00F23B90" w:rsidP="000E5536">
      <w:pPr>
        <w:pStyle w:val="BodyText2"/>
      </w:pPr>
      <w:r>
        <w:t>Trying again at 16:03 with 2569 Mb physical memory available. Same result after 27 mins</w:t>
      </w:r>
    </w:p>
    <w:p w14:paraId="2584B839" w14:textId="77777777" w:rsidR="00F23B90" w:rsidRDefault="00F23B90" w:rsidP="000E5536">
      <w:pPr>
        <w:pStyle w:val="BodyText2"/>
      </w:pPr>
      <w:r>
        <w:t>So we need another solution</w:t>
      </w:r>
    </w:p>
    <w:p w14:paraId="6F9C3C05" w14:textId="77777777" w:rsidR="00F23B90" w:rsidRDefault="00F23B90" w:rsidP="000E5536">
      <w:pPr>
        <w:pStyle w:val="Heading6"/>
      </w:pPr>
      <w:r>
        <w:t>Using PyCloud</w:t>
      </w:r>
    </w:p>
    <w:p w14:paraId="57B7796F" w14:textId="77777777" w:rsidR="00F23B90" w:rsidRDefault="00F23B90" w:rsidP="000E5536">
      <w:pPr>
        <w:pStyle w:val="BodyText2"/>
      </w:pPr>
      <w:r>
        <w:t xml:space="preserve">We have a trial license for PyCloud so we can use that to calculate the quadkeys. Following the instructions </w:t>
      </w:r>
      <w:hyperlink r:id="rId124" w:history="1">
        <w:r w:rsidRPr="00657AE5">
          <w:rPr>
            <w:rStyle w:val="Hyperlink"/>
          </w:rPr>
          <w:t>here</w:t>
        </w:r>
      </w:hyperlink>
      <w:r>
        <w:t>.</w:t>
      </w:r>
    </w:p>
    <w:p w14:paraId="34BA8DA3" w14:textId="77777777" w:rsidR="00F23B90" w:rsidRDefault="00F23B90" w:rsidP="000E5536">
      <w:pPr>
        <w:pStyle w:val="ListBullet"/>
      </w:pPr>
      <w:r>
        <w:t>PyCloud client is installed using the easy_install which is already installed here:</w:t>
      </w:r>
    </w:p>
    <w:p w14:paraId="73D878C8" w14:textId="77777777" w:rsidR="00F23B90" w:rsidRDefault="00F23B90" w:rsidP="000E5536">
      <w:pPr>
        <w:pStyle w:val="Code"/>
      </w:pPr>
      <w:r w:rsidRPr="0009071E">
        <w:t>C:\Python26\ArcGIS10.0\Scripts</w:t>
      </w:r>
      <w:r>
        <w:t>\easy_install.exe</w:t>
      </w:r>
    </w:p>
    <w:p w14:paraId="529E974D" w14:textId="77777777" w:rsidR="00F23B90" w:rsidRDefault="00F23B90" w:rsidP="000E5536">
      <w:pPr>
        <w:pStyle w:val="BodyText2"/>
      </w:pPr>
      <w:r>
        <w:t>So from the command prompt, type:</w:t>
      </w:r>
    </w:p>
    <w:p w14:paraId="291F4E8C" w14:textId="77777777" w:rsidR="00F23B90" w:rsidRDefault="00F23B90" w:rsidP="000E5536">
      <w:pPr>
        <w:pStyle w:val="Code"/>
      </w:pPr>
      <w:r w:rsidRPr="00B031B9">
        <w:t>C:\Python26\ArcGIS10.0\Scripts</w:t>
      </w:r>
      <w:r>
        <w:t>\easy_install.exe cloud</w:t>
      </w:r>
    </w:p>
    <w:p w14:paraId="31152814" w14:textId="77777777" w:rsidR="00F23B90" w:rsidRDefault="00F23B90" w:rsidP="000E5536">
      <w:pPr>
        <w:pStyle w:val="BodyText2"/>
      </w:pPr>
      <w:r>
        <w:t>By default it is trying to install the packages into the following folder (which I don’t have permissions on):</w:t>
      </w:r>
    </w:p>
    <w:p w14:paraId="13AF4B3B" w14:textId="77777777" w:rsidR="00F23B90" w:rsidRDefault="00F23B90" w:rsidP="000E5536">
      <w:pPr>
        <w:pStyle w:val="Code"/>
      </w:pPr>
      <w:r w:rsidRPr="00B031B9">
        <w:t>C:\Python26\ArcGIS10.0\Lib\site-packages</w:t>
      </w:r>
    </w:p>
    <w:p w14:paraId="46E5C03E" w14:textId="77777777" w:rsidR="00F23B90" w:rsidRPr="00D64E00" w:rsidRDefault="00F23B90" w:rsidP="000E5536">
      <w:pPr>
        <w:pStyle w:val="BodyText2"/>
      </w:pPr>
      <w:r>
        <w:t>In the docs it says processes should be slower than 0.1 secs to benefit from PyCloud so I don’t think we will gain anything.</w:t>
      </w:r>
    </w:p>
    <w:p w14:paraId="770CF1FF" w14:textId="77777777" w:rsidR="00F23B90" w:rsidRDefault="00F23B90" w:rsidP="000E5536">
      <w:pPr>
        <w:pStyle w:val="Heading5"/>
      </w:pPr>
      <w:r>
        <w:t>Load the NumPy files into PostGIS</w:t>
      </w:r>
    </w:p>
    <w:p w14:paraId="46ACBDEB" w14:textId="77777777" w:rsidR="00F23B90" w:rsidRDefault="00F23B90" w:rsidP="000E5536">
      <w:pPr>
        <w:pStyle w:val="BodyText2"/>
      </w:pPr>
      <w:r>
        <w:t>Here is an example call (not sure if this works):</w:t>
      </w:r>
    </w:p>
    <w:p w14:paraId="6BFECAFE" w14:textId="77777777" w:rsidR="00F23B90" w:rsidRPr="00E64603" w:rsidRDefault="00F23B90" w:rsidP="00D96B97">
      <w:pPr>
        <w:pStyle w:val="Unix"/>
      </w:pPr>
      <w:r w:rsidRPr="00EA436D">
        <w:t>cottaan@cruise:~/code&gt; python code/mp_load.py -d ~/data/species/borneo -n 0 -t 1</w:t>
      </w:r>
    </w:p>
    <w:p w14:paraId="28BE5E52" w14:textId="77777777" w:rsidR="00F23B90" w:rsidRDefault="00F23B90" w:rsidP="007D2F52">
      <w:pPr>
        <w:pStyle w:val="Heading4"/>
      </w:pPr>
      <w:r>
        <w:t>Outputting Raster cell values to a table</w:t>
      </w:r>
      <w:bookmarkEnd w:id="25"/>
    </w:p>
    <w:p w14:paraId="2A3546EF" w14:textId="77777777" w:rsidR="00F23B90" w:rsidRDefault="00F23B90" w:rsidP="000E5536">
      <w:pPr>
        <w:pStyle w:val="BodyText"/>
      </w:pPr>
      <w:r>
        <w:t xml:space="preserve">Really good set of options here: </w:t>
      </w:r>
      <w:hyperlink r:id="rId125" w:history="1">
        <w:r w:rsidRPr="0077669C">
          <w:rPr>
            <w:rStyle w:val="Hyperlink"/>
          </w:rPr>
          <w:t>http://gis.stackexchange.com/questions/233/how-to-get-raster-image-as-array-in-python-with-arcgis</w:t>
        </w:r>
      </w:hyperlink>
    </w:p>
    <w:p w14:paraId="58EEFBD1" w14:textId="77777777" w:rsidR="00F23B90" w:rsidRDefault="00F23B90" w:rsidP="000E5536">
      <w:pPr>
        <w:pStyle w:val="Heading5"/>
      </w:pPr>
      <w:bookmarkStart w:id="26" w:name="_Toc315774552"/>
      <w:r>
        <w:t>Using Spatial Analysts Sample tool</w:t>
      </w:r>
      <w:bookmarkEnd w:id="26"/>
    </w:p>
    <w:p w14:paraId="633F5538" w14:textId="77777777" w:rsidR="00F23B90" w:rsidRDefault="00F23B90" w:rsidP="000E5536">
      <w:pPr>
        <w:pStyle w:val="BodyText"/>
      </w:pPr>
      <w:r>
        <w:t>Sample("Orang Utan Raster","Orang Utan Raster","test")</w:t>
      </w:r>
    </w:p>
    <w:p w14:paraId="0FB52C73" w14:textId="77777777" w:rsidR="00F23B90" w:rsidRDefault="00F23B90" w:rsidP="000E5536">
      <w:pPr>
        <w:pStyle w:val="BodyText2"/>
      </w:pPr>
      <w:r>
        <w:t>This outputs a table in the following format:</w:t>
      </w:r>
    </w:p>
    <w:p w14:paraId="3476E8DB" w14:textId="77777777" w:rsidR="00F23B90" w:rsidRDefault="00F23B90" w:rsidP="000E5536">
      <w:pPr>
        <w:pStyle w:val="BodyText"/>
      </w:pPr>
      <w:r>
        <w:t>OBJECTID</w:t>
      </w:r>
      <w:r>
        <w:tab/>
        <w:t>ID17975</w:t>
      </w:r>
      <w:r>
        <w:tab/>
      </w:r>
      <w:r>
        <w:tab/>
        <w:t>x</w:t>
      </w:r>
      <w:r>
        <w:tab/>
      </w:r>
      <w:r>
        <w:tab/>
      </w:r>
      <w:r>
        <w:tab/>
        <w:t>y</w:t>
      </w:r>
      <w:r>
        <w:tab/>
      </w:r>
      <w:r>
        <w:tab/>
        <w:t>ID17975_1</w:t>
      </w:r>
    </w:p>
    <w:p w14:paraId="50CFF26C" w14:textId="77777777" w:rsidR="00F23B90" w:rsidRDefault="00F23B90" w:rsidP="000E5536">
      <w:pPr>
        <w:pStyle w:val="BodyText2"/>
      </w:pPr>
      <w:r>
        <w:t>1</w:t>
      </w:r>
      <w:r>
        <w:tab/>
      </w:r>
      <w:r>
        <w:tab/>
      </w:r>
      <w:r>
        <w:tab/>
        <w:t>1</w:t>
      </w:r>
      <w:r>
        <w:tab/>
      </w:r>
      <w:r>
        <w:tab/>
      </w:r>
      <w:r>
        <w:tab/>
        <w:t>13014500</w:t>
      </w:r>
      <w:r>
        <w:tab/>
        <w:t>720500</w:t>
      </w:r>
      <w:r>
        <w:tab/>
        <w:t>1</w:t>
      </w:r>
    </w:p>
    <w:p w14:paraId="54940368" w14:textId="77777777" w:rsidR="00F23B90" w:rsidRDefault="00F23B90" w:rsidP="000E5536">
      <w:pPr>
        <w:pStyle w:val="BodyText"/>
      </w:pPr>
      <w:r>
        <w:t>This cell is at the top of the raster dataset and the xy position refers to the centre of the cell.</w:t>
      </w:r>
    </w:p>
    <w:p w14:paraId="4D539561" w14:textId="77777777" w:rsidR="00F23B90" w:rsidRDefault="00F23B90" w:rsidP="000E5536">
      <w:pPr>
        <w:pStyle w:val="BodyText2"/>
      </w:pPr>
      <w:r>
        <w:t>The only issue here is the performance. It took 1m54s to do Orang Utan.</w:t>
      </w:r>
    </w:p>
    <w:p w14:paraId="1A9699F5" w14:textId="77777777" w:rsidR="00F23B90" w:rsidRDefault="00F23B90" w:rsidP="000E5536">
      <w:pPr>
        <w:pStyle w:val="Heading5"/>
      </w:pPr>
      <w:bookmarkStart w:id="27" w:name="_Toc315774553"/>
      <w:r>
        <w:t>Using ArcObjects</w:t>
      </w:r>
      <w:bookmarkEnd w:id="27"/>
    </w:p>
    <w:p w14:paraId="1E9D1F2D" w14:textId="77777777" w:rsidR="00F23B90" w:rsidRDefault="00F23B90" w:rsidP="000E5536">
      <w:pPr>
        <w:pStyle w:val="BodyText2"/>
      </w:pPr>
      <w:r>
        <w:t>No existing scripts available</w:t>
      </w:r>
    </w:p>
    <w:p w14:paraId="0CC1CCA7" w14:textId="77777777" w:rsidR="00F23B90" w:rsidRDefault="00F23B90" w:rsidP="000E5536">
      <w:pPr>
        <w:pStyle w:val="Heading5"/>
      </w:pPr>
      <w:bookmarkStart w:id="28" w:name="_Toc315774554"/>
      <w:r>
        <w:t>Using R</w:t>
      </w:r>
      <w:bookmarkEnd w:id="28"/>
    </w:p>
    <w:p w14:paraId="01D4EB34" w14:textId="77777777" w:rsidR="00F23B90" w:rsidRDefault="00F23B90" w:rsidP="000E5536">
      <w:pPr>
        <w:pStyle w:val="BodyText2"/>
      </w:pPr>
      <w:r>
        <w:t xml:space="preserve">Good paper here about using R and ArcGIS together: </w:t>
      </w:r>
      <w:hyperlink r:id="rId126" w:history="1">
        <w:r w:rsidRPr="0077669C">
          <w:rPr>
            <w:rStyle w:val="Hyperlink"/>
          </w:rPr>
          <w:t>http://proceedings.esri.com/dvd/uc/2010/uc-index/uc/workshops/tw_664.pdf</w:t>
        </w:r>
      </w:hyperlink>
    </w:p>
    <w:p w14:paraId="604FD6C5" w14:textId="77777777" w:rsidR="00F23B90" w:rsidRDefault="00F23B90" w:rsidP="000E5536">
      <w:pPr>
        <w:pStyle w:val="Heading5"/>
      </w:pPr>
      <w:bookmarkStart w:id="29" w:name="_Toc315774555"/>
      <w:r>
        <w:t>Using Python and GDAL</w:t>
      </w:r>
      <w:bookmarkEnd w:id="29"/>
    </w:p>
    <w:p w14:paraId="71EF3C33" w14:textId="77777777" w:rsidR="00F23B90" w:rsidRDefault="003630B2" w:rsidP="000E5536">
      <w:pPr>
        <w:pStyle w:val="BodyText2"/>
      </w:pPr>
      <w:hyperlink r:id="rId127" w:history="1">
        <w:r w:rsidR="00F23B90" w:rsidRPr="0077669C">
          <w:rPr>
            <w:rStyle w:val="Hyperlink"/>
          </w:rPr>
          <w:t>http://gis.stackexchange.com/questions/233/how-to-get-raster-image-as-array-in-python-with-arcgis</w:t>
        </w:r>
      </w:hyperlink>
    </w:p>
    <w:p w14:paraId="01E5724F" w14:textId="77777777" w:rsidR="00F23B90" w:rsidRDefault="00F23B90" w:rsidP="000E5536">
      <w:pPr>
        <w:pStyle w:val="Heading5"/>
      </w:pPr>
      <w:bookmarkStart w:id="30" w:name="_Toc315774556"/>
      <w:r>
        <w:t>Using RasterToNumPyArray</w:t>
      </w:r>
      <w:bookmarkEnd w:id="30"/>
    </w:p>
    <w:p w14:paraId="5A5EE4E3" w14:textId="77777777" w:rsidR="00F23B90" w:rsidRDefault="003630B2" w:rsidP="000E5536">
      <w:pPr>
        <w:pStyle w:val="BodyText"/>
      </w:pPr>
      <w:hyperlink r:id="rId128" w:anchor="/RasterToNumPyArray/000v0000012z000000/" w:history="1">
        <w:r w:rsidR="00F23B90" w:rsidRPr="0077669C">
          <w:rPr>
            <w:rStyle w:val="Hyperlink"/>
          </w:rPr>
          <w:t>http://help.arcgis.com/en/arcgisdesktop/10.0/help/index.html#/RasterToNumPyArray/000v0000012z000000/</w:t>
        </w:r>
      </w:hyperlink>
    </w:p>
    <w:p w14:paraId="057FCE69" w14:textId="77777777" w:rsidR="00F23B90" w:rsidRDefault="00F23B90" w:rsidP="000E5536">
      <w:pPr>
        <w:pStyle w:val="BodyText"/>
      </w:pPr>
      <w:r>
        <w:t>The OrangUtan raster is loaded using:</w:t>
      </w:r>
    </w:p>
    <w:p w14:paraId="131E3284" w14:textId="77777777" w:rsidR="00F23B90" w:rsidRDefault="00F23B90" w:rsidP="000E5536">
      <w:pPr>
        <w:pStyle w:val="BodyText"/>
      </w:pPr>
      <w:r>
        <w:tab/>
        <w:t>myArray = arcpy.RasterToNumPyArray(r"E:\cottaan\My Documents\ArcGIS\Default.gdb\ID17975")</w:t>
      </w:r>
    </w:p>
    <w:p w14:paraId="0884B76A" w14:textId="77777777" w:rsidR="00F23B90" w:rsidRDefault="00F23B90" w:rsidP="000E5536">
      <w:pPr>
        <w:pStyle w:val="BodyText"/>
      </w:pPr>
      <w:r>
        <w:t>The structure is shown below:</w:t>
      </w:r>
    </w:p>
    <w:p w14:paraId="667D1F98" w14:textId="77777777" w:rsidR="00F23B90" w:rsidRDefault="00F23B90" w:rsidP="000E5536">
      <w:pPr>
        <w:pStyle w:val="BodyText"/>
      </w:pPr>
      <w:r>
        <w:tab/>
        <w:t>ndarray: [[255 255 255 ..., 255 255 255] (a row)</w:t>
      </w:r>
    </w:p>
    <w:p w14:paraId="6931EBFF" w14:textId="77777777" w:rsidR="00F23B90" w:rsidRDefault="00F23B90" w:rsidP="000E5536">
      <w:pPr>
        <w:pStyle w:val="BodyText"/>
      </w:pPr>
      <w:r>
        <w:tab/>
      </w:r>
      <w:r>
        <w:tab/>
      </w:r>
      <w:r>
        <w:tab/>
        <w:t>[255 255 255 ..., 255 255 255]</w:t>
      </w:r>
    </w:p>
    <w:p w14:paraId="3B37976A" w14:textId="77777777" w:rsidR="00F23B90" w:rsidRDefault="00F23B90" w:rsidP="000E5536">
      <w:pPr>
        <w:pStyle w:val="BodyText"/>
      </w:pPr>
      <w:r>
        <w:tab/>
      </w:r>
      <w:r>
        <w:tab/>
      </w:r>
      <w:r>
        <w:tab/>
        <w:t>[255 255 255 ..., 255 255 255]</w:t>
      </w:r>
    </w:p>
    <w:p w14:paraId="5EB8880F" w14:textId="77777777" w:rsidR="00F23B90" w:rsidRDefault="00F23B90" w:rsidP="000E5536">
      <w:pPr>
        <w:pStyle w:val="BodyText"/>
      </w:pPr>
      <w:r>
        <w:tab/>
      </w:r>
      <w:r>
        <w:tab/>
      </w:r>
      <w:r>
        <w:tab/>
        <w:t xml:space="preserve">..., </w:t>
      </w:r>
    </w:p>
    <w:p w14:paraId="68489D62" w14:textId="77777777" w:rsidR="00F23B90" w:rsidRDefault="00F23B90" w:rsidP="000E5536">
      <w:pPr>
        <w:pStyle w:val="BodyText"/>
      </w:pPr>
      <w:r>
        <w:tab/>
      </w:r>
      <w:r>
        <w:tab/>
      </w:r>
      <w:r>
        <w:tab/>
        <w:t>[255 255 255 ..., 255 255 255]</w:t>
      </w:r>
    </w:p>
    <w:p w14:paraId="44CAB50F" w14:textId="77777777" w:rsidR="00F23B90" w:rsidRDefault="00F23B90" w:rsidP="000E5536">
      <w:pPr>
        <w:pStyle w:val="BodyText"/>
      </w:pPr>
      <w:r>
        <w:tab/>
      </w:r>
      <w:r>
        <w:tab/>
      </w:r>
      <w:r>
        <w:tab/>
        <w:t>[255 255 255 ..., 255 255 255]</w:t>
      </w:r>
    </w:p>
    <w:p w14:paraId="2F90CEFA" w14:textId="77777777" w:rsidR="00F23B90" w:rsidRDefault="00F23B90" w:rsidP="000E5536">
      <w:pPr>
        <w:pStyle w:val="BodyText2"/>
      </w:pPr>
      <w:r>
        <w:tab/>
      </w:r>
      <w:r>
        <w:tab/>
      </w:r>
      <w:r>
        <w:tab/>
        <w:t>[255 255 255 ..., 255 255 255]]</w:t>
      </w:r>
    </w:p>
    <w:p w14:paraId="61610E15" w14:textId="77777777" w:rsidR="00F23B90" w:rsidRDefault="00F23B90" w:rsidP="000E5536">
      <w:pPr>
        <w:pStyle w:val="BodyText"/>
      </w:pPr>
      <w:r>
        <w:t>The attributes for the OrangUtan raster are as follows:</w:t>
      </w:r>
      <w:r>
        <w:tab/>
      </w:r>
      <w:r>
        <w:tab/>
      </w:r>
      <w:r>
        <w:tab/>
      </w:r>
    </w:p>
    <w:p w14:paraId="63661D7C" w14:textId="77777777" w:rsidR="00F23B90" w:rsidRDefault="00F23B90" w:rsidP="000E5536">
      <w:pPr>
        <w:pStyle w:val="BodyText"/>
      </w:pPr>
      <w:r>
        <w:t>"myArray.flags"</w:t>
      </w:r>
      <w:r>
        <w:tab/>
      </w:r>
      <w:r>
        <w:tab/>
      </w:r>
      <w:r>
        <w:tab/>
        <w:t xml:space="preserve">flagsobj:   </w:t>
      </w:r>
    </w:p>
    <w:p w14:paraId="5F86006D" w14:textId="77777777" w:rsidR="00F23B90" w:rsidRDefault="00F23B90" w:rsidP="000E5536">
      <w:pPr>
        <w:pStyle w:val="BodyText"/>
      </w:pPr>
      <w:r>
        <w:tab/>
        <w:t>C_CONTIGUOUS : True</w:t>
      </w:r>
    </w:p>
    <w:p w14:paraId="32CB4265" w14:textId="77777777" w:rsidR="00F23B90" w:rsidRDefault="00F23B90" w:rsidP="000E5536">
      <w:pPr>
        <w:pStyle w:val="BodyText"/>
      </w:pPr>
      <w:r>
        <w:tab/>
        <w:t>F_CONTIGUOUS : False</w:t>
      </w:r>
    </w:p>
    <w:p w14:paraId="3ABEECA4" w14:textId="77777777" w:rsidR="00F23B90" w:rsidRDefault="00F23B90" w:rsidP="000E5536">
      <w:pPr>
        <w:pStyle w:val="BodyText"/>
      </w:pPr>
      <w:r>
        <w:tab/>
        <w:t>OWNDATA : True</w:t>
      </w:r>
    </w:p>
    <w:p w14:paraId="49892226" w14:textId="77777777" w:rsidR="00F23B90" w:rsidRDefault="00F23B90" w:rsidP="000E5536">
      <w:pPr>
        <w:pStyle w:val="BodyText"/>
      </w:pPr>
      <w:r>
        <w:tab/>
        <w:t>WRITEABLE : True</w:t>
      </w:r>
    </w:p>
    <w:p w14:paraId="2CEFEC17" w14:textId="77777777" w:rsidR="00F23B90" w:rsidRDefault="00F23B90" w:rsidP="000E5536">
      <w:pPr>
        <w:pStyle w:val="BodyText"/>
      </w:pPr>
      <w:r>
        <w:tab/>
        <w:t>ALIGNED : True</w:t>
      </w:r>
    </w:p>
    <w:p w14:paraId="0B40F17F" w14:textId="77777777" w:rsidR="00F23B90" w:rsidRDefault="00F23B90" w:rsidP="000E5536">
      <w:pPr>
        <w:pStyle w:val="BodyText"/>
      </w:pPr>
      <w:r>
        <w:tab/>
        <w:t>UPDATEIFCOPY : False</w:t>
      </w:r>
      <w:r>
        <w:tab/>
      </w:r>
    </w:p>
    <w:p w14:paraId="557D3F05" w14:textId="77777777" w:rsidR="00F23B90" w:rsidRDefault="00F23B90" w:rsidP="000E5536">
      <w:pPr>
        <w:pStyle w:val="BodyText"/>
      </w:pPr>
      <w:r>
        <w:t>"myArray.shape"</w:t>
      </w:r>
      <w:r>
        <w:tab/>
      </w:r>
      <w:r>
        <w:tab/>
      </w:r>
      <w:r>
        <w:tab/>
        <w:t>tuple: (1117, 1060)</w:t>
      </w:r>
      <w:r>
        <w:tab/>
        <w:t>(1117 rows by 1060 columns)</w:t>
      </w:r>
    </w:p>
    <w:p w14:paraId="40E79143" w14:textId="77777777" w:rsidR="00F23B90" w:rsidRDefault="00F23B90" w:rsidP="000E5536">
      <w:pPr>
        <w:pStyle w:val="BodyText"/>
      </w:pPr>
      <w:r>
        <w:t>"myArray.strides"</w:t>
      </w:r>
      <w:r>
        <w:tab/>
      </w:r>
      <w:r>
        <w:tab/>
        <w:t>tuple: (1060, 1)</w:t>
      </w:r>
      <w:r>
        <w:tab/>
        <w:t>(We have to move 1060 bytes to get to the next value of the first axis (rows) and 1 byte to get to the next value for the next axis (x))</w:t>
      </w:r>
    </w:p>
    <w:p w14:paraId="0EBC8724" w14:textId="77777777" w:rsidR="00F23B90" w:rsidRDefault="00F23B90" w:rsidP="000E5536">
      <w:pPr>
        <w:pStyle w:val="BodyText"/>
      </w:pPr>
      <w:r>
        <w:t>"myArray.ndim"</w:t>
      </w:r>
      <w:r>
        <w:tab/>
      </w:r>
      <w:r>
        <w:tab/>
      </w:r>
      <w:r>
        <w:tab/>
        <w:t>int: 2</w:t>
      </w:r>
      <w:r>
        <w:tab/>
      </w:r>
      <w:r>
        <w:tab/>
      </w:r>
      <w:r>
        <w:tab/>
      </w:r>
      <w:r>
        <w:tab/>
        <w:t>(Number of array dimensions)</w:t>
      </w:r>
    </w:p>
    <w:p w14:paraId="719934B6" w14:textId="77777777" w:rsidR="00F23B90" w:rsidRDefault="00F23B90" w:rsidP="000E5536">
      <w:pPr>
        <w:pStyle w:val="BodyText"/>
      </w:pPr>
      <w:r>
        <w:t>"myArray.data"</w:t>
      </w:r>
      <w:r>
        <w:tab/>
      </w:r>
      <w:r>
        <w:tab/>
      </w:r>
      <w:r>
        <w:tab/>
        <w:t>buffer: ??????? etc</w:t>
      </w:r>
      <w:r>
        <w:tab/>
        <w:t>(Python buffer object pointing to the start of the array’s data - GIVES THE ADDRESS!)</w:t>
      </w:r>
    </w:p>
    <w:p w14:paraId="1D8812A5" w14:textId="77777777" w:rsidR="00F23B90" w:rsidRDefault="00F23B90" w:rsidP="000E5536">
      <w:pPr>
        <w:pStyle w:val="BodyText"/>
      </w:pPr>
      <w:r>
        <w:t>"myArray.size"</w:t>
      </w:r>
      <w:r>
        <w:tab/>
      </w:r>
      <w:r>
        <w:tab/>
      </w:r>
      <w:r>
        <w:tab/>
        <w:t>int: 1184020</w:t>
      </w:r>
      <w:r>
        <w:tab/>
      </w:r>
      <w:r>
        <w:tab/>
        <w:t>(Number of elements in the array)</w:t>
      </w:r>
    </w:p>
    <w:p w14:paraId="08400668" w14:textId="77777777" w:rsidR="00F23B90" w:rsidRDefault="00F23B90" w:rsidP="000E5536">
      <w:pPr>
        <w:pStyle w:val="BodyText"/>
      </w:pPr>
      <w:r>
        <w:t>"myArray.itemsize"</w:t>
      </w:r>
      <w:r>
        <w:tab/>
      </w:r>
      <w:r>
        <w:tab/>
        <w:t>int: 1</w:t>
      </w:r>
      <w:r>
        <w:tab/>
      </w:r>
      <w:r>
        <w:tab/>
      </w:r>
      <w:r>
        <w:tab/>
      </w:r>
      <w:r>
        <w:tab/>
        <w:t>(Length of one array element in bytes)</w:t>
      </w:r>
    </w:p>
    <w:p w14:paraId="1B427BAE" w14:textId="77777777" w:rsidR="00F23B90" w:rsidRDefault="00F23B90" w:rsidP="000E5536">
      <w:pPr>
        <w:pStyle w:val="BodyText"/>
      </w:pPr>
      <w:r>
        <w:t>"myArray.nbytes"</w:t>
      </w:r>
      <w:r>
        <w:tab/>
      </w:r>
      <w:r>
        <w:tab/>
        <w:t>int: 1184020</w:t>
      </w:r>
      <w:r>
        <w:tab/>
      </w:r>
      <w:r>
        <w:tab/>
        <w:t>(Total bytes consumed by the elements of the array)</w:t>
      </w:r>
    </w:p>
    <w:p w14:paraId="608F8904" w14:textId="77777777" w:rsidR="00F23B90" w:rsidRDefault="00F23B90" w:rsidP="000E5536">
      <w:pPr>
        <w:pStyle w:val="BodyText"/>
      </w:pPr>
      <w:r>
        <w:t>"myArray.base"</w:t>
      </w:r>
      <w:r>
        <w:tab/>
      </w:r>
      <w:r>
        <w:tab/>
      </w:r>
      <w:r>
        <w:tab/>
        <w:t>NoneType: None</w:t>
      </w:r>
      <w:r>
        <w:tab/>
      </w:r>
      <w:r>
        <w:tab/>
        <w:t>(Base object if memory is from some other object)</w:t>
      </w:r>
    </w:p>
    <w:p w14:paraId="7D88513D" w14:textId="77777777" w:rsidR="00F23B90" w:rsidRDefault="00F23B90" w:rsidP="000E5536">
      <w:pPr>
        <w:pStyle w:val="BodyText2"/>
      </w:pPr>
      <w:r>
        <w:t>"ndarray.flat"</w:t>
      </w:r>
      <w:r>
        <w:tab/>
      </w:r>
      <w:r>
        <w:tab/>
      </w:r>
      <w:r>
        <w:tab/>
      </w:r>
      <w:r>
        <w:tab/>
      </w:r>
      <w:r>
        <w:tab/>
      </w:r>
      <w:r>
        <w:tab/>
      </w:r>
      <w:r>
        <w:tab/>
      </w:r>
      <w:r>
        <w:tab/>
        <w:t>Returns a 1-D iterator over the array</w:t>
      </w:r>
    </w:p>
    <w:p w14:paraId="71A19BDA" w14:textId="77777777" w:rsidR="00F23B90" w:rsidRDefault="00F23B90" w:rsidP="000E5536">
      <w:pPr>
        <w:pStyle w:val="BodyText2"/>
      </w:pPr>
      <w:r>
        <w:t>Starts at 12182km and that is column 0 - 13014km is the start of the actual range - what col is this? it is 832</w:t>
      </w:r>
    </w:p>
    <w:p w14:paraId="5FE4DC6D" w14:textId="77777777" w:rsidR="00F23B90" w:rsidRDefault="00F23B90" w:rsidP="000E5536">
      <w:pPr>
        <w:pStyle w:val="BodyText2"/>
      </w:pPr>
      <w:r>
        <w:t>The script exports the data for Orang utan in 35 secs which is OK. But the next time you run it it takes 2 minutes! This must be because of the indices. Maybe write with Python and not use ArcPy.</w:t>
      </w:r>
    </w:p>
    <w:p w14:paraId="69E92088" w14:textId="77777777" w:rsidR="00F23B90" w:rsidRDefault="00F23B90" w:rsidP="000E5536">
      <w:pPr>
        <w:pStyle w:val="BodyText"/>
      </w:pPr>
      <w:r>
        <w:t>FAILED:</w:t>
      </w:r>
    </w:p>
    <w:p w14:paraId="2F91E091" w14:textId="77777777" w:rsidR="00F23B90" w:rsidRDefault="00F23B90" w:rsidP="000E5536">
      <w:pPr>
        <w:pStyle w:val="BodyText"/>
      </w:pPr>
      <w:r>
        <w:t>Species ID:13947 (53 of 304) (2011-08-05 18:27:36.192000)</w:t>
      </w:r>
    </w:p>
    <w:p w14:paraId="0A60E861" w14:textId="77777777" w:rsidR="00F23B90" w:rsidRDefault="00F23B90" w:rsidP="000E5536">
      <w:pPr>
        <w:pStyle w:val="BodyText"/>
      </w:pPr>
      <w:r>
        <w:t>Raster extent: minx:12114000 maxx:13277000 miny:-467000 maxy:786000</w:t>
      </w:r>
    </w:p>
    <w:p w14:paraId="42BF9293" w14:textId="77777777" w:rsidR="00F23B90" w:rsidRDefault="00F23B90" w:rsidP="000E5536">
      <w:pPr>
        <w:pStyle w:val="BodyText"/>
      </w:pPr>
      <w:r>
        <w:t>Creating raster</w:t>
      </w:r>
    </w:p>
    <w:p w14:paraId="4A66FA3A" w14:textId="77777777" w:rsidR="00F23B90" w:rsidRDefault="00F23B90" w:rsidP="000E5536">
      <w:pPr>
        <w:pStyle w:val="BodyText"/>
      </w:pPr>
      <w:r>
        <w:t>Writing 1Km squares to table</w:t>
      </w:r>
    </w:p>
    <w:p w14:paraId="6B9A6154" w14:textId="77777777" w:rsidR="00F23B90" w:rsidRDefault="00F23B90" w:rsidP="000E5536">
      <w:pPr>
        <w:pStyle w:val="BodyText"/>
      </w:pPr>
      <w:r>
        <w:t>Species ID:13972 (54 of 304) (2011-08-05 18:30:10.951000)</w:t>
      </w:r>
    </w:p>
    <w:p w14:paraId="1C94C0B0" w14:textId="77777777" w:rsidR="00F23B90" w:rsidRDefault="00F23B90" w:rsidP="000E5536">
      <w:pPr>
        <w:pStyle w:val="BodyText"/>
      </w:pPr>
      <w:r>
        <w:t>Raster extent: minx:-1465000 maxx:20038000 miny:-1233000 maxy:12329000</w:t>
      </w:r>
    </w:p>
    <w:p w14:paraId="11B0EC71" w14:textId="77777777" w:rsidR="00F23B90" w:rsidRDefault="00F23B90" w:rsidP="000E5536">
      <w:pPr>
        <w:pStyle w:val="BodyText"/>
      </w:pPr>
      <w:r>
        <w:t>Creating raster</w:t>
      </w:r>
    </w:p>
    <w:p w14:paraId="4B6B6FFC" w14:textId="77777777" w:rsidR="00F23B90" w:rsidRDefault="00F23B90" w:rsidP="000E5536">
      <w:pPr>
        <w:pStyle w:val="BodyText"/>
      </w:pPr>
      <w:r>
        <w:t>Writing 1Km squares to table</w:t>
      </w:r>
    </w:p>
    <w:p w14:paraId="73B3F494" w14:textId="77777777" w:rsidR="00F23B90" w:rsidRDefault="00F23B90" w:rsidP="000E5536">
      <w:pPr>
        <w:pStyle w:val="BodyText"/>
      </w:pPr>
      <w:r>
        <w:t>&lt;type 'exceptions.RuntimeError'&gt;: ERROR 999999: Error executing function.</w:t>
      </w:r>
    </w:p>
    <w:p w14:paraId="59BAD065" w14:textId="77777777" w:rsidR="00F23B90" w:rsidRDefault="00F23B90" w:rsidP="000E5536">
      <w:pPr>
        <w:pStyle w:val="BodyText"/>
      </w:pPr>
      <w:r>
        <w:t>Failed to execute (SpeciesRangeToTable).</w:t>
      </w:r>
    </w:p>
    <w:p w14:paraId="6ED98BA1" w14:textId="77777777" w:rsidR="00F23B90" w:rsidRDefault="00F23B90" w:rsidP="000E5536">
      <w:pPr>
        <w:pStyle w:val="BodyText2"/>
      </w:pPr>
      <w:r>
        <w:t>Failed at Fri Aug 05 21:39:29 2011 (Elapsed Time: 4 hours 29 minutes 4 seconds)</w:t>
      </w:r>
    </w:p>
    <w:p w14:paraId="2ACE90A2" w14:textId="77777777" w:rsidR="00F23B90" w:rsidRDefault="00F23B90" w:rsidP="000E5536">
      <w:pPr>
        <w:pStyle w:val="BodyText"/>
      </w:pPr>
      <w:r>
        <w:t>13972 - this is a very big species range - maybe its filling all of the available memory</w:t>
      </w:r>
    </w:p>
    <w:p w14:paraId="518F551E" w14:textId="77777777" w:rsidR="00F23B90" w:rsidRDefault="00F23B90" w:rsidP="000E5536">
      <w:pPr>
        <w:pStyle w:val="BodyText2"/>
      </w:pPr>
      <w:r>
        <w:t>I tried it using the Sample tool which effectively does the same thing, and it is taking ages! After 2 hours it had only done 20% so stopped it.</w:t>
      </w:r>
    </w:p>
    <w:p w14:paraId="02C13792" w14:textId="77777777" w:rsidR="00F23B90" w:rsidRDefault="00F23B90" w:rsidP="000E5536">
      <w:pPr>
        <w:pStyle w:val="BodyText"/>
      </w:pPr>
      <w:r>
        <w:t>Persevering with numpy as its fast:</w:t>
      </w:r>
    </w:p>
    <w:p w14:paraId="497D7D15" w14:textId="77777777" w:rsidR="00F23B90" w:rsidRDefault="00F23B90" w:rsidP="000E5536">
      <w:pPr>
        <w:pStyle w:val="BodyText"/>
      </w:pPr>
      <w:r>
        <w:t>&gt;&gt;&gt; myarr=arcpy.RasterToNumPyArray("ID17975","","","",0) - use zero as the no-data value</w:t>
      </w:r>
    </w:p>
    <w:p w14:paraId="6E346C70" w14:textId="77777777" w:rsidR="00F23B90" w:rsidRDefault="00F23B90" w:rsidP="000E5536">
      <w:pPr>
        <w:pStyle w:val="BodyText"/>
      </w:pPr>
      <w:r>
        <w:t>&gt;&gt;&gt; indices=numpy.flatnonzero(myarr)</w:t>
      </w:r>
    </w:p>
    <w:p w14:paraId="6C310569" w14:textId="77777777" w:rsidR="00F23B90" w:rsidRDefault="00F23B90" w:rsidP="000E5536">
      <w:pPr>
        <w:pStyle w:val="BodyText"/>
      </w:pPr>
      <w:r>
        <w:lastRenderedPageBreak/>
        <w:t>&gt;&gt;&gt; print indices</w:t>
      </w:r>
    </w:p>
    <w:p w14:paraId="2FA98FBF" w14:textId="77777777" w:rsidR="00F23B90" w:rsidRDefault="00F23B90" w:rsidP="000E5536">
      <w:pPr>
        <w:pStyle w:val="BodyText"/>
      </w:pPr>
      <w:r>
        <w:t>[    832    1891    1892 ..., 1183234 1183235 1183236]</w:t>
      </w:r>
    </w:p>
    <w:p w14:paraId="16FC5CF1" w14:textId="77777777" w:rsidR="00F23B90" w:rsidRDefault="00F23B90" w:rsidP="000E5536">
      <w:pPr>
        <w:pStyle w:val="BodyText"/>
      </w:pPr>
      <w:r>
        <w:t>Completely awesome - you can filter the array</w:t>
      </w:r>
    </w:p>
    <w:p w14:paraId="6A86591F" w14:textId="77777777" w:rsidR="00F23B90" w:rsidRDefault="00F23B90" w:rsidP="000E5536">
      <w:pPr>
        <w:pStyle w:val="BodyText"/>
      </w:pPr>
      <w:r>
        <w:t>&gt;&gt;&gt; myarr=arcpy.RasterToNumPyArray("ID17975","","","",0) - use zero as the no-data value</w:t>
      </w:r>
    </w:p>
    <w:p w14:paraId="3F15F6B8" w14:textId="77777777" w:rsidR="00F23B90" w:rsidRDefault="00F23B90" w:rsidP="000E5536">
      <w:pPr>
        <w:pStyle w:val="BodyText"/>
      </w:pPr>
      <w:r>
        <w:t>&gt;&gt;&gt; indices=numpy.flatnonzero(myarr==2) - this will only get the indicies where the value is 2!!</w:t>
      </w:r>
    </w:p>
    <w:p w14:paraId="48A6BF5E" w14:textId="77777777" w:rsidR="00F23B90" w:rsidRDefault="00F23B90" w:rsidP="000E5536">
      <w:pPr>
        <w:pStyle w:val="BodyText2"/>
      </w:pPr>
      <w:r>
        <w:t>However, this returns a tuple and not a ndarray - which is harder to do arithmetic on! There is an equivalent ndarray.nonzero method but it takes no parameters so you cant use myarr==2</w:t>
      </w:r>
    </w:p>
    <w:p w14:paraId="400860C6" w14:textId="77777777" w:rsidR="00F23B90" w:rsidRDefault="00F23B90" w:rsidP="000E5536">
      <w:pPr>
        <w:pStyle w:val="BodyText"/>
      </w:pPr>
      <w:r>
        <w:t>Trying nonzero() to get the results in 2-dimensions so we can the rows/columns easier</w:t>
      </w:r>
    </w:p>
    <w:p w14:paraId="1C756DCA" w14:textId="77777777" w:rsidR="00F23B90" w:rsidRDefault="00F23B90" w:rsidP="000E5536">
      <w:pPr>
        <w:pStyle w:val="BodyText"/>
      </w:pPr>
      <w:r>
        <w:t>&gt;&gt;&gt; indices=numpy.nonzero(myarr==2) - produces the following array:</w:t>
      </w:r>
    </w:p>
    <w:p w14:paraId="60019A66" w14:textId="77777777" w:rsidR="00F23B90" w:rsidRDefault="00F23B90" w:rsidP="000E5536">
      <w:pPr>
        <w:pStyle w:val="BodyText"/>
      </w:pPr>
      <w:r>
        <w:t>(array([   0,    1,    1, ..., 1116, 1116, 1116]), array([832, 831, 832, ..., 274, 275, 276]))</w:t>
      </w:r>
    </w:p>
    <w:p w14:paraId="388D27DA" w14:textId="77777777" w:rsidR="00F23B90" w:rsidRDefault="00F23B90" w:rsidP="000E5536">
      <w:pPr>
        <w:pStyle w:val="BodyText"/>
      </w:pPr>
      <w:r>
        <w:t>I can use these to calculate the quad trees?</w:t>
      </w:r>
    </w:p>
    <w:p w14:paraId="1A3EA625" w14:textId="77777777" w:rsidR="00F23B90" w:rsidRDefault="00F23B90" w:rsidP="000E5536">
      <w:pPr>
        <w:pStyle w:val="BodyText"/>
      </w:pPr>
      <w:r>
        <w:t>Use transpose to turn 2 separate dimensions into a single paired dimension:</w:t>
      </w:r>
    </w:p>
    <w:p w14:paraId="7078AC02" w14:textId="77777777" w:rsidR="00F23B90" w:rsidRDefault="00F23B90" w:rsidP="000E5536">
      <w:pPr>
        <w:pStyle w:val="BodyText"/>
      </w:pPr>
      <w:r>
        <w:t>&gt;&gt;&gt; indices2 = numpy.transpose(indices)</w:t>
      </w:r>
    </w:p>
    <w:p w14:paraId="606BCF5F" w14:textId="77777777" w:rsidR="00F23B90" w:rsidRDefault="00F23B90" w:rsidP="000E5536">
      <w:pPr>
        <w:pStyle w:val="BodyText"/>
      </w:pPr>
      <w:r>
        <w:t>array([[   0,  832],</w:t>
      </w:r>
    </w:p>
    <w:p w14:paraId="22FF5916" w14:textId="77777777" w:rsidR="00F23B90" w:rsidRDefault="00F23B90" w:rsidP="000E5536">
      <w:pPr>
        <w:pStyle w:val="BodyText"/>
      </w:pPr>
      <w:r>
        <w:t xml:space="preserve">       [   1,  831],</w:t>
      </w:r>
    </w:p>
    <w:p w14:paraId="39097836" w14:textId="77777777" w:rsidR="00F23B90" w:rsidRDefault="00F23B90" w:rsidP="000E5536">
      <w:pPr>
        <w:pStyle w:val="BodyText"/>
      </w:pPr>
      <w:r>
        <w:t xml:space="preserve">       [   1,  832],</w:t>
      </w:r>
    </w:p>
    <w:p w14:paraId="3B557394" w14:textId="77777777" w:rsidR="00F23B90" w:rsidRDefault="00F23B90" w:rsidP="000E5536">
      <w:pPr>
        <w:pStyle w:val="BodyText"/>
      </w:pPr>
      <w:r>
        <w:t xml:space="preserve">       ..., </w:t>
      </w:r>
    </w:p>
    <w:p w14:paraId="583FC4F0" w14:textId="77777777" w:rsidR="00F23B90" w:rsidRDefault="00F23B90" w:rsidP="000E5536">
      <w:pPr>
        <w:pStyle w:val="BodyText"/>
      </w:pPr>
      <w:r>
        <w:t xml:space="preserve">       [1116,  274],</w:t>
      </w:r>
    </w:p>
    <w:p w14:paraId="217312AA" w14:textId="77777777" w:rsidR="00F23B90" w:rsidRDefault="00F23B90" w:rsidP="000E5536">
      <w:pPr>
        <w:pStyle w:val="BodyText"/>
      </w:pPr>
      <w:r>
        <w:t xml:space="preserve">       [1116,  275],</w:t>
      </w:r>
    </w:p>
    <w:p w14:paraId="569FD7AD" w14:textId="77777777" w:rsidR="00F23B90" w:rsidRDefault="00F23B90" w:rsidP="000E5536">
      <w:pPr>
        <w:pStyle w:val="BodyText"/>
      </w:pPr>
      <w:r>
        <w:t xml:space="preserve">       [1116,  276]])</w:t>
      </w:r>
    </w:p>
    <w:p w14:paraId="4D21F278" w14:textId="77777777" w:rsidR="00F23B90" w:rsidRDefault="00F23B90" w:rsidP="000E5536">
      <w:pPr>
        <w:pStyle w:val="BodyText"/>
      </w:pPr>
      <w:r>
        <w:t>Then add the x and y offsets to get the actual col/rows:</w:t>
      </w:r>
    </w:p>
    <w:p w14:paraId="2A5FD1A4" w14:textId="77777777" w:rsidR="00F23B90" w:rsidRDefault="00F23B90" w:rsidP="000E5536">
      <w:pPr>
        <w:pStyle w:val="BodyText"/>
      </w:pPr>
      <w:r>
        <w:t>&gt;&gt;&gt; indices[0].__iadd__(1) - will add 1 to all of the row values - the inplace function will update the original array!</w:t>
      </w:r>
    </w:p>
    <w:p w14:paraId="38FA5792" w14:textId="77777777" w:rsidR="00F23B90" w:rsidRDefault="00F23B90" w:rsidP="000E5536">
      <w:pPr>
        <w:pStyle w:val="BodyText"/>
      </w:pPr>
      <w:r>
        <w:t xml:space="preserve">I am going to use the values found here: </w:t>
      </w:r>
      <w:hyperlink r:id="rId129" w:history="1">
        <w:r w:rsidRPr="0077669C">
          <w:rPr>
            <w:rStyle w:val="Hyperlink"/>
          </w:rPr>
          <w:t>http://fwarmerdam.blogspot.com/2010/02/world-mapping.html</w:t>
        </w:r>
      </w:hyperlink>
    </w:p>
    <w:p w14:paraId="76FE5174" w14:textId="77777777" w:rsidR="00F23B90" w:rsidRDefault="00F23B90" w:rsidP="000E5536">
      <w:pPr>
        <w:pStyle w:val="BodyText"/>
      </w:pPr>
      <w:r>
        <w:t>-21000000,21000000</w:t>
      </w:r>
    </w:p>
    <w:p w14:paraId="1587D20B" w14:textId="77777777" w:rsidR="00F23B90" w:rsidRDefault="00F23B90" w:rsidP="000E5536">
      <w:pPr>
        <w:pStyle w:val="BodyText"/>
      </w:pPr>
      <w:r>
        <w:t>-11000000,11000000</w:t>
      </w:r>
    </w:p>
    <w:p w14:paraId="1691B010" w14:textId="77777777" w:rsidR="00F23B90" w:rsidRDefault="00F23B90" w:rsidP="000E5536">
      <w:pPr>
        <w:pStyle w:val="BodyText"/>
      </w:pPr>
      <w:r>
        <w:t>If the data have x or y values outside these then they will have negative col/row indices</w:t>
      </w:r>
    </w:p>
    <w:p w14:paraId="6E1C14E6" w14:textId="77777777" w:rsidR="00F23B90" w:rsidRDefault="00F23B90" w:rsidP="000E5536">
      <w:pPr>
        <w:pStyle w:val="BodyText"/>
      </w:pPr>
      <w:r>
        <w:t>Now lets get the values to add:</w:t>
      </w:r>
    </w:p>
    <w:p w14:paraId="465AB982" w14:textId="77777777" w:rsidR="00F23B90" w:rsidRDefault="00F23B90" w:rsidP="000E5536">
      <w:pPr>
        <w:pStyle w:val="BodyText"/>
      </w:pPr>
      <w:r>
        <w:t>&gt;&gt;&gt; dsc = arcpy.Describe("Orang Utan raster")</w:t>
      </w:r>
      <w:r>
        <w:tab/>
        <w:t xml:space="preserve">   </w:t>
      </w:r>
    </w:p>
    <w:p w14:paraId="218B971B" w14:textId="77777777" w:rsidR="00F23B90" w:rsidRDefault="00F23B90" w:rsidP="000E5536">
      <w:pPr>
        <w:pStyle w:val="BodyText"/>
      </w:pPr>
      <w:r>
        <w:t>&gt;&gt;&gt; extent = dsc.Extent</w:t>
      </w:r>
    </w:p>
    <w:p w14:paraId="0330A959" w14:textId="77777777" w:rsidR="00F23B90" w:rsidRDefault="00F23B90" w:rsidP="000E5536">
      <w:pPr>
        <w:pStyle w:val="BodyText"/>
      </w:pPr>
      <w:r>
        <w:t>&gt;&gt;&gt; extent.YMax</w:t>
      </w:r>
    </w:p>
    <w:p w14:paraId="7CDD7A32" w14:textId="77777777" w:rsidR="00F23B90" w:rsidRDefault="00F23B90" w:rsidP="000E5536">
      <w:pPr>
        <w:pStyle w:val="BodyText"/>
      </w:pPr>
      <w:r>
        <w:t>=721000</w:t>
      </w:r>
    </w:p>
    <w:p w14:paraId="57A5B937" w14:textId="77777777" w:rsidR="00F23B90" w:rsidRDefault="00F23B90" w:rsidP="000E5536">
      <w:pPr>
        <w:pStyle w:val="BodyText"/>
      </w:pPr>
      <w:r>
        <w:t>Y at the origin is 11000000, so we need to do this calculation:</w:t>
      </w:r>
    </w:p>
    <w:p w14:paraId="0BBF56DD" w14:textId="77777777" w:rsidR="00F23B90" w:rsidRDefault="00F23B90" w:rsidP="000E5536">
      <w:pPr>
        <w:pStyle w:val="BodyText"/>
      </w:pPr>
      <w:r>
        <w:t>&gt;&gt;&gt; yOffset = (11000000-extent.YMax)/1000</w:t>
      </w:r>
    </w:p>
    <w:p w14:paraId="467414A2" w14:textId="77777777" w:rsidR="00F23B90" w:rsidRDefault="00F23B90" w:rsidP="000E5536">
      <w:pPr>
        <w:pStyle w:val="BodyText"/>
      </w:pPr>
      <w:r>
        <w:t>=10279!</w:t>
      </w:r>
    </w:p>
    <w:p w14:paraId="6E48551A" w14:textId="77777777" w:rsidR="00F23B90" w:rsidRDefault="00F23B90" w:rsidP="000E5536">
      <w:pPr>
        <w:pStyle w:val="BodyText"/>
      </w:pPr>
      <w:r>
        <w:t>&gt;&gt;&gt; indices[0].__iadd__(10279)</w:t>
      </w:r>
    </w:p>
    <w:p w14:paraId="67F5C6DF" w14:textId="77777777" w:rsidR="00F23B90" w:rsidRDefault="00F23B90" w:rsidP="000E5536">
      <w:pPr>
        <w:pStyle w:val="BodyText"/>
      </w:pPr>
      <w:r>
        <w:t>Same for x:</w:t>
      </w:r>
    </w:p>
    <w:p w14:paraId="5ADB3FBD" w14:textId="77777777" w:rsidR="00F23B90" w:rsidRDefault="00F23B90" w:rsidP="000E5536">
      <w:pPr>
        <w:pStyle w:val="BodyText"/>
      </w:pPr>
      <w:r>
        <w:t>&gt;&gt;&gt; xOffset = (extent.XMin+21000000)/1000</w:t>
      </w:r>
    </w:p>
    <w:p w14:paraId="282910A0" w14:textId="77777777" w:rsidR="00F23B90" w:rsidRDefault="00F23B90" w:rsidP="000E5536">
      <w:pPr>
        <w:pStyle w:val="BodyText"/>
      </w:pPr>
      <w:r>
        <w:t>=33182!</w:t>
      </w:r>
    </w:p>
    <w:p w14:paraId="4A6F913B" w14:textId="77777777" w:rsidR="00F23B90" w:rsidRDefault="00F23B90" w:rsidP="000E5536">
      <w:pPr>
        <w:pStyle w:val="BodyText2"/>
      </w:pPr>
      <w:r>
        <w:t>&gt;&gt;&gt; indices[1].__iadd__(33182)</w:t>
      </w:r>
      <w:r>
        <w:tab/>
        <w:t xml:space="preserve"> </w:t>
      </w:r>
    </w:p>
    <w:p w14:paraId="35236CBC" w14:textId="77777777" w:rsidR="00F23B90" w:rsidRDefault="00F23B90" w:rsidP="000E5536">
      <w:pPr>
        <w:pStyle w:val="BodyText2"/>
      </w:pPr>
      <w:r>
        <w:t>&gt;&gt;&gt; indices2 = numpy.transpose(indices)</w:t>
      </w:r>
    </w:p>
    <w:p w14:paraId="2B0F3C25" w14:textId="77777777" w:rsidR="00F23B90" w:rsidRDefault="00F23B90" w:rsidP="000E5536">
      <w:pPr>
        <w:pStyle w:val="BodyText2"/>
      </w:pPr>
      <w:r>
        <w:t>So full code is:</w:t>
      </w:r>
    </w:p>
    <w:p w14:paraId="028314BD" w14:textId="77777777" w:rsidR="00F23B90" w:rsidRDefault="00F23B90" w:rsidP="000E5536">
      <w:pPr>
        <w:pStyle w:val="BodyText"/>
      </w:pPr>
      <w:r>
        <w:t>import arcpy, numpy</w:t>
      </w:r>
    </w:p>
    <w:p w14:paraId="79BF3A19" w14:textId="77777777" w:rsidR="00F23B90" w:rsidRDefault="00F23B90" w:rsidP="000E5536">
      <w:pPr>
        <w:pStyle w:val="BodyText"/>
      </w:pPr>
      <w:r>
        <w:t xml:space="preserve">speciesRasterLayer = arcpy.GetParameterAsText(0) </w:t>
      </w:r>
    </w:p>
    <w:p w14:paraId="3824CE11" w14:textId="77777777" w:rsidR="00F23B90" w:rsidRDefault="00F23B90" w:rsidP="000E5536">
      <w:pPr>
        <w:pStyle w:val="BodyText"/>
      </w:pPr>
      <w:r>
        <w:t>maxY = int(arcpy.GetParameterAsText(1)) #i.e.  11000000 for web mercator</w:t>
      </w:r>
    </w:p>
    <w:p w14:paraId="77022BD4" w14:textId="77777777" w:rsidR="00F23B90" w:rsidRDefault="00F23B90" w:rsidP="000E5536">
      <w:pPr>
        <w:pStyle w:val="BodyText"/>
      </w:pPr>
      <w:r>
        <w:t>minX = int(arcpy.GetParameterAsText(2)) #i.e. -21000000 for web mercator</w:t>
      </w:r>
    </w:p>
    <w:p w14:paraId="29585310" w14:textId="77777777" w:rsidR="00F23B90" w:rsidRDefault="00F23B90" w:rsidP="000E5536">
      <w:pPr>
        <w:pStyle w:val="BodyText"/>
      </w:pPr>
      <w:r>
        <w:t>myarr=arcpy.RasterToNumPyArray(speciesRasterLayer,"","","",0)</w:t>
      </w:r>
    </w:p>
    <w:p w14:paraId="3C7747C8" w14:textId="77777777" w:rsidR="00F23B90" w:rsidRDefault="00F23B90" w:rsidP="000E5536">
      <w:pPr>
        <w:pStyle w:val="BodyText"/>
      </w:pPr>
      <w:r>
        <w:t>indices=numpy.nonzero(myarr==1)</w:t>
      </w:r>
    </w:p>
    <w:p w14:paraId="47099B9F" w14:textId="77777777" w:rsidR="00F23B90" w:rsidRDefault="00F23B90" w:rsidP="000E5536">
      <w:pPr>
        <w:pStyle w:val="BodyText"/>
      </w:pPr>
      <w:r>
        <w:t>dsc = arcpy.Describe(speciesRasterLayer)</w:t>
      </w:r>
    </w:p>
    <w:p w14:paraId="56A4060A" w14:textId="77777777" w:rsidR="00F23B90" w:rsidRDefault="00F23B90" w:rsidP="000E5536">
      <w:pPr>
        <w:pStyle w:val="BodyText"/>
      </w:pPr>
      <w:r>
        <w:t>indices[0].__iadd__((maxY-dsc.Extent.YMax)/1000)</w:t>
      </w:r>
    </w:p>
    <w:p w14:paraId="6D88A152" w14:textId="77777777" w:rsidR="00F23B90" w:rsidRDefault="00F23B90" w:rsidP="000E5536">
      <w:pPr>
        <w:pStyle w:val="BodyText"/>
      </w:pPr>
      <w:r>
        <w:t>indices[1].__iadd__((dsc.Extent.XMin-minX)/1000)</w:t>
      </w:r>
    </w:p>
    <w:p w14:paraId="2DA1B203" w14:textId="77777777" w:rsidR="00F23B90" w:rsidRDefault="00F23B90" w:rsidP="000E5536">
      <w:pPr>
        <w:pStyle w:val="BodyText"/>
      </w:pPr>
      <w:r>
        <w:t>indices2 = numpy.transpose(indices)</w:t>
      </w:r>
    </w:p>
    <w:p w14:paraId="2F36F43C" w14:textId="77777777" w:rsidR="00F23B90" w:rsidRDefault="00F23B90" w:rsidP="000E5536">
      <w:pPr>
        <w:pStyle w:val="BodyText2"/>
      </w:pPr>
      <w:r>
        <w:t>indices2.tofile(r'E:\cottaan\My Documents\ArcGIS\test.txt'," ")</w:t>
      </w:r>
    </w:p>
    <w:p w14:paraId="6A445EC9" w14:textId="77777777" w:rsidR="00F23B90" w:rsidRDefault="00F23B90" w:rsidP="000E5536">
      <w:pPr>
        <w:pStyle w:val="BodyText"/>
      </w:pPr>
      <w:r>
        <w:t>Put these scripts into a model to iterate through species - seems to work ok.</w:t>
      </w:r>
    </w:p>
    <w:p w14:paraId="5BF53FAD" w14:textId="77777777" w:rsidR="00F23B90" w:rsidRDefault="00F23B90" w:rsidP="000E5536">
      <w:pPr>
        <w:pStyle w:val="BodyText"/>
      </w:pPr>
      <w:r>
        <w:t>10128 takes 1 min raster to file - why so slow?</w:t>
      </w:r>
    </w:p>
    <w:p w14:paraId="6A98B6F2" w14:textId="77777777" w:rsidR="00F23B90" w:rsidRDefault="00F23B90" w:rsidP="000E5536">
      <w:pPr>
        <w:pStyle w:val="BodyText"/>
      </w:pPr>
      <w:r>
        <w:t>The script completes in 6 seconds but it doesnt complete for 55secs! Why? Its no problem without the tofile line.</w:t>
      </w:r>
    </w:p>
    <w:p w14:paraId="7FAF5FB7" w14:textId="77777777" w:rsidR="00F23B90" w:rsidRDefault="00F23B90" w:rsidP="000E5536">
      <w:pPr>
        <w:pStyle w:val="BodyText"/>
      </w:pPr>
      <w:r>
        <w:t>Use the numpy.save method instead it is quicker - and use the  method to load the data back in again.</w:t>
      </w:r>
    </w:p>
    <w:p w14:paraId="05F7EEB6" w14:textId="77777777" w:rsidR="00F23B90" w:rsidRDefault="00F23B90" w:rsidP="000E5536">
      <w:pPr>
        <w:pStyle w:val="BodyText"/>
      </w:pPr>
      <w:r>
        <w:lastRenderedPageBreak/>
        <w:t>Running the model on the full species data.</w:t>
      </w:r>
    </w:p>
    <w:p w14:paraId="138D8015" w14:textId="77777777" w:rsidR="00F23B90" w:rsidRDefault="00F23B90" w:rsidP="000E5536">
      <w:pPr>
        <w:pStyle w:val="BodyText"/>
      </w:pPr>
      <w:r>
        <w:t>Takes 7 minutes to get a unique list of species - but the first is ID_NO = ' '. Dont understand!</w:t>
      </w:r>
    </w:p>
    <w:p w14:paraId="36774F71" w14:textId="77777777" w:rsidR="00F23B90" w:rsidRDefault="00F23B90" w:rsidP="000E5536">
      <w:pPr>
        <w:pStyle w:val="BodyText"/>
      </w:pPr>
      <w:r>
        <w:t>There were 51 records with that - so deleted them. Probably should add this into the model, but cant be bothererd right now. Will comment it as a TODO.</w:t>
      </w:r>
    </w:p>
    <w:p w14:paraId="1A2F632B" w14:textId="77777777" w:rsidR="00F23B90" w:rsidRDefault="00F23B90" w:rsidP="000E5536">
      <w:pPr>
        <w:pStyle w:val="BodyText"/>
      </w:pPr>
      <w:r>
        <w:t>Failed on 10030 - not surprisingly - a big one.</w:t>
      </w:r>
    </w:p>
    <w:p w14:paraId="26FC162E" w14:textId="77777777" w:rsidR="00F23B90" w:rsidRDefault="00F23B90" w:rsidP="000E5536">
      <w:pPr>
        <w:pStyle w:val="BodyText"/>
      </w:pPr>
      <w:r>
        <w:t xml:space="preserve">Ran Species to Raster separately and it worked - so trying Raster to file - it is this that failed. </w:t>
      </w:r>
    </w:p>
    <w:p w14:paraId="2FEBA6F9" w14:textId="77777777" w:rsidR="00F23B90" w:rsidRDefault="00F23B90" w:rsidP="000E5536">
      <w:pPr>
        <w:pStyle w:val="BodyText2"/>
      </w:pPr>
      <w:r>
        <w:t>OK weird - it worked in the python window in ArcGIS! And produced an output file</w:t>
      </w:r>
    </w:p>
    <w:p w14:paraId="7E716423" w14:textId="77777777" w:rsidR="00F23B90" w:rsidRDefault="00F23B90" w:rsidP="000E5536">
      <w:pPr>
        <w:pStyle w:val="BodyText"/>
      </w:pPr>
      <w:r>
        <w:t>Executing: SpeciesRasterToFile id10030 "E:\cottaan\My Documents\SpeciesGridData\test.npy"</w:t>
      </w:r>
    </w:p>
    <w:p w14:paraId="5F1B9011" w14:textId="77777777" w:rsidR="00F23B90" w:rsidRDefault="00F23B90" w:rsidP="000E5536">
      <w:pPr>
        <w:pStyle w:val="BodyText"/>
      </w:pPr>
      <w:r>
        <w:t>Start Time: Thu Aug 11 09:03:42 2011</w:t>
      </w:r>
    </w:p>
    <w:p w14:paraId="3F72D808" w14:textId="77777777" w:rsidR="00F23B90" w:rsidRDefault="00F23B90" w:rsidP="000E5536">
      <w:pPr>
        <w:pStyle w:val="BodyText"/>
      </w:pPr>
      <w:r>
        <w:t>Running script SpeciesRasterToFile...</w:t>
      </w:r>
    </w:p>
    <w:p w14:paraId="33D68E69" w14:textId="77777777" w:rsidR="00F23B90" w:rsidRDefault="00F23B90" w:rsidP="000E5536">
      <w:pPr>
        <w:pStyle w:val="BodyText"/>
      </w:pPr>
      <w:r>
        <w:t>ERROR 000714: Error in script SpeciesRasterToFile.</w:t>
      </w:r>
    </w:p>
    <w:p w14:paraId="49223460" w14:textId="77777777" w:rsidR="00F23B90" w:rsidRDefault="00F23B90" w:rsidP="000E5536">
      <w:pPr>
        <w:pStyle w:val="BodyText2"/>
      </w:pPr>
      <w:r>
        <w:t>Error in executing: cmd.exe /C E:\cottaan\APTANA~1\APTANA~1\ARCGIS~1\src\RASTER~2.PY  "id10030" "E:\cottaan\My Documents\SpeciesGridData\test.npy"</w:t>
      </w:r>
    </w:p>
    <w:p w14:paraId="404025BC" w14:textId="77777777" w:rsidR="00F23B90" w:rsidRDefault="00F23B90" w:rsidP="000E5536">
      <w:pPr>
        <w:pStyle w:val="BodyText"/>
      </w:pPr>
      <w:r>
        <w:t>Failed on this line:</w:t>
      </w:r>
    </w:p>
    <w:p w14:paraId="77F4757C" w14:textId="77777777" w:rsidR="00F23B90" w:rsidRDefault="00F23B90" w:rsidP="000E5536">
      <w:pPr>
        <w:pStyle w:val="BodyText"/>
      </w:pPr>
      <w:r>
        <w:t>myarr=arcpy.RasterToNumPyArray(speciesRasterLayer,"","","",0)</w:t>
      </w:r>
    </w:p>
    <w:p w14:paraId="784C0E3B" w14:textId="77777777" w:rsidR="00F23B90" w:rsidRDefault="00F23B90" w:rsidP="000E5536">
      <w:pPr>
        <w:pStyle w:val="BodyText"/>
      </w:pPr>
      <w:r>
        <w:t>Memory goes up to 85% and then stays the same then it fails</w:t>
      </w:r>
    </w:p>
    <w:p w14:paraId="18CAD4C3" w14:textId="77777777" w:rsidR="00F23B90" w:rsidRDefault="00F23B90" w:rsidP="000E5536">
      <w:pPr>
        <w:pStyle w:val="BodyText"/>
      </w:pPr>
      <w:r>
        <w:t>BUT THIS LINE WORKS IF YOU RUN IT IN THE GP WINDOW IN ARCMAP</w:t>
      </w:r>
    </w:p>
    <w:p w14:paraId="385102E6" w14:textId="77777777" w:rsidR="00F23B90" w:rsidRDefault="00F23B90" w:rsidP="000E5536">
      <w:pPr>
        <w:pStyle w:val="BodyText"/>
      </w:pPr>
      <w:r>
        <w:t>Memory goes up to 93% in a spike but it still works</w:t>
      </w:r>
    </w:p>
    <w:p w14:paraId="16E90507" w14:textId="77777777" w:rsidR="00F23B90" w:rsidRDefault="00F23B90" w:rsidP="000E5536">
      <w:pPr>
        <w:pStyle w:val="BodyText"/>
      </w:pPr>
      <w:r>
        <w:t>There are 38783 cols x 17720 rows in the raster (687234760 pixels)</w:t>
      </w:r>
    </w:p>
    <w:p w14:paraId="04729E5C" w14:textId="77777777" w:rsidR="00F23B90" w:rsidRDefault="00F23B90" w:rsidP="000E5536">
      <w:pPr>
        <w:pStyle w:val="BodyText"/>
      </w:pPr>
      <w:r>
        <w:t xml:space="preserve">In my script tool there is an option to run in process which was unchecked. Trying with it checked. This should run faster : </w:t>
      </w:r>
      <w:hyperlink r:id="rId130" w:anchor="/Adding_a_script_tool/00150000001r000000/" w:history="1">
        <w:r w:rsidRPr="0077669C">
          <w:rPr>
            <w:rStyle w:val="Hyperlink"/>
          </w:rPr>
          <w:t>http://help.arcgis.com/en/arcgisdesktop/10.0/help/index.html#/Adding_a_script_tool/00150000001r000000/</w:t>
        </w:r>
      </w:hyperlink>
    </w:p>
    <w:p w14:paraId="3C31E778" w14:textId="77777777" w:rsidR="00F23B90" w:rsidRDefault="00F23B90" w:rsidP="000E5536">
      <w:pPr>
        <w:pStyle w:val="BodyText2"/>
      </w:pPr>
      <w:r>
        <w:t>IT WORKED!!!!!!!!!!!!!!!!!!!!!!!!!!!! By default all python tools run in process, so I must have at some point switched this off.</w:t>
      </w:r>
    </w:p>
    <w:p w14:paraId="6189BB56" w14:textId="77777777" w:rsidR="00F23B90" w:rsidRDefault="00F23B90" w:rsidP="000E5536">
      <w:pPr>
        <w:pStyle w:val="BodyText"/>
      </w:pPr>
      <w:r>
        <w:t>Executing (Species Raster to File): SpeciesRasterToFile "E:\cottaan\My Documents\SpeciesRasterData\ID10340" "E:\cottaan\My Documents\SpeciesGridData\ID10340.npy"</w:t>
      </w:r>
    </w:p>
    <w:p w14:paraId="7BE4BCC9" w14:textId="77777777" w:rsidR="00F23B90" w:rsidRDefault="00F23B90" w:rsidP="000E5536">
      <w:pPr>
        <w:pStyle w:val="BodyText"/>
      </w:pPr>
      <w:r>
        <w:t>Start Time: Thu Aug 11 10:34:11 2011</w:t>
      </w:r>
    </w:p>
    <w:p w14:paraId="112B7677" w14:textId="77777777" w:rsidR="00F23B90" w:rsidRDefault="00F23B90" w:rsidP="000E5536">
      <w:pPr>
        <w:pStyle w:val="BodyText"/>
      </w:pPr>
      <w:r>
        <w:t>Running script SpeciesRasterToFile...</w:t>
      </w:r>
    </w:p>
    <w:p w14:paraId="4B6C680E" w14:textId="77777777" w:rsidR="00F23B90" w:rsidRDefault="00F23B90" w:rsidP="000E5536">
      <w:pPr>
        <w:pStyle w:val="BodyText"/>
      </w:pPr>
      <w:r>
        <w:t xml:space="preserve">&lt;type 'exceptions.MemoryError'&gt;: </w:t>
      </w:r>
    </w:p>
    <w:p w14:paraId="18E0BD1A" w14:textId="77777777" w:rsidR="00F23B90" w:rsidRDefault="00F23B90" w:rsidP="000E5536">
      <w:pPr>
        <w:pStyle w:val="BodyText"/>
      </w:pPr>
      <w:r>
        <w:t>Failed to execute (Species Raster to File).</w:t>
      </w:r>
    </w:p>
    <w:p w14:paraId="00C34406" w14:textId="77777777" w:rsidR="00F23B90" w:rsidRDefault="00F23B90" w:rsidP="000E5536">
      <w:pPr>
        <w:pStyle w:val="BodyText"/>
      </w:pPr>
      <w:r>
        <w:t>Failed at Thu Aug 11 10:34:32 2011 (Elapsed Time: 21.00 seconds)</w:t>
      </w:r>
    </w:p>
    <w:p w14:paraId="5E1548C9" w14:textId="77777777" w:rsidR="00F23B90" w:rsidRDefault="00F23B90" w:rsidP="000E5536">
      <w:pPr>
        <w:pStyle w:val="BodyText"/>
      </w:pPr>
      <w:r>
        <w:t>Failed to execute (AllSpeciesToFiles).</w:t>
      </w:r>
    </w:p>
    <w:p w14:paraId="7196201C" w14:textId="77777777" w:rsidR="00F23B90" w:rsidRDefault="00F23B90" w:rsidP="000E5536">
      <w:pPr>
        <w:pStyle w:val="BodyText"/>
      </w:pPr>
      <w:r>
        <w:t>Failed at Thu Aug 11 10:34:33 2011 (Elapsed Time: 37 minutes 8 seconds)</w:t>
      </w:r>
    </w:p>
    <w:p w14:paraId="275AB65A" w14:textId="77777777" w:rsidR="00F23B90" w:rsidRDefault="00F23B90" w:rsidP="000E5536">
      <w:pPr>
        <w:pStyle w:val="BodyText"/>
      </w:pPr>
      <w:r>
        <w:t>There are 40076 cols x 16794 rows in the raster (673036344) - less then 10030!</w:t>
      </w:r>
    </w:p>
    <w:p w14:paraId="5E126EFD" w14:textId="77777777" w:rsidR="00F23B90" w:rsidRDefault="00F23B90" w:rsidP="000E5536">
      <w:pPr>
        <w:pStyle w:val="BodyText"/>
      </w:pPr>
      <w:r>
        <w:t>When I try and add the raster I get an inconsistent extent message - I bet that is what is causing the error</w:t>
      </w:r>
    </w:p>
    <w:p w14:paraId="0438C704" w14:textId="77777777" w:rsidR="00F23B90" w:rsidRDefault="00F23B90" w:rsidP="000E5536">
      <w:pPr>
        <w:pStyle w:val="BodyText"/>
      </w:pPr>
      <w:r>
        <w:t>Even in ArcGIS I get an: Runtime error &lt;type 'exceptions.RuntimeError'&gt;: ERROR 999998: Unexpected Error.</w:t>
      </w:r>
    </w:p>
    <w:p w14:paraId="11379589" w14:textId="77777777" w:rsidR="00F23B90" w:rsidRDefault="00F23B90" w:rsidP="000E5536">
      <w:pPr>
        <w:pStyle w:val="BodyText"/>
      </w:pPr>
      <w:r>
        <w:t>With a normal 'Polygon To Raster' GP tool it doesnt produce the error - so the inconsistent extent is the issue - no its not see later **</w:t>
      </w:r>
    </w:p>
    <w:p w14:paraId="1C705B46" w14:textId="77777777" w:rsidR="00F23B90" w:rsidRDefault="00F23B90" w:rsidP="000E5536">
      <w:pPr>
        <w:pStyle w:val="BodyText"/>
      </w:pPr>
      <w:r>
        <w:t>Extent of working one:</w:t>
      </w:r>
    </w:p>
    <w:p w14:paraId="1D6A503E" w14:textId="77777777" w:rsidR="00F23B90" w:rsidRDefault="00F23B90" w:rsidP="000E5536">
      <w:pPr>
        <w:pStyle w:val="BodyText"/>
      </w:pPr>
      <w:r>
        <w:t xml:space="preserve">-20037507.06716 </w:t>
      </w:r>
      <w:r>
        <w:tab/>
        <w:t xml:space="preserve">to   20038492.9328382 </w:t>
      </w:r>
      <w:r>
        <w:tab/>
        <w:t>x</w:t>
      </w:r>
    </w:p>
    <w:p w14:paraId="12951CC3" w14:textId="77777777" w:rsidR="00F23B90" w:rsidRDefault="00F23B90" w:rsidP="000E5536">
      <w:pPr>
        <w:pStyle w:val="BodyText"/>
      </w:pPr>
      <w:r>
        <w:t xml:space="preserve"> -3970161.39020002 </w:t>
      </w:r>
      <w:r>
        <w:tab/>
        <w:t xml:space="preserve">to </w:t>
      </w:r>
      <w:r>
        <w:tab/>
        <w:t xml:space="preserve">-20763161.3902 </w:t>
      </w:r>
      <w:r>
        <w:tab/>
      </w:r>
      <w:r>
        <w:tab/>
        <w:t>y</w:t>
      </w:r>
    </w:p>
    <w:p w14:paraId="7D7D2E31" w14:textId="77777777" w:rsidR="00F23B90" w:rsidRDefault="00F23B90" w:rsidP="000E5536">
      <w:pPr>
        <w:pStyle w:val="BodyText"/>
      </w:pPr>
      <w:r>
        <w:t xml:space="preserve"> </w:t>
      </w:r>
    </w:p>
    <w:p w14:paraId="46620756" w14:textId="77777777" w:rsidR="00F23B90" w:rsidRDefault="00F23B90" w:rsidP="000E5536">
      <w:pPr>
        <w:pStyle w:val="BodyText"/>
      </w:pPr>
      <w:r>
        <w:t>Extent of not-working one:</w:t>
      </w:r>
    </w:p>
    <w:p w14:paraId="39C039B2" w14:textId="77777777" w:rsidR="00F23B90" w:rsidRDefault="00F23B90" w:rsidP="000E5536">
      <w:pPr>
        <w:pStyle w:val="BodyText"/>
      </w:pPr>
      <w:r>
        <w:t>-20038000</w:t>
      </w:r>
      <w:r>
        <w:tab/>
      </w:r>
      <w:r>
        <w:tab/>
      </w:r>
      <w:r>
        <w:tab/>
        <w:t xml:space="preserve">to </w:t>
      </w:r>
      <w:r>
        <w:tab/>
        <w:t xml:space="preserve"> 20038000</w:t>
      </w:r>
      <w:r>
        <w:tab/>
      </w:r>
      <w:r>
        <w:tab/>
      </w:r>
      <w:r>
        <w:tab/>
        <w:t>x</w:t>
      </w:r>
    </w:p>
    <w:p w14:paraId="1E723822" w14:textId="77777777" w:rsidR="00F23B90" w:rsidRDefault="00F23B90" w:rsidP="000E5536">
      <w:pPr>
        <w:pStyle w:val="BodyText2"/>
      </w:pPr>
      <w:r>
        <w:t xml:space="preserve"> -3970000</w:t>
      </w:r>
      <w:r>
        <w:tab/>
      </w:r>
      <w:r>
        <w:tab/>
      </w:r>
      <w:r>
        <w:tab/>
        <w:t>to</w:t>
      </w:r>
      <w:r>
        <w:tab/>
        <w:t>-20764000</w:t>
      </w:r>
      <w:r>
        <w:tab/>
      </w:r>
      <w:r>
        <w:tab/>
      </w:r>
      <w:r>
        <w:tab/>
        <w:t>y</w:t>
      </w:r>
    </w:p>
    <w:p w14:paraId="1EE03B5B" w14:textId="77777777" w:rsidR="00F23B90" w:rsidRDefault="00F23B90" w:rsidP="000E5536">
      <w:pPr>
        <w:pStyle w:val="BodyText2"/>
      </w:pPr>
      <w:r>
        <w:t>If I change the code so that minx cannot be &lt;-20037000 then it works</w:t>
      </w:r>
    </w:p>
    <w:p w14:paraId="1B51E515" w14:textId="77777777" w:rsidR="00F23B90" w:rsidRDefault="00F23B90" w:rsidP="000E5536">
      <w:pPr>
        <w:pStyle w:val="BodyText"/>
      </w:pPr>
      <w:r>
        <w:t>I need some logic to stop this in the Species to Raster script. But how does it know that it is an inconsistent extent?</w:t>
      </w:r>
    </w:p>
    <w:p w14:paraId="2FCE13FF" w14:textId="77777777" w:rsidR="00F23B90" w:rsidRDefault="00F23B90" w:rsidP="000E5536">
      <w:pPr>
        <w:pStyle w:val="BodyText2"/>
      </w:pPr>
      <w:r>
        <w:t>The ESRI raster has a different GCS than the feature class for some reason. It is using a GCS User Defined!</w:t>
      </w:r>
    </w:p>
    <w:p w14:paraId="0FE1EE6A" w14:textId="77777777" w:rsidR="00F23B90" w:rsidRDefault="00F23B90" w:rsidP="000E5536">
      <w:pPr>
        <w:pStyle w:val="BodyText"/>
      </w:pPr>
      <w:r>
        <w:t>Failed on 10118 0 on the create raster step - this ran before. Maybe i should write it to a shapefile and not to in_memory</w:t>
      </w:r>
    </w:p>
    <w:p w14:paraId="698404A3" w14:textId="77777777" w:rsidR="00F23B90" w:rsidRDefault="00F23B90" w:rsidP="000E5536">
      <w:pPr>
        <w:pStyle w:val="BodyText2"/>
      </w:pPr>
      <w:r>
        <w:t>Changed the script and it is fine now. Got past 10118</w:t>
      </w:r>
    </w:p>
    <w:p w14:paraId="08B2E0E5" w14:textId="77777777" w:rsidR="00F23B90" w:rsidRDefault="00F23B90" w:rsidP="000E5536">
      <w:pPr>
        <w:pStyle w:val="BodyText"/>
      </w:pPr>
      <w:r>
        <w:t>**</w:t>
      </w:r>
    </w:p>
    <w:p w14:paraId="516A7873" w14:textId="77777777" w:rsidR="00F23B90" w:rsidRDefault="00F23B90" w:rsidP="000E5536">
      <w:pPr>
        <w:pStyle w:val="BodyText"/>
      </w:pPr>
      <w:r>
        <w:t>minx:-20037000 maxx:20038000 miny:-20764000 maxy:-3970000</w:t>
      </w:r>
    </w:p>
    <w:p w14:paraId="7C9BA3A6" w14:textId="77777777" w:rsidR="00F23B90" w:rsidRDefault="00F23B90" w:rsidP="000E5536">
      <w:pPr>
        <w:pStyle w:val="BodyText"/>
      </w:pPr>
      <w:r>
        <w:t>Completed script SpeciesToRaster...</w:t>
      </w:r>
    </w:p>
    <w:p w14:paraId="79E20944" w14:textId="77777777" w:rsidR="00F23B90" w:rsidRDefault="00F23B90" w:rsidP="000E5536">
      <w:pPr>
        <w:pStyle w:val="BodyText"/>
      </w:pPr>
      <w:r>
        <w:t>Succeeded at Thu Aug 11 14:52:43 2011 (Elapsed Time: 44.00 seconds)</w:t>
      </w:r>
    </w:p>
    <w:p w14:paraId="6F8A808B" w14:textId="77777777" w:rsidR="00F23B90" w:rsidRDefault="00F23B90" w:rsidP="000E5536">
      <w:pPr>
        <w:pStyle w:val="BodyText"/>
      </w:pPr>
      <w:r>
        <w:t>Executing (Species Raster to File): SpeciesRasterToFile "E:\cottaan\My Documents\SpeciesRasterData\ID10340" "E:\cottaan\My Documents\SpeciesGridData\ID10340.npy"</w:t>
      </w:r>
    </w:p>
    <w:p w14:paraId="2F7244AA" w14:textId="77777777" w:rsidR="00F23B90" w:rsidRDefault="00F23B90" w:rsidP="000E5536">
      <w:pPr>
        <w:pStyle w:val="BodyText"/>
      </w:pPr>
      <w:r>
        <w:lastRenderedPageBreak/>
        <w:t>Start Time: Thu Aug 11 14:52:43 2011</w:t>
      </w:r>
    </w:p>
    <w:p w14:paraId="4DC10473" w14:textId="77777777" w:rsidR="00F23B90" w:rsidRDefault="00F23B90" w:rsidP="000E5536">
      <w:pPr>
        <w:pStyle w:val="BodyText"/>
      </w:pPr>
      <w:r>
        <w:t>Running script SpeciesRasterToFile...</w:t>
      </w:r>
    </w:p>
    <w:p w14:paraId="00D48FB1" w14:textId="77777777" w:rsidR="00F23B90" w:rsidRDefault="00F23B90" w:rsidP="000E5536">
      <w:pPr>
        <w:pStyle w:val="BodyText"/>
      </w:pPr>
      <w:r>
        <w:t xml:space="preserve">&lt;type 'exceptions.MemoryError'&gt;: </w:t>
      </w:r>
    </w:p>
    <w:p w14:paraId="75991998" w14:textId="77777777" w:rsidR="00F23B90" w:rsidRDefault="00F23B90" w:rsidP="000E5536">
      <w:pPr>
        <w:pStyle w:val="BodyText"/>
      </w:pPr>
      <w:r>
        <w:t>Failed to execute (Species Raster to File).</w:t>
      </w:r>
    </w:p>
    <w:p w14:paraId="0D77C114" w14:textId="77777777" w:rsidR="00F23B90" w:rsidRDefault="00F23B90" w:rsidP="000E5536">
      <w:pPr>
        <w:pStyle w:val="BodyText"/>
      </w:pPr>
      <w:r>
        <w:t>Failed at Thu Aug 11 14:53:05 2011 (Elapsed Time: 22.00 seconds)</w:t>
      </w:r>
    </w:p>
    <w:p w14:paraId="4636C7A6" w14:textId="77777777" w:rsidR="00F23B90" w:rsidRDefault="00F23B90" w:rsidP="000E5536">
      <w:pPr>
        <w:pStyle w:val="BodyText"/>
      </w:pPr>
      <w:r>
        <w:t>This looks like an Inconsistent Extent Issue!</w:t>
      </w:r>
    </w:p>
    <w:p w14:paraId="3E960BAA" w14:textId="77777777" w:rsidR="00F23B90" w:rsidRDefault="00F23B90" w:rsidP="000E5536">
      <w:pPr>
        <w:pStyle w:val="BodyText"/>
      </w:pPr>
      <w:r>
        <w:t>Bother - when I added the raster into ArcMap there was no error saying inconsistent extent!</w:t>
      </w:r>
    </w:p>
    <w:p w14:paraId="1D4A42DD" w14:textId="77777777" w:rsidR="00F23B90" w:rsidRDefault="00F23B90" w:rsidP="000E5536">
      <w:pPr>
        <w:pStyle w:val="BodyText"/>
      </w:pPr>
      <w:r>
        <w:t>So it still fails even though it seems to have a consistent extent. The reason seems to be that it is falling over when it tries to get the nonzero indices - its running out of memory.</w:t>
      </w:r>
    </w:p>
    <w:p w14:paraId="44F3E46A" w14:textId="77777777" w:rsidR="00F23B90" w:rsidRDefault="00F23B90" w:rsidP="000E5536">
      <w:pPr>
        <w:pStyle w:val="BodyText"/>
      </w:pPr>
      <w:r>
        <w:t>The reason it didnt with the ArcMap raster is because it was slightly smaller it didnt run out of memory.</w:t>
      </w:r>
    </w:p>
    <w:p w14:paraId="5B8E7EF6" w14:textId="77777777" w:rsidR="00F23B90" w:rsidRDefault="00F23B90" w:rsidP="000E5536">
      <w:pPr>
        <w:pStyle w:val="BodyText"/>
      </w:pPr>
      <w:r>
        <w:t>There are 40075 cols x 16794 rows in the raster (673019550) - less then 10030! But more actual 1Km squares though!</w:t>
      </w:r>
    </w:p>
    <w:p w14:paraId="04A99603" w14:textId="77777777" w:rsidR="00F23B90" w:rsidRDefault="00F23B90" w:rsidP="000E5536">
      <w:pPr>
        <w:pStyle w:val="BodyText"/>
      </w:pPr>
      <w:r>
        <w:t>It is failing on this line:</w:t>
      </w:r>
    </w:p>
    <w:p w14:paraId="78ECA11E" w14:textId="77777777" w:rsidR="00F23B90" w:rsidRDefault="00F23B90" w:rsidP="000E5536">
      <w:pPr>
        <w:pStyle w:val="BodyText"/>
      </w:pPr>
      <w:r>
        <w:t>indices=numpy.nonzero(myarr==1)</w:t>
      </w:r>
    </w:p>
    <w:p w14:paraId="28EDE64C" w14:textId="77777777" w:rsidR="00F23B90" w:rsidRDefault="00F23B90" w:rsidP="000E5536">
      <w:pPr>
        <w:pStyle w:val="BodyText"/>
      </w:pPr>
      <w:r>
        <w:t>Tried in ArcMap Python console and get the same error: exceptions.MemoryError</w:t>
      </w:r>
    </w:p>
    <w:p w14:paraId="49A8C8C0" w14:textId="77777777" w:rsidR="00F23B90" w:rsidRDefault="00F23B90" w:rsidP="000E5536">
      <w:pPr>
        <w:pStyle w:val="BodyText"/>
      </w:pPr>
      <w:r>
        <w:t>It is finding too many pixels - if I try</w:t>
      </w:r>
    </w:p>
    <w:p w14:paraId="6B2A511A" w14:textId="77777777" w:rsidR="00F23B90" w:rsidRDefault="00F23B90" w:rsidP="000E5536">
      <w:pPr>
        <w:pStyle w:val="BodyText2"/>
      </w:pPr>
      <w:r>
        <w:t>indices=numpy.nonzero(myarr==2) - it runs fine, no memory error</w:t>
      </w:r>
    </w:p>
    <w:p w14:paraId="51764D1A" w14:textId="77777777" w:rsidR="00F23B90" w:rsidRDefault="00F23B90" w:rsidP="000E5536">
      <w:pPr>
        <w:pStyle w:val="BodyText"/>
      </w:pPr>
      <w:r>
        <w:t>Executing (Species Raster to File): SpeciesRasterToFile "E:\cottaan\My Documents\SpeciesRasterData\ID11140" "E:\cottaan\My Documents\SpeciesGridData\ID11140.npy"</w:t>
      </w:r>
    </w:p>
    <w:p w14:paraId="4278C59F" w14:textId="77777777" w:rsidR="00F23B90" w:rsidRDefault="00F23B90" w:rsidP="000E5536">
      <w:pPr>
        <w:pStyle w:val="BodyText"/>
      </w:pPr>
      <w:r>
        <w:t>Start Time: Thu Aug 11 17:04:06 2011</w:t>
      </w:r>
    </w:p>
    <w:p w14:paraId="2E42432C" w14:textId="77777777" w:rsidR="00F23B90" w:rsidRDefault="00F23B90" w:rsidP="000E5536">
      <w:pPr>
        <w:pStyle w:val="BodyText"/>
      </w:pPr>
      <w:r>
        <w:t>Running script SpeciesRasterToFile...</w:t>
      </w:r>
    </w:p>
    <w:p w14:paraId="3F17C3BB" w14:textId="77777777" w:rsidR="00F23B90" w:rsidRDefault="00F23B90" w:rsidP="000E5536">
      <w:pPr>
        <w:pStyle w:val="BodyText"/>
      </w:pPr>
      <w:r>
        <w:t xml:space="preserve">&lt;type 'exceptions.MemoryError'&gt;: </w:t>
      </w:r>
    </w:p>
    <w:p w14:paraId="0DBCA11F" w14:textId="77777777" w:rsidR="00F23B90" w:rsidRDefault="00F23B90" w:rsidP="000E5536">
      <w:pPr>
        <w:pStyle w:val="BodyText"/>
      </w:pPr>
      <w:r>
        <w:t>Failed to execute (Species Raster to File).</w:t>
      </w:r>
    </w:p>
    <w:p w14:paraId="187DE0FB" w14:textId="77777777" w:rsidR="00F23B90" w:rsidRDefault="00F23B90" w:rsidP="000E5536">
      <w:pPr>
        <w:pStyle w:val="BodyText"/>
      </w:pPr>
      <w:r>
        <w:t>Failed at Thu Aug 11 17:04:25 2011 (Elapsed Time: 19.00 seconds)</w:t>
      </w:r>
    </w:p>
    <w:p w14:paraId="302CB1EF" w14:textId="77777777" w:rsidR="00F23B90" w:rsidRDefault="00F23B90" w:rsidP="000E5536">
      <w:pPr>
        <w:pStyle w:val="BodyText"/>
      </w:pPr>
      <w:r>
        <w:t xml:space="preserve">Says inconsistent extent. Ignore. </w:t>
      </w:r>
    </w:p>
    <w:p w14:paraId="3DB2F2DE" w14:textId="77777777" w:rsidR="00F23B90" w:rsidRDefault="00F23B90" w:rsidP="000E5536">
      <w:pPr>
        <w:pStyle w:val="BodyText2"/>
      </w:pPr>
      <w:r>
        <w:t>It fails on the line where it gets the coordinates. Added a function in to stop this.</w:t>
      </w:r>
    </w:p>
    <w:p w14:paraId="151C0EB6" w14:textId="77777777" w:rsidR="00F23B90" w:rsidRDefault="00F23B90" w:rsidP="000E5536">
      <w:pPr>
        <w:pStyle w:val="BodyText"/>
      </w:pPr>
      <w:r>
        <w:t>For all species:</w:t>
      </w:r>
    </w:p>
    <w:p w14:paraId="706D0A58" w14:textId="77777777" w:rsidR="00F23B90" w:rsidRDefault="00F23B90" w:rsidP="000E5536">
      <w:pPr>
        <w:pStyle w:val="BodyText"/>
      </w:pPr>
      <w:r>
        <w:t>Executing (Species Raster to File): SpeciesRasterToFile "E:\cottaan\My Documents\SpeciesRasterData\</w:t>
      </w:r>
    </w:p>
    <w:p w14:paraId="2232D4F2" w14:textId="77777777" w:rsidR="00F23B90" w:rsidRDefault="00F23B90" w:rsidP="000E5536">
      <w:pPr>
        <w:pStyle w:val="BodyText"/>
      </w:pPr>
      <w:r>
        <w:t>ArcMap has encountered a serious application error!!!!! Dont know how far it got. There are 535 species npy files!!! Bum - less than 2 hours in!</w:t>
      </w:r>
    </w:p>
    <w:p w14:paraId="13200EE0" w14:textId="77777777" w:rsidR="00F23B90" w:rsidRDefault="00F23B90" w:rsidP="000E5536">
      <w:pPr>
        <w:pStyle w:val="BodyText"/>
      </w:pPr>
      <w:r>
        <w:t>Got up to producing the python file for ID13006 - when i add this in arcmap i get an inconsistent extent - trying it on its own - crashed ArcMap!</w:t>
      </w:r>
    </w:p>
    <w:p w14:paraId="4FE75B60" w14:textId="77777777" w:rsidR="00F23B90" w:rsidRDefault="00F23B90" w:rsidP="000E5536">
      <w:pPr>
        <w:pStyle w:val="BodyText"/>
      </w:pPr>
      <w:r>
        <w:t>I'm not sure it has produced the raster correctly as there are 14 files in the raster folder - there are only 8 files normally</w:t>
      </w:r>
    </w:p>
    <w:p w14:paraId="79A94DF5" w14:textId="77777777" w:rsidR="00F23B90" w:rsidRDefault="00F23B90" w:rsidP="000E5536">
      <w:pPr>
        <w:pStyle w:val="BodyText"/>
      </w:pPr>
      <w:r>
        <w:t>Trying to resolve how to convert 13006 into a npy file:</w:t>
      </w:r>
    </w:p>
    <w:p w14:paraId="6F20B945" w14:textId="77777777" w:rsidR="00F23B90" w:rsidRDefault="00F23B90" w:rsidP="000E5536">
      <w:pPr>
        <w:pStyle w:val="BodyText"/>
      </w:pPr>
      <w:r>
        <w:t>1. Raster as FileGDB - failed</w:t>
      </w:r>
    </w:p>
    <w:p w14:paraId="55708347" w14:textId="77777777" w:rsidR="00F23B90" w:rsidRDefault="00F23B90" w:rsidP="000E5536">
      <w:pPr>
        <w:pStyle w:val="BodyText"/>
      </w:pPr>
      <w:r>
        <w:t>2. Used PolygonToRaster instead of SpeciesToRaster - no inconsistent extent error - but still crashed! Spikes memory, but doesnt seem to go up to 100%</w:t>
      </w:r>
    </w:p>
    <w:p w14:paraId="58691455" w14:textId="77777777" w:rsidR="00F23B90" w:rsidRDefault="00F23B90" w:rsidP="000E5536">
      <w:pPr>
        <w:pStyle w:val="BodyText"/>
      </w:pPr>
      <w:r>
        <w:t xml:space="preserve">My raster: </w:t>
      </w:r>
      <w:r>
        <w:tab/>
        <w:t>40076 cols x 29758 rows (1.11Gb)</w:t>
      </w:r>
    </w:p>
    <w:p w14:paraId="523DDD0A" w14:textId="77777777" w:rsidR="00F23B90" w:rsidRDefault="00F23B90" w:rsidP="000E5536">
      <w:pPr>
        <w:pStyle w:val="BodyText"/>
      </w:pPr>
      <w:r>
        <w:t>ESRI one:</w:t>
      </w:r>
      <w:r>
        <w:tab/>
        <w:t>40076 cols x 29757 rows</w:t>
      </w:r>
    </w:p>
    <w:p w14:paraId="2A55B282" w14:textId="77777777" w:rsidR="00F23B90" w:rsidRDefault="00F23B90" w:rsidP="000E5536">
      <w:pPr>
        <w:pStyle w:val="BodyText"/>
      </w:pPr>
      <w:r>
        <w:t>This is the biggest raster by far - the next smallest has 40076 x 23883 (ID11200) - lets try that one - getIndices - Memory Error! - gets up to 82% in task manager</w:t>
      </w:r>
    </w:p>
    <w:p w14:paraId="34ADF1F4" w14:textId="77777777" w:rsidR="00F23B90" w:rsidRDefault="00F23B90" w:rsidP="000E5536">
      <w:pPr>
        <w:pStyle w:val="BodyText"/>
      </w:pPr>
      <w:r>
        <w:t>It is crashing on the following line:</w:t>
      </w:r>
    </w:p>
    <w:p w14:paraId="1027F77C" w14:textId="77777777" w:rsidR="00F23B90" w:rsidRDefault="00F23B90" w:rsidP="000E5536">
      <w:pPr>
        <w:pStyle w:val="BodyText"/>
      </w:pPr>
      <w:r>
        <w:t>myarr=arcpy.RasterToNumPyArray(speciesRasterLayer,"","","",0)</w:t>
      </w:r>
    </w:p>
    <w:p w14:paraId="684DFB5A" w14:textId="77777777" w:rsidR="00F23B90" w:rsidRDefault="00F23B90" w:rsidP="000E5536">
      <w:pPr>
        <w:pStyle w:val="BodyText"/>
      </w:pPr>
      <w:r>
        <w:t>Will try to add a try to this line - still crashes ArcMap</w:t>
      </w:r>
    </w:p>
    <w:p w14:paraId="12B0AB73" w14:textId="77777777" w:rsidR="00F23B90" w:rsidRDefault="00F23B90" w:rsidP="000E5536">
      <w:pPr>
        <w:pStyle w:val="BodyText"/>
      </w:pPr>
      <w:r>
        <w:t>Adding in some logic to not attempt big rasters. The biggest rasters are:</w:t>
      </w:r>
    </w:p>
    <w:p w14:paraId="1EAE2901" w14:textId="77777777" w:rsidR="00F23B90" w:rsidRDefault="00F23B90" w:rsidP="000E5536">
      <w:pPr>
        <w:pStyle w:val="BodyText"/>
      </w:pPr>
      <w:r>
        <w:t>raster</w:t>
      </w:r>
      <w:r>
        <w:tab/>
        <w:t>rows</w:t>
      </w:r>
      <w:r>
        <w:tab/>
        <w:t>cols</w:t>
      </w:r>
      <w:r>
        <w:tab/>
      </w:r>
    </w:p>
    <w:p w14:paraId="1A67D71E" w14:textId="77777777" w:rsidR="00F23B90" w:rsidRDefault="00F23B90" w:rsidP="000E5536">
      <w:pPr>
        <w:pStyle w:val="BodyText"/>
      </w:pPr>
      <w:r>
        <w:t>id13006</w:t>
      </w:r>
      <w:r>
        <w:tab/>
        <w:t>29758</w:t>
      </w:r>
      <w:r>
        <w:tab/>
        <w:t>40076</w:t>
      </w:r>
      <w:r>
        <w:tab/>
        <w:t xml:space="preserve"> 1,192,581,608</w:t>
      </w:r>
    </w:p>
    <w:p w14:paraId="1CB465E1" w14:textId="77777777" w:rsidR="00F23B90" w:rsidRDefault="00F23B90" w:rsidP="000E5536">
      <w:pPr>
        <w:pStyle w:val="BodyText"/>
      </w:pPr>
      <w:r>
        <w:t>id11200</w:t>
      </w:r>
      <w:r>
        <w:tab/>
        <w:t>23883</w:t>
      </w:r>
      <w:r>
        <w:tab/>
        <w:t>40076</w:t>
      </w:r>
      <w:r>
        <w:tab/>
        <w:t xml:space="preserve">   957,135,108</w:t>
      </w:r>
    </w:p>
    <w:p w14:paraId="4FB52342" w14:textId="77777777" w:rsidR="00F23B90" w:rsidRDefault="00F23B90" w:rsidP="000E5536">
      <w:pPr>
        <w:pStyle w:val="BodyText2"/>
      </w:pPr>
      <w:r>
        <w:t>id10030</w:t>
      </w:r>
      <w:r>
        <w:tab/>
        <w:t>17720</w:t>
      </w:r>
      <w:r>
        <w:tab/>
        <w:t>38783</w:t>
      </w:r>
      <w:r>
        <w:tab/>
        <w:t xml:space="preserve">   687,234,760</w:t>
      </w:r>
    </w:p>
    <w:p w14:paraId="73166F7E" w14:textId="77777777" w:rsidR="00F23B90" w:rsidRDefault="00F23B90" w:rsidP="000E5536">
      <w:pPr>
        <w:pStyle w:val="BodyText"/>
      </w:pPr>
      <w:r>
        <w:t xml:space="preserve">Maybe its because the 13006 one is above 1Gb. These are all 8 bit unsigned integer - so 1 byte - so the raster will be 1,192,581,608 Bytes or 1.192Gb. </w:t>
      </w:r>
    </w:p>
    <w:p w14:paraId="3EC030C8" w14:textId="77777777" w:rsidR="00F23B90" w:rsidRDefault="00F23B90" w:rsidP="000E5536">
      <w:pPr>
        <w:pStyle w:val="BodyText"/>
      </w:pPr>
      <w:r>
        <w:t>The GRID size says 4.44Gb uncompressed size.</w:t>
      </w:r>
    </w:p>
    <w:p w14:paraId="6E1C33CF" w14:textId="77777777" w:rsidR="00F23B90" w:rsidRDefault="00F23B90" w:rsidP="000E5536">
      <w:pPr>
        <w:pStyle w:val="BodyText2"/>
      </w:pPr>
      <w:r>
        <w:t>But this cant be the case as I ran it as a coverage!</w:t>
      </w:r>
    </w:p>
    <w:p w14:paraId="4AFC6D28" w14:textId="77777777" w:rsidR="00F23B90" w:rsidRDefault="00F23B90" w:rsidP="000E5536">
      <w:pPr>
        <w:pStyle w:val="BodyText"/>
      </w:pPr>
      <w:r>
        <w:t>Option 6: Outputting to other formats</w:t>
      </w:r>
    </w:p>
    <w:p w14:paraId="50F4732B" w14:textId="77777777" w:rsidR="00F23B90" w:rsidRDefault="00F23B90" w:rsidP="000E5536">
      <w:pPr>
        <w:pStyle w:val="BodyText"/>
      </w:pPr>
      <w:r>
        <w:t>RasterToASCII_Conversion takes 1 sec for 17975</w:t>
      </w:r>
    </w:p>
    <w:p w14:paraId="4CF31814" w14:textId="77777777" w:rsidR="00F23B90" w:rsidRDefault="00F23B90" w:rsidP="000E5536">
      <w:pPr>
        <w:pStyle w:val="BodyText2"/>
      </w:pPr>
      <w:r>
        <w:t>RasterToASCII_Conversion takes 1m25s sec for 13972 - and the resulting file is 1.2Gb!!!!</w:t>
      </w:r>
    </w:p>
    <w:p w14:paraId="24EFA0D7" w14:textId="77777777" w:rsidR="00F23B90" w:rsidRDefault="00F23B90" w:rsidP="000E5536">
      <w:pPr>
        <w:pStyle w:val="BodyText"/>
      </w:pPr>
      <w:r>
        <w:lastRenderedPageBreak/>
        <w:t xml:space="preserve">RasterToNetCDF 17975 </w:t>
      </w:r>
      <w:r>
        <w:tab/>
        <w:t>2s</w:t>
      </w:r>
      <w:r>
        <w:tab/>
      </w:r>
      <w:r>
        <w:tab/>
        <w:t>1Mb</w:t>
      </w:r>
    </w:p>
    <w:p w14:paraId="17FA2F53" w14:textId="77777777" w:rsidR="00F23B90" w:rsidRDefault="00F23B90" w:rsidP="000E5536">
      <w:pPr>
        <w:pStyle w:val="BodyText2"/>
      </w:pPr>
      <w:r>
        <w:t>RasterToNetCDF 13972</w:t>
      </w:r>
      <w:r>
        <w:tab/>
        <w:t>1m54s</w:t>
      </w:r>
      <w:r>
        <w:tab/>
        <w:t>285Mb</w:t>
      </w:r>
    </w:p>
    <w:p w14:paraId="73F6471C" w14:textId="77777777" w:rsidR="00F23B90" w:rsidRDefault="00F23B90" w:rsidP="000E5536">
      <w:pPr>
        <w:pStyle w:val="BodyText"/>
      </w:pPr>
      <w:r>
        <w:t>arcpy.RasterToFloat_conversion("ID17975")</w:t>
      </w:r>
      <w:r>
        <w:tab/>
      </w:r>
      <w:r>
        <w:tab/>
        <w:t>1s</w:t>
      </w:r>
      <w:r>
        <w:tab/>
      </w:r>
      <w:r>
        <w:tab/>
        <w:t>4.6Mb</w:t>
      </w:r>
    </w:p>
    <w:p w14:paraId="4A12F3B5" w14:textId="77777777" w:rsidR="00F23B90" w:rsidRDefault="00F23B90" w:rsidP="000E5536">
      <w:pPr>
        <w:pStyle w:val="BodyText2"/>
      </w:pPr>
      <w:r>
        <w:t>arcpy.RasterToFloat_conversion("ID13972")</w:t>
      </w:r>
      <w:r>
        <w:tab/>
      </w:r>
      <w:r>
        <w:tab/>
        <w:t>17s</w:t>
      </w:r>
      <w:r>
        <w:tab/>
      </w:r>
      <w:r>
        <w:tab/>
        <w:t>1.1Gb</w:t>
      </w:r>
    </w:p>
    <w:p w14:paraId="541C4E61" w14:textId="77777777" w:rsidR="00F23B90" w:rsidRDefault="00F23B90" w:rsidP="000E5536">
      <w:pPr>
        <w:pStyle w:val="BodyText"/>
      </w:pPr>
      <w:r>
        <w:t>Python:</w:t>
      </w:r>
      <w:r>
        <w:tab/>
        <w:t>RasterToNumPyArray</w:t>
      </w:r>
      <w:r>
        <w:tab/>
      </w:r>
      <w:r>
        <w:tab/>
        <w:t>ID17975</w:t>
      </w:r>
      <w:r>
        <w:tab/>
      </w:r>
      <w:r>
        <w:tab/>
      </w:r>
      <w:r>
        <w:tab/>
      </w:r>
      <w:r>
        <w:tab/>
        <w:t>1s</w:t>
      </w:r>
      <w:r>
        <w:tab/>
      </w:r>
    </w:p>
    <w:p w14:paraId="5CF7C118" w14:textId="77777777" w:rsidR="00F23B90" w:rsidRDefault="00F23B90" w:rsidP="000E5536">
      <w:pPr>
        <w:pStyle w:val="BodyText"/>
      </w:pPr>
      <w:r>
        <w:t>Python:</w:t>
      </w:r>
      <w:r>
        <w:tab/>
        <w:t>RasterToNumPyArray</w:t>
      </w:r>
      <w:r>
        <w:tab/>
      </w:r>
      <w:r>
        <w:tab/>
        <w:t>ID13972</w:t>
      </w:r>
      <w:r>
        <w:tab/>
      </w:r>
      <w:r>
        <w:tab/>
      </w:r>
      <w:r>
        <w:tab/>
      </w:r>
      <w:r>
        <w:tab/>
        <w:t>3s</w:t>
      </w:r>
    </w:p>
    <w:p w14:paraId="27B7981A" w14:textId="77777777" w:rsidR="00F23B90" w:rsidRDefault="00F23B90" w:rsidP="000E5536">
      <w:pPr>
        <w:pStyle w:val="BodyText"/>
      </w:pPr>
      <w:r>
        <w:t>numpy.save(r'E:\cottaan\My Documents\ArcGIS\test.npy', myarr)</w:t>
      </w:r>
      <w:r>
        <w:tab/>
        <w:t>- took 3s</w:t>
      </w:r>
      <w:r>
        <w:tab/>
        <w:t>- 284Mb</w:t>
      </w:r>
      <w:r>
        <w:tab/>
        <w:t>-</w:t>
      </w:r>
      <w:r>
        <w:tab/>
        <w:t>but in binary format so unreadable</w:t>
      </w:r>
    </w:p>
    <w:p w14:paraId="4952E3E1" w14:textId="77777777" w:rsidR="00F23B90" w:rsidRDefault="00F23B90" w:rsidP="000E5536">
      <w:pPr>
        <w:pStyle w:val="BodyText"/>
      </w:pPr>
      <w:r>
        <w:t>numpy.savetxt(r'E:\cottaan\My Documents\ArcGIS\test.txt', myarr)- took ages</w:t>
      </w:r>
      <w:r>
        <w:tab/>
        <w:t>- 7.1Gb</w:t>
      </w:r>
      <w:r>
        <w:tab/>
        <w:t>- this is what it looks like:</w:t>
      </w:r>
    </w:p>
    <w:p w14:paraId="0BFCFEB1" w14:textId="77777777" w:rsidR="00F23B90" w:rsidRDefault="00F23B90" w:rsidP="000E5536">
      <w:pPr>
        <w:pStyle w:val="BodyText2"/>
      </w:pPr>
      <w:r>
        <w:t>2.550000000000000000e+02 2.550000000000000000e+02 2.550000000000000000e+02 - no wonder its big!</w:t>
      </w:r>
    </w:p>
    <w:p w14:paraId="03C37883" w14:textId="77777777" w:rsidR="00F23B90" w:rsidRDefault="00F23B90" w:rsidP="000E5536">
      <w:pPr>
        <w:pStyle w:val="BodyText2"/>
      </w:pPr>
      <w:r>
        <w:t>arcpy.RasterToPoint_conversion("ID13972")</w:t>
      </w:r>
      <w:r>
        <w:tab/>
      </w:r>
      <w:r>
        <w:tab/>
        <w:t>&gt;1min for 10% - cancelled</w:t>
      </w:r>
    </w:p>
    <w:p w14:paraId="7CF2F382" w14:textId="77777777" w:rsidR="00F23B90" w:rsidRDefault="00F23B90" w:rsidP="000E5536">
      <w:pPr>
        <w:pStyle w:val="BodyText"/>
      </w:pPr>
      <w:r>
        <w:t>My tool no longer works after installing the latest version of numpy!!! I've now got 1.6.1 and it says 'return array is not writable' with inplace updates</w:t>
      </w:r>
    </w:p>
    <w:p w14:paraId="0F74ABBB" w14:textId="77777777" w:rsidR="00F23B90" w:rsidRDefault="00F23B90" w:rsidP="000E5536">
      <w:pPr>
        <w:pStyle w:val="BodyText"/>
      </w:pPr>
      <w:r>
        <w:t>Trying the 'All species to files' model with numpy version 1.6.0 and get an error when it tries to do the maths on the data array - return array not writable? WHY???</w:t>
      </w:r>
    </w:p>
    <w:p w14:paraId="09ECCED2" w14:textId="77777777" w:rsidR="00F23B90" w:rsidRDefault="00F23B90" w:rsidP="000E5536">
      <w:pPr>
        <w:pStyle w:val="BodyText"/>
      </w:pPr>
      <w:r>
        <w:t>Went back to numpy version 1.3.0 and still get the same error</w:t>
      </w:r>
    </w:p>
    <w:p w14:paraId="5CC7165E" w14:textId="77777777" w:rsidR="00F23B90" w:rsidRDefault="00F23B90" w:rsidP="000E5536">
      <w:pPr>
        <w:pStyle w:val="BodyText2"/>
      </w:pPr>
      <w:r>
        <w:t>data[0].flags.writeable i  False</w:t>
      </w:r>
    </w:p>
    <w:p w14:paraId="5CB20A4F" w14:textId="77777777" w:rsidR="00F23B90" w:rsidRDefault="00F23B90" w:rsidP="000E5536">
      <w:pPr>
        <w:pStyle w:val="BodyText"/>
      </w:pPr>
      <w:r>
        <w:t>This is baffling how it used to work but now it doesnt!</w:t>
      </w:r>
    </w:p>
    <w:p w14:paraId="354263B3" w14:textId="77777777" w:rsidR="00F23B90" w:rsidRDefault="00F23B90" w:rsidP="000E5536">
      <w:pPr>
        <w:pStyle w:val="BodyText"/>
      </w:pPr>
      <w:r>
        <w:t>The Orang utan raster has 913x866 cells now and not 1117x1060</w:t>
      </w:r>
    </w:p>
    <w:p w14:paraId="4EF78C30" w14:textId="77777777" w:rsidR="00F23B90" w:rsidRDefault="00F23B90" w:rsidP="000E5536">
      <w:pPr>
        <w:pStyle w:val="BodyText"/>
      </w:pPr>
      <w:r>
        <w:t>It looks like although the version of numpy says 1.3.0 it may actually be using the newer files as i didnt delete the files first before putting the old version back on.</w:t>
      </w:r>
    </w:p>
    <w:p w14:paraId="09C9F631" w14:textId="77777777" w:rsidR="00F23B90" w:rsidRDefault="00F23B90" w:rsidP="000E5536">
      <w:pPr>
        <w:pStyle w:val="BodyText"/>
      </w:pPr>
      <w:r>
        <w:t>Christian reinstalled ArcGIS on 8/9/11 - seeing if it works</w:t>
      </w:r>
    </w:p>
    <w:p w14:paraId="23F666BB" w14:textId="77777777" w:rsidR="00F23B90" w:rsidRDefault="00F23B90" w:rsidP="000E5536">
      <w:pPr>
        <w:pStyle w:val="BodyText"/>
      </w:pPr>
      <w:r>
        <w:t>'C:\Python26\ArcGIS10.0\Lib\site-packages\numpy' folder looks better</w:t>
      </w:r>
    </w:p>
    <w:p w14:paraId="3ECFDEDD" w14:textId="77777777" w:rsidR="00F23B90" w:rsidRDefault="00F23B90" w:rsidP="000E5536">
      <w:pPr>
        <w:pStyle w:val="BodyText"/>
      </w:pPr>
      <w:r>
        <w:t>import numpy works AND MY PYTHON SCRIPTS WORK NOW!</w:t>
      </w:r>
    </w:p>
    <w:p w14:paraId="47A59056" w14:textId="77777777" w:rsidR="00F23B90" w:rsidRDefault="00F23B90" w:rsidP="000E5536">
      <w:pPr>
        <w:pStyle w:val="BodyText"/>
      </w:pPr>
      <w:r>
        <w:t>So the issue was - when I upgraded to NumPy version 1.6.1 there were some changes in the ndarray class that mean arrays are not writeable!!</w:t>
      </w:r>
    </w:p>
    <w:p w14:paraId="359F1B18" w14:textId="77777777" w:rsidR="00F23B90" w:rsidRDefault="00F23B90" w:rsidP="000E5536">
      <w:pPr>
        <w:pStyle w:val="BodyText2"/>
      </w:pPr>
      <w:r>
        <w:t>But I upgraded to Numpy 1.5.1 on the IUCN machine and the array stuff is working fine! 6/10/11</w:t>
      </w:r>
    </w:p>
    <w:p w14:paraId="33DF381E" w14:textId="77777777" w:rsidR="00F23B90" w:rsidRDefault="00F23B90" w:rsidP="000E5536">
      <w:pPr>
        <w:pStyle w:val="BodyText"/>
      </w:pPr>
      <w:r>
        <w:t>TRY 1: Mammalia</w:t>
      </w:r>
    </w:p>
    <w:p w14:paraId="1578ACEB" w14:textId="77777777" w:rsidR="00F23B90" w:rsidRDefault="00F23B90" w:rsidP="000E5536">
      <w:pPr>
        <w:pStyle w:val="BodyText"/>
      </w:pPr>
      <w:r>
        <w:t>Creating the species data for Mammalia - there are about 5000 species and at 192/hour that will only take 24 hours! There is a whale in there! REMOVE!!!</w:t>
      </w:r>
    </w:p>
    <w:p w14:paraId="518E7AED" w14:textId="77777777" w:rsidR="00F23B90" w:rsidRDefault="00F23B90" w:rsidP="000E5536">
      <w:pPr>
        <w:pStyle w:val="BodyText"/>
      </w:pPr>
      <w:r>
        <w:t xml:space="preserve">It fell over on 13132 at the SpeciesRasterToTMS - which is tiny </w:t>
      </w:r>
      <w:hyperlink r:id="rId131" w:history="1">
        <w:r w:rsidRPr="0077669C">
          <w:rPr>
            <w:rStyle w:val="Hyperlink"/>
          </w:rPr>
          <w:t>http://79.125.16.106/IUCN/mapper/index.html?ID_NO=13132</w:t>
        </w:r>
      </w:hyperlink>
    </w:p>
    <w:p w14:paraId="620EC1D8" w14:textId="77777777" w:rsidR="00F23B90" w:rsidRDefault="00F23B90" w:rsidP="000E5536">
      <w:pPr>
        <w:pStyle w:val="BodyText"/>
      </w:pPr>
      <w:r>
        <w:t>The output raster has the following properties:</w:t>
      </w:r>
    </w:p>
    <w:p w14:paraId="6B2F5CF3" w14:textId="77777777" w:rsidR="00F23B90" w:rsidRDefault="00F23B90" w:rsidP="000E5536">
      <w:pPr>
        <w:pStyle w:val="BodyText"/>
      </w:pPr>
      <w:r>
        <w:t>Left:</w:t>
      </w:r>
      <w:r>
        <w:tab/>
      </w:r>
      <w:r>
        <w:tab/>
        <w:t>16015697.656249</w:t>
      </w:r>
    </w:p>
    <w:p w14:paraId="130DBC2F" w14:textId="77777777" w:rsidR="00F23B90" w:rsidRDefault="00F23B90" w:rsidP="000E5536">
      <w:pPr>
        <w:pStyle w:val="BodyText"/>
      </w:pPr>
      <w:r>
        <w:t>Right:</w:t>
      </w:r>
      <w:r>
        <w:tab/>
      </w:r>
      <w:r>
        <w:tab/>
        <w:t>16015697.656249</w:t>
      </w:r>
    </w:p>
    <w:p w14:paraId="10F90BC1" w14:textId="77777777" w:rsidR="00F23B90" w:rsidRDefault="00F23B90" w:rsidP="000E5536">
      <w:pPr>
        <w:pStyle w:val="BodyText"/>
      </w:pPr>
      <w:r>
        <w:t>Top:</w:t>
      </w:r>
      <w:r>
        <w:tab/>
      </w:r>
      <w:r>
        <w:tab/>
        <w:t>-1020587.19801474</w:t>
      </w:r>
    </w:p>
    <w:p w14:paraId="3D4492D3" w14:textId="77777777" w:rsidR="00F23B90" w:rsidRDefault="00F23B90" w:rsidP="000E5536">
      <w:pPr>
        <w:pStyle w:val="BodyText"/>
      </w:pPr>
      <w:r>
        <w:t>Bottom:</w:t>
      </w:r>
      <w:r>
        <w:tab/>
      </w:r>
      <w:r>
        <w:tab/>
        <w:t>-1020587.19801474</w:t>
      </w:r>
    </w:p>
    <w:p w14:paraId="0AC18CD6" w14:textId="77777777" w:rsidR="00F23B90" w:rsidRDefault="00F23B90" w:rsidP="000E5536">
      <w:pPr>
        <w:pStyle w:val="BodyText"/>
      </w:pPr>
      <w:r>
        <w:t>Rows:</w:t>
      </w:r>
      <w:r>
        <w:tab/>
      </w:r>
      <w:r>
        <w:tab/>
        <w:t>2</w:t>
      </w:r>
    </w:p>
    <w:p w14:paraId="3E449B99" w14:textId="77777777" w:rsidR="00F23B90" w:rsidRDefault="00F23B90" w:rsidP="000E5536">
      <w:pPr>
        <w:pStyle w:val="BodyText"/>
      </w:pPr>
      <w:r>
        <w:t>Cols:</w:t>
      </w:r>
      <w:r>
        <w:tab/>
      </w:r>
      <w:r>
        <w:tab/>
        <w:t>2</w:t>
      </w:r>
    </w:p>
    <w:p w14:paraId="69121CB6" w14:textId="77777777" w:rsidR="00F23B90" w:rsidRDefault="00F23B90" w:rsidP="000E5536">
      <w:pPr>
        <w:pStyle w:val="BodyText2"/>
      </w:pPr>
      <w:r>
        <w:t>Cell size:</w:t>
      </w:r>
      <w:r>
        <w:tab/>
        <w:t>0,0</w:t>
      </w:r>
    </w:p>
    <w:p w14:paraId="76E4740A" w14:textId="77777777" w:rsidR="00F23B90" w:rsidRDefault="00F23B90" w:rsidP="000E5536">
      <w:pPr>
        <w:pStyle w:val="BodyText"/>
      </w:pPr>
      <w:r>
        <w:t>Executing: PolygonToRaster ID13132 OBJECTID "E:\cottaan\My Documents\ArcGIS\Default.gdb\ID13132_PolygonToRaster" CELL_CENTER NONE 0.062</w:t>
      </w:r>
    </w:p>
    <w:p w14:paraId="3544A27D" w14:textId="77777777" w:rsidR="00F23B90" w:rsidRDefault="00F23B90" w:rsidP="000E5536">
      <w:pPr>
        <w:pStyle w:val="BodyText"/>
      </w:pPr>
      <w:r>
        <w:t>Start Time: Thu Sep 15 10:13:10 2011</w:t>
      </w:r>
    </w:p>
    <w:p w14:paraId="251A5CD2" w14:textId="77777777" w:rsidR="00F23B90" w:rsidRDefault="00F23B90" w:rsidP="000E5536">
      <w:pPr>
        <w:pStyle w:val="BodyText"/>
      </w:pPr>
      <w:r>
        <w:t>Succeeded at Thu Sep 15 10:13:14 2011 (Elapsed Time: 4.00 seconds)</w:t>
      </w:r>
    </w:p>
    <w:p w14:paraId="7F679BBC" w14:textId="77777777" w:rsidR="00F23B90" w:rsidRDefault="00F23B90" w:rsidP="000E5536">
      <w:pPr>
        <w:pStyle w:val="BodyText2"/>
      </w:pPr>
      <w:r>
        <w:t>WORKED!</w:t>
      </w:r>
    </w:p>
    <w:p w14:paraId="44CE6505" w14:textId="77777777" w:rsidR="00F23B90" w:rsidRDefault="00F23B90" w:rsidP="000E5536">
      <w:pPr>
        <w:pStyle w:val="BodyText"/>
      </w:pPr>
      <w:r>
        <w:t>Executing: PolygonToRaster ID13132 OBJECTID "E:\cottaan\My Documents\ArcGIS\Default.gdb\ID13132_PolygonToRaster" MAXIMUM_AREA Priority 0.062</w:t>
      </w:r>
    </w:p>
    <w:p w14:paraId="3D06560C" w14:textId="77777777" w:rsidR="00F23B90" w:rsidRDefault="00F23B90" w:rsidP="000E5536">
      <w:pPr>
        <w:pStyle w:val="BodyText"/>
      </w:pPr>
      <w:r>
        <w:t>Start Time: Thu Sep 15 10:14:19 2011</w:t>
      </w:r>
    </w:p>
    <w:p w14:paraId="371FCD0C" w14:textId="77777777" w:rsidR="00F23B90" w:rsidRDefault="00F23B90" w:rsidP="000E5536">
      <w:pPr>
        <w:pStyle w:val="BodyText"/>
      </w:pPr>
      <w:r>
        <w:t>Succeeded at Thu Sep 15 10:14:24 2011 (Elapsed Time: 5.00 seconds)</w:t>
      </w:r>
    </w:p>
    <w:p w14:paraId="5A0A1229" w14:textId="77777777" w:rsidR="00F23B90" w:rsidRDefault="00F23B90" w:rsidP="000E5536">
      <w:pPr>
        <w:pStyle w:val="BodyText2"/>
      </w:pPr>
      <w:r>
        <w:t>WORKED!</w:t>
      </w:r>
    </w:p>
    <w:p w14:paraId="4F678FB4" w14:textId="77777777" w:rsidR="00F23B90" w:rsidRDefault="00F23B90" w:rsidP="000E5536">
      <w:pPr>
        <w:pStyle w:val="BodyText"/>
      </w:pPr>
      <w:r>
        <w:t>Executing: PolygonToRaster ID13132 OBJECTID "E:\cottaan\My Documents\ArcGIS\Default.gdb\ID13132_PolygonToRaster" MAXIMUM_AREA Priority 1000</w:t>
      </w:r>
    </w:p>
    <w:p w14:paraId="5300B9F1" w14:textId="77777777" w:rsidR="00F23B90" w:rsidRDefault="00F23B90" w:rsidP="000E5536">
      <w:pPr>
        <w:pStyle w:val="BodyText"/>
      </w:pPr>
      <w:r>
        <w:t>Start Time: Thu Sep 15 10:15:15 2011</w:t>
      </w:r>
    </w:p>
    <w:p w14:paraId="5DEA2C50" w14:textId="77777777" w:rsidR="00F23B90" w:rsidRDefault="00F23B90" w:rsidP="000E5536">
      <w:pPr>
        <w:pStyle w:val="BodyText"/>
      </w:pPr>
      <w:r>
        <w:lastRenderedPageBreak/>
        <w:t>Succeeded at Thu Sep 15 10:15:20 2011 (Elapsed Time: 5.00 seconds)</w:t>
      </w:r>
    </w:p>
    <w:p w14:paraId="7BB2EA20" w14:textId="77777777" w:rsidR="00F23B90" w:rsidRDefault="00F23B90" w:rsidP="000E5536">
      <w:pPr>
        <w:pStyle w:val="BodyText2"/>
      </w:pPr>
      <w:r>
        <w:t>BUT CELL SIZE OF 0,0!</w:t>
      </w:r>
    </w:p>
    <w:p w14:paraId="19CCD180" w14:textId="77777777" w:rsidR="00F23B90" w:rsidRDefault="00F23B90" w:rsidP="000E5536">
      <w:pPr>
        <w:pStyle w:val="BodyText"/>
      </w:pPr>
      <w:r>
        <w:t>Executing: PolygonToRaster ID13132 OBJECTID "E:\cottaan\My Documents\ArcGIS\Default.gdb\ID13132_PolygonToRaster" MAXIMUM_AREA Priority 100</w:t>
      </w:r>
    </w:p>
    <w:p w14:paraId="618DE959" w14:textId="77777777" w:rsidR="00F23B90" w:rsidRDefault="00F23B90" w:rsidP="000E5536">
      <w:pPr>
        <w:pStyle w:val="BodyText"/>
      </w:pPr>
      <w:r>
        <w:t>Start Time: Thu Sep 15 10:16:36 2011</w:t>
      </w:r>
    </w:p>
    <w:p w14:paraId="1C3DF0F9" w14:textId="77777777" w:rsidR="00F23B90" w:rsidRDefault="00F23B90" w:rsidP="000E5536">
      <w:pPr>
        <w:pStyle w:val="BodyText"/>
      </w:pPr>
      <w:r>
        <w:t>Succeeded at Thu Sep 15 10:16:41 2011 (Elapsed Time: 5.00 seconds)</w:t>
      </w:r>
    </w:p>
    <w:p w14:paraId="0F523AAE" w14:textId="77777777" w:rsidR="00F23B90" w:rsidRDefault="00F23B90" w:rsidP="000E5536">
      <w:pPr>
        <w:pStyle w:val="BodyText2"/>
      </w:pPr>
      <w:r>
        <w:t>BUT CELL SIZE OF 0,0!</w:t>
      </w:r>
    </w:p>
    <w:p w14:paraId="60A1DDDB" w14:textId="77777777" w:rsidR="00F23B90" w:rsidRDefault="00F23B90" w:rsidP="000E5536">
      <w:pPr>
        <w:pStyle w:val="BodyText"/>
      </w:pPr>
      <w:r>
        <w:t>Executing: PolygonToRaster ID13132 OBJECTID "E:\cottaan\My Documents\ArcGIS\Default.gdb\ID13132_PolygonToRaster" MAXIMUM_AREA Priority 10</w:t>
      </w:r>
    </w:p>
    <w:p w14:paraId="3CC900B0" w14:textId="77777777" w:rsidR="00F23B90" w:rsidRDefault="00F23B90" w:rsidP="000E5536">
      <w:pPr>
        <w:pStyle w:val="BodyText"/>
      </w:pPr>
      <w:r>
        <w:t>Start Time: Thu Sep 15 10:17:33 2011</w:t>
      </w:r>
    </w:p>
    <w:p w14:paraId="062C2985" w14:textId="77777777" w:rsidR="00F23B90" w:rsidRDefault="00F23B90" w:rsidP="000E5536">
      <w:pPr>
        <w:pStyle w:val="BodyText"/>
      </w:pPr>
      <w:r>
        <w:t>Succeeded at Thu Sep 15 10:17:38 2011 (Elapsed Time: 5.00 seconds)</w:t>
      </w:r>
    </w:p>
    <w:p w14:paraId="67419507" w14:textId="77777777" w:rsidR="00F23B90" w:rsidRDefault="00F23B90" w:rsidP="000E5536">
      <w:pPr>
        <w:pStyle w:val="BodyText2"/>
      </w:pPr>
      <w:r>
        <w:t>RESULTED IN AN OUTPUT OF 2X2 CELLS WITH 10,0 CELL SIZE.</w:t>
      </w:r>
    </w:p>
    <w:p w14:paraId="59FF12D8" w14:textId="77777777" w:rsidR="00F23B90" w:rsidRDefault="00F23B90" w:rsidP="000E5536">
      <w:pPr>
        <w:pStyle w:val="BodyText"/>
      </w:pPr>
      <w:r>
        <w:t>With a cell size of 16, this is larger than the diameter of the circle polygon and there are no cells shown at all.</w:t>
      </w:r>
    </w:p>
    <w:p w14:paraId="2982D87D" w14:textId="77777777" w:rsidR="00F23B90" w:rsidRDefault="00F23B90" w:rsidP="000E5536">
      <w:pPr>
        <w:pStyle w:val="BodyText"/>
      </w:pPr>
      <w:r>
        <w:t>Trying to create a new SnapGrid which only has 1x1 cells of the right dimensions:</w:t>
      </w:r>
    </w:p>
    <w:p w14:paraId="1BB7FC18" w14:textId="77777777" w:rsidR="00F23B90" w:rsidRDefault="00F23B90" w:rsidP="000E5536">
      <w:pPr>
        <w:pStyle w:val="BodyText"/>
      </w:pPr>
      <w:r>
        <w:t>Executing: CreateConstantRaster "E:\cottaan\My Documents\ArcGIS\Default.gdb\SnapGridWebMercator" 1 INTEGER 1222.99245256186 "-20037508.342789 -20037508.342789 -20036285.350337 -20036285.3503367"</w:t>
      </w:r>
    </w:p>
    <w:p w14:paraId="7C4EDF89" w14:textId="77777777" w:rsidR="00F23B90" w:rsidRDefault="00F23B90" w:rsidP="000E5536">
      <w:pPr>
        <w:pStyle w:val="BodyText"/>
      </w:pPr>
      <w:r>
        <w:t>Start Time: Thu Sep 15 11:25:01 2011</w:t>
      </w:r>
    </w:p>
    <w:p w14:paraId="78E27B29" w14:textId="77777777" w:rsidR="00F23B90" w:rsidRDefault="00F23B90" w:rsidP="000E5536">
      <w:pPr>
        <w:pStyle w:val="BodyText"/>
      </w:pPr>
      <w:r>
        <w:t>Succeeded at Thu Sep 15 11:25:02 2011 (Elapsed Time: 1.00 seconds)</w:t>
      </w:r>
    </w:p>
    <w:p w14:paraId="239BBF6B" w14:textId="77777777" w:rsidR="00F23B90" w:rsidRDefault="00F23B90" w:rsidP="000E5536">
      <w:pPr>
        <w:pStyle w:val="BodyText"/>
      </w:pPr>
      <w:r>
        <w:t>WORKED!</w:t>
      </w:r>
    </w:p>
    <w:p w14:paraId="290B3886" w14:textId="77777777" w:rsidR="00F23B90" w:rsidRDefault="00F23B90" w:rsidP="000E5536">
      <w:pPr>
        <w:pStyle w:val="BodyText"/>
      </w:pPr>
      <w:r>
        <w:t>Lets use this for the 13132 species (Bramble Cay Mosaic-tailed Rat) and see what happens. Didnt work. Trying Orang Utan. Works OK. So why not on 13132. In the output raster it says 2x2 cellsxcols. Why?</w:t>
      </w:r>
    </w:p>
    <w:p w14:paraId="2E843F8D" w14:textId="77777777" w:rsidR="00F23B90" w:rsidRDefault="00F23B90" w:rsidP="000E5536">
      <w:pPr>
        <w:pStyle w:val="BodyText"/>
      </w:pPr>
      <w:r>
        <w:t>x 29479  y 15549  quadkey should be "311003302100131"</w:t>
      </w:r>
    </w:p>
    <w:p w14:paraId="2286DA05" w14:textId="77777777" w:rsidR="00F23B90" w:rsidRDefault="00F23B90" w:rsidP="000E5536">
      <w:pPr>
        <w:pStyle w:val="BodyText2"/>
      </w:pPr>
      <w:r>
        <w:t>The SnapGridWebMercator has no projection defined, so defining it.</w:t>
      </w:r>
    </w:p>
    <w:p w14:paraId="2A66A478" w14:textId="77777777" w:rsidR="00F23B90" w:rsidRDefault="00F23B90" w:rsidP="000E5536">
      <w:pPr>
        <w:pStyle w:val="BodyText"/>
      </w:pPr>
      <w:r>
        <w:t>This is a serious issue and in GDAL it doesnt happen - if the polygon is smaller than the raster cell size, the output raster cell size if 0,0!</w:t>
      </w:r>
    </w:p>
    <w:p w14:paraId="3EC06157" w14:textId="77777777" w:rsidR="00F23B90" w:rsidRDefault="00F23B90" w:rsidP="000E5536">
      <w:pPr>
        <w:pStyle w:val="BodyText"/>
      </w:pPr>
      <w:r>
        <w:t>I think it is to do with the feature not being selected - the extent of the output starts to the right of the species polygon:</w:t>
      </w:r>
    </w:p>
    <w:p w14:paraId="756326F6" w14:textId="77777777" w:rsidR="00F23B90" w:rsidRDefault="00F23B90" w:rsidP="000E5536">
      <w:pPr>
        <w:pStyle w:val="BodyText"/>
      </w:pPr>
      <w:r>
        <w:t>Species feature class right:</w:t>
      </w:r>
      <w:r>
        <w:tab/>
      </w:r>
      <w:r>
        <w:tab/>
      </w:r>
      <w:r>
        <w:tab/>
        <w:t>16015389.327000 m</w:t>
      </w:r>
    </w:p>
    <w:p w14:paraId="77DA9BD5" w14:textId="77777777" w:rsidR="00F23B90" w:rsidRDefault="00F23B90" w:rsidP="000E5536">
      <w:pPr>
        <w:pStyle w:val="BodyText"/>
      </w:pPr>
      <w:r>
        <w:t>Raster of species feature class left:</w:t>
      </w:r>
      <w:r>
        <w:tab/>
        <w:t>16015984.7829 m</w:t>
      </w:r>
    </w:p>
    <w:p w14:paraId="18992CF2" w14:textId="77777777" w:rsidR="00F23B90" w:rsidRDefault="00F23B90" w:rsidP="000E5536">
      <w:pPr>
        <w:pStyle w:val="BodyText"/>
      </w:pPr>
      <w:r>
        <w:t>Cant get it to work - so putting it in an error block.</w:t>
      </w:r>
    </w:p>
    <w:p w14:paraId="475E0F6A" w14:textId="77777777" w:rsidR="00F23B90" w:rsidRDefault="00F23B90" w:rsidP="000E5536">
      <w:pPr>
        <w:pStyle w:val="BodyText"/>
      </w:pPr>
      <w:r>
        <w:t>More info - I tried to import a 1x1 raster TIFF generated using GDAL into an ArcGIS FileGDB and the resulting Raster dataset didnt have any cells!!!</w:t>
      </w:r>
    </w:p>
    <w:p w14:paraId="7E8224A1" w14:textId="77777777" w:rsidR="00F23B90" w:rsidRDefault="00F23B90" w:rsidP="000E5536">
      <w:pPr>
        <w:pStyle w:val="BodyText"/>
      </w:pPr>
      <w:r>
        <w:t>136520.tif -&gt; try to import into FileGDB. Imports OK, but:</w:t>
      </w:r>
    </w:p>
    <w:p w14:paraId="61C42D7F" w14:textId="77777777" w:rsidR="00F23B90" w:rsidRDefault="00F23B90" w:rsidP="000E5536">
      <w:pPr>
        <w:pStyle w:val="BodyText"/>
      </w:pPr>
      <w:r>
        <w:t>Cell size:</w:t>
      </w:r>
      <w:r>
        <w:tab/>
      </w:r>
      <w:r>
        <w:tab/>
      </w:r>
      <w:r>
        <w:tab/>
      </w:r>
      <w:r>
        <w:tab/>
      </w:r>
      <w:r>
        <w:tab/>
        <w:t>1.#INF, 1834.488679</w:t>
      </w:r>
    </w:p>
    <w:p w14:paraId="3E124877" w14:textId="77777777" w:rsidR="00F23B90" w:rsidRDefault="00F23B90" w:rsidP="000E5536">
      <w:pPr>
        <w:pStyle w:val="BodyText"/>
      </w:pPr>
      <w:r>
        <w:t>Left, right and  bottom:</w:t>
      </w:r>
      <w:r>
        <w:tab/>
        <w:t>-1.#INF</w:t>
      </w:r>
    </w:p>
    <w:p w14:paraId="5E72C336" w14:textId="77777777" w:rsidR="00F23B90" w:rsidRDefault="00F23B90" w:rsidP="000E5536">
      <w:pPr>
        <w:pStyle w:val="BodyText2"/>
      </w:pPr>
      <w:r>
        <w:t xml:space="preserve">The resulting raster dataset has no spatial reference set, so I set one and tried again. </w:t>
      </w:r>
    </w:p>
    <w:p w14:paraId="73B7E17B" w14:textId="77777777" w:rsidR="00F23B90" w:rsidRDefault="00F23B90" w:rsidP="000E5536">
      <w:pPr>
        <w:pStyle w:val="BodyText"/>
      </w:pPr>
      <w:r>
        <w:t>TRY 2: Mammalia</w:t>
      </w:r>
    </w:p>
    <w:p w14:paraId="705216FA" w14:textId="77777777" w:rsidR="00F23B90" w:rsidRDefault="00F23B90" w:rsidP="000E5536">
      <w:pPr>
        <w:pStyle w:val="BodyText2"/>
      </w:pPr>
      <w:r>
        <w:t>Started 15:45 on 19/9/2011. Stopped on SpeciesRasterToTMS for 136520 (Cavia intermedia - another restricted range rodents) after 939 species.</w:t>
      </w:r>
    </w:p>
    <w:p w14:paraId="18487939" w14:textId="77777777" w:rsidR="00F23B90" w:rsidRDefault="00F23B90" w:rsidP="000E5536">
      <w:pPr>
        <w:pStyle w:val="BodyText"/>
      </w:pPr>
      <w:r>
        <w:t>939 species took 4 hours 46 minutes 31 seconds = 18.3 sec per species = 25.4 hours</w:t>
      </w:r>
    </w:p>
    <w:p w14:paraId="2F5F31B0" w14:textId="77777777" w:rsidR="00F23B90" w:rsidRDefault="00F23B90" w:rsidP="000E5536">
      <w:pPr>
        <w:pStyle w:val="BodyText"/>
      </w:pPr>
      <w:r>
        <w:t>939 species is 13.9Gb</w:t>
      </w:r>
    </w:p>
    <w:p w14:paraId="7201E654" w14:textId="77777777" w:rsidR="00F23B90" w:rsidRDefault="00F23B90" w:rsidP="000E5536">
      <w:pPr>
        <w:pStyle w:val="BodyText2"/>
      </w:pPr>
      <w:r>
        <w:t>936 species is 1,188,367,837 records</w:t>
      </w:r>
    </w:p>
    <w:p w14:paraId="4DEE29F6" w14:textId="77777777" w:rsidR="00F23B90" w:rsidRDefault="00F23B90" w:rsidP="000E5536">
      <w:pPr>
        <w:pStyle w:val="BodyText"/>
      </w:pPr>
      <w:r>
        <w:t>Errors:</w:t>
      </w:r>
    </w:p>
    <w:p w14:paraId="44CCAF8A" w14:textId="77777777" w:rsidR="00F23B90" w:rsidRDefault="00F23B90" w:rsidP="000E5536">
      <w:pPr>
        <w:pStyle w:val="BodyText"/>
      </w:pPr>
      <w:r>
        <w:t>10340 - memory error in getting xy</w:t>
      </w:r>
    </w:p>
    <w:p w14:paraId="7B770D8E" w14:textId="77777777" w:rsidR="00F23B90" w:rsidRDefault="00F23B90" w:rsidP="000E5536">
      <w:pPr>
        <w:pStyle w:val="BodyText"/>
      </w:pPr>
      <w:r>
        <w:t>11696 - something went horribly wrong</w:t>
      </w:r>
    </w:p>
    <w:p w14:paraId="21500B48" w14:textId="77777777" w:rsidR="00F23B90" w:rsidRDefault="00F23B90" w:rsidP="000E5536">
      <w:pPr>
        <w:pStyle w:val="BodyText"/>
      </w:pPr>
      <w:r>
        <w:t>11791 - something went horribly wrong - but there is an output file of 1Kb - deleted the file as it cant be read and causes GetCount to trip up</w:t>
      </w:r>
    </w:p>
    <w:p w14:paraId="16CD8507" w14:textId="77777777" w:rsidR="00F23B90" w:rsidRDefault="00F23B90" w:rsidP="000E5536">
      <w:pPr>
        <w:pStyle w:val="BodyText"/>
      </w:pPr>
      <w:r>
        <w:t>12246 - something went horribly wrong</w:t>
      </w:r>
    </w:p>
    <w:p w14:paraId="65751609" w14:textId="77777777" w:rsidR="00F23B90" w:rsidRDefault="00F23B90" w:rsidP="000E5536">
      <w:pPr>
        <w:pStyle w:val="BodyText"/>
      </w:pPr>
      <w:r>
        <w:t>13132 - raster has no cols/rows</w:t>
      </w:r>
    </w:p>
    <w:p w14:paraId="57DB55D3" w14:textId="77777777" w:rsidR="00F23B90" w:rsidRDefault="00F23B90" w:rsidP="000E5536">
      <w:pPr>
        <w:pStyle w:val="BodyText"/>
      </w:pPr>
      <w:r>
        <w:t>13451 - something went horribly wrong - but there is an output file of 1Kb</w:t>
      </w:r>
    </w:p>
    <w:p w14:paraId="1478517A" w14:textId="77777777" w:rsidR="00F23B90" w:rsidRDefault="00F23B90" w:rsidP="000E5536">
      <w:pPr>
        <w:pStyle w:val="BodyText"/>
      </w:pPr>
      <w:r>
        <w:t>13583 - memory error in getting xy</w:t>
      </w:r>
    </w:p>
    <w:p w14:paraId="66DA7648" w14:textId="77777777" w:rsidR="00F23B90" w:rsidRDefault="00F23B90" w:rsidP="000E5536">
      <w:pPr>
        <w:pStyle w:val="BodyText2"/>
      </w:pPr>
      <w:r>
        <w:t>136520 - crashed</w:t>
      </w:r>
    </w:p>
    <w:p w14:paraId="65F89480" w14:textId="77777777" w:rsidR="00F23B90" w:rsidRDefault="00F23B90" w:rsidP="000E5536">
      <w:pPr>
        <w:pStyle w:val="BodyText"/>
      </w:pPr>
      <w:r>
        <w:t>Getting the count of the cells using GetCount - error on 11791 which is one of the ones that had an error</w:t>
      </w:r>
    </w:p>
    <w:p w14:paraId="0C65E55E" w14:textId="77777777" w:rsidR="00F23B90" w:rsidRDefault="00F23B90" w:rsidP="000E5536">
      <w:pPr>
        <w:pStyle w:val="BodyText2"/>
      </w:pPr>
      <w:r>
        <w:lastRenderedPageBreak/>
        <w:t>But for 261 species there are 342,577,810 records - deleted the files that made the GetCount trip up</w:t>
      </w:r>
    </w:p>
    <w:p w14:paraId="3C1D0C15" w14:textId="77777777" w:rsidR="00F23B90" w:rsidRDefault="00F23B90" w:rsidP="000E5536">
      <w:pPr>
        <w:pStyle w:val="BodyText"/>
      </w:pPr>
      <w:r>
        <w:t>Trying 136520 on its own (All species to files)</w:t>
      </w:r>
    </w:p>
    <w:p w14:paraId="41655FAA" w14:textId="77777777" w:rsidR="00F23B90" w:rsidRDefault="00F23B90" w:rsidP="000E5536">
      <w:pPr>
        <w:pStyle w:val="BodyText"/>
      </w:pPr>
      <w:r>
        <w:t>Attempts:</w:t>
      </w:r>
    </w:p>
    <w:p w14:paraId="6913D505" w14:textId="77777777" w:rsidR="00F23B90" w:rsidRDefault="00F23B90" w:rsidP="000E5536">
      <w:pPr>
        <w:pStyle w:val="BodyText"/>
      </w:pPr>
      <w:r>
        <w:t>1. Crashed ArcMap on SpeciesToRaster</w:t>
      </w:r>
    </w:p>
    <w:p w14:paraId="38E01FF8" w14:textId="77777777" w:rsidR="00F23B90" w:rsidRDefault="00F23B90" w:rsidP="000E5536">
      <w:pPr>
        <w:pStyle w:val="BodyText"/>
      </w:pPr>
      <w:r>
        <w:t>2. Unexpected error on SpeciesRasterToTMS</w:t>
      </w:r>
    </w:p>
    <w:p w14:paraId="0937504D" w14:textId="77777777" w:rsidR="00F23B90" w:rsidRDefault="00F23B90" w:rsidP="000E5536">
      <w:pPr>
        <w:pStyle w:val="BodyText"/>
      </w:pPr>
      <w:r>
        <w:t>Creating the raster - the raster has the following properties:</w:t>
      </w:r>
    </w:p>
    <w:p w14:paraId="2A106055" w14:textId="77777777" w:rsidR="00F23B90" w:rsidRDefault="00F23B90" w:rsidP="000E5536">
      <w:pPr>
        <w:pStyle w:val="BodyText"/>
      </w:pPr>
      <w:r>
        <w:t xml:space="preserve">Columns and Rows: </w:t>
      </w:r>
      <w:r>
        <w:tab/>
        <w:t>1,2</w:t>
      </w:r>
    </w:p>
    <w:p w14:paraId="514C65DC" w14:textId="77777777" w:rsidR="00F23B90" w:rsidRDefault="00F23B90" w:rsidP="000E5536">
      <w:pPr>
        <w:pStyle w:val="BodyText"/>
      </w:pPr>
      <w:r>
        <w:t>Cell size:</w:t>
      </w:r>
      <w:r>
        <w:tab/>
      </w:r>
      <w:r>
        <w:tab/>
      </w:r>
      <w:r>
        <w:tab/>
        <w:t>1.#INF, 2445.984905</w:t>
      </w:r>
    </w:p>
    <w:p w14:paraId="7AEC7F9C" w14:textId="77777777" w:rsidR="00F23B90" w:rsidRDefault="00F23B90" w:rsidP="000E5536">
      <w:pPr>
        <w:pStyle w:val="BodyText"/>
      </w:pPr>
      <w:r>
        <w:t>Top:</w:t>
      </w:r>
      <w:r>
        <w:tab/>
      </w:r>
      <w:r>
        <w:tab/>
      </w:r>
      <w:r>
        <w:tab/>
      </w:r>
      <w:r>
        <w:tab/>
        <w:t>-3228088.57855</w:t>
      </w:r>
    </w:p>
    <w:p w14:paraId="5DE889F1" w14:textId="77777777" w:rsidR="00F23B90" w:rsidRDefault="00F23B90" w:rsidP="000E5536">
      <w:pPr>
        <w:pStyle w:val="BodyText"/>
      </w:pPr>
      <w:r>
        <w:t>Left:</w:t>
      </w:r>
      <w:r>
        <w:tab/>
      </w:r>
      <w:r>
        <w:tab/>
      </w:r>
      <w:r>
        <w:tab/>
      </w:r>
      <w:r>
        <w:tab/>
        <w:t>-1.#INF</w:t>
      </w:r>
    </w:p>
    <w:p w14:paraId="3D00CF92" w14:textId="77777777" w:rsidR="00F23B90" w:rsidRDefault="00F23B90" w:rsidP="000E5536">
      <w:pPr>
        <w:pStyle w:val="BodyText"/>
      </w:pPr>
      <w:r>
        <w:t>Right:</w:t>
      </w:r>
      <w:r>
        <w:tab/>
      </w:r>
      <w:r>
        <w:tab/>
      </w:r>
      <w:r>
        <w:tab/>
      </w:r>
      <w:r>
        <w:tab/>
        <w:t>1.#INF</w:t>
      </w:r>
    </w:p>
    <w:p w14:paraId="6327F8E4" w14:textId="77777777" w:rsidR="00F23B90" w:rsidRDefault="00F23B90" w:rsidP="000E5536">
      <w:pPr>
        <w:pStyle w:val="BodyText"/>
      </w:pPr>
      <w:r>
        <w:t>Bottom:</w:t>
      </w:r>
      <w:r>
        <w:tab/>
      </w:r>
      <w:r>
        <w:tab/>
      </w:r>
      <w:r>
        <w:tab/>
      </w:r>
      <w:r>
        <w:tab/>
        <w:t>-3232980.54836</w:t>
      </w:r>
    </w:p>
    <w:p w14:paraId="0F842F67" w14:textId="77777777" w:rsidR="00F23B90" w:rsidRDefault="00F23B90" w:rsidP="000E5536">
      <w:pPr>
        <w:pStyle w:val="BodyText"/>
      </w:pPr>
      <w:r>
        <w:t>Something is wrong here!!!</w:t>
      </w:r>
    </w:p>
    <w:p w14:paraId="5D1B3D76" w14:textId="77777777" w:rsidR="00F23B90" w:rsidRDefault="00F23B90" w:rsidP="000E5536">
      <w:pPr>
        <w:pStyle w:val="BodyText2"/>
      </w:pPr>
      <w:r>
        <w:t>Added in a test for infinity cell sizes</w:t>
      </w:r>
    </w:p>
    <w:p w14:paraId="7911B6CC" w14:textId="77777777" w:rsidR="00F23B90" w:rsidRDefault="00F23B90" w:rsidP="000E5536">
      <w:pPr>
        <w:pStyle w:val="BodyText"/>
      </w:pPr>
      <w:r>
        <w:t>TRY 3: Mammalia</w:t>
      </w:r>
    </w:p>
    <w:p w14:paraId="379EB5A2" w14:textId="77777777" w:rsidR="00F23B90" w:rsidRDefault="00F23B90" w:rsidP="000E5536">
      <w:pPr>
        <w:pStyle w:val="BodyText"/>
      </w:pPr>
      <w:r>
        <w:t>Stopped on SpeciesRasterToTMS for 136807 (Nyctophilus nebulosus - New Caledonia Long-eared Bat)</w:t>
      </w:r>
    </w:p>
    <w:p w14:paraId="5EAAD5B3" w14:textId="77777777" w:rsidR="00F23B90" w:rsidRDefault="00F23B90" w:rsidP="000E5536">
      <w:pPr>
        <w:pStyle w:val="BodyText"/>
      </w:pPr>
      <w:r>
        <w:t>Creating the raster - the raster has the following properties in the source tab:</w:t>
      </w:r>
    </w:p>
    <w:p w14:paraId="5AD529AA" w14:textId="77777777" w:rsidR="00F23B90" w:rsidRDefault="00F23B90" w:rsidP="000E5536">
      <w:pPr>
        <w:pStyle w:val="BodyText"/>
      </w:pPr>
      <w:r>
        <w:t xml:space="preserve">Columns and Rows: </w:t>
      </w:r>
      <w:r>
        <w:tab/>
        <w:t>2,1</w:t>
      </w:r>
    </w:p>
    <w:p w14:paraId="3EAC3F57" w14:textId="77777777" w:rsidR="00F23B90" w:rsidRDefault="00F23B90" w:rsidP="000E5536">
      <w:pPr>
        <w:pStyle w:val="BodyText"/>
      </w:pPr>
      <w:r>
        <w:t>Cell size:</w:t>
      </w:r>
      <w:r>
        <w:tab/>
      </w:r>
      <w:r>
        <w:tab/>
      </w:r>
      <w:r>
        <w:tab/>
        <w:t>2445.984905, 1.#INF</w:t>
      </w:r>
    </w:p>
    <w:p w14:paraId="7106CB9D" w14:textId="77777777" w:rsidR="00F23B90" w:rsidRDefault="00F23B90" w:rsidP="000E5536">
      <w:pPr>
        <w:pStyle w:val="BodyText"/>
      </w:pPr>
      <w:r>
        <w:t>Top:</w:t>
      </w:r>
      <w:r>
        <w:tab/>
      </w:r>
      <w:r>
        <w:tab/>
      </w:r>
      <w:r>
        <w:tab/>
      </w:r>
      <w:r>
        <w:tab/>
        <w:t>1.#INF</w:t>
      </w:r>
    </w:p>
    <w:p w14:paraId="2CBE2C2A" w14:textId="77777777" w:rsidR="00F23B90" w:rsidRDefault="00F23B90" w:rsidP="000E5536">
      <w:pPr>
        <w:pStyle w:val="BodyText"/>
      </w:pPr>
      <w:r>
        <w:t>Left:</w:t>
      </w:r>
      <w:r>
        <w:tab/>
      </w:r>
      <w:r>
        <w:tab/>
      </w:r>
      <w:r>
        <w:tab/>
      </w:r>
      <w:r>
        <w:tab/>
        <w:t>18533839.1223</w:t>
      </w:r>
    </w:p>
    <w:p w14:paraId="16B110EA" w14:textId="77777777" w:rsidR="00F23B90" w:rsidRDefault="00F23B90" w:rsidP="000E5536">
      <w:pPr>
        <w:pStyle w:val="BodyText"/>
      </w:pPr>
      <w:r>
        <w:t>Right:</w:t>
      </w:r>
      <w:r>
        <w:tab/>
      </w:r>
      <w:r>
        <w:tab/>
      </w:r>
      <w:r>
        <w:tab/>
      </w:r>
      <w:r>
        <w:tab/>
        <w:t>18538731.0921</w:t>
      </w:r>
    </w:p>
    <w:p w14:paraId="21E2A9B1" w14:textId="77777777" w:rsidR="00F23B90" w:rsidRDefault="00F23B90" w:rsidP="000E5536">
      <w:pPr>
        <w:pStyle w:val="BodyText2"/>
      </w:pPr>
      <w:r>
        <w:t>Bottom:</w:t>
      </w:r>
      <w:r>
        <w:tab/>
      </w:r>
      <w:r>
        <w:tab/>
      </w:r>
      <w:r>
        <w:tab/>
      </w:r>
      <w:r>
        <w:tab/>
        <w:t>-1.#INF</w:t>
      </w:r>
    </w:p>
    <w:p w14:paraId="0F94A61F" w14:textId="77777777" w:rsidR="00F23B90" w:rsidRDefault="00F23B90" w:rsidP="000E5536">
      <w:pPr>
        <w:pStyle w:val="BodyText"/>
      </w:pPr>
      <w:r>
        <w:t>And the following properties in the Extent tab (which are different):</w:t>
      </w:r>
    </w:p>
    <w:p w14:paraId="54B5BD4A" w14:textId="77777777" w:rsidR="00F23B90" w:rsidRDefault="00F23B90" w:rsidP="000E5536">
      <w:pPr>
        <w:pStyle w:val="BodyText"/>
      </w:pPr>
      <w:r>
        <w:t>Top:</w:t>
      </w:r>
      <w:r>
        <w:tab/>
      </w:r>
      <w:r>
        <w:tab/>
      </w:r>
      <w:r>
        <w:tab/>
      </w:r>
      <w:r>
        <w:tab/>
        <w:t>1.#INF</w:t>
      </w:r>
    </w:p>
    <w:p w14:paraId="5B2BAB67" w14:textId="77777777" w:rsidR="00F23B90" w:rsidRDefault="00F23B90" w:rsidP="000E5536">
      <w:pPr>
        <w:pStyle w:val="BodyText"/>
      </w:pPr>
      <w:r>
        <w:t>Left:</w:t>
      </w:r>
      <w:r>
        <w:tab/>
      </w:r>
      <w:r>
        <w:tab/>
      </w:r>
      <w:r>
        <w:tab/>
      </w:r>
      <w:r>
        <w:tab/>
        <w:t>18533839.1223</w:t>
      </w:r>
    </w:p>
    <w:p w14:paraId="355B815C" w14:textId="77777777" w:rsidR="00F23B90" w:rsidRDefault="00F23B90" w:rsidP="000E5536">
      <w:pPr>
        <w:pStyle w:val="BodyText"/>
      </w:pPr>
      <w:r>
        <w:t>Right:</w:t>
      </w:r>
      <w:r>
        <w:tab/>
      </w:r>
      <w:r>
        <w:tab/>
      </w:r>
      <w:r>
        <w:tab/>
      </w:r>
      <w:r>
        <w:tab/>
        <w:t>-1.#IND</w:t>
      </w:r>
    </w:p>
    <w:p w14:paraId="127E7254" w14:textId="77777777" w:rsidR="00F23B90" w:rsidRDefault="00F23B90" w:rsidP="000E5536">
      <w:pPr>
        <w:pStyle w:val="BodyText2"/>
      </w:pPr>
      <w:r>
        <w:t>Bottom:</w:t>
      </w:r>
      <w:r>
        <w:tab/>
      </w:r>
      <w:r>
        <w:tab/>
      </w:r>
      <w:r>
        <w:tab/>
      </w:r>
      <w:r>
        <w:tab/>
        <w:t>-1.#IND</w:t>
      </w:r>
    </w:p>
    <w:p w14:paraId="17F4B412" w14:textId="77777777" w:rsidR="00F23B90" w:rsidRDefault="00F23B90" w:rsidP="000E5536">
      <w:pPr>
        <w:pStyle w:val="BodyText2"/>
      </w:pPr>
      <w:r>
        <w:t>My logic for testing for infinite width didnt work so redid it.</w:t>
      </w:r>
    </w:p>
    <w:p w14:paraId="21ACC8D1" w14:textId="77777777" w:rsidR="00F23B90" w:rsidRDefault="00F23B90" w:rsidP="000E5536">
      <w:pPr>
        <w:pStyle w:val="BodyText"/>
      </w:pPr>
      <w:r>
        <w:t>TRY 4: Mammalia</w:t>
      </w:r>
    </w:p>
    <w:p w14:paraId="7CA0CF31" w14:textId="77777777" w:rsidR="00F23B90" w:rsidRDefault="00F23B90" w:rsidP="000E5536">
      <w:pPr>
        <w:pStyle w:val="BodyText"/>
      </w:pPr>
      <w:r>
        <w:t>5060 species took 22 hours 18 minutes 31 seconds = 15.87 secs /species</w:t>
      </w:r>
    </w:p>
    <w:p w14:paraId="40397FC4" w14:textId="77777777" w:rsidR="00F23B90" w:rsidRDefault="00F23B90" w:rsidP="000E5536">
      <w:pPr>
        <w:pStyle w:val="BodyText"/>
      </w:pPr>
      <w:r>
        <w:t>5060 species is 79.9Gb</w:t>
      </w:r>
    </w:p>
    <w:p w14:paraId="78E74A81" w14:textId="77777777" w:rsidR="00F23B90" w:rsidRDefault="00F23B90" w:rsidP="000E5536">
      <w:pPr>
        <w:pStyle w:val="BodyText2"/>
      </w:pPr>
      <w:r>
        <w:t>5060 species is 7,092,806,306</w:t>
      </w:r>
    </w:p>
    <w:p w14:paraId="5C2241EE" w14:textId="77777777" w:rsidR="00F23B90" w:rsidRDefault="00F23B90" w:rsidP="000E5536">
      <w:pPr>
        <w:pStyle w:val="BodyText"/>
      </w:pPr>
      <w:r>
        <w:t>Something went horribly wrong</w:t>
      </w:r>
    </w:p>
    <w:p w14:paraId="29482619" w14:textId="77777777" w:rsidR="00F23B90" w:rsidRDefault="00F23B90" w:rsidP="000E5536">
      <w:pPr>
        <w:pStyle w:val="BodyText"/>
      </w:pPr>
      <w:r>
        <w:t>10340 - Seal southern hemisphere - goes lower than the limit of the web mercator projection - no npy file</w:t>
      </w:r>
    </w:p>
    <w:p w14:paraId="4FEA505E" w14:textId="77777777" w:rsidR="00F23B90" w:rsidRDefault="00F23B90" w:rsidP="000E5536">
      <w:pPr>
        <w:pStyle w:val="BodyText"/>
      </w:pPr>
      <w:r>
        <w:t>11696 - Seal southern hemisphere - goes lower than the limit of the web mercator projection - no npy file</w:t>
      </w:r>
    </w:p>
    <w:p w14:paraId="6B1A0455" w14:textId="77777777" w:rsidR="00F23B90" w:rsidRDefault="00F23B90" w:rsidP="000E5536">
      <w:pPr>
        <w:pStyle w:val="BodyText"/>
      </w:pPr>
      <w:r>
        <w:t>12246 - Seal southern hemisphere - goes lower than the limit of the web mercator projection - no npy file</w:t>
      </w:r>
    </w:p>
    <w:p w14:paraId="60251714" w14:textId="77777777" w:rsidR="00F23B90" w:rsidRDefault="00F23B90" w:rsidP="000E5536">
      <w:pPr>
        <w:pStyle w:val="BodyText"/>
      </w:pPr>
      <w:r>
        <w:t>13583 - Seal southern hemisphere - goes lower than the limit of the web mercator projection - no npy file</w:t>
      </w:r>
    </w:p>
    <w:p w14:paraId="09F3512E" w14:textId="77777777" w:rsidR="00F23B90" w:rsidRDefault="00F23B90" w:rsidP="000E5536">
      <w:pPr>
        <w:pStyle w:val="BodyText"/>
      </w:pPr>
      <w:r>
        <w:t>13972 - house mouse - ? - no npy file</w:t>
      </w:r>
    </w:p>
    <w:p w14:paraId="567E0F4D" w14:textId="77777777" w:rsidR="00F23B90" w:rsidRDefault="00F23B90" w:rsidP="000E5536">
      <w:pPr>
        <w:pStyle w:val="BodyText"/>
      </w:pPr>
      <w:r>
        <w:t>14021 - least weasel - global distribution northern hemisphere - ? - no npy file</w:t>
      </w:r>
    </w:p>
    <w:p w14:paraId="3D1DE2A7" w14:textId="77777777" w:rsidR="00F23B90" w:rsidRDefault="00F23B90" w:rsidP="000E5536">
      <w:pPr>
        <w:pStyle w:val="BodyText"/>
      </w:pPr>
      <w:r>
        <w:t>15269 - Seal southern hemisphere - goes lower than the limit of the web mercator projection - no npy file</w:t>
      </w:r>
    </w:p>
    <w:p w14:paraId="3E8CE6CD" w14:textId="77777777" w:rsidR="00F23B90" w:rsidRDefault="00F23B90" w:rsidP="000E5536">
      <w:pPr>
        <w:pStyle w:val="BodyText"/>
      </w:pPr>
      <w:r>
        <w:t>23062 - Red Fox - global distribution northern hemisphere - ? - no npy file</w:t>
      </w:r>
    </w:p>
    <w:p w14:paraId="3E7F20E9" w14:textId="77777777" w:rsidR="00F23B90" w:rsidRDefault="00F23B90" w:rsidP="000E5536">
      <w:pPr>
        <w:pStyle w:val="BodyText"/>
      </w:pPr>
      <w:r>
        <w:t>3746  - Gray Wolf - global distribution northern hemisphere - ? - no npy file</w:t>
      </w:r>
    </w:p>
    <w:p w14:paraId="2E1E6DB3" w14:textId="77777777" w:rsidR="00F23B90" w:rsidRDefault="00F23B90" w:rsidP="000E5536">
      <w:pPr>
        <w:pStyle w:val="BodyText"/>
      </w:pPr>
      <w:r>
        <w:t>41671 - Seal northern hemisphere - ? - THERE IS AN NPY FILE</w:t>
      </w:r>
    </w:p>
    <w:p w14:paraId="60634ACF" w14:textId="77777777" w:rsidR="00F23B90" w:rsidRDefault="00F23B90" w:rsidP="000E5536">
      <w:pPr>
        <w:pStyle w:val="BodyText"/>
      </w:pPr>
      <w:r>
        <w:t>41688 - Brown bear northern hemisphere - ? - no npy file</w:t>
      </w:r>
    </w:p>
    <w:p w14:paraId="5C39DEC9" w14:textId="77777777" w:rsidR="00F23B90" w:rsidRDefault="00F23B90" w:rsidP="000E5536">
      <w:pPr>
        <w:pStyle w:val="BodyText"/>
      </w:pPr>
      <w:r>
        <w:t>4975  - Vole northern hemisphere - ? - THERE IS AN NPY FILE</w:t>
      </w:r>
    </w:p>
    <w:p w14:paraId="33249AF7" w14:textId="77777777" w:rsidR="00F23B90" w:rsidRDefault="00F23B90" w:rsidP="000E5536">
      <w:pPr>
        <w:pStyle w:val="BodyText"/>
      </w:pPr>
      <w:r>
        <w:t>899   - Arctic Fox - global distribution northern hemisphere - ? - THERE IS AN NPY FILE</w:t>
      </w:r>
    </w:p>
    <w:p w14:paraId="1E59B652" w14:textId="77777777" w:rsidR="00F23B90" w:rsidRDefault="00F23B90" w:rsidP="000E5536">
      <w:pPr>
        <w:pStyle w:val="BodyText2"/>
      </w:pPr>
      <w:r>
        <w:t>9561  - Wolverine - global distribution northern hemisphere - ? - no npy file</w:t>
      </w:r>
    </w:p>
    <w:p w14:paraId="72B4314A" w14:textId="77777777" w:rsidR="00F23B90" w:rsidRDefault="00F23B90" w:rsidP="000E5536">
      <w:pPr>
        <w:pStyle w:val="BodyText"/>
      </w:pPr>
      <w:r>
        <w:t>Raster has no cols/rows</w:t>
      </w:r>
    </w:p>
    <w:p w14:paraId="05D3EB5B" w14:textId="77777777" w:rsidR="00F23B90" w:rsidRDefault="00F23B90" w:rsidP="000E5536">
      <w:pPr>
        <w:pStyle w:val="BodyText2"/>
      </w:pPr>
      <w:r>
        <w:t>13132 - mosaic tailed rat - restricted range is very small - no npy file</w:t>
      </w:r>
    </w:p>
    <w:p w14:paraId="2DF8C51F" w14:textId="77777777" w:rsidR="00F23B90" w:rsidRDefault="00F23B90" w:rsidP="000E5536">
      <w:pPr>
        <w:pStyle w:val="BodyText"/>
      </w:pPr>
      <w:r>
        <w:t>Raster has cells with infinite width/height</w:t>
      </w:r>
    </w:p>
    <w:p w14:paraId="3BAEFF8B" w14:textId="77777777" w:rsidR="00F23B90" w:rsidRDefault="00F23B90" w:rsidP="000E5536">
      <w:pPr>
        <w:pStyle w:val="BodyText"/>
      </w:pPr>
      <w:r>
        <w:t>136520 - Cavia intermedia - restricted range is very small - no npy file</w:t>
      </w:r>
    </w:p>
    <w:p w14:paraId="438E43B3" w14:textId="77777777" w:rsidR="00F23B90" w:rsidRDefault="00F23B90" w:rsidP="000E5536">
      <w:pPr>
        <w:pStyle w:val="BodyText2"/>
      </w:pPr>
      <w:r>
        <w:t>136807 - New caledonian long eared bat - restricted range is very small - no npy file</w:t>
      </w:r>
    </w:p>
    <w:p w14:paraId="43C7F974" w14:textId="77777777" w:rsidR="00F23B90" w:rsidRDefault="00F23B90" w:rsidP="000E5536">
      <w:pPr>
        <w:pStyle w:val="BodyText"/>
      </w:pPr>
      <w:r>
        <w:lastRenderedPageBreak/>
        <w:t>Memory error in getting xy coordinates</w:t>
      </w:r>
    </w:p>
    <w:p w14:paraId="69B99F4B" w14:textId="77777777" w:rsidR="00F23B90" w:rsidRDefault="00F23B90" w:rsidP="000E5536">
      <w:pPr>
        <w:pStyle w:val="BodyText"/>
      </w:pPr>
      <w:r>
        <w:t>22823 - Polar bear - goes higher than the limit of the web mercator projection - no npy file</w:t>
      </w:r>
    </w:p>
    <w:p w14:paraId="1120FD61" w14:textId="77777777" w:rsidR="00F23B90" w:rsidRDefault="00F23B90" w:rsidP="000E5536">
      <w:pPr>
        <w:pStyle w:val="BodyText"/>
      </w:pPr>
      <w:r>
        <w:t>29674 - Ermine - global distribution - ? - no npy file</w:t>
      </w:r>
    </w:p>
    <w:p w14:paraId="39A532C1" w14:textId="77777777" w:rsidR="00F23B90" w:rsidRDefault="00F23B90" w:rsidP="000E5536">
      <w:pPr>
        <w:pStyle w:val="BodyText2"/>
      </w:pPr>
      <w:r>
        <w:t>41672 - Fjord seal - goes higher than the limit of the web mercator projection - no npy file</w:t>
      </w:r>
    </w:p>
    <w:p w14:paraId="1198D8A7" w14:textId="77777777" w:rsidR="00F23B90" w:rsidRDefault="00F23B90" w:rsidP="000E5536">
      <w:pPr>
        <w:pStyle w:val="BodyText2"/>
      </w:pPr>
      <w:r>
        <w:t>What do we do about species that are outside the range of the web mercator?</w:t>
      </w:r>
    </w:p>
    <w:p w14:paraId="2FBC3D89" w14:textId="77777777" w:rsidR="00F23B90" w:rsidRDefault="00F23B90" w:rsidP="000E5536">
      <w:pPr>
        <w:pStyle w:val="BodyText"/>
      </w:pPr>
      <w:r>
        <w:t>Trying to get the cells count I get an error on species 11791 - yesterday this caused a 'Something went horribly wrong error' but not on this run for some reason! The file size is 711Kb.</w:t>
      </w:r>
    </w:p>
    <w:p w14:paraId="63917374" w14:textId="77777777" w:rsidR="00F23B90" w:rsidRDefault="00F23B90" w:rsidP="000E5536">
      <w:pPr>
        <w:pStyle w:val="BodyText"/>
      </w:pPr>
      <w:r>
        <w:t>Deleting and trying GetCount again. Same with 29662 - Failed to interpret file u'E:\\cottaan\\My Documents\\SpeciesGridData\\ID29662.npy' as a pickle. But this worked in the GP window!</w:t>
      </w:r>
    </w:p>
    <w:p w14:paraId="5E071C4E" w14:textId="77777777" w:rsidR="00F23B90" w:rsidRDefault="00F23B90" w:rsidP="000E5536">
      <w:pPr>
        <w:pStyle w:val="BodyText"/>
      </w:pPr>
      <w:r>
        <w:t>Sometimes this file works, sometimes it doesnt!!! Could be a memory issue!</w:t>
      </w:r>
    </w:p>
    <w:p w14:paraId="51D5BD24" w14:textId="77777777" w:rsidR="00F23B90" w:rsidRDefault="00F23B90" w:rsidP="000E5536">
      <w:pPr>
        <w:pStyle w:val="BodyText"/>
      </w:pPr>
      <w:r>
        <w:t>test2=numpy.load(r"E:\cottaan\My Documents\SpeciesGridData\ID29662.npy") - this 607Mb on disk</w:t>
      </w:r>
    </w:p>
    <w:p w14:paraId="0FC601FF" w14:textId="77777777" w:rsidR="00F23B90" w:rsidRDefault="00F23B90" w:rsidP="000E5536">
      <w:pPr>
        <w:pStyle w:val="BodyText"/>
      </w:pPr>
      <w:r>
        <w:t>Restarted ArcMap and it worked from the GP window - then trying to output the test2 variable it wouldnt - but the amount of memory used kept going up</w:t>
      </w:r>
    </w:p>
    <w:p w14:paraId="3A47470A" w14:textId="77777777" w:rsidR="00F23B90" w:rsidRDefault="00F23B90" w:rsidP="000E5536">
      <w:pPr>
        <w:pStyle w:val="BodyText"/>
      </w:pPr>
      <w:r>
        <w:t>The smallest number is ID2133 (Solitary fruit eating bat)</w:t>
      </w:r>
    </w:p>
    <w:p w14:paraId="5B7D1556" w14:textId="77777777" w:rsidR="00F23B90" w:rsidRDefault="00F23B90" w:rsidP="000E5536">
      <w:pPr>
        <w:pStyle w:val="BodyText"/>
      </w:pPr>
      <w:r>
        <w:t>41671 - invalid argument using GetCount! - deleted file</w:t>
      </w:r>
    </w:p>
    <w:p w14:paraId="68A861C0" w14:textId="77777777" w:rsidR="00F23B90" w:rsidRDefault="00F23B90" w:rsidP="000E5536">
      <w:pPr>
        <w:pStyle w:val="BodyText"/>
      </w:pPr>
      <w:r>
        <w:t>4975  - invalid argument using GetCount! - deleted file</w:t>
      </w:r>
    </w:p>
    <w:p w14:paraId="1EBAF6F7" w14:textId="77777777" w:rsidR="00F23B90" w:rsidRDefault="00F23B90" w:rsidP="000E5536">
      <w:pPr>
        <w:pStyle w:val="BodyText2"/>
      </w:pPr>
      <w:r>
        <w:t>899   - invalid argument using GetCount! - deleted file</w:t>
      </w:r>
    </w:p>
    <w:p w14:paraId="05A13102" w14:textId="77777777" w:rsidR="00F23B90" w:rsidRDefault="00F23B90" w:rsidP="000E5536">
      <w:pPr>
        <w:pStyle w:val="BodyText"/>
      </w:pPr>
      <w:r>
        <w:t>5060 species took            22 hours 18 minutes 31 seconds (15.87 secs /species)</w:t>
      </w:r>
    </w:p>
    <w:p w14:paraId="13E1D3F3" w14:textId="77777777" w:rsidR="00F23B90" w:rsidRDefault="00F23B90" w:rsidP="000E5536">
      <w:pPr>
        <w:pStyle w:val="BodyText"/>
      </w:pPr>
      <w:r>
        <w:t>5060 species is              79.9Gb (binary numpy files – so raw data will be significantly bigger) (15.79Mb /species)</w:t>
      </w:r>
    </w:p>
    <w:p w14:paraId="598CC9EC" w14:textId="77777777" w:rsidR="00F23B90" w:rsidRDefault="00F23B90" w:rsidP="000E5536">
      <w:pPr>
        <w:pStyle w:val="BodyText2"/>
      </w:pPr>
      <w:r>
        <w:t>5060 species have            7,092,806,306 records (i.e. species/quadkey records) (1,401,740.38 quadkeys /species)</w:t>
      </w:r>
    </w:p>
    <w:p w14:paraId="092B48DE" w14:textId="77777777" w:rsidR="00F23B90" w:rsidRDefault="00F23B90" w:rsidP="000E5536">
      <w:pPr>
        <w:pStyle w:val="Heading5"/>
      </w:pPr>
      <w:r>
        <w:t>Validating the raster data</w:t>
      </w:r>
    </w:p>
    <w:p w14:paraId="5C970FDD" w14:textId="77777777" w:rsidR="00F23B90" w:rsidRPr="0081565F" w:rsidRDefault="00F23B90" w:rsidP="000E5536">
      <w:pPr>
        <w:pStyle w:val="Code"/>
      </w:pPr>
      <w:r>
        <w:t xml:space="preserve">To check the raster data against the IUCN data you can use the client website. For example, Ciconia stormi (Storms stork) has an old ID of 144783 and the new ID is </w:t>
      </w:r>
      <w:r w:rsidRPr="0081565F">
        <w:t>106003833</w:t>
      </w:r>
      <w:r>
        <w:t>.</w:t>
      </w:r>
    </w:p>
    <w:p w14:paraId="2A48795D" w14:textId="77777777" w:rsidR="00F23B90" w:rsidRDefault="00F23B90" w:rsidP="007D2F52">
      <w:pPr>
        <w:pStyle w:val="Heading4"/>
      </w:pPr>
      <w:bookmarkStart w:id="31" w:name="_Toc315774557"/>
      <w:r>
        <w:t>Adding in the attributes to the rasters</w:t>
      </w:r>
      <w:bookmarkEnd w:id="31"/>
    </w:p>
    <w:p w14:paraId="3964A3BA" w14:textId="77777777" w:rsidR="00F23B90" w:rsidRDefault="00F23B90" w:rsidP="000E5536">
      <w:pPr>
        <w:pStyle w:val="BodyText"/>
      </w:pPr>
      <w:r>
        <w:t>Good example is the Barbary Ground Squirrel (introduced and native - this information is in the LEGEND field):</w:t>
      </w:r>
    </w:p>
    <w:p w14:paraId="64E9E039" w14:textId="77777777" w:rsidR="00F23B90" w:rsidRDefault="003630B2" w:rsidP="000E5536">
      <w:pPr>
        <w:pStyle w:val="BodyText"/>
      </w:pPr>
      <w:hyperlink r:id="rId132" w:history="1">
        <w:r w:rsidR="00F23B90" w:rsidRPr="0077669C">
          <w:rPr>
            <w:rStyle w:val="Hyperlink"/>
          </w:rPr>
          <w:t>http://79.125.16.106/IUCN/mapper/index.html?ID_NO=2358</w:t>
        </w:r>
      </w:hyperlink>
    </w:p>
    <w:p w14:paraId="7B4BD9BF" w14:textId="77777777" w:rsidR="00F23B90" w:rsidRDefault="00F23B90" w:rsidP="000E5536">
      <w:pPr>
        <w:pStyle w:val="BodyText"/>
      </w:pPr>
      <w:r>
        <w:t>arr = arcpy.RasterToNumPyArray("ID2358Raster_LEGEND","","","",0)</w:t>
      </w:r>
    </w:p>
    <w:p w14:paraId="27ED7BEF" w14:textId="77777777" w:rsidR="00F23B90" w:rsidRDefault="00F23B90" w:rsidP="000E5536">
      <w:pPr>
        <w:pStyle w:val="BodyText"/>
      </w:pPr>
      <w:r>
        <w:t>array([[0, 0, 0, ..., 0, 0, 0],</w:t>
      </w:r>
    </w:p>
    <w:p w14:paraId="5CB849ED" w14:textId="77777777" w:rsidR="00F23B90" w:rsidRDefault="00F23B90" w:rsidP="000E5536">
      <w:pPr>
        <w:pStyle w:val="BodyText"/>
      </w:pPr>
      <w:r>
        <w:t xml:space="preserve">       [0, 0, 0, ..., 0, 0, 0],</w:t>
      </w:r>
    </w:p>
    <w:p w14:paraId="24F8FB97" w14:textId="77777777" w:rsidR="00F23B90" w:rsidRDefault="00F23B90" w:rsidP="000E5536">
      <w:pPr>
        <w:pStyle w:val="BodyText"/>
      </w:pPr>
      <w:r>
        <w:t xml:space="preserve">       [0, 0, 0, ..., 0, 0, 0],</w:t>
      </w:r>
    </w:p>
    <w:p w14:paraId="7ED8984F" w14:textId="77777777" w:rsidR="00F23B90" w:rsidRDefault="00F23B90" w:rsidP="000E5536">
      <w:pPr>
        <w:pStyle w:val="BodyText"/>
      </w:pPr>
      <w:r>
        <w:t xml:space="preserve">       ..., </w:t>
      </w:r>
    </w:p>
    <w:p w14:paraId="56580157" w14:textId="77777777" w:rsidR="00F23B90" w:rsidRDefault="00F23B90" w:rsidP="000E5536">
      <w:pPr>
        <w:pStyle w:val="BodyText"/>
      </w:pPr>
      <w:r>
        <w:t xml:space="preserve">       [0, 0, 0, ..., 0, 0, 0],</w:t>
      </w:r>
    </w:p>
    <w:p w14:paraId="09383D27" w14:textId="77777777" w:rsidR="00F23B90" w:rsidRDefault="00F23B90" w:rsidP="000E5536">
      <w:pPr>
        <w:pStyle w:val="BodyText"/>
      </w:pPr>
      <w:r>
        <w:t xml:space="preserve">       [0, 0, 0, ..., 0, 0, 0],</w:t>
      </w:r>
    </w:p>
    <w:p w14:paraId="4D8EACC7" w14:textId="77777777" w:rsidR="00F23B90" w:rsidRDefault="00F23B90" w:rsidP="000E5536">
      <w:pPr>
        <w:pStyle w:val="BodyText"/>
      </w:pPr>
      <w:r>
        <w:t xml:space="preserve">       [0, 0, 0, ..., 0, 0, 0]], dtype=uint8)</w:t>
      </w:r>
    </w:p>
    <w:p w14:paraId="75871D31" w14:textId="77777777" w:rsidR="00F23B90" w:rsidRDefault="00F23B90" w:rsidP="000E5536">
      <w:pPr>
        <w:pStyle w:val="BodyText"/>
      </w:pPr>
      <w:r>
        <w:t>&gt;&gt;&gt; arr.shape</w:t>
      </w:r>
    </w:p>
    <w:p w14:paraId="5B77C4E7" w14:textId="77777777" w:rsidR="00F23B90" w:rsidRDefault="00F23B90" w:rsidP="000E5536">
      <w:pPr>
        <w:pStyle w:val="BodyText2"/>
      </w:pPr>
      <w:r>
        <w:t>(837, 1337)</w:t>
      </w:r>
    </w:p>
    <w:p w14:paraId="1CC9C589" w14:textId="77777777" w:rsidR="00F23B90" w:rsidRDefault="00F23B90" w:rsidP="000E5536">
      <w:pPr>
        <w:pStyle w:val="BodyText"/>
      </w:pPr>
      <w:r>
        <w:t xml:space="preserve">&gt;&gt;&gt; data=numpy.nonzero(arr&gt;0)   </w:t>
      </w:r>
    </w:p>
    <w:p w14:paraId="03ABD6AA" w14:textId="77777777" w:rsidR="00F23B90" w:rsidRDefault="00F23B90" w:rsidP="000E5536">
      <w:pPr>
        <w:pStyle w:val="BodyText"/>
      </w:pPr>
      <w:r>
        <w:t>(array([  0,   0,   0, ..., 836, 836, 836]), array([1091, 1092, 1093, ...,  104,  105,  106]))</w:t>
      </w:r>
    </w:p>
    <w:p w14:paraId="7256EC94" w14:textId="77777777" w:rsidR="00F23B90" w:rsidRDefault="00F23B90" w:rsidP="000E5536">
      <w:pPr>
        <w:pStyle w:val="BodyText"/>
      </w:pPr>
      <w:r>
        <w:t>&gt;&gt;&gt; len(data)</w:t>
      </w:r>
    </w:p>
    <w:p w14:paraId="0BBEEC25" w14:textId="77777777" w:rsidR="00F23B90" w:rsidRDefault="00F23B90" w:rsidP="000E5536">
      <w:pPr>
        <w:pStyle w:val="BodyText"/>
      </w:pPr>
      <w:r>
        <w:t>2</w:t>
      </w:r>
    </w:p>
    <w:p w14:paraId="3675FD04" w14:textId="77777777" w:rsidR="00F23B90" w:rsidRDefault="00F23B90" w:rsidP="000E5536">
      <w:pPr>
        <w:pStyle w:val="BodyText"/>
      </w:pPr>
      <w:r>
        <w:t>&gt;&gt;&gt; len(data[0])</w:t>
      </w:r>
    </w:p>
    <w:p w14:paraId="6778576B" w14:textId="77777777" w:rsidR="00F23B90" w:rsidRDefault="00F23B90" w:rsidP="000E5536">
      <w:pPr>
        <w:pStyle w:val="BodyText2"/>
      </w:pPr>
      <w:r>
        <w:t>281622</w:t>
      </w:r>
    </w:p>
    <w:p w14:paraId="0EBEA354" w14:textId="77777777" w:rsidR="00F23B90" w:rsidRDefault="00F23B90" w:rsidP="000E5536">
      <w:pPr>
        <w:pStyle w:val="BodyText2"/>
      </w:pPr>
      <w:r>
        <w:t>The raster has the following attribute table:</w:t>
      </w:r>
    </w:p>
    <w:p w14:paraId="428C7FDE" w14:textId="77777777" w:rsidR="00F23B90" w:rsidRDefault="00F23B90" w:rsidP="000E5536">
      <w:pPr>
        <w:pStyle w:val="BodyText"/>
      </w:pPr>
      <w:r>
        <w:t>"OBJECTID"</w:t>
      </w:r>
      <w:r>
        <w:tab/>
        <w:t>"Value_"</w:t>
      </w:r>
      <w:r>
        <w:tab/>
        <w:t>"Count_"</w:t>
      </w:r>
      <w:r>
        <w:tab/>
      </w:r>
      <w:r>
        <w:tab/>
        <w:t>"LEGEND"</w:t>
      </w:r>
    </w:p>
    <w:p w14:paraId="231243E3" w14:textId="77777777" w:rsidR="00F23B90" w:rsidRDefault="00F23B90" w:rsidP="000E5536">
      <w:pPr>
        <w:pStyle w:val="BodyText"/>
      </w:pPr>
      <w:r>
        <w:t>1</w:t>
      </w:r>
      <w:r>
        <w:tab/>
      </w:r>
      <w:r>
        <w:tab/>
      </w:r>
      <w:r>
        <w:tab/>
        <w:t>1</w:t>
      </w:r>
      <w:r>
        <w:tab/>
      </w:r>
      <w:r>
        <w:tab/>
      </w:r>
      <w:r>
        <w:tab/>
        <w:t>1599.000000</w:t>
      </w:r>
      <w:r>
        <w:tab/>
      </w:r>
      <w:r>
        <w:tab/>
        <w:t>"Introduced"</w:t>
      </w:r>
    </w:p>
    <w:p w14:paraId="0EC325F2" w14:textId="77777777" w:rsidR="00F23B90" w:rsidRDefault="00F23B90" w:rsidP="000E5536">
      <w:pPr>
        <w:pStyle w:val="BodyText2"/>
      </w:pPr>
      <w:r>
        <w:t>2</w:t>
      </w:r>
      <w:r>
        <w:tab/>
      </w:r>
      <w:r>
        <w:tab/>
      </w:r>
      <w:r>
        <w:tab/>
        <w:t>2</w:t>
      </w:r>
      <w:r>
        <w:tab/>
      </w:r>
      <w:r>
        <w:tab/>
      </w:r>
      <w:r>
        <w:tab/>
        <w:t>280023.000000</w:t>
      </w:r>
      <w:r>
        <w:tab/>
        <w:t>"Native (resident)"</w:t>
      </w:r>
    </w:p>
    <w:p w14:paraId="6F937D84" w14:textId="77777777" w:rsidR="00F23B90" w:rsidRDefault="00F23B90" w:rsidP="000E5536">
      <w:pPr>
        <w:pStyle w:val="BodyText2"/>
      </w:pPr>
      <w:r>
        <w:t>So the len(data[0]) is the total count of the non zero values!</w:t>
      </w:r>
    </w:p>
    <w:p w14:paraId="08433189" w14:textId="77777777" w:rsidR="00F23B90" w:rsidRDefault="00F23B90" w:rsidP="000E5536">
      <w:pPr>
        <w:pStyle w:val="BodyText"/>
      </w:pPr>
      <w:r>
        <w:t>The following will get the corresponding VALUES:</w:t>
      </w:r>
    </w:p>
    <w:p w14:paraId="14CFFC8F" w14:textId="77777777" w:rsidR="00F23B90" w:rsidRDefault="00F23B90" w:rsidP="000E5536">
      <w:pPr>
        <w:pStyle w:val="BodyText"/>
      </w:pPr>
      <w:r>
        <w:t>arr[numpy.nonzero(arr&gt;0)]</w:t>
      </w:r>
    </w:p>
    <w:p w14:paraId="0A18BEBD" w14:textId="77777777" w:rsidR="00F23B90" w:rsidRDefault="00F23B90" w:rsidP="000E5536">
      <w:pPr>
        <w:pStyle w:val="BodyText2"/>
      </w:pPr>
      <w:r>
        <w:t>array([2, 2, 2, ..., 2, 2, 2], dtype=uint8)</w:t>
      </w:r>
    </w:p>
    <w:p w14:paraId="725A0264" w14:textId="77777777" w:rsidR="00F23B90" w:rsidRDefault="00F23B90" w:rsidP="000E5536">
      <w:pPr>
        <w:pStyle w:val="BodyText"/>
      </w:pPr>
      <w:r>
        <w:lastRenderedPageBreak/>
        <w:t>The following will append the array values:</w:t>
      </w:r>
    </w:p>
    <w:p w14:paraId="021ABD34" w14:textId="77777777" w:rsidR="00F23B90" w:rsidRDefault="00F23B90" w:rsidP="000E5536">
      <w:pPr>
        <w:pStyle w:val="BodyText"/>
      </w:pPr>
      <w:r>
        <w:t>test=numpy.concatenate((data[0],data[1],data2))</w:t>
      </w:r>
    </w:p>
    <w:p w14:paraId="56D92591" w14:textId="77777777" w:rsidR="00F23B90" w:rsidRDefault="00F23B90" w:rsidP="000E5536">
      <w:pPr>
        <w:pStyle w:val="BodyText"/>
      </w:pPr>
      <w:r>
        <w:t>numpy.savetxt(r"E:\cottaan\My Documents\test.txt",test)</w:t>
      </w:r>
    </w:p>
    <w:p w14:paraId="638315ED" w14:textId="77777777" w:rsidR="00F23B90" w:rsidRDefault="00F23B90" w:rsidP="000E5536">
      <w:pPr>
        <w:pStyle w:val="BodyText"/>
      </w:pPr>
      <w:r>
        <w:t>OUTPUT: (i.e. x array then y array then z array)</w:t>
      </w:r>
    </w:p>
    <w:p w14:paraId="36ED054E" w14:textId="77777777" w:rsidR="00F23B90" w:rsidRDefault="00F23B90" w:rsidP="000E5536">
      <w:pPr>
        <w:pStyle w:val="BodyText"/>
      </w:pPr>
      <w:r>
        <w:t>[ 0, 0, 0, ..., 836, 836, 836, 1091, 1092, 1093, ..., 104, 105, 106, 2, 2, 2, ..., 2, 2, 2]</w:t>
      </w:r>
    </w:p>
    <w:p w14:paraId="3DF163DE" w14:textId="77777777" w:rsidR="00F23B90" w:rsidRDefault="00F23B90" w:rsidP="000E5536">
      <w:pPr>
        <w:pStyle w:val="BodyText"/>
      </w:pPr>
      <w:r>
        <w:t>A good species to vizualise this is a small one because you can see all of the data, e.g. 11790 - data=numpy.load(r"E:\cottaan\My Documents\SpeciesGridData\ID11790.npy")</w:t>
      </w:r>
    </w:p>
    <w:p w14:paraId="70911004" w14:textId="77777777" w:rsidR="00F23B90" w:rsidRDefault="00F23B90" w:rsidP="000E5536">
      <w:pPr>
        <w:pStyle w:val="BodyText"/>
      </w:pPr>
      <w:r>
        <w:t>My favorite species is 10278 (Father Basilio's Striped Mouse - perfect distribution)</w:t>
      </w:r>
    </w:p>
    <w:p w14:paraId="08205787" w14:textId="77777777" w:rsidR="00F23B90" w:rsidRDefault="00F23B90" w:rsidP="000E5536">
      <w:pPr>
        <w:pStyle w:val="BodyText"/>
      </w:pPr>
      <w:r>
        <w:t>len(test)=844866 (i.e. 281622*3)</w:t>
      </w:r>
    </w:p>
    <w:p w14:paraId="5BCA8313" w14:textId="77777777" w:rsidR="00F23B90" w:rsidRDefault="00F23B90" w:rsidP="000E5536">
      <w:pPr>
        <w:pStyle w:val="BodyText"/>
      </w:pPr>
      <w:r>
        <w:t>trying to create an array of x1,y1,z1,x2,y2,z2,xn,yn,zn</w:t>
      </w:r>
    </w:p>
    <w:p w14:paraId="0313501D" w14:textId="77777777" w:rsidR="00F23B90" w:rsidRDefault="00F23B90" w:rsidP="000E5536">
      <w:pPr>
        <w:pStyle w:val="BodyText"/>
      </w:pPr>
      <w:r>
        <w:t>data4=numpy.reshape(test,(3,281622)) - gets back to the 3 dimensional array:</w:t>
      </w:r>
    </w:p>
    <w:p w14:paraId="16F524B5" w14:textId="77777777" w:rsidR="00F23B90" w:rsidRDefault="00F23B90" w:rsidP="000E5536">
      <w:pPr>
        <w:pStyle w:val="BodyText"/>
      </w:pPr>
      <w:r>
        <w:t>array([[   0,    0,    0, ...,  836,  836,  836],</w:t>
      </w:r>
    </w:p>
    <w:p w14:paraId="558DE1C3" w14:textId="77777777" w:rsidR="00F23B90" w:rsidRDefault="00F23B90" w:rsidP="000E5536">
      <w:pPr>
        <w:pStyle w:val="BodyText"/>
      </w:pPr>
      <w:r>
        <w:t xml:space="preserve">       [1091, 1092, 1093, ...,  104,  105,  106],</w:t>
      </w:r>
    </w:p>
    <w:p w14:paraId="3F1AD48D" w14:textId="77777777" w:rsidR="00F23B90" w:rsidRDefault="00F23B90" w:rsidP="000E5536">
      <w:pPr>
        <w:pStyle w:val="BodyText"/>
      </w:pPr>
      <w:r>
        <w:t xml:space="preserve">       [   2,    2,    2, ...,    2,    2,    2]])</w:t>
      </w:r>
    </w:p>
    <w:p w14:paraId="0358EF7B" w14:textId="77777777" w:rsidR="00F23B90" w:rsidRDefault="00F23B90" w:rsidP="000E5536">
      <w:pPr>
        <w:pStyle w:val="BodyText"/>
      </w:pPr>
      <w:r>
        <w:t>then you can transpose:</w:t>
      </w:r>
    </w:p>
    <w:p w14:paraId="05E7F563" w14:textId="77777777" w:rsidR="00F23B90" w:rsidRDefault="00F23B90" w:rsidP="000E5536">
      <w:pPr>
        <w:pStyle w:val="BodyText2"/>
      </w:pPr>
      <w:r>
        <w:t>numpy.transpose(data4)</w:t>
      </w:r>
    </w:p>
    <w:p w14:paraId="2EBD972E" w14:textId="77777777" w:rsidR="00F23B90" w:rsidRDefault="00F23B90" w:rsidP="000E5536">
      <w:pPr>
        <w:pStyle w:val="BodyText"/>
      </w:pPr>
      <w:r>
        <w:t>File sizes for the various output options for species 2358 using the numpy.save method:</w:t>
      </w:r>
    </w:p>
    <w:p w14:paraId="3A5D8CBD" w14:textId="77777777" w:rsidR="00F23B90" w:rsidRDefault="00F23B90" w:rsidP="000E5536">
      <w:pPr>
        <w:pStyle w:val="BodyText"/>
      </w:pPr>
      <w:r>
        <w:t>Structure</w:t>
      </w:r>
      <w:r>
        <w:tab/>
      </w:r>
      <w:r>
        <w:tab/>
      </w:r>
      <w:r>
        <w:tab/>
      </w:r>
      <w:r>
        <w:tab/>
      </w:r>
      <w:r>
        <w:tab/>
      </w:r>
      <w:r>
        <w:tab/>
        <w:t>Filesize</w:t>
      </w:r>
    </w:p>
    <w:p w14:paraId="31ECFE03" w14:textId="77777777" w:rsidR="00F23B90" w:rsidRDefault="00F23B90" w:rsidP="000E5536">
      <w:pPr>
        <w:pStyle w:val="BodyText"/>
      </w:pPr>
      <w:r>
        <w:t>x arr, y arr, z arr</w:t>
      </w:r>
      <w:r>
        <w:tab/>
      </w:r>
      <w:r>
        <w:tab/>
      </w:r>
      <w:r>
        <w:tab/>
      </w:r>
      <w:r>
        <w:tab/>
        <w:t>3,383,296 bytes</w:t>
      </w:r>
    </w:p>
    <w:p w14:paraId="6BD97A46" w14:textId="77777777" w:rsidR="00F23B90" w:rsidRDefault="00F23B90" w:rsidP="000E5536">
      <w:pPr>
        <w:pStyle w:val="BodyText"/>
      </w:pPr>
      <w:r>
        <w:t>x1,y1,z1,x2,y2,z2,xn,yn,zn</w:t>
      </w:r>
      <w:r>
        <w:tab/>
      </w:r>
      <w:r>
        <w:tab/>
        <w:t>3,383,296 bytes</w:t>
      </w:r>
    </w:p>
    <w:p w14:paraId="1134D0AF" w14:textId="77777777" w:rsidR="00F23B90" w:rsidRDefault="00F23B90" w:rsidP="000E5536">
      <w:pPr>
        <w:pStyle w:val="BodyText2"/>
      </w:pPr>
      <w:r>
        <w:t>No difference!</w:t>
      </w:r>
      <w:r>
        <w:tab/>
      </w:r>
      <w:r>
        <w:tab/>
      </w:r>
      <w:r>
        <w:tab/>
      </w:r>
      <w:r>
        <w:tab/>
      </w:r>
      <w:r>
        <w:tab/>
      </w:r>
      <w:r>
        <w:tab/>
      </w:r>
    </w:p>
    <w:p w14:paraId="323689CA" w14:textId="77777777" w:rsidR="00F23B90" w:rsidRDefault="00F23B90" w:rsidP="000E5536">
      <w:pPr>
        <w:pStyle w:val="BodyText"/>
      </w:pPr>
      <w:r>
        <w:t>Michaels pickle method:</w:t>
      </w:r>
    </w:p>
    <w:p w14:paraId="7150D768" w14:textId="77777777" w:rsidR="00F23B90" w:rsidRDefault="00F23B90" w:rsidP="000E5536">
      <w:pPr>
        <w:pStyle w:val="BodyText"/>
      </w:pPr>
      <w:r>
        <w:t>import cPickle</w:t>
      </w:r>
    </w:p>
    <w:p w14:paraId="4564A67E" w14:textId="77777777" w:rsidR="00F23B90" w:rsidRDefault="00F23B90" w:rsidP="000E5536">
      <w:pPr>
        <w:pStyle w:val="BodyText"/>
      </w:pPr>
      <w:r>
        <w:t>f = open(r"E:\cottaan\My Documents\test.npy",'wb')</w:t>
      </w:r>
    </w:p>
    <w:p w14:paraId="41541766" w14:textId="77777777" w:rsidR="00F23B90" w:rsidRDefault="00F23B90" w:rsidP="000E5536">
      <w:pPr>
        <w:pStyle w:val="BodyText"/>
      </w:pPr>
      <w:r>
        <w:t>cPickle.dump(test, f, protocol=2)</w:t>
      </w:r>
    </w:p>
    <w:p w14:paraId="521285E9" w14:textId="77777777" w:rsidR="00F23B90" w:rsidRDefault="00F23B90" w:rsidP="000E5536">
      <w:pPr>
        <w:pStyle w:val="BodyText2"/>
      </w:pPr>
      <w:r>
        <w:t>f.close()</w:t>
      </w:r>
    </w:p>
    <w:p w14:paraId="2BA81E07" w14:textId="77777777" w:rsidR="00F23B90" w:rsidRDefault="00F23B90" w:rsidP="000E5536">
      <w:pPr>
        <w:pStyle w:val="BodyText"/>
      </w:pPr>
      <w:r>
        <w:t>Use the following to load the numpy array back in again:</w:t>
      </w:r>
    </w:p>
    <w:p w14:paraId="6B94B8F9" w14:textId="77777777" w:rsidR="00F23B90" w:rsidRDefault="00F23B90" w:rsidP="000E5536">
      <w:pPr>
        <w:pStyle w:val="BodyText"/>
      </w:pPr>
      <w:r>
        <w:t>&gt;&gt;&gt; test2=numpy.load(r"E:\cottaan\My Documents\SpeciesGridData\ID9056.npy")</w:t>
      </w:r>
    </w:p>
    <w:p w14:paraId="43891EC5" w14:textId="77777777" w:rsidR="00F23B90" w:rsidRDefault="00F23B90" w:rsidP="000E5536">
      <w:pPr>
        <w:pStyle w:val="BodyText"/>
      </w:pPr>
      <w:r>
        <w:t>array([18476, 18476, 18476, 18476, 18475, 18475, 18475, 18475, 18475,</w:t>
      </w:r>
    </w:p>
    <w:p w14:paraId="7E6E3E35" w14:textId="77777777" w:rsidR="00F23B90" w:rsidRDefault="00F23B90" w:rsidP="000E5536">
      <w:pPr>
        <w:pStyle w:val="BodyText"/>
      </w:pPr>
      <w:r>
        <w:t xml:space="preserve">       18474, 18474, 18474, 18474, 18474, 18474, 18473, 18473, 18473,</w:t>
      </w:r>
    </w:p>
    <w:p w14:paraId="665584DE" w14:textId="77777777" w:rsidR="00F23B90" w:rsidRDefault="00F23B90" w:rsidP="000E5536">
      <w:pPr>
        <w:pStyle w:val="BodyText"/>
      </w:pPr>
      <w:r>
        <w:t xml:space="preserve">       18473, 18473, 18472, 18472, 18472, 18472, 18471, 18471,  7470,</w:t>
      </w:r>
    </w:p>
    <w:p w14:paraId="79D71E2C" w14:textId="77777777" w:rsidR="00F23B90" w:rsidRDefault="00F23B90" w:rsidP="000E5536">
      <w:pPr>
        <w:pStyle w:val="BodyText"/>
      </w:pPr>
      <w:r>
        <w:t xml:space="preserve">        7471,  7472,  7473,  7470,  7471,  7472,  7473,  7474,  7470,</w:t>
      </w:r>
    </w:p>
    <w:p w14:paraId="4CAD82E8" w14:textId="77777777" w:rsidR="00F23B90" w:rsidRDefault="00F23B90" w:rsidP="000E5536">
      <w:pPr>
        <w:pStyle w:val="BodyText"/>
      </w:pPr>
      <w:r>
        <w:t xml:space="preserve">        7471,  7472,  7473,  7474,  7475,  7471,  7472,  7473,  7474,</w:t>
      </w:r>
    </w:p>
    <w:p w14:paraId="3783E11D" w14:textId="77777777" w:rsidR="00F23B90" w:rsidRDefault="00F23B90" w:rsidP="000E5536">
      <w:pPr>
        <w:pStyle w:val="BodyText"/>
      </w:pPr>
      <w:r>
        <w:t xml:space="preserve">        7475,  7471,  7472,  7473,  7474,  7472,  7473,     1,     1,</w:t>
      </w:r>
    </w:p>
    <w:p w14:paraId="595FDF6A" w14:textId="77777777" w:rsidR="00F23B90" w:rsidRDefault="00F23B90" w:rsidP="000E5536">
      <w:pPr>
        <w:pStyle w:val="BodyText"/>
      </w:pPr>
      <w:r>
        <w:t xml:space="preserve">           1,     1,     1,     1,     1,     1,     1,     1,     1,</w:t>
      </w:r>
    </w:p>
    <w:p w14:paraId="4E0AC318" w14:textId="77777777" w:rsidR="00F23B90" w:rsidRDefault="00F23B90" w:rsidP="000E5536">
      <w:pPr>
        <w:pStyle w:val="BodyText"/>
      </w:pPr>
      <w:r>
        <w:t xml:space="preserve">           1,     1,     1,     1,     1,     1,     1,     1,     1,</w:t>
      </w:r>
    </w:p>
    <w:p w14:paraId="0DEB448A" w14:textId="77777777" w:rsidR="00F23B90" w:rsidRDefault="00F23B90" w:rsidP="000E5536">
      <w:pPr>
        <w:pStyle w:val="BodyText"/>
      </w:pPr>
      <w:r>
        <w:t xml:space="preserve">           1,     1,     1,     1,     1,     1])</w:t>
      </w:r>
    </w:p>
    <w:p w14:paraId="15B12D4A" w14:textId="77777777" w:rsidR="00F23B90" w:rsidRDefault="00F23B90" w:rsidP="000E5536">
      <w:pPr>
        <w:pStyle w:val="BodyText"/>
      </w:pPr>
      <w:r>
        <w:t>then convert to a 3 dimensional array:</w:t>
      </w:r>
    </w:p>
    <w:p w14:paraId="49232A7A" w14:textId="77777777" w:rsidR="00F23B90" w:rsidRDefault="00F23B90" w:rsidP="000E5536">
      <w:pPr>
        <w:pStyle w:val="BodyText"/>
      </w:pPr>
      <w:r>
        <w:t>&gt;&gt;&gt; data=numpy.reshape(test2,(3,len(test2)/3))</w:t>
      </w:r>
    </w:p>
    <w:p w14:paraId="652165CE" w14:textId="77777777" w:rsidR="00F23B90" w:rsidRDefault="00F23B90" w:rsidP="000E5536">
      <w:pPr>
        <w:pStyle w:val="BodyText"/>
      </w:pPr>
      <w:r>
        <w:t>array([[18476, 18476, 18476, 18476, 18475, 18475, 18475, 18475, 18475,</w:t>
      </w:r>
    </w:p>
    <w:p w14:paraId="4D4B87B9" w14:textId="77777777" w:rsidR="00F23B90" w:rsidRDefault="00F23B90" w:rsidP="000E5536">
      <w:pPr>
        <w:pStyle w:val="BodyText"/>
      </w:pPr>
      <w:r>
        <w:t xml:space="preserve">        18474, 18474, 18474, 18474, 18474, 18474, 18473, 18473, 18473,</w:t>
      </w:r>
    </w:p>
    <w:p w14:paraId="65A28FA8" w14:textId="77777777" w:rsidR="00F23B90" w:rsidRDefault="00F23B90" w:rsidP="000E5536">
      <w:pPr>
        <w:pStyle w:val="BodyText"/>
      </w:pPr>
      <w:r>
        <w:t xml:space="preserve">        18473, 18473, 18472, 18472, 18472, 18472, 18471, 18471],</w:t>
      </w:r>
    </w:p>
    <w:p w14:paraId="286E1CDD" w14:textId="77777777" w:rsidR="00F23B90" w:rsidRDefault="00F23B90" w:rsidP="000E5536">
      <w:pPr>
        <w:pStyle w:val="BodyText"/>
      </w:pPr>
      <w:r>
        <w:t xml:space="preserve">       [ 7470,  7471,  7472,  7473,  7470,  7471,  7472,  7473,  7474,</w:t>
      </w:r>
    </w:p>
    <w:p w14:paraId="2356154A" w14:textId="77777777" w:rsidR="00F23B90" w:rsidRDefault="00F23B90" w:rsidP="000E5536">
      <w:pPr>
        <w:pStyle w:val="BodyText"/>
      </w:pPr>
      <w:r>
        <w:t xml:space="preserve">         7470,  7471,  7472,  7473,  7474,  7475,  7471,  7472,  7473,</w:t>
      </w:r>
    </w:p>
    <w:p w14:paraId="387B8AE7" w14:textId="77777777" w:rsidR="00F23B90" w:rsidRDefault="00F23B90" w:rsidP="000E5536">
      <w:pPr>
        <w:pStyle w:val="BodyText"/>
      </w:pPr>
      <w:r>
        <w:t xml:space="preserve">         7474,  7475,  7471,  7472,  7473,  7474,  7472,  7473],</w:t>
      </w:r>
    </w:p>
    <w:p w14:paraId="768CA3A5" w14:textId="77777777" w:rsidR="00F23B90" w:rsidRDefault="00F23B90" w:rsidP="000E5536">
      <w:pPr>
        <w:pStyle w:val="BodyText"/>
      </w:pPr>
      <w:r>
        <w:t xml:space="preserve">       [    1,     1,     1,     1,     1,     1,     1,     1,     1,</w:t>
      </w:r>
    </w:p>
    <w:p w14:paraId="0C6EE815" w14:textId="77777777" w:rsidR="00F23B90" w:rsidRDefault="00F23B90" w:rsidP="000E5536">
      <w:pPr>
        <w:pStyle w:val="BodyText"/>
      </w:pPr>
      <w:r>
        <w:t xml:space="preserve">            1,     1,     1,     1,     1,     1,     1,     1,     1,</w:t>
      </w:r>
    </w:p>
    <w:p w14:paraId="15CA19EA" w14:textId="77777777" w:rsidR="00F23B90" w:rsidRDefault="00F23B90" w:rsidP="000E5536">
      <w:pPr>
        <w:pStyle w:val="BodyText"/>
      </w:pPr>
      <w:r>
        <w:t xml:space="preserve">            1,     1,     1,     1,     1,     1,     1,     1]])</w:t>
      </w:r>
    </w:p>
    <w:p w14:paraId="0550E6E6" w14:textId="77777777" w:rsidR="00F23B90" w:rsidRDefault="00F23B90" w:rsidP="000E5536">
      <w:pPr>
        <w:pStyle w:val="BodyText"/>
      </w:pPr>
      <w:r>
        <w:t>then transpose to coordinates</w:t>
      </w:r>
    </w:p>
    <w:p w14:paraId="0BB6C493" w14:textId="77777777" w:rsidR="00F23B90" w:rsidRDefault="00F23B90" w:rsidP="000E5536">
      <w:pPr>
        <w:pStyle w:val="BodyText"/>
      </w:pPr>
      <w:r>
        <w:t>&gt;&gt;&gt; coords=numpy.transpose(data)</w:t>
      </w:r>
    </w:p>
    <w:p w14:paraId="7D9FE5A9" w14:textId="77777777" w:rsidR="00F23B90" w:rsidRDefault="00F23B90" w:rsidP="000E5536">
      <w:pPr>
        <w:pStyle w:val="BodyText"/>
      </w:pPr>
      <w:r>
        <w:t>array([[18476,  7470,     1],</w:t>
      </w:r>
    </w:p>
    <w:p w14:paraId="7A3A6F50" w14:textId="77777777" w:rsidR="00F23B90" w:rsidRDefault="00F23B90" w:rsidP="000E5536">
      <w:pPr>
        <w:pStyle w:val="BodyText"/>
      </w:pPr>
      <w:r>
        <w:t xml:space="preserve">       [18476,  7471,     1],</w:t>
      </w:r>
    </w:p>
    <w:p w14:paraId="2ECD580F" w14:textId="77777777" w:rsidR="00F23B90" w:rsidRDefault="00F23B90" w:rsidP="000E5536">
      <w:pPr>
        <w:pStyle w:val="BodyText"/>
      </w:pPr>
      <w:r>
        <w:t>……</w:t>
      </w:r>
    </w:p>
    <w:p w14:paraId="16B80501" w14:textId="77777777" w:rsidR="00F23B90" w:rsidRDefault="00F23B90" w:rsidP="000E5536">
      <w:pPr>
        <w:pStyle w:val="BodyText"/>
      </w:pPr>
      <w:r>
        <w:t xml:space="preserve">       [18472,  7474,     1],</w:t>
      </w:r>
    </w:p>
    <w:p w14:paraId="2CA4AAC4" w14:textId="77777777" w:rsidR="00F23B90" w:rsidRDefault="00F23B90" w:rsidP="000E5536">
      <w:pPr>
        <w:pStyle w:val="BodyText"/>
      </w:pPr>
      <w:r>
        <w:t xml:space="preserve">       [18471,  7472,     1],</w:t>
      </w:r>
    </w:p>
    <w:p w14:paraId="4437EBE8" w14:textId="77777777" w:rsidR="00F23B90" w:rsidRDefault="00F23B90" w:rsidP="000E5536">
      <w:pPr>
        <w:pStyle w:val="BodyText2"/>
      </w:pPr>
      <w:r>
        <w:t xml:space="preserve">       [18471,  7473,     1]])</w:t>
      </w:r>
    </w:p>
    <w:p w14:paraId="306200CB" w14:textId="77777777" w:rsidR="00F23B90" w:rsidRDefault="00F23B90" w:rsidP="007D2F52">
      <w:pPr>
        <w:pStyle w:val="Heading4"/>
      </w:pPr>
      <w:bookmarkStart w:id="32" w:name="_Toc315774558"/>
      <w:r>
        <w:lastRenderedPageBreak/>
        <w:t>Pilot Data Preparation</w:t>
      </w:r>
      <w:bookmarkEnd w:id="32"/>
    </w:p>
    <w:p w14:paraId="3AC53999" w14:textId="77777777" w:rsidR="00F23B90" w:rsidRDefault="00F23B90" w:rsidP="000E5536">
      <w:pPr>
        <w:pStyle w:val="Heading5"/>
      </w:pPr>
      <w:bookmarkStart w:id="33" w:name="_Toc315774560"/>
      <w:r>
        <w:t>Red List Data</w:t>
      </w:r>
      <w:bookmarkEnd w:id="33"/>
    </w:p>
    <w:p w14:paraId="3B3F71DB" w14:textId="77777777" w:rsidR="00F23B90" w:rsidRDefault="00F23B90" w:rsidP="000E5536">
      <w:pPr>
        <w:pStyle w:val="Heading6"/>
      </w:pPr>
      <w:bookmarkStart w:id="34" w:name="_Toc315774561"/>
      <w:r>
        <w:t>Critically Endangered and Endangered Mammals</w:t>
      </w:r>
      <w:bookmarkEnd w:id="34"/>
    </w:p>
    <w:p w14:paraId="0BFFBF25" w14:textId="77777777" w:rsidR="00F23B90" w:rsidRDefault="00F23B90" w:rsidP="000E5536">
      <w:pPr>
        <w:pStyle w:val="BodyText"/>
      </w:pPr>
      <w:r>
        <w:t>We are going to use Critically Endangered and Endangered mammals (not including whales) - there should be  89,572,562 records for these - need to check</w:t>
      </w:r>
    </w:p>
    <w:p w14:paraId="6D54A716" w14:textId="77777777" w:rsidR="00F23B90" w:rsidRDefault="00F23B90" w:rsidP="000E5536">
      <w:pPr>
        <w:pStyle w:val="BodyText"/>
      </w:pPr>
      <w:r>
        <w:t>Created an Access Database to calculate the number of cells and do the data preparation (E:\cottaan\My Documents\IUCN Species.accdb)</w:t>
      </w:r>
    </w:p>
    <w:p w14:paraId="639ADD1E" w14:textId="77777777" w:rsidR="00F23B90" w:rsidRDefault="00F23B90" w:rsidP="000E5536">
      <w:pPr>
        <w:pStyle w:val="BodyText"/>
      </w:pPr>
      <w:r>
        <w:t>Created a VBA macro to move the numpy files from all the mammals to just the pilot species</w:t>
      </w:r>
    </w:p>
    <w:p w14:paraId="4721B7EB" w14:textId="77777777" w:rsidR="00F23B90" w:rsidRDefault="00F23B90" w:rsidP="000E5536">
      <w:pPr>
        <w:pStyle w:val="BodyText"/>
      </w:pPr>
      <w:r>
        <w:t>Created a new Model to move the numpy data to a table - NumpyFilesToTable</w:t>
      </w:r>
    </w:p>
    <w:p w14:paraId="73997B0C" w14:textId="77777777" w:rsidR="00F23B90" w:rsidRDefault="00F23B90" w:rsidP="000E5536">
      <w:pPr>
        <w:pStyle w:val="BodyText"/>
      </w:pPr>
      <w:r>
        <w:t>Ran it for all Critically Endangered and Endangered mammals (not including whales) - took 9 hours 20 minutes 49 seconds - and there are 89,572,562 records!!!</w:t>
      </w:r>
    </w:p>
    <w:p w14:paraId="621282E7" w14:textId="77777777" w:rsidR="00F23B90" w:rsidRDefault="00F23B90" w:rsidP="000E5536">
      <w:pPr>
        <w:pStyle w:val="BodyText"/>
      </w:pPr>
      <w:r>
        <w:t>Now to add the indexes?</w:t>
      </w:r>
    </w:p>
    <w:p w14:paraId="7B34C862" w14:textId="77777777" w:rsidR="00F23B90" w:rsidRDefault="00F23B90" w:rsidP="000E5536">
      <w:pPr>
        <w:pStyle w:val="BodyText"/>
      </w:pPr>
      <w:r>
        <w:tab/>
        <w:t>speciesID - started at 8:38am</w:t>
      </w:r>
    </w:p>
    <w:p w14:paraId="32F84A18" w14:textId="77777777" w:rsidR="00F23B90" w:rsidRDefault="00F23B90" w:rsidP="000E5536">
      <w:pPr>
        <w:pStyle w:val="BodyText"/>
      </w:pPr>
      <w:r>
        <w:tab/>
      </w:r>
      <w:r>
        <w:tab/>
        <w:t>atx file updated at 9:39am</w:t>
      </w:r>
    </w:p>
    <w:p w14:paraId="7A3F432C" w14:textId="77777777" w:rsidR="00F23B90" w:rsidRDefault="00F23B90" w:rsidP="000E5536">
      <w:pPr>
        <w:pStyle w:val="BodyText"/>
      </w:pPr>
      <w:r>
        <w:tab/>
      </w:r>
      <w:r>
        <w:tab/>
        <w:t>finished at 9:48am - the atx index file is 9,428,697Kb</w:t>
      </w:r>
    </w:p>
    <w:p w14:paraId="6800E19F" w14:textId="77777777" w:rsidR="00F23B90" w:rsidRDefault="00F23B90" w:rsidP="000E5536">
      <w:pPr>
        <w:pStyle w:val="BodyText"/>
      </w:pPr>
      <w:r>
        <w:tab/>
        <w:t>quadkey - started at 12:55pm - finished at 14:07pm - atx index file is 9,428,697Kb - same as the speciesID one</w:t>
      </w:r>
    </w:p>
    <w:p w14:paraId="04DC8DAC" w14:textId="77777777" w:rsidR="00F23B90" w:rsidRDefault="00F23B90" w:rsidP="000E5536">
      <w:pPr>
        <w:pStyle w:val="BodyText"/>
      </w:pPr>
      <w:r>
        <w:tab/>
        <w:t>mx and my fields - started at 08:11 - finished at 09:13</w:t>
      </w:r>
    </w:p>
    <w:p w14:paraId="1C33AB18" w14:textId="77777777" w:rsidR="00F23B90" w:rsidRDefault="00F23B90" w:rsidP="000E5536">
      <w:pPr>
        <w:pStyle w:val="BodyText"/>
      </w:pPr>
      <w:r>
        <w:tab/>
      </w:r>
    </w:p>
    <w:p w14:paraId="0537869F" w14:textId="77777777" w:rsidR="00F23B90" w:rsidRDefault="00F23B90" w:rsidP="000E5536">
      <w:pPr>
        <w:pStyle w:val="BodyText"/>
      </w:pPr>
      <w:r>
        <w:t>Now we have all of the indexes on, how long does it take to extract data:</w:t>
      </w:r>
    </w:p>
    <w:p w14:paraId="3E343F81" w14:textId="77777777" w:rsidR="00F23B90" w:rsidRDefault="00F23B90" w:rsidP="000E5536">
      <w:pPr>
        <w:pStyle w:val="BodyText"/>
      </w:pPr>
      <w:r>
        <w:t>"mx"&gt;27025 AND "mx"&lt;27035 AND "my" &gt;16973 AND "my" &lt;16983</w:t>
      </w:r>
    </w:p>
    <w:p w14:paraId="7575051D" w14:textId="77777777" w:rsidR="00F23B90" w:rsidRDefault="00F23B90" w:rsidP="000E5536">
      <w:pPr>
        <w:pStyle w:val="BodyText"/>
      </w:pPr>
      <w:r>
        <w:t>This select by attribute took 41 seconds</w:t>
      </w:r>
    </w:p>
    <w:p w14:paraId="25520DCB" w14:textId="77777777" w:rsidR="00F23B90" w:rsidRDefault="00F23B90" w:rsidP="000E5536">
      <w:pPr>
        <w:pStyle w:val="BodyText"/>
      </w:pPr>
      <w:r>
        <w:t>"mx" BETWEEN  7982 and 7992 and "my" BETWEEN 17800 and 17810 - selects 244 records INSTANTLY!</w:t>
      </w:r>
    </w:p>
    <w:p w14:paraId="57E7D9B8" w14:textId="77777777" w:rsidR="00F23B90" w:rsidRDefault="00F23B90" w:rsidP="000E5536">
      <w:pPr>
        <w:pStyle w:val="BodyText"/>
      </w:pPr>
      <w:r>
        <w:t>"mx" BETWEEN  7900 and 8000 and "my" BETWEEN 17000 and 18000 - SLOW!! - takes 27 secs This is 63906 quadtrees.</w:t>
      </w:r>
    </w:p>
    <w:p w14:paraId="749851CA" w14:textId="77777777" w:rsidR="00F23B90" w:rsidRDefault="00F23B90" w:rsidP="000E5536">
      <w:pPr>
        <w:pStyle w:val="BodyText2"/>
      </w:pPr>
      <w:r>
        <w:t>Select friendly_name from Species where "tax_id" IN (SELECT species_ID from PilotSpeciesData where "mx" BETWEEN  7982 and 7992 and "my" BETWEEN 17800 and 17810)</w:t>
      </w:r>
    </w:p>
    <w:p w14:paraId="1286AC72" w14:textId="77777777" w:rsidR="00F23B90" w:rsidRDefault="00F23B90" w:rsidP="000E5536">
      <w:pPr>
        <w:pStyle w:val="BodyText"/>
      </w:pPr>
      <w:r>
        <w:t>"quadkey" ='132320330230012' - INSTANT!!</w:t>
      </w:r>
    </w:p>
    <w:p w14:paraId="539240D8" w14:textId="77777777" w:rsidR="00F23B90" w:rsidRDefault="00F23B90" w:rsidP="000E5536">
      <w:pPr>
        <w:pStyle w:val="BodyText"/>
      </w:pPr>
      <w:r>
        <w:t>"quadkey" IN ('132320330230012','132320330230013') - INSTANT!!</w:t>
      </w:r>
    </w:p>
    <w:p w14:paraId="2CCE777C" w14:textId="77777777" w:rsidR="00F23B90" w:rsidRDefault="00F23B90" w:rsidP="000E5536">
      <w:pPr>
        <w:pStyle w:val="BodyText"/>
      </w:pPr>
      <w:r>
        <w:t>"quadkey" like '132320330230%' - INSTANT!! - zoom level 12 - therefore = 9,783.93962m cell size</w:t>
      </w:r>
    </w:p>
    <w:p w14:paraId="07CAA1CC" w14:textId="77777777" w:rsidR="00F23B90" w:rsidRDefault="00F23B90" w:rsidP="000E5536">
      <w:pPr>
        <w:pStyle w:val="BodyText"/>
      </w:pPr>
      <w:r>
        <w:t xml:space="preserve">2^15/2^12=2^3=8x bigger </w:t>
      </w:r>
    </w:p>
    <w:p w14:paraId="03ADC91C" w14:textId="77777777" w:rsidR="00F23B90" w:rsidRDefault="00F23B90" w:rsidP="000E5536">
      <w:pPr>
        <w:pStyle w:val="BodyText"/>
      </w:pPr>
      <w:r>
        <w:t>8x1222.9924525618553=9,783.93962m</w:t>
      </w:r>
    </w:p>
    <w:p w14:paraId="3D08DAEA" w14:textId="77777777" w:rsidR="00F23B90" w:rsidRDefault="00F23B90" w:rsidP="000E5536">
      <w:pPr>
        <w:pStyle w:val="BodyText"/>
      </w:pPr>
      <w:r>
        <w:t>So "quadkey" like '132320330230%' should return a maximum of 64 quadkeys - CORRECT!</w:t>
      </w:r>
    </w:p>
    <w:p w14:paraId="17C30F23" w14:textId="77777777" w:rsidR="00F23B90" w:rsidRDefault="00F23B90" w:rsidP="000E5536">
      <w:pPr>
        <w:pStyle w:val="BodyText"/>
      </w:pPr>
      <w:r>
        <w:t xml:space="preserve">To put this in programmatically is tricky because of the quotes and double quotes </w:t>
      </w:r>
    </w:p>
    <w:p w14:paraId="31287A2C" w14:textId="77777777" w:rsidR="00F23B90" w:rsidRDefault="00F23B90" w:rsidP="000E5536">
      <w:pPr>
        <w:pStyle w:val="BodyText"/>
      </w:pPr>
      <w:r>
        <w:t>&gt;&gt;&gt; expr= "quadkey like '132320330230%'"</w:t>
      </w:r>
    </w:p>
    <w:p w14:paraId="78E3B642" w14:textId="77777777" w:rsidR="00F23B90" w:rsidRDefault="00F23B90" w:rsidP="000E5536">
      <w:pPr>
        <w:pStyle w:val="BodyText2"/>
      </w:pPr>
      <w:r>
        <w:t>&gt;&gt;&gt; arcpy.SelectLayerByAttribute_management(pilotspeciesdata,"NEW_SELECTION",expr)</w:t>
      </w:r>
    </w:p>
    <w:p w14:paraId="52D3FEBB" w14:textId="77777777" w:rsidR="00F23B90" w:rsidRDefault="00F23B90" w:rsidP="000E5536">
      <w:pPr>
        <w:pStyle w:val="BodyText"/>
      </w:pPr>
      <w:r>
        <w:t>Exporting the PilotSpeciesData table as a text file:</w:t>
      </w:r>
    </w:p>
    <w:p w14:paraId="29E03669" w14:textId="77777777" w:rsidR="00F23B90" w:rsidRDefault="00F23B90" w:rsidP="000E5536">
      <w:pPr>
        <w:pStyle w:val="BodyText"/>
      </w:pPr>
      <w:r>
        <w:tab/>
        <w:t xml:space="preserve">- started at 9:53am </w:t>
      </w:r>
    </w:p>
    <w:p w14:paraId="199411E5" w14:textId="77777777" w:rsidR="00F23B90" w:rsidRDefault="00F23B90" w:rsidP="000E5536">
      <w:pPr>
        <w:pStyle w:val="BodyText"/>
      </w:pPr>
      <w:r>
        <w:tab/>
        <w:t>- at 10:34am the file size had gone up to 625Mb but the Export % had not gone up in ArcGIS</w:t>
      </w:r>
    </w:p>
    <w:p w14:paraId="607F370F" w14:textId="77777777" w:rsidR="00F23B90" w:rsidRDefault="00F23B90" w:rsidP="000E5536">
      <w:pPr>
        <w:pStyle w:val="BodyText"/>
      </w:pPr>
      <w:r>
        <w:tab/>
        <w:t>- 10:35am 647Mb</w:t>
      </w:r>
    </w:p>
    <w:p w14:paraId="0B70357C" w14:textId="77777777" w:rsidR="00F23B90" w:rsidRDefault="00F23B90" w:rsidP="000E5536">
      <w:pPr>
        <w:pStyle w:val="BodyText"/>
      </w:pPr>
      <w:r>
        <w:tab/>
        <w:t>- 11:33am 1548Mb</w:t>
      </w:r>
    </w:p>
    <w:p w14:paraId="6AC09343" w14:textId="77777777" w:rsidR="00F23B90" w:rsidRDefault="00F23B90" w:rsidP="000E5536">
      <w:pPr>
        <w:pStyle w:val="BodyText2"/>
      </w:pPr>
      <w:r>
        <w:tab/>
        <w:t>- Think it might exceed the 2Gb file size limit - yep - maxed out at 2,097,153Kb at 12:09pm</w:t>
      </w:r>
    </w:p>
    <w:p w14:paraId="78DE5A89" w14:textId="77777777" w:rsidR="00F23B90" w:rsidRDefault="00F23B90" w:rsidP="000E5536">
      <w:pPr>
        <w:pStyle w:val="BodyText"/>
      </w:pPr>
      <w:r>
        <w:t>Doing a compact on the database (started at 14:10):</w:t>
      </w:r>
    </w:p>
    <w:p w14:paraId="05443AE0" w14:textId="77777777" w:rsidR="00F23B90" w:rsidRDefault="00F23B90" w:rsidP="000E5536">
      <w:pPr>
        <w:pStyle w:val="BodyText"/>
      </w:pPr>
      <w:r>
        <w:tab/>
        <w:t>- 24,632,115Kb before</w:t>
      </w:r>
    </w:p>
    <w:p w14:paraId="259355A7" w14:textId="77777777" w:rsidR="00F23B90" w:rsidRDefault="00F23B90" w:rsidP="000E5536">
      <w:pPr>
        <w:pStyle w:val="BodyText"/>
      </w:pPr>
      <w:r>
        <w:tab/>
        <w:t>- 24,395,722Kb after (ended at 15:11)</w:t>
      </w:r>
    </w:p>
    <w:p w14:paraId="2049BCF0" w14:textId="77777777" w:rsidR="00F23B90" w:rsidRDefault="00F23B90" w:rsidP="000E5536">
      <w:pPr>
        <w:pStyle w:val="BodyText"/>
      </w:pPr>
      <w:r>
        <w:tab/>
      </w:r>
    </w:p>
    <w:p w14:paraId="47E211CA" w14:textId="77777777" w:rsidR="00F23B90" w:rsidRDefault="00F23B90" w:rsidP="000E5536">
      <w:pPr>
        <w:pStyle w:val="BodyText"/>
      </w:pPr>
      <w:r>
        <w:t>Doing a summary statistics on the CR/EN species to get the richness:</w:t>
      </w:r>
    </w:p>
    <w:p w14:paraId="46D13A9D" w14:textId="77777777" w:rsidR="00F23B90" w:rsidRDefault="00F23B90" w:rsidP="000E5536">
      <w:pPr>
        <w:pStyle w:val="BodyText"/>
      </w:pPr>
      <w:r>
        <w:tab/>
        <w:t>- Started at 16:15 on Friday, but when I came in on Mon ArcGIS was not open</w:t>
      </w:r>
    </w:p>
    <w:p w14:paraId="63C276C5" w14:textId="77777777" w:rsidR="00F23B90" w:rsidRDefault="00F23B90" w:rsidP="000E5536">
      <w:pPr>
        <w:pStyle w:val="BodyText"/>
      </w:pPr>
      <w:r>
        <w:tab/>
        <w:t>- Opened it and found the PilotSpeciesDataStatistics table and looked at the GP history - time was 20:15 - so it took 4 hours</w:t>
      </w:r>
    </w:p>
    <w:p w14:paraId="36534653" w14:textId="77777777" w:rsidR="00F23B90" w:rsidRDefault="00F23B90" w:rsidP="000E5536">
      <w:pPr>
        <w:pStyle w:val="BodyText"/>
      </w:pPr>
      <w:r>
        <w:tab/>
        <w:t>- Looking at data - there 62,022,781 records - seems about right</w:t>
      </w:r>
    </w:p>
    <w:p w14:paraId="33BDA110" w14:textId="77777777" w:rsidR="00F23B90" w:rsidRDefault="00F23B90" w:rsidP="000E5536">
      <w:pPr>
        <w:pStyle w:val="BodyText2"/>
      </w:pPr>
      <w:r>
        <w:tab/>
        <w:t>- 17,969,051 quadkeys have more than 1 species</w:t>
      </w:r>
    </w:p>
    <w:p w14:paraId="0CD8C486" w14:textId="77777777" w:rsidR="00F23B90" w:rsidRDefault="00F23B90" w:rsidP="000E5536">
      <w:pPr>
        <w:pStyle w:val="BodyText"/>
      </w:pPr>
      <w:r>
        <w:t>The SQL Server install on the IUCN machine wont let me create a new database! Resolved by altering my login - see Notes - IUCN</w:t>
      </w:r>
    </w:p>
    <w:p w14:paraId="72F7F6C2" w14:textId="77777777" w:rsidR="00F23B90" w:rsidRDefault="00F23B90" w:rsidP="000E5536">
      <w:pPr>
        <w:pStyle w:val="BodyText"/>
      </w:pPr>
      <w:r>
        <w:lastRenderedPageBreak/>
        <w:tab/>
      </w:r>
    </w:p>
    <w:p w14:paraId="2DC26584" w14:textId="77777777" w:rsidR="00F23B90" w:rsidRDefault="00F23B90" w:rsidP="000E5536">
      <w:pPr>
        <w:pStyle w:val="BodyText"/>
      </w:pPr>
      <w:r>
        <w:t>Trying to copy the data from a table in the file gdb to a table in sql server express (using Table to Table):</w:t>
      </w:r>
    </w:p>
    <w:p w14:paraId="15BD484E" w14:textId="77777777" w:rsidR="00F23B90" w:rsidRDefault="00F23B90" w:rsidP="000E5536">
      <w:pPr>
        <w:pStyle w:val="BodyText2"/>
      </w:pPr>
      <w:r>
        <w:t>Neither the isolation level nor a strengthening of it is supported - basically this means that you cant create a table in SQL Server from ArcCatalog - create it in arccatalog and append</w:t>
      </w:r>
    </w:p>
    <w:p w14:paraId="198B9987" w14:textId="77777777" w:rsidR="00F23B90" w:rsidRDefault="00F23B90" w:rsidP="000E5536">
      <w:pPr>
        <w:pStyle w:val="BodyText"/>
      </w:pPr>
      <w:r>
        <w:t>Using Copy Rows:</w:t>
      </w:r>
    </w:p>
    <w:p w14:paraId="1B8D8492" w14:textId="77777777" w:rsidR="00F23B90" w:rsidRDefault="00F23B90" w:rsidP="000E5536">
      <w:pPr>
        <w:pStyle w:val="BodyText"/>
      </w:pPr>
      <w:r>
        <w:t>Executing: CopyRows "D:\GIS Data\Andrew\PilotSpeciesData.gdb\PilotSpeciesData" "Database Connections\eSpeciesPilot.odc\dbo.EN_CR_Species2" #</w:t>
      </w:r>
    </w:p>
    <w:p w14:paraId="1F23952E" w14:textId="77777777" w:rsidR="00F23B90" w:rsidRDefault="00F23B90" w:rsidP="000E5536">
      <w:pPr>
        <w:pStyle w:val="BodyText"/>
      </w:pPr>
      <w:r>
        <w:t>Start Time: Tue Oct 04 13:28:32 2011</w:t>
      </w:r>
    </w:p>
    <w:p w14:paraId="331ECBC5" w14:textId="77777777" w:rsidR="00F23B90" w:rsidRDefault="00F23B90" w:rsidP="000E5536">
      <w:pPr>
        <w:pStyle w:val="BodyText"/>
      </w:pPr>
      <w:r>
        <w:t>ERROR 000210: Cannot create output Database Connections\eSpeciesPilot.odc\dbo.EN_CR_Species2</w:t>
      </w:r>
    </w:p>
    <w:p w14:paraId="3F7C1809" w14:textId="77777777" w:rsidR="00F23B90" w:rsidRDefault="00F23B90" w:rsidP="000E5536">
      <w:pPr>
        <w:pStyle w:val="BodyText"/>
      </w:pPr>
      <w:r>
        <w:t>Failed to execute (CopyRows).</w:t>
      </w:r>
    </w:p>
    <w:p w14:paraId="16B2F873" w14:textId="77777777" w:rsidR="00F23B90" w:rsidRDefault="00F23B90" w:rsidP="000E5536">
      <w:pPr>
        <w:pStyle w:val="BodyText"/>
      </w:pPr>
      <w:r>
        <w:t>Failed at Tue Oct 04 13:28:33 2011 (Elapsed Time: 1.00 seconds)</w:t>
      </w:r>
    </w:p>
    <w:p w14:paraId="6AF20BD2" w14:textId="77777777" w:rsidR="00F23B90" w:rsidRDefault="00F23B90" w:rsidP="000E5536">
      <w:pPr>
        <w:pStyle w:val="BodyText"/>
      </w:pPr>
      <w:r>
        <w:t>Created a table in SSMSE and used the Append tool to append the data in - you have to get the data types right otherwise the append will fail.</w:t>
      </w:r>
    </w:p>
    <w:p w14:paraId="62BC7265" w14:textId="77777777" w:rsidR="00F23B90" w:rsidRDefault="00F23B90" w:rsidP="000E5536">
      <w:pPr>
        <w:pStyle w:val="BodyText"/>
      </w:pPr>
      <w:r>
        <w:t>Started at 15:05.</w:t>
      </w:r>
    </w:p>
    <w:p w14:paraId="727D7750" w14:textId="77777777" w:rsidR="00F23B90" w:rsidRDefault="00F23B90" w:rsidP="000E5536">
      <w:pPr>
        <w:pStyle w:val="BodyText"/>
      </w:pPr>
      <w:r>
        <w:t>After 23hours - error executing function - with about 72 million records???</w:t>
      </w:r>
    </w:p>
    <w:p w14:paraId="5257241C" w14:textId="77777777" w:rsidR="00F23B90" w:rsidRDefault="00F23B90" w:rsidP="000E5536">
      <w:pPr>
        <w:pStyle w:val="BodyText"/>
      </w:pPr>
      <w:r>
        <w:t>Then i tried to add an index on the speciesid column and got an error:</w:t>
      </w:r>
    </w:p>
    <w:p w14:paraId="74111D50" w14:textId="77777777" w:rsidR="00F23B90" w:rsidRDefault="00F23B90" w:rsidP="000E5536">
      <w:pPr>
        <w:pStyle w:val="BodyText"/>
      </w:pPr>
      <w:r>
        <w:t>Create failed for Index 'i1'.  (Microsoft.SqlServer.Smo)</w:t>
      </w:r>
    </w:p>
    <w:p w14:paraId="4F9E696B" w14:textId="77777777" w:rsidR="00F23B90" w:rsidRDefault="00F23B90" w:rsidP="000E5536">
      <w:pPr>
        <w:pStyle w:val="BodyText"/>
      </w:pPr>
      <w:r>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0B3F0252" w14:textId="77777777" w:rsidR="00F23B90" w:rsidRDefault="00F23B90" w:rsidP="000E5536">
      <w:pPr>
        <w:pStyle w:val="BodyText2"/>
      </w:pPr>
      <w:r>
        <w:t>The statement has been terminated. (Microsoft SQL Server, Error: 1101)</w:t>
      </w:r>
    </w:p>
    <w:p w14:paraId="0B48AC1B" w14:textId="77777777" w:rsidR="00F23B90" w:rsidRDefault="00F23B90" w:rsidP="000E5536">
      <w:pPr>
        <w:pStyle w:val="BodyText"/>
      </w:pPr>
      <w:r>
        <w:t>The size of the *.mdf file is 4Gb</w:t>
      </w:r>
    </w:p>
    <w:p w14:paraId="7DFF30A4" w14:textId="77777777" w:rsidR="00F23B90" w:rsidRDefault="00F23B90" w:rsidP="000E5536">
      <w:pPr>
        <w:pStyle w:val="BodyText"/>
      </w:pPr>
      <w:r>
        <w:t>In the Database Properties tab:</w:t>
      </w:r>
    </w:p>
    <w:p w14:paraId="41FA038E" w14:textId="77777777" w:rsidR="00F23B90" w:rsidRDefault="00F23B90" w:rsidP="000E5536">
      <w:pPr>
        <w:pStyle w:val="BodyText"/>
      </w:pPr>
      <w:r>
        <w:t xml:space="preserve">Size: </w:t>
      </w:r>
      <w:r>
        <w:tab/>
      </w:r>
      <w:r>
        <w:tab/>
      </w:r>
      <w:r>
        <w:tab/>
      </w:r>
      <w:r>
        <w:tab/>
        <w:t>4097Mb</w:t>
      </w:r>
    </w:p>
    <w:p w14:paraId="2F6741B8" w14:textId="77777777" w:rsidR="00F23B90" w:rsidRDefault="00F23B90" w:rsidP="000E5536">
      <w:pPr>
        <w:pStyle w:val="BodyText"/>
      </w:pPr>
      <w:r>
        <w:t>Space available:</w:t>
      </w:r>
      <w:r>
        <w:tab/>
        <w:t>0.16Mb</w:t>
      </w:r>
    </w:p>
    <w:p w14:paraId="2750EF3C" w14:textId="77777777" w:rsidR="00F23B90" w:rsidRDefault="00F23B90" w:rsidP="000E5536">
      <w:pPr>
        <w:pStyle w:val="BodyText"/>
      </w:pPr>
      <w:r>
        <w:t>In the Files tab:</w:t>
      </w:r>
    </w:p>
    <w:p w14:paraId="66F69DE5" w14:textId="77777777" w:rsidR="00F23B90" w:rsidRDefault="00F23B90" w:rsidP="000E5536">
      <w:pPr>
        <w:pStyle w:val="BodyText"/>
      </w:pPr>
      <w:r>
        <w:t>Logical name</w:t>
      </w:r>
      <w:r>
        <w:tab/>
        <w:t>Filegroup</w:t>
      </w:r>
      <w:r>
        <w:tab/>
        <w:t>Initial Size (Mb)</w:t>
      </w:r>
      <w:r>
        <w:tab/>
        <w:t>Autogrowth</w:t>
      </w:r>
    </w:p>
    <w:p w14:paraId="1E1456E0" w14:textId="77777777" w:rsidR="00F23B90" w:rsidRDefault="00F23B90" w:rsidP="000E5536">
      <w:pPr>
        <w:pStyle w:val="BodyText"/>
      </w:pPr>
      <w:r>
        <w:t>eSpeciesPilot</w:t>
      </w:r>
      <w:r>
        <w:tab/>
        <w:t>PRIMARY</w:t>
      </w:r>
      <w:r>
        <w:tab/>
      </w:r>
      <w:r>
        <w:tab/>
        <w:t>4096</w:t>
      </w:r>
      <w:r>
        <w:tab/>
      </w:r>
      <w:r>
        <w:tab/>
      </w:r>
      <w:r>
        <w:tab/>
      </w:r>
      <w:r>
        <w:tab/>
        <w:t>By 1MB unrestricted growth</w:t>
      </w:r>
    </w:p>
    <w:p w14:paraId="0D558C72" w14:textId="77777777" w:rsidR="00F23B90" w:rsidRDefault="00F23B90" w:rsidP="000E5536">
      <w:pPr>
        <w:pStyle w:val="BodyText"/>
      </w:pPr>
      <w:r>
        <w:t>So what does initial size mean?</w:t>
      </w:r>
    </w:p>
    <w:p w14:paraId="25F9A651" w14:textId="77777777" w:rsidR="00F23B90" w:rsidRDefault="00F23B90" w:rsidP="000E5536">
      <w:pPr>
        <w:pStyle w:val="BodyText"/>
      </w:pPr>
      <w:r>
        <w:t>In the Filegroups tab:</w:t>
      </w:r>
    </w:p>
    <w:p w14:paraId="756E2E0A" w14:textId="77777777" w:rsidR="00F23B90" w:rsidRDefault="00F23B90" w:rsidP="000E5536">
      <w:pPr>
        <w:pStyle w:val="BodyText"/>
      </w:pPr>
      <w:r>
        <w:t xml:space="preserve">Name </w:t>
      </w:r>
      <w:r>
        <w:tab/>
        <w:t>Files</w:t>
      </w:r>
      <w:r>
        <w:tab/>
      </w:r>
    </w:p>
    <w:p w14:paraId="1EE933D0" w14:textId="77777777" w:rsidR="00F23B90" w:rsidRDefault="00F23B90" w:rsidP="000E5536">
      <w:pPr>
        <w:pStyle w:val="BodyText"/>
      </w:pPr>
      <w:r>
        <w:t>PRIMARY</w:t>
      </w:r>
      <w:r>
        <w:tab/>
        <w:t>1</w:t>
      </w:r>
    </w:p>
    <w:p w14:paraId="737587E7" w14:textId="77777777" w:rsidR="00F23B90" w:rsidRDefault="00F23B90" w:rsidP="000E5536">
      <w:pPr>
        <w:pStyle w:val="BodyText"/>
      </w:pPr>
      <w:r>
        <w:t>In theory it should grow in an unlimited way - but I think it is because we are using SQL Server Express Edition - no - this has a limit of 10Gb! But we are already using some of that space.</w:t>
      </w:r>
    </w:p>
    <w:p w14:paraId="7EEBA4D9" w14:textId="77777777" w:rsidR="00F23B90" w:rsidRDefault="00F23B90" w:rsidP="000E5536">
      <w:pPr>
        <w:pStyle w:val="BodyText"/>
      </w:pPr>
      <w:r>
        <w:t>When I try and create a database with a fixed size of 7Gb it works, but the space available says: 4.89Mb! This wont be big enough to hold the pilot data!</w:t>
      </w:r>
    </w:p>
    <w:p w14:paraId="31200375" w14:textId="77777777" w:rsidR="00F23B90" w:rsidRDefault="00F23B90" w:rsidP="000E5536">
      <w:pPr>
        <w:pStyle w:val="BodyText"/>
      </w:pPr>
      <w:r>
        <w:t xml:space="preserve">Sooo - i have to do it using a FileGDB - changing the speciesID to an integer by creating a new field and populating it - started at 0910 - ended at 1050 - 1 hour 40 mins </w:t>
      </w:r>
    </w:p>
    <w:p w14:paraId="34316543" w14:textId="77777777" w:rsidR="00F23B90" w:rsidRDefault="00F23B90" w:rsidP="000E5536">
      <w:pPr>
        <w:pStyle w:val="BodyText"/>
      </w:pPr>
      <w:r>
        <w:t>Deleted old string speciesid field and adding and index to species_ID - started at 1125 - took less than an hour</w:t>
      </w:r>
    </w:p>
    <w:p w14:paraId="6606994C" w14:textId="77777777" w:rsidR="00F23B90" w:rsidRDefault="00F23B90" w:rsidP="000E5536">
      <w:pPr>
        <w:pStyle w:val="BodyText"/>
      </w:pPr>
      <w:r>
        <w:t>Created a new map document and published it - retrieves a list of species instantly:</w:t>
      </w:r>
    </w:p>
    <w:p w14:paraId="2633F046" w14:textId="77777777" w:rsidR="00F23B90" w:rsidRDefault="00F23B90" w:rsidP="000E5536">
      <w:pPr>
        <w:pStyle w:val="BodyText"/>
      </w:pPr>
      <w:r>
        <w:t>Enter the following in the Where field for the PilotSpeciesData REST HTML page:</w:t>
      </w:r>
    </w:p>
    <w:p w14:paraId="319563FB" w14:textId="77777777" w:rsidR="00F23B90" w:rsidRDefault="003630B2" w:rsidP="000E5536">
      <w:pPr>
        <w:pStyle w:val="BodyText"/>
      </w:pPr>
      <w:hyperlink r:id="rId133" w:history="1">
        <w:r w:rsidR="00F23B90" w:rsidRPr="0077669C">
          <w:rPr>
            <w:rStyle w:val="Hyperlink"/>
          </w:rPr>
          <w:t>http://79.125.16.106/ArcGIS/rest/services/Andrew/eSpeciesPilot/MapServer/1/query?where=quadkey%3D%27132320330232012%27</w:t>
        </w:r>
      </w:hyperlink>
    </w:p>
    <w:p w14:paraId="4B2950A6" w14:textId="77777777" w:rsidR="00F23B90" w:rsidRPr="0077669C" w:rsidRDefault="00F23B90" w:rsidP="000E5536">
      <w:pPr>
        <w:pStyle w:val="BodyText"/>
        <w:rPr>
          <w:rStyle w:val="Hyperlink"/>
        </w:rPr>
      </w:pPr>
      <w:r>
        <w:fldChar w:fldCharType="begin"/>
      </w:r>
      <w:r>
        <w:instrText xml:space="preserve"> HYPERLINK "http://79.125.16.106/ArcGIS/rest/services/Andrew/eSpeciesPilot/MapServer/1/query?where=quadkey%3D%27132320330232012%27&amp;token=5QWY9_apTW2wMDnW_1qS0ac44lXSgs5tLRg3Ooi2xHRcSKcyp4Z2n2t3d0JBPUtw&amp;f=json - doesnt work!</w:instrText>
      </w:r>
      <w:r>
        <w:cr/>
        <w:instrText xml:space="preserve">Related records in the species table:" </w:instrText>
      </w:r>
      <w:r>
        <w:fldChar w:fldCharType="separate"/>
      </w:r>
      <w:r w:rsidRPr="0077669C">
        <w:rPr>
          <w:rStyle w:val="Hyperlink"/>
        </w:rPr>
        <w:t>http://79.125.16.106/ArcGIS/rest/services/Andrew/eSpeciesPilot/MapServer/1/query?where=quadkey%3D%27132320330232012%27&amp;token=5QWY9_apTW2wMDnW_1qS0ac44lXSgs5tLRg3Ooi2xHRcSKcyp4Z2n2t3d0JBPUtw&amp;f=json - doesnt work!</w:t>
      </w:r>
    </w:p>
    <w:p w14:paraId="0B07E08D" w14:textId="77777777" w:rsidR="00F23B90" w:rsidRDefault="00F23B90" w:rsidP="000E5536">
      <w:pPr>
        <w:pStyle w:val="BodyText"/>
      </w:pPr>
      <w:r w:rsidRPr="0077669C">
        <w:rPr>
          <w:rStyle w:val="Hyperlink"/>
        </w:rPr>
        <w:t>Related records in the species table:</w:t>
      </w:r>
      <w:r>
        <w:fldChar w:fldCharType="end"/>
      </w:r>
    </w:p>
    <w:p w14:paraId="483E3872" w14:textId="77777777" w:rsidR="00F23B90" w:rsidRDefault="003630B2" w:rsidP="000E5536">
      <w:pPr>
        <w:pStyle w:val="BodyText2"/>
      </w:pPr>
      <w:hyperlink r:id="rId134" w:history="1">
        <w:r w:rsidR="00F23B90" w:rsidRPr="0077669C">
          <w:rPr>
            <w:rStyle w:val="Hyperlink"/>
          </w:rPr>
          <w:t>http://79.125.16.106/ArcGIS/rest/services/Andrew/eSpeciesPilot/MapServer/1/queryRelatedRecords?objectIds=1011550&amp;relationshipId=0&amp;outFields=*</w:t>
        </w:r>
      </w:hyperlink>
    </w:p>
    <w:p w14:paraId="1608423C" w14:textId="77777777" w:rsidR="00F23B90" w:rsidRDefault="00F23B90" w:rsidP="000E5536">
      <w:pPr>
        <w:pStyle w:val="BodyText"/>
      </w:pPr>
      <w:r>
        <w:t>Trying to go to the end of the PilotSpeciesDataStatistics dataset - error - the dataset is too large to complete this operation. Returning to the previous state.</w:t>
      </w:r>
    </w:p>
    <w:p w14:paraId="55E1C2F3" w14:textId="77777777" w:rsidR="00F23B90" w:rsidRDefault="00F23B90" w:rsidP="000E5536">
      <w:pPr>
        <w:pStyle w:val="BodyText"/>
      </w:pPr>
      <w:r>
        <w:t>Having huge problems doing any kind of analysis on the data using ArcGIS and a file gdb - way too slow.</w:t>
      </w:r>
    </w:p>
    <w:p w14:paraId="5100C53C" w14:textId="77777777" w:rsidR="00F23B90" w:rsidRDefault="00F23B90" w:rsidP="000E5536">
      <w:pPr>
        <w:pStyle w:val="BodyText2"/>
      </w:pPr>
      <w:r>
        <w:t>Trying to move the data into the SQL Server instance on the IUCN machine - need to copy the data to a new File gdb first.</w:t>
      </w:r>
    </w:p>
    <w:p w14:paraId="259B6A49" w14:textId="77777777" w:rsidR="00F23B90" w:rsidRDefault="00F23B90" w:rsidP="000E5536">
      <w:pPr>
        <w:pStyle w:val="BodyText"/>
      </w:pPr>
      <w:r>
        <w:t>Started transfer of PilotSpeciesData to a new File gdb at 09:31 - finished at 13:06 = 3hrs35mins</w:t>
      </w:r>
    </w:p>
    <w:p w14:paraId="5649440A" w14:textId="77777777" w:rsidR="00F23B90" w:rsidRDefault="00F23B90" w:rsidP="000E5536">
      <w:pPr>
        <w:pStyle w:val="BodyText"/>
      </w:pPr>
      <w:r>
        <w:t>The PilotSpeciesData table in a standalone File GDB is 22.1Gb.</w:t>
      </w:r>
    </w:p>
    <w:p w14:paraId="53C42573" w14:textId="77777777" w:rsidR="00F23B90" w:rsidRDefault="00F23B90" w:rsidP="000E5536">
      <w:pPr>
        <w:pStyle w:val="BodyText2"/>
      </w:pPr>
      <w:r>
        <w:t>Zipped down to 381Mb.</w:t>
      </w:r>
    </w:p>
    <w:p w14:paraId="26DD833F" w14:textId="77777777" w:rsidR="00F23B90" w:rsidRDefault="00F23B90" w:rsidP="000E5536">
      <w:pPr>
        <w:pStyle w:val="BodyText"/>
      </w:pPr>
      <w:r>
        <w:lastRenderedPageBreak/>
        <w:t>Trying to add indices to the PilotSpeciesData table on the IUCN machine - ran out of disk space and it said 'General function failure'. 1.5Gb is not enough space</w:t>
      </w:r>
    </w:p>
    <w:p w14:paraId="1B00D2E4" w14:textId="77777777" w:rsidR="00F23B90" w:rsidRDefault="00F23B90" w:rsidP="000E5536">
      <w:pPr>
        <w:pStyle w:val="BodyText"/>
      </w:pPr>
      <w:r>
        <w:t>Where is it creating the temp files? C:\Users\AndrewCottam\AppData\Local\Temp\10</w:t>
      </w:r>
    </w:p>
    <w:p w14:paraId="09A747DA" w14:textId="77777777" w:rsidR="00F23B90" w:rsidRDefault="00F23B90" w:rsidP="000E5536">
      <w:pPr>
        <w:pStyle w:val="BodyText"/>
      </w:pPr>
      <w:r>
        <w:t>To change the location:</w:t>
      </w:r>
    </w:p>
    <w:p w14:paraId="717C338F" w14:textId="77777777" w:rsidR="00F23B90" w:rsidRDefault="00F23B90" w:rsidP="000E5536">
      <w:pPr>
        <w:pStyle w:val="ListBullet"/>
      </w:pPr>
      <w:r>
        <w:t>Open Windows Explorer</w:t>
      </w:r>
    </w:p>
    <w:p w14:paraId="44D2EC16" w14:textId="77777777" w:rsidR="00F23B90" w:rsidRDefault="00F23B90" w:rsidP="000E5536">
      <w:pPr>
        <w:pStyle w:val="ListBullet"/>
      </w:pPr>
      <w:r>
        <w:t>Right click on the Computer icon and click Properties and then advanced settings</w:t>
      </w:r>
    </w:p>
    <w:p w14:paraId="6AB7DAA3" w14:textId="77777777" w:rsidR="00F23B90" w:rsidRDefault="00F23B90" w:rsidP="000E5536">
      <w:pPr>
        <w:pStyle w:val="ListBullet"/>
      </w:pPr>
      <w:r>
        <w:t>Then on the advanced tab click on Environment Variables</w:t>
      </w:r>
    </w:p>
    <w:p w14:paraId="2A4B8678" w14:textId="77777777" w:rsidR="00F23B90" w:rsidRDefault="00F23B90" w:rsidP="000E5536">
      <w:pPr>
        <w:pStyle w:val="ListBullet"/>
      </w:pPr>
      <w:r>
        <w:t>In the top pane the following are set:</w:t>
      </w:r>
    </w:p>
    <w:p w14:paraId="2E72689C" w14:textId="77777777" w:rsidR="00F23B90" w:rsidRDefault="00F23B90" w:rsidP="000E5536">
      <w:pPr>
        <w:pStyle w:val="BodyText"/>
      </w:pPr>
      <w:r>
        <w:tab/>
        <w:t>TEMP</w:t>
      </w:r>
      <w:r>
        <w:tab/>
      </w:r>
      <w:r>
        <w:tab/>
        <w:t>%USERPROFILE%\AppData\Local\Temp</w:t>
      </w:r>
    </w:p>
    <w:p w14:paraId="7623F94B" w14:textId="77777777" w:rsidR="00F23B90" w:rsidRDefault="00F23B90" w:rsidP="000E5536">
      <w:pPr>
        <w:pStyle w:val="BodyText2"/>
      </w:pPr>
      <w:r>
        <w:tab/>
        <w:t>TMP</w:t>
      </w:r>
      <w:r>
        <w:tab/>
      </w:r>
      <w:r>
        <w:tab/>
      </w:r>
      <w:r>
        <w:tab/>
        <w:t>%USERPROFILE%\AppData\Local\Temp</w:t>
      </w:r>
    </w:p>
    <w:p w14:paraId="5D1F9D2B" w14:textId="77777777" w:rsidR="00F23B90" w:rsidRDefault="00F23B90" w:rsidP="000E5536">
      <w:pPr>
        <w:pStyle w:val="BodyText"/>
      </w:pPr>
      <w:r>
        <w:t>I will change these temporarily to D:\GIS Data\Andrew</w:t>
      </w:r>
    </w:p>
    <w:p w14:paraId="20DD5C41" w14:textId="77777777" w:rsidR="00F23B90" w:rsidRDefault="00F23B90" w:rsidP="000E5536">
      <w:pPr>
        <w:pStyle w:val="BodyText"/>
      </w:pPr>
      <w:r>
        <w:t>Trying to add the indexes again - on mx - started at 14:26 - ITS STILL USING C:\Users\AndrewCottam\AppData\Local\Temp\10</w:t>
      </w:r>
    </w:p>
    <w:p w14:paraId="6728F716" w14:textId="77777777" w:rsidR="00F23B90" w:rsidRDefault="00F23B90" w:rsidP="000E5536">
      <w:pPr>
        <w:pStyle w:val="BodyText"/>
      </w:pPr>
      <w:r>
        <w:t>Changed them back to C:\Users\AndrewCottam\AppData\Local\Temp\10 on 8/11/11 - had to log off and on again</w:t>
      </w:r>
    </w:p>
    <w:p w14:paraId="299C0027" w14:textId="77777777" w:rsidR="00F23B90" w:rsidRDefault="00F23B90" w:rsidP="000E5536">
      <w:pPr>
        <w:pStyle w:val="BodyText"/>
      </w:pPr>
      <w:r>
        <w:t>Logged off and on - hooray - now using the following folder D:\GIS Data\Andrew\11 - index on mx took 16 minutes - same for my index</w:t>
      </w:r>
    </w:p>
    <w:p w14:paraId="60BEA6FE" w14:textId="77777777" w:rsidR="00F23B90" w:rsidRDefault="00F23B90" w:rsidP="000E5536">
      <w:pPr>
        <w:pStyle w:val="BodyText2"/>
      </w:pPr>
      <w:r>
        <w:t>Trying an x y query using between - INSTANT</w:t>
      </w:r>
    </w:p>
    <w:p w14:paraId="0D193B6A" w14:textId="77777777" w:rsidR="00F23B90" w:rsidRDefault="00F23B90" w:rsidP="000E5536">
      <w:pPr>
        <w:pStyle w:val="BodyText2"/>
      </w:pPr>
      <w:r>
        <w:tab/>
        <w:t>- Changed it to character(15) on 25/10/11</w:t>
      </w:r>
    </w:p>
    <w:p w14:paraId="1C08FC85" w14:textId="77777777" w:rsidR="00F23B90" w:rsidRDefault="00F23B90" w:rsidP="000E5536">
      <w:pPr>
        <w:pStyle w:val="BodyText"/>
      </w:pPr>
      <w:r>
        <w:t>Querying postgis:</w:t>
      </w:r>
    </w:p>
    <w:p w14:paraId="1FCC37D6" w14:textId="77777777" w:rsidR="00F23B90" w:rsidRDefault="00F23B90" w:rsidP="000E5536">
      <w:pPr>
        <w:pStyle w:val="BodyText"/>
      </w:pPr>
      <w:r>
        <w:t>Time</w:t>
      </w:r>
      <w:r>
        <w:tab/>
      </w:r>
      <w:r>
        <w:tab/>
      </w:r>
      <w:r>
        <w:tab/>
      </w:r>
      <w:r>
        <w:tab/>
        <w:t>Rows</w:t>
      </w:r>
      <w:r>
        <w:tab/>
      </w:r>
      <w:r>
        <w:tab/>
      </w:r>
      <w:r>
        <w:tab/>
        <w:t>Query</w:t>
      </w:r>
    </w:p>
    <w:p w14:paraId="7886C516" w14:textId="77777777" w:rsidR="00F23B90" w:rsidRDefault="00F23B90" w:rsidP="000E5536">
      <w:pPr>
        <w:pStyle w:val="BodyText"/>
      </w:pPr>
      <w:r>
        <w:t>10ms</w:t>
      </w:r>
      <w:r>
        <w:tab/>
      </w:r>
      <w:r>
        <w:tab/>
      </w:r>
      <w:r>
        <w:tab/>
      </w:r>
      <w:r>
        <w:tab/>
      </w:r>
      <w:r>
        <w:tab/>
      </w:r>
      <w:r>
        <w:tab/>
      </w:r>
      <w:r>
        <w:tab/>
      </w:r>
      <w:r>
        <w:tab/>
        <w:t>SELECT * FROM pilotspeciesdata where quadkey='132320330230021'</w:t>
      </w:r>
    </w:p>
    <w:p w14:paraId="6543CD9C" w14:textId="77777777" w:rsidR="00F23B90" w:rsidRDefault="00F23B90" w:rsidP="000E5536">
      <w:pPr>
        <w:pStyle w:val="BodyText"/>
      </w:pPr>
      <w:r>
        <w:t>11ms</w:t>
      </w:r>
      <w:r>
        <w:tab/>
      </w:r>
      <w:r>
        <w:tab/>
      </w:r>
      <w:r>
        <w:tab/>
      </w:r>
      <w:r>
        <w:tab/>
      </w:r>
      <w:r>
        <w:tab/>
      </w:r>
      <w:r>
        <w:tab/>
      </w:r>
      <w:r>
        <w:tab/>
      </w:r>
      <w:r>
        <w:tab/>
        <w:t>SELECT * FROM pilotspeciesdata where quadkey IN ('132320330230020','132320330230021','132320330230022','132320330230023')</w:t>
      </w:r>
    </w:p>
    <w:p w14:paraId="7533B3CF" w14:textId="77777777" w:rsidR="00F23B90" w:rsidRDefault="00F23B90" w:rsidP="000E5536">
      <w:pPr>
        <w:pStyle w:val="BodyText"/>
      </w:pPr>
      <w:r>
        <w:t>?</w:t>
      </w:r>
      <w:r>
        <w:tab/>
      </w:r>
      <w:r>
        <w:tab/>
      </w:r>
      <w:r>
        <w:tab/>
      </w:r>
      <w:r>
        <w:tab/>
      </w:r>
      <w:r>
        <w:tab/>
      </w:r>
      <w:r>
        <w:tab/>
      </w:r>
      <w:r>
        <w:tab/>
      </w:r>
      <w:r>
        <w:tab/>
      </w:r>
      <w:r>
        <w:tab/>
        <w:t>SELECT * FROM pilotspeciesdata where quadkey LIKE '13232033023002%'</w:t>
      </w:r>
    </w:p>
    <w:p w14:paraId="5B85F9BE" w14:textId="77777777" w:rsidR="00F23B90" w:rsidRDefault="00F23B90" w:rsidP="000E5536">
      <w:pPr>
        <w:pStyle w:val="BodyText"/>
      </w:pPr>
      <w:r>
        <w:t>172ms</w:t>
      </w:r>
      <w:r>
        <w:tab/>
      </w:r>
      <w:r>
        <w:tab/>
      </w:r>
      <w:r>
        <w:tab/>
      </w:r>
      <w:r>
        <w:tab/>
      </w:r>
      <w:r>
        <w:tab/>
      </w:r>
      <w:r>
        <w:tab/>
      </w:r>
      <w:r>
        <w:tab/>
      </w:r>
      <w:r>
        <w:tab/>
        <w:t>SELECT * FROM pilotspeciesdata where tx=27025</w:t>
      </w:r>
    </w:p>
    <w:p w14:paraId="3DCADD71" w14:textId="77777777" w:rsidR="00F23B90" w:rsidRDefault="00F23B90" w:rsidP="000E5536">
      <w:pPr>
        <w:pStyle w:val="BodyText"/>
      </w:pPr>
      <w:r>
        <w:t>142ms</w:t>
      </w:r>
      <w:r>
        <w:tab/>
      </w:r>
      <w:r>
        <w:tab/>
      </w:r>
      <w:r>
        <w:tab/>
      </w:r>
      <w:r>
        <w:tab/>
      </w:r>
      <w:r>
        <w:tab/>
      </w:r>
      <w:r>
        <w:tab/>
      </w:r>
      <w:r>
        <w:tab/>
      </w:r>
      <w:r>
        <w:tab/>
        <w:t>SELECT * FROM pilotspeciesdata where ty=16973</w:t>
      </w:r>
    </w:p>
    <w:p w14:paraId="2A9E15B6" w14:textId="77777777" w:rsidR="00F23B90" w:rsidRDefault="00F23B90" w:rsidP="000E5536">
      <w:pPr>
        <w:pStyle w:val="BodyText"/>
      </w:pPr>
      <w:r>
        <w:t>1754ms</w:t>
      </w:r>
      <w:r>
        <w:tab/>
      </w:r>
      <w:r>
        <w:tab/>
      </w:r>
      <w:r>
        <w:tab/>
      </w:r>
      <w:r>
        <w:tab/>
      </w:r>
      <w:r>
        <w:tab/>
      </w:r>
      <w:r>
        <w:tab/>
      </w:r>
      <w:r>
        <w:tab/>
      </w:r>
      <w:r>
        <w:tab/>
        <w:t>SELECT * FROM pilotspeciesdata where tx BETWEEN 27025 and 27035</w:t>
      </w:r>
    </w:p>
    <w:p w14:paraId="0DB3C2E8" w14:textId="77777777" w:rsidR="00F23B90" w:rsidRDefault="00F23B90" w:rsidP="000E5536">
      <w:pPr>
        <w:pStyle w:val="BodyText"/>
      </w:pPr>
      <w:r>
        <w:t>1437ms</w:t>
      </w:r>
      <w:r>
        <w:tab/>
      </w:r>
      <w:r>
        <w:tab/>
      </w:r>
      <w:r>
        <w:tab/>
      </w:r>
      <w:r>
        <w:tab/>
      </w:r>
      <w:r>
        <w:tab/>
      </w:r>
      <w:r>
        <w:tab/>
      </w:r>
      <w:r>
        <w:tab/>
      </w:r>
      <w:r>
        <w:tab/>
        <w:t>SELECT * FROM pilotspeciesdata where tx&gt;27025 and tx&lt;27035</w:t>
      </w:r>
    </w:p>
    <w:p w14:paraId="44490550" w14:textId="77777777" w:rsidR="00F23B90" w:rsidRDefault="00F23B90" w:rsidP="000E5536">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405DAF65" w14:textId="77777777" w:rsidR="00F23B90" w:rsidRDefault="00F23B90" w:rsidP="000E5536">
      <w:pPr>
        <w:pStyle w:val="BodyText"/>
      </w:pPr>
      <w:r>
        <w:t>2418ms</w:t>
      </w:r>
      <w:r>
        <w:tab/>
      </w:r>
      <w:r>
        <w:tab/>
      </w:r>
      <w:r>
        <w:tab/>
      </w:r>
      <w:r>
        <w:tab/>
        <w:t>13</w:t>
      </w:r>
      <w:r>
        <w:tab/>
      </w:r>
      <w:r>
        <w:tab/>
      </w:r>
      <w:r>
        <w:tab/>
      </w:r>
      <w:r>
        <w:tab/>
        <w:t>SELECT distinct speciesid FROM pilotspeciesdata where tx&gt;27000 and tx&lt;27500 and ty&gt;16500 and ty&lt;17000</w:t>
      </w:r>
    </w:p>
    <w:p w14:paraId="651E8DA8" w14:textId="77777777" w:rsidR="00F23B90" w:rsidRDefault="00F23B90" w:rsidP="000E5536">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602D494F" w14:textId="77777777" w:rsidR="00F23B90" w:rsidRDefault="00F23B90" w:rsidP="000E5536">
      <w:pPr>
        <w:pStyle w:val="BodyText"/>
      </w:pPr>
      <w:r>
        <w:t>8378ms</w:t>
      </w:r>
      <w:r>
        <w:tab/>
      </w:r>
      <w:r>
        <w:tab/>
      </w:r>
      <w:r>
        <w:tab/>
      </w:r>
      <w:r>
        <w:tab/>
        <w:t>66013</w:t>
      </w:r>
      <w:r>
        <w:tab/>
      </w:r>
      <w:r>
        <w:tab/>
      </w:r>
      <w:r>
        <w:tab/>
        <w:t>SELECT quadkey,count(speciesid) FROM pilotspeciesdata where tx between 27000 and 27500 and ty between 16500 and 17000 group by quadkey</w:t>
      </w:r>
    </w:p>
    <w:p w14:paraId="44624F63" w14:textId="77777777" w:rsidR="00F23B90" w:rsidRDefault="00F23B90" w:rsidP="000E5536">
      <w:pPr>
        <w:pStyle w:val="BodyText"/>
      </w:pPr>
      <w:r>
        <w:t>247463ms</w:t>
      </w:r>
      <w:r>
        <w:tab/>
      </w:r>
      <w:r>
        <w:tab/>
      </w:r>
      <w:r>
        <w:tab/>
        <w:t>6</w:t>
      </w:r>
      <w:r>
        <w:tab/>
      </w:r>
      <w:r>
        <w:tab/>
      </w:r>
      <w:r>
        <w:tab/>
      </w:r>
      <w:r>
        <w:tab/>
        <w:t>SELECT quadkey,count(speciesid) FROM pilotspeciesdata where quadkey like '13232033023002%' group by quadkey - btree index</w:t>
      </w:r>
    </w:p>
    <w:p w14:paraId="0A8C7431" w14:textId="77777777" w:rsidR="00F23B90" w:rsidRDefault="00F23B90" w:rsidP="000E5536">
      <w:pPr>
        <w:pStyle w:val="BodyText2"/>
      </w:pPr>
      <w:r>
        <w:t>200824ms</w:t>
      </w:r>
      <w:r>
        <w:tab/>
      </w:r>
      <w:r>
        <w:tab/>
      </w:r>
      <w:r>
        <w:tab/>
        <w:t>6</w:t>
      </w:r>
      <w:r>
        <w:tab/>
      </w:r>
      <w:r>
        <w:tab/>
      </w:r>
      <w:r>
        <w:tab/>
      </w:r>
      <w:r>
        <w:tab/>
        <w:t>SELECT quadkey,count(speciesid) FROM pilotspeciesdata where quadkey like '13232033023002%' group by quadkey - hash index</w:t>
      </w:r>
    </w:p>
    <w:p w14:paraId="49522C81" w14:textId="77777777" w:rsidR="00F23B90" w:rsidRDefault="00F23B90" w:rsidP="000E5536">
      <w:pPr>
        <w:pStyle w:val="BodyText"/>
      </w:pPr>
      <w:r>
        <w:t>Changed the quadkey index to clustered and rclicked - maintenance and clicked on reindex - took 79 minutes - then checked and it said the y field was clustered? reclustering the quadkey index - started at 8:29</w:t>
      </w:r>
    </w:p>
    <w:p w14:paraId="70822D3F" w14:textId="77777777" w:rsidR="00F23B90" w:rsidRDefault="00F23B90" w:rsidP="000E5536">
      <w:pPr>
        <w:pStyle w:val="BodyText2"/>
      </w:pPr>
      <w:r>
        <w:t>Deleted the btree index on quadkey - trying a hash index - started at 16:39</w:t>
      </w:r>
    </w:p>
    <w:p w14:paraId="4D0EC8AA" w14:textId="77777777" w:rsidR="00F23B90" w:rsidRDefault="00F23B90" w:rsidP="000E5536">
      <w:pPr>
        <w:pStyle w:val="BodyText2"/>
      </w:pPr>
      <w:r>
        <w:t>Created the statistics table in Postgresql on the data - took 146 minutes - i.e. group by quadkey and count species</w:t>
      </w:r>
    </w:p>
    <w:p w14:paraId="4B35087C" w14:textId="77777777" w:rsidR="00F23B90" w:rsidRDefault="00F23B90" w:rsidP="000E5536">
      <w:pPr>
        <w:pStyle w:val="BodyText"/>
      </w:pPr>
      <w:r>
        <w:t>South american species:</w:t>
      </w:r>
    </w:p>
    <w:p w14:paraId="4C935802" w14:textId="77777777" w:rsidR="00F23B90" w:rsidRDefault="00F23B90" w:rsidP="000E5536">
      <w:pPr>
        <w:pStyle w:val="BodyText"/>
      </w:pPr>
      <w:r>
        <w:t>"57068                                             "</w:t>
      </w:r>
    </w:p>
    <w:p w14:paraId="4BA43232" w14:textId="77777777" w:rsidR="00F23B90" w:rsidRDefault="00F23B90" w:rsidP="000E5536">
      <w:pPr>
        <w:pStyle w:val="BodyText"/>
      </w:pPr>
      <w:r>
        <w:t>"17568                                             "</w:t>
      </w:r>
    </w:p>
    <w:p w14:paraId="75269076" w14:textId="77777777" w:rsidR="00F23B90" w:rsidRDefault="00F23B90" w:rsidP="000E5536">
      <w:pPr>
        <w:pStyle w:val="BodyText"/>
      </w:pPr>
      <w:r>
        <w:t>"60203                                             "</w:t>
      </w:r>
    </w:p>
    <w:p w14:paraId="6380F913" w14:textId="77777777" w:rsidR="00F23B90" w:rsidRDefault="00F23B90" w:rsidP="000E5536">
      <w:pPr>
        <w:pStyle w:val="BodyText"/>
      </w:pPr>
      <w:r>
        <w:t>"12119                                             "</w:t>
      </w:r>
    </w:p>
    <w:p w14:paraId="65E031A1" w14:textId="77777777" w:rsidR="00F23B90" w:rsidRDefault="00F23B90" w:rsidP="000E5536">
      <w:pPr>
        <w:pStyle w:val="BodyText"/>
      </w:pPr>
      <w:r>
        <w:lastRenderedPageBreak/>
        <w:t>"63150                                             "</w:t>
      </w:r>
    </w:p>
    <w:p w14:paraId="64DCE49F" w14:textId="77777777" w:rsidR="00F23B90" w:rsidRDefault="00F23B90" w:rsidP="000E5536">
      <w:pPr>
        <w:pStyle w:val="BodyText"/>
      </w:pPr>
      <w:r>
        <w:t>"17975                                             "</w:t>
      </w:r>
    </w:p>
    <w:p w14:paraId="093BA0A0" w14:textId="77777777" w:rsidR="00F23B90" w:rsidRDefault="00F23B90" w:rsidP="000E5536">
      <w:pPr>
        <w:pStyle w:val="BodyText"/>
      </w:pPr>
      <w:r>
        <w:tab/>
      </w:r>
    </w:p>
    <w:p w14:paraId="4F8DCD13" w14:textId="77777777" w:rsidR="00F23B90" w:rsidRDefault="00F23B90" w:rsidP="000E5536">
      <w:pPr>
        <w:pStyle w:val="BodyText"/>
      </w:pPr>
      <w:r>
        <w:t>Importing the data into durga:</w:t>
      </w:r>
    </w:p>
    <w:p w14:paraId="0E013F87" w14:textId="77777777" w:rsidR="00F23B90" w:rsidRDefault="00F23B90" w:rsidP="000E5536">
      <w:pPr>
        <w:pStyle w:val="BodyText"/>
      </w:pPr>
      <w:r>
        <w:t>Tried to use FME to import the data into the quadkeydata table with a integer serial column but it failed on the copy command (but an insert worked!) - removed the unique id autoincrementing field and it worked fine</w:t>
      </w:r>
    </w:p>
    <w:p w14:paraId="60EEC78D" w14:textId="77777777" w:rsidR="00F23B90" w:rsidRDefault="00F23B90" w:rsidP="000E5536">
      <w:pPr>
        <w:pStyle w:val="BodyText"/>
      </w:pPr>
      <w:r>
        <w:t>Importing the data from my desktop file gdb with the pilot species data in - taking ages and progressively slowing down - paused fme translation and deleting the indexes on the table in pgadmin</w:t>
      </w:r>
    </w:p>
    <w:p w14:paraId="436A5E30" w14:textId="77777777" w:rsidR="00F23B90" w:rsidRDefault="00F23B90" w:rsidP="000E5536">
      <w:pPr>
        <w:pStyle w:val="BodyText"/>
      </w:pPr>
      <w:r>
        <w:t>wouldnt delete the index until i stopped the fme translation. stopped fmw. deleted the indices. truncated the data - rerunning the fme translation</w:t>
      </w:r>
    </w:p>
    <w:p w14:paraId="62AC3BD7" w14:textId="77777777" w:rsidR="00F23B90" w:rsidRDefault="00F23B90" w:rsidP="000E5536">
      <w:pPr>
        <w:pStyle w:val="BodyText"/>
      </w:pPr>
      <w:r>
        <w:t>started at 11:52.</w:t>
      </w:r>
    </w:p>
    <w:p w14:paraId="0480903C" w14:textId="77777777" w:rsidR="00F23B90" w:rsidRDefault="00F23B90" w:rsidP="000E5536">
      <w:pPr>
        <w:pStyle w:val="BodyText"/>
      </w:pPr>
      <w:r>
        <w:t>Running much faster</w:t>
      </w:r>
    </w:p>
    <w:p w14:paraId="5329FB34" w14:textId="77777777" w:rsidR="00F23B90" w:rsidRDefault="00F23B90" w:rsidP="000E5536">
      <w:pPr>
        <w:pStyle w:val="BodyText"/>
      </w:pPr>
      <w:r>
        <w:t>posted 89,572,562records in 3 hours 9 minutes! quicker on durga!</w:t>
      </w:r>
    </w:p>
    <w:p w14:paraId="0C96D695" w14:textId="77777777" w:rsidR="00F23B90" w:rsidRDefault="00F23B90" w:rsidP="000E5536">
      <w:pPr>
        <w:pStyle w:val="BodyText"/>
      </w:pPr>
      <w:r>
        <w:t>adding:</w:t>
      </w:r>
    </w:p>
    <w:p w14:paraId="11B2B9B2" w14:textId="77777777" w:rsidR="00F23B90" w:rsidRDefault="00F23B90" w:rsidP="000E5536">
      <w:pPr>
        <w:pStyle w:val="BodyText"/>
      </w:pPr>
      <w:r>
        <w:t>index</w:t>
      </w:r>
      <w:r>
        <w:tab/>
        <w:t>column</w:t>
      </w:r>
      <w:r>
        <w:tab/>
      </w:r>
      <w:r>
        <w:tab/>
        <w:t>start</w:t>
      </w:r>
      <w:r>
        <w:tab/>
        <w:t>end</w:t>
      </w:r>
    </w:p>
    <w:p w14:paraId="108A918C" w14:textId="77777777" w:rsidR="00F23B90" w:rsidRDefault="00F23B90" w:rsidP="000E5536">
      <w:pPr>
        <w:pStyle w:val="BodyText"/>
      </w:pPr>
      <w:r>
        <w:t>hash</w:t>
      </w:r>
      <w:r>
        <w:tab/>
        <w:t xml:space="preserve">quadkey </w:t>
      </w:r>
      <w:r>
        <w:tab/>
        <w:t>15:03</w:t>
      </w:r>
      <w:r>
        <w:tab/>
        <w:t>15:10</w:t>
      </w:r>
    </w:p>
    <w:p w14:paraId="2EFE5DF5" w14:textId="77777777" w:rsidR="00F23B90" w:rsidRDefault="00F23B90" w:rsidP="000E5536">
      <w:pPr>
        <w:pStyle w:val="BodyText"/>
      </w:pPr>
      <w:r>
        <w:t>btree</w:t>
      </w:r>
      <w:r>
        <w:tab/>
        <w:t>tx</w:t>
      </w:r>
      <w:r>
        <w:tab/>
      </w:r>
      <w:r>
        <w:tab/>
      </w:r>
      <w:r>
        <w:tab/>
        <w:t>15:12</w:t>
      </w:r>
      <w:r>
        <w:tab/>
        <w:t>15:16</w:t>
      </w:r>
    </w:p>
    <w:p w14:paraId="6F675F63" w14:textId="77777777" w:rsidR="00F23B90" w:rsidRDefault="00F23B90" w:rsidP="000E5536">
      <w:pPr>
        <w:pStyle w:val="BodyText"/>
      </w:pPr>
      <w:r>
        <w:t>btree</w:t>
      </w:r>
      <w:r>
        <w:tab/>
        <w:t>ty</w:t>
      </w:r>
      <w:r>
        <w:tab/>
      </w:r>
      <w:r>
        <w:tab/>
      </w:r>
      <w:r>
        <w:tab/>
        <w:t>15:18</w:t>
      </w:r>
      <w:r>
        <w:tab/>
        <w:t>15:22</w:t>
      </w:r>
    </w:p>
    <w:p w14:paraId="6BC33B91" w14:textId="77777777" w:rsidR="00F23B90" w:rsidRDefault="00F23B90" w:rsidP="000E5536">
      <w:pPr>
        <w:pStyle w:val="BodyText"/>
      </w:pPr>
      <w:r>
        <w:t>btree</w:t>
      </w:r>
      <w:r>
        <w:tab/>
        <w:t>objid</w:t>
      </w:r>
      <w:r>
        <w:tab/>
      </w:r>
      <w:r>
        <w:tab/>
        <w:t>15:24</w:t>
      </w:r>
      <w:r>
        <w:tab/>
        <w:t>15:27</w:t>
      </w:r>
    </w:p>
    <w:p w14:paraId="3BD12B61" w14:textId="77777777" w:rsidR="00F23B90" w:rsidRDefault="00F23B90" w:rsidP="000E5536">
      <w:pPr>
        <w:pStyle w:val="BodyText2"/>
      </w:pPr>
      <w:r>
        <w:t>btree</w:t>
      </w:r>
      <w:r>
        <w:tab/>
        <w:t>typeid</w:t>
      </w:r>
      <w:r>
        <w:tab/>
      </w:r>
      <w:r>
        <w:tab/>
        <w:t>15:27</w:t>
      </w:r>
      <w:r>
        <w:tab/>
        <w:t>15:31</w:t>
      </w:r>
    </w:p>
    <w:p w14:paraId="6279EBE6" w14:textId="77777777" w:rsidR="00F23B90" w:rsidRDefault="00F23B90" w:rsidP="000E5536">
      <w:pPr>
        <w:pStyle w:val="BodyText"/>
      </w:pPr>
      <w:r>
        <w:t xml:space="preserve">changing the hash index on quadkey to a clustered btree index as this should be better for selecting a range of values (see here </w:t>
      </w:r>
      <w:hyperlink r:id="rId135" w:history="1">
        <w:r w:rsidRPr="0077669C">
          <w:rPr>
            <w:rStyle w:val="Hyperlink"/>
          </w:rPr>
          <w:t>http://www.informit.com/articles/article.aspx?p=377652)</w:t>
        </w:r>
      </w:hyperlink>
      <w:r>
        <w:t xml:space="preserve"> </w:t>
      </w:r>
    </w:p>
    <w:p w14:paraId="7A5BB137" w14:textId="77777777" w:rsidR="00F23B90" w:rsidRDefault="00F23B90" w:rsidP="000E5536">
      <w:pPr>
        <w:pStyle w:val="BodyText2"/>
      </w:pPr>
      <w:r>
        <w:t>btreec</w:t>
      </w:r>
      <w:r>
        <w:tab/>
        <w:t>quadkey</w:t>
      </w:r>
      <w:r>
        <w:tab/>
      </w:r>
      <w:r>
        <w:tab/>
        <w:t>15:37</w:t>
      </w:r>
      <w:r>
        <w:tab/>
      </w:r>
    </w:p>
    <w:p w14:paraId="2AAA82F1" w14:textId="77777777" w:rsidR="00F23B90" w:rsidRDefault="00F23B90" w:rsidP="000E5536">
      <w:pPr>
        <w:pStyle w:val="BodyText2"/>
      </w:pPr>
      <w:r>
        <w:t xml:space="preserve">BUT HASH TREE INDEXES ARE PRESENTLY DISCOURAGED - </w:t>
      </w:r>
      <w:hyperlink r:id="rId136" w:history="1">
        <w:r w:rsidRPr="0077669C">
          <w:rPr>
            <w:rStyle w:val="Hyperlink"/>
          </w:rPr>
          <w:t>http://www.postgresql.org/docs/8.3/static/indexes-types.html</w:t>
        </w:r>
      </w:hyperlink>
    </w:p>
    <w:p w14:paraId="6A6E2A0B" w14:textId="77777777" w:rsidR="00F23B90" w:rsidRDefault="00F23B90" w:rsidP="000E5536">
      <w:pPr>
        <w:pStyle w:val="BodyText2"/>
      </w:pPr>
      <w:r>
        <w:t>Made the objid clustered - started at 8:00 ended at 8:54</w:t>
      </w:r>
    </w:p>
    <w:p w14:paraId="1F4FE7AD" w14:textId="77777777" w:rsidR="00F23B90" w:rsidRDefault="00F23B90" w:rsidP="000E5536">
      <w:pPr>
        <w:pStyle w:val="BodyText"/>
      </w:pPr>
      <w:r>
        <w:t>DURGA FULL! Creating some space by deleting all of the quadkey data for africa (that is non-mammal data).</w:t>
      </w:r>
    </w:p>
    <w:p w14:paraId="57779F1A" w14:textId="77777777" w:rsidR="00F23B90" w:rsidRDefault="00F23B90" w:rsidP="000E5536">
      <w:pPr>
        <w:pStyle w:val="BodyText2"/>
      </w:pPr>
      <w:r>
        <w:t xml:space="preserve">DELETE FROM quadkeydata USING speciestaxonomy WHERE typeid=1 AND objid=tax_id AND class&lt;&gt;'MAMMALIA' </w:t>
      </w:r>
    </w:p>
    <w:p w14:paraId="231F9EAF" w14:textId="77777777" w:rsidR="00F23B90" w:rsidRDefault="00F23B90" w:rsidP="000E5536">
      <w:pPr>
        <w:pStyle w:val="Heading7"/>
      </w:pPr>
      <w:bookmarkStart w:id="35" w:name="_Toc315774563"/>
      <w:r>
        <w:t>Species Richness data preparation</w:t>
      </w:r>
      <w:bookmarkEnd w:id="35"/>
    </w:p>
    <w:p w14:paraId="0F176B2E" w14:textId="77777777" w:rsidR="00F23B90" w:rsidRDefault="00F23B90" w:rsidP="000E5536">
      <w:pPr>
        <w:pStyle w:val="BodyText"/>
      </w:pPr>
      <w:r>
        <w:t>Didnt complete for some reason:</w:t>
      </w:r>
    </w:p>
    <w:p w14:paraId="107781C1" w14:textId="77777777" w:rsidR="00F23B90" w:rsidRDefault="00F23B90" w:rsidP="000E5536">
      <w:pPr>
        <w:pStyle w:val="BodyText"/>
      </w:pPr>
      <w:r>
        <w:t>Executing: Statistics PilotSpeciesData "D:\GIS Data\Andrew\PilotSpeciesData.gdb\PilotSpeciesDataSpeciesCounts" "species_ID COUNT" quadkey</w:t>
      </w:r>
    </w:p>
    <w:p w14:paraId="53B98BE0" w14:textId="77777777" w:rsidR="00F23B90" w:rsidRDefault="00F23B90" w:rsidP="000E5536">
      <w:pPr>
        <w:pStyle w:val="BodyText"/>
      </w:pPr>
      <w:r>
        <w:t>Start Time: Tue Oct 11 11:31:40 2011</w:t>
      </w:r>
    </w:p>
    <w:p w14:paraId="1037E426" w14:textId="77777777" w:rsidR="00F23B90" w:rsidRDefault="00F23B90" w:rsidP="000E5536">
      <w:pPr>
        <w:pStyle w:val="BodyText"/>
      </w:pPr>
      <w:r>
        <w:t>ERROR 999999: Error executing function.</w:t>
      </w:r>
    </w:p>
    <w:p w14:paraId="4B383C21" w14:textId="77777777" w:rsidR="00F23B90" w:rsidRDefault="00F23B90" w:rsidP="000E5536">
      <w:pPr>
        <w:pStyle w:val="BodyText"/>
      </w:pPr>
      <w:r>
        <w:t>Failed to execute (Statistics).</w:t>
      </w:r>
    </w:p>
    <w:p w14:paraId="47678BEA" w14:textId="77777777" w:rsidR="00F23B90" w:rsidRDefault="00F23B90" w:rsidP="000E5536">
      <w:pPr>
        <w:pStyle w:val="BodyText2"/>
      </w:pPr>
      <w:r>
        <w:t>Failed at Tue Oct 11 11:36:35 2011 (Elapsed Time: 4 minutes 55 seconds)</w:t>
      </w:r>
    </w:p>
    <w:p w14:paraId="6A6F663F" w14:textId="77777777" w:rsidR="00F23B90" w:rsidRDefault="00F23B90" w:rsidP="000E5536">
      <w:pPr>
        <w:pStyle w:val="BodyText"/>
      </w:pPr>
      <w:r>
        <w:t>So copied from the FileGDB at JRC to the IUCN machine and added an index field to the species richness column. Max richness is 14.</w:t>
      </w:r>
    </w:p>
    <w:p w14:paraId="4EB281B6" w14:textId="77777777" w:rsidR="00F23B90" w:rsidRDefault="00F23B90" w:rsidP="000E5536">
      <w:pPr>
        <w:pStyle w:val="BodyText2"/>
      </w:pPr>
      <w:r>
        <w:t>Deleted the frequency field and added a tx and ty field to populate for the quadtree</w:t>
      </w:r>
    </w:p>
    <w:p w14:paraId="31270281" w14:textId="77777777" w:rsidR="00F23B90" w:rsidRDefault="00F23B90" w:rsidP="000E5536">
      <w:pPr>
        <w:pStyle w:val="BodyText2"/>
      </w:pPr>
      <w:r>
        <w:t>Creating the species richness raster:</w:t>
      </w:r>
    </w:p>
    <w:p w14:paraId="4097CB1B" w14:textId="77777777" w:rsidR="00F23B90" w:rsidRDefault="00F23B90" w:rsidP="000E5536">
      <w:pPr>
        <w:pStyle w:val="BodyText"/>
      </w:pPr>
      <w:r>
        <w:t>import numpy</w:t>
      </w:r>
    </w:p>
    <w:p w14:paraId="1A57A626" w14:textId="77777777" w:rsidR="00F23B90" w:rsidRDefault="00F23B90" w:rsidP="000E5536">
      <w:pPr>
        <w:pStyle w:val="BodyText"/>
      </w:pPr>
      <w:r>
        <w:t>import arcpy</w:t>
      </w:r>
    </w:p>
    <w:p w14:paraId="2F8DC364" w14:textId="77777777" w:rsidR="00F23B90" w:rsidRDefault="00F23B90" w:rsidP="000E5536">
      <w:pPr>
        <w:pStyle w:val="BodyText"/>
      </w:pPr>
      <w:r>
        <w:t>from scipy.sparse import *</w:t>
      </w:r>
    </w:p>
    <w:p w14:paraId="6C8DA705" w14:textId="77777777" w:rsidR="00F23B90" w:rsidRDefault="00F23B90" w:rsidP="000E5536">
      <w:pPr>
        <w:pStyle w:val="BodyText"/>
      </w:pPr>
      <w:r>
        <w:t>from scipy import *</w:t>
      </w:r>
    </w:p>
    <w:p w14:paraId="114D66E7" w14:textId="77777777" w:rsidR="00F23B90" w:rsidRDefault="00F23B90" w:rsidP="000E5536">
      <w:pPr>
        <w:pStyle w:val="BodyText"/>
      </w:pPr>
      <w:r>
        <w:t>arcpy.env.workspace = r"D:\GIS Data\Andrew\PilotSpeciesData.gdb"</w:t>
      </w:r>
    </w:p>
    <w:p w14:paraId="61715799" w14:textId="77777777" w:rsidR="00F23B90" w:rsidRDefault="00F23B90" w:rsidP="000E5536">
      <w:pPr>
        <w:pStyle w:val="BodyText"/>
      </w:pPr>
      <w:r>
        <w:t>count = int(str(arcpy.GetCount_management("PilotSpeciesDataStatistics")))</w:t>
      </w:r>
    </w:p>
    <w:p w14:paraId="543A84D0" w14:textId="77777777" w:rsidR="00F23B90" w:rsidRDefault="00F23B90" w:rsidP="000E5536">
      <w:pPr>
        <w:pStyle w:val="BodyText"/>
      </w:pPr>
      <w:r>
        <w:t xml:space="preserve">rows = arcpy.SearchCursor("PilotSpeciesDataStatistics") </w:t>
      </w:r>
    </w:p>
    <w:p w14:paraId="6405FF8B" w14:textId="77777777" w:rsidR="00F23B90" w:rsidRDefault="00F23B90" w:rsidP="000E5536">
      <w:pPr>
        <w:pStyle w:val="BodyText"/>
      </w:pPr>
      <w:r>
        <w:t>xarr=numpy.zeros([count],int) #initialise an array to hold the data for the x coordinates</w:t>
      </w:r>
    </w:p>
    <w:p w14:paraId="55296B7C" w14:textId="77777777" w:rsidR="00F23B90" w:rsidRDefault="00F23B90" w:rsidP="000E5536">
      <w:pPr>
        <w:pStyle w:val="BodyText"/>
      </w:pPr>
      <w:r>
        <w:t>yarr=numpy.zeros([count],int) #initialise an array to hold the data for the y coordinates</w:t>
      </w:r>
    </w:p>
    <w:p w14:paraId="310D54C8" w14:textId="77777777" w:rsidR="00F23B90" w:rsidRDefault="00F23B90" w:rsidP="000E5536">
      <w:pPr>
        <w:pStyle w:val="BodyText"/>
      </w:pPr>
      <w:r>
        <w:t>zarr=numpy.zeros([count],int) #initialise an array to hold the data for the species richness</w:t>
      </w:r>
    </w:p>
    <w:p w14:paraId="677A433D" w14:textId="77777777" w:rsidR="00F23B90" w:rsidRDefault="00F23B90" w:rsidP="000E5536">
      <w:pPr>
        <w:pStyle w:val="BodyText"/>
      </w:pPr>
      <w:r>
        <w:t>i = 0</w:t>
      </w:r>
    </w:p>
    <w:p w14:paraId="5872590B" w14:textId="77777777" w:rsidR="00F23B90" w:rsidRDefault="00F23B90" w:rsidP="000E5536">
      <w:pPr>
        <w:pStyle w:val="BodyText"/>
      </w:pPr>
      <w:r>
        <w:t>for row in rows: #iterate through the rows</w:t>
      </w:r>
    </w:p>
    <w:p w14:paraId="35CEEBB0" w14:textId="77777777" w:rsidR="00F23B90" w:rsidRDefault="00F23B90" w:rsidP="000E5536">
      <w:pPr>
        <w:pStyle w:val="BodyText"/>
      </w:pPr>
      <w:r>
        <w:tab/>
        <w:t>xarr.put(i,row.tx)</w:t>
      </w:r>
    </w:p>
    <w:p w14:paraId="5E349FF8" w14:textId="77777777" w:rsidR="00F23B90" w:rsidRDefault="00F23B90" w:rsidP="000E5536">
      <w:pPr>
        <w:pStyle w:val="BodyText"/>
      </w:pPr>
      <w:r>
        <w:tab/>
        <w:t>yarr.put(i,row.ty)</w:t>
      </w:r>
    </w:p>
    <w:p w14:paraId="23E9CF8D" w14:textId="77777777" w:rsidR="00F23B90" w:rsidRDefault="00F23B90" w:rsidP="000E5536">
      <w:pPr>
        <w:pStyle w:val="BodyText"/>
      </w:pPr>
      <w:r>
        <w:lastRenderedPageBreak/>
        <w:tab/>
        <w:t>zarr.put(i,row.COUNT_speciesID)</w:t>
      </w:r>
      <w:r>
        <w:tab/>
      </w:r>
    </w:p>
    <w:p w14:paraId="5BCC219F" w14:textId="77777777" w:rsidR="00F23B90" w:rsidRDefault="00F23B90" w:rsidP="000E5536">
      <w:pPr>
        <w:pStyle w:val="BodyText"/>
      </w:pPr>
      <w:r>
        <w:tab/>
        <w:t>i = i + 1</w:t>
      </w:r>
    </w:p>
    <w:p w14:paraId="4132C2F4" w14:textId="77777777" w:rsidR="00F23B90" w:rsidRDefault="00F23B90" w:rsidP="000E5536">
      <w:pPr>
        <w:pStyle w:val="BodyText"/>
      </w:pPr>
      <w:r>
        <w:t xml:space="preserve">outputArr=numpy.concatenate(xarr,yarr,zarr) #join the 3 arrays together </w:t>
      </w:r>
    </w:p>
    <w:p w14:paraId="536DDD96" w14:textId="77777777" w:rsidR="00F23B90" w:rsidRDefault="00F23B90" w:rsidP="000E5536">
      <w:pPr>
        <w:pStyle w:val="BodyText"/>
      </w:pPr>
      <w:r>
        <w:t>f = open(r"D:\GIS Data\Andrew\SpeciesRichness.npy",'wb') #write the ndarray out to file</w:t>
      </w:r>
    </w:p>
    <w:p w14:paraId="38DAA041" w14:textId="77777777" w:rsidR="00F23B90" w:rsidRDefault="00F23B90" w:rsidP="000E5536">
      <w:pPr>
        <w:pStyle w:val="BodyText"/>
      </w:pPr>
      <w:r>
        <w:t>cPickle.dump(outputArr, f, protocol=2)</w:t>
      </w:r>
    </w:p>
    <w:p w14:paraId="3642B282" w14:textId="77777777" w:rsidR="00F23B90" w:rsidRDefault="00F23B90" w:rsidP="000E5536">
      <w:pPr>
        <w:pStyle w:val="BodyText2"/>
      </w:pPr>
      <w:r>
        <w:t xml:space="preserve">f.close()                </w:t>
      </w:r>
    </w:p>
    <w:p w14:paraId="37C6F759" w14:textId="77777777" w:rsidR="00F23B90" w:rsidRDefault="00F23B90" w:rsidP="000E5536">
      <w:pPr>
        <w:pStyle w:val="BodyText2"/>
      </w:pPr>
      <w:r>
        <w:t>Started at 13:40 on the IUCN machine (IUCN time) - the processor maxed out at 100% for ages and the IUCN Mapper failed to draw during this time</w:t>
      </w:r>
    </w:p>
    <w:p w14:paraId="670BEE2B" w14:textId="77777777" w:rsidR="00F23B90" w:rsidRDefault="00F23B90" w:rsidP="000E5536">
      <w:pPr>
        <w:pStyle w:val="BodyText"/>
      </w:pPr>
      <w:r>
        <w:t>For the first 10 records:</w:t>
      </w:r>
    </w:p>
    <w:p w14:paraId="4FBCC37C" w14:textId="77777777" w:rsidR="00F23B90" w:rsidRDefault="00F23B90" w:rsidP="000E5536">
      <w:pPr>
        <w:pStyle w:val="BodyText"/>
      </w:pPr>
      <w:r>
        <w:t>&gt;&gt;&gt; xArray</w:t>
      </w:r>
    </w:p>
    <w:p w14:paraId="17A43A0D" w14:textId="77777777" w:rsidR="00F23B90" w:rsidRDefault="00F23B90" w:rsidP="000E5536">
      <w:pPr>
        <w:pStyle w:val="BodyText"/>
      </w:pPr>
      <w:r>
        <w:t>[55, 56, 57, 56, 57, 58, 59, 58, 59, 60]</w:t>
      </w:r>
    </w:p>
    <w:p w14:paraId="1253BB93" w14:textId="77777777" w:rsidR="00F23B90" w:rsidRDefault="00F23B90" w:rsidP="000E5536">
      <w:pPr>
        <w:pStyle w:val="BodyText"/>
      </w:pPr>
      <w:r>
        <w:t>&gt;&gt;&gt; yArray</w:t>
      </w:r>
    </w:p>
    <w:p w14:paraId="314FA861" w14:textId="77777777" w:rsidR="00F23B90" w:rsidRDefault="00F23B90" w:rsidP="000E5536">
      <w:pPr>
        <w:pStyle w:val="BodyText"/>
      </w:pPr>
      <w:r>
        <w:t>[24528, 24529, 24529, 24528, 24528, 24529, 24529, 24528, 24528, 24530]</w:t>
      </w:r>
    </w:p>
    <w:p w14:paraId="57FB70FF" w14:textId="77777777" w:rsidR="00F23B90" w:rsidRDefault="00F23B90" w:rsidP="000E5536">
      <w:pPr>
        <w:pStyle w:val="BodyText"/>
      </w:pPr>
      <w:r>
        <w:t>&gt;&gt;&gt; zArray</w:t>
      </w:r>
    </w:p>
    <w:p w14:paraId="642AC5B8" w14:textId="77777777" w:rsidR="00F23B90" w:rsidRDefault="00F23B90" w:rsidP="000E5536">
      <w:pPr>
        <w:pStyle w:val="BodyText"/>
      </w:pPr>
      <w:r>
        <w:t>[1, 1, 1, 1, 1, 1, 1, 1, 1, 1]</w:t>
      </w:r>
    </w:p>
    <w:p w14:paraId="57F010F0" w14:textId="77777777" w:rsidR="00F23B90" w:rsidRDefault="00F23B90" w:rsidP="000E5536">
      <w:pPr>
        <w:pStyle w:val="BodyText"/>
      </w:pPr>
      <w:r>
        <w:t xml:space="preserve">&gt;&gt;&gt; </w:t>
      </w:r>
    </w:p>
    <w:p w14:paraId="2FC6B303" w14:textId="77777777" w:rsidR="00F23B90" w:rsidRDefault="00F23B90" w:rsidP="000E5536">
      <w:pPr>
        <w:pStyle w:val="BodyText"/>
      </w:pPr>
      <w:r>
        <w:t>24530</w:t>
      </w:r>
      <w:r>
        <w:tab/>
      </w:r>
      <w:r>
        <w:tab/>
      </w:r>
      <w:r>
        <w:tab/>
      </w:r>
      <w:r>
        <w:tab/>
      </w:r>
      <w:r>
        <w:tab/>
      </w:r>
      <w:r>
        <w:tab/>
        <w:t>x</w:t>
      </w:r>
    </w:p>
    <w:p w14:paraId="74CE3C2C" w14:textId="77777777" w:rsidR="00F23B90" w:rsidRDefault="00F23B90" w:rsidP="000E5536">
      <w:pPr>
        <w:pStyle w:val="BodyText"/>
      </w:pPr>
      <w:r>
        <w:t>24529</w:t>
      </w:r>
      <w:r>
        <w:tab/>
      </w:r>
      <w:r>
        <w:tab/>
        <w:t>x</w:t>
      </w:r>
      <w:r>
        <w:tab/>
        <w:t>x</w:t>
      </w:r>
      <w:r>
        <w:tab/>
        <w:t>x</w:t>
      </w:r>
      <w:r>
        <w:tab/>
        <w:t>x</w:t>
      </w:r>
    </w:p>
    <w:p w14:paraId="26E76C22" w14:textId="77777777" w:rsidR="00F23B90" w:rsidRDefault="00F23B90" w:rsidP="000E5536">
      <w:pPr>
        <w:pStyle w:val="BodyText"/>
      </w:pPr>
      <w:r>
        <w:t>24528</w:t>
      </w:r>
      <w:r>
        <w:tab/>
        <w:t>x</w:t>
      </w:r>
      <w:r>
        <w:tab/>
        <w:t>x</w:t>
      </w:r>
      <w:r>
        <w:tab/>
        <w:t>x</w:t>
      </w:r>
      <w:r>
        <w:tab/>
        <w:t>x</w:t>
      </w:r>
      <w:r>
        <w:tab/>
        <w:t>x</w:t>
      </w:r>
    </w:p>
    <w:p w14:paraId="172C097B" w14:textId="77777777" w:rsidR="00F23B90" w:rsidRDefault="00F23B90" w:rsidP="000E5536">
      <w:pPr>
        <w:pStyle w:val="BodyText2"/>
      </w:pPr>
      <w:r>
        <w:tab/>
      </w:r>
      <w:r>
        <w:tab/>
        <w:t>55</w:t>
      </w:r>
      <w:r>
        <w:tab/>
        <w:t>56</w:t>
      </w:r>
      <w:r>
        <w:tab/>
        <w:t>57</w:t>
      </w:r>
      <w:r>
        <w:tab/>
        <w:t>58</w:t>
      </w:r>
      <w:r>
        <w:tab/>
        <w:t>59</w:t>
      </w:r>
      <w:r>
        <w:tab/>
        <w:t>60</w:t>
      </w:r>
    </w:p>
    <w:p w14:paraId="0F745ED8" w14:textId="77777777" w:rsidR="00F23B90" w:rsidRDefault="00F23B90" w:rsidP="000E5536">
      <w:pPr>
        <w:pStyle w:val="BodyText"/>
      </w:pPr>
      <w:r>
        <w:t>For the whole dataset:</w:t>
      </w:r>
    </w:p>
    <w:p w14:paraId="7E674FEB" w14:textId="77777777" w:rsidR="00F23B90" w:rsidRDefault="00F23B90" w:rsidP="000E5536">
      <w:pPr>
        <w:pStyle w:val="BodyText"/>
      </w:pPr>
      <w:r>
        <w:t>Messages</w:t>
      </w:r>
    </w:p>
    <w:p w14:paraId="5C71E733" w14:textId="77777777" w:rsidR="00F23B90" w:rsidRDefault="00F23B90" w:rsidP="000E5536">
      <w:pPr>
        <w:pStyle w:val="BodyText"/>
      </w:pPr>
      <w:r>
        <w:t>Executing: TMSTableToTMSFile "D:\GIS Data\Andrew\PilotSpeciesData.gdb\PilotSpeciesDataStatistics" C:\Users\AndrewCottam\Documents\ArcGIS\SpeciesRichness.npy</w:t>
      </w:r>
    </w:p>
    <w:p w14:paraId="18BF810C" w14:textId="77777777" w:rsidR="00F23B90" w:rsidRDefault="00F23B90" w:rsidP="000E5536">
      <w:pPr>
        <w:pStyle w:val="BodyText"/>
      </w:pPr>
      <w:r>
        <w:t>Start Time: Sat Oct 15 08:29:25 2011</w:t>
      </w:r>
    </w:p>
    <w:p w14:paraId="05C663F5" w14:textId="77777777" w:rsidR="00F23B90" w:rsidRDefault="00F23B90" w:rsidP="000E5536">
      <w:pPr>
        <w:pStyle w:val="BodyText"/>
      </w:pPr>
      <w:r>
        <w:t>Running script TMSTableToTMSFile...</w:t>
      </w:r>
    </w:p>
    <w:p w14:paraId="26F56321" w14:textId="77777777" w:rsidR="00F23B90" w:rsidRDefault="00F23B90" w:rsidP="000E5536">
      <w:pPr>
        <w:pStyle w:val="BodyText"/>
      </w:pPr>
      <w:r>
        <w:t>&lt;type 'exceptions.TypeError'&gt;: long() argument must be a string or a number, not 'NoneType'</w:t>
      </w:r>
    </w:p>
    <w:p w14:paraId="2EE8BA83" w14:textId="77777777" w:rsidR="00F23B90" w:rsidRDefault="00F23B90" w:rsidP="000E5536">
      <w:pPr>
        <w:pStyle w:val="BodyText"/>
      </w:pPr>
      <w:r>
        <w:t>Failed to execute (TMSTableToTMSFile).</w:t>
      </w:r>
    </w:p>
    <w:p w14:paraId="3147FF0B" w14:textId="77777777" w:rsidR="00F23B90" w:rsidRDefault="00F23B90" w:rsidP="000E5536">
      <w:pPr>
        <w:pStyle w:val="BodyText2"/>
      </w:pPr>
      <w:r>
        <w:t>Failed at Sat Oct 15 12:37:09 2011 (Elapsed Time: 4 hours 7 minutes 44 seconds)</w:t>
      </w:r>
    </w:p>
    <w:p w14:paraId="32101F77" w14:textId="77777777" w:rsidR="00F23B90" w:rsidRDefault="00F23B90" w:rsidP="000E5536">
      <w:pPr>
        <w:pStyle w:val="BodyText2"/>
      </w:pPr>
      <w:r>
        <w:t>It failed in the iteration - maybe something is wrong with the data. Indeed, ty is null for 8188505 records!! BUT ONLY ON THE IUCN MACHINE FOR SOME REASON!!</w:t>
      </w:r>
    </w:p>
    <w:p w14:paraId="2F93E33C" w14:textId="77777777" w:rsidR="00F23B90" w:rsidRDefault="00F23B90" w:rsidP="000E5536">
      <w:pPr>
        <w:pStyle w:val="BodyText"/>
      </w:pPr>
      <w:r>
        <w:t>Here are some example quadkeys:</w:t>
      </w:r>
    </w:p>
    <w:p w14:paraId="578147D1" w14:textId="77777777" w:rsidR="00F23B90" w:rsidRDefault="00F23B90" w:rsidP="000E5536">
      <w:pPr>
        <w:pStyle w:val="BodyText"/>
      </w:pPr>
      <w:r>
        <w:t>quadkey</w:t>
      </w:r>
      <w:r>
        <w:tab/>
      </w:r>
      <w:r>
        <w:tab/>
      </w:r>
      <w:r>
        <w:tab/>
      </w:r>
      <w:r>
        <w:tab/>
        <w:t>tx</w:t>
      </w:r>
      <w:r>
        <w:tab/>
      </w:r>
      <w:r>
        <w:tab/>
        <w:t>ty - should be:</w:t>
      </w:r>
    </w:p>
    <w:p w14:paraId="15AD00A9" w14:textId="77777777" w:rsidR="00F23B90" w:rsidRDefault="00F23B90" w:rsidP="000E5536">
      <w:pPr>
        <w:pStyle w:val="BodyText"/>
      </w:pPr>
      <w:r>
        <w:t>212033311123013</w:t>
      </w:r>
      <w:r>
        <w:tab/>
      </w:r>
      <w:r>
        <w:tab/>
        <w:t>10219</w:t>
      </w:r>
      <w:r>
        <w:tab/>
        <w:t>10470</w:t>
      </w:r>
    </w:p>
    <w:p w14:paraId="28FEFDCE" w14:textId="77777777" w:rsidR="00F23B90" w:rsidRDefault="00F23B90" w:rsidP="000E5536">
      <w:pPr>
        <w:pStyle w:val="BodyText"/>
      </w:pPr>
      <w:r>
        <w:t>..</w:t>
      </w:r>
    </w:p>
    <w:p w14:paraId="595B9A55" w14:textId="77777777" w:rsidR="00F23B90" w:rsidRDefault="00F23B90" w:rsidP="000E5536">
      <w:pPr>
        <w:pStyle w:val="BodyText"/>
      </w:pPr>
      <w:r>
        <w:t xml:space="preserve">up to </w:t>
      </w:r>
    </w:p>
    <w:p w14:paraId="2A3C8832" w14:textId="77777777" w:rsidR="00F23B90" w:rsidRDefault="00F23B90" w:rsidP="000E5536">
      <w:pPr>
        <w:pStyle w:val="BodyText"/>
      </w:pPr>
      <w:r>
        <w:t>..</w:t>
      </w:r>
    </w:p>
    <w:p w14:paraId="6F41AD6B" w14:textId="77777777" w:rsidR="00F23B90" w:rsidRDefault="00F23B90" w:rsidP="000E5536">
      <w:pPr>
        <w:pStyle w:val="BodyText2"/>
      </w:pPr>
      <w:r>
        <w:t>313103310023000</w:t>
      </w:r>
      <w:r>
        <w:tab/>
      </w:r>
      <w:r>
        <w:tab/>
        <w:t>31624</w:t>
      </w:r>
      <w:r>
        <w:tab/>
        <w:t>11495</w:t>
      </w:r>
    </w:p>
    <w:p w14:paraId="45A6D81C" w14:textId="77777777" w:rsidR="00F23B90" w:rsidRDefault="00F23B90" w:rsidP="000E5536">
      <w:pPr>
        <w:pStyle w:val="BodyText"/>
      </w:pPr>
      <w:r>
        <w:t>Why???</w:t>
      </w:r>
    </w:p>
    <w:p w14:paraId="2CBD75ED" w14:textId="77777777" w:rsidR="00F23B90" w:rsidRDefault="00F23B90" w:rsidP="000E5536">
      <w:pPr>
        <w:pStyle w:val="BodyText"/>
      </w:pPr>
      <w:r>
        <w:t>It is because the records have not been updated properly. Rerunning the join and calculate fields. Had to rerun 4 times to finally get all of the ty records updated. Now creating the npy file from the table.</w:t>
      </w:r>
    </w:p>
    <w:p w14:paraId="7B61D112" w14:textId="77777777" w:rsidR="00F23B90" w:rsidRDefault="00F23B90" w:rsidP="000E5536">
      <w:pPr>
        <w:pStyle w:val="BodyText"/>
      </w:pPr>
      <w:r>
        <w:t>Messages</w:t>
      </w:r>
    </w:p>
    <w:p w14:paraId="729EA6C8" w14:textId="77777777" w:rsidR="00F23B90" w:rsidRDefault="00F23B90" w:rsidP="000E5536">
      <w:pPr>
        <w:pStyle w:val="BodyText"/>
      </w:pPr>
      <w:r>
        <w:t>Executing: TMSTableToTMSFile "D:\GIS Data\Andrew\PilotSpeciesData.gdb\PilotSpeciesDataStatistics" "D:\GIS Data\Andrew\PilotSpeciesDataStatistics.npy"</w:t>
      </w:r>
    </w:p>
    <w:p w14:paraId="4B71419D" w14:textId="77777777" w:rsidR="00F23B90" w:rsidRDefault="00F23B90" w:rsidP="000E5536">
      <w:pPr>
        <w:pStyle w:val="BodyText"/>
      </w:pPr>
      <w:r>
        <w:t>Start Time: Wed Oct 19 06:38:55 2011</w:t>
      </w:r>
    </w:p>
    <w:p w14:paraId="52EF00B8" w14:textId="77777777" w:rsidR="00F23B90" w:rsidRDefault="00F23B90" w:rsidP="000E5536">
      <w:pPr>
        <w:pStyle w:val="BodyText"/>
      </w:pPr>
      <w:r>
        <w:t>Running script TMSTableToTMSFile...</w:t>
      </w:r>
    </w:p>
    <w:p w14:paraId="35FB8722" w14:textId="77777777" w:rsidR="00F23B90" w:rsidRDefault="00F23B90" w:rsidP="000E5536">
      <w:pPr>
        <w:pStyle w:val="BodyText"/>
      </w:pPr>
      <w:r>
        <w:t>Finished building arrays</w:t>
      </w:r>
    </w:p>
    <w:p w14:paraId="0D7BF999" w14:textId="77777777" w:rsidR="00F23B90" w:rsidRDefault="00F23B90" w:rsidP="000E5536">
      <w:pPr>
        <w:pStyle w:val="BodyText"/>
      </w:pPr>
      <w:r>
        <w:t>Finished joining arrays</w:t>
      </w:r>
    </w:p>
    <w:p w14:paraId="682318AE" w14:textId="77777777" w:rsidR="00F23B90" w:rsidRDefault="00F23B90" w:rsidP="000E5536">
      <w:pPr>
        <w:pStyle w:val="BodyText"/>
      </w:pPr>
      <w:r>
        <w:t>Completed script TMSTableToTMSFile...</w:t>
      </w:r>
    </w:p>
    <w:p w14:paraId="2576AA99" w14:textId="77777777" w:rsidR="00F23B90" w:rsidRDefault="00F23B90" w:rsidP="000E5536">
      <w:pPr>
        <w:pStyle w:val="BodyText2"/>
      </w:pPr>
      <w:r>
        <w:t>Succeeded at Wed Oct 19 11:13:25 2011 (Elapsed Time: 4 hours 34 minutes 30 seconds)</w:t>
      </w:r>
    </w:p>
    <w:p w14:paraId="547B6BD3" w14:textId="77777777" w:rsidR="00F23B90" w:rsidRDefault="00F23B90" w:rsidP="000E5536">
      <w:pPr>
        <w:pStyle w:val="BodyText"/>
      </w:pPr>
      <w:r>
        <w:t xml:space="preserve">Now Numpyfiletoimage - </w:t>
      </w:r>
    </w:p>
    <w:p w14:paraId="1DE458FE" w14:textId="77777777" w:rsidR="00F23B90" w:rsidRDefault="00F23B90" w:rsidP="000E5536">
      <w:pPr>
        <w:pStyle w:val="BodyText"/>
      </w:pPr>
      <w:r>
        <w:t>Executing: NumpyFileToImage "D:\GIS Data\Andrew\PilotSpeciesDataStatistics.npy" "D:\GIS Data\Andrew\test.png"</w:t>
      </w:r>
    </w:p>
    <w:p w14:paraId="5C36CBDB" w14:textId="77777777" w:rsidR="00F23B90" w:rsidRDefault="00F23B90" w:rsidP="000E5536">
      <w:pPr>
        <w:pStyle w:val="BodyText"/>
      </w:pPr>
      <w:r>
        <w:t>Start Time: Wed Oct 19 11:19:30 2011</w:t>
      </w:r>
    </w:p>
    <w:p w14:paraId="3D378A9E" w14:textId="77777777" w:rsidR="00F23B90" w:rsidRDefault="00F23B90" w:rsidP="000E5536">
      <w:pPr>
        <w:pStyle w:val="BodyText"/>
      </w:pPr>
      <w:r>
        <w:t>Running script NumpyFileToImage...</w:t>
      </w:r>
    </w:p>
    <w:p w14:paraId="16CDA51F" w14:textId="77777777" w:rsidR="00F23B90" w:rsidRDefault="00F23B90" w:rsidP="000E5536">
      <w:pPr>
        <w:pStyle w:val="BodyText"/>
      </w:pPr>
      <w:r>
        <w:lastRenderedPageBreak/>
        <w:t xml:space="preserve">&lt;type 'exceptions.MemoryError'&gt;: </w:t>
      </w:r>
    </w:p>
    <w:p w14:paraId="6A4441F1" w14:textId="77777777" w:rsidR="00F23B90" w:rsidRDefault="00F23B90" w:rsidP="000E5536">
      <w:pPr>
        <w:pStyle w:val="BodyText"/>
      </w:pPr>
      <w:r>
        <w:t>Failed to execute (NumpyFileToImage).</w:t>
      </w:r>
    </w:p>
    <w:p w14:paraId="57A2B6C8" w14:textId="77777777" w:rsidR="00F23B90" w:rsidRDefault="00F23B90" w:rsidP="000E5536">
      <w:pPr>
        <w:pStyle w:val="BodyText2"/>
      </w:pPr>
      <w:r>
        <w:t>Failed at Wed Oct 19 11:20:39 2011 (Elapsed Time: 1 minutes 9 seconds)</w:t>
      </w:r>
    </w:p>
    <w:p w14:paraId="184AF6A4" w14:textId="77777777" w:rsidR="00F23B90" w:rsidRDefault="00F23B90" w:rsidP="000E5536">
      <w:pPr>
        <w:pStyle w:val="BodyText"/>
      </w:pPr>
      <w:r>
        <w:t>Bum</w:t>
      </w:r>
    </w:p>
    <w:p w14:paraId="0EE4BF35" w14:textId="77777777" w:rsidR="00F23B90" w:rsidRDefault="00F23B90" w:rsidP="000E5536">
      <w:pPr>
        <w:pStyle w:val="BodyText2"/>
      </w:pPr>
      <w:r>
        <w:t>Trying it on my jrc desktop - same error!</w:t>
      </w:r>
    </w:p>
    <w:p w14:paraId="78880E9F" w14:textId="77777777" w:rsidR="00F23B90" w:rsidRDefault="00F23B90" w:rsidP="000E5536">
      <w:pPr>
        <w:pStyle w:val="BodyText"/>
      </w:pPr>
      <w:r>
        <w:t>Need a fast way of reading the data into a Numpy array. Could try pytables:</w:t>
      </w:r>
    </w:p>
    <w:p w14:paraId="16A5D6B6" w14:textId="77777777" w:rsidR="00F23B90" w:rsidRPr="0077669C" w:rsidRDefault="00F23B90" w:rsidP="000E5536">
      <w:pPr>
        <w:pStyle w:val="BodyText2"/>
        <w:rPr>
          <w:rStyle w:val="Hyperlink"/>
        </w:rPr>
      </w:pPr>
      <w:r>
        <w:fldChar w:fldCharType="begin"/>
      </w:r>
      <w:r>
        <w:instrText xml:space="preserve"> HYPERLINK "http://www.pytables.org/moin/PyTables</w:instrText>
      </w:r>
      <w:r>
        <w:tab/>
        <w:instrText xml:space="preserve"> </w:instrText>
      </w:r>
      <w:r>
        <w:cr/>
        <w:instrText xml:space="preserve">Found a better way - instead of using the SearchCursor in arcpy you can use the Postgresql python driver: psycopg2" </w:instrText>
      </w:r>
      <w:r>
        <w:fldChar w:fldCharType="separate"/>
      </w:r>
      <w:r w:rsidRPr="0077669C">
        <w:rPr>
          <w:rStyle w:val="Hyperlink"/>
        </w:rPr>
        <w:t>http://www.pytables.org/moin/PyTables</w:t>
      </w:r>
      <w:r w:rsidRPr="0077669C">
        <w:rPr>
          <w:rStyle w:val="Hyperlink"/>
        </w:rPr>
        <w:tab/>
        <w:t xml:space="preserve"> </w:t>
      </w:r>
    </w:p>
    <w:p w14:paraId="732ABBC9" w14:textId="77777777" w:rsidR="00F23B90" w:rsidRDefault="00F23B90" w:rsidP="000E5536">
      <w:pPr>
        <w:pStyle w:val="BodyText"/>
      </w:pPr>
      <w:r w:rsidRPr="0077669C">
        <w:rPr>
          <w:rStyle w:val="Hyperlink"/>
        </w:rPr>
        <w:t>Found a better way - instead of using the SearchCursor in arcpy you can use the Postgresql python driver: psycopg2</w:t>
      </w:r>
      <w:r>
        <w:fldChar w:fldCharType="end"/>
      </w:r>
    </w:p>
    <w:p w14:paraId="49730CA6" w14:textId="77777777" w:rsidR="00F23B90" w:rsidRPr="0077669C" w:rsidRDefault="00F23B90" w:rsidP="000E5536">
      <w:pPr>
        <w:pStyle w:val="BodyText"/>
        <w:rPr>
          <w:rStyle w:val="Hyperlink"/>
        </w:rPr>
      </w:pPr>
      <w:r>
        <w:t>There is a method called fetchall() which gets the results of a query as a list of tuples (</w:t>
      </w:r>
      <w:r>
        <w:fldChar w:fldCharType="begin"/>
      </w:r>
      <w:r>
        <w:instrText xml:space="preserve"> HYPERLINK "http://initd.org/psycopg/docs/cursor.html) </w:instrText>
      </w:r>
      <w:r>
        <w:cr/>
        <w:instrText xml:space="preserve">e.g. rows[0] gives this:" </w:instrText>
      </w:r>
      <w:r>
        <w:fldChar w:fldCharType="separate"/>
      </w:r>
      <w:r w:rsidRPr="0077669C">
        <w:rPr>
          <w:rStyle w:val="Hyperlink"/>
        </w:rPr>
        <w:t xml:space="preserve">http://initd.org/psycopg/docs/cursor.html) </w:t>
      </w:r>
    </w:p>
    <w:p w14:paraId="5DB9153E" w14:textId="77777777" w:rsidR="00F23B90" w:rsidRDefault="00F23B90" w:rsidP="000E5536">
      <w:pPr>
        <w:pStyle w:val="BodyText"/>
      </w:pPr>
      <w:r w:rsidRPr="0077669C">
        <w:rPr>
          <w:rStyle w:val="Hyperlink"/>
        </w:rPr>
        <w:t>e.g. rows[0] gives this:</w:t>
      </w:r>
      <w:r>
        <w:fldChar w:fldCharType="end"/>
      </w:r>
    </w:p>
    <w:p w14:paraId="2070DCAB" w14:textId="77777777" w:rsidR="00F23B90" w:rsidRDefault="00F23B90" w:rsidP="000E5536">
      <w:pPr>
        <w:pStyle w:val="BodyText"/>
      </w:pPr>
      <w:r>
        <w:t>('132321321023331                                   ', 27471, 16993, 1L)</w:t>
      </w:r>
    </w:p>
    <w:p w14:paraId="24CE4A3D" w14:textId="77777777" w:rsidR="00F23B90" w:rsidRDefault="00F23B90" w:rsidP="000E5536">
      <w:pPr>
        <w:pStyle w:val="BodyText"/>
      </w:pPr>
      <w:r>
        <w:t>rows[0][0] gives this:</w:t>
      </w:r>
    </w:p>
    <w:p w14:paraId="1902CFE4" w14:textId="77777777" w:rsidR="00F23B90" w:rsidRDefault="00F23B90" w:rsidP="000E5536">
      <w:pPr>
        <w:pStyle w:val="BodyText"/>
      </w:pPr>
      <w:r>
        <w:t xml:space="preserve">'132321321023331   </w:t>
      </w:r>
    </w:p>
    <w:p w14:paraId="1BEE2D7B" w14:textId="77777777" w:rsidR="00F23B90" w:rsidRDefault="00F23B90" w:rsidP="000E5536">
      <w:pPr>
        <w:pStyle w:val="BodyText"/>
      </w:pPr>
      <w:r>
        <w:t xml:space="preserve">&gt;&gt;&gt; import psycopg2 </w:t>
      </w:r>
    </w:p>
    <w:p w14:paraId="1B537E62" w14:textId="77777777" w:rsidR="00F23B90" w:rsidRDefault="00F23B90" w:rsidP="000E5536">
      <w:pPr>
        <w:pStyle w:val="BodyText"/>
      </w:pPr>
      <w:r>
        <w:t>&gt;&gt;&gt; records=numpy.core.records.fromrecords(rows)</w:t>
      </w:r>
    </w:p>
    <w:p w14:paraId="6D244001" w14:textId="77777777" w:rsidR="00F23B90" w:rsidRDefault="00F23B90" w:rsidP="000E5536">
      <w:pPr>
        <w:pStyle w:val="BodyText"/>
      </w:pPr>
      <w:r>
        <w:t>&gt;&gt;&gt; rec.array([('132321321023331                                   ', 27471, 16993, 1),</w:t>
      </w:r>
    </w:p>
    <w:p w14:paraId="22B84E5E" w14:textId="77777777" w:rsidR="00F23B90" w:rsidRDefault="00F23B90" w:rsidP="000E5536">
      <w:pPr>
        <w:pStyle w:val="BodyText"/>
      </w:pPr>
      <w:r>
        <w:t xml:space="preserve">       ('132321321023332                                   ', 27470, 16992, 1),</w:t>
      </w:r>
    </w:p>
    <w:p w14:paraId="13A3241F" w14:textId="77777777" w:rsidR="00F23B90" w:rsidRDefault="00F23B90" w:rsidP="000E5536">
      <w:pPr>
        <w:pStyle w:val="BodyText"/>
      </w:pPr>
      <w:r>
        <w:t xml:space="preserve">       ('132321321023333                                   ', 27471, 16992, 1),</w:t>
      </w:r>
    </w:p>
    <w:p w14:paraId="74AD8709" w14:textId="77777777" w:rsidR="00F23B90" w:rsidRDefault="00F23B90" w:rsidP="000E5536">
      <w:pPr>
        <w:pStyle w:val="BodyText"/>
      </w:pPr>
      <w:r>
        <w:t xml:space="preserve">       ...,</w:t>
      </w:r>
    </w:p>
    <w:p w14:paraId="402252F0" w14:textId="77777777" w:rsidR="00F23B90" w:rsidRDefault="00F23B90" w:rsidP="000E5536">
      <w:pPr>
        <w:pStyle w:val="BodyText"/>
      </w:pPr>
      <w:r>
        <w:t xml:space="preserve">       ('132321322302000                                   ', 27424, 16919, 1),</w:t>
      </w:r>
    </w:p>
    <w:p w14:paraId="7FD4A5F6" w14:textId="77777777" w:rsidR="00F23B90" w:rsidRDefault="00F23B90" w:rsidP="000E5536">
      <w:pPr>
        <w:pStyle w:val="BodyText"/>
      </w:pPr>
      <w:r>
        <w:t xml:space="preserve">       ('132321322302001                                   ', 27425, 16919, 1),</w:t>
      </w:r>
    </w:p>
    <w:p w14:paraId="1BEFDA56" w14:textId="77777777" w:rsidR="00F23B90" w:rsidRDefault="00F23B90" w:rsidP="000E5536">
      <w:pPr>
        <w:pStyle w:val="BodyText"/>
      </w:pPr>
      <w:r>
        <w:t xml:space="preserve">       ('132321322302002                                   ', 27424, 16918, 1)],</w:t>
      </w:r>
    </w:p>
    <w:p w14:paraId="5B97D468" w14:textId="77777777" w:rsidR="00F23B90" w:rsidRDefault="00F23B90" w:rsidP="000E5536">
      <w:pPr>
        <w:pStyle w:val="BodyText2"/>
      </w:pPr>
      <w:r>
        <w:t xml:space="preserve">      dtype=[('f0', '|S50'), ('f1', '&lt;i8'), ('f2', '&lt;i8'), ('f3', '&lt;i8')])</w:t>
      </w:r>
    </w:p>
    <w:p w14:paraId="6ABC7857" w14:textId="77777777" w:rsidR="00F23B90" w:rsidRDefault="00F23B90" w:rsidP="000E5536">
      <w:pPr>
        <w:pStyle w:val="BodyText"/>
      </w:pPr>
      <w:r>
        <w:t>&gt;&gt;&gt; records=numpy.array(rows)</w:t>
      </w:r>
    </w:p>
    <w:p w14:paraId="5B618449" w14:textId="77777777" w:rsidR="00F23B90" w:rsidRDefault="00F23B90" w:rsidP="000E5536">
      <w:pPr>
        <w:pStyle w:val="BodyText"/>
      </w:pPr>
      <w:r>
        <w:t>&gt;&gt;&gt; records</w:t>
      </w:r>
    </w:p>
    <w:p w14:paraId="471CC6D3" w14:textId="77777777" w:rsidR="00F23B90" w:rsidRDefault="00F23B90" w:rsidP="000E5536">
      <w:pPr>
        <w:pStyle w:val="BodyText"/>
      </w:pPr>
      <w:r>
        <w:t>array([['132321321023331                                   ', '27471',</w:t>
      </w:r>
    </w:p>
    <w:p w14:paraId="3604727B" w14:textId="77777777" w:rsidR="00F23B90" w:rsidRDefault="00F23B90" w:rsidP="000E5536">
      <w:pPr>
        <w:pStyle w:val="BodyText"/>
      </w:pPr>
      <w:r>
        <w:t xml:space="preserve">        '16993', '1'],</w:t>
      </w:r>
    </w:p>
    <w:p w14:paraId="63A8ACC0" w14:textId="77777777" w:rsidR="00F23B90" w:rsidRDefault="00F23B90" w:rsidP="000E5536">
      <w:pPr>
        <w:pStyle w:val="BodyText"/>
      </w:pPr>
      <w:r>
        <w:t xml:space="preserve">       ['132321321023332                                   ', '27470',</w:t>
      </w:r>
    </w:p>
    <w:p w14:paraId="58F83A4F" w14:textId="77777777" w:rsidR="00F23B90" w:rsidRDefault="00F23B90" w:rsidP="000E5536">
      <w:pPr>
        <w:pStyle w:val="BodyText"/>
      </w:pPr>
      <w:r>
        <w:t xml:space="preserve">        '16992', '1'],</w:t>
      </w:r>
    </w:p>
    <w:p w14:paraId="45E1CC81" w14:textId="77777777" w:rsidR="00F23B90" w:rsidRDefault="00F23B90" w:rsidP="000E5536">
      <w:pPr>
        <w:pStyle w:val="BodyText"/>
      </w:pPr>
      <w:r>
        <w:t xml:space="preserve">       ['132321321023333                                   ', '27471',</w:t>
      </w:r>
    </w:p>
    <w:p w14:paraId="026F489C" w14:textId="77777777" w:rsidR="00F23B90" w:rsidRDefault="00F23B90" w:rsidP="000E5536">
      <w:pPr>
        <w:pStyle w:val="BodyText"/>
      </w:pPr>
      <w:r>
        <w:t xml:space="preserve">        '16992', '1'],</w:t>
      </w:r>
    </w:p>
    <w:p w14:paraId="024130B0" w14:textId="77777777" w:rsidR="00F23B90" w:rsidRDefault="00F23B90" w:rsidP="000E5536">
      <w:pPr>
        <w:pStyle w:val="BodyText"/>
      </w:pPr>
      <w:r>
        <w:t xml:space="preserve">       ...,</w:t>
      </w:r>
    </w:p>
    <w:p w14:paraId="19F58345" w14:textId="77777777" w:rsidR="00F23B90" w:rsidRDefault="00F23B90" w:rsidP="000E5536">
      <w:pPr>
        <w:pStyle w:val="BodyText"/>
      </w:pPr>
      <w:r>
        <w:t xml:space="preserve">       ['132321322302000                                   ', '27424',</w:t>
      </w:r>
    </w:p>
    <w:p w14:paraId="7AB9A26F" w14:textId="77777777" w:rsidR="00F23B90" w:rsidRDefault="00F23B90" w:rsidP="000E5536">
      <w:pPr>
        <w:pStyle w:val="BodyText"/>
      </w:pPr>
      <w:r>
        <w:t xml:space="preserve">        '16919', '1'],</w:t>
      </w:r>
    </w:p>
    <w:p w14:paraId="3E9973A1" w14:textId="77777777" w:rsidR="00F23B90" w:rsidRDefault="00F23B90" w:rsidP="000E5536">
      <w:pPr>
        <w:pStyle w:val="BodyText"/>
      </w:pPr>
      <w:r>
        <w:t xml:space="preserve">       ['132321322302001                                   ', '27425',</w:t>
      </w:r>
    </w:p>
    <w:p w14:paraId="1FF5C021" w14:textId="77777777" w:rsidR="00F23B90" w:rsidRDefault="00F23B90" w:rsidP="000E5536">
      <w:pPr>
        <w:pStyle w:val="BodyText"/>
      </w:pPr>
      <w:r>
        <w:t xml:space="preserve">        '16919', '1'],</w:t>
      </w:r>
    </w:p>
    <w:p w14:paraId="31D88742" w14:textId="77777777" w:rsidR="00F23B90" w:rsidRDefault="00F23B90" w:rsidP="000E5536">
      <w:pPr>
        <w:pStyle w:val="BodyText"/>
      </w:pPr>
      <w:r>
        <w:t xml:space="preserve">       ['132321322302002                                   ', '27424',</w:t>
      </w:r>
    </w:p>
    <w:p w14:paraId="5AC9BD93" w14:textId="77777777" w:rsidR="00F23B90" w:rsidRDefault="00F23B90" w:rsidP="000E5536">
      <w:pPr>
        <w:pStyle w:val="BodyText"/>
      </w:pPr>
      <w:r>
        <w:t xml:space="preserve">        '16918', '1']],</w:t>
      </w:r>
    </w:p>
    <w:p w14:paraId="087A9F00" w14:textId="77777777" w:rsidR="00F23B90" w:rsidRDefault="00F23B90" w:rsidP="000E5536">
      <w:pPr>
        <w:pStyle w:val="BodyText2"/>
      </w:pPr>
      <w:r>
        <w:t xml:space="preserve">      dtype='|S50')</w:t>
      </w:r>
    </w:p>
    <w:p w14:paraId="63327A5F" w14:textId="77777777" w:rsidR="00F23B90" w:rsidRDefault="00F23B90" w:rsidP="000E5536">
      <w:pPr>
        <w:pStyle w:val="BodyText"/>
      </w:pPr>
      <w:r>
        <w:t>&gt;&gt;&gt; cur.execute("SELECT tx,ty,count FROM public.pilotspeciesdatastatistics WHERE tx&gt;27400 and tx&lt;27500 and ty&gt;16900 and ty&lt;17000")</w:t>
      </w:r>
    </w:p>
    <w:p w14:paraId="228D7145" w14:textId="77777777" w:rsidR="00F23B90" w:rsidRDefault="00F23B90" w:rsidP="000E5536">
      <w:pPr>
        <w:pStyle w:val="BodyText"/>
      </w:pPr>
      <w:r>
        <w:t>&gt;&gt;&gt; rows=cur.fetchall()</w:t>
      </w:r>
    </w:p>
    <w:p w14:paraId="273F26FB" w14:textId="77777777" w:rsidR="00F23B90" w:rsidRDefault="00F23B90" w:rsidP="000E5536">
      <w:pPr>
        <w:pStyle w:val="BodyText"/>
      </w:pPr>
      <w:r>
        <w:t>&gt;&gt;&gt; records=numpy.transpose(numpy.array(rows))</w:t>
      </w:r>
    </w:p>
    <w:p w14:paraId="3CC72687" w14:textId="77777777" w:rsidR="00F23B90" w:rsidRDefault="00F23B90" w:rsidP="000E5536">
      <w:pPr>
        <w:pStyle w:val="BodyText"/>
      </w:pPr>
      <w:r>
        <w:t>&gt;&gt;&gt; records</w:t>
      </w:r>
    </w:p>
    <w:p w14:paraId="3F1DDD7D" w14:textId="77777777" w:rsidR="00F23B90" w:rsidRDefault="00F23B90" w:rsidP="000E5536">
      <w:pPr>
        <w:pStyle w:val="BodyText"/>
      </w:pPr>
      <w:r>
        <w:t>array([[27471, 27470, 27471, ..., 27424, 27425, 27424],</w:t>
      </w:r>
    </w:p>
    <w:p w14:paraId="77C6D315" w14:textId="77777777" w:rsidR="00F23B90" w:rsidRDefault="00F23B90" w:rsidP="000E5536">
      <w:pPr>
        <w:pStyle w:val="BodyText"/>
      </w:pPr>
      <w:r>
        <w:t xml:space="preserve">       [16993, 16992, 16992, ..., 16919, 16919, 16918],</w:t>
      </w:r>
    </w:p>
    <w:p w14:paraId="219CC232" w14:textId="77777777" w:rsidR="00F23B90" w:rsidRDefault="00F23B90" w:rsidP="000E5536">
      <w:pPr>
        <w:pStyle w:val="BodyText"/>
      </w:pPr>
      <w:r>
        <w:t xml:space="preserve">       [    1,     1,     1, ...,     1,     1,     1]])</w:t>
      </w:r>
    </w:p>
    <w:p w14:paraId="15D2AB7E" w14:textId="77777777" w:rsidR="00F23B90" w:rsidRDefault="00F23B90" w:rsidP="000E5536">
      <w:pPr>
        <w:pStyle w:val="BodyText"/>
      </w:pPr>
      <w:r>
        <w:t>&gt;&gt;&gt; import cPickle</w:t>
      </w:r>
    </w:p>
    <w:p w14:paraId="4E09C482" w14:textId="77777777" w:rsidR="00F23B90" w:rsidRDefault="00F23B90" w:rsidP="000E5536">
      <w:pPr>
        <w:pStyle w:val="BodyText"/>
      </w:pPr>
      <w:r>
        <w:t>&gt;&gt;&gt; f = open(r"D:\GIS Data\Andrew\SpeciesRichness.npy",'wb') #write the ndarray out to file</w:t>
      </w:r>
    </w:p>
    <w:p w14:paraId="67C490DB" w14:textId="77777777" w:rsidR="00F23B90" w:rsidRDefault="00F23B90" w:rsidP="000E5536">
      <w:pPr>
        <w:pStyle w:val="BodyText"/>
      </w:pPr>
      <w:r>
        <w:t>&gt;&gt;&gt; cPickle.dump(outputArr, f, protocol=2)</w:t>
      </w:r>
    </w:p>
    <w:p w14:paraId="7AF61565" w14:textId="77777777" w:rsidR="00F23B90" w:rsidRDefault="00F23B90" w:rsidP="000E5536">
      <w:pPr>
        <w:pStyle w:val="BodyText2"/>
      </w:pPr>
      <w:r>
        <w:t xml:space="preserve">&gt;&gt;&gt; f.close() </w:t>
      </w:r>
    </w:p>
    <w:p w14:paraId="4D9FBCDA" w14:textId="77777777" w:rsidR="00F23B90" w:rsidRDefault="00F23B90" w:rsidP="000E5536">
      <w:pPr>
        <w:pStyle w:val="BodyText"/>
      </w:pPr>
      <w:r>
        <w:t>When it writes files in python it writes to '/home/webuser/' by default. We need to change this to the 'srv\www\htdocs\eSpecies\' folder. This works:</w:t>
      </w:r>
    </w:p>
    <w:p w14:paraId="041CC619" w14:textId="77777777" w:rsidR="00F23B90" w:rsidRDefault="00F23B90" w:rsidP="000E5536">
      <w:pPr>
        <w:pStyle w:val="BodyText2"/>
      </w:pPr>
      <w:r>
        <w:lastRenderedPageBreak/>
        <w:t>f = open("/srv/www/htdocs/eSpecies/SpeciesRichness.npy",'wb')</w:t>
      </w:r>
    </w:p>
    <w:p w14:paraId="5EE86AD2" w14:textId="77777777" w:rsidR="00F23B90" w:rsidRDefault="00F23B90" w:rsidP="000E5536">
      <w:pPr>
        <w:pStyle w:val="BodyText2"/>
      </w:pPr>
      <w:r>
        <w:t>BUT YOU CANNOT WRITE FILES WHEN THE PYTHON CODE IS RUNNING AS A REST SERVICE! Must be a permissions issue.</w:t>
      </w:r>
    </w:p>
    <w:p w14:paraId="1556EDE8" w14:textId="77777777" w:rsidR="00F23B90" w:rsidRDefault="00F23B90" w:rsidP="000E5536">
      <w:pPr>
        <w:pStyle w:val="BodyText2"/>
      </w:pPr>
      <w:r>
        <w:t>For the server log file i am writing to ../../var/tmp/log/server.log on the eHabitat machine</w:t>
      </w:r>
    </w:p>
    <w:p w14:paraId="42F19B2C" w14:textId="77777777" w:rsidR="00F23B90" w:rsidRDefault="00F23B90" w:rsidP="000E5536">
      <w:pPr>
        <w:pStyle w:val="BodyText"/>
      </w:pPr>
      <w:r>
        <w:t>Apache user is 'wwwrun'</w:t>
      </w:r>
    </w:p>
    <w:p w14:paraId="49DAC22C" w14:textId="77777777" w:rsidR="00F23B90" w:rsidRDefault="00F23B90" w:rsidP="000E5536">
      <w:pPr>
        <w:pStyle w:val="BodyText2"/>
      </w:pPr>
      <w:r>
        <w:t>the 9 digits in the permissions refer to owner, group, others and the rwx are read write and execute - so write to tmp</w:t>
      </w:r>
    </w:p>
    <w:p w14:paraId="6857EDFF" w14:textId="77777777" w:rsidR="00F23B90" w:rsidRDefault="00F23B90" w:rsidP="000E5536">
      <w:pPr>
        <w:pStyle w:val="BodyText"/>
      </w:pPr>
      <w:r>
        <w:t>Creating the richness on the fly using a query:</w:t>
      </w:r>
    </w:p>
    <w:p w14:paraId="10522B94" w14:textId="77777777" w:rsidR="00F23B90" w:rsidRDefault="00F23B90" w:rsidP="000E5536">
      <w:pPr>
        <w:pStyle w:val="BodyText"/>
      </w:pPr>
      <w:r>
        <w:t>SELECT pilotspeciesdata.quadkey, count(pilotspeciesdata.speciesid) FROM public.pilotspeciesdata group by quadkey</w:t>
      </w:r>
    </w:p>
    <w:p w14:paraId="3B5E7B5F" w14:textId="77777777" w:rsidR="00F23B90" w:rsidRDefault="00F23B90" w:rsidP="000E5536">
      <w:pPr>
        <w:pStyle w:val="BodyText2"/>
      </w:pPr>
      <w:r>
        <w:t>error- out of memory for query results</w:t>
      </w:r>
    </w:p>
    <w:p w14:paraId="32AFC49A" w14:textId="77777777" w:rsidR="00F23B90" w:rsidRDefault="00F23B90" w:rsidP="000E5536">
      <w:pPr>
        <w:pStyle w:val="BodyText"/>
      </w:pPr>
      <w:r>
        <w:t>Creating the richness table in durga:</w:t>
      </w:r>
    </w:p>
    <w:p w14:paraId="1C1620AA" w14:textId="77777777" w:rsidR="00F23B90" w:rsidRDefault="00F23B90" w:rsidP="000E5536">
      <w:pPr>
        <w:pStyle w:val="BodyText"/>
      </w:pPr>
      <w:r>
        <w:t>CREATE TABLE public.speciesrichness</w:t>
      </w:r>
    </w:p>
    <w:p w14:paraId="17EFCFA2" w14:textId="77777777" w:rsidR="00F23B90" w:rsidRDefault="00F23B90" w:rsidP="000E5536">
      <w:pPr>
        <w:pStyle w:val="BodyText"/>
      </w:pPr>
      <w:r>
        <w:t>(</w:t>
      </w:r>
    </w:p>
    <w:p w14:paraId="65FD4454" w14:textId="77777777" w:rsidR="00F23B90" w:rsidRDefault="00F23B90" w:rsidP="000E5536">
      <w:pPr>
        <w:pStyle w:val="BodyText"/>
      </w:pPr>
      <w:r>
        <w:t xml:space="preserve">  quadkey character(15),</w:t>
      </w:r>
    </w:p>
    <w:p w14:paraId="4033397C" w14:textId="77777777" w:rsidR="00F23B90" w:rsidRDefault="00F23B90" w:rsidP="000E5536">
      <w:pPr>
        <w:pStyle w:val="BodyText"/>
      </w:pPr>
      <w:r>
        <w:t xml:space="preserve">  tx smallint,</w:t>
      </w:r>
    </w:p>
    <w:p w14:paraId="08312444" w14:textId="77777777" w:rsidR="00F23B90" w:rsidRDefault="00F23B90" w:rsidP="000E5536">
      <w:pPr>
        <w:pStyle w:val="BodyText"/>
      </w:pPr>
      <w:r>
        <w:t xml:space="preserve">  ty smallint,</w:t>
      </w:r>
    </w:p>
    <w:p w14:paraId="6048EC7D" w14:textId="77777777" w:rsidR="00F23B90" w:rsidRDefault="00F23B90" w:rsidP="000E5536">
      <w:pPr>
        <w:pStyle w:val="BodyText"/>
      </w:pPr>
      <w:r>
        <w:t xml:space="preserve">  z integer</w:t>
      </w:r>
    </w:p>
    <w:p w14:paraId="68A5628E" w14:textId="77777777" w:rsidR="00F23B90" w:rsidRDefault="00F23B90" w:rsidP="000E5536">
      <w:pPr>
        <w:pStyle w:val="BodyText"/>
      </w:pPr>
      <w:r>
        <w:t>)</w:t>
      </w:r>
    </w:p>
    <w:p w14:paraId="2BC2D80D" w14:textId="77777777" w:rsidR="00F23B90" w:rsidRDefault="00F23B90" w:rsidP="000E5536">
      <w:pPr>
        <w:pStyle w:val="BodyText"/>
      </w:pPr>
      <w:r>
        <w:t>WITH (</w:t>
      </w:r>
    </w:p>
    <w:p w14:paraId="6CE724DD" w14:textId="77777777" w:rsidR="00F23B90" w:rsidRDefault="00F23B90" w:rsidP="000E5536">
      <w:pPr>
        <w:pStyle w:val="BodyText"/>
      </w:pPr>
      <w:r>
        <w:t xml:space="preserve">  OIDS=FALSE</w:t>
      </w:r>
    </w:p>
    <w:p w14:paraId="7A7E30B0" w14:textId="77777777" w:rsidR="00F23B90" w:rsidRDefault="00F23B90" w:rsidP="000E5536">
      <w:pPr>
        <w:pStyle w:val="BodyText"/>
      </w:pPr>
      <w:r>
        <w:t>);</w:t>
      </w:r>
    </w:p>
    <w:p w14:paraId="561EBA42" w14:textId="77777777" w:rsidR="00F23B90" w:rsidRDefault="00F23B90" w:rsidP="000E5536">
      <w:pPr>
        <w:pStyle w:val="BodyText"/>
      </w:pPr>
      <w:r>
        <w:t>ALTER TABLE public.speciesrichness OWNER TO usrdopa;</w:t>
      </w:r>
    </w:p>
    <w:p w14:paraId="73DC6C96" w14:textId="77777777" w:rsidR="00F23B90" w:rsidRDefault="00F23B90" w:rsidP="000E5536">
      <w:pPr>
        <w:pStyle w:val="BodyText"/>
      </w:pPr>
      <w:r>
        <w:t>insert into speciesrichness (SELECT quadkey, tx, ty, count(objid) as z</w:t>
      </w:r>
    </w:p>
    <w:p w14:paraId="6A3EA4EF" w14:textId="77777777" w:rsidR="00F23B90" w:rsidRDefault="00F23B90" w:rsidP="000E5536">
      <w:pPr>
        <w:pStyle w:val="BodyText"/>
      </w:pPr>
      <w:r>
        <w:t xml:space="preserve">  FROM public.quadkeydata</w:t>
      </w:r>
    </w:p>
    <w:p w14:paraId="004A5B24" w14:textId="77777777" w:rsidR="00F23B90" w:rsidRDefault="00F23B90" w:rsidP="000E5536">
      <w:pPr>
        <w:pStyle w:val="BodyText"/>
      </w:pPr>
      <w:r>
        <w:t xml:space="preserve">  WHERE typeid=1</w:t>
      </w:r>
    </w:p>
    <w:p w14:paraId="3F972049" w14:textId="77777777" w:rsidR="00F23B90" w:rsidRDefault="00F23B90" w:rsidP="000E5536">
      <w:pPr>
        <w:pStyle w:val="BodyText2"/>
      </w:pPr>
      <w:r>
        <w:t xml:space="preserve">  group by quadkey,tx,ty)</w:t>
      </w:r>
    </w:p>
    <w:p w14:paraId="23BE70CE" w14:textId="77777777" w:rsidR="00F23B90" w:rsidRDefault="00F23B90" w:rsidP="000E5536">
      <w:pPr>
        <w:pStyle w:val="BodyText"/>
      </w:pPr>
      <w:r>
        <w:t>Query returned successfully: 62022781 rows affected, 1844332 ms execution time - this is 30 minutes! - but this was before i added the indexes!!!</w:t>
      </w:r>
    </w:p>
    <w:p w14:paraId="5BFA605B" w14:textId="77777777" w:rsidR="00F23B90" w:rsidRDefault="00F23B90" w:rsidP="000E5536">
      <w:pPr>
        <w:pStyle w:val="BodyText"/>
      </w:pPr>
      <w:r>
        <w:t>redoing with all of the data for s africa is taking a lot longer</w:t>
      </w:r>
    </w:p>
    <w:p w14:paraId="2F4F74E0" w14:textId="77777777" w:rsidR="00F23B90" w:rsidRDefault="00F23B90" w:rsidP="000E5536">
      <w:pPr>
        <w:pStyle w:val="BodyText2"/>
      </w:pPr>
      <w:r>
        <w:t>Query returned successfully: 62022781 rows affected, 3279697 ms execution time.</w:t>
      </w:r>
    </w:p>
    <w:p w14:paraId="16438BD8" w14:textId="77777777" w:rsidR="00F23B90" w:rsidRDefault="00F23B90" w:rsidP="000E5536">
      <w:pPr>
        <w:pStyle w:val="BodyText2"/>
      </w:pPr>
      <w:r>
        <w:t>Using a number for the speciesid seems to be slower than a string - so adding a string column to see if it is any quicker</w:t>
      </w:r>
    </w:p>
    <w:p w14:paraId="3858A879" w14:textId="77777777" w:rsidR="00F23B90" w:rsidRDefault="00F23B90" w:rsidP="000E5536">
      <w:pPr>
        <w:pStyle w:val="Heading6"/>
      </w:pPr>
      <w:bookmarkStart w:id="36" w:name="_Toc315774564"/>
      <w:r>
        <w:t>Bird data for Borneo test area</w:t>
      </w:r>
      <w:bookmarkEnd w:id="36"/>
    </w:p>
    <w:p w14:paraId="3C43FCFA" w14:textId="77777777" w:rsidR="00F23B90" w:rsidRDefault="00F23B90" w:rsidP="000E5536">
      <w:pPr>
        <w:pStyle w:val="BodyText"/>
      </w:pPr>
      <w:r>
        <w:t xml:space="preserve">The data for Borneo cannot be put in because there is no more disk space on durga! </w:t>
      </w:r>
    </w:p>
    <w:p w14:paraId="174CE68D" w14:textId="77777777" w:rsidR="00F23B90" w:rsidRDefault="00F23B90" w:rsidP="000E5536">
      <w:pPr>
        <w:pStyle w:val="BodyText2"/>
      </w:pPr>
      <w:r>
        <w:t>So we have deleted the quadkeydata for s africa and i am running a vacuum full on it. Started at 4pm on 15/12/11 - think it finished at 12pm on 21/12/11 after 6 days!</w:t>
      </w:r>
    </w:p>
    <w:p w14:paraId="7C357FFE" w14:textId="77777777" w:rsidR="00F23B90" w:rsidRDefault="00F23B90" w:rsidP="000E5536">
      <w:pPr>
        <w:pStyle w:val="Heading7"/>
      </w:pPr>
      <w:bookmarkStart w:id="37" w:name="_Toc315774565"/>
      <w:r>
        <w:t>Creating the numpy files</w:t>
      </w:r>
      <w:bookmarkEnd w:id="37"/>
    </w:p>
    <w:p w14:paraId="2B7C2C22" w14:textId="77777777" w:rsidR="00F23B90" w:rsidRDefault="00F23B90" w:rsidP="000E5536">
      <w:pPr>
        <w:pStyle w:val="BodyText"/>
      </w:pPr>
      <w:r>
        <w:t>0. Put the features into durga using FME</w:t>
      </w:r>
    </w:p>
    <w:p w14:paraId="55B5EDBD" w14:textId="77777777" w:rsidR="00F23B90" w:rsidRDefault="00F23B90" w:rsidP="000E5536">
      <w:pPr>
        <w:pStyle w:val="BodyText"/>
      </w:pPr>
      <w:r>
        <w:t>1. Logon to cruise using Putty (using cottaan and usual password)</w:t>
      </w:r>
    </w:p>
    <w:p w14:paraId="3F6E6040" w14:textId="77777777" w:rsidR="00F23B90" w:rsidRDefault="00F23B90" w:rsidP="000E5536">
      <w:pPr>
        <w:pStyle w:val="BodyText"/>
      </w:pPr>
      <w:r>
        <w:t>2. Create the folder where the npy files are going to go</w:t>
      </w:r>
    </w:p>
    <w:p w14:paraId="086F4302" w14:textId="77777777" w:rsidR="00F23B90" w:rsidRDefault="00F23B90" w:rsidP="000E5536">
      <w:pPr>
        <w:pStyle w:val="BodyText2"/>
      </w:pPr>
      <w:r>
        <w:t>3. Run the python code - REMEMBER TO UPDATE THE FEATURE CLASS NAMES IN THE gdal_species_raster2.py file in the getSpecies method (sql = "select geodb_oid,presence as z_value,geom from birdsborneo where id_no='%s'" % spatialObjId)</w:t>
      </w:r>
    </w:p>
    <w:p w14:paraId="2F6A4958" w14:textId="77777777" w:rsidR="00F23B90" w:rsidRDefault="00F23B90" w:rsidP="00D96B97">
      <w:pPr>
        <w:pStyle w:val="Unix"/>
      </w:pPr>
      <w:r>
        <w:t>python gdal_mp.py -t species -d sabah -e 12930895.7314,468048.2508,13168668.1730,710410.2565</w:t>
      </w:r>
    </w:p>
    <w:p w14:paraId="1B8C6F7E" w14:textId="77777777" w:rsidR="00F23B90" w:rsidRDefault="00F23B90" w:rsidP="00D96B97">
      <w:pPr>
        <w:pStyle w:val="Unix"/>
      </w:pPr>
      <w:r>
        <w:t>python gdal_mp.py -t species -d borneo -e 12114000,-468600,13278500,787000</w:t>
      </w:r>
    </w:p>
    <w:p w14:paraId="759DE2ED" w14:textId="77777777" w:rsidR="00F23B90" w:rsidRDefault="00F23B90" w:rsidP="00D96B97">
      <w:pPr>
        <w:pStyle w:val="Unix"/>
      </w:pPr>
    </w:p>
    <w:p w14:paraId="45179A1B" w14:textId="77777777" w:rsidR="00F23B90" w:rsidRDefault="00F23B90" w:rsidP="00D96B97">
      <w:pPr>
        <w:pStyle w:val="Unix"/>
      </w:pPr>
      <w:r>
        <w:t>cottaan@cruise:~/code&gt; python gdal_mp.py -t species -d borneo -e Banggi</w:t>
      </w:r>
    </w:p>
    <w:p w14:paraId="357FC8F6" w14:textId="77777777" w:rsidR="00F23B90" w:rsidRDefault="00F23B90" w:rsidP="00D96B97">
      <w:pPr>
        <w:pStyle w:val="Unix"/>
      </w:pPr>
      <w:r>
        <w:t>Overall start:  1332937356.79</w:t>
      </w:r>
    </w:p>
    <w:p w14:paraId="024D6654" w14:textId="77777777" w:rsidR="00F23B90" w:rsidRDefault="00F23B90" w:rsidP="00D96B97">
      <w:pPr>
        <w:pStyle w:val="Unix"/>
      </w:pPr>
      <w:r>
        <w:t>savePath: /net/depp/exports/homes/cottaan/data/species/borneo</w:t>
      </w:r>
    </w:p>
    <w:p w14:paraId="6E5B59A3" w14:textId="77777777" w:rsidR="00F23B90" w:rsidRDefault="00F23B90" w:rsidP="00D96B97">
      <w:pPr>
        <w:pStyle w:val="Unix"/>
      </w:pPr>
      <w:r>
        <w:t>SELECT xmin(foo.region),xmax(foo.region),ymin(foo.region),ymax(foo.region) from (select box3d(ST_SetSRID(makebox2d(PointFromText('POINT(117.052 7.102)', 3857),PointFromText('POINT(117.321 7.38)', 3857))::box2d,3857)) as region) as foo</w:t>
      </w:r>
    </w:p>
    <w:p w14:paraId="418ABA1A" w14:textId="77777777" w:rsidR="00F23B90" w:rsidRDefault="00F23B90" w:rsidP="00D96B97">
      <w:pPr>
        <w:pStyle w:val="Unix"/>
      </w:pPr>
      <w:r>
        <w:t>SELECT id_no::int FROM species WHERE id_no != ' ' AND geom &amp;&amp; ST_SetSRID(makebox2d(PointFromText('POINT(117.052 7.102)', 3857),PointFromText('POINT(117.321 7.38)', 3857))::box2d,3857) GROUP BY id_no</w:t>
      </w:r>
    </w:p>
    <w:p w14:paraId="021259FB" w14:textId="77777777" w:rsidR="00F23B90" w:rsidRDefault="00F23B90" w:rsidP="00D96B97">
      <w:pPr>
        <w:pStyle w:val="Unix"/>
      </w:pPr>
      <w:r>
        <w:t>idlist: [15648, 133472, 133417, 133482, 133502, 161411, 133231, 39350, 161513, 133675, 133098, 41736, 5674, 165868, 40602, 133415, 23144, 63104, 132899, 44925, 63153, 44565, 178810, 187423, 178842, 155308, 41364, 3938</w:t>
      </w:r>
    </w:p>
    <w:p w14:paraId="1512A031" w14:textId="77777777" w:rsidR="00F23B90" w:rsidRDefault="00F23B90" w:rsidP="000E5536">
      <w:pPr>
        <w:pStyle w:val="BodyText2"/>
      </w:pPr>
      <w:r>
        <w:t>But for some reason when I did all 1020 species for Banggi all of the npygz files were 160kb?</w:t>
      </w:r>
    </w:p>
    <w:p w14:paraId="06983F83" w14:textId="77777777" w:rsidR="00F23B90" w:rsidRDefault="00F23B90" w:rsidP="000E5536">
      <w:pPr>
        <w:pStyle w:val="BodyText2"/>
      </w:pPr>
      <w:r>
        <w:t>For a list of species:</w:t>
      </w:r>
    </w:p>
    <w:p w14:paraId="19C9488D" w14:textId="77777777" w:rsidR="00F23B90" w:rsidRDefault="00F23B90" w:rsidP="00D96B97">
      <w:pPr>
        <w:pStyle w:val="Unix"/>
      </w:pPr>
      <w:r w:rsidRPr="00E4057D">
        <w:lastRenderedPageBreak/>
        <w:t>python gdal_mp.py -t species -d borneo -l 17975,132871,133031,133178,133319,133458,133616,161484,165852</w:t>
      </w:r>
    </w:p>
    <w:p w14:paraId="59F11965" w14:textId="77777777" w:rsidR="00F23B90" w:rsidRDefault="00F23B90" w:rsidP="000E5536">
      <w:pPr>
        <w:pStyle w:val="BodyText"/>
      </w:pPr>
      <w:r>
        <w:t>But realised that a lot of the records had null id_no - so updating them from the taxonomy table</w:t>
      </w:r>
    </w:p>
    <w:p w14:paraId="11681F2C" w14:textId="77777777" w:rsidR="00F23B90" w:rsidRDefault="00F23B90" w:rsidP="000E5536">
      <w:pPr>
        <w:pStyle w:val="BodyText2"/>
      </w:pPr>
      <w:r>
        <w:t xml:space="preserve">UPDATE birdsborneo SET id_no=speciestaxonomy.id_no FROM speciestaxonomy WHERE  speciestaxonomy.friendly_n=birdsborneo.binomial and birdsborneo.id_no =' ' </w:t>
      </w:r>
    </w:p>
    <w:p w14:paraId="6280888A" w14:textId="77777777" w:rsidR="00F23B90" w:rsidRDefault="00F23B90" w:rsidP="000E5536">
      <w:pPr>
        <w:pStyle w:val="BodyText"/>
      </w:pPr>
      <w:r>
        <w:t>it starts lots of processes and if you need to terminate the python you cant while the processes are running so you have to open a new cmd prompt session and kill them:</w:t>
      </w:r>
    </w:p>
    <w:p w14:paraId="780300C1" w14:textId="77777777" w:rsidR="00F23B90" w:rsidRDefault="00F23B90" w:rsidP="000E5536">
      <w:pPr>
        <w:pStyle w:val="BodyText"/>
      </w:pPr>
      <w:r>
        <w:tab/>
        <w:t>- in putty click the control menu and click Duplicate Session</w:t>
      </w:r>
    </w:p>
    <w:p w14:paraId="2640D829" w14:textId="77777777" w:rsidR="00F23B90" w:rsidRDefault="00F23B90" w:rsidP="000E5536">
      <w:pPr>
        <w:pStyle w:val="BodyText"/>
      </w:pPr>
      <w:r>
        <w:tab/>
        <w:t>- ps -fax | grep python   -to get a list of the processes that are running that are python</w:t>
      </w:r>
    </w:p>
    <w:p w14:paraId="20B1740A" w14:textId="77777777" w:rsidR="00F23B90" w:rsidRDefault="00F23B90" w:rsidP="000E5536">
      <w:pPr>
        <w:pStyle w:val="BodyText"/>
      </w:pPr>
      <w:r>
        <w:tab/>
      </w:r>
    </w:p>
    <w:p w14:paraId="52BD60A0" w14:textId="77777777" w:rsidR="00F23B90" w:rsidRDefault="00F23B90" w:rsidP="000E5536">
      <w:pPr>
        <w:pStyle w:val="BodyText"/>
      </w:pPr>
      <w:r>
        <w:t>21131 pts/1    Sl+    0:00  |           \_ python code/gdal_mp.py -t species -d sabah -e 12930895.7314,468048.2508,13168668.1730,710410.2565</w:t>
      </w:r>
    </w:p>
    <w:p w14:paraId="4630AE6B" w14:textId="77777777" w:rsidR="00F23B90" w:rsidRDefault="00F23B90" w:rsidP="000E5536">
      <w:pPr>
        <w:pStyle w:val="BodyText"/>
      </w:pPr>
      <w:r>
        <w:t>21132 pts/1    Z+     0:00  |               \_ [python] &lt;defunct&gt;</w:t>
      </w:r>
    </w:p>
    <w:p w14:paraId="54A025F9" w14:textId="77777777" w:rsidR="00F23B90" w:rsidRDefault="00F23B90" w:rsidP="000E5536">
      <w:pPr>
        <w:pStyle w:val="BodyText"/>
      </w:pPr>
      <w:r>
        <w:t>21133 pts/1    Z+     0:00  |               \_ [python] &lt;defunct&gt;</w:t>
      </w:r>
    </w:p>
    <w:p w14:paraId="1EDD98E7" w14:textId="77777777" w:rsidR="00F23B90" w:rsidRDefault="00F23B90" w:rsidP="000E5536">
      <w:pPr>
        <w:pStyle w:val="BodyText"/>
      </w:pPr>
      <w:r>
        <w:t>21134 pts/1    Z+     0:00  |               \_ [python] &lt;defunct&gt;</w:t>
      </w:r>
    </w:p>
    <w:p w14:paraId="363F886C" w14:textId="77777777" w:rsidR="00F23B90" w:rsidRDefault="00F23B90" w:rsidP="000E5536">
      <w:pPr>
        <w:pStyle w:val="BodyText"/>
      </w:pPr>
      <w:r>
        <w:t>21135 pts/1    Z+     0:00  |               \_ [python] &lt;defunct&gt;</w:t>
      </w:r>
    </w:p>
    <w:p w14:paraId="3E615B0B" w14:textId="77777777" w:rsidR="00F23B90" w:rsidRDefault="00F23B90" w:rsidP="000E5536">
      <w:pPr>
        <w:pStyle w:val="BodyText"/>
      </w:pPr>
      <w:r>
        <w:t>21136 pts/1    Z+     0:00  |               \_ [python] &lt;defunct&gt;</w:t>
      </w:r>
    </w:p>
    <w:p w14:paraId="37EE9D99" w14:textId="77777777" w:rsidR="00F23B90" w:rsidRDefault="00F23B90" w:rsidP="000E5536">
      <w:pPr>
        <w:pStyle w:val="BodyText"/>
      </w:pPr>
      <w:r>
        <w:t>21137 pts/1    Z+     0:00  |               \_ [python] &lt;defunct&gt;</w:t>
      </w:r>
    </w:p>
    <w:p w14:paraId="5820BFF0" w14:textId="77777777" w:rsidR="00F23B90" w:rsidRDefault="00F23B90" w:rsidP="000E5536">
      <w:pPr>
        <w:pStyle w:val="BodyText"/>
      </w:pPr>
      <w:r>
        <w:t>21138 pts/1    Z+     0:00  |               \_ [python] &lt;defunct&gt;</w:t>
      </w:r>
    </w:p>
    <w:p w14:paraId="7B702D5B" w14:textId="77777777" w:rsidR="00F23B90" w:rsidRDefault="00F23B90" w:rsidP="000E5536">
      <w:pPr>
        <w:pStyle w:val="BodyText"/>
      </w:pPr>
      <w:r>
        <w:t>21139 pts/1    Z+     0:00  |               \_ [python] &lt;defunct&gt;</w:t>
      </w:r>
    </w:p>
    <w:p w14:paraId="1988EDBA" w14:textId="77777777" w:rsidR="00F23B90" w:rsidRDefault="00F23B90" w:rsidP="000E5536">
      <w:pPr>
        <w:pStyle w:val="BodyText"/>
      </w:pPr>
      <w:r>
        <w:t>21140 pts/1    Z+     0:00  |               \_ [python] &lt;defunct&gt;</w:t>
      </w:r>
    </w:p>
    <w:p w14:paraId="3514C12D" w14:textId="77777777" w:rsidR="00F23B90" w:rsidRDefault="00F23B90" w:rsidP="000E5536">
      <w:pPr>
        <w:pStyle w:val="BodyText"/>
      </w:pPr>
      <w:r>
        <w:t>21141 pts/1    Z+     0:00  |               \_ [python] &lt;defunct&gt;</w:t>
      </w:r>
    </w:p>
    <w:p w14:paraId="7843B58F" w14:textId="77777777" w:rsidR="00F23B90" w:rsidRDefault="00F23B90" w:rsidP="000E5536">
      <w:pPr>
        <w:pStyle w:val="BodyText"/>
      </w:pPr>
      <w:r>
        <w:t>21142 pts/1    Z+     0:00  |               \_ [python] &lt;defunct&gt;</w:t>
      </w:r>
    </w:p>
    <w:p w14:paraId="58992376" w14:textId="77777777" w:rsidR="00F23B90" w:rsidRDefault="00F23B90" w:rsidP="000E5536">
      <w:pPr>
        <w:pStyle w:val="BodyText"/>
      </w:pPr>
      <w:r>
        <w:t>21143 pts/1    Z+     0:00  |               \_ [python] &lt;defunct&gt;</w:t>
      </w:r>
    </w:p>
    <w:p w14:paraId="05F25118" w14:textId="77777777" w:rsidR="00F23B90" w:rsidRDefault="00F23B90" w:rsidP="000E5536">
      <w:pPr>
        <w:pStyle w:val="BodyText"/>
      </w:pPr>
      <w:r>
        <w:t>21144 pts/1    Z+     0:00  |               \_ [python] &lt;defunct&gt;</w:t>
      </w:r>
    </w:p>
    <w:p w14:paraId="3C1DB66C" w14:textId="77777777" w:rsidR="00F23B90" w:rsidRDefault="00F23B90" w:rsidP="000E5536">
      <w:pPr>
        <w:pStyle w:val="BodyText"/>
      </w:pPr>
      <w:r>
        <w:t>21145 pts/1    Z+     0:00  |               \_ [python] &lt;defunct&gt;</w:t>
      </w:r>
    </w:p>
    <w:p w14:paraId="5AEC299F" w14:textId="77777777" w:rsidR="00F23B90" w:rsidRDefault="00F23B90" w:rsidP="000E5536">
      <w:pPr>
        <w:pStyle w:val="BodyText"/>
      </w:pPr>
      <w:r>
        <w:t>21146 pts/1    Z+     0:00  |               \_ [python] &lt;defunct&gt;</w:t>
      </w:r>
    </w:p>
    <w:p w14:paraId="3105912E" w14:textId="77777777" w:rsidR="00F23B90" w:rsidRDefault="00F23B90" w:rsidP="000E5536">
      <w:pPr>
        <w:pStyle w:val="BodyText"/>
      </w:pPr>
      <w:r>
        <w:t>21147 pts/1    Z+     0:00  |               \_ [python] &lt;defunct&gt;</w:t>
      </w:r>
    </w:p>
    <w:p w14:paraId="3D9F5213" w14:textId="77777777" w:rsidR="00F23B90" w:rsidRDefault="00F23B90" w:rsidP="000E5536">
      <w:pPr>
        <w:pStyle w:val="BodyText"/>
      </w:pPr>
      <w:r>
        <w:t>21150 pts/1    Z+     0:00  |               \_ [python] &lt;defunct&gt;</w:t>
      </w:r>
    </w:p>
    <w:p w14:paraId="241C7DDE" w14:textId="77777777" w:rsidR="00F23B90" w:rsidRDefault="00F23B90" w:rsidP="000E5536">
      <w:pPr>
        <w:pStyle w:val="BodyText2"/>
      </w:pPr>
      <w:r>
        <w:t>22319 pts/2    S+     0:00              \_ grep python</w:t>
      </w:r>
    </w:p>
    <w:p w14:paraId="741574C1" w14:textId="77777777" w:rsidR="00F23B90" w:rsidRDefault="00F23B90" w:rsidP="000E5536">
      <w:pPr>
        <w:pStyle w:val="BodyText"/>
      </w:pPr>
      <w:r>
        <w:t>Here we can see that the master process 21131 has started lots of child processes so if you kill the first process then it will kill all of the others:</w:t>
      </w:r>
    </w:p>
    <w:p w14:paraId="762CF869" w14:textId="77777777" w:rsidR="00F23B90" w:rsidRDefault="00F23B90" w:rsidP="000E5536">
      <w:pPr>
        <w:pStyle w:val="BodyText2"/>
      </w:pPr>
      <w:r>
        <w:tab/>
        <w:t>-</w:t>
      </w:r>
      <w:r>
        <w:tab/>
        <w:t>kill 21131</w:t>
      </w:r>
    </w:p>
    <w:p w14:paraId="3642CE5A" w14:textId="77777777" w:rsidR="00F23B90" w:rsidRDefault="00F23B90" w:rsidP="000E5536">
      <w:pPr>
        <w:pStyle w:val="BodyText2"/>
      </w:pPr>
      <w:r>
        <w:t>you can type 'top' and 1 to see all the processors in action</w:t>
      </w:r>
    </w:p>
    <w:p w14:paraId="3BF3366D" w14:textId="77777777" w:rsidR="00F23B90" w:rsidRDefault="00F23B90" w:rsidP="000E5536">
      <w:pPr>
        <w:pStyle w:val="BodyText"/>
      </w:pPr>
      <w:r>
        <w:t>For the 502 (there are actually 484 npygz files produced - some have no ID_NO) Sabah species it took 230s - this is 1 species per 0.458s. Dont forget this is only a 2x2 degree box.</w:t>
      </w:r>
    </w:p>
    <w:p w14:paraId="7C7BC45E" w14:textId="77777777" w:rsidR="00F23B90" w:rsidRDefault="00F23B90" w:rsidP="000E5536">
      <w:pPr>
        <w:pStyle w:val="BodyText"/>
      </w:pPr>
      <w:r>
        <w:t>Once this has run you can look at how much space it takes up using: du -sh</w:t>
      </w:r>
    </w:p>
    <w:p w14:paraId="33294302" w14:textId="77777777" w:rsidR="00F23B90" w:rsidRDefault="00F23B90" w:rsidP="000E5536">
      <w:pPr>
        <w:pStyle w:val="BodyText2"/>
      </w:pPr>
      <w:r>
        <w:t>For the Sabah species it says 2M. Dont forget this is only a 2x2 degree box.</w:t>
      </w:r>
    </w:p>
    <w:p w14:paraId="50FC7D1E" w14:textId="77777777" w:rsidR="00F23B90" w:rsidRDefault="00F23B90" w:rsidP="000E5536">
      <w:pPr>
        <w:pStyle w:val="BodyText"/>
      </w:pPr>
      <w:r>
        <w:t>For wildcat:</w:t>
      </w:r>
    </w:p>
    <w:p w14:paraId="0158B621" w14:textId="77777777" w:rsidR="00F23B90" w:rsidRDefault="00F23B90" w:rsidP="000E5536">
      <w:pPr>
        <w:pStyle w:val="BodyText"/>
      </w:pPr>
      <w:r>
        <w:t>1. Moved features from a layer with a definition expression for wild cat into durga</w:t>
      </w:r>
    </w:p>
    <w:p w14:paraId="434FB561" w14:textId="77777777" w:rsidR="00F23B90" w:rsidRDefault="00F23B90" w:rsidP="000E5536">
      <w:pPr>
        <w:pStyle w:val="BodyText"/>
      </w:pPr>
      <w:r>
        <w:t>2. Made a directory called wildcat</w:t>
      </w:r>
    </w:p>
    <w:p w14:paraId="63EE1637" w14:textId="77777777" w:rsidR="00F23B90" w:rsidRDefault="00F23B90" w:rsidP="000E5536">
      <w:pPr>
        <w:pStyle w:val="BodyText2"/>
      </w:pPr>
      <w:r>
        <w:t>python code/gdal_mp.py -t species -d wildcat</w:t>
      </w:r>
    </w:p>
    <w:p w14:paraId="3FD72854" w14:textId="77777777" w:rsidR="00F23B90" w:rsidRDefault="00F23B90" w:rsidP="000E5536">
      <w:pPr>
        <w:pStyle w:val="BodyText"/>
      </w:pPr>
      <w:r>
        <w:t>4. Run the code to count how many rows there will be (ask Michael for the code to iterate through the zipped pickle arrays)</w:t>
      </w:r>
    </w:p>
    <w:p w14:paraId="3C32EB05" w14:textId="77777777" w:rsidR="00F23B90" w:rsidRDefault="00F23B90" w:rsidP="000E5536">
      <w:pPr>
        <w:pStyle w:val="BodyText"/>
      </w:pPr>
      <w:r>
        <w:t>Need a zipped npy file that includes data for &gt;7000x7000 area so we will have more than one zipped pickled array. Use 8543.</w:t>
      </w:r>
    </w:p>
    <w:p w14:paraId="086EE3C1" w14:textId="77777777" w:rsidR="00F23B90" w:rsidRDefault="00F23B90" w:rsidP="000E5536">
      <w:pPr>
        <w:pStyle w:val="BodyText"/>
      </w:pPr>
      <w:r>
        <w:t>Use the code GetCellCountsZipped.py to iterate through the folder and get all of the cell counts:</w:t>
      </w:r>
    </w:p>
    <w:p w14:paraId="21241ACA" w14:textId="77777777" w:rsidR="00F23B90" w:rsidRDefault="00F23B90" w:rsidP="000E5536">
      <w:pPr>
        <w:pStyle w:val="BodyText"/>
      </w:pPr>
      <w:r>
        <w:t>python GetCellCountsZipped.py &gt;test.csv</w:t>
      </w:r>
    </w:p>
    <w:p w14:paraId="0124694A" w14:textId="77777777" w:rsidR="00F23B90" w:rsidRDefault="00F23B90" w:rsidP="000E5536">
      <w:pPr>
        <w:pStyle w:val="BodyText"/>
      </w:pPr>
      <w:r>
        <w:t>There are only 11,491,169 records for the study area in Sabah</w:t>
      </w:r>
    </w:p>
    <w:p w14:paraId="6CE7EE4F" w14:textId="77777777" w:rsidR="00F23B90" w:rsidRDefault="00F23B90" w:rsidP="000E5536">
      <w:pPr>
        <w:pStyle w:val="BodyText2"/>
      </w:pPr>
      <w:r>
        <w:t>There are only 155,849,344 records for the study area in Borneo</w:t>
      </w:r>
    </w:p>
    <w:p w14:paraId="18AE2FE8" w14:textId="77777777" w:rsidR="00F23B90" w:rsidRDefault="00F23B90" w:rsidP="000E5536">
      <w:pPr>
        <w:pStyle w:val="BodyText"/>
      </w:pPr>
      <w:r>
        <w:t>To import the data for sabah:</w:t>
      </w:r>
    </w:p>
    <w:p w14:paraId="6D70A92D" w14:textId="77777777" w:rsidR="00F23B90" w:rsidRDefault="00F23B90" w:rsidP="00D96B97">
      <w:pPr>
        <w:pStyle w:val="Unix"/>
      </w:pPr>
      <w:r>
        <w:t>python mp_load.py -d ~/data/species/sabah -n 0 -t 1</w:t>
      </w:r>
    </w:p>
    <w:p w14:paraId="161711A5" w14:textId="77777777" w:rsidR="00F23B90" w:rsidRDefault="00F23B90" w:rsidP="000E5536">
      <w:pPr>
        <w:pStyle w:val="Heading6"/>
      </w:pPr>
      <w:bookmarkStart w:id="38" w:name="_Toc315774566"/>
      <w:r>
        <w:t>Bird data for the whole of  Borneo</w:t>
      </w:r>
      <w:bookmarkEnd w:id="38"/>
    </w:p>
    <w:p w14:paraId="0E0CA8CF" w14:textId="77777777" w:rsidR="00F23B90" w:rsidRDefault="00F23B90" w:rsidP="000E5536">
      <w:pPr>
        <w:pStyle w:val="Heading7"/>
      </w:pPr>
      <w:bookmarkStart w:id="39" w:name="_Toc315774567"/>
      <w:r>
        <w:t>Create the data to turn into numpy files</w:t>
      </w:r>
      <w:bookmarkEnd w:id="39"/>
    </w:p>
    <w:p w14:paraId="16B4B3B7" w14:textId="77777777" w:rsidR="00F23B90" w:rsidRDefault="00F23B90" w:rsidP="000E5536">
      <w:pPr>
        <w:pStyle w:val="BodyText"/>
      </w:pPr>
      <w:r>
        <w:lastRenderedPageBreak/>
        <w:t>I am running an Identify between the exploded bird polygons that intersect Borneo and the Borneo outline. This uses tiling for big features and the results are stored here: C:\Users\cottaan\AppData\Local\Temp</w:t>
      </w:r>
    </w:p>
    <w:p w14:paraId="2D5F34E5" w14:textId="77777777" w:rsidR="00F23B90" w:rsidRDefault="00F23B90" w:rsidP="000E5536">
      <w:pPr>
        <w:pStyle w:val="BodyText"/>
      </w:pPr>
      <w:r>
        <w:t>But this creates all geometries whether they overlap or not - i actually need intersect but this is producing an empty geometry output - not when i run it again - its ok now for some reason.</w:t>
      </w:r>
      <w:r>
        <w:tab/>
      </w:r>
    </w:p>
    <w:p w14:paraId="387CFE9F" w14:textId="77777777" w:rsidR="00F23B90" w:rsidRDefault="00F23B90" w:rsidP="000E5536">
      <w:pPr>
        <w:pStyle w:val="BodyText"/>
      </w:pPr>
      <w:r>
        <w:t>But after a day it seems to have hung so terminating - temp folder indicates that it was splitting the data 'C:\Users\cottaan\AppData\Local\Temp'</w:t>
      </w:r>
    </w:p>
    <w:p w14:paraId="2E40F3E7" w14:textId="77777777" w:rsidR="00F23B90" w:rsidRDefault="00F23B90" w:rsidP="000E5536">
      <w:pPr>
        <w:pStyle w:val="BodyText"/>
      </w:pPr>
      <w:r>
        <w:t>Will rerun over the w'end.</w:t>
      </w:r>
    </w:p>
    <w:p w14:paraId="0CD9AC1A" w14:textId="77777777" w:rsidR="00F23B90" w:rsidRDefault="00F23B90" w:rsidP="000E5536">
      <w:pPr>
        <w:pStyle w:val="BodyText2"/>
      </w:pPr>
      <w:r>
        <w:t>Still running after 2.5 days - still on step 3 of 16 - cracking features.</w:t>
      </w:r>
    </w:p>
    <w:p w14:paraId="15AC2A5A" w14:textId="77777777" w:rsidR="00F23B90" w:rsidRDefault="00F23B90" w:rsidP="000E5536">
      <w:pPr>
        <w:pStyle w:val="BodyText"/>
      </w:pPr>
      <w:r>
        <w:t>For the 505 birds species of Borneo - the generation of the numpy files took 470 seconds.</w:t>
      </w:r>
    </w:p>
    <w:p w14:paraId="08E18E6C" w14:textId="77777777" w:rsidR="00F23B90" w:rsidRDefault="00F23B90" w:rsidP="000E5536">
      <w:pPr>
        <w:pStyle w:val="BodyText2"/>
      </w:pPr>
      <w:r>
        <w:t>527 numpy files for some reason.</w:t>
      </w:r>
    </w:p>
    <w:p w14:paraId="502182E6" w14:textId="77777777" w:rsidR="00F23B90" w:rsidRDefault="00F23B90" w:rsidP="000E5536">
      <w:pPr>
        <w:pStyle w:val="BodyText"/>
      </w:pPr>
      <w:r>
        <w:t>To import the data for borneo:</w:t>
      </w:r>
    </w:p>
    <w:p w14:paraId="30A79E34" w14:textId="77777777" w:rsidR="00F23B90" w:rsidRDefault="00F23B90" w:rsidP="000E5536">
      <w:pPr>
        <w:pStyle w:val="BodyText"/>
      </w:pPr>
      <w:r>
        <w:t>python code/mp_load.py -d ~/data/species/borneo -n 0 -t 1</w:t>
      </w:r>
    </w:p>
    <w:p w14:paraId="296CF2E7" w14:textId="77777777" w:rsidR="00F23B90" w:rsidRDefault="00F23B90" w:rsidP="000E5536">
      <w:pPr>
        <w:pStyle w:val="BodyText"/>
      </w:pPr>
      <w:r>
        <w:t>Some species still have nulls after updating! They are null in the taxonomy table. Not nuch i can do about these.</w:t>
      </w:r>
    </w:p>
    <w:p w14:paraId="53AF62BB" w14:textId="77777777" w:rsidR="00F23B90" w:rsidRDefault="00F23B90" w:rsidP="000E5536">
      <w:pPr>
        <w:pStyle w:val="BodyText"/>
      </w:pPr>
      <w:r>
        <w:t>Running the last null ones having populated the ones that i could</w:t>
      </w:r>
    </w:p>
    <w:p w14:paraId="0A6B7F79" w14:textId="77777777" w:rsidR="00F23B90" w:rsidRDefault="00F23B90" w:rsidP="000E5536">
      <w:pPr>
        <w:pStyle w:val="BodyText"/>
      </w:pPr>
      <w:r>
        <w:t>Import started at 5pm on 23/1/11 and it was still running at 8am on 24/1/12.</w:t>
      </w:r>
    </w:p>
    <w:p w14:paraId="5905E8C6" w14:textId="77777777" w:rsidR="00F23B90" w:rsidRDefault="00F23B90" w:rsidP="000E5536">
      <w:pPr>
        <w:pStyle w:val="BodyText2"/>
      </w:pPr>
      <w:r>
        <w:t>It was still running at 10.46am. At the same time (might be a cooincidence) durga was giving problems - unable to connect using pgadmin and none of the web services worked (error was - too many clients already connected)! Killed all of the processes associated with the mp_load.py. Will need to finish loading the data later. The problem was that with all of my extra data the backup of durga exceeded 1 tape and so went on overnight and while the dump was running it killed the server.</w:t>
      </w:r>
    </w:p>
    <w:p w14:paraId="52BFC706" w14:textId="77777777" w:rsidR="00F23B90" w:rsidRDefault="00F23B90" w:rsidP="000E5536">
      <w:pPr>
        <w:pStyle w:val="BodyText"/>
      </w:pPr>
      <w:r>
        <w:t>Richness data:</w:t>
      </w:r>
    </w:p>
    <w:p w14:paraId="22431BE1" w14:textId="77777777" w:rsidR="00F23B90" w:rsidRDefault="00F23B90" w:rsidP="000E5536">
      <w:pPr>
        <w:pStyle w:val="BodyText"/>
      </w:pPr>
      <w:r>
        <w:t>CREATE TABLE public.speciesrichnessbirds</w:t>
      </w:r>
    </w:p>
    <w:p w14:paraId="03915365" w14:textId="77777777" w:rsidR="00F23B90" w:rsidRDefault="00F23B90" w:rsidP="000E5536">
      <w:pPr>
        <w:pStyle w:val="BodyText"/>
      </w:pPr>
      <w:r>
        <w:t>(</w:t>
      </w:r>
    </w:p>
    <w:p w14:paraId="7938F632" w14:textId="77777777" w:rsidR="00F23B90" w:rsidRDefault="00F23B90" w:rsidP="000E5536">
      <w:pPr>
        <w:pStyle w:val="BodyText"/>
      </w:pPr>
      <w:r>
        <w:t xml:space="preserve">  quadkey character(15),</w:t>
      </w:r>
    </w:p>
    <w:p w14:paraId="1949D853" w14:textId="77777777" w:rsidR="00F23B90" w:rsidRDefault="00F23B90" w:rsidP="000E5536">
      <w:pPr>
        <w:pStyle w:val="BodyText"/>
      </w:pPr>
      <w:r>
        <w:t xml:space="preserve">  tx smallint,</w:t>
      </w:r>
    </w:p>
    <w:p w14:paraId="40FC9AE1" w14:textId="77777777" w:rsidR="00F23B90" w:rsidRDefault="00F23B90" w:rsidP="000E5536">
      <w:pPr>
        <w:pStyle w:val="BodyText"/>
      </w:pPr>
      <w:r>
        <w:t xml:space="preserve">  ty smallint,</w:t>
      </w:r>
    </w:p>
    <w:p w14:paraId="35CE8274" w14:textId="77777777" w:rsidR="00F23B90" w:rsidRDefault="00F23B90" w:rsidP="000E5536">
      <w:pPr>
        <w:pStyle w:val="BodyText"/>
      </w:pPr>
      <w:r>
        <w:t xml:space="preserve">  z integer</w:t>
      </w:r>
    </w:p>
    <w:p w14:paraId="4E6F7860" w14:textId="77777777" w:rsidR="00F23B90" w:rsidRDefault="00F23B90" w:rsidP="000E5536">
      <w:pPr>
        <w:pStyle w:val="BodyText"/>
      </w:pPr>
      <w:r>
        <w:t>)</w:t>
      </w:r>
    </w:p>
    <w:p w14:paraId="2569EBB8" w14:textId="77777777" w:rsidR="00F23B90" w:rsidRDefault="00F23B90" w:rsidP="000E5536">
      <w:pPr>
        <w:pStyle w:val="BodyText"/>
      </w:pPr>
      <w:r>
        <w:t>WITH (</w:t>
      </w:r>
    </w:p>
    <w:p w14:paraId="6B84BA72" w14:textId="77777777" w:rsidR="00F23B90" w:rsidRDefault="00F23B90" w:rsidP="000E5536">
      <w:pPr>
        <w:pStyle w:val="BodyText"/>
      </w:pPr>
      <w:r>
        <w:t xml:space="preserve">  OIDS=FALSE</w:t>
      </w:r>
    </w:p>
    <w:p w14:paraId="5DF1A7FD" w14:textId="77777777" w:rsidR="00F23B90" w:rsidRDefault="00F23B90" w:rsidP="000E5536">
      <w:pPr>
        <w:pStyle w:val="BodyText"/>
      </w:pPr>
      <w:r>
        <w:t>);</w:t>
      </w:r>
    </w:p>
    <w:p w14:paraId="1AC6896D" w14:textId="77777777" w:rsidR="00F23B90" w:rsidRDefault="00F23B90" w:rsidP="000E5536">
      <w:pPr>
        <w:pStyle w:val="BodyText"/>
      </w:pPr>
      <w:r>
        <w:t>ALTER TABLE public.speciesrichnessbirds OWNER TO usrdopa;</w:t>
      </w:r>
    </w:p>
    <w:p w14:paraId="4D92DF62" w14:textId="77777777" w:rsidR="00F23B90" w:rsidRDefault="00F23B90" w:rsidP="000E5536">
      <w:pPr>
        <w:pStyle w:val="BodyText"/>
      </w:pPr>
      <w:r>
        <w:t>insert into speciesrichnessbirds(SELECT quadkey, tx, ty, count(objid) as z</w:t>
      </w:r>
    </w:p>
    <w:p w14:paraId="169082B4" w14:textId="77777777" w:rsidR="00F23B90" w:rsidRDefault="00F23B90" w:rsidP="000E5536">
      <w:pPr>
        <w:pStyle w:val="BodyText"/>
      </w:pPr>
      <w:r>
        <w:t xml:space="preserve">  FROM public.quadkeydata,public.speciestaxonomy </w:t>
      </w:r>
    </w:p>
    <w:p w14:paraId="40F2ED89" w14:textId="77777777" w:rsidR="00F23B90" w:rsidRDefault="00F23B90" w:rsidP="000E5536">
      <w:pPr>
        <w:pStyle w:val="BodyText"/>
      </w:pPr>
      <w:r>
        <w:t xml:space="preserve">  WHERE typeid=1 and "class"='AVES' and quadkeydata.objid=speciestaxonomy.tax_id</w:t>
      </w:r>
    </w:p>
    <w:p w14:paraId="428F78CF" w14:textId="77777777" w:rsidR="00F23B90" w:rsidRDefault="00F23B90" w:rsidP="000E5536">
      <w:pPr>
        <w:pStyle w:val="BodyText2"/>
      </w:pPr>
      <w:r>
        <w:t xml:space="preserve">  group by quadkey,tx,ty)</w:t>
      </w:r>
    </w:p>
    <w:p w14:paraId="151A8773" w14:textId="77777777" w:rsidR="00F23B90" w:rsidRDefault="00F23B90" w:rsidP="000E5536">
      <w:pPr>
        <w:pStyle w:val="BodyText"/>
      </w:pPr>
      <w:r>
        <w:t>Query returned successfully: 979684 rows affected, 3131820 ms execution time - 52 minutes</w:t>
      </w:r>
    </w:p>
    <w:p w14:paraId="35CB0FFC" w14:textId="77777777" w:rsidR="00F23B90" w:rsidRDefault="00F23B90" w:rsidP="000E5536">
      <w:pPr>
        <w:pStyle w:val="BodyText"/>
      </w:pPr>
      <w:r>
        <w:t>Putting indices on the table</w:t>
      </w:r>
    </w:p>
    <w:p w14:paraId="4A30FBC8" w14:textId="77777777" w:rsidR="00F23B90" w:rsidRDefault="00F23B90" w:rsidP="000E5536">
      <w:pPr>
        <w:pStyle w:val="Heading5"/>
      </w:pPr>
      <w:bookmarkStart w:id="40" w:name="_Toc315774559"/>
      <w:r>
        <w:t xml:space="preserve">Protected areas data </w:t>
      </w:r>
      <w:r w:rsidRPr="00E75C2E">
        <w:t>preparation</w:t>
      </w:r>
      <w:bookmarkEnd w:id="40"/>
    </w:p>
    <w:p w14:paraId="5437FB33" w14:textId="77777777" w:rsidR="00F23B90" w:rsidRDefault="00F23B90" w:rsidP="000E5536">
      <w:pPr>
        <w:pStyle w:val="BodyText"/>
      </w:pPr>
      <w:r>
        <w:t>Creating a histogram of the areas vs. number</w:t>
      </w:r>
    </w:p>
    <w:p w14:paraId="02ACC1AD" w14:textId="77777777" w:rsidR="00F23B90" w:rsidRDefault="00F23B90" w:rsidP="000E5536">
      <w:pPr>
        <w:pStyle w:val="BodyText2"/>
      </w:pPr>
      <w:r>
        <w:t>76126 WDPA polygons are &lt;1Km2 in area! out of 161991 - this is 47% of all protected areas! Ug. What do we do.</w:t>
      </w:r>
    </w:p>
    <w:p w14:paraId="388EBDC6" w14:textId="77777777" w:rsidR="00F23B90" w:rsidRDefault="00F23B90" w:rsidP="000E5536">
      <w:pPr>
        <w:pStyle w:val="Heading2"/>
      </w:pPr>
      <w:r>
        <w:t>Quad key address system</w:t>
      </w:r>
      <w:bookmarkEnd w:id="19"/>
    </w:p>
    <w:p w14:paraId="57132A0D" w14:textId="77777777" w:rsidR="00F23B90" w:rsidRPr="003D7329" w:rsidRDefault="00F23B90" w:rsidP="000E5536">
      <w:pPr>
        <w:pStyle w:val="BodyText2"/>
      </w:pPr>
    </w:p>
    <w:tbl>
      <w:tblPr>
        <w:tblStyle w:val="LightShading-Accent11"/>
        <w:tblW w:w="0" w:type="auto"/>
        <w:jc w:val="center"/>
        <w:tblLook w:val="04A0" w:firstRow="1" w:lastRow="0" w:firstColumn="1" w:lastColumn="0" w:noHBand="0" w:noVBand="1"/>
      </w:tblPr>
      <w:tblGrid>
        <w:gridCol w:w="1081"/>
        <w:gridCol w:w="1752"/>
        <w:gridCol w:w="2112"/>
        <w:gridCol w:w="2303"/>
        <w:gridCol w:w="2112"/>
      </w:tblGrid>
      <w:tr w:rsidR="00F23B90" w:rsidRPr="00110E00" w14:paraId="13929C2F"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15410C64" w14:textId="77777777" w:rsidR="00F23B90" w:rsidRPr="00110E00" w:rsidRDefault="00F23B90" w:rsidP="000E5536">
            <w:pPr>
              <w:pStyle w:val="BodyText"/>
            </w:pPr>
            <w:r w:rsidRPr="00110E00">
              <w:t>Zoom</w:t>
            </w:r>
          </w:p>
        </w:tc>
        <w:tc>
          <w:tcPr>
            <w:tcW w:w="1786" w:type="dxa"/>
          </w:tcPr>
          <w:p w14:paraId="7B851FBB"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Resolution (m)</w:t>
            </w:r>
          </w:p>
        </w:tc>
        <w:tc>
          <w:tcPr>
            <w:tcW w:w="2136" w:type="dxa"/>
          </w:tcPr>
          <w:p w14:paraId="3D1F4D1C"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Quad key example</w:t>
            </w:r>
          </w:p>
        </w:tc>
        <w:tc>
          <w:tcPr>
            <w:tcW w:w="2378" w:type="dxa"/>
          </w:tcPr>
          <w:p w14:paraId="74DDEE88"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Width in tiles</w:t>
            </w:r>
          </w:p>
        </w:tc>
        <w:tc>
          <w:tcPr>
            <w:tcW w:w="2174" w:type="dxa"/>
          </w:tcPr>
          <w:p w14:paraId="0114BC90"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t>Global width (tiles)</w:t>
            </w:r>
          </w:p>
        </w:tc>
      </w:tr>
      <w:tr w:rsidR="00F23B90" w:rsidRPr="00110E00" w14:paraId="04A143B8"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A7E6F91" w14:textId="77777777" w:rsidR="00F23B90" w:rsidRPr="00110E00" w:rsidRDefault="00F23B90" w:rsidP="000E5536">
            <w:pPr>
              <w:pStyle w:val="BodyText"/>
            </w:pPr>
            <w:r w:rsidRPr="00110E00">
              <w:t>15</w:t>
            </w:r>
          </w:p>
        </w:tc>
        <w:tc>
          <w:tcPr>
            <w:tcW w:w="1786" w:type="dxa"/>
          </w:tcPr>
          <w:p w14:paraId="5F8B17B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761A418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685043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6A4C1A7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F23B90" w:rsidRPr="00110E00" w14:paraId="381A7A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9AFAB8E" w14:textId="77777777" w:rsidR="00F23B90" w:rsidRPr="00110E00" w:rsidRDefault="00F23B90" w:rsidP="000E5536">
            <w:pPr>
              <w:pStyle w:val="BodyText"/>
            </w:pPr>
            <w:r w:rsidRPr="00110E00">
              <w:t>14</w:t>
            </w:r>
          </w:p>
        </w:tc>
        <w:tc>
          <w:tcPr>
            <w:tcW w:w="1786" w:type="dxa"/>
          </w:tcPr>
          <w:p w14:paraId="23554BE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1A4D337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1EBCE4B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4F9F94C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F23B90" w:rsidRPr="00110E00" w14:paraId="66C300E3"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ACCA299" w14:textId="77777777" w:rsidR="00F23B90" w:rsidRPr="00110E00" w:rsidRDefault="00F23B90" w:rsidP="000E5536">
            <w:pPr>
              <w:pStyle w:val="BodyText"/>
            </w:pPr>
            <w:r w:rsidRPr="00110E00">
              <w:t>13</w:t>
            </w:r>
          </w:p>
        </w:tc>
        <w:tc>
          <w:tcPr>
            <w:tcW w:w="1786" w:type="dxa"/>
          </w:tcPr>
          <w:p w14:paraId="4786BA8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16AE72B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3D7457C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33588A6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F23B90" w:rsidRPr="00110E00" w14:paraId="1E1E16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6205F262" w14:textId="77777777" w:rsidR="00F23B90" w:rsidRPr="00110E00" w:rsidRDefault="00F23B90" w:rsidP="000E5536">
            <w:pPr>
              <w:pStyle w:val="BodyText"/>
            </w:pPr>
            <w:r w:rsidRPr="00110E00">
              <w:t>12</w:t>
            </w:r>
          </w:p>
        </w:tc>
        <w:tc>
          <w:tcPr>
            <w:tcW w:w="1786" w:type="dxa"/>
          </w:tcPr>
          <w:p w14:paraId="1930855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757888D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2C25797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34B1A54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F23B90" w:rsidRPr="00110E00" w14:paraId="588FFC16"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3444743" w14:textId="77777777" w:rsidR="00F23B90" w:rsidRPr="00110E00" w:rsidRDefault="00F23B90" w:rsidP="000E5536">
            <w:pPr>
              <w:pStyle w:val="BodyText"/>
            </w:pPr>
            <w:r w:rsidRPr="00110E00">
              <w:t>11</w:t>
            </w:r>
          </w:p>
        </w:tc>
        <w:tc>
          <w:tcPr>
            <w:tcW w:w="1786" w:type="dxa"/>
          </w:tcPr>
          <w:p w14:paraId="6D6E8332"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43ABF54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36EE572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709328C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F23B90" w:rsidRPr="00110E00" w14:paraId="51B28EF0"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6C6AED6" w14:textId="77777777" w:rsidR="00F23B90" w:rsidRPr="00110E00" w:rsidRDefault="00F23B90" w:rsidP="000E5536">
            <w:pPr>
              <w:pStyle w:val="BodyText"/>
            </w:pPr>
            <w:r w:rsidRPr="00110E00">
              <w:t>10</w:t>
            </w:r>
          </w:p>
        </w:tc>
        <w:tc>
          <w:tcPr>
            <w:tcW w:w="1786" w:type="dxa"/>
          </w:tcPr>
          <w:p w14:paraId="2F2E0F3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150AE27D"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5D9F94A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4E1689D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F23B90" w:rsidRPr="00110E00" w14:paraId="6FC35184"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A226FDE" w14:textId="77777777" w:rsidR="00F23B90" w:rsidRPr="00110E00" w:rsidRDefault="00F23B90" w:rsidP="000E5536">
            <w:pPr>
              <w:pStyle w:val="BodyText"/>
            </w:pPr>
            <w:r w:rsidRPr="00110E00">
              <w:t>9</w:t>
            </w:r>
          </w:p>
        </w:tc>
        <w:tc>
          <w:tcPr>
            <w:tcW w:w="1786" w:type="dxa"/>
          </w:tcPr>
          <w:p w14:paraId="262A79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46956B7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6D48AEA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186181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9 = 512</w:t>
            </w:r>
          </w:p>
        </w:tc>
      </w:tr>
      <w:tr w:rsidR="00F23B90" w:rsidRPr="00110E00" w14:paraId="53BF67D3"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31B3A07" w14:textId="77777777" w:rsidR="00F23B90" w:rsidRPr="00110E00" w:rsidRDefault="00F23B90" w:rsidP="000E5536">
            <w:pPr>
              <w:pStyle w:val="BodyText"/>
            </w:pPr>
            <w:r w:rsidRPr="00110E00">
              <w:t>8</w:t>
            </w:r>
          </w:p>
        </w:tc>
        <w:tc>
          <w:tcPr>
            <w:tcW w:w="1786" w:type="dxa"/>
          </w:tcPr>
          <w:p w14:paraId="368DE8C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7D28B42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1D94E29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73C47B6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8 = 256</w:t>
            </w:r>
          </w:p>
        </w:tc>
      </w:tr>
      <w:tr w:rsidR="00F23B90" w:rsidRPr="00110E00" w14:paraId="6E0996F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0FEED14" w14:textId="77777777" w:rsidR="00F23B90" w:rsidRPr="00110E00" w:rsidRDefault="00F23B90" w:rsidP="000E5536">
            <w:pPr>
              <w:pStyle w:val="BodyText"/>
            </w:pPr>
            <w:r w:rsidRPr="00110E00">
              <w:t>7</w:t>
            </w:r>
          </w:p>
        </w:tc>
        <w:tc>
          <w:tcPr>
            <w:tcW w:w="1786" w:type="dxa"/>
          </w:tcPr>
          <w:p w14:paraId="7EDA19E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102022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3BE9F6D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19AF1D7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7 = 128</w:t>
            </w:r>
          </w:p>
        </w:tc>
      </w:tr>
      <w:tr w:rsidR="00F23B90" w:rsidRPr="00110E00" w14:paraId="698A9F31"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00F1B244" w14:textId="77777777" w:rsidR="00F23B90" w:rsidRPr="00110E00" w:rsidRDefault="00F23B90" w:rsidP="000E5536">
            <w:pPr>
              <w:pStyle w:val="BodyText"/>
            </w:pPr>
            <w:r w:rsidRPr="00110E00">
              <w:lastRenderedPageBreak/>
              <w:t>6</w:t>
            </w:r>
          </w:p>
        </w:tc>
        <w:tc>
          <w:tcPr>
            <w:tcW w:w="1786" w:type="dxa"/>
          </w:tcPr>
          <w:p w14:paraId="53508C1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541AD001"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23AA9B8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631CF908"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6 = 64</w:t>
            </w:r>
          </w:p>
        </w:tc>
      </w:tr>
      <w:tr w:rsidR="00F23B90" w:rsidRPr="00110E00" w14:paraId="12DAE09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609FB3D" w14:textId="77777777" w:rsidR="00F23B90" w:rsidRPr="00110E00" w:rsidRDefault="00F23B90" w:rsidP="000E5536">
            <w:pPr>
              <w:pStyle w:val="BodyText"/>
            </w:pPr>
            <w:r w:rsidRPr="00110E00">
              <w:t>5</w:t>
            </w:r>
          </w:p>
        </w:tc>
        <w:tc>
          <w:tcPr>
            <w:tcW w:w="1786" w:type="dxa"/>
          </w:tcPr>
          <w:p w14:paraId="47F7FDD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0FD31C0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30E6B4A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1DAD0D1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5 = 32</w:t>
            </w:r>
          </w:p>
        </w:tc>
      </w:tr>
      <w:tr w:rsidR="00F23B90" w:rsidRPr="00110E00" w14:paraId="5AFB0EF9"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1E739DA" w14:textId="77777777" w:rsidR="00F23B90" w:rsidRPr="00110E00" w:rsidRDefault="00F23B90" w:rsidP="000E5536">
            <w:pPr>
              <w:pStyle w:val="BodyText"/>
            </w:pPr>
            <w:r w:rsidRPr="00110E00">
              <w:t>4</w:t>
            </w:r>
          </w:p>
        </w:tc>
        <w:tc>
          <w:tcPr>
            <w:tcW w:w="1786" w:type="dxa"/>
          </w:tcPr>
          <w:p w14:paraId="4EA34C1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69AAFDC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5FD6729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40F6E6A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4 = 16</w:t>
            </w:r>
          </w:p>
        </w:tc>
      </w:tr>
      <w:tr w:rsidR="00F23B90" w:rsidRPr="00110E00" w14:paraId="5FF40E6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C7A47C9" w14:textId="77777777" w:rsidR="00F23B90" w:rsidRPr="00110E00" w:rsidRDefault="00F23B90" w:rsidP="000E5536">
            <w:pPr>
              <w:pStyle w:val="BodyText"/>
            </w:pPr>
            <w:r w:rsidRPr="00110E00">
              <w:t>3</w:t>
            </w:r>
          </w:p>
        </w:tc>
        <w:tc>
          <w:tcPr>
            <w:tcW w:w="1786" w:type="dxa"/>
          </w:tcPr>
          <w:p w14:paraId="2A20E85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4B7E81C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4F44F11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22E2556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3 = 8</w:t>
            </w:r>
          </w:p>
        </w:tc>
      </w:tr>
      <w:tr w:rsidR="00F23B90" w:rsidRPr="00110E00" w14:paraId="27035F04"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0D9CDDA" w14:textId="77777777" w:rsidR="00F23B90" w:rsidRPr="00110E00" w:rsidRDefault="00F23B90" w:rsidP="000E5536">
            <w:pPr>
              <w:pStyle w:val="BodyText"/>
            </w:pPr>
            <w:r w:rsidRPr="00110E00">
              <w:t>2</w:t>
            </w:r>
          </w:p>
        </w:tc>
        <w:tc>
          <w:tcPr>
            <w:tcW w:w="1786" w:type="dxa"/>
          </w:tcPr>
          <w:p w14:paraId="2EBAF9C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560C985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3C3C132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67B85E3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2 = 4</w:t>
            </w:r>
          </w:p>
        </w:tc>
      </w:tr>
      <w:tr w:rsidR="00F23B90" w:rsidRPr="00110E00" w14:paraId="1061362E"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760D9AB" w14:textId="77777777" w:rsidR="00F23B90" w:rsidRPr="00110E00" w:rsidRDefault="00F23B90" w:rsidP="000E5536">
            <w:pPr>
              <w:pStyle w:val="BodyText"/>
            </w:pPr>
            <w:r w:rsidRPr="00110E00">
              <w:t>1</w:t>
            </w:r>
          </w:p>
        </w:tc>
        <w:tc>
          <w:tcPr>
            <w:tcW w:w="1786" w:type="dxa"/>
          </w:tcPr>
          <w:p w14:paraId="698B5E5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22AE4A8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136DF59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7C742FF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7C684A90" w14:textId="77777777" w:rsidR="00F23B90" w:rsidRDefault="00F23B90" w:rsidP="000E5536">
      <w:pPr>
        <w:pStyle w:val="BodyText"/>
      </w:pPr>
    </w:p>
    <w:p w14:paraId="48017DEF" w14:textId="77777777" w:rsidR="00F23B90" w:rsidRDefault="00F23B90" w:rsidP="000E5536">
      <w:pPr>
        <w:pStyle w:val="BodyText"/>
      </w:pPr>
      <w:r>
        <w:t>What system do we use?</w:t>
      </w:r>
    </w:p>
    <w:p w14:paraId="7C490AF8" w14:textId="77777777" w:rsidR="00F23B90" w:rsidRDefault="00F23B90" w:rsidP="000E5536">
      <w:pPr>
        <w:pStyle w:val="BodyText"/>
      </w:pPr>
      <w:r>
        <w:t xml:space="preserve">What about GeoHash? </w:t>
      </w:r>
      <w:hyperlink r:id="rId137" w:history="1">
        <w:r w:rsidRPr="0077669C">
          <w:rPr>
            <w:rStyle w:val="Hyperlink"/>
          </w:rPr>
          <w:t>http://en.wikipedia.org/wiki/Geohash</w:t>
        </w:r>
      </w:hyperlink>
    </w:p>
    <w:p w14:paraId="1936C16F" w14:textId="77777777" w:rsidR="00F23B90" w:rsidRDefault="00F23B90" w:rsidP="000E5536">
      <w:pPr>
        <w:pStyle w:val="BodyText"/>
      </w:pPr>
      <w:r>
        <w:t xml:space="preserve">Python implementation here: </w:t>
      </w:r>
      <w:hyperlink r:id="rId138" w:history="1">
        <w:r w:rsidRPr="0077669C">
          <w:rPr>
            <w:rStyle w:val="Hyperlink"/>
          </w:rPr>
          <w:t>http://code.google.com/p/python-geohash/</w:t>
        </w:r>
      </w:hyperlink>
    </w:p>
    <w:p w14:paraId="64A7842E" w14:textId="77777777" w:rsidR="00F23B90" w:rsidRDefault="00F23B90" w:rsidP="000E5536">
      <w:pPr>
        <w:pStyle w:val="BodyText"/>
      </w:pPr>
      <w:r>
        <w:t xml:space="preserve">What about Natural Area Code? </w:t>
      </w:r>
      <w:hyperlink r:id="rId139" w:history="1">
        <w:r w:rsidRPr="0077669C">
          <w:rPr>
            <w:rStyle w:val="Hyperlink"/>
          </w:rPr>
          <w:t>http://en.wikipedia.org/wiki/Natural_Area_Code</w:t>
        </w:r>
      </w:hyperlink>
    </w:p>
    <w:p w14:paraId="0986D625" w14:textId="77777777" w:rsidR="00F23B90" w:rsidRDefault="00F23B90" w:rsidP="000E5536">
      <w:pPr>
        <w:pStyle w:val="BodyText"/>
      </w:pPr>
      <w:r>
        <w:t xml:space="preserve">They are called Morton numbers! </w:t>
      </w:r>
      <w:hyperlink r:id="rId140" w:anchor="InterleaveBMN" w:history="1">
        <w:r w:rsidRPr="0077669C">
          <w:rPr>
            <w:rStyle w:val="Hyperlink"/>
          </w:rPr>
          <w:t>http://graphics.stanford.edu/~seander/bithacks.html#InterleaveBMN</w:t>
        </w:r>
      </w:hyperlink>
    </w:p>
    <w:p w14:paraId="14D1FF78" w14:textId="77777777" w:rsidR="00F23B90" w:rsidRDefault="00F23B90" w:rsidP="000E5536">
      <w:pPr>
        <w:pStyle w:val="BodyText"/>
      </w:pPr>
      <w:r>
        <w:t xml:space="preserve">And z-order (example of python code here too): </w:t>
      </w:r>
      <w:hyperlink r:id="rId141" w:history="1">
        <w:r w:rsidRPr="0077669C">
          <w:rPr>
            <w:rStyle w:val="Hyperlink"/>
          </w:rPr>
          <w:t>http://en.wikipedia.org/wiki/Z-order_(curve)</w:t>
        </w:r>
      </w:hyperlink>
    </w:p>
    <w:p w14:paraId="574250A5" w14:textId="77777777" w:rsidR="00F23B90" w:rsidRDefault="00F23B90" w:rsidP="000E5536">
      <w:pPr>
        <w:pStyle w:val="BodyText"/>
      </w:pPr>
      <w:r>
        <w:t xml:space="preserve">Excellent article about spatial partitioning: </w:t>
      </w:r>
      <w:hyperlink r:id="rId142" w:history="1">
        <w:r>
          <w:rPr>
            <w:rStyle w:val="Hyperlink"/>
          </w:rPr>
          <w:t>http://www.gitta.info/SpatPartitio/en/html/index.html</w:t>
        </w:r>
      </w:hyperlink>
    </w:p>
    <w:p w14:paraId="261CB0AC" w14:textId="77777777" w:rsidR="00F23B90" w:rsidRDefault="00F23B90" w:rsidP="000E5536">
      <w:pPr>
        <w:pStyle w:val="BodyText"/>
      </w:pPr>
      <w:r>
        <w:t>What about using some kind of quadtree indexing?</w:t>
      </w:r>
    </w:p>
    <w:p w14:paraId="35B26B16" w14:textId="77777777" w:rsidR="00F23B90" w:rsidRDefault="00F23B90" w:rsidP="000E5536">
      <w:pPr>
        <w:pStyle w:val="ListBullet"/>
      </w:pPr>
      <w:r>
        <w:t>Microsofts Bing system is described here (</w:t>
      </w:r>
      <w:hyperlink r:id="rId143" w:history="1">
        <w:r w:rsidRPr="0077669C">
          <w:rPr>
            <w:rStyle w:val="Hyperlink"/>
          </w:rPr>
          <w:t>http://msdn.microsoft.com/en-us/library/bb259689.aspx)</w:t>
        </w:r>
      </w:hyperlink>
    </w:p>
    <w:p w14:paraId="18C2F21A" w14:textId="77777777" w:rsidR="00F23B90" w:rsidRDefault="00F23B90" w:rsidP="000E5536">
      <w:pPr>
        <w:pStyle w:val="ListBullet"/>
      </w:pPr>
      <w:r>
        <w:t xml:space="preserve">Google, Microsoft and Yahoo indexes described here: </w:t>
      </w:r>
      <w:hyperlink r:id="rId144" w:history="1">
        <w:r w:rsidRPr="0077669C">
          <w:rPr>
            <w:rStyle w:val="Hyperlink"/>
          </w:rPr>
          <w:t>http://www.maptiler.org/google-maps-coordinates-tile-bounds-projection/</w:t>
        </w:r>
      </w:hyperlink>
      <w:r>
        <w:t xml:space="preserve"> </w:t>
      </w:r>
    </w:p>
    <w:p w14:paraId="09CE9163" w14:textId="77777777" w:rsidR="00F23B90" w:rsidRDefault="00F23B90" w:rsidP="000E5536">
      <w:pPr>
        <w:pStyle w:val="ListBullet"/>
      </w:pPr>
      <w:r>
        <w:t xml:space="preserve">Javascript Quadtree demo and code here: </w:t>
      </w:r>
      <w:hyperlink r:id="rId145" w:history="1">
        <w:r w:rsidRPr="0077669C">
          <w:rPr>
            <w:rStyle w:val="Hyperlink"/>
          </w:rPr>
          <w:t>http://apitricks.blogspot.com/2011/04/quadtree.html</w:t>
        </w:r>
      </w:hyperlink>
    </w:p>
    <w:p w14:paraId="54AC3072" w14:textId="77777777" w:rsidR="00F23B90" w:rsidRDefault="00F23B90" w:rsidP="000E5536">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6CCB6911" w14:textId="77777777" w:rsidR="00F23B90" w:rsidRDefault="00F23B90" w:rsidP="000E5536">
      <w:pPr>
        <w:pStyle w:val="BodyText"/>
      </w:pPr>
      <w:r>
        <w:t>tileX = 3 = 011 2</w:t>
      </w:r>
    </w:p>
    <w:p w14:paraId="528AA158" w14:textId="77777777" w:rsidR="00F23B90" w:rsidRDefault="00F23B90" w:rsidP="000E5536">
      <w:pPr>
        <w:pStyle w:val="BodyText"/>
      </w:pPr>
      <w:r>
        <w:t>tileY = 5 = 101 2</w:t>
      </w:r>
    </w:p>
    <w:p w14:paraId="2B5C83AA" w14:textId="77777777" w:rsidR="00F23B90" w:rsidRDefault="00F23B90" w:rsidP="000E5536">
      <w:pPr>
        <w:pStyle w:val="BodyText"/>
      </w:pPr>
      <w:r>
        <w:t>quadkey = 100111 2 = 213 4 = “213”</w:t>
      </w:r>
    </w:p>
    <w:p w14:paraId="1733CA4E" w14:textId="77777777" w:rsidR="00F23B90" w:rsidRDefault="00F23B90" w:rsidP="000E5536">
      <w:pPr>
        <w:pStyle w:val="BodyText"/>
      </w:pPr>
      <w:r>
        <w:t>..</w:t>
      </w:r>
    </w:p>
    <w:p w14:paraId="38E4D8FE" w14:textId="77777777" w:rsidR="00F23B90" w:rsidRDefault="00F23B90" w:rsidP="000E5536">
      <w:pPr>
        <w:pStyle w:val="BodyText"/>
      </w:pPr>
      <w:r>
        <w:t>..</w:t>
      </w:r>
    </w:p>
    <w:p w14:paraId="3E656D21" w14:textId="77777777" w:rsidR="00F23B90" w:rsidRDefault="00F23B90" w:rsidP="000E5536">
      <w:pPr>
        <w:pStyle w:val="BodyText2"/>
      </w:pPr>
      <w:r>
        <w:t>.."</w:t>
      </w:r>
    </w:p>
    <w:p w14:paraId="54185132" w14:textId="77777777" w:rsidR="00F23B90" w:rsidRDefault="00F23B90" w:rsidP="000E5536">
      <w:pPr>
        <w:pStyle w:val="BodyText"/>
      </w:pPr>
      <w:r>
        <w:t>In Python:</w:t>
      </w:r>
    </w:p>
    <w:p w14:paraId="43EFCC92" w14:textId="77777777" w:rsidR="00F23B90" w:rsidRDefault="00F23B90" w:rsidP="000E5536">
      <w:pPr>
        <w:pStyle w:val="BodyText"/>
      </w:pPr>
      <w:r>
        <w:t>y=numpy.binary_repr(coords[0,0])</w:t>
      </w:r>
    </w:p>
    <w:p w14:paraId="6187DBF9" w14:textId="77777777" w:rsidR="00F23B90" w:rsidRDefault="00F23B90" w:rsidP="000E5536">
      <w:pPr>
        <w:pStyle w:val="BodyText2"/>
      </w:pPr>
      <w:r>
        <w:t>x=numpy.binary_repr(coords[0,1])</w:t>
      </w:r>
    </w:p>
    <w:p w14:paraId="340EBE9E" w14:textId="77777777" w:rsidR="00F23B90" w:rsidRDefault="00F23B90" w:rsidP="000E5536">
      <w:pPr>
        <w:pStyle w:val="BodyText2"/>
      </w:pPr>
      <w:r>
        <w:t>I need to rasterize the data with the absolute col,row positions</w:t>
      </w:r>
    </w:p>
    <w:p w14:paraId="34B3811A" w14:textId="77777777" w:rsidR="00F23B90" w:rsidRDefault="00F23B90" w:rsidP="000E5536">
      <w:pPr>
        <w:pStyle w:val="BodyText2"/>
      </w:pPr>
      <w:r>
        <w:t>Mollweide:</w:t>
      </w:r>
    </w:p>
    <w:p w14:paraId="656C83C8" w14:textId="77777777" w:rsidR="00F23B90" w:rsidRDefault="00F23B90" w:rsidP="000E5536">
      <w:pPr>
        <w:pStyle w:val="BodyText"/>
      </w:pPr>
      <w:r>
        <w:t>WGS84:</w:t>
      </w:r>
    </w:p>
    <w:p w14:paraId="0F08787C" w14:textId="77777777" w:rsidR="00F23B90" w:rsidRDefault="00F23B90" w:rsidP="000E5536">
      <w:pPr>
        <w:pStyle w:val="BodyText"/>
      </w:pPr>
      <w:r>
        <w:t>Stable known extents, but issues of area distortion</w:t>
      </w:r>
    </w:p>
    <w:p w14:paraId="5302E4F1" w14:textId="77777777" w:rsidR="00F23B90" w:rsidRDefault="00F23B90" w:rsidP="000E5536">
      <w:pPr>
        <w:pStyle w:val="BodyText"/>
      </w:pPr>
      <w:r>
        <w:t>If we want roughly a 1Km grid system - what latitude do we base this on?</w:t>
      </w:r>
    </w:p>
    <w:p w14:paraId="3115DEB9" w14:textId="77777777" w:rsidR="00F23B90" w:rsidRDefault="00F23B90" w:rsidP="000E5536">
      <w:pPr>
        <w:pStyle w:val="BodyText"/>
      </w:pPr>
      <w:r>
        <w:t>Try 0.0125 of a degree as the grid size</w:t>
      </w:r>
    </w:p>
    <w:p w14:paraId="2F0E2BA3" w14:textId="77777777" w:rsidR="00F23B90" w:rsidRDefault="00F23B90" w:rsidP="000E5536">
      <w:pPr>
        <w:pStyle w:val="BodyText"/>
      </w:pPr>
      <w:r>
        <w:t>This will have:</w:t>
      </w:r>
    </w:p>
    <w:p w14:paraId="4DACCA2E" w14:textId="77777777" w:rsidR="00F23B90" w:rsidRDefault="00F23B90" w:rsidP="000E5536">
      <w:pPr>
        <w:pStyle w:val="BodyText"/>
      </w:pPr>
      <w:r>
        <w:t xml:space="preserve"> 28800 columns x 14400 rows</w:t>
      </w:r>
    </w:p>
    <w:p w14:paraId="78D528DD" w14:textId="77777777" w:rsidR="00F23B90" w:rsidRDefault="00F23B90" w:rsidP="000E5536">
      <w:pPr>
        <w:pStyle w:val="BodyText"/>
      </w:pPr>
      <w:r>
        <w:t>Took 20hours to create it - and it is about 40Gb in size - 414720000 poygons</w:t>
      </w:r>
    </w:p>
    <w:p w14:paraId="248DA48B" w14:textId="77777777" w:rsidR="00F23B90" w:rsidRDefault="00F23B90" w:rsidP="000E5536">
      <w:pPr>
        <w:pStyle w:val="BodyText"/>
      </w:pPr>
      <w:r>
        <w:t>But when i look at the extent - it says:</w:t>
      </w:r>
    </w:p>
    <w:p w14:paraId="68EE1E84" w14:textId="77777777" w:rsidR="00F23B90" w:rsidRDefault="00F23B90" w:rsidP="000E5536">
      <w:pPr>
        <w:pStyle w:val="BodyText"/>
      </w:pPr>
      <w:r>
        <w:t xml:space="preserve"> -180 to 0</w:t>
      </w:r>
    </w:p>
    <w:p w14:paraId="1215ACBC" w14:textId="77777777" w:rsidR="00F23B90" w:rsidRDefault="00F23B90" w:rsidP="000E5536">
      <w:pPr>
        <w:pStyle w:val="BodyText2"/>
      </w:pPr>
      <w:r>
        <w:t xml:space="preserve"> -90 to -450!</w:t>
      </w:r>
    </w:p>
    <w:p w14:paraId="649068A9" w14:textId="77777777" w:rsidR="00F23B90" w:rsidRDefault="00F23B90" w:rsidP="000E5536">
      <w:pPr>
        <w:pStyle w:val="BodyText"/>
      </w:pPr>
      <w:r>
        <w:t>Web Mercator:</w:t>
      </w:r>
    </w:p>
    <w:p w14:paraId="130BF65C" w14:textId="77777777" w:rsidR="00F23B90" w:rsidRDefault="00F23B90" w:rsidP="000E5536">
      <w:pPr>
        <w:pStyle w:val="BodyText"/>
      </w:pPr>
      <w:r>
        <w:t>The problem is that it uses a sphere and not a spheroid and this is no good if your scale is &lt;5,000,000 (from the ESRI Guide to Map projections p4)</w:t>
      </w:r>
    </w:p>
    <w:p w14:paraId="4CF6EE87" w14:textId="77777777" w:rsidR="00F23B90" w:rsidRDefault="00F23B90" w:rsidP="000E5536">
      <w:pPr>
        <w:pStyle w:val="BodyText"/>
      </w:pPr>
      <w:r>
        <w:t>But other people say that the difference in accuracy is negligable (</w:t>
      </w:r>
      <w:hyperlink r:id="rId146" w:history="1">
        <w:r w:rsidRPr="0077669C">
          <w:rPr>
            <w:rStyle w:val="Hyperlink"/>
          </w:rPr>
          <w:t>http://www.sharpgis.net/post/2008/05/15/SphericalWeb-Mercator-EPSG-code-3785.aspx)</w:t>
        </w:r>
      </w:hyperlink>
    </w:p>
    <w:p w14:paraId="38299958" w14:textId="77777777" w:rsidR="00F23B90" w:rsidRDefault="00F23B90" w:rsidP="000E5536">
      <w:pPr>
        <w:pStyle w:val="BodyText"/>
      </w:pPr>
      <w:r>
        <w:t>I know its not a spheroid because the parameters in the SRS are the same for the semi-major axis and the semi-minor axis!!</w:t>
      </w:r>
    </w:p>
    <w:p w14:paraId="2EEC98D1" w14:textId="77777777" w:rsidR="00F23B90" w:rsidRDefault="00F23B90" w:rsidP="000E5536">
      <w:pPr>
        <w:pStyle w:val="BodyText"/>
      </w:pPr>
      <w:r>
        <w:t>What is the extent of the Web Mercator projection?</w:t>
      </w:r>
    </w:p>
    <w:p w14:paraId="45AF4738" w14:textId="77777777" w:rsidR="00F23B90" w:rsidRDefault="00F23B90" w:rsidP="000E5536">
      <w:pPr>
        <w:pStyle w:val="BodyText"/>
      </w:pPr>
      <w:r>
        <w:t>For Sei Whale it is:</w:t>
      </w:r>
    </w:p>
    <w:p w14:paraId="704BF925" w14:textId="77777777" w:rsidR="00F23B90" w:rsidRDefault="00F23B90" w:rsidP="000E5536">
      <w:pPr>
        <w:pStyle w:val="BodyText"/>
      </w:pPr>
      <w:r>
        <w:t xml:space="preserve"> -20037507.067200m to  20037507.067200m</w:t>
      </w:r>
    </w:p>
    <w:p w14:paraId="2DA1FD6C" w14:textId="77777777" w:rsidR="00F23B90" w:rsidRDefault="00F23B90" w:rsidP="000E5536">
      <w:pPr>
        <w:pStyle w:val="BodyText2"/>
      </w:pPr>
      <w:r>
        <w:t xml:space="preserve">  13364286.299300m to -14177374.554800m</w:t>
      </w:r>
    </w:p>
    <w:p w14:paraId="3A83F12D" w14:textId="77777777" w:rsidR="00F23B90" w:rsidRDefault="00F23B90" w:rsidP="000E5536">
      <w:pPr>
        <w:pStyle w:val="BodyText"/>
      </w:pPr>
      <w:r>
        <w:t>When you rasterize it the extent is:</w:t>
      </w:r>
    </w:p>
    <w:p w14:paraId="72C81620" w14:textId="77777777" w:rsidR="00F23B90" w:rsidRDefault="00F23B90" w:rsidP="000E5536">
      <w:pPr>
        <w:pStyle w:val="BodyText"/>
      </w:pPr>
      <w:r>
        <w:lastRenderedPageBreak/>
        <w:t>-20038000 to  20038000 - therefore there are 40076 columns in this extent</w:t>
      </w:r>
    </w:p>
    <w:p w14:paraId="0105AE1C" w14:textId="77777777" w:rsidR="00F23B90" w:rsidRDefault="00F23B90" w:rsidP="000E5536">
      <w:pPr>
        <w:pStyle w:val="BodyText"/>
      </w:pPr>
      <w:r>
        <w:t xml:space="preserve"> 13365000 to -14178000</w:t>
      </w:r>
    </w:p>
    <w:p w14:paraId="51F50B9D" w14:textId="77777777" w:rsidR="00F23B90" w:rsidRDefault="00F23B90" w:rsidP="000E5536">
      <w:pPr>
        <w:pStyle w:val="BodyText"/>
      </w:pPr>
      <w:r>
        <w:t xml:space="preserve"> </w:t>
      </w:r>
    </w:p>
    <w:p w14:paraId="40CB5CA7" w14:textId="77777777" w:rsidR="00F23B90" w:rsidRDefault="00F23B90" w:rsidP="000E5536">
      <w:pPr>
        <w:pStyle w:val="BodyText"/>
      </w:pPr>
      <w:r>
        <w:t>What is the quad tree address for 10279,34014:</w:t>
      </w:r>
    </w:p>
    <w:p w14:paraId="54AE5712" w14:textId="77777777" w:rsidR="00F23B90" w:rsidRDefault="00F23B90" w:rsidP="000E5536">
      <w:pPr>
        <w:pStyle w:val="BodyText"/>
      </w:pPr>
      <w:r>
        <w:t>10279 is 0010100000100111</w:t>
      </w:r>
    </w:p>
    <w:p w14:paraId="3F4F36AA" w14:textId="77777777" w:rsidR="00F23B90" w:rsidRDefault="00F23B90" w:rsidP="000E5536">
      <w:pPr>
        <w:pStyle w:val="BodyText"/>
      </w:pPr>
      <w:r>
        <w:t>34014 is 1000010011011110</w:t>
      </w:r>
    </w:p>
    <w:p w14:paraId="5CF0EB87" w14:textId="77777777" w:rsidR="00F23B90" w:rsidRDefault="00F23B90" w:rsidP="000E5536">
      <w:pPr>
        <w:pStyle w:val="BodyText"/>
      </w:pPr>
      <w:r>
        <w:t>interleaved is 01001000100100000101100101111110</w:t>
      </w:r>
    </w:p>
    <w:p w14:paraId="218876BB" w14:textId="77777777" w:rsidR="00F23B90" w:rsidRDefault="00F23B90" w:rsidP="000E5536">
      <w:pPr>
        <w:pStyle w:val="BodyText2"/>
      </w:pPr>
      <w:r>
        <w:t>which is 1020210011211332 in base 4</w:t>
      </w:r>
    </w:p>
    <w:p w14:paraId="0B3FB1DD" w14:textId="77777777" w:rsidR="00F23B90" w:rsidRDefault="00F23B90" w:rsidP="000E5536">
      <w:pPr>
        <w:pStyle w:val="BodyText"/>
      </w:pPr>
      <w:r>
        <w:t>For the Orang Utan this is what we get:</w:t>
      </w:r>
    </w:p>
    <w:p w14:paraId="25971B2B" w14:textId="77777777" w:rsidR="00F23B90" w:rsidRDefault="00F23B90" w:rsidP="000E5536">
      <w:pPr>
        <w:pStyle w:val="BodyText"/>
      </w:pPr>
      <w:r>
        <w:t>720</w:t>
      </w:r>
      <w:r>
        <w:tab/>
      </w:r>
      <w:r>
        <w:tab/>
        <w:t>is</w:t>
      </w:r>
      <w:r>
        <w:tab/>
        <w:t>1011010000</w:t>
      </w:r>
      <w:r>
        <w:tab/>
      </w:r>
    </w:p>
    <w:p w14:paraId="30F9F6B8" w14:textId="77777777" w:rsidR="00F23B90" w:rsidRDefault="00F23B90" w:rsidP="000E5536">
      <w:pPr>
        <w:pStyle w:val="BodyText"/>
      </w:pPr>
      <w:r>
        <w:t>13014</w:t>
      </w:r>
      <w:r>
        <w:tab/>
        <w:t xml:space="preserve">is </w:t>
      </w:r>
      <w:r>
        <w:tab/>
        <w:t>11001011010110</w:t>
      </w:r>
    </w:p>
    <w:p w14:paraId="007AD03B" w14:textId="77777777" w:rsidR="00F23B90" w:rsidRDefault="00F23B90" w:rsidP="000E5536">
      <w:pPr>
        <w:pStyle w:val="BodyText2"/>
      </w:pPr>
      <w:r>
        <w:t>21000</w:t>
      </w:r>
      <w:r>
        <w:tab/>
        <w:t>is</w:t>
      </w:r>
      <w:r>
        <w:tab/>
        <w:t>101001000001000 (max)</w:t>
      </w:r>
    </w:p>
    <w:p w14:paraId="029323AE" w14:textId="77777777" w:rsidR="00F23B90" w:rsidRDefault="00F23B90" w:rsidP="000E5536">
      <w:pPr>
        <w:pStyle w:val="BodyText"/>
      </w:pPr>
      <w:r>
        <w:t>But some coordinates are negative - we probably have to make them positive otherwise the interleaving wont work!</w:t>
      </w:r>
    </w:p>
    <w:p w14:paraId="61CC7F2F" w14:textId="77777777" w:rsidR="00F23B90" w:rsidRDefault="00F23B90" w:rsidP="000E5536">
      <w:pPr>
        <w:pStyle w:val="BodyText"/>
      </w:pPr>
      <w:r>
        <w:t xml:space="preserve">  </w:t>
      </w:r>
    </w:p>
    <w:p w14:paraId="7D382385" w14:textId="77777777" w:rsidR="00F23B90" w:rsidRDefault="00F23B90" w:rsidP="000E5536">
      <w:pPr>
        <w:pStyle w:val="BodyText"/>
      </w:pPr>
      <w:r>
        <w:t>How big will the global data be?</w:t>
      </w:r>
    </w:p>
    <w:p w14:paraId="6DB7970E" w14:textId="77777777" w:rsidR="00F23B90" w:rsidRDefault="00F23B90" w:rsidP="000E5536">
      <w:pPr>
        <w:pStyle w:val="BodyText"/>
      </w:pPr>
      <w:r>
        <w:t>There are currently 81683 polygons</w:t>
      </w:r>
    </w:p>
    <w:p w14:paraId="372AEA19" w14:textId="77777777" w:rsidR="00F23B90" w:rsidRDefault="00F23B90" w:rsidP="000E5536">
      <w:pPr>
        <w:pStyle w:val="BodyText"/>
      </w:pPr>
      <w:r>
        <w:t>Count:</w:t>
      </w:r>
      <w:r>
        <w:tab/>
      </w:r>
      <w:r>
        <w:tab/>
      </w:r>
      <w:r>
        <w:tab/>
      </w:r>
      <w:r>
        <w:tab/>
        <w:t>81683</w:t>
      </w:r>
    </w:p>
    <w:p w14:paraId="04639E39" w14:textId="77777777" w:rsidR="00F23B90" w:rsidRDefault="00F23B90" w:rsidP="000E5536">
      <w:pPr>
        <w:pStyle w:val="BodyText"/>
      </w:pPr>
      <w:r>
        <w:t>Minimum:</w:t>
      </w:r>
      <w:r>
        <w:tab/>
      </w:r>
      <w:r>
        <w:tab/>
      </w:r>
      <w:r>
        <w:tab/>
        <w:t>0.000097</w:t>
      </w:r>
    </w:p>
    <w:p w14:paraId="7CB99BB6" w14:textId="77777777" w:rsidR="00F23B90" w:rsidRDefault="00F23B90" w:rsidP="000E5536">
      <w:pPr>
        <w:pStyle w:val="BodyText"/>
      </w:pPr>
      <w:r>
        <w:t>Maximum:</w:t>
      </w:r>
      <w:r>
        <w:tab/>
      </w:r>
      <w:r>
        <w:tab/>
      </w:r>
      <w:r>
        <w:tab/>
        <w:t>734697700000000</w:t>
      </w:r>
    </w:p>
    <w:p w14:paraId="77979F5B" w14:textId="77777777" w:rsidR="00F23B90" w:rsidRDefault="00F23B90" w:rsidP="000E5536">
      <w:pPr>
        <w:pStyle w:val="BodyText"/>
      </w:pPr>
      <w:r>
        <w:t>Sum:</w:t>
      </w:r>
      <w:r>
        <w:tab/>
      </w:r>
      <w:r>
        <w:tab/>
      </w:r>
      <w:r>
        <w:tab/>
      </w:r>
      <w:r>
        <w:tab/>
        <w:t>51,367,110,000,000,000m2 = 51,367,110,000 Km2 - i.e. 51 billion records at the 1Km square level</w:t>
      </w:r>
    </w:p>
    <w:p w14:paraId="0EC96B36" w14:textId="77777777" w:rsidR="00F23B90" w:rsidRDefault="00F23B90" w:rsidP="000E5536">
      <w:pPr>
        <w:pStyle w:val="BodyText"/>
      </w:pPr>
      <w:r>
        <w:t>Mean:</w:t>
      </w:r>
      <w:r>
        <w:tab/>
      </w:r>
      <w:r>
        <w:tab/>
      </w:r>
      <w:r>
        <w:tab/>
      </w:r>
      <w:r>
        <w:tab/>
        <w:t>628859305371.468</w:t>
      </w:r>
    </w:p>
    <w:p w14:paraId="6022A18D" w14:textId="77777777" w:rsidR="00F23B90" w:rsidRDefault="00F23B90" w:rsidP="000E5536">
      <w:pPr>
        <w:pStyle w:val="BodyText2"/>
      </w:pPr>
      <w:r>
        <w:t>Standard Deviation:</w:t>
      </w:r>
      <w:r>
        <w:tab/>
        <w:t>9583548687502.14</w:t>
      </w:r>
    </w:p>
    <w:p w14:paraId="2B9C7B23" w14:textId="77777777" w:rsidR="00F23B90" w:rsidRDefault="00F23B90" w:rsidP="000E5536">
      <w:pPr>
        <w:pStyle w:val="BodyText"/>
      </w:pPr>
      <w:r>
        <w:t>Using the globalmaptiles.py code to get tms coordinates and quadtrees:</w:t>
      </w:r>
    </w:p>
    <w:p w14:paraId="2D2CAA2F" w14:textId="77777777" w:rsidR="00F23B90" w:rsidRDefault="00F23B90" w:rsidP="000E5536">
      <w:pPr>
        <w:pStyle w:val="BodyText"/>
      </w:pPr>
      <w:r>
        <w:t>import globalmaptiles</w:t>
      </w:r>
    </w:p>
    <w:p w14:paraId="258996F5" w14:textId="77777777" w:rsidR="00F23B90" w:rsidRDefault="00F23B90" w:rsidP="000E5536">
      <w:pPr>
        <w:pStyle w:val="BodyText"/>
      </w:pPr>
      <w:r>
        <w:t>gm=globalmaptiles.GlobalMercator()</w:t>
      </w:r>
    </w:p>
    <w:p w14:paraId="2A70EC3A" w14:textId="77777777" w:rsidR="00F23B90" w:rsidRDefault="00F23B90" w:rsidP="000E5536">
      <w:pPr>
        <w:pStyle w:val="BodyText"/>
      </w:pPr>
      <w:r>
        <w:t>tile=gm.MetersToTile(13014000,721000,12)</w:t>
      </w:r>
    </w:p>
    <w:p w14:paraId="492341E4" w14:textId="77777777" w:rsidR="00F23B90" w:rsidRDefault="00F23B90" w:rsidP="000E5536">
      <w:pPr>
        <w:pStyle w:val="BodyText"/>
      </w:pPr>
      <w:r>
        <w:t>print "Tile:" + str(tile)</w:t>
      </w:r>
    </w:p>
    <w:p w14:paraId="68A392FB" w14:textId="77777777" w:rsidR="00F23B90" w:rsidRDefault="00F23B90" w:rsidP="000E5536">
      <w:pPr>
        <w:pStyle w:val="BodyText"/>
      </w:pPr>
      <w:r>
        <w:t>quadtree=gm.QuadTree(tile[0],tile[1],12)</w:t>
      </w:r>
    </w:p>
    <w:p w14:paraId="664A8824" w14:textId="77777777" w:rsidR="00F23B90" w:rsidRDefault="00F23B90" w:rsidP="000E5536">
      <w:pPr>
        <w:pStyle w:val="BodyText2"/>
      </w:pPr>
      <w:r>
        <w:t xml:space="preserve">print "Quadtree: " + quadtree </w:t>
      </w:r>
    </w:p>
    <w:p w14:paraId="5455A891" w14:textId="77777777" w:rsidR="00F23B90" w:rsidRDefault="00F23B90" w:rsidP="000E5536">
      <w:pPr>
        <w:pStyle w:val="BodyText"/>
      </w:pPr>
      <w:r>
        <w:t>Outputs:</w:t>
      </w:r>
    </w:p>
    <w:p w14:paraId="75309432" w14:textId="77777777" w:rsidR="00F23B90" w:rsidRDefault="00F23B90" w:rsidP="000E5536">
      <w:pPr>
        <w:pStyle w:val="BodyText"/>
      </w:pPr>
      <w:r>
        <w:t>Tile:(3378, 2121)</w:t>
      </w:r>
    </w:p>
    <w:p w14:paraId="63B233FA" w14:textId="77777777" w:rsidR="00F23B90" w:rsidRDefault="00F23B90" w:rsidP="000E5536">
      <w:pPr>
        <w:pStyle w:val="BodyText2"/>
      </w:pPr>
      <w:r>
        <w:t>Quadtree:132320330230</w:t>
      </w:r>
    </w:p>
    <w:p w14:paraId="4680FABA" w14:textId="77777777" w:rsidR="00F23B90" w:rsidRDefault="00F23B90" w:rsidP="000E5536">
      <w:pPr>
        <w:pStyle w:val="BodyText"/>
      </w:pPr>
      <w:r>
        <w:t>THESE ARE CORRECT!!!</w:t>
      </w:r>
      <w:r w:rsidR="00482229">
        <w:t xml:space="preserve"> </w:t>
      </w:r>
    </w:p>
    <w:p w14:paraId="5D1F838A" w14:textId="77777777" w:rsidR="00F23B90" w:rsidRDefault="00F23B90" w:rsidP="000E5536">
      <w:pPr>
        <w:pStyle w:val="BodyText"/>
      </w:pPr>
      <w:r>
        <w:t xml:space="preserve">res  </w:t>
      </w:r>
      <w:r>
        <w:tab/>
      </w:r>
      <w:r>
        <w:tab/>
      </w:r>
      <w:r>
        <w:tab/>
        <w:t>float: 38.2185141426</w:t>
      </w:r>
    </w:p>
    <w:p w14:paraId="1D063A66" w14:textId="77777777" w:rsidR="00F23B90" w:rsidRDefault="00F23B90" w:rsidP="000E5536">
      <w:pPr>
        <w:pStyle w:val="BodyText"/>
      </w:pPr>
      <w:r>
        <w:t xml:space="preserve">px  </w:t>
      </w:r>
      <w:r>
        <w:tab/>
      </w:r>
      <w:r>
        <w:tab/>
      </w:r>
      <w:r>
        <w:tab/>
        <w:t>float: 864803.592821</w:t>
      </w:r>
    </w:p>
    <w:p w14:paraId="12FB18CC" w14:textId="77777777" w:rsidR="00F23B90" w:rsidRDefault="00F23B90" w:rsidP="000E5536">
      <w:pPr>
        <w:pStyle w:val="BodyText"/>
      </w:pPr>
      <w:r>
        <w:t xml:space="preserve">py </w:t>
      </w:r>
      <w:r>
        <w:tab/>
      </w:r>
      <w:r>
        <w:tab/>
      </w:r>
      <w:r>
        <w:tab/>
        <w:t>float: 543153.202276</w:t>
      </w:r>
    </w:p>
    <w:p w14:paraId="45F3175C" w14:textId="77777777" w:rsidR="00F23B90" w:rsidRDefault="00F23B90" w:rsidP="000E5536">
      <w:pPr>
        <w:pStyle w:val="BodyText"/>
      </w:pPr>
      <w:r>
        <w:t>tx</w:t>
      </w:r>
      <w:r>
        <w:tab/>
      </w:r>
      <w:r>
        <w:tab/>
      </w:r>
      <w:r>
        <w:tab/>
        <w:t>int: 3378</w:t>
      </w:r>
    </w:p>
    <w:p w14:paraId="19D408AE" w14:textId="77777777" w:rsidR="00F23B90" w:rsidRDefault="00F23B90" w:rsidP="000E5536">
      <w:pPr>
        <w:pStyle w:val="BodyText"/>
      </w:pPr>
      <w:r>
        <w:t>ty</w:t>
      </w:r>
      <w:r>
        <w:tab/>
      </w:r>
      <w:r>
        <w:tab/>
      </w:r>
      <w:r>
        <w:tab/>
        <w:t>int: 2121</w:t>
      </w:r>
    </w:p>
    <w:p w14:paraId="765DB008" w14:textId="77777777" w:rsidR="00F23B90" w:rsidRDefault="00F23B90" w:rsidP="000E5536">
      <w:pPr>
        <w:pStyle w:val="BodyText2"/>
      </w:pPr>
      <w:r>
        <w:t>originShift</w:t>
      </w:r>
      <w:r>
        <w:tab/>
      </w:r>
      <w:r>
        <w:tab/>
        <w:t>float: 20037508.3428</w:t>
      </w:r>
    </w:p>
    <w:p w14:paraId="03372549" w14:textId="77777777" w:rsidR="00F23B90" w:rsidRDefault="00F23B90" w:rsidP="000E5536">
      <w:pPr>
        <w:pStyle w:val="BodyText2"/>
      </w:pPr>
    </w:p>
    <w:p w14:paraId="759E1717" w14:textId="77777777" w:rsidR="00F23B90" w:rsidRDefault="00F23B90" w:rsidP="000E5536">
      <w:pPr>
        <w:pStyle w:val="BodyText"/>
      </w:pPr>
      <w:r>
        <w:t>So for x: 13014000</w:t>
      </w:r>
      <w:r>
        <w:tab/>
        <w:t>y: 721000</w:t>
      </w:r>
      <w:r>
        <w:tab/>
      </w:r>
    </w:p>
    <w:p w14:paraId="4CE8C8B0" w14:textId="77777777" w:rsidR="00F23B90" w:rsidRDefault="00F23B90" w:rsidP="000E5536">
      <w:pPr>
        <w:pStyle w:val="BodyText"/>
      </w:pPr>
      <w:r>
        <w:t xml:space="preserve">Google: </w:t>
      </w:r>
      <w:r>
        <w:tab/>
        <w:t>(27025,15794)</w:t>
      </w:r>
    </w:p>
    <w:p w14:paraId="1967F81C" w14:textId="77777777" w:rsidR="00F23B90" w:rsidRDefault="00F23B90" w:rsidP="000E5536">
      <w:pPr>
        <w:pStyle w:val="BodyText"/>
      </w:pPr>
      <w:r>
        <w:t>TMS:</w:t>
      </w:r>
      <w:r>
        <w:tab/>
      </w:r>
      <w:r>
        <w:tab/>
        <w:t>(27025,16973)</w:t>
      </w:r>
    </w:p>
    <w:p w14:paraId="44A5FA6D" w14:textId="77777777" w:rsidR="00F23B90" w:rsidRDefault="00F23B90" w:rsidP="000E5536">
      <w:pPr>
        <w:pStyle w:val="BodyText"/>
      </w:pPr>
      <w:r>
        <w:t>QuadTree:</w:t>
      </w:r>
      <w:r>
        <w:tab/>
        <w:t>132320330230021</w:t>
      </w:r>
    </w:p>
    <w:p w14:paraId="2E85008A" w14:textId="77777777" w:rsidR="00F23B90" w:rsidRDefault="00F23B90" w:rsidP="000E5536">
      <w:pPr>
        <w:pStyle w:val="BodyText2"/>
      </w:pPr>
      <w:r>
        <w:t>Zoom:</w:t>
      </w:r>
      <w:r>
        <w:tab/>
      </w:r>
      <w:r>
        <w:tab/>
        <w:t>15</w:t>
      </w:r>
    </w:p>
    <w:p w14:paraId="3F7278E9" w14:textId="77777777" w:rsidR="00F23B90" w:rsidRDefault="00F23B90" w:rsidP="000E5536">
      <w:pPr>
        <w:pStyle w:val="BodyText"/>
      </w:pPr>
      <w:r>
        <w:t>THE FIRST CELL OF THE ORANG UTAN SHOULD BE:</w:t>
      </w:r>
    </w:p>
    <w:p w14:paraId="25956720" w14:textId="77777777" w:rsidR="00F23B90" w:rsidRDefault="00F23B90" w:rsidP="000E5536">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6FA2005A" w14:textId="77777777" w:rsidR="00F23B90" w:rsidRDefault="00F23B90" w:rsidP="000E5536">
      <w:pPr>
        <w:pStyle w:val="BodyText"/>
      </w:pPr>
      <w:r>
        <w:t>E/N:</w:t>
      </w:r>
      <w:r>
        <w:tab/>
      </w:r>
      <w:r>
        <w:tab/>
        <w:t xml:space="preserve">13013862.68772097 </w:t>
      </w:r>
      <w:r>
        <w:tab/>
        <w:t>719119.5621069372</w:t>
      </w:r>
      <w:r>
        <w:tab/>
        <w:t>lower left</w:t>
      </w:r>
    </w:p>
    <w:p w14:paraId="34F472B5" w14:textId="77777777" w:rsidR="00F23B90" w:rsidRDefault="00F23B90" w:rsidP="000E5536">
      <w:pPr>
        <w:pStyle w:val="BodyText"/>
      </w:pPr>
      <w:r>
        <w:tab/>
      </w:r>
      <w:r>
        <w:tab/>
        <w:t xml:space="preserve">13015085.680173531 </w:t>
      </w:r>
      <w:r>
        <w:tab/>
        <w:t>720342.5545595028</w:t>
      </w:r>
      <w:r>
        <w:tab/>
        <w:t>upper right</w:t>
      </w:r>
    </w:p>
    <w:p w14:paraId="20E166E4" w14:textId="77777777" w:rsidR="00F23B90" w:rsidRDefault="00F23B90" w:rsidP="000E5536">
      <w:pPr>
        <w:pStyle w:val="BodyText"/>
      </w:pPr>
      <w:r>
        <w:t xml:space="preserve">Google: </w:t>
      </w:r>
      <w:r>
        <w:tab/>
      </w:r>
      <w:r>
        <w:tab/>
        <w:t>(27025,15795)</w:t>
      </w:r>
    </w:p>
    <w:p w14:paraId="02350A34" w14:textId="77777777" w:rsidR="00F23B90" w:rsidRDefault="00F23B90" w:rsidP="000E5536">
      <w:pPr>
        <w:pStyle w:val="BodyText"/>
      </w:pPr>
      <w:r>
        <w:t>TMS:</w:t>
      </w:r>
      <w:r>
        <w:tab/>
      </w:r>
      <w:r>
        <w:tab/>
        <w:t xml:space="preserve">(27025,16972) </w:t>
      </w:r>
    </w:p>
    <w:p w14:paraId="47D52A68" w14:textId="77777777" w:rsidR="00F23B90" w:rsidRDefault="00F23B90" w:rsidP="000E5536">
      <w:pPr>
        <w:pStyle w:val="BodyText"/>
      </w:pPr>
      <w:r>
        <w:lastRenderedPageBreak/>
        <w:t>QuadTree:</w:t>
      </w:r>
      <w:r>
        <w:tab/>
        <w:t>132320330230023</w:t>
      </w:r>
    </w:p>
    <w:p w14:paraId="57C8B67E" w14:textId="77777777" w:rsidR="00F23B90" w:rsidRDefault="00F23B90" w:rsidP="000E5536">
      <w:pPr>
        <w:pStyle w:val="BodyText"/>
      </w:pPr>
      <w:r>
        <w:t>Zoom:</w:t>
      </w:r>
      <w:r>
        <w:tab/>
      </w:r>
      <w:r>
        <w:tab/>
        <w:t>15</w:t>
      </w:r>
    </w:p>
    <w:p w14:paraId="4A0DE108" w14:textId="77777777" w:rsidR="00F23B90" w:rsidRDefault="00F23B90" w:rsidP="000E5536">
      <w:pPr>
        <w:pStyle w:val="BodyText2"/>
      </w:pPr>
      <w:r>
        <w:t>866x913 (colsxrows)</w:t>
      </w:r>
    </w:p>
    <w:p w14:paraId="117EC0E8" w14:textId="77777777" w:rsidR="00F23B90" w:rsidRDefault="00F23B90" w:rsidP="000E5536">
      <w:pPr>
        <w:pStyle w:val="BodyText"/>
      </w:pPr>
      <w:r>
        <w:t>== Tile Boundaries ==</w:t>
      </w:r>
    </w:p>
    <w:p w14:paraId="46BB4552" w14:textId="77777777" w:rsidR="00F23B90" w:rsidRDefault="00F23B90" w:rsidP="000E5536">
      <w:pPr>
        <w:pStyle w:val="BodyText"/>
      </w:pPr>
      <w:r>
        <w:t>WGS84 datum (longitude/latitude):</w:t>
      </w:r>
    </w:p>
    <w:p w14:paraId="195F27BE" w14:textId="77777777" w:rsidR="00F23B90" w:rsidRDefault="00F23B90" w:rsidP="000E5536">
      <w:pPr>
        <w:pStyle w:val="BodyText"/>
      </w:pPr>
      <w:r>
        <w:t>116.905517578125 6.4572344987653585</w:t>
      </w:r>
    </w:p>
    <w:p w14:paraId="72846C67" w14:textId="77777777" w:rsidR="00F23B90" w:rsidRDefault="00F23B90" w:rsidP="000E5536">
      <w:pPr>
        <w:pStyle w:val="BodyText"/>
      </w:pPr>
      <w:r>
        <w:t>116.91650390625 6.468151012664214</w:t>
      </w:r>
    </w:p>
    <w:p w14:paraId="5D3F9717" w14:textId="77777777" w:rsidR="00F23B90" w:rsidRDefault="00F23B90" w:rsidP="000E5536">
      <w:pPr>
        <w:pStyle w:val="BodyText"/>
      </w:pPr>
      <w:r>
        <w:t>Spherical Mercator (meters):</w:t>
      </w:r>
    </w:p>
    <w:p w14:paraId="6B9427F1" w14:textId="77777777" w:rsidR="00F23B90" w:rsidRDefault="00F23B90" w:rsidP="000E5536">
      <w:pPr>
        <w:pStyle w:val="BodyText"/>
      </w:pPr>
      <w:r>
        <w:t xml:space="preserve">13013862.68772097 720342.5545595028 </w:t>
      </w:r>
      <w:r>
        <w:tab/>
        <w:t>(LL corner)</w:t>
      </w:r>
    </w:p>
    <w:p w14:paraId="2DCD398B" w14:textId="77777777" w:rsidR="00F23B90" w:rsidRDefault="00F23B90" w:rsidP="000E5536">
      <w:pPr>
        <w:pStyle w:val="BodyText"/>
      </w:pPr>
      <w:r>
        <w:t xml:space="preserve">13015085.680173531 721565.5470120646 </w:t>
      </w:r>
      <w:r>
        <w:tab/>
        <w:t>(UR corner)</w:t>
      </w:r>
    </w:p>
    <w:p w14:paraId="3525600A" w14:textId="77777777" w:rsidR="00F23B90" w:rsidRDefault="00F23B90" w:rsidP="000E5536">
      <w:pPr>
        <w:pStyle w:val="BodyText"/>
      </w:pPr>
      <w:r>
        <w:t>Pixels at zoom 15:</w:t>
      </w:r>
    </w:p>
    <w:p w14:paraId="75E2319A" w14:textId="77777777" w:rsidR="00F23B90" w:rsidRDefault="00F23B90" w:rsidP="000E5536">
      <w:pPr>
        <w:pStyle w:val="BodyText2"/>
      </w:pPr>
      <w:r>
        <w:t>6918400 4043264 6918656 4043520</w:t>
      </w:r>
    </w:p>
    <w:p w14:paraId="0195D636" w14:textId="77777777" w:rsidR="00F23B90" w:rsidRDefault="00F23B90" w:rsidP="000E5536">
      <w:pPr>
        <w:pStyle w:val="BodyText"/>
      </w:pPr>
      <w:r>
        <w:t>For the Origin:</w:t>
      </w:r>
    </w:p>
    <w:p w14:paraId="6C47936E" w14:textId="77777777" w:rsidR="00F23B90" w:rsidRDefault="00F23B90" w:rsidP="000E5536">
      <w:pPr>
        <w:pStyle w:val="BodyText"/>
      </w:pPr>
      <w:r>
        <w:t xml:space="preserve">Google: </w:t>
      </w:r>
      <w:r>
        <w:tab/>
        <w:t>(0,0)</w:t>
      </w:r>
    </w:p>
    <w:p w14:paraId="10EFDD8C" w14:textId="77777777" w:rsidR="00F23B90" w:rsidRDefault="00F23B90" w:rsidP="000E5536">
      <w:pPr>
        <w:pStyle w:val="BodyText"/>
      </w:pPr>
      <w:r>
        <w:t>TMS:</w:t>
      </w:r>
      <w:r>
        <w:tab/>
      </w:r>
      <w:r>
        <w:tab/>
        <w:t>(0,32767)</w:t>
      </w:r>
    </w:p>
    <w:p w14:paraId="5D13092B" w14:textId="77777777" w:rsidR="00F23B90" w:rsidRDefault="00F23B90" w:rsidP="000E5536">
      <w:pPr>
        <w:pStyle w:val="BodyText"/>
      </w:pPr>
      <w:r>
        <w:t>QuadTree:</w:t>
      </w:r>
      <w:r>
        <w:tab/>
        <w:t>000000000000000</w:t>
      </w:r>
    </w:p>
    <w:p w14:paraId="3E539123" w14:textId="77777777" w:rsidR="00F23B90" w:rsidRDefault="00F23B90" w:rsidP="000E5536">
      <w:pPr>
        <w:pStyle w:val="BodyText2"/>
      </w:pPr>
      <w:r>
        <w:t>Zoom:</w:t>
      </w:r>
      <w:r>
        <w:tab/>
      </w:r>
      <w:r>
        <w:tab/>
        <w:t>15</w:t>
      </w:r>
    </w:p>
    <w:p w14:paraId="26F3AF60" w14:textId="77777777" w:rsidR="00F23B90" w:rsidRDefault="00F23B90" w:rsidP="000E5536">
      <w:pPr>
        <w:pStyle w:val="BodyText"/>
      </w:pPr>
      <w:r>
        <w:t>== Tile Boundaries ==</w:t>
      </w:r>
    </w:p>
    <w:p w14:paraId="6D9BD089" w14:textId="77777777" w:rsidR="00F23B90" w:rsidRDefault="00F23B90" w:rsidP="000E5536">
      <w:pPr>
        <w:pStyle w:val="BodyText"/>
      </w:pPr>
      <w:r>
        <w:t>WGS84 datum (longitude/latitude):</w:t>
      </w:r>
    </w:p>
    <w:p w14:paraId="0D9C0FBC" w14:textId="77777777" w:rsidR="00F23B90" w:rsidRDefault="00F23B90" w:rsidP="000E5536">
      <w:pPr>
        <w:pStyle w:val="BodyText"/>
      </w:pPr>
      <w:r>
        <w:t>-180 85.05018093458116</w:t>
      </w:r>
    </w:p>
    <w:p w14:paraId="37144B6E" w14:textId="77777777" w:rsidR="00F23B90" w:rsidRDefault="00F23B90" w:rsidP="000E5536">
      <w:pPr>
        <w:pStyle w:val="BodyText"/>
      </w:pPr>
      <w:r>
        <w:t>-179.989013671875 85.0511287798066</w:t>
      </w:r>
    </w:p>
    <w:p w14:paraId="209E9447" w14:textId="77777777" w:rsidR="00F23B90" w:rsidRDefault="00F23B90" w:rsidP="000E5536">
      <w:pPr>
        <w:pStyle w:val="BodyText"/>
      </w:pPr>
      <w:r>
        <w:t>Spherical Mercator (meters):</w:t>
      </w:r>
    </w:p>
    <w:p w14:paraId="7EAB2F0C" w14:textId="77777777" w:rsidR="00F23B90" w:rsidRDefault="00F23B90" w:rsidP="000E5536">
      <w:pPr>
        <w:pStyle w:val="BodyText"/>
      </w:pPr>
      <w:r>
        <w:t>-20037508.342789244 20036285.350336682</w:t>
      </w:r>
    </w:p>
    <w:p w14:paraId="0838D59A" w14:textId="77777777" w:rsidR="00F23B90" w:rsidRDefault="00F23B90" w:rsidP="000E5536">
      <w:pPr>
        <w:pStyle w:val="BodyText"/>
      </w:pPr>
      <w:r>
        <w:t>-20036285.350336682 20037508.342789244</w:t>
      </w:r>
    </w:p>
    <w:p w14:paraId="07671A57" w14:textId="77777777" w:rsidR="00F23B90" w:rsidRDefault="00F23B90" w:rsidP="000E5536">
      <w:pPr>
        <w:pStyle w:val="BodyText"/>
      </w:pPr>
      <w:r>
        <w:t>Pixels at zoom 15:</w:t>
      </w:r>
    </w:p>
    <w:p w14:paraId="196A2139" w14:textId="77777777" w:rsidR="00F23B90" w:rsidRDefault="00F23B90" w:rsidP="000E5536">
      <w:pPr>
        <w:pStyle w:val="BodyText2"/>
      </w:pPr>
      <w:r>
        <w:t>0 0 256 256</w:t>
      </w:r>
    </w:p>
    <w:p w14:paraId="1789423B" w14:textId="77777777" w:rsidR="00F23B90" w:rsidRDefault="00F23B90" w:rsidP="000E5536">
      <w:pPr>
        <w:pStyle w:val="BodyText"/>
      </w:pPr>
      <w:r>
        <w:t>1222.99245m is the resolution of the boxes at zoom 15</w:t>
      </w:r>
    </w:p>
    <w:p w14:paraId="07BE7F98" w14:textId="77777777" w:rsidR="00F23B90" w:rsidRDefault="00F23B90" w:rsidP="000E5536">
      <w:pPr>
        <w:pStyle w:val="BodyText"/>
      </w:pPr>
      <w:r>
        <w:t>THIS IS MEASURED USING THE DIFFERENCE BETWEEN 2 ADJACENT CELLS AT ZOOM 15 (</w:t>
      </w:r>
      <w:hyperlink r:id="rId147" w:history="1">
        <w:r w:rsidRPr="0077669C">
          <w:rPr>
            <w:rStyle w:val="Hyperlink"/>
          </w:rPr>
          <w:t>http://www.maptiler.org/google-maps-coordinates-tile-bounds-projection/)</w:t>
        </w:r>
      </w:hyperlink>
    </w:p>
    <w:p w14:paraId="32319980" w14:textId="77777777" w:rsidR="00F23B90" w:rsidRDefault="00F23B90" w:rsidP="000E5536">
      <w:pPr>
        <w:pStyle w:val="BodyText"/>
      </w:pPr>
      <w:r>
        <w:t xml:space="preserve">AND IS DIFFERENT TO WHAT MICROSOFT SAY HERE </w:t>
      </w:r>
      <w:hyperlink r:id="rId148" w:history="1">
        <w:r w:rsidRPr="0077669C">
          <w:rPr>
            <w:rStyle w:val="Hyperlink"/>
          </w:rPr>
          <w:t>http://msdn.microsoft.com/en-us/library/bb259689.aspx (4.7773*256 = 1222.9888)</w:t>
        </w:r>
      </w:hyperlink>
    </w:p>
    <w:p w14:paraId="33DA8E94" w14:textId="77777777" w:rsidR="00F23B90" w:rsidRDefault="00F23B90" w:rsidP="000E5536">
      <w:pPr>
        <w:pStyle w:val="BodyText"/>
      </w:pPr>
      <w:r>
        <w:t>The reason why is that the cell measurement will not be the same going from the equator to the poles! Maybe - measuring them.</w:t>
      </w:r>
    </w:p>
    <w:p w14:paraId="629C9DC1" w14:textId="77777777" w:rsidR="00F23B90" w:rsidRDefault="00F23B90" w:rsidP="000E5536">
      <w:pPr>
        <w:pStyle w:val="BodyText"/>
      </w:pPr>
      <w:r>
        <w:t>The x value will not change as you move along a meridian.</w:t>
      </w:r>
    </w:p>
    <w:p w14:paraId="2D5CD4B9" w14:textId="77777777" w:rsidR="00F23B90" w:rsidRDefault="00F23B90" w:rsidP="000E5536">
      <w:pPr>
        <w:pStyle w:val="BodyText"/>
      </w:pPr>
      <w:r>
        <w:t xml:space="preserve">At the equator a cell is </w:t>
      </w:r>
      <w:r>
        <w:tab/>
        <w:t>1222.9924525618553m wide</w:t>
      </w:r>
    </w:p>
    <w:p w14:paraId="5D598E5A" w14:textId="77777777" w:rsidR="00F23B90" w:rsidRDefault="00F23B90" w:rsidP="000E5536">
      <w:pPr>
        <w:pStyle w:val="BodyText"/>
      </w:pPr>
      <w:r>
        <w:t xml:space="preserve">At the pole a cell is </w:t>
      </w:r>
      <w:r>
        <w:tab/>
        <w:t>1222.9924525618553m wide</w:t>
      </w:r>
    </w:p>
    <w:p w14:paraId="4FB70808" w14:textId="77777777" w:rsidR="00F23B90" w:rsidRDefault="00F23B90" w:rsidP="000E5536">
      <w:pPr>
        <w:pStyle w:val="BodyText"/>
      </w:pPr>
      <w:r>
        <w:t>The y value will not change as you move along a parallel.</w:t>
      </w:r>
    </w:p>
    <w:p w14:paraId="3BBC05FB" w14:textId="77777777" w:rsidR="00F23B90" w:rsidRDefault="00F23B90" w:rsidP="000E5536">
      <w:pPr>
        <w:pStyle w:val="BodyText"/>
      </w:pPr>
      <w:r>
        <w:t xml:space="preserve">At the equator a cell is </w:t>
      </w:r>
      <w:r>
        <w:tab/>
        <w:t>1222.9924525618553m high</w:t>
      </w:r>
    </w:p>
    <w:p w14:paraId="373E3751" w14:textId="77777777" w:rsidR="00F23B90" w:rsidRDefault="00F23B90" w:rsidP="000E5536">
      <w:pPr>
        <w:pStyle w:val="BodyText2"/>
      </w:pPr>
      <w:r>
        <w:t xml:space="preserve">At the pole a cell is </w:t>
      </w:r>
      <w:r>
        <w:tab/>
        <w:t>1222.99245m high</w:t>
      </w:r>
    </w:p>
    <w:p w14:paraId="68DCDCB0" w14:textId="77777777" w:rsidR="00F23B90" w:rsidRDefault="00F23B90" w:rsidP="000E5536">
      <w:pPr>
        <w:pStyle w:val="BodyText2"/>
      </w:pPr>
      <w:r>
        <w:t>Dont run the PolygonToRaster with no parameters in for CellSize and the others otherwise it crashes arcMap</w:t>
      </w:r>
    </w:p>
    <w:p w14:paraId="7C0B49F7" w14:textId="77777777" w:rsidR="00F23B90" w:rsidRDefault="00F23B90" w:rsidP="000E5536">
      <w:pPr>
        <w:pStyle w:val="BodyText"/>
      </w:pPr>
      <w:r>
        <w:t>This snapped:</w:t>
      </w:r>
    </w:p>
    <w:p w14:paraId="58217680" w14:textId="77777777" w:rsidR="00F23B90" w:rsidRDefault="00F23B90" w:rsidP="000E5536">
      <w:pPr>
        <w:pStyle w:val="BodyText"/>
      </w:pPr>
      <w:r>
        <w:t>PolygonToRaster OrangUtan OBJECTID "E:\cottaan\My Documents\ArcGIS\Default.gdb\OrangUtan_PolygonToRaster3" CELL_CENTER Priority 1222.99245256186</w:t>
      </w:r>
    </w:p>
    <w:p w14:paraId="16CBEA63" w14:textId="77777777" w:rsidR="00F23B90" w:rsidRDefault="00F23B90" w:rsidP="000E5536">
      <w:pPr>
        <w:pStyle w:val="BodyText2"/>
      </w:pPr>
      <w:r>
        <w:t>Using this snap raster: E:\cottaan\My Documents\ArcGIS\Default.gdb\SnapGrid</w:t>
      </w:r>
    </w:p>
    <w:p w14:paraId="27EBA24C" w14:textId="77777777" w:rsidR="00F23B90" w:rsidRDefault="00F23B90" w:rsidP="000E5536">
      <w:pPr>
        <w:pStyle w:val="BodyText"/>
      </w:pPr>
      <w:r>
        <w:t>Hooray! I can create a raster with the same cells as the Bing tiling and use their quad trees</w:t>
      </w:r>
    </w:p>
    <w:p w14:paraId="15BDF848" w14:textId="77777777" w:rsidR="00F23B90" w:rsidRDefault="00F23B90" w:rsidP="000E5536">
      <w:pPr>
        <w:pStyle w:val="BodyText"/>
      </w:pPr>
      <w:r>
        <w:t>Quadtrees should go:</w:t>
      </w:r>
    </w:p>
    <w:p w14:paraId="33EA9E40" w14:textId="77777777" w:rsidR="00F23B90" w:rsidRDefault="00F23B90" w:rsidP="000E5536">
      <w:pPr>
        <w:pStyle w:val="BodyText"/>
      </w:pPr>
      <w:r>
        <w:t>132320330230021</w:t>
      </w:r>
    </w:p>
    <w:p w14:paraId="4AC5CAA7" w14:textId="77777777" w:rsidR="00F23B90" w:rsidRDefault="00F23B90" w:rsidP="000E5536">
      <w:pPr>
        <w:pStyle w:val="BodyText"/>
      </w:pPr>
      <w:r>
        <w:t>132320330230030</w:t>
      </w:r>
    </w:p>
    <w:p w14:paraId="20FC347F" w14:textId="77777777" w:rsidR="00F23B90" w:rsidRDefault="00F23B90" w:rsidP="000E5536">
      <w:pPr>
        <w:pStyle w:val="BodyText"/>
      </w:pPr>
      <w:r>
        <w:t>132320330230022</w:t>
      </w:r>
    </w:p>
    <w:p w14:paraId="0676BF16" w14:textId="77777777" w:rsidR="00F23B90" w:rsidRDefault="00F23B90" w:rsidP="000E5536">
      <w:pPr>
        <w:pStyle w:val="BodyText"/>
      </w:pPr>
      <w:r>
        <w:t>132320330230023</w:t>
      </w:r>
    </w:p>
    <w:p w14:paraId="148D6565" w14:textId="77777777" w:rsidR="00F23B90" w:rsidRDefault="00F23B90" w:rsidP="000E5536">
      <w:pPr>
        <w:pStyle w:val="BodyText"/>
      </w:pPr>
      <w:r>
        <w:t>132320330230032</w:t>
      </w:r>
    </w:p>
    <w:p w14:paraId="0F77823A" w14:textId="77777777" w:rsidR="00F23B90" w:rsidRDefault="00F23B90" w:rsidP="000E5536">
      <w:pPr>
        <w:pStyle w:val="BodyText"/>
      </w:pPr>
      <w:r>
        <w:t>132320330230033</w:t>
      </w:r>
    </w:p>
    <w:p w14:paraId="76CB96D3" w14:textId="77777777" w:rsidR="00F23B90" w:rsidRDefault="00F23B90" w:rsidP="000E5536">
      <w:pPr>
        <w:pStyle w:val="BodyText"/>
      </w:pPr>
      <w:r>
        <w:t>132320330230122</w:t>
      </w:r>
    </w:p>
    <w:p w14:paraId="7B661FD9" w14:textId="77777777" w:rsidR="00F23B90" w:rsidRDefault="00F23B90" w:rsidP="000E5536">
      <w:pPr>
        <w:pStyle w:val="BodyText2"/>
      </w:pPr>
      <w:r>
        <w:lastRenderedPageBreak/>
        <w:t>etc</w:t>
      </w:r>
    </w:p>
    <w:p w14:paraId="17E0CA23" w14:textId="77777777" w:rsidR="00F23B90" w:rsidRDefault="00F23B90" w:rsidP="000E5536">
      <w:pPr>
        <w:pStyle w:val="BodyText"/>
      </w:pPr>
      <w:r>
        <w:t>Dont seem to have nditer in my version of numpy - what version have I got? numpy.version.version says 1.3.0</w:t>
      </w:r>
    </w:p>
    <w:p w14:paraId="25B74F66" w14:textId="77777777" w:rsidR="00F23B90" w:rsidRDefault="00F23B90" w:rsidP="000E5536">
      <w:pPr>
        <w:pStyle w:val="BodyText"/>
      </w:pPr>
      <w:r>
        <w:t xml:space="preserve">Installing version 1.6.1 from here: </w:t>
      </w:r>
      <w:hyperlink r:id="rId149" w:history="1">
        <w:r w:rsidRPr="0077669C">
          <w:rPr>
            <w:rStyle w:val="Hyperlink"/>
          </w:rPr>
          <w:t>http://sourceforge.net/projects/numpy/files/NumPy/1.6.1/numpy-1.6.1-win32-superpack-python2.6.exe/download</w:t>
        </w:r>
      </w:hyperlink>
    </w:p>
    <w:p w14:paraId="046DB5C1" w14:textId="77777777" w:rsidR="00F23B90" w:rsidRDefault="00F23B90" w:rsidP="000E5536">
      <w:pPr>
        <w:pStyle w:val="BodyText"/>
      </w:pPr>
      <w:r>
        <w:t>E:\cottaan\My Documents\OrangUtanTMS.npy contains all of the TMS addresses, e.g.</w:t>
      </w:r>
    </w:p>
    <w:p w14:paraId="7FE25B57" w14:textId="77777777" w:rsidR="00F23B90" w:rsidRDefault="00F23B90" w:rsidP="000E5536">
      <w:pPr>
        <w:pStyle w:val="BodyText"/>
      </w:pPr>
      <w:r>
        <w:t>array([[16973, 16973, 16972, ..., 16061, 16061, 16061],</w:t>
      </w:r>
    </w:p>
    <w:p w14:paraId="29D71B95" w14:textId="77777777" w:rsidR="00F23B90" w:rsidRDefault="00F23B90" w:rsidP="000E5536">
      <w:pPr>
        <w:pStyle w:val="BodyText"/>
      </w:pPr>
      <w:r>
        <w:t xml:space="preserve">       [27025, 27026, 27024, ..., 26569, 26570, 26571]])</w:t>
      </w:r>
    </w:p>
    <w:p w14:paraId="3C49EA16" w14:textId="77777777" w:rsidR="00F23B90" w:rsidRDefault="00F23B90" w:rsidP="000E5536">
      <w:pPr>
        <w:pStyle w:val="BodyText"/>
      </w:pPr>
      <w:r>
        <w:tab/>
        <w:t xml:space="preserve">   </w:t>
      </w:r>
    </w:p>
    <w:p w14:paraId="7AA6285A" w14:textId="77777777" w:rsidR="00F23B90" w:rsidRDefault="00F23B90" w:rsidP="000E5536">
      <w:pPr>
        <w:pStyle w:val="BodyText"/>
      </w:pPr>
      <w:r>
        <w:t>The SpeciesRasterToQuadTree is taking 3 mins for OrangUtan! Suggest writing the TMS coordinates to files and then running an update query to get the QuadTrees later.</w:t>
      </w:r>
    </w:p>
    <w:p w14:paraId="53670725" w14:textId="77777777" w:rsidR="00F23B90" w:rsidRDefault="00F23B90" w:rsidP="000E5536">
      <w:pPr>
        <w:pStyle w:val="BodyText"/>
      </w:pPr>
      <w:r>
        <w:t>SpeciesToRaster is very slow. 1 minutes 23 seconds for 10108!</w:t>
      </w:r>
    </w:p>
    <w:p w14:paraId="3289F96C" w14:textId="77777777" w:rsidR="00F23B90" w:rsidRDefault="00F23B90" w:rsidP="000E5536">
      <w:pPr>
        <w:pStyle w:val="BodyText"/>
      </w:pPr>
      <w:r>
        <w:t>From FileGDB to FileGDB is 7 secs</w:t>
      </w:r>
    </w:p>
    <w:p w14:paraId="72327C0C" w14:textId="77777777" w:rsidR="00F23B90" w:rsidRDefault="00F23B90" w:rsidP="000E5536">
      <w:pPr>
        <w:pStyle w:val="BodyText"/>
      </w:pPr>
      <w:r>
        <w:t>From FileGDB to GRID is 1min 43 secs</w:t>
      </w:r>
    </w:p>
    <w:p w14:paraId="15CDD412" w14:textId="77777777" w:rsidR="00F23B90" w:rsidRDefault="00F23B90" w:rsidP="000E5536">
      <w:pPr>
        <w:pStyle w:val="BodyText2"/>
      </w:pPr>
      <w:r>
        <w:t>Changed the model to create a FileGDB as an intermediate dataset that is deleted</w:t>
      </w:r>
    </w:p>
    <w:p w14:paraId="144D65D2" w14:textId="77777777" w:rsidR="00F23B90" w:rsidRDefault="00F23B90" w:rsidP="000E5536">
      <w:pPr>
        <w:pStyle w:val="BodyText"/>
      </w:pPr>
      <w:r>
        <w:t>getData - Memory Error doesnt produce a npy file (e.g. 11200)</w:t>
      </w:r>
    </w:p>
    <w:p w14:paraId="7847F45D" w14:textId="77777777" w:rsidR="00F23B90" w:rsidRDefault="00F23B90" w:rsidP="000E5536">
      <w:pPr>
        <w:pStyle w:val="BodyText"/>
      </w:pPr>
      <w:r>
        <w:t>but the Something went horribly wrong error does (e.g. 11140) - investigating - this is weird the raster is added with no Inconsistent Extent error, but it is not being shown!</w:t>
      </w:r>
    </w:p>
    <w:p w14:paraId="7B769422" w14:textId="77777777" w:rsidR="00F23B90" w:rsidRDefault="00F23B90" w:rsidP="000E5536">
      <w:pPr>
        <w:pStyle w:val="BodyText2"/>
      </w:pPr>
      <w:r>
        <w:t>The reason why is that the error occurs when it tries to write the data to file - memory error! In this case there are 122,473,682 coords</w:t>
      </w:r>
    </w:p>
    <w:p w14:paraId="0F1DE267" w14:textId="77777777" w:rsidR="00F23B90" w:rsidRDefault="00F23B90" w:rsidP="000E5536">
      <w:pPr>
        <w:pStyle w:val="BodyText"/>
      </w:pPr>
      <w:r>
        <w:t>Make it a generic tool to convert a WebMercator Raster to TMS</w:t>
      </w:r>
    </w:p>
    <w:p w14:paraId="08833B40" w14:textId="77777777" w:rsidR="00F23B90" w:rsidRDefault="00F23B90" w:rsidP="000E5536">
      <w:pPr>
        <w:pStyle w:val="BodyText"/>
      </w:pPr>
      <w:r>
        <w:t>See how writing to in_memory speeds things up - cant write a raster to in_memory</w:t>
      </w:r>
    </w:p>
    <w:p w14:paraId="2D84B1B6" w14:textId="77777777" w:rsidR="00F23B90" w:rsidRDefault="00F23B90" w:rsidP="000E5536">
      <w:pPr>
        <w:pStyle w:val="BodyText2"/>
      </w:pPr>
      <w:r>
        <w:t>Need to build a fishnet of the quadtrees - there should be 32768 x 32768 cells (i.e. 2^15) each with a width/height of 1222.9924525618553</w:t>
      </w:r>
    </w:p>
    <w:p w14:paraId="56A25414" w14:textId="77777777" w:rsidR="00F23B90" w:rsidRDefault="00F23B90" w:rsidP="000E5536">
      <w:pPr>
        <w:pStyle w:val="BodyText"/>
      </w:pPr>
      <w:r>
        <w:t xml:space="preserve">There is a process called ArcSOCP which is a background process which is still running even after i close desktop - see here </w:t>
      </w:r>
      <w:hyperlink r:id="rId150" w:anchor="//00210000003q000000.htm - " w:history="1">
        <w:r w:rsidRPr="0077669C">
          <w:rPr>
            <w:rStyle w:val="Hyperlink"/>
          </w:rPr>
          <w:t>http://help.arcgis.com/en/arcgisdesktop/10.0/help/index.html#//00210000003q000000.htm -</w:t>
        </w:r>
      </w:hyperlink>
      <w:r>
        <w:t xml:space="preserve"> </w:t>
      </w:r>
    </w:p>
    <w:p w14:paraId="2C806F9D" w14:textId="77777777" w:rsidR="00F23B90" w:rsidRDefault="00F23B90" w:rsidP="000E5536">
      <w:pPr>
        <w:pStyle w:val="BodyText2"/>
      </w:pPr>
      <w:r>
        <w:t>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5646A689" w14:textId="77777777" w:rsidR="00F23B90" w:rsidRDefault="00F23B90" w:rsidP="000E5536">
      <w:pPr>
        <w:pStyle w:val="BodyText2"/>
      </w:pPr>
      <w:r>
        <w:t>1,932,735,280,000 records probably - 2 trillion</w:t>
      </w:r>
    </w:p>
    <w:p w14:paraId="6F6FC110" w14:textId="77777777" w:rsidR="00F23B90" w:rsidRDefault="00F23B90" w:rsidP="000E5536">
      <w:pPr>
        <w:pStyle w:val="BodyText"/>
      </w:pPr>
      <w:r>
        <w:t>Creating the unique quadkeys table in PostGIS:</w:t>
      </w:r>
    </w:p>
    <w:p w14:paraId="2D4E8736" w14:textId="77777777" w:rsidR="00F23B90" w:rsidRDefault="00F23B90" w:rsidP="000E5536">
      <w:pPr>
        <w:pStyle w:val="BodyText"/>
      </w:pPr>
      <w:r>
        <w:t>Query returned successfully: 1073741824 rows affected, 1895302 ms execution time - wow 1 billion records in 30 minutes!</w:t>
      </w:r>
    </w:p>
    <w:p w14:paraId="38A5FAF5" w14:textId="77777777" w:rsidR="00F23B90" w:rsidRDefault="00F23B90" w:rsidP="000E5536">
      <w:pPr>
        <w:pStyle w:val="BodyText"/>
      </w:pPr>
      <w:r>
        <w:t>After the table was created I tried to add a serial column but it seemed to not respond so I closed it and then when i logged in again to look at the tms_tiles table it wouldnt open! Ooops.</w:t>
      </w:r>
    </w:p>
    <w:p w14:paraId="529968C3" w14:textId="77777777" w:rsidR="00F23B90" w:rsidRDefault="00F23B90" w:rsidP="000E5536">
      <w:pPr>
        <w:pStyle w:val="BodyText2"/>
      </w:pPr>
      <w:r>
        <w:t>drop table public.tms_tiles Query returned successfully with no result in 82004 ms.</w:t>
      </w:r>
    </w:p>
    <w:p w14:paraId="6254DFEC" w14:textId="77777777" w:rsidR="00F23B90" w:rsidRDefault="00F23B90" w:rsidP="000E5536">
      <w:pPr>
        <w:pStyle w:val="BodyText2"/>
      </w:pPr>
      <w:r>
        <w:t>Philippe wasnt happy that i didnt let them know about the extra data</w:t>
      </w:r>
    </w:p>
    <w:p w14:paraId="6D1F4DD4" w14:textId="77777777" w:rsidR="00F23B90" w:rsidRDefault="00F23B90" w:rsidP="000E5536">
      <w:pPr>
        <w:pStyle w:val="BodyText2"/>
      </w:pPr>
      <w:r>
        <w:t>SQL to create the tms_tiles tables:</w:t>
      </w:r>
    </w:p>
    <w:p w14:paraId="64F9A9D6" w14:textId="77777777" w:rsidR="00F23B90" w:rsidRDefault="00F23B90" w:rsidP="000E5536">
      <w:pPr>
        <w:pStyle w:val="BodyText"/>
      </w:pPr>
      <w:r>
        <w:t>-- Table: public.tms_tiles</w:t>
      </w:r>
    </w:p>
    <w:p w14:paraId="58F55F44" w14:textId="77777777" w:rsidR="00F23B90" w:rsidRDefault="00F23B90" w:rsidP="000E5536">
      <w:pPr>
        <w:pStyle w:val="BodyText"/>
      </w:pPr>
      <w:r>
        <w:t>-- DROP TABLE public.tms_tiles;</w:t>
      </w:r>
    </w:p>
    <w:p w14:paraId="58549C74" w14:textId="77777777" w:rsidR="00F23B90" w:rsidRDefault="00F23B90" w:rsidP="000E5536">
      <w:pPr>
        <w:pStyle w:val="BodyText"/>
      </w:pPr>
      <w:r>
        <w:t>CREATE TABLE public.tms_tiles</w:t>
      </w:r>
    </w:p>
    <w:p w14:paraId="4102E56F" w14:textId="77777777" w:rsidR="00F23B90" w:rsidRDefault="00F23B90" w:rsidP="000E5536">
      <w:pPr>
        <w:pStyle w:val="BodyText"/>
      </w:pPr>
      <w:r>
        <w:t>(</w:t>
      </w:r>
    </w:p>
    <w:p w14:paraId="27289E41" w14:textId="77777777" w:rsidR="00F23B90" w:rsidRDefault="00F23B90" w:rsidP="000E5536">
      <w:pPr>
        <w:pStyle w:val="BodyText"/>
      </w:pPr>
      <w:r>
        <w:t xml:space="preserve">  id integer NOT NULL DEFAULT nextval('tms_tiles_id_seq'::regclass),</w:t>
      </w:r>
    </w:p>
    <w:p w14:paraId="5C4BEFAA" w14:textId="77777777" w:rsidR="00F23B90" w:rsidRDefault="00F23B90" w:rsidP="000E5536">
      <w:pPr>
        <w:pStyle w:val="BodyText"/>
      </w:pPr>
      <w:r>
        <w:t xml:space="preserve">  quadkey character(15),</w:t>
      </w:r>
    </w:p>
    <w:p w14:paraId="6836349B" w14:textId="77777777" w:rsidR="00F23B90" w:rsidRDefault="00F23B90" w:rsidP="000E5536">
      <w:pPr>
        <w:pStyle w:val="BodyText"/>
      </w:pPr>
      <w:r>
        <w:t xml:space="preserve">  x integer,</w:t>
      </w:r>
    </w:p>
    <w:p w14:paraId="028D1513" w14:textId="77777777" w:rsidR="00F23B90" w:rsidRDefault="00F23B90" w:rsidP="000E5536">
      <w:pPr>
        <w:pStyle w:val="BodyText"/>
      </w:pPr>
      <w:r>
        <w:t xml:space="preserve">  y integer</w:t>
      </w:r>
    </w:p>
    <w:p w14:paraId="796E298E" w14:textId="77777777" w:rsidR="00F23B90" w:rsidRDefault="00F23B90" w:rsidP="000E5536">
      <w:pPr>
        <w:pStyle w:val="BodyText"/>
      </w:pPr>
      <w:r>
        <w:t>)</w:t>
      </w:r>
    </w:p>
    <w:p w14:paraId="123D1A83" w14:textId="77777777" w:rsidR="00F23B90" w:rsidRDefault="00F23B90" w:rsidP="000E5536">
      <w:pPr>
        <w:pStyle w:val="BodyText"/>
      </w:pPr>
      <w:r>
        <w:t>WITH (</w:t>
      </w:r>
    </w:p>
    <w:p w14:paraId="4D2EC99D" w14:textId="77777777" w:rsidR="00F23B90" w:rsidRDefault="00F23B90" w:rsidP="000E5536">
      <w:pPr>
        <w:pStyle w:val="BodyText"/>
      </w:pPr>
      <w:r>
        <w:t xml:space="preserve">  OIDS=FALSE</w:t>
      </w:r>
    </w:p>
    <w:p w14:paraId="16F96474" w14:textId="77777777" w:rsidR="00F23B90" w:rsidRDefault="00F23B90" w:rsidP="000E5536">
      <w:pPr>
        <w:pStyle w:val="BodyText"/>
      </w:pPr>
      <w:r>
        <w:t>);</w:t>
      </w:r>
    </w:p>
    <w:p w14:paraId="788F7680" w14:textId="77777777" w:rsidR="00F23B90" w:rsidRDefault="00F23B90" w:rsidP="000E5536">
      <w:pPr>
        <w:pStyle w:val="BodyText"/>
      </w:pPr>
      <w:r>
        <w:t>ALTER TABLE public.tms_tiles OWNER TO usrdopa;</w:t>
      </w:r>
    </w:p>
    <w:p w14:paraId="32C20DD4" w14:textId="77777777" w:rsidR="00F23B90" w:rsidRDefault="00F23B90" w:rsidP="000E5536">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w:t>
      </w:r>
      <w:r>
        <w:lastRenderedPageBreak/>
        <w:t xml:space="preserve">32768 cols (2^15) and these correspond to the tiles at zoom level 15. For more information see here: </w:t>
      </w:r>
      <w:hyperlink r:id="rId151" w:history="1">
        <w:r w:rsidRPr="0077669C">
          <w:rPr>
            <w:rStyle w:val="Hyperlink"/>
          </w:rPr>
          <w:t>http://msdn.microsoft.com/en-us/library/bb259689.aspx';</w:t>
        </w:r>
      </w:hyperlink>
    </w:p>
    <w:p w14:paraId="59994545" w14:textId="77777777" w:rsidR="00F23B90" w:rsidRDefault="00F23B90" w:rsidP="000E5536">
      <w:pPr>
        <w:pStyle w:val="BodyText"/>
      </w:pPr>
      <w:r>
        <w:t>-- Index: public."unique"</w:t>
      </w:r>
    </w:p>
    <w:p w14:paraId="68035E4D" w14:textId="77777777" w:rsidR="00F23B90" w:rsidRDefault="00F23B90" w:rsidP="000E5536">
      <w:pPr>
        <w:pStyle w:val="BodyText"/>
      </w:pPr>
      <w:r>
        <w:t>-- DROP INDEX public."unique";</w:t>
      </w:r>
    </w:p>
    <w:p w14:paraId="6445A1F0" w14:textId="77777777" w:rsidR="00F23B90" w:rsidRDefault="00F23B90" w:rsidP="000E5536">
      <w:pPr>
        <w:pStyle w:val="BodyText"/>
      </w:pPr>
      <w:r>
        <w:t>CREATE UNIQUE INDEX "unique"</w:t>
      </w:r>
    </w:p>
    <w:p w14:paraId="5E625897" w14:textId="77777777" w:rsidR="00F23B90" w:rsidRDefault="00F23B90" w:rsidP="000E5536">
      <w:pPr>
        <w:pStyle w:val="BodyText"/>
      </w:pPr>
      <w:r>
        <w:t xml:space="preserve">  ON public.tms_tiles</w:t>
      </w:r>
    </w:p>
    <w:p w14:paraId="7DED81FA" w14:textId="77777777" w:rsidR="00F23B90" w:rsidRDefault="00F23B90" w:rsidP="000E5536">
      <w:pPr>
        <w:pStyle w:val="BodyText"/>
      </w:pPr>
      <w:r>
        <w:t xml:space="preserve">  USING btree</w:t>
      </w:r>
    </w:p>
    <w:p w14:paraId="1BA04DF5" w14:textId="77777777" w:rsidR="00F23B90" w:rsidRDefault="00F23B90" w:rsidP="000E5536">
      <w:pPr>
        <w:pStyle w:val="BodyText2"/>
      </w:pPr>
      <w:r>
        <w:t xml:space="preserve">  (id);</w:t>
      </w:r>
    </w:p>
    <w:p w14:paraId="6FDB6679" w14:textId="77777777" w:rsidR="00F23B90" w:rsidRDefault="00F23B90" w:rsidP="000E5536">
      <w:pPr>
        <w:pStyle w:val="BodyText"/>
      </w:pPr>
      <w:r>
        <w:t xml:space="preserve">Created indexes on the x and y columns too - pgadmin disconnected but the queries ran ok  </w:t>
      </w:r>
    </w:p>
    <w:p w14:paraId="4EF7322F" w14:textId="77777777" w:rsidR="00F23B90" w:rsidRDefault="00F23B90" w:rsidP="000E5536">
      <w:pPr>
        <w:pStyle w:val="BodyText"/>
      </w:pPr>
      <w:r>
        <w:t>Updated the names of the x and y fields to tx and ty - tx started at 08:00</w:t>
      </w:r>
    </w:p>
    <w:p w14:paraId="7C4D0339" w14:textId="77777777" w:rsidR="00F23B90" w:rsidRDefault="00F23B90" w:rsidP="000E5536">
      <w:pPr>
        <w:pStyle w:val="BodyText"/>
      </w:pPr>
      <w:r>
        <w:t xml:space="preserve">  </w:t>
      </w:r>
    </w:p>
    <w:p w14:paraId="31818CDB" w14:textId="77777777" w:rsidR="00F23B90" w:rsidRDefault="00F23B90" w:rsidP="000E5536">
      <w:pPr>
        <w:pStyle w:val="BodyText2"/>
      </w:pPr>
      <w:r>
        <w:t>SQL to populate the tms_tiles table:</w:t>
      </w:r>
    </w:p>
    <w:p w14:paraId="52057DCE" w14:textId="77777777" w:rsidR="00F23B90" w:rsidRDefault="00F23B90" w:rsidP="000E5536">
      <w:pPr>
        <w:pStyle w:val="BodyText"/>
      </w:pPr>
      <w:r>
        <w:t xml:space="preserve">INSERT INTO tms_tiles (x,y) </w:t>
      </w:r>
    </w:p>
    <w:p w14:paraId="37B83648" w14:textId="77777777" w:rsidR="00F23B90" w:rsidRDefault="00F23B90" w:rsidP="000E5536">
      <w:pPr>
        <w:pStyle w:val="BodyText"/>
      </w:pPr>
      <w:r>
        <w:t xml:space="preserve">SELECT </w:t>
      </w:r>
    </w:p>
    <w:p w14:paraId="310737F5" w14:textId="77777777" w:rsidR="00F23B90" w:rsidRDefault="00F23B90" w:rsidP="000E5536">
      <w:pPr>
        <w:pStyle w:val="BodyText"/>
      </w:pPr>
      <w:r>
        <w:t xml:space="preserve">  t1."Value", </w:t>
      </w:r>
    </w:p>
    <w:p w14:paraId="7CFA76A3" w14:textId="77777777" w:rsidR="00F23B90" w:rsidRDefault="00F23B90" w:rsidP="000E5536">
      <w:pPr>
        <w:pStyle w:val="BodyText"/>
      </w:pPr>
      <w:r>
        <w:t xml:space="preserve">  t2."Value"</w:t>
      </w:r>
    </w:p>
    <w:p w14:paraId="2FA633BE" w14:textId="77777777" w:rsidR="00F23B90" w:rsidRDefault="00F23B90" w:rsidP="000E5536">
      <w:pPr>
        <w:pStyle w:val="BodyText"/>
      </w:pPr>
      <w:r>
        <w:t xml:space="preserve">FROM </w:t>
      </w:r>
    </w:p>
    <w:p w14:paraId="161BC27D" w14:textId="77777777" w:rsidR="00F23B90" w:rsidRDefault="00F23B90" w:rsidP="000E5536">
      <w:pPr>
        <w:pStyle w:val="BodyText"/>
      </w:pPr>
      <w:r>
        <w:t xml:space="preserve">  public.tms_tiles_integers as t1, </w:t>
      </w:r>
    </w:p>
    <w:p w14:paraId="4200ED4F" w14:textId="77777777" w:rsidR="00F23B90" w:rsidRDefault="00F23B90" w:rsidP="000E5536">
      <w:pPr>
        <w:pStyle w:val="BodyText2"/>
      </w:pPr>
      <w:r>
        <w:t xml:space="preserve">  public.tms_tiles_integers as t2;</w:t>
      </w:r>
    </w:p>
    <w:p w14:paraId="389CB682" w14:textId="77777777" w:rsidR="00F23B90" w:rsidRDefault="00F23B90" w:rsidP="000E5536">
      <w:pPr>
        <w:pStyle w:val="BodyText2"/>
      </w:pPr>
      <w:r>
        <w:t xml:space="preserve">  ********** Error **********</w:t>
      </w:r>
    </w:p>
    <w:p w14:paraId="6F1265A7" w14:textId="77777777" w:rsidR="00F23B90" w:rsidRDefault="00F23B90" w:rsidP="000E5536">
      <w:pPr>
        <w:pStyle w:val="BodyText"/>
      </w:pPr>
      <w:r>
        <w:t>ERROR: syntax error at or near "SELECT"</w:t>
      </w:r>
    </w:p>
    <w:p w14:paraId="2FD29C00" w14:textId="77777777" w:rsidR="00F23B90" w:rsidRDefault="00F23B90" w:rsidP="000E5536">
      <w:pPr>
        <w:pStyle w:val="BodyText"/>
      </w:pPr>
      <w:r>
        <w:t>SQL state: 42601</w:t>
      </w:r>
    </w:p>
    <w:p w14:paraId="3DB767DE" w14:textId="77777777" w:rsidR="00F23B90" w:rsidRDefault="00F23B90" w:rsidP="000E5536">
      <w:pPr>
        <w:pStyle w:val="BodyText"/>
      </w:pPr>
      <w:r>
        <w:t>Character: 36</w:t>
      </w:r>
    </w:p>
    <w:p w14:paraId="40188E82" w14:textId="77777777" w:rsidR="00F23B90" w:rsidRDefault="00F23B90" w:rsidP="000E5536">
      <w:pPr>
        <w:pStyle w:val="BodyText"/>
      </w:pPr>
      <w:r>
        <w:t>After 2 hours. Not sure why.</w:t>
      </w:r>
    </w:p>
    <w:p w14:paraId="091FE96C" w14:textId="77777777" w:rsidR="00F23B90" w:rsidRDefault="00F23B90" w:rsidP="000E5536">
      <w:pPr>
        <w:pStyle w:val="BodyText"/>
      </w:pPr>
      <w:r>
        <w:t>drop table public.tms_tiles Query returned successfully with no result in 778686 ms.</w:t>
      </w:r>
    </w:p>
    <w:p w14:paraId="284A7FB2" w14:textId="77777777" w:rsidR="00F23B90" w:rsidRDefault="00F23B90" w:rsidP="000E5536">
      <w:pPr>
        <w:pStyle w:val="BodyText"/>
      </w:pPr>
      <w:r>
        <w:t xml:space="preserve">  </w:t>
      </w:r>
    </w:p>
    <w:p w14:paraId="4D1190A0" w14:textId="77777777" w:rsidR="00F23B90" w:rsidRDefault="00F23B90" w:rsidP="000E5536">
      <w:pPr>
        <w:pStyle w:val="BodyText"/>
      </w:pPr>
      <w:r>
        <w:t>CREATE TABLE public.tms_tiles</w:t>
      </w:r>
    </w:p>
    <w:p w14:paraId="35E63679" w14:textId="77777777" w:rsidR="00F23B90" w:rsidRDefault="00F23B90" w:rsidP="000E5536">
      <w:pPr>
        <w:pStyle w:val="BodyText"/>
      </w:pPr>
      <w:r>
        <w:t>(</w:t>
      </w:r>
    </w:p>
    <w:p w14:paraId="5BC48C75" w14:textId="77777777" w:rsidR="00F23B90" w:rsidRDefault="00F23B90" w:rsidP="000E5536">
      <w:pPr>
        <w:pStyle w:val="BodyText"/>
      </w:pPr>
      <w:r>
        <w:t xml:space="preserve">  quadkey text,</w:t>
      </w:r>
    </w:p>
    <w:p w14:paraId="1E4D4FCE" w14:textId="77777777" w:rsidR="00F23B90" w:rsidRDefault="00F23B90" w:rsidP="000E5536">
      <w:pPr>
        <w:pStyle w:val="BodyText"/>
      </w:pPr>
      <w:r>
        <w:t xml:space="preserve">  x integer,</w:t>
      </w:r>
    </w:p>
    <w:p w14:paraId="16FB4983" w14:textId="77777777" w:rsidR="00F23B90" w:rsidRDefault="00F23B90" w:rsidP="000E5536">
      <w:pPr>
        <w:pStyle w:val="BodyText"/>
      </w:pPr>
      <w:r>
        <w:t xml:space="preserve">  y integer,</w:t>
      </w:r>
    </w:p>
    <w:p w14:paraId="413FD87E" w14:textId="77777777" w:rsidR="00F23B90" w:rsidRDefault="00F23B90" w:rsidP="000E5536">
      <w:pPr>
        <w:pStyle w:val="BodyText"/>
      </w:pPr>
      <w:r>
        <w:t xml:space="preserve">  lat real,</w:t>
      </w:r>
    </w:p>
    <w:p w14:paraId="49613290" w14:textId="77777777" w:rsidR="00F23B90" w:rsidRDefault="00F23B90" w:rsidP="000E5536">
      <w:pPr>
        <w:pStyle w:val="BodyText"/>
      </w:pPr>
      <w:r>
        <w:t xml:space="preserve">  long real</w:t>
      </w:r>
    </w:p>
    <w:p w14:paraId="30DDA185" w14:textId="77777777" w:rsidR="00F23B90" w:rsidRDefault="00F23B90" w:rsidP="000E5536">
      <w:pPr>
        <w:pStyle w:val="BodyText"/>
      </w:pPr>
      <w:r>
        <w:t>)</w:t>
      </w:r>
    </w:p>
    <w:p w14:paraId="418A31AD" w14:textId="77777777" w:rsidR="00F23B90" w:rsidRDefault="00F23B90" w:rsidP="000E5536">
      <w:pPr>
        <w:pStyle w:val="BodyText"/>
      </w:pPr>
      <w:r>
        <w:t>WITH (</w:t>
      </w:r>
    </w:p>
    <w:p w14:paraId="6DA082D3" w14:textId="77777777" w:rsidR="00F23B90" w:rsidRDefault="00F23B90" w:rsidP="000E5536">
      <w:pPr>
        <w:pStyle w:val="BodyText"/>
      </w:pPr>
      <w:r>
        <w:t xml:space="preserve">  OIDS=FALSE</w:t>
      </w:r>
    </w:p>
    <w:p w14:paraId="41C7D5B5" w14:textId="77777777" w:rsidR="00F23B90" w:rsidRDefault="00F23B90" w:rsidP="000E5536">
      <w:pPr>
        <w:pStyle w:val="BodyText"/>
      </w:pPr>
      <w:r>
        <w:t>);</w:t>
      </w:r>
    </w:p>
    <w:p w14:paraId="2A5E60BD" w14:textId="77777777" w:rsidR="00F23B90" w:rsidRDefault="00F23B90" w:rsidP="000E5536">
      <w:pPr>
        <w:pStyle w:val="BodyText"/>
      </w:pPr>
      <w:r>
        <w:t>ALTER TABLE public.tms_tiles OWNER TO usrdopa;</w:t>
      </w:r>
    </w:p>
    <w:p w14:paraId="01B2004A" w14:textId="77777777" w:rsidR="00F23B90" w:rsidRDefault="00F23B90" w:rsidP="000E5536">
      <w:pPr>
        <w:pStyle w:val="BodyText2"/>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52" w:history="1">
        <w:r w:rsidRPr="0077669C">
          <w:rPr>
            <w:rStyle w:val="Hyperlink"/>
          </w:rPr>
          <w:t>http://msdn.microsoft.com/en-us/library/bb259689.aspx';</w:t>
        </w:r>
      </w:hyperlink>
    </w:p>
    <w:p w14:paraId="24C1D141" w14:textId="77777777" w:rsidR="00F23B90" w:rsidRDefault="00F23B90" w:rsidP="000E5536">
      <w:pPr>
        <w:pStyle w:val="BodyText"/>
      </w:pPr>
      <w:r>
        <w:t xml:space="preserve">INSERT INTO tms_tiles (x,y) </w:t>
      </w:r>
    </w:p>
    <w:p w14:paraId="3A857133" w14:textId="77777777" w:rsidR="00F23B90" w:rsidRDefault="00F23B90" w:rsidP="000E5536">
      <w:pPr>
        <w:pStyle w:val="BodyText"/>
      </w:pPr>
      <w:r>
        <w:t>SELECT t1."Value", t2."Value"</w:t>
      </w:r>
    </w:p>
    <w:p w14:paraId="2C54800E" w14:textId="77777777" w:rsidR="00F23B90" w:rsidRDefault="00F23B90" w:rsidP="000E5536">
      <w:pPr>
        <w:pStyle w:val="BodyText2"/>
      </w:pPr>
      <w:r>
        <w:t>FROM public.tms_tiles_integers as t1, public.tms_tiles_integers as t2;</w:t>
      </w:r>
    </w:p>
    <w:p w14:paraId="40C15A59" w14:textId="77777777" w:rsidR="00F23B90" w:rsidRDefault="00F23B90" w:rsidP="000E5536">
      <w:pPr>
        <w:pStyle w:val="BodyText2"/>
      </w:pPr>
      <w:r>
        <w:t>Query returned successfully: 1073741824 rows affected, 1896628 ms execution time.</w:t>
      </w:r>
    </w:p>
    <w:p w14:paraId="54B3EA30" w14:textId="77777777" w:rsidR="00F23B90" w:rsidRDefault="00F23B90" w:rsidP="000E5536">
      <w:pPr>
        <w:pStyle w:val="BodyText"/>
      </w:pPr>
      <w:r>
        <w:t xml:space="preserve">could try putting </w:t>
      </w:r>
    </w:p>
    <w:p w14:paraId="152C15D2" w14:textId="77777777" w:rsidR="00F23B90" w:rsidRDefault="00F23B90" w:rsidP="000E5536">
      <w:pPr>
        <w:pStyle w:val="BodyText2"/>
      </w:pPr>
      <w:r>
        <w:t>id integer PRIMARY KEY</w:t>
      </w:r>
    </w:p>
    <w:p w14:paraId="574DDFB8" w14:textId="77777777" w:rsidR="00F23B90" w:rsidRDefault="00F23B90" w:rsidP="000E5536">
      <w:pPr>
        <w:pStyle w:val="BodyText"/>
      </w:pPr>
      <w:r>
        <w:t xml:space="preserve">Not sure I should be using char(15) - this page says it could be the slowest: </w:t>
      </w:r>
      <w:hyperlink r:id="rId153" w:history="1">
        <w:r w:rsidRPr="0077669C">
          <w:rPr>
            <w:rStyle w:val="Hyperlink"/>
          </w:rPr>
          <w:t>http://www.postgresql.org/docs/9.0/static/datatype-character.html</w:t>
        </w:r>
      </w:hyperlink>
      <w:r>
        <w:t xml:space="preserve"> </w:t>
      </w:r>
    </w:p>
    <w:p w14:paraId="618C8C27" w14:textId="77777777" w:rsidR="00F23B90" w:rsidRDefault="00F23B90" w:rsidP="000E5536">
      <w:pPr>
        <w:pStyle w:val="BodyText2"/>
      </w:pPr>
      <w:r>
        <w:t>So changed the data type to text for that column - start at 14:33 - it took 1 hour!</w:t>
      </w:r>
    </w:p>
    <w:p w14:paraId="67E9AD1A" w14:textId="77777777" w:rsidR="00F23B90" w:rsidRDefault="00F23B90" w:rsidP="000E5536">
      <w:pPr>
        <w:pStyle w:val="BodyText"/>
      </w:pPr>
      <w:r>
        <w:t>I could also make it an bigint</w:t>
      </w:r>
    </w:p>
    <w:p w14:paraId="0AA29EBB" w14:textId="77777777" w:rsidR="00F23B90" w:rsidRDefault="00F23B90" w:rsidP="000E5536">
      <w:pPr>
        <w:pStyle w:val="BodyText2"/>
      </w:pPr>
      <w:r>
        <w:lastRenderedPageBreak/>
        <w:t>so, options are text, char(15), bigint</w:t>
      </w:r>
    </w:p>
    <w:p w14:paraId="1BB02F12" w14:textId="77777777" w:rsidR="00F23B90" w:rsidRDefault="00F23B90" w:rsidP="000E5536">
      <w:pPr>
        <w:pStyle w:val="BodyText"/>
      </w:pPr>
      <w:r>
        <w:t>Here is my UDF for Philippe: YOU HAVE TO GET A SUPERUSER TO RUN SCRIPTS TO CREATE FUNCTIONS USING PLPYTHONU AS IT IS UNTRUSTED</w:t>
      </w:r>
    </w:p>
    <w:p w14:paraId="510A95C9" w14:textId="77777777" w:rsidR="00F23B90" w:rsidRDefault="00F23B90" w:rsidP="000E5536">
      <w:pPr>
        <w:pStyle w:val="BodyText"/>
      </w:pPr>
      <w:r>
        <w:t>CREATE FUNCTION jrc_getquadkey(x integer, y integer)</w:t>
      </w:r>
    </w:p>
    <w:p w14:paraId="1E212E77" w14:textId="77777777" w:rsidR="00F23B90" w:rsidRDefault="00F23B90" w:rsidP="000E5536">
      <w:pPr>
        <w:pStyle w:val="BodyText"/>
      </w:pPr>
      <w:r>
        <w:t xml:space="preserve">  RETURNS text</w:t>
      </w:r>
    </w:p>
    <w:p w14:paraId="7A005B07" w14:textId="77777777" w:rsidR="00F23B90" w:rsidRDefault="00F23B90" w:rsidP="000E5536">
      <w:pPr>
        <w:pStyle w:val="BodyText"/>
      </w:pPr>
      <w:r>
        <w:t>AS $$</w:t>
      </w:r>
    </w:p>
    <w:p w14:paraId="7AB1068A" w14:textId="77777777" w:rsidR="00F23B90" w:rsidRDefault="00F23B90" w:rsidP="000E5536">
      <w:pPr>
        <w:pStyle w:val="BodyText"/>
      </w:pPr>
      <w:r>
        <w:t xml:space="preserve">  quadKey = ""</w:t>
      </w:r>
    </w:p>
    <w:p w14:paraId="7454C4A8" w14:textId="77777777" w:rsidR="00F23B90" w:rsidRDefault="00F23B90" w:rsidP="000E5536">
      <w:pPr>
        <w:pStyle w:val="BodyText"/>
      </w:pPr>
      <w:r>
        <w:t xml:space="preserve">  y = 32767 -y # the quadkey is based on a y origin based in the northern hemisphere</w:t>
      </w:r>
    </w:p>
    <w:p w14:paraId="730949DA" w14:textId="77777777" w:rsidR="00F23B90" w:rsidRDefault="00F23B90" w:rsidP="000E5536">
      <w:pPr>
        <w:pStyle w:val="BodyText"/>
      </w:pPr>
      <w:r>
        <w:t xml:space="preserve">  for i in range(15, 0, -1):</w:t>
      </w:r>
    </w:p>
    <w:p w14:paraId="466334E5" w14:textId="77777777" w:rsidR="00F23B90" w:rsidRDefault="00F23B90" w:rsidP="000E5536">
      <w:pPr>
        <w:pStyle w:val="BodyText"/>
      </w:pPr>
      <w:r>
        <w:t xml:space="preserve">      digit = 0</w:t>
      </w:r>
    </w:p>
    <w:p w14:paraId="66F1030A" w14:textId="77777777" w:rsidR="00F23B90" w:rsidRDefault="00F23B90" w:rsidP="000E5536">
      <w:pPr>
        <w:pStyle w:val="BodyText"/>
      </w:pPr>
      <w:r>
        <w:t xml:space="preserve">      mask = 1 &lt;&lt; (i-1)</w:t>
      </w:r>
    </w:p>
    <w:p w14:paraId="470E8C45" w14:textId="77777777" w:rsidR="00F23B90" w:rsidRDefault="00F23B90" w:rsidP="000E5536">
      <w:pPr>
        <w:pStyle w:val="BodyText"/>
      </w:pPr>
      <w:r>
        <w:t xml:space="preserve">      if (x &amp; mask) != 0:</w:t>
      </w:r>
    </w:p>
    <w:p w14:paraId="142813A7" w14:textId="77777777" w:rsidR="00F23B90" w:rsidRDefault="00F23B90" w:rsidP="000E5536">
      <w:pPr>
        <w:pStyle w:val="BodyText"/>
      </w:pPr>
      <w:r>
        <w:t xml:space="preserve">          digit += 1</w:t>
      </w:r>
    </w:p>
    <w:p w14:paraId="6086A650" w14:textId="77777777" w:rsidR="00F23B90" w:rsidRDefault="00F23B90" w:rsidP="000E5536">
      <w:pPr>
        <w:pStyle w:val="BodyText"/>
      </w:pPr>
      <w:r>
        <w:t xml:space="preserve">      if (y &amp; mask) != 0:</w:t>
      </w:r>
    </w:p>
    <w:p w14:paraId="28A73131" w14:textId="77777777" w:rsidR="00F23B90" w:rsidRDefault="00F23B90" w:rsidP="000E5536">
      <w:pPr>
        <w:pStyle w:val="BodyText"/>
      </w:pPr>
      <w:r>
        <w:t xml:space="preserve">          digit += 2</w:t>
      </w:r>
    </w:p>
    <w:p w14:paraId="3116EE62" w14:textId="77777777" w:rsidR="00F23B90" w:rsidRDefault="00F23B90" w:rsidP="000E5536">
      <w:pPr>
        <w:pStyle w:val="BodyText"/>
      </w:pPr>
      <w:r>
        <w:t xml:space="preserve">      quadKey += str(digit)</w:t>
      </w:r>
    </w:p>
    <w:p w14:paraId="57C3E750" w14:textId="77777777" w:rsidR="00F23B90" w:rsidRDefault="00F23B90" w:rsidP="000E5536">
      <w:pPr>
        <w:pStyle w:val="BodyText"/>
      </w:pPr>
      <w:r>
        <w:t xml:space="preserve">  return quadKey  </w:t>
      </w:r>
    </w:p>
    <w:p w14:paraId="118DCD5E" w14:textId="77777777" w:rsidR="00F23B90" w:rsidRDefault="00F23B90" w:rsidP="000E5536">
      <w:pPr>
        <w:pStyle w:val="BodyText2"/>
      </w:pPr>
      <w:r>
        <w:t>$$ LANGUAGE plpythonu;</w:t>
      </w:r>
    </w:p>
    <w:p w14:paraId="080C58CF" w14:textId="77777777" w:rsidR="00F23B90" w:rsidRDefault="00F23B90" w:rsidP="000E5536">
      <w:pPr>
        <w:pStyle w:val="BodyText"/>
      </w:pPr>
      <w:r>
        <w:t>But when you run this you get an error: local variable 'y' referenced before assignment</w:t>
      </w:r>
    </w:p>
    <w:p w14:paraId="5CB79F84" w14:textId="77777777" w:rsidR="00F23B90" w:rsidRDefault="00F23B90" w:rsidP="000E5536">
      <w:pPr>
        <w:pStyle w:val="BodyText2"/>
      </w:pPr>
      <w:r>
        <w:t>Updated to y2=32767 -y  - now works fine</w:t>
      </w:r>
    </w:p>
    <w:p w14:paraId="0B6F6C23" w14:textId="77777777" w:rsidR="00F23B90" w:rsidRDefault="00F23B90" w:rsidP="000E5536">
      <w:pPr>
        <w:pStyle w:val="BodyText"/>
      </w:pPr>
      <w:r>
        <w:t>update tms_tiles set quadkey=jrc_getquadkey(0,1) where x=0 and y=1</w:t>
      </w:r>
    </w:p>
    <w:p w14:paraId="4C9444BE" w14:textId="77777777" w:rsidR="00F23B90" w:rsidRDefault="00F23B90" w:rsidP="000E5536">
      <w:pPr>
        <w:pStyle w:val="BodyText"/>
      </w:pPr>
      <w:r>
        <w:t>Query returned successfully: 1 row affected, 301539 ms execution time. - 5 mins for 1 record!</w:t>
      </w:r>
    </w:p>
    <w:p w14:paraId="6F1E188B" w14:textId="77777777" w:rsidR="00F23B90" w:rsidRDefault="00F23B90" w:rsidP="000E5536">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70A07F6F" w14:textId="77777777" w:rsidR="00F23B90" w:rsidRDefault="00F23B90" w:rsidP="000E5536">
      <w:pPr>
        <w:pStyle w:val="BodyText"/>
      </w:pPr>
      <w:r>
        <w:t>pgadmin.log is here:</w:t>
      </w:r>
    </w:p>
    <w:p w14:paraId="5845B7BD" w14:textId="77777777" w:rsidR="00F23B90" w:rsidRDefault="00F23B90" w:rsidP="000E5536">
      <w:pPr>
        <w:pStyle w:val="BodyText2"/>
      </w:pPr>
      <w:r>
        <w:t>E:\cottaan\My Documents\pgadmin.log</w:t>
      </w:r>
    </w:p>
    <w:p w14:paraId="05A6B597" w14:textId="77777777" w:rsidR="00F23B90" w:rsidRDefault="00F23B90" w:rsidP="000E5536">
      <w:pPr>
        <w:pStyle w:val="BodyText"/>
      </w:pPr>
      <w:r>
        <w:t>Results of vacuum:</w:t>
      </w:r>
    </w:p>
    <w:p w14:paraId="679112DB" w14:textId="77777777" w:rsidR="00F23B90" w:rsidRDefault="00F23B90" w:rsidP="000E5536">
      <w:pPr>
        <w:pStyle w:val="BodyText"/>
      </w:pPr>
      <w:r>
        <w:t>INFO:  vacuuming "public.tms_tiles"</w:t>
      </w:r>
    </w:p>
    <w:p w14:paraId="438D53D2" w14:textId="77777777" w:rsidR="00F23B90" w:rsidRDefault="00F23B90" w:rsidP="000E5536">
      <w:pPr>
        <w:pStyle w:val="BodyText"/>
      </w:pPr>
      <w:r>
        <w:t>INFO:  "tms_tiles": removed 0 row versions in 1 pages</w:t>
      </w:r>
    </w:p>
    <w:p w14:paraId="1FD56739" w14:textId="77777777" w:rsidR="00F23B90" w:rsidRDefault="00F23B90" w:rsidP="000E5536">
      <w:pPr>
        <w:pStyle w:val="BodyText"/>
      </w:pPr>
      <w:r>
        <w:t>INFO:  "tms_tiles": found 0 removable, 1073741824 nonremovable row versions in 4751071 out of 4751071 pages</w:t>
      </w:r>
    </w:p>
    <w:p w14:paraId="58E5B791" w14:textId="77777777" w:rsidR="00F23B90" w:rsidRDefault="00F23B90" w:rsidP="000E5536">
      <w:pPr>
        <w:pStyle w:val="BodyText"/>
      </w:pPr>
      <w:r>
        <w:t>DETAIL:  0 dead row versions cannot be removed yet.</w:t>
      </w:r>
    </w:p>
    <w:p w14:paraId="7FC028E9" w14:textId="77777777" w:rsidR="00F23B90" w:rsidRDefault="00F23B90" w:rsidP="000E5536">
      <w:pPr>
        <w:pStyle w:val="BodyText"/>
      </w:pPr>
      <w:r>
        <w:t>There were 0 unused item pointers.</w:t>
      </w:r>
    </w:p>
    <w:p w14:paraId="09EE80CA" w14:textId="77777777" w:rsidR="00F23B90" w:rsidRDefault="00F23B90" w:rsidP="000E5536">
      <w:pPr>
        <w:pStyle w:val="BodyText"/>
      </w:pPr>
      <w:r>
        <w:t>0 pages are entirely empty.</w:t>
      </w:r>
    </w:p>
    <w:p w14:paraId="1DCF6887" w14:textId="77777777" w:rsidR="00F23B90" w:rsidRDefault="00F23B90" w:rsidP="000E5536">
      <w:pPr>
        <w:pStyle w:val="BodyText"/>
      </w:pPr>
      <w:r>
        <w:t>CPU 87.07s/94.09u sec elapsed 853.26 sec.</w:t>
      </w:r>
    </w:p>
    <w:p w14:paraId="38E9BDCA" w14:textId="77777777" w:rsidR="00F23B90" w:rsidRDefault="00F23B90" w:rsidP="000E5536">
      <w:pPr>
        <w:pStyle w:val="BodyText"/>
      </w:pPr>
      <w:r>
        <w:t>INFO:  vacuuming "pg_toast.pg_toast_9783061"</w:t>
      </w:r>
    </w:p>
    <w:p w14:paraId="7A22B171" w14:textId="77777777" w:rsidR="00F23B90" w:rsidRDefault="00F23B90" w:rsidP="000E5536">
      <w:pPr>
        <w:pStyle w:val="BodyText"/>
      </w:pPr>
      <w:r>
        <w:t>INFO:  index "pg_toast_9783061_index" now contains 0 row versions in 1 pages</w:t>
      </w:r>
    </w:p>
    <w:p w14:paraId="1FFE2BB2" w14:textId="77777777" w:rsidR="00F23B90" w:rsidRDefault="00F23B90" w:rsidP="000E5536">
      <w:pPr>
        <w:pStyle w:val="BodyText"/>
      </w:pPr>
      <w:r>
        <w:t>DETAIL:  0 index row versions were removed.</w:t>
      </w:r>
    </w:p>
    <w:p w14:paraId="74DF1803" w14:textId="77777777" w:rsidR="00F23B90" w:rsidRDefault="00F23B90" w:rsidP="000E5536">
      <w:pPr>
        <w:pStyle w:val="BodyText"/>
      </w:pPr>
      <w:r>
        <w:t>0 index pages have been deleted, 0 are currently reusable.</w:t>
      </w:r>
    </w:p>
    <w:p w14:paraId="2DA92ED1" w14:textId="77777777" w:rsidR="00F23B90" w:rsidRDefault="00F23B90" w:rsidP="000E5536">
      <w:pPr>
        <w:pStyle w:val="BodyText"/>
      </w:pPr>
      <w:r>
        <w:t>CPU 0.00s/0.00u sec elapsed 0.00 sec.</w:t>
      </w:r>
    </w:p>
    <w:p w14:paraId="4E75C7FD" w14:textId="77777777" w:rsidR="00F23B90" w:rsidRDefault="00F23B90" w:rsidP="000E5536">
      <w:pPr>
        <w:pStyle w:val="BodyText"/>
      </w:pPr>
      <w:r>
        <w:t>INFO:  "pg_toast_9783061": found 0 removable, 0 nonremovable row versions in 0 out of 0 pages</w:t>
      </w:r>
    </w:p>
    <w:p w14:paraId="17861A5E" w14:textId="77777777" w:rsidR="00F23B90" w:rsidRDefault="00F23B90" w:rsidP="000E5536">
      <w:pPr>
        <w:pStyle w:val="BodyText"/>
      </w:pPr>
      <w:r>
        <w:t>DETAIL:  0 dead row versions cannot be removed yet.</w:t>
      </w:r>
    </w:p>
    <w:p w14:paraId="0EAE3961" w14:textId="77777777" w:rsidR="00F23B90" w:rsidRDefault="00F23B90" w:rsidP="000E5536">
      <w:pPr>
        <w:pStyle w:val="BodyText"/>
      </w:pPr>
      <w:r>
        <w:t>There were 0 unused item pointers.</w:t>
      </w:r>
    </w:p>
    <w:p w14:paraId="4CDBFEAD" w14:textId="77777777" w:rsidR="00F23B90" w:rsidRDefault="00F23B90" w:rsidP="000E5536">
      <w:pPr>
        <w:pStyle w:val="BodyText"/>
      </w:pPr>
      <w:r>
        <w:t>0 pages are entirely empty.</w:t>
      </w:r>
    </w:p>
    <w:p w14:paraId="2EC614C8" w14:textId="77777777" w:rsidR="00F23B90" w:rsidRDefault="00F23B90" w:rsidP="000E5536">
      <w:pPr>
        <w:pStyle w:val="BodyText"/>
      </w:pPr>
      <w:r>
        <w:t>CPU 0.00s/0.00u sec elapsed 0.03 sec.</w:t>
      </w:r>
    </w:p>
    <w:p w14:paraId="0017FFA5" w14:textId="77777777" w:rsidR="00F23B90" w:rsidRDefault="00F23B90" w:rsidP="000E5536">
      <w:pPr>
        <w:pStyle w:val="BodyText"/>
      </w:pPr>
      <w:r>
        <w:t>INFO:  analyzing "public.tms_tiles"</w:t>
      </w:r>
    </w:p>
    <w:p w14:paraId="33B71F41" w14:textId="77777777" w:rsidR="00F23B90" w:rsidRDefault="00F23B90" w:rsidP="000E5536">
      <w:pPr>
        <w:pStyle w:val="BodyText2"/>
      </w:pPr>
      <w:r>
        <w:t>INFO:  "tms_tiles": scanned 30000 of 4751071 pages, containing 6780000 live rows and 0 dead rows; 30000 rows in sample, 1073742046 estimated total rows</w:t>
      </w:r>
    </w:p>
    <w:p w14:paraId="1336D0F1" w14:textId="77777777" w:rsidR="00F23B90" w:rsidRDefault="00F23B90" w:rsidP="000E5536">
      <w:pPr>
        <w:pStyle w:val="BodyText2"/>
      </w:pPr>
      <w:r>
        <w:t>Total query runtime: 56848026 ms. - this is nearly 16 hours</w:t>
      </w:r>
    </w:p>
    <w:p w14:paraId="38FA63E0" w14:textId="77777777" w:rsidR="00F23B90" w:rsidRDefault="00F23B90" w:rsidP="000E5536">
      <w:pPr>
        <w:pStyle w:val="BodyText"/>
      </w:pPr>
      <w:r>
        <w:t>Started the big one at 09:12:</w:t>
      </w:r>
    </w:p>
    <w:p w14:paraId="78D6564C" w14:textId="77777777" w:rsidR="00F23B90" w:rsidRDefault="00F23B90" w:rsidP="000E5536">
      <w:pPr>
        <w:pStyle w:val="BodyText"/>
      </w:pPr>
      <w:r>
        <w:t>update tms_tiles set quadkey=jrc_getquadkey(x,y)</w:t>
      </w:r>
    </w:p>
    <w:p w14:paraId="51B99E37" w14:textId="77777777" w:rsidR="00F23B90" w:rsidRDefault="00F23B90" w:rsidP="000E5536">
      <w:pPr>
        <w:pStyle w:val="BodyText"/>
      </w:pPr>
      <w:r>
        <w:t xml:space="preserve">After 2 hours there was an error: </w:t>
      </w:r>
    </w:p>
    <w:p w14:paraId="58F78084" w14:textId="77777777" w:rsidR="00F23B90" w:rsidRDefault="00F23B90" w:rsidP="000E5536">
      <w:pPr>
        <w:pStyle w:val="BodyText2"/>
      </w:pPr>
      <w:r>
        <w:t>********** Error **********</w:t>
      </w:r>
    </w:p>
    <w:p w14:paraId="2A0A2E4F" w14:textId="77777777" w:rsidR="00F23B90" w:rsidRDefault="00F23B90" w:rsidP="000E5536">
      <w:pPr>
        <w:pStyle w:val="BodyText"/>
      </w:pPr>
      <w:r>
        <w:t>In the pgAdmin log there was this error:</w:t>
      </w:r>
    </w:p>
    <w:p w14:paraId="639F44D2" w14:textId="77777777" w:rsidR="00F23B90" w:rsidRDefault="00F23B90" w:rsidP="000E5536">
      <w:pPr>
        <w:pStyle w:val="BodyText"/>
      </w:pPr>
      <w:r>
        <w:t>2011-09-02 11:11:53 ERROR  : server closed the connection unexpectedly</w:t>
      </w:r>
    </w:p>
    <w:p w14:paraId="70200800" w14:textId="77777777" w:rsidR="00F23B90" w:rsidRDefault="00F23B90" w:rsidP="000E5536">
      <w:pPr>
        <w:pStyle w:val="BodyText"/>
      </w:pPr>
      <w:r>
        <w:lastRenderedPageBreak/>
        <w:tab/>
        <w:t>This probably means the server terminated abnormally</w:t>
      </w:r>
    </w:p>
    <w:p w14:paraId="17DFCE6E" w14:textId="77777777" w:rsidR="00F23B90" w:rsidRDefault="00F23B90" w:rsidP="000E5536">
      <w:pPr>
        <w:pStyle w:val="BodyText"/>
      </w:pPr>
      <w:r>
        <w:tab/>
        <w:t>before or while processing the request.</w:t>
      </w:r>
    </w:p>
    <w:p w14:paraId="7FFF111F" w14:textId="77777777" w:rsidR="00F23B90" w:rsidRDefault="00F23B90" w:rsidP="000E5536">
      <w:pPr>
        <w:pStyle w:val="BodyText"/>
      </w:pPr>
      <w:r>
        <w:tab/>
      </w:r>
    </w:p>
    <w:p w14:paraId="7740D72E" w14:textId="77777777" w:rsidR="00F23B90" w:rsidRDefault="00F23B90" w:rsidP="000E5536">
      <w:pPr>
        <w:pStyle w:val="BodyText"/>
      </w:pPr>
      <w:r>
        <w:t>I did go into pgAdmin and open the database and it asked me if i wanted to connect again - that could have caused it? not sure</w:t>
      </w:r>
    </w:p>
    <w:p w14:paraId="0D8C08E8" w14:textId="77777777" w:rsidR="00F23B90" w:rsidRDefault="00F23B90" w:rsidP="000E5536">
      <w:pPr>
        <w:pStyle w:val="BodyText2"/>
      </w:pPr>
      <w:r>
        <w:t>Closed pgAdmin and could view the data but there were no quadkeys</w:t>
      </w:r>
    </w:p>
    <w:p w14:paraId="503E763C" w14:textId="77777777" w:rsidR="00F23B90" w:rsidRDefault="00F23B90" w:rsidP="000E5536">
      <w:pPr>
        <w:pStyle w:val="BodyText"/>
      </w:pPr>
      <w:r>
        <w:t>Creating some indexes:</w:t>
      </w:r>
    </w:p>
    <w:p w14:paraId="074AC05B" w14:textId="77777777" w:rsidR="00F23B90" w:rsidRDefault="00F23B90" w:rsidP="000E5536">
      <w:pPr>
        <w:pStyle w:val="BodyText"/>
      </w:pPr>
      <w:r>
        <w:t>CREATE INDEX x_index ON tms_tiles (x); - started at 11:17</w:t>
      </w:r>
    </w:p>
    <w:p w14:paraId="59C20D64" w14:textId="77777777" w:rsidR="00F23B90" w:rsidRDefault="00F23B90" w:rsidP="000E5536">
      <w:pPr>
        <w:pStyle w:val="BodyText"/>
      </w:pPr>
      <w:r>
        <w:t xml:space="preserve">After 2 hours there was an error: </w:t>
      </w:r>
    </w:p>
    <w:p w14:paraId="0488A739" w14:textId="77777777" w:rsidR="00F23B90" w:rsidRDefault="00F23B90" w:rsidP="000E5536">
      <w:pPr>
        <w:pStyle w:val="BodyText2"/>
      </w:pPr>
      <w:r>
        <w:t>********** Error **********</w:t>
      </w:r>
    </w:p>
    <w:p w14:paraId="0983ECC8" w14:textId="77777777" w:rsidR="00F23B90" w:rsidRDefault="00F23B90" w:rsidP="000E5536">
      <w:pPr>
        <w:pStyle w:val="BodyText"/>
      </w:pPr>
      <w:r>
        <w:t>In the pgAdmin log there was this error:</w:t>
      </w:r>
    </w:p>
    <w:p w14:paraId="251F7B8A" w14:textId="77777777" w:rsidR="00F23B90" w:rsidRDefault="00F23B90" w:rsidP="000E5536">
      <w:pPr>
        <w:pStyle w:val="BodyText"/>
      </w:pPr>
      <w:r>
        <w:t>2011-09-02 13:17:16 ERROR  : server closed the connection unexpectedly</w:t>
      </w:r>
    </w:p>
    <w:p w14:paraId="43D33087" w14:textId="77777777" w:rsidR="00F23B90" w:rsidRDefault="00F23B90" w:rsidP="000E5536">
      <w:pPr>
        <w:pStyle w:val="BodyText"/>
      </w:pPr>
      <w:r>
        <w:tab/>
        <w:t>This probably means the server terminated abnormally</w:t>
      </w:r>
    </w:p>
    <w:p w14:paraId="17F98B41" w14:textId="77777777" w:rsidR="00F23B90" w:rsidRDefault="00F23B90" w:rsidP="000E5536">
      <w:pPr>
        <w:pStyle w:val="BodyText2"/>
      </w:pPr>
      <w:r>
        <w:tab/>
        <w:t>before or while processing the request.</w:t>
      </w:r>
    </w:p>
    <w:p w14:paraId="5B5FF8C8" w14:textId="77777777" w:rsidR="00F23B90" w:rsidRDefault="00F23B90" w:rsidP="000E5536">
      <w:pPr>
        <w:pStyle w:val="BodyText"/>
      </w:pPr>
      <w:r>
        <w:t>Trying to add it with the GUI - started at 14:04</w:t>
      </w:r>
    </w:p>
    <w:p w14:paraId="0BD7E507" w14:textId="77777777" w:rsidR="00F23B90" w:rsidRDefault="00F23B90" w:rsidP="000E5536">
      <w:pPr>
        <w:pStyle w:val="BodyText2"/>
      </w:pPr>
      <w:r>
        <w:t>Same error after 2 hours.</w:t>
      </w:r>
    </w:p>
    <w:p w14:paraId="747A053F" w14:textId="77777777" w:rsidR="00F23B90" w:rsidRDefault="00F23B90" w:rsidP="000E5536">
      <w:pPr>
        <w:pStyle w:val="BodyText"/>
      </w:pPr>
      <w:r>
        <w:t>Calculating the estimated row size in Kb:</w:t>
      </w:r>
    </w:p>
    <w:p w14:paraId="08283B93" w14:textId="77777777" w:rsidR="00F23B90" w:rsidRDefault="00F23B90" w:rsidP="000E5536">
      <w:pPr>
        <w:pStyle w:val="BodyText"/>
      </w:pPr>
      <w:r>
        <w:t xml:space="preserve">  quadkey text</w:t>
      </w:r>
      <w:r>
        <w:tab/>
        <w:t>-</w:t>
      </w:r>
      <w:r>
        <w:tab/>
        <w:t xml:space="preserve">30 </w:t>
      </w:r>
      <w:r>
        <w:tab/>
        <w:t>Bytes</w:t>
      </w:r>
    </w:p>
    <w:p w14:paraId="0A822948" w14:textId="77777777" w:rsidR="00F23B90" w:rsidRDefault="00F23B90" w:rsidP="000E5536">
      <w:pPr>
        <w:pStyle w:val="BodyText"/>
      </w:pPr>
      <w:r>
        <w:t xml:space="preserve">  x integer</w:t>
      </w:r>
      <w:r>
        <w:tab/>
      </w:r>
      <w:r>
        <w:tab/>
        <w:t>-</w:t>
      </w:r>
      <w:r>
        <w:tab/>
        <w:t>4</w:t>
      </w:r>
      <w:r>
        <w:tab/>
        <w:t>Bytes</w:t>
      </w:r>
      <w:r>
        <w:tab/>
        <w:t>(could use smallint as it only uses 2 Bytes and its range is -32767 to 32767!</w:t>
      </w:r>
    </w:p>
    <w:p w14:paraId="3E766F72" w14:textId="77777777" w:rsidR="00F23B90" w:rsidRDefault="00F23B90" w:rsidP="000E5536">
      <w:pPr>
        <w:pStyle w:val="BodyText"/>
      </w:pPr>
      <w:r>
        <w:t xml:space="preserve">  y integer</w:t>
      </w:r>
      <w:r>
        <w:tab/>
      </w:r>
      <w:r>
        <w:tab/>
        <w:t>-</w:t>
      </w:r>
      <w:r>
        <w:tab/>
        <w:t xml:space="preserve">4 </w:t>
      </w:r>
      <w:r>
        <w:tab/>
        <w:t>Bytes</w:t>
      </w:r>
    </w:p>
    <w:p w14:paraId="609E3C68" w14:textId="77777777" w:rsidR="00F23B90" w:rsidRDefault="00F23B90" w:rsidP="000E5536">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31805360" w14:textId="77777777" w:rsidR="00F23B90" w:rsidRDefault="00F23B90" w:rsidP="000E5536">
      <w:pPr>
        <w:pStyle w:val="BodyText2"/>
      </w:pPr>
      <w:r>
        <w:t xml:space="preserve">  long real</w:t>
      </w:r>
      <w:r>
        <w:tab/>
      </w:r>
      <w:r>
        <w:tab/>
        <w:t>-</w:t>
      </w:r>
      <w:r>
        <w:tab/>
        <w:t xml:space="preserve">4 </w:t>
      </w:r>
      <w:r>
        <w:tab/>
        <w:t>Bytes</w:t>
      </w:r>
    </w:p>
    <w:p w14:paraId="230B4B70" w14:textId="77777777" w:rsidR="00F23B90" w:rsidRDefault="00F23B90" w:rsidP="000E5536">
      <w:pPr>
        <w:pStyle w:val="BodyText2"/>
      </w:pPr>
      <w:r>
        <w:t xml:space="preserve">  TOTAL</w:t>
      </w:r>
      <w:r>
        <w:tab/>
      </w:r>
      <w:r>
        <w:tab/>
      </w:r>
      <w:r>
        <w:tab/>
        <w:t>-</w:t>
      </w:r>
      <w:r>
        <w:tab/>
        <w:t>46</w:t>
      </w:r>
      <w:r>
        <w:tab/>
        <w:t>Bytes</w:t>
      </w:r>
    </w:p>
    <w:p w14:paraId="0359DF0F" w14:textId="77777777" w:rsidR="00F23B90" w:rsidRDefault="00F23B90" w:rsidP="000E5536">
      <w:pPr>
        <w:pStyle w:val="BodyText"/>
      </w:pPr>
      <w:r>
        <w:t>Calculating the estimated database size:</w:t>
      </w:r>
    </w:p>
    <w:p w14:paraId="29CEEDFC" w14:textId="77777777" w:rsidR="00F23B90" w:rsidRDefault="00F23B90" w:rsidP="000E5536">
      <w:pPr>
        <w:pStyle w:val="BodyText"/>
      </w:pPr>
      <w:r>
        <w:t>For the first 5060 species there are 7,092,806,306 tiles.</w:t>
      </w:r>
    </w:p>
    <w:p w14:paraId="028CA47B" w14:textId="77777777" w:rsidR="00F23B90" w:rsidRDefault="00F23B90" w:rsidP="000E5536">
      <w:pPr>
        <w:pStyle w:val="BodyText"/>
      </w:pPr>
      <w:r>
        <w:t>There are 18000 species in total, so with an average of 1,401,740 tiles/species that is 39 billion records</w:t>
      </w:r>
    </w:p>
    <w:p w14:paraId="688EC48B" w14:textId="77777777" w:rsidR="00F23B90" w:rsidRDefault="00F23B90" w:rsidP="000E5536">
      <w:pPr>
        <w:pStyle w:val="BodyText2"/>
      </w:pPr>
      <w:r>
        <w:t>At at least 46 bytes per record (will be more with the page headers etc) that is at least 1.16 TB</w:t>
      </w:r>
    </w:p>
    <w:p w14:paraId="4816FBBD" w14:textId="77777777" w:rsidR="00F23B90" w:rsidRDefault="00F23B90" w:rsidP="000E5536">
      <w:pPr>
        <w:pStyle w:val="BodyText"/>
      </w:pPr>
      <w:r>
        <w:t>Creating a fishnet of all of the cells for africa - 13794 to 22688 (x - 8894 cols)</w:t>
      </w:r>
    </w:p>
    <w:p w14:paraId="34C45A14" w14:textId="77777777" w:rsidR="00F23B90" w:rsidRDefault="00F23B90" w:rsidP="000E5536">
      <w:pPr>
        <w:pStyle w:val="BodyText"/>
      </w:pPr>
      <w:r>
        <w:tab/>
      </w:r>
      <w:r>
        <w:tab/>
      </w:r>
      <w:r>
        <w:tab/>
      </w:r>
      <w:r>
        <w:tab/>
      </w:r>
      <w:r>
        <w:tab/>
      </w:r>
      <w:r>
        <w:tab/>
      </w:r>
      <w:r>
        <w:tab/>
      </w:r>
      <w:r>
        <w:tab/>
      </w:r>
      <w:r>
        <w:tab/>
      </w:r>
      <w:r>
        <w:tab/>
      </w:r>
      <w:r>
        <w:tab/>
      </w:r>
      <w:r>
        <w:tab/>
      </w:r>
      <w:r>
        <w:tab/>
        <w:t>11175 to 20177 (y - 9002 rows)</w:t>
      </w:r>
    </w:p>
    <w:p w14:paraId="6BC071A0" w14:textId="77777777" w:rsidR="00F23B90" w:rsidRDefault="00F23B90" w:rsidP="000E5536">
      <w:pPr>
        <w:pStyle w:val="BodyText2"/>
      </w:pPr>
      <w:r>
        <w:tab/>
      </w:r>
      <w:r>
        <w:tab/>
      </w:r>
      <w:r>
        <w:tab/>
      </w:r>
      <w:r>
        <w:tab/>
      </w:r>
      <w:r>
        <w:tab/>
      </w:r>
      <w:r>
        <w:tab/>
      </w:r>
      <w:r>
        <w:tab/>
      </w:r>
      <w:r>
        <w:tab/>
      </w:r>
      <w:r>
        <w:tab/>
      </w:r>
      <w:r>
        <w:tab/>
      </w:r>
      <w:r>
        <w:tab/>
      </w:r>
      <w:r>
        <w:tab/>
      </w:r>
      <w:r>
        <w:tab/>
      </w:r>
      <w:r>
        <w:tab/>
      </w:r>
    </w:p>
    <w:p w14:paraId="50D40873" w14:textId="77777777" w:rsidR="00F23B90" w:rsidRDefault="00F23B90" w:rsidP="000E5536">
      <w:pPr>
        <w:pStyle w:val="BodyText"/>
      </w:pPr>
      <w:r>
        <w:t>-3167550.44 (13794 x)</w:t>
      </w:r>
    </w:p>
    <w:p w14:paraId="71551165" w14:textId="77777777" w:rsidR="00F23B90" w:rsidRDefault="00F23B90" w:rsidP="000E5536">
      <w:pPr>
        <w:pStyle w:val="BodyText2"/>
      </w:pPr>
      <w:r>
        <w:t>-6370567.67 (11175 y btm left)</w:t>
      </w:r>
    </w:p>
    <w:p w14:paraId="678945ED" w14:textId="77777777" w:rsidR="00F23B90" w:rsidRDefault="00F23B90" w:rsidP="000E5536">
      <w:pPr>
        <w:pStyle w:val="BodyText"/>
      </w:pPr>
      <w:r>
        <w:t>Executing: CreateFishnet "E:\cottaan\My Documents\ArcGIS\Default.gdb\test" "-3167550.44 -6370567.67" "0 -6370567.67" 1222.99245 1222.99245 9002 8894 # NO_LABELS # POLYGON</w:t>
      </w:r>
    </w:p>
    <w:p w14:paraId="184C8737" w14:textId="77777777" w:rsidR="00F23B90" w:rsidRDefault="00F23B90" w:rsidP="000E5536">
      <w:pPr>
        <w:pStyle w:val="BodyText"/>
      </w:pPr>
      <w:r>
        <w:t>Cancelled - trying a smaller one</w:t>
      </w:r>
    </w:p>
    <w:p w14:paraId="4AEC14F5" w14:textId="77777777" w:rsidR="00F23B90" w:rsidRDefault="00F23B90" w:rsidP="000E5536">
      <w:pPr>
        <w:pStyle w:val="BodyText"/>
      </w:pPr>
      <w:r>
        <w:t>The fishnet is just too slow - selecting features for even a subset of the global dataset takes about 15 seconds</w:t>
      </w:r>
    </w:p>
    <w:p w14:paraId="5DECDBE2" w14:textId="77777777" w:rsidR="00F23B90" w:rsidRDefault="00F23B90" w:rsidP="000E5536">
      <w:pPr>
        <w:pStyle w:val="BodyText"/>
      </w:pPr>
      <w:r>
        <w:t>Have to try another way!</w:t>
      </w:r>
    </w:p>
    <w:p w14:paraId="62BC67FB" w14:textId="77777777" w:rsidR="00F23B90" w:rsidRDefault="00F23B90" w:rsidP="000E5536">
      <w:pPr>
        <w:pStyle w:val="BodyText"/>
      </w:pPr>
      <w:r>
        <w:t>Creating a tool to create a fishnet for the current view.</w:t>
      </w:r>
    </w:p>
    <w:p w14:paraId="70EE0430" w14:textId="77777777" w:rsidR="00F23B90" w:rsidRDefault="00F23B90" w:rsidP="000E5536">
      <w:pPr>
        <w:pStyle w:val="BodyText2"/>
      </w:pPr>
      <w:r>
        <w:t>arcpy.CreateFishnet_management("in_memory/fishnet1", "-5392399 -3228852", "-5392499 -3228852", "1222", "1222", "2", "2", "#", "NO_LABELS")</w:t>
      </w:r>
    </w:p>
    <w:p w14:paraId="762396E0" w14:textId="01BD8983" w:rsidR="00F23B90" w:rsidRDefault="00F23B90" w:rsidP="000E5536">
      <w:pPr>
        <w:pStyle w:val="Heading2"/>
      </w:pPr>
      <w:r>
        <w:t>University of Maryland Land Cover Classification</w:t>
      </w:r>
      <w:bookmarkEnd w:id="20"/>
    </w:p>
    <w:p w14:paraId="4E600FE0" w14:textId="77777777" w:rsidR="00F23B90" w:rsidRDefault="00F23B90" w:rsidP="000E5536">
      <w:pPr>
        <w:pStyle w:val="BodyText2"/>
      </w:pPr>
      <w:r>
        <w:t>This data comes from the University of Maryland (Matt Hansen) and is bsq format. To import use the following method:</w:t>
      </w:r>
    </w:p>
    <w:p w14:paraId="564DF1FE" w14:textId="77777777" w:rsidR="00F23B90" w:rsidRDefault="00F23B90" w:rsidP="000E5536">
      <w:pPr>
        <w:pStyle w:val="ListBullet2"/>
      </w:pPr>
      <w:r>
        <w:t xml:space="preserve">Download the bsq from here </w:t>
      </w:r>
      <w:hyperlink r:id="rId154" w:history="1">
        <w:r w:rsidRPr="008844CF">
          <w:rPr>
            <w:rStyle w:val="Hyperlink"/>
          </w:rPr>
          <w:t>ftp://ftp.glcf.umd.edu/glcf/Global_Land_Cover/Asia-Pacific/ap-latlong-1km-landcover/ap-latlong-1km-landcover.bsq.gz</w:t>
        </w:r>
      </w:hyperlink>
      <w:r>
        <w:t xml:space="preserve"> </w:t>
      </w:r>
    </w:p>
    <w:p w14:paraId="07499384" w14:textId="77777777" w:rsidR="00F23B90" w:rsidRDefault="00F23B90" w:rsidP="000E5536">
      <w:pPr>
        <w:pStyle w:val="ListBullet2"/>
      </w:pPr>
      <w:r>
        <w:t>Create a *.hdr file with the following info:</w:t>
      </w:r>
    </w:p>
    <w:p w14:paraId="2CACD432" w14:textId="77777777" w:rsidR="00F23B90" w:rsidRDefault="00F23B90" w:rsidP="000E5536">
      <w:pPr>
        <w:pStyle w:val="Code"/>
      </w:pPr>
      <w:r>
        <w:t>Image BSQ header file</w:t>
      </w:r>
    </w:p>
    <w:p w14:paraId="7D554034" w14:textId="77777777" w:rsidR="00F23B90" w:rsidRDefault="00F23B90" w:rsidP="000E5536">
      <w:pPr>
        <w:pStyle w:val="Code"/>
      </w:pPr>
      <w:r>
        <w:t>nrows 7438</w:t>
      </w:r>
    </w:p>
    <w:p w14:paraId="4A8CF404" w14:textId="77777777" w:rsidR="00F23B90" w:rsidRDefault="00F23B90" w:rsidP="000E5536">
      <w:pPr>
        <w:pStyle w:val="Code"/>
      </w:pPr>
      <w:r>
        <w:t>ncols 10440</w:t>
      </w:r>
    </w:p>
    <w:p w14:paraId="1C7A114D" w14:textId="77777777" w:rsidR="00F23B90" w:rsidRDefault="00F23B90" w:rsidP="000E5536">
      <w:pPr>
        <w:pStyle w:val="Code"/>
      </w:pPr>
      <w:r>
        <w:lastRenderedPageBreak/>
        <w:t>nbands 1</w:t>
      </w:r>
    </w:p>
    <w:p w14:paraId="11F67444" w14:textId="77777777" w:rsidR="00F23B90" w:rsidRDefault="00F23B90" w:rsidP="000E5536">
      <w:pPr>
        <w:pStyle w:val="Code"/>
      </w:pPr>
      <w:r>
        <w:t>nbits 8</w:t>
      </w:r>
    </w:p>
    <w:p w14:paraId="36D71E82" w14:textId="77777777" w:rsidR="00F23B90" w:rsidRDefault="00F23B90" w:rsidP="000E5536">
      <w:pPr>
        <w:pStyle w:val="Code"/>
      </w:pPr>
      <w:r>
        <w:t>layout bsq</w:t>
      </w:r>
    </w:p>
    <w:p w14:paraId="75BA37D7" w14:textId="77777777" w:rsidR="00F23B90" w:rsidRDefault="00F23B90" w:rsidP="000E5536">
      <w:pPr>
        <w:pStyle w:val="Code"/>
      </w:pPr>
      <w:r>
        <w:t>skipbytes 0</w:t>
      </w:r>
    </w:p>
    <w:p w14:paraId="03FD326A" w14:textId="77777777" w:rsidR="00F23B90" w:rsidRDefault="00F23B90" w:rsidP="000E5536">
      <w:pPr>
        <w:pStyle w:val="Code"/>
      </w:pPr>
      <w:r>
        <w:t>ulxmap 93</w:t>
      </w:r>
    </w:p>
    <w:p w14:paraId="2383B100" w14:textId="77777777" w:rsidR="00F23B90" w:rsidRDefault="00F23B90" w:rsidP="000E5536">
      <w:pPr>
        <w:pStyle w:val="Code"/>
      </w:pPr>
      <w:r>
        <w:t>ulymap -55.9833333333333</w:t>
      </w:r>
    </w:p>
    <w:p w14:paraId="0E2A1216" w14:textId="77777777" w:rsidR="00F23B90" w:rsidRDefault="00F23B90" w:rsidP="000E5536">
      <w:pPr>
        <w:pStyle w:val="Code"/>
      </w:pPr>
      <w:r>
        <w:t>xdim 0.00833</w:t>
      </w:r>
    </w:p>
    <w:p w14:paraId="7F049B99" w14:textId="77777777" w:rsidR="00F23B90" w:rsidRDefault="00F23B90" w:rsidP="000E5536">
      <w:pPr>
        <w:pStyle w:val="Code"/>
      </w:pPr>
      <w:r>
        <w:t>ydim 0.00833</w:t>
      </w:r>
    </w:p>
    <w:p w14:paraId="6ED232F7" w14:textId="77777777" w:rsidR="00F23B90" w:rsidRDefault="00F23B90" w:rsidP="000E5536">
      <w:pPr>
        <w:pStyle w:val="ListBullet2"/>
      </w:pPr>
      <w:r>
        <w:t>Save as the name of the image plus a hdr extension.</w:t>
      </w:r>
    </w:p>
    <w:p w14:paraId="10FA2DA3" w14:textId="77777777" w:rsidR="00F23B90" w:rsidRDefault="00F23B90" w:rsidP="000E5536">
      <w:pPr>
        <w:pStyle w:val="ListBullet2"/>
      </w:pPr>
      <w:r>
        <w:t>Click Add data in ArcMap and it will add in fine</w:t>
      </w:r>
    </w:p>
    <w:p w14:paraId="68B57C16" w14:textId="77777777" w:rsidR="00F23B90" w:rsidRDefault="00F23B90" w:rsidP="000E5536">
      <w:pPr>
        <w:pStyle w:val="BodyText2"/>
      </w:pPr>
      <w:r>
        <w:t>Then you need to reproject and clip to the area that you are interested in. Once it is reprojected to Web Mercator, you need to resample it to TMS and probably shift it too. This involved Resample and Shift GP tools. I can also use the eSpecies data as a snap raster. Next bit of processing:</w:t>
      </w:r>
    </w:p>
    <w:p w14:paraId="156648D6" w14:textId="77777777" w:rsidR="00F23B90" w:rsidRDefault="00F23B90" w:rsidP="000E5536">
      <w:pPr>
        <w:pStyle w:val="ListBullet2"/>
      </w:pPr>
      <w:r>
        <w:t>Species Raster to file – converted the raster to a numpy file.</w:t>
      </w:r>
    </w:p>
    <w:p w14:paraId="1005025A" w14:textId="77777777" w:rsidR="00F23B90" w:rsidRDefault="00F23B90" w:rsidP="000E5536">
      <w:pPr>
        <w:pStyle w:val="ListBullet2"/>
      </w:pPr>
      <w:r>
        <w:t>Tested the conversion by using Numpy file to image – worked fine.</w:t>
      </w:r>
    </w:p>
    <w:p w14:paraId="2B37EA8C" w14:textId="77777777" w:rsidR="00F23B90" w:rsidRDefault="00F23B90" w:rsidP="000E5536">
      <w:pPr>
        <w:pStyle w:val="ListBullet2"/>
      </w:pPr>
      <w:r>
        <w:t>Used Numpy File to Table – copied the structure of PilotWDPAData as the new table and slightly adapted the code to ignore the speciesid – now the data is in a FileGDB</w:t>
      </w:r>
    </w:p>
    <w:p w14:paraId="1B2DCB03" w14:textId="77777777" w:rsidR="00F23B90" w:rsidRDefault="00F23B90" w:rsidP="000E5536">
      <w:pPr>
        <w:pStyle w:val="ListBullet2"/>
      </w:pPr>
      <w:r>
        <w:t>Now to squirt the data into Postgis using FME. Done 543220 records done.</w:t>
      </w:r>
    </w:p>
    <w:p w14:paraId="46D1F6E0" w14:textId="77777777" w:rsidR="00F23B90" w:rsidRDefault="00F23B90" w:rsidP="000E5536">
      <w:pPr>
        <w:pStyle w:val="Code"/>
      </w:pPr>
      <w:r>
        <w:t>insert into quadkeydata (quadkey,tx,ty,z,objid,typeid) (SELECT quadkey, mx, my, z,1 as objid, '4' as typeid</w:t>
      </w:r>
    </w:p>
    <w:p w14:paraId="7FF8BF78" w14:textId="77777777" w:rsidR="00F23B90" w:rsidRDefault="00F23B90" w:rsidP="000E5536">
      <w:pPr>
        <w:pStyle w:val="Code"/>
      </w:pPr>
      <w:r>
        <w:t xml:space="preserve">  FROM public."PilotLandCoverData")</w:t>
      </w:r>
    </w:p>
    <w:p w14:paraId="04D66578" w14:textId="77777777" w:rsidR="00F23B90" w:rsidRPr="00825FF6" w:rsidRDefault="00F23B90" w:rsidP="000E5536">
      <w:pPr>
        <w:pStyle w:val="BodyText2"/>
      </w:pPr>
    </w:p>
    <w:p w14:paraId="2FFF5E46" w14:textId="77777777" w:rsidR="00F23B90" w:rsidRPr="000E1A5C" w:rsidRDefault="00F23B90" w:rsidP="000E5536">
      <w:pPr>
        <w:pStyle w:val="Heading2"/>
      </w:pPr>
      <w:r>
        <w:t>World Database of Protected Areas</w:t>
      </w:r>
    </w:p>
    <w:p w14:paraId="72D06750" w14:textId="77777777" w:rsidR="00F23B90" w:rsidRDefault="00F23B90" w:rsidP="0034374E">
      <w:pPr>
        <w:pStyle w:val="Heading3"/>
      </w:pPr>
      <w:bookmarkStart w:id="41" w:name="_Ref330190772"/>
      <w:bookmarkStart w:id="42" w:name="_Ref329781716"/>
      <w:r>
        <w:t>Cleaning</w:t>
      </w:r>
      <w:bookmarkEnd w:id="41"/>
    </w:p>
    <w:p w14:paraId="401857A2" w14:textId="77777777" w:rsidR="00F23B90" w:rsidRDefault="00F23B90" w:rsidP="000E5536">
      <w:pPr>
        <w:pStyle w:val="BodyText2"/>
      </w:pPr>
      <w:r>
        <w:t xml:space="preserve">There are 249 topology errors. See </w:t>
      </w:r>
      <w:r>
        <w:fldChar w:fldCharType="begin"/>
      </w:r>
      <w:r>
        <w:instrText xml:space="preserve"> REF _Ref330190816 \h </w:instrText>
      </w:r>
      <w:r>
        <w:fldChar w:fldCharType="separate"/>
      </w:r>
      <w:r w:rsidR="00EA3299">
        <w:t>Topology errors</w:t>
      </w:r>
      <w:r>
        <w:fldChar w:fldCharType="end"/>
      </w:r>
      <w:r>
        <w:t>.</w:t>
      </w:r>
    </w:p>
    <w:p w14:paraId="00E6A72A" w14:textId="77777777" w:rsidR="00F23B90" w:rsidRDefault="00F23B90" w:rsidP="000E5536">
      <w:pPr>
        <w:pStyle w:val="BodyText"/>
      </w:pPr>
      <w:r>
        <w:t>Attempting to clean:</w:t>
      </w:r>
    </w:p>
    <w:p w14:paraId="2BA7AA69" w14:textId="77777777" w:rsidR="00F23B90" w:rsidRDefault="00F23B90" w:rsidP="000E5536">
      <w:pPr>
        <w:pStyle w:val="Code"/>
      </w:pPr>
      <w:r w:rsidRPr="000A5E8E">
        <w:t xml:space="preserve">update </w:t>
      </w:r>
      <w:r>
        <w:t>wdpa</w:t>
      </w:r>
      <w:r w:rsidRPr="000A5E8E">
        <w:t xml:space="preserve"> set geom = st_makevalid(geom) where st_isvalid(geom)='f'</w:t>
      </w:r>
    </w:p>
    <w:p w14:paraId="5A4141CE" w14:textId="77777777" w:rsidR="00F23B90" w:rsidRPr="00D62425" w:rsidRDefault="00F23B90" w:rsidP="000E5536">
      <w:pPr>
        <w:pStyle w:val="BodyText2"/>
      </w:pPr>
      <w:r>
        <w:t xml:space="preserve">Took 6 hours to run but did remove all topology errors. Now to try to dissolve the data again (see </w:t>
      </w:r>
      <w:r>
        <w:fldChar w:fldCharType="begin"/>
      </w:r>
      <w:r>
        <w:instrText xml:space="preserve"> REF _Ref329958140 \h </w:instrText>
      </w:r>
      <w:r>
        <w:fldChar w:fldCharType="separate"/>
      </w:r>
      <w:r w:rsidR="00EA3299">
        <w:t>In PostGIS</w:t>
      </w:r>
      <w:r>
        <w:fldChar w:fldCharType="end"/>
      </w:r>
      <w:r>
        <w:t>).</w:t>
      </w:r>
    </w:p>
    <w:p w14:paraId="14866201" w14:textId="77777777" w:rsidR="00F23B90" w:rsidRPr="000E1A5C" w:rsidRDefault="00F23B90" w:rsidP="0034374E">
      <w:pPr>
        <w:pStyle w:val="Heading3"/>
      </w:pPr>
      <w:r>
        <w:t>Dissolving</w:t>
      </w:r>
      <w:bookmarkEnd w:id="42"/>
    </w:p>
    <w:p w14:paraId="026A7A36" w14:textId="77777777" w:rsidR="00F23B90" w:rsidRDefault="00F23B90" w:rsidP="007D2F52">
      <w:pPr>
        <w:pStyle w:val="Heading4"/>
      </w:pPr>
      <w:r>
        <w:t>In ArcGIS</w:t>
      </w:r>
    </w:p>
    <w:p w14:paraId="49DF25C9" w14:textId="77777777" w:rsidR="00F23B90" w:rsidRDefault="00F23B90" w:rsidP="000E5536">
      <w:pPr>
        <w:pStyle w:val="BodyText2"/>
      </w:pPr>
      <w:r>
        <w:t>In ArcGIS it is easy to dissolve the WDPA.</w:t>
      </w:r>
    </w:p>
    <w:p w14:paraId="10B96465" w14:textId="77777777" w:rsidR="00F23B90" w:rsidRDefault="00F23B90" w:rsidP="000E5536">
      <w:pPr>
        <w:pStyle w:val="ListBullet"/>
      </w:pPr>
      <w:r>
        <w:t>Add a new field called Dissolve</w:t>
      </w:r>
    </w:p>
    <w:p w14:paraId="334D2F0A" w14:textId="77777777" w:rsidR="00F23B90" w:rsidRDefault="00F23B90" w:rsidP="000E5536">
      <w:pPr>
        <w:pStyle w:val="ListBullet"/>
      </w:pPr>
      <w:r>
        <w:t>Populate the field with 1’s</w:t>
      </w:r>
    </w:p>
    <w:p w14:paraId="33125CE3" w14:textId="77777777" w:rsidR="00F23B90" w:rsidRDefault="00F23B90" w:rsidP="000E5536">
      <w:pPr>
        <w:pStyle w:val="ListBullet"/>
      </w:pPr>
      <w:r>
        <w:t>Use the Generalisation | Dissolve tool and use the Dissolve field to generalise the data</w:t>
      </w:r>
    </w:p>
    <w:p w14:paraId="62824A87" w14:textId="77777777" w:rsidR="00F23B90" w:rsidRDefault="00F23B90" w:rsidP="000E5536">
      <w:pPr>
        <w:pStyle w:val="BodyText2"/>
      </w:pPr>
      <w:r>
        <w:t>This will create a simple Boolean mask of protected areas. Actualy it would be good to have a set of dissolved PA layers like IUCN Cat 1, Cat 2 etc. A dissolve on all 161991 PAs took 1 hour 4 minutes. In Malaysia there is a large national Bird Sanctuary called ‘</w:t>
      </w:r>
      <w:r w:rsidRPr="004D352C">
        <w:t>SG. Kinabatangan Valley</w:t>
      </w:r>
      <w:r>
        <w:t>’ whose status is proposed (wdpaid=18285).</w:t>
      </w:r>
    </w:p>
    <w:p w14:paraId="3B72039F" w14:textId="77777777" w:rsidR="00F23B90" w:rsidRDefault="00F23B90" w:rsidP="000E5536">
      <w:pPr>
        <w:pStyle w:val="BodyText2"/>
      </w:pPr>
      <w:r>
        <w:t>Taking all features with Status = ‘Designated’ there are now 158218 features instead of 161991.</w:t>
      </w:r>
    </w:p>
    <w:p w14:paraId="2001B7CA" w14:textId="77777777" w:rsidR="00F23B90" w:rsidRDefault="00F23B90" w:rsidP="000E5536">
      <w:pPr>
        <w:pStyle w:val="BodyText2"/>
      </w:pPr>
      <w:r>
        <w:t>Looking at different combinations of IUCN categories:</w:t>
      </w:r>
    </w:p>
    <w:p w14:paraId="7CF48FBA" w14:textId="77777777" w:rsidR="00F23B90" w:rsidRDefault="00F23B90" w:rsidP="000E5536">
      <w:pPr>
        <w:pStyle w:val="ListBullet"/>
      </w:pPr>
      <w:r>
        <w:t>IUCN Cat I – there are overlapping areas</w:t>
      </w:r>
    </w:p>
    <w:p w14:paraId="4D3AE07C" w14:textId="77777777" w:rsidR="00F23B90" w:rsidRDefault="00F23B90" w:rsidP="000E5536">
      <w:pPr>
        <w:pStyle w:val="ListBullet"/>
      </w:pPr>
      <w:r>
        <w:t>IUCN Cat II – there are overlapping areas, e.g. Gunung Rinjani in Lombok – straight duplicates</w:t>
      </w:r>
    </w:p>
    <w:p w14:paraId="66C2D015" w14:textId="77777777" w:rsidR="00F23B90" w:rsidRDefault="00F23B90" w:rsidP="000E5536">
      <w:pPr>
        <w:pStyle w:val="ListBullet"/>
      </w:pPr>
      <w:r>
        <w:t>IUCN Cat III – loads of overlaps – mostly slivers in New Zealand – why haven’t these been cleaned?</w:t>
      </w:r>
    </w:p>
    <w:p w14:paraId="5AB5AA11" w14:textId="77777777" w:rsidR="00F23B90" w:rsidRDefault="00F23B90" w:rsidP="000E5536">
      <w:pPr>
        <w:pStyle w:val="BodyText"/>
      </w:pPr>
    </w:p>
    <w:p w14:paraId="064A325C" w14:textId="77777777" w:rsidR="00F23B90" w:rsidRPr="000E1A5C" w:rsidRDefault="00F23B90" w:rsidP="000E5536">
      <w:pPr>
        <w:pStyle w:val="BodyText"/>
      </w:pPr>
      <w:r>
        <w:rPr>
          <w:noProof/>
          <w:lang w:bidi="ar-SA"/>
        </w:rPr>
        <w:lastRenderedPageBreak/>
        <w:drawing>
          <wp:inline distT="0" distB="0" distL="0" distR="0" wp14:anchorId="1EEB41FB" wp14:editId="424EF00F">
            <wp:extent cx="2521697" cy="2457450"/>
            <wp:effectExtent l="0" t="0" r="0" b="0"/>
            <wp:docPr id="16" name="Picture 16" descr="E:\cottaan\My Documents\WDPA Topology Errors 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ottaan\My Documents\WDPA Topology Errors Sabah.jp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522120" cy="2457862"/>
                    </a:xfrm>
                    <a:prstGeom prst="rect">
                      <a:avLst/>
                    </a:prstGeom>
                    <a:noFill/>
                    <a:ln>
                      <a:noFill/>
                    </a:ln>
                  </pic:spPr>
                </pic:pic>
              </a:graphicData>
            </a:graphic>
          </wp:inline>
        </w:drawing>
      </w:r>
    </w:p>
    <w:p w14:paraId="677AA147" w14:textId="77777777" w:rsidR="00F23B90" w:rsidRDefault="00F23B90" w:rsidP="007D2F52">
      <w:pPr>
        <w:pStyle w:val="Heading4"/>
      </w:pPr>
      <w:bookmarkStart w:id="43" w:name="_Ref329958140"/>
      <w:r>
        <w:t>In PostGIS</w:t>
      </w:r>
      <w:bookmarkEnd w:id="43"/>
    </w:p>
    <w:p w14:paraId="06FB10FC" w14:textId="77777777" w:rsidR="00EA3299" w:rsidRDefault="00F23B90" w:rsidP="000E5536">
      <w:pPr>
        <w:pStyle w:val="Heading5"/>
      </w:pPr>
      <w:r>
        <w:t xml:space="preserve">See </w:t>
      </w:r>
      <w:r>
        <w:rPr>
          <w:szCs w:val="22"/>
        </w:rPr>
        <w:fldChar w:fldCharType="begin"/>
      </w:r>
      <w:r>
        <w:instrText xml:space="preserve"> REF _Ref329958184 \h </w:instrText>
      </w:r>
      <w:r>
        <w:rPr>
          <w:szCs w:val="22"/>
        </w:rPr>
      </w:r>
      <w:r>
        <w:rPr>
          <w:szCs w:val="22"/>
        </w:rPr>
        <w:fldChar w:fldCharType="separate"/>
      </w:r>
      <w:r w:rsidR="00EA3299">
        <w:t>User-defined functions</w:t>
      </w:r>
    </w:p>
    <w:p w14:paraId="68C75ACD" w14:textId="77777777" w:rsidR="00EA3299" w:rsidRDefault="00EA3299" w:rsidP="000E5536">
      <w:pPr>
        <w:pStyle w:val="Heading6"/>
      </w:pPr>
      <w:r>
        <w:t>Using plpgsql</w:t>
      </w:r>
    </w:p>
    <w:p w14:paraId="42F360B6" w14:textId="77777777" w:rsidR="00EA3299" w:rsidRDefault="00EA3299" w:rsidP="000E5536">
      <w:pPr>
        <w:pStyle w:val="BodyText"/>
      </w:pPr>
      <w:r>
        <w:t xml:space="preserve">See here: </w:t>
      </w:r>
      <w:r w:rsidRPr="00573BB7">
        <w:t>http://www.postgresql.org/docs/8.1/static/plpython.html</w:t>
      </w:r>
    </w:p>
    <w:p w14:paraId="0DD1F1B9" w14:textId="77777777" w:rsidR="00EA3299" w:rsidRDefault="00EA3299" w:rsidP="000E5536">
      <w:pPr>
        <w:pStyle w:val="ListBullet"/>
      </w:pPr>
      <w:r>
        <w:t>Install PL/Python</w:t>
      </w:r>
    </w:p>
    <w:p w14:paraId="4A33043F" w14:textId="77777777" w:rsidR="00EA3299" w:rsidRDefault="00EA3299" w:rsidP="000E5536">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2236CE03" w14:textId="77777777" w:rsidR="00EA3299" w:rsidRDefault="00EA3299" w:rsidP="000E5536">
      <w:pPr>
        <w:pStyle w:val="BodyText2"/>
      </w:pPr>
      <w:r>
        <w:t>Tried 'createlang plpythonu dbdopa' in psql - no success</w:t>
      </w:r>
    </w:p>
    <w:p w14:paraId="2B8A1CDC" w14:textId="77777777" w:rsidR="00EA3299" w:rsidRDefault="00EA3299" w:rsidP="000E5536">
      <w:pPr>
        <w:pStyle w:val="BodyText"/>
      </w:pPr>
      <w:r>
        <w:t>gem it sorted the install but now permission issues - the language is now listed when you go to create a new function using the GUI</w:t>
      </w:r>
    </w:p>
    <w:p w14:paraId="6C82009B" w14:textId="77777777" w:rsidR="00EA3299" w:rsidRDefault="00EA3299" w:rsidP="000E5536">
      <w:pPr>
        <w:pStyle w:val="BodyText2"/>
      </w:pPr>
      <w:r>
        <w:t>But no, only superusers can create function using untrusted languages (like python)</w:t>
      </w:r>
    </w:p>
    <w:p w14:paraId="525E2E99" w14:textId="77777777" w:rsidR="00EA3299" w:rsidRDefault="00EA3299" w:rsidP="000E5536">
      <w:pPr>
        <w:pStyle w:val="ListBullet"/>
      </w:pPr>
      <w:r>
        <w:t>Create the function in sql</w:t>
      </w:r>
    </w:p>
    <w:p w14:paraId="022E79D4" w14:textId="77777777" w:rsidR="00EA3299" w:rsidRDefault="00EA3299" w:rsidP="000E5536">
      <w:pPr>
        <w:pStyle w:val="BodyText2"/>
        <w:rPr>
          <w:rStyle w:val="Hyperlink"/>
        </w:rPr>
      </w:pPr>
      <w:r>
        <w:t xml:space="preserve">See here for the specification: </w:t>
      </w:r>
      <w:r w:rsidRPr="00573BB7">
        <w:t>http://www.postgresql.org/docs/9.0/interactive/plpython-funcs.html</w:t>
      </w:r>
    </w:p>
    <w:p w14:paraId="4C04701D" w14:textId="77777777" w:rsidR="00EA3299" w:rsidRDefault="00EA3299" w:rsidP="000E5536">
      <w:pPr>
        <w:pStyle w:val="BodyText"/>
      </w:pPr>
      <w:r>
        <w:t>Creating the UDF using the pgAdmin ‘New function…’ dialog is awful:</w:t>
      </w:r>
    </w:p>
    <w:p w14:paraId="614DE7EB" w14:textId="77777777" w:rsidR="00EA3299" w:rsidRDefault="00EA3299" w:rsidP="000E5536">
      <w:pPr>
        <w:pStyle w:val="ListBullet2"/>
      </w:pPr>
      <w:r>
        <w:t>Right click and ‘New Function..’</w:t>
      </w:r>
    </w:p>
    <w:p w14:paraId="04C71BFC" w14:textId="77777777" w:rsidR="00EA3299" w:rsidRDefault="00EA3299" w:rsidP="000E5536">
      <w:pPr>
        <w:pStyle w:val="ListBullet2"/>
      </w:pPr>
      <w:r>
        <w:t>Enter name, owner, return type and language (plpgsql)</w:t>
      </w:r>
    </w:p>
    <w:p w14:paraId="65893E74" w14:textId="77777777" w:rsidR="00EA3299" w:rsidRDefault="00EA3299" w:rsidP="000E5536">
      <w:pPr>
        <w:pStyle w:val="ListBullet2"/>
      </w:pPr>
      <w:r>
        <w:t>Then click on the ‘Definition’ tab and enter the following and nothing else (you can check the actual sql that is generated in the sql tab:</w:t>
      </w:r>
    </w:p>
    <w:p w14:paraId="5D2DD2E9" w14:textId="77777777" w:rsidR="00EA3299" w:rsidRDefault="00EA3299" w:rsidP="000E5536">
      <w:pPr>
        <w:pStyle w:val="sql"/>
      </w:pPr>
      <w:r>
        <w:t>begin</w:t>
      </w:r>
    </w:p>
    <w:p w14:paraId="42012EA1" w14:textId="77777777" w:rsidR="00EA3299" w:rsidRDefault="00EA3299" w:rsidP="000E5536">
      <w:pPr>
        <w:pStyle w:val="sql"/>
      </w:pPr>
      <w:r>
        <w:t>truncate especies.species_wdpa_unique;</w:t>
      </w:r>
    </w:p>
    <w:p w14:paraId="4266A53D" w14:textId="77777777" w:rsidR="00EA3299" w:rsidRDefault="00EA3299" w:rsidP="000E5536">
      <w:pPr>
        <w:pStyle w:val="sql"/>
      </w:pPr>
      <w:r>
        <w:t>return true;</w:t>
      </w:r>
    </w:p>
    <w:p w14:paraId="76DDEB53" w14:textId="77777777" w:rsidR="00EA3299" w:rsidRDefault="00EA3299" w:rsidP="000E5536">
      <w:pPr>
        <w:pStyle w:val="sql"/>
      </w:pPr>
      <w:r>
        <w:t>end;</w:t>
      </w:r>
    </w:p>
    <w:p w14:paraId="3A99CB02" w14:textId="77777777" w:rsidR="00EA3299" w:rsidRDefault="00EA3299" w:rsidP="000E5536">
      <w:pPr>
        <w:pStyle w:val="Heading6"/>
      </w:pPr>
      <w:r>
        <w:t>Using sql</w:t>
      </w:r>
    </w:p>
    <w:p w14:paraId="390DEF4F" w14:textId="77777777" w:rsidR="00EA3299" w:rsidRDefault="00EA3299" w:rsidP="000E5536">
      <w:pPr>
        <w:pStyle w:val="BodyText2"/>
      </w:pPr>
      <w:r>
        <w:t>You cant have case statements in sql – but it is quicker.</w:t>
      </w:r>
    </w:p>
    <w:p w14:paraId="66A26C89" w14:textId="77777777" w:rsidR="00EA3299" w:rsidRDefault="00EA3299" w:rsidP="000E5536">
      <w:pPr>
        <w:pStyle w:val="BodyText2"/>
      </w:pPr>
      <w:r>
        <w:t>You can use arrays in user-defined functions to act as IN statements. For example, the following function declares an array input parameter with a default value:</w:t>
      </w:r>
    </w:p>
    <w:p w14:paraId="002A9E83" w14:textId="77777777" w:rsidR="00EA3299" w:rsidRDefault="00EA3299" w:rsidP="000E5536">
      <w:pPr>
        <w:pStyle w:val="sql"/>
      </w:pPr>
      <w:r w:rsidRPr="004F4FDC">
        <w:t>CREATE OR REPLACE FUNCTION getcountryspeciescount(country_id integer, presence_id integer[] default '{1,2,3,4,5,6}')</w:t>
      </w:r>
    </w:p>
    <w:p w14:paraId="7E0FB9CA" w14:textId="77777777" w:rsidR="00EA3299" w:rsidRDefault="00EA3299" w:rsidP="000E5536">
      <w:pPr>
        <w:pStyle w:val="BodyText2"/>
      </w:pPr>
      <w:r>
        <w:t>This array parameter can be used in an IN-type expression in an SQL statement using the ANY keyword, e.g.:</w:t>
      </w:r>
    </w:p>
    <w:p w14:paraId="3C576F0C" w14:textId="77777777" w:rsidR="00EA3299" w:rsidRDefault="00EA3299" w:rsidP="000E5536">
      <w:pPr>
        <w:pStyle w:val="sql"/>
      </w:pPr>
      <w:r w:rsidRPr="004F4FDC">
        <w:t>AND</w:t>
      </w:r>
      <w:r>
        <w:t xml:space="preserve"> </w:t>
      </w:r>
      <w:r w:rsidRPr="004F4FDC">
        <w:t>presence_id = ANY ($2))</w:t>
      </w:r>
    </w:p>
    <w:p w14:paraId="014C008C" w14:textId="77777777" w:rsidR="00EA3299" w:rsidRPr="008B35FC" w:rsidRDefault="00EA3299" w:rsidP="000E5536">
      <w:pPr>
        <w:pStyle w:val="BodyText2"/>
      </w:pPr>
      <w:r>
        <w:t>To concatenate string in SQL use the || operator.</w:t>
      </w:r>
    </w:p>
    <w:p w14:paraId="6670653B" w14:textId="77777777" w:rsidR="00F23B90" w:rsidRDefault="00EA3299" w:rsidP="000E5536">
      <w:pPr>
        <w:pStyle w:val="BodyText2"/>
      </w:pPr>
      <w:r>
        <w:lastRenderedPageBreak/>
        <w:t>Geometry functions</w:t>
      </w:r>
      <w:r w:rsidR="00F23B90">
        <w:fldChar w:fldCharType="end"/>
      </w:r>
      <w:r w:rsidR="00F23B90">
        <w:t xml:space="preserve"> for how to generalise features etc in PostGIS generally. For the WDPA, looking at the resulting data from various unions or collects in ArcGIS there are lots of issues. The image on the left shows overlapping polygons in the WDPA in Thailand:</w:t>
      </w:r>
    </w:p>
    <w:p w14:paraId="00E88425" w14:textId="77777777" w:rsidR="00F23B90" w:rsidRPr="00F044A6" w:rsidRDefault="00F23B90" w:rsidP="000E5536">
      <w:pPr>
        <w:pStyle w:val="BodyText2"/>
      </w:pPr>
      <w:r>
        <w:rPr>
          <w:noProof/>
          <w:lang w:bidi="ar-SA"/>
        </w:rPr>
        <w:drawing>
          <wp:inline distT="0" distB="0" distL="0" distR="0" wp14:anchorId="695C39ED" wp14:editId="12272812">
            <wp:extent cx="2476800" cy="2412000"/>
            <wp:effectExtent l="19050" t="1905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before.jp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r>
        <w:rPr>
          <w:noProof/>
          <w:lang w:bidi="ar-SA"/>
        </w:rPr>
        <w:drawing>
          <wp:inline distT="0" distB="0" distL="0" distR="0" wp14:anchorId="0338EE65" wp14:editId="3A1E407B">
            <wp:extent cx="2476800" cy="2412000"/>
            <wp:effectExtent l="19050" t="1905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after.jp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73222EA5" w14:textId="77777777" w:rsidR="00F23B90" w:rsidRDefault="00F23B90" w:rsidP="000E5536">
      <w:pPr>
        <w:pStyle w:val="BodyText"/>
      </w:pPr>
    </w:p>
    <w:p w14:paraId="01645A6B" w14:textId="77777777" w:rsidR="00F23B90" w:rsidRDefault="00F23B90" w:rsidP="000E5536">
      <w:pPr>
        <w:pStyle w:val="BodyText"/>
      </w:pPr>
      <w:r>
        <w:t>There are no more overlapping geometries, but the boundaries aren’t removed from the resulting geometries and the interior rings are not preserved! Here is the st_union – there are no internal boundaries, but the interior polygons have not been preserved:</w:t>
      </w:r>
    </w:p>
    <w:p w14:paraId="01ED7E3C" w14:textId="77777777" w:rsidR="00F23B90" w:rsidRDefault="00F23B90" w:rsidP="000E5536">
      <w:pPr>
        <w:pStyle w:val="BodyText"/>
      </w:pPr>
    </w:p>
    <w:p w14:paraId="0F108297" w14:textId="77777777" w:rsidR="00F23B90" w:rsidRDefault="00F23B90" w:rsidP="000E5536">
      <w:pPr>
        <w:pStyle w:val="BodyText"/>
      </w:pPr>
      <w:r>
        <w:rPr>
          <w:noProof/>
          <w:lang w:bidi="ar-SA"/>
        </w:rPr>
        <w:drawing>
          <wp:inline distT="0" distB="0" distL="0" distR="0" wp14:anchorId="359C7379" wp14:editId="4E06A9B2">
            <wp:extent cx="2476800" cy="2412000"/>
            <wp:effectExtent l="19050" t="1905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union.jp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076EA214" w14:textId="77777777" w:rsidR="00F23B90" w:rsidRDefault="00F23B90" w:rsidP="000E5536">
      <w:pPr>
        <w:pStyle w:val="BodyText"/>
      </w:pPr>
    </w:p>
    <w:p w14:paraId="3A4C7B79" w14:textId="77777777" w:rsidR="00F23B90" w:rsidRDefault="00F23B90" w:rsidP="000E5536">
      <w:pPr>
        <w:pStyle w:val="BodyText"/>
      </w:pPr>
      <w:r>
        <w:t>I think actually this is an issue with the PostGIS geometry for the PA rather than for the UNION – when you add the PA in from PostGIS to ArcGIS and you click identify over a hole in the geometry, it identifys it! It doesn’t do this with the filegdb data.</w:t>
      </w:r>
    </w:p>
    <w:p w14:paraId="23299482" w14:textId="77777777" w:rsidR="00F23B90" w:rsidRDefault="00F23B90" w:rsidP="000E5536">
      <w:pPr>
        <w:pStyle w:val="BodyText"/>
      </w:pPr>
    </w:p>
    <w:p w14:paraId="0D32FC39" w14:textId="77777777" w:rsidR="00F23B90" w:rsidRDefault="00F23B90" w:rsidP="000E5536">
      <w:pPr>
        <w:pStyle w:val="BodyText"/>
      </w:pPr>
      <w:r>
        <w:rPr>
          <w:noProof/>
          <w:lang w:bidi="ar-SA"/>
        </w:rPr>
        <w:lastRenderedPageBreak/>
        <w:drawing>
          <wp:inline distT="0" distB="0" distL="0" distR="0" wp14:anchorId="70A8E91A" wp14:editId="1B0389AD">
            <wp:extent cx="2786400" cy="174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2786400" cy="1742400"/>
                    </a:xfrm>
                    <a:prstGeom prst="rect">
                      <a:avLst/>
                    </a:prstGeom>
                  </pic:spPr>
                </pic:pic>
              </a:graphicData>
            </a:graphic>
          </wp:inline>
        </w:drawing>
      </w:r>
    </w:p>
    <w:p w14:paraId="7802C4A3" w14:textId="77777777" w:rsidR="00F23B90" w:rsidRDefault="00F23B90" w:rsidP="000E5536">
      <w:pPr>
        <w:pStyle w:val="BodyText"/>
      </w:pPr>
    </w:p>
    <w:p w14:paraId="1D3E8852" w14:textId="77777777" w:rsidR="00F23B90" w:rsidRDefault="00F23B90" w:rsidP="000E5536">
      <w:pPr>
        <w:pStyle w:val="BodyText"/>
      </w:pPr>
      <w:r>
        <w:t>Here we go with the whole WDPA – started at 14:54 on 13/7/12:</w:t>
      </w:r>
    </w:p>
    <w:p w14:paraId="030062DF" w14:textId="77777777" w:rsidR="00F23B90" w:rsidRDefault="00F23B90" w:rsidP="000E5536">
      <w:pPr>
        <w:pStyle w:val="Code"/>
      </w:pPr>
      <w:r w:rsidRPr="00E454B2">
        <w:t>create table wdpa_union with oids as select '1'::integer as num, st_makevalid((ST_Dump(st_union(geom))).geom) from wdpa</w:t>
      </w:r>
    </w:p>
    <w:p w14:paraId="40DDB783" w14:textId="77777777" w:rsidR="00F23B90" w:rsidRDefault="00F23B90" w:rsidP="000E5536">
      <w:pPr>
        <w:pStyle w:val="BodyText"/>
      </w:pPr>
      <w:r>
        <w:t>Oh – topology error after 34 hours:</w:t>
      </w:r>
    </w:p>
    <w:p w14:paraId="14D606C5" w14:textId="77777777" w:rsidR="00F23B90" w:rsidRDefault="00F23B90" w:rsidP="000E5536">
      <w:pPr>
        <w:pStyle w:val="Code"/>
      </w:pPr>
      <w:r w:rsidRPr="00CD7C65">
        <w:t>ERROR:  GEOSUnaryUnion: TopologyException: found non-noded intersection between LINESTRING (1.36163e+06 6.30323e+06, 1.36163e+06 6.30322e+06) and LINESTRING (1.36163e+06 6.30322e+06, 1.36163e+06 6.30323e+06) at 1.36163e+06 6.30323e+06</w:t>
      </w:r>
    </w:p>
    <w:p w14:paraId="71CE6671" w14:textId="77777777" w:rsidR="00F23B90" w:rsidRDefault="00F23B90" w:rsidP="000E5536">
      <w:pPr>
        <w:pStyle w:val="BodyText"/>
      </w:pPr>
      <w:r>
        <w:t xml:space="preserve">Then cleaned the WDPA (see </w:t>
      </w:r>
      <w:r>
        <w:fldChar w:fldCharType="begin"/>
      </w:r>
      <w:r>
        <w:instrText xml:space="preserve"> REF _Ref330190772 \h </w:instrText>
      </w:r>
      <w:r>
        <w:fldChar w:fldCharType="separate"/>
      </w:r>
      <w:r w:rsidR="00EA3299">
        <w:t>Cleaning</w:t>
      </w:r>
      <w:r>
        <w:fldChar w:fldCharType="end"/>
      </w:r>
      <w:r>
        <w:t>) but it still produced the same error. Maybe it is when it is trying to make valid the unioned geometry – trying to do it without that step:</w:t>
      </w:r>
    </w:p>
    <w:p w14:paraId="163CE3B5" w14:textId="77777777" w:rsidR="00F23B90" w:rsidRDefault="00F23B90" w:rsidP="000E5536">
      <w:pPr>
        <w:pStyle w:val="Code"/>
      </w:pPr>
      <w:r w:rsidRPr="00ED78A5">
        <w:t>create table wdpa_union with oids as select '1'::integer as num, (ST_Dump(st_union(geom))).geom from wdpa</w:t>
      </w:r>
    </w:p>
    <w:p w14:paraId="38F84489" w14:textId="77777777" w:rsidR="00F23B90" w:rsidRDefault="00F23B90" w:rsidP="000E5536">
      <w:pPr>
        <w:pStyle w:val="BodyText2"/>
      </w:pPr>
      <w:r>
        <w:t>Same result after 34 hours:</w:t>
      </w:r>
    </w:p>
    <w:p w14:paraId="276A14F0" w14:textId="77777777" w:rsidR="00F23B90" w:rsidRDefault="00F23B90" w:rsidP="000E5536">
      <w:pPr>
        <w:pStyle w:val="Code"/>
      </w:pPr>
      <w:r w:rsidRPr="00E100EF">
        <w:t>ERROR: GEOSUnaryUnion: TopologyException: found non-noded intersection between LINESTRING (1.36163e+06 6.30323e+06, 1.36163e+06 6.30322e+06) and LINESTRING (1.36163e+06 6.30322e+06, 1.36163e+06 6.30323e+06) at 1.36163e+06 6.30323e+06</w:t>
      </w:r>
      <w:r>
        <w:t xml:space="preserve"> </w:t>
      </w:r>
    </w:p>
    <w:p w14:paraId="2BB1F482" w14:textId="77777777" w:rsidR="00F23B90" w:rsidRDefault="00F23B90" w:rsidP="000E5536">
      <w:pPr>
        <w:pStyle w:val="BodyText"/>
      </w:pPr>
      <w:r>
        <w:t>Trying this:</w:t>
      </w:r>
    </w:p>
    <w:p w14:paraId="64FDF757" w14:textId="77777777" w:rsidR="00F23B90" w:rsidRDefault="00F23B90" w:rsidP="000E5536">
      <w:pPr>
        <w:pStyle w:val="Code"/>
      </w:pPr>
      <w:r w:rsidRPr="00E02813">
        <w:t>create table wdpa_union with oids as select '1'::integer as num, st_union(geom) from wdpa</w:t>
      </w:r>
    </w:p>
    <w:p w14:paraId="7E06B5D2" w14:textId="77777777" w:rsidR="003C733A" w:rsidRDefault="003C733A" w:rsidP="000E5536">
      <w:pPr>
        <w:pStyle w:val="Heading1"/>
      </w:pPr>
      <w:r>
        <w:t>Data Loading</w:t>
      </w:r>
    </w:p>
    <w:p w14:paraId="627A24BC" w14:textId="77777777" w:rsidR="0043068D" w:rsidRDefault="0043068D" w:rsidP="000E5536">
      <w:pPr>
        <w:pStyle w:val="Heading2"/>
      </w:pPr>
      <w:bookmarkStart w:id="44" w:name="_Toc315774562"/>
      <w:r>
        <w:t>Importing the Red list data</w:t>
      </w:r>
    </w:p>
    <w:p w14:paraId="02E02C6C" w14:textId="77777777" w:rsidR="003C733A" w:rsidRDefault="0043068D" w:rsidP="0034374E">
      <w:pPr>
        <w:pStyle w:val="Heading3"/>
      </w:pPr>
      <w:r>
        <w:t>I</w:t>
      </w:r>
      <w:r w:rsidR="003C733A">
        <w:t>nto PostGIS</w:t>
      </w:r>
    </w:p>
    <w:p w14:paraId="6D14E2D4" w14:textId="77777777" w:rsidR="003C733A" w:rsidRDefault="003C733A" w:rsidP="007D2F52">
      <w:pPr>
        <w:pStyle w:val="Heading4"/>
      </w:pPr>
      <w:r>
        <w:t>From a FileGDB</w:t>
      </w:r>
    </w:p>
    <w:p w14:paraId="554ED6AD" w14:textId="77777777" w:rsidR="003C733A" w:rsidRDefault="003C733A" w:rsidP="000E5536">
      <w:pPr>
        <w:pStyle w:val="BodyText2"/>
      </w:pPr>
      <w:r>
        <w:t xml:space="preserve">Using FME to transfer from a file GDB to PostGIS 2.0 (eSpecies dev). Took </w:t>
      </w:r>
      <w:r w:rsidRPr="00CE6A99">
        <w:t>39 minutes</w:t>
      </w:r>
      <w:r>
        <w:t>. But the resulting feature class had no spatial reference information as the appuser user had no access to the relevant tables. Will gave the appuser permission and try again. Imported fine but there are still some issues with the projection! The intersection of orang utan and PAs results in nothing and they don’t display OK in ArcMap at all for some reason. Noticed this in the FME log:</w:t>
      </w:r>
    </w:p>
    <w:p w14:paraId="4C8E9EC3" w14:textId="77777777" w:rsidR="003C733A" w:rsidRDefault="003C733A" w:rsidP="000E5536">
      <w:pPr>
        <w:pStyle w:val="Code"/>
      </w:pPr>
      <w:r w:rsidRPr="006D7F7F">
        <w:t>2012-04-30 09:57:32|   0.8|  0.0|WARN  |NOT changing coordinate system of reader identified by keyword `FILEGDB_1' from `EPSG:3857' to `LL-WGS84' -- mapping file setting of `EPSG:3857' overrides coordinate system `LL-WGS84' read from file</w:t>
      </w:r>
    </w:p>
    <w:p w14:paraId="166D789B" w14:textId="77777777" w:rsidR="003C733A" w:rsidRDefault="003C733A" w:rsidP="000E5536">
      <w:pPr>
        <w:pStyle w:val="BodyText2"/>
      </w:pPr>
      <w:r>
        <w:t>Derr. I was using a LL dataset and telling it it was Web Mercator. But in FME it doesn’t see the AllSpecies_WebMercator feature class for some reason!</w:t>
      </w:r>
    </w:p>
    <w:p w14:paraId="00B89D04" w14:textId="77777777" w:rsidR="003C733A" w:rsidRPr="00894760" w:rsidRDefault="003C733A" w:rsidP="000E5536">
      <w:pPr>
        <w:pStyle w:val="Code"/>
        <w:rPr>
          <w:lang w:bidi="ar-SA"/>
        </w:rPr>
      </w:pPr>
      <w:r w:rsidRPr="00894760">
        <w:rPr>
          <w:lang w:bidi="ar-SA"/>
        </w:rPr>
        <w:t>|INFORM|Trying to find a DYNAMIC plugin for reader named `FILEGDB'</w:t>
      </w:r>
    </w:p>
    <w:p w14:paraId="456C599A" w14:textId="77777777" w:rsidR="003C733A" w:rsidRPr="00894760" w:rsidRDefault="003C733A" w:rsidP="000E5536">
      <w:pPr>
        <w:pStyle w:val="Code"/>
        <w:rPr>
          <w:lang w:bidi="ar-SA"/>
        </w:rPr>
      </w:pPr>
      <w:r w:rsidRPr="00894760">
        <w:rPr>
          <w:lang w:bidi="ar-SA"/>
        </w:rPr>
        <w:t>|ERROR |BADNEWS: No FILEGDB dataset name was specified (couldn't find a value for `FILEGDB_DATASET') (readrimp.cpp:510)</w:t>
      </w:r>
    </w:p>
    <w:p w14:paraId="68B636CB" w14:textId="77777777" w:rsidR="003C733A" w:rsidRPr="00894760" w:rsidRDefault="003C733A" w:rsidP="000E5536">
      <w:pPr>
        <w:pStyle w:val="Code"/>
        <w:rPr>
          <w:lang w:bidi="ar-SA"/>
        </w:rPr>
      </w:pPr>
      <w:r w:rsidRPr="00894760">
        <w:rPr>
          <w:lang w:bidi="ar-SA"/>
        </w:rPr>
        <w:t>|INFORM|Loaded module 'FILEGDB' from file 'E:\apps\FME\plugins/FILEGDB.dll'</w:t>
      </w:r>
    </w:p>
    <w:p w14:paraId="31610AD9" w14:textId="77777777" w:rsidR="003C733A" w:rsidRPr="00894760" w:rsidRDefault="003C733A" w:rsidP="000E5536">
      <w:pPr>
        <w:pStyle w:val="Code"/>
        <w:rPr>
          <w:lang w:bidi="ar-SA"/>
        </w:rPr>
      </w:pPr>
      <w:r w:rsidRPr="00894760">
        <w:rPr>
          <w:lang w:bidi="ar-SA"/>
        </w:rPr>
        <w:t>|INFORM|FME API version of module 'FILEGDB' matches current internal version (3.7 20111219)</w:t>
      </w:r>
    </w:p>
    <w:p w14:paraId="72E9FF65" w14:textId="77777777" w:rsidR="003C733A" w:rsidRPr="00894760" w:rsidRDefault="003C733A" w:rsidP="000E5536">
      <w:pPr>
        <w:pStyle w:val="Code"/>
        <w:rPr>
          <w:lang w:bidi="ar-SA"/>
        </w:rPr>
      </w:pPr>
      <w:r w:rsidRPr="00894760">
        <w:rPr>
          <w:lang w:bidi="ar-SA"/>
        </w:rPr>
        <w:t>|WARN  |Geodatabase Error (-2147024809): Invalid function arguments.</w:t>
      </w:r>
    </w:p>
    <w:p w14:paraId="15F7BA5C" w14:textId="77777777" w:rsidR="003C733A" w:rsidRPr="00894760" w:rsidRDefault="003C733A" w:rsidP="000E5536">
      <w:pPr>
        <w:pStyle w:val="BodyText2"/>
        <w:rPr>
          <w:sz w:val="16"/>
        </w:rPr>
      </w:pPr>
      <w:r w:rsidRPr="00894760">
        <w:rPr>
          <w:lang w:bidi="ar-SA"/>
        </w:rPr>
        <w:t>|WARN  |Could not open File Geodatabase table `\AllSpecies_WebMercator'.</w:t>
      </w:r>
    </w:p>
    <w:p w14:paraId="5BB507DA" w14:textId="77777777" w:rsidR="003C733A" w:rsidRDefault="003C733A" w:rsidP="000E5536">
      <w:pPr>
        <w:pStyle w:val="BodyText2"/>
      </w:pPr>
      <w:r>
        <w:t>No idea why, but whatever I do it won't read the species data in from Web Mercator at all. Going back to the original IUCN Red List data. Same issue! Maybe because the data is in ESRI 102113 and not 102100. Dunno.</w:t>
      </w:r>
    </w:p>
    <w:p w14:paraId="4AFB2B62" w14:textId="77777777" w:rsidR="003C733A" w:rsidRDefault="003C733A" w:rsidP="000E5536">
      <w:pPr>
        <w:pStyle w:val="BodyText2"/>
      </w:pPr>
      <w:r>
        <w:t>Trying to reproject the species data using FME in import. Works well leaving the reader srs as Null and it reads it OK. Worked for OrangUtan – now importing the full dataset. Took 40 minutes (127929 features read) and FME read the input srs as LL_WGS84 – right!</w:t>
      </w:r>
    </w:p>
    <w:p w14:paraId="20BC2BBD" w14:textId="77777777" w:rsidR="00C9014E" w:rsidRDefault="003C733A" w:rsidP="000E5536">
      <w:pPr>
        <w:pStyle w:val="BodyText2"/>
      </w:pPr>
      <w:r>
        <w:t>Hooray! At last we have the species data in the species db – but there will be issues with missing id_nos from the IUCN source data. Also when doing intersections with the WDPA there were geometry errors – trying to identify where they came from and how this can be avoided in the future. Running ‘</w:t>
      </w:r>
      <w:r w:rsidRPr="00E14A15">
        <w:t>select st_isvalid(geom) from species where id_no='41308'</w:t>
      </w:r>
      <w:r>
        <w:t xml:space="preserve">’ highlights that this </w:t>
      </w:r>
      <w:r>
        <w:lastRenderedPageBreak/>
        <w:t>feature is invalid and ‘</w:t>
      </w:r>
      <w:r w:rsidRPr="007B22B1">
        <w:t>select st_isvalid</w:t>
      </w:r>
      <w:r>
        <w:t>reason</w:t>
      </w:r>
      <w:r w:rsidRPr="007B22B1">
        <w:t>(geom) from species where id_no='41308'</w:t>
      </w:r>
      <w:r>
        <w:t>’ says ‘</w:t>
      </w:r>
      <w:r w:rsidRPr="007B22B1">
        <w:t>select st_isvalidreason(geom) from species where id_no='41308'</w:t>
      </w:r>
      <w:r>
        <w:t xml:space="preserve">’. There are loads of invalid geometries. </w:t>
      </w:r>
      <w:r w:rsidR="00C9014E">
        <w:t>There are lots of geometry errors in the source IUCN dataset!</w:t>
      </w:r>
      <w:r w:rsidR="00A430C9">
        <w:t xml:space="preserve"> These need cleaning.</w:t>
      </w:r>
    </w:p>
    <w:p w14:paraId="6DE6C308" w14:textId="77777777" w:rsidR="00296214" w:rsidRDefault="003C733A" w:rsidP="000E5536">
      <w:pPr>
        <w:pStyle w:val="BodyText2"/>
      </w:pPr>
      <w:r>
        <w:t>Putting in the lat/long data to see if the invalid geometries were caused in the reprojection from ll.</w:t>
      </w:r>
      <w:r w:rsidR="00C9014E">
        <w:t xml:space="preserve"> </w:t>
      </w:r>
      <w:r w:rsidR="00296214">
        <w:t>Loaded IUCN Red List Lat/Long into speciesll in 40 mins.</w:t>
      </w:r>
    </w:p>
    <w:p w14:paraId="339E9B58" w14:textId="0E4426FD" w:rsidR="00F2439C" w:rsidRDefault="00082F4C" w:rsidP="000E5536">
      <w:pPr>
        <w:pStyle w:val="BodyText2"/>
      </w:pPr>
      <w:r>
        <w:t xml:space="preserve">2014_2 imported into ies-pgsql2.jrc.org using </w:t>
      </w:r>
      <w:hyperlink r:id="rId160" w:history="1">
        <w:r w:rsidRPr="00082F4C">
          <w:rPr>
            <w:rStyle w:val="Hyperlink"/>
          </w:rPr>
          <w:t>this</w:t>
        </w:r>
      </w:hyperlink>
      <w:r>
        <w:t xml:space="preserve"> FME script.</w:t>
      </w:r>
    </w:p>
    <w:p w14:paraId="48D4EDC9" w14:textId="77777777" w:rsidR="003C733A" w:rsidRDefault="003C733A" w:rsidP="007D2F52">
      <w:pPr>
        <w:pStyle w:val="Heading4"/>
      </w:pPr>
      <w:r>
        <w:t>From PostGIS</w:t>
      </w:r>
    </w:p>
    <w:p w14:paraId="2BB316CE" w14:textId="77777777" w:rsidR="003C733A" w:rsidRDefault="003C733A" w:rsidP="000E5536">
      <w:pPr>
        <w:pStyle w:val="BodyText2"/>
      </w:pPr>
      <w:r>
        <w:t>When you try and transfer from PostGIS on durga in FME keeps failing at 30000 records:</w:t>
      </w:r>
    </w:p>
    <w:p w14:paraId="107EAE10" w14:textId="77777777" w:rsidR="003C733A" w:rsidRPr="00E26EE4" w:rsidRDefault="003C733A" w:rsidP="000E5536">
      <w:pPr>
        <w:pStyle w:val="BodyText2"/>
      </w:pPr>
      <w:r w:rsidRPr="00A77576">
        <w:t>2012-04-30 08:31:48| 208.6| 28.2|ERROR |Error executing SQL query ('FETCH 10000 IN public_species_crsr____'): 'out of memory for query result</w:t>
      </w:r>
    </w:p>
    <w:p w14:paraId="66E84B64" w14:textId="77777777" w:rsidR="00E70E70" w:rsidRDefault="0043068D" w:rsidP="0034374E">
      <w:pPr>
        <w:pStyle w:val="Heading3"/>
      </w:pPr>
      <w:r>
        <w:t>I</w:t>
      </w:r>
      <w:r w:rsidR="00E70E70">
        <w:t>nto Hadoop</w:t>
      </w:r>
    </w:p>
    <w:p w14:paraId="78A12247" w14:textId="77777777" w:rsidR="00E70E70" w:rsidRDefault="00E70E70" w:rsidP="007D2F52">
      <w:pPr>
        <w:pStyle w:val="Heading4"/>
      </w:pPr>
      <w:bookmarkStart w:id="45" w:name="_Ref385922102"/>
      <w:r>
        <w:t xml:space="preserve">Using the species JSON files </w:t>
      </w:r>
      <w:bookmarkEnd w:id="45"/>
    </w:p>
    <w:p w14:paraId="58ACEDA9" w14:textId="77777777" w:rsidR="00E70E70" w:rsidRDefault="00E70E70" w:rsidP="000E5536">
      <w:pPr>
        <w:pStyle w:val="BodyText2"/>
      </w:pPr>
      <w:r>
        <w:t>This is the process:</w:t>
      </w:r>
    </w:p>
    <w:p w14:paraId="7D264D93" w14:textId="77777777" w:rsidR="00E70E70" w:rsidRDefault="00E70E70" w:rsidP="000E5536">
      <w:pPr>
        <w:pStyle w:val="ListBullet2"/>
      </w:pPr>
      <w:r>
        <w:t xml:space="preserve">Preprocess the species files to create the json (see – see </w:t>
      </w:r>
      <w:r>
        <w:fldChar w:fldCharType="begin"/>
      </w:r>
      <w:r>
        <w:instrText xml:space="preserve"> REF _Ref385921823 \h </w:instrText>
      </w:r>
      <w:r>
        <w:fldChar w:fldCharType="separate"/>
      </w:r>
      <w:r w:rsidR="00EA3299">
        <w:t>Converting to ESRI GeoJSON</w:t>
      </w:r>
      <w:r>
        <w:fldChar w:fldCharType="end"/>
      </w:r>
      <w:r>
        <w:t>)</w:t>
      </w:r>
    </w:p>
    <w:p w14:paraId="417AF0CC" w14:textId="77777777" w:rsidR="00E70E70" w:rsidRDefault="00E70E70" w:rsidP="000E5536">
      <w:pPr>
        <w:pStyle w:val="ListBullet2"/>
      </w:pPr>
      <w:r>
        <w:t>WinSCP the zipped files to the Hadoop cluster ’Hadoop-sn</w:t>
      </w:r>
      <w:r w:rsidRPr="00D04036">
        <w:t>/home/dopa/data/zip/species</w:t>
      </w:r>
      <w:r>
        <w:t>’ (full transfer took 42 min)</w:t>
      </w:r>
    </w:p>
    <w:p w14:paraId="24748745" w14:textId="77777777" w:rsidR="00E70E70" w:rsidRDefault="00E70E70" w:rsidP="000E5536">
      <w:pPr>
        <w:pStyle w:val="ListBullet2"/>
      </w:pPr>
      <w:r>
        <w:t>Use the Python module ‘Hadoop-sn</w:t>
      </w:r>
      <w:r w:rsidRPr="006F271A">
        <w:t>/home/dopa/python/batchunzipSpecies.py</w:t>
      </w:r>
      <w:r>
        <w:t>’ to unzip all of the zipped Json files from ‘</w:t>
      </w:r>
      <w:r w:rsidRPr="0014335A">
        <w:t>/home/dopa/data/zip/species</w:t>
      </w:r>
      <w:r>
        <w:t>’ to ‘</w:t>
      </w:r>
      <w:r w:rsidRPr="0014335A">
        <w:t>/home/dopa/data/json/species</w:t>
      </w:r>
      <w:r>
        <w:t>’ (40 mins)</w:t>
      </w:r>
    </w:p>
    <w:p w14:paraId="25762EA5" w14:textId="77777777" w:rsidR="00E70E70" w:rsidRDefault="00E70E70" w:rsidP="000E5536">
      <w:pPr>
        <w:pStyle w:val="ListBullet2"/>
      </w:pPr>
      <w:r>
        <w:t xml:space="preserve">Add these Json files into the hdfs path ‘/user/hive/warehouse/species’ using the Hue File Browser – see </w:t>
      </w:r>
      <w:r>
        <w:fldChar w:fldCharType="begin"/>
      </w:r>
      <w:r>
        <w:instrText xml:space="preserve"> REF _Ref384803343 \h </w:instrText>
      </w:r>
      <w:r>
        <w:fldChar w:fldCharType="separate"/>
      </w:r>
      <w:r w:rsidR="00EA3299">
        <w:t>Importing files</w:t>
      </w:r>
      <w:r>
        <w:fldChar w:fldCharType="end"/>
      </w:r>
    </w:p>
    <w:p w14:paraId="41E83BD8" w14:textId="77777777" w:rsidR="00E70E70" w:rsidRDefault="00E70E70" w:rsidP="000E5536">
      <w:pPr>
        <w:pStyle w:val="BodyText2"/>
      </w:pPr>
      <w:r>
        <w:t>There were issues with the following json file exports:</w:t>
      </w:r>
    </w:p>
    <w:p w14:paraId="054CA763" w14:textId="77777777" w:rsidR="00E70E70" w:rsidRDefault="003630B2" w:rsidP="000E5536">
      <w:pPr>
        <w:pStyle w:val="BodyText2"/>
      </w:pPr>
      <w:hyperlink r:id="rId161" w:history="1">
        <w:r w:rsidR="00E70E70" w:rsidRPr="008E1677">
          <w:rPr>
            <w:rStyle w:val="Hyperlink"/>
          </w:rPr>
          <w:t>These</w:t>
        </w:r>
      </w:hyperlink>
      <w:r w:rsidR="00E70E70">
        <w:t xml:space="preserve"> zip files have members with a file size of 0 bytes and these ones all have small sizes for the zip file (&lt;136B). There are 112 of them</w:t>
      </w:r>
    </w:p>
    <w:p w14:paraId="68BE333D" w14:textId="77777777" w:rsidR="00E70E70" w:rsidRDefault="003630B2" w:rsidP="000E5536">
      <w:pPr>
        <w:pStyle w:val="BodyText2"/>
      </w:pPr>
      <w:hyperlink r:id="rId162" w:history="1">
        <w:r w:rsidR="00E70E70" w:rsidRPr="008E1677">
          <w:rPr>
            <w:rStyle w:val="Hyperlink"/>
          </w:rPr>
          <w:t>These</w:t>
        </w:r>
      </w:hyperlink>
      <w:r w:rsidR="00E70E70">
        <w:t xml:space="preserve"> zip files do not contain a valid member – investigating. </w:t>
      </w:r>
    </w:p>
    <w:p w14:paraId="63C0A6CA" w14:textId="77777777" w:rsidR="00E70E70" w:rsidRDefault="00E70E70" w:rsidP="000E5536">
      <w:pPr>
        <w:pStyle w:val="BodyText2"/>
      </w:pPr>
      <w:r>
        <w:t>Trying to load 2674 json files into HDFS using Hue – started at 10:36 – taking a while. Initial write rate was 14.8 blocks/sec slowed down to 0.15 block/ sec after 4 hours. Finished at 14:32 – so 4 hours to load 2674 species!</w:t>
      </w:r>
    </w:p>
    <w:p w14:paraId="70CB8858" w14:textId="77777777" w:rsidR="00E70E70" w:rsidRDefault="00E70E70" w:rsidP="000E5536">
      <w:pPr>
        <w:pStyle w:val="BodyText2"/>
      </w:pPr>
      <w:r>
        <w:t>I am trying again using the hdfs shell to load the same files to see if it is quicker:</w:t>
      </w:r>
    </w:p>
    <w:p w14:paraId="4B3A8690" w14:textId="77777777" w:rsidR="00E70E70" w:rsidRDefault="00E70E70" w:rsidP="00D96B97">
      <w:pPr>
        <w:pStyle w:val="Unix"/>
      </w:pPr>
      <w:r w:rsidRPr="00C60530">
        <w:t xml:space="preserve">[dopa@hadoop-sn ~]$ </w:t>
      </w:r>
      <w:r w:rsidRPr="00503875">
        <w:t>hadoop fs -put /home/dopa/data/json/species/* /user/hive/warehouse/</w:t>
      </w:r>
      <w:r>
        <w:t>species</w:t>
      </w:r>
    </w:p>
    <w:p w14:paraId="1F49200D" w14:textId="77777777" w:rsidR="00E70E70" w:rsidRDefault="00E70E70" w:rsidP="000E5536">
      <w:pPr>
        <w:pStyle w:val="BodyText2"/>
      </w:pPr>
      <w:r>
        <w:t>Started the load of the full species dataset in json format at 15:00 on 12/5/2014 – finished in 25mins. 2.6Tb out of 64Tb before loading species data – 2.8Tb after!</w:t>
      </w:r>
    </w:p>
    <w:p w14:paraId="535F4F1D" w14:textId="77777777" w:rsidR="00E70E70" w:rsidRDefault="00E70E70" w:rsidP="000E5536">
      <w:pPr>
        <w:pStyle w:val="BodyText2"/>
      </w:pPr>
      <w:r>
        <w:t>Looks like there were lots of warnings about space on the Hadoop-sn machine after loading all the zip and json files on there. Removing the zip files and json files.</w:t>
      </w:r>
    </w:p>
    <w:p w14:paraId="55AB6CB7" w14:textId="6CF6DCA8" w:rsidR="00F2439C" w:rsidRPr="00367AFA" w:rsidRDefault="00F2439C" w:rsidP="000E5536">
      <w:pPr>
        <w:pStyle w:val="BodyText2"/>
      </w:pPr>
      <w:r>
        <w:t xml:space="preserve">Created the new 2014_2 species table in PostGIS with the filtered and dissolved spatial data using </w:t>
      </w:r>
      <w:hyperlink r:id="rId163" w:history="1">
        <w:r w:rsidRPr="008A06C9">
          <w:rPr>
            <w:rStyle w:val="Hyperlink"/>
          </w:rPr>
          <w:t>this</w:t>
        </w:r>
      </w:hyperlink>
      <w:r>
        <w:t xml:space="preserve"> FME script (</w:t>
      </w:r>
      <w:r w:rsidRPr="00F2439C">
        <w:t>38774</w:t>
      </w:r>
      <w:r>
        <w:t xml:space="preserve"> records). Tablename is species and is identical to the Hadoop table species.species_2014_2_dissolved.</w:t>
      </w:r>
    </w:p>
    <w:p w14:paraId="0A6AF4D0" w14:textId="77777777" w:rsidR="002B5187" w:rsidRDefault="002B5187" w:rsidP="007D2F52">
      <w:pPr>
        <w:pStyle w:val="Heading4"/>
      </w:pPr>
      <w:bookmarkStart w:id="46" w:name="_Ref401910845"/>
      <w:r>
        <w:t>Using Python to Avro</w:t>
      </w:r>
      <w:bookmarkEnd w:id="46"/>
    </w:p>
    <w:p w14:paraId="443E8AE8" w14:textId="77777777" w:rsidR="00C8286F" w:rsidRDefault="00895242" w:rsidP="000E5536">
      <w:pPr>
        <w:pStyle w:val="BodyText2"/>
      </w:pPr>
      <w:r>
        <w:t>There is</w:t>
      </w:r>
      <w:r w:rsidR="002B5187">
        <w:t xml:space="preserve"> </w:t>
      </w:r>
      <w:hyperlink r:id="rId164" w:history="1">
        <w:r w:rsidR="002B5187" w:rsidRPr="00B9318B">
          <w:rPr>
            <w:rStyle w:val="Hyperlink"/>
          </w:rPr>
          <w:t>this</w:t>
        </w:r>
      </w:hyperlink>
      <w:r w:rsidR="002B5187">
        <w:t xml:space="preserve"> library to write the features in Avro format.</w:t>
      </w:r>
      <w:r w:rsidR="00B0083A">
        <w:t xml:space="preserve"> Or using the official Apache one </w:t>
      </w:r>
      <w:hyperlink r:id="rId165" w:history="1">
        <w:r w:rsidR="00B0083A" w:rsidRPr="00BA0549">
          <w:rPr>
            <w:rStyle w:val="Hyperlink"/>
          </w:rPr>
          <w:t>here</w:t>
        </w:r>
      </w:hyperlink>
      <w:r w:rsidR="00B0083A">
        <w:t>.</w:t>
      </w:r>
      <w:r w:rsidR="00BA0549">
        <w:t xml:space="preserve"> </w:t>
      </w:r>
      <w:r w:rsidR="002F3FEC">
        <w:t xml:space="preserve">We </w:t>
      </w:r>
      <w:r w:rsidR="00C8286F">
        <w:t>will use the official one. To install in Windows:</w:t>
      </w:r>
    </w:p>
    <w:p w14:paraId="2E63BABA" w14:textId="77777777" w:rsidR="00C8286F" w:rsidRPr="00B0083A" w:rsidRDefault="00C8286F" w:rsidP="000E5536">
      <w:pPr>
        <w:pStyle w:val="Code"/>
      </w:pPr>
      <w:r w:rsidRPr="00B0083A">
        <w:t>C:\Users\cottaan&gt;pip install avro</w:t>
      </w:r>
    </w:p>
    <w:p w14:paraId="42FF403F" w14:textId="77777777" w:rsidR="00C8286F" w:rsidRPr="00B0083A" w:rsidRDefault="00C8286F" w:rsidP="000E5536">
      <w:pPr>
        <w:pStyle w:val="Code"/>
      </w:pPr>
      <w:r w:rsidRPr="00B0083A">
        <w:t>Downloading/unpacking avro</w:t>
      </w:r>
    </w:p>
    <w:p w14:paraId="55508016" w14:textId="77777777" w:rsidR="00C8286F" w:rsidRPr="00B0083A" w:rsidRDefault="00C8286F" w:rsidP="000E5536">
      <w:pPr>
        <w:pStyle w:val="Code"/>
      </w:pPr>
      <w:r w:rsidRPr="00B0083A">
        <w:t xml:space="preserve">  Downloading avro-1.7.7.tar.gz</w:t>
      </w:r>
    </w:p>
    <w:p w14:paraId="0C4EA59C" w14:textId="77777777" w:rsidR="00C8286F" w:rsidRPr="00B0083A" w:rsidRDefault="00C8286F" w:rsidP="000E5536">
      <w:pPr>
        <w:pStyle w:val="Code"/>
      </w:pPr>
      <w:r w:rsidRPr="00B0083A">
        <w:t xml:space="preserve">  Running setup.py egg_info for package avro</w:t>
      </w:r>
    </w:p>
    <w:p w14:paraId="40340E70" w14:textId="77777777" w:rsidR="00C8286F" w:rsidRPr="00B0083A" w:rsidRDefault="00C8286F" w:rsidP="000E5536">
      <w:pPr>
        <w:pStyle w:val="Code"/>
      </w:pPr>
    </w:p>
    <w:p w14:paraId="281AC471" w14:textId="77777777" w:rsidR="00C8286F" w:rsidRPr="00B0083A" w:rsidRDefault="00C8286F" w:rsidP="000E5536">
      <w:pPr>
        <w:pStyle w:val="Code"/>
      </w:pPr>
      <w:r w:rsidRPr="00B0083A">
        <w:t>Installing collected packages: avro</w:t>
      </w:r>
    </w:p>
    <w:p w14:paraId="25EEF027" w14:textId="77777777" w:rsidR="00C8286F" w:rsidRPr="00B0083A" w:rsidRDefault="00C8286F" w:rsidP="000E5536">
      <w:pPr>
        <w:pStyle w:val="Code"/>
      </w:pPr>
      <w:r w:rsidRPr="00B0083A">
        <w:t xml:space="preserve">  Running setup.py install for avro</w:t>
      </w:r>
    </w:p>
    <w:p w14:paraId="5A7FDE7C" w14:textId="77777777" w:rsidR="00C8286F" w:rsidRPr="00B0083A" w:rsidRDefault="00C8286F" w:rsidP="000E5536">
      <w:pPr>
        <w:pStyle w:val="Code"/>
      </w:pPr>
    </w:p>
    <w:p w14:paraId="76871E79" w14:textId="77777777" w:rsidR="00C8286F" w:rsidRPr="00B0083A" w:rsidRDefault="00C8286F" w:rsidP="000E5536">
      <w:pPr>
        <w:pStyle w:val="Code"/>
      </w:pPr>
      <w:r w:rsidRPr="00B0083A">
        <w:t>Successfully installed avro</w:t>
      </w:r>
    </w:p>
    <w:p w14:paraId="38A90995" w14:textId="77777777" w:rsidR="00C8286F" w:rsidRPr="00B0083A" w:rsidRDefault="00C8286F" w:rsidP="000E5536">
      <w:pPr>
        <w:pStyle w:val="Code"/>
      </w:pPr>
      <w:r w:rsidRPr="00B0083A">
        <w:t>Cleaning up...</w:t>
      </w:r>
    </w:p>
    <w:p w14:paraId="47E17C42" w14:textId="77777777" w:rsidR="00C8286F" w:rsidRPr="00B0083A" w:rsidRDefault="00C8286F" w:rsidP="000E5536">
      <w:pPr>
        <w:pStyle w:val="BodyText2"/>
      </w:pPr>
      <w:r>
        <w:t>This will install in the Anaconda directory and you can still use the package by adding it to your path:</w:t>
      </w:r>
    </w:p>
    <w:p w14:paraId="3068D5BB" w14:textId="77777777" w:rsidR="00C8286F" w:rsidRDefault="00C8286F" w:rsidP="000E5536">
      <w:pPr>
        <w:pStyle w:val="Code"/>
      </w:pPr>
      <w:r>
        <w:t>&gt;&gt;&gt; import sys</w:t>
      </w:r>
    </w:p>
    <w:p w14:paraId="40DC3409" w14:textId="77777777" w:rsidR="00C8286F" w:rsidRDefault="00C8286F" w:rsidP="000E5536">
      <w:pPr>
        <w:pStyle w:val="Code"/>
      </w:pPr>
      <w:r>
        <w:t>&gt;&gt;&gt; sys.path.append(r"C:\Anaconda\Lib\site-packages")</w:t>
      </w:r>
    </w:p>
    <w:p w14:paraId="5AC51396" w14:textId="77777777" w:rsidR="0019783D" w:rsidRDefault="00BA0549" w:rsidP="000E5536">
      <w:pPr>
        <w:pStyle w:val="BodyText2"/>
      </w:pPr>
      <w:r>
        <w:lastRenderedPageBreak/>
        <w:t xml:space="preserve">Trying to write the FeatureClass straight to Avro there are lots of </w:t>
      </w:r>
      <w:r w:rsidR="0019783D">
        <w:t>issues with matching data types with the following error:</w:t>
      </w:r>
    </w:p>
    <w:p w14:paraId="558D44EC" w14:textId="77777777" w:rsidR="0019783D" w:rsidRDefault="0019783D" w:rsidP="000E5536">
      <w:pPr>
        <w:pStyle w:val="Code"/>
        <w:rPr>
          <w:lang w:bidi="ar-SA"/>
        </w:rPr>
      </w:pPr>
      <w:r>
        <w:rPr>
          <w:lang w:bidi="ar-SA"/>
        </w:rPr>
        <w:t>The datum {u'SEASONAL': 1, u'DATA_SENS': u' ', u'SUBPOP'………….: u' ', u'SpeciesID': u'8543'} is not an example of the schema {</w:t>
      </w:r>
    </w:p>
    <w:p w14:paraId="2799ED00" w14:textId="77777777" w:rsidR="00C91201" w:rsidRDefault="001F202F" w:rsidP="000E5536">
      <w:pPr>
        <w:pStyle w:val="BodyText2"/>
      </w:pPr>
      <w:r>
        <w:t>Having sorted all the mis-matched data types, the only one left is the shape field. I am trying to write this into a field of type bytes.</w:t>
      </w:r>
      <w:r w:rsidR="00C91201">
        <w:t xml:space="preserve"> The </w:t>
      </w:r>
      <w:r w:rsidR="003F11F7">
        <w:t>shape field comes out like this. Not sure what to do with it.</w:t>
      </w:r>
      <w:r w:rsidR="00C8286F">
        <w:t xml:space="preserve"> </w:t>
      </w:r>
    </w:p>
    <w:p w14:paraId="5725D59E" w14:textId="77777777" w:rsidR="00C91201" w:rsidRDefault="00C91201" w:rsidP="000E5536">
      <w:pPr>
        <w:pStyle w:val="Code"/>
      </w:pPr>
      <w:r>
        <w:t xml:space="preserve">, </w:t>
      </w:r>
      <w:r w:rsidRPr="00C91201">
        <w:t>u'Shape': &lt;Polygon object at 0x16c11d70[0x16c11d80]&gt;, u'SpeciesID': u'8543'}</w:t>
      </w:r>
    </w:p>
    <w:p w14:paraId="6180E636" w14:textId="77777777" w:rsidR="009C66B8" w:rsidRDefault="009C66B8" w:rsidP="000E5536">
      <w:pPr>
        <w:pStyle w:val="BodyText2"/>
      </w:pPr>
      <w:r>
        <w:t xml:space="preserve">Tried to </w:t>
      </w:r>
      <w:r w:rsidR="00C8286F">
        <w:t xml:space="preserve">get the WKB for the geometry and convert to a string: </w:t>
      </w:r>
      <w:r w:rsidR="00C8286F" w:rsidRPr="00C8286F">
        <w:t>s</w:t>
      </w:r>
      <w:r w:rsidR="00C8286F">
        <w:t xml:space="preserve">tr(row.getValue(field.name).WKB. </w:t>
      </w:r>
      <w:r>
        <w:t>This seems to work but not of the new species data so I am trying to write to WKT instead. There are 2 files on /home/dopa/data: iucn_rl_species_2014_2_no_sens_wkt</w:t>
      </w:r>
      <w:r w:rsidR="00E01864">
        <w:t>.avro</w:t>
      </w:r>
      <w:r>
        <w:t xml:space="preserve"> (33Gb and it took 45 minutes to write</w:t>
      </w:r>
      <w:r w:rsidR="00210F45">
        <w:t xml:space="preserve"> and 58 mins to copy to cluster via scp</w:t>
      </w:r>
      <w:r>
        <w:t>) and iucn_rl_species_2014_2_no_sens_wkb.avro (13Gb and it took 2 hoursto write).</w:t>
      </w:r>
      <w:r w:rsidR="00F2662E">
        <w:t xml:space="preserve"> To help on diagnosing issues with the data you can use hexdump to look at the binary data (use –C option to see the correponsing ascii data output). This lets you look at the sync marks at the beginning and end of the Avro blocks.</w:t>
      </w:r>
    </w:p>
    <w:p w14:paraId="290CA153" w14:textId="77777777" w:rsidR="00937374" w:rsidRDefault="00D93266" w:rsidP="000E5536">
      <w:pPr>
        <w:pStyle w:val="BodyText2"/>
      </w:pPr>
      <w:r>
        <w:t xml:space="preserve">All sorts of issues trying to write an Avro file with Python. If you remove all fields in the species FC from </w:t>
      </w:r>
      <w:r w:rsidR="00281F78">
        <w:t>objecti</w:t>
      </w:r>
      <w:r>
        <w:t>d_1 then it works. Not sure why.</w:t>
      </w:r>
      <w:r w:rsidR="00DC3269">
        <w:t xml:space="preserve"> Downloading Avrotools to be able to parse the avro files – and setting the Java path in Control Panel | System | Advanced System Settings | Environment Variables | New and adding PATH = ‘</w:t>
      </w:r>
      <w:r w:rsidR="00DC3269" w:rsidRPr="00DC3269">
        <w:t>C:\Program Files (x86)\Java\jre7\bin\</w:t>
      </w:r>
      <w:r w:rsidR="00DC3269">
        <w:t>’ then restarting the console. It then finds java.</w:t>
      </w:r>
      <w:r w:rsidR="008F1F5F">
        <w:t xml:space="preserve"> </w:t>
      </w:r>
    </w:p>
    <w:p w14:paraId="6495C2B8" w14:textId="77777777" w:rsidR="00937374" w:rsidRDefault="00937374" w:rsidP="00D96B97">
      <w:pPr>
        <w:pStyle w:val="Unix"/>
      </w:pPr>
      <w:r w:rsidRPr="00232BDD">
        <w:t>C:\Users\cottaan&gt;java -jar C:\Users\cottaan\Downloads\avro-tools-1.7.3.jar tojson C:\Users\cottaan\Documents\iucn_rl_species_2014_2_no_sens.avro</w:t>
      </w:r>
    </w:p>
    <w:p w14:paraId="605BF751" w14:textId="77777777" w:rsidR="008F1F5F" w:rsidRDefault="008F1F5F" w:rsidP="000E5536">
      <w:pPr>
        <w:pStyle w:val="BodyText2"/>
      </w:pPr>
      <w:r>
        <w:t xml:space="preserve">In the end it was just that the data wasn’t being written to the Avro file as binary – I copied and pasted the code from </w:t>
      </w:r>
      <w:hyperlink r:id="rId166" w:history="1">
        <w:r w:rsidRPr="008F1F5F">
          <w:rPr>
            <w:rStyle w:val="Hyperlink"/>
          </w:rPr>
          <w:t>here</w:t>
        </w:r>
      </w:hyperlink>
      <w:r w:rsidR="009C52D6">
        <w:t xml:space="preserve"> and the writer opens with:</w:t>
      </w:r>
    </w:p>
    <w:p w14:paraId="432BBC89" w14:textId="77777777" w:rsidR="00D93266" w:rsidRDefault="008F1F5F" w:rsidP="000E5536">
      <w:pPr>
        <w:pStyle w:val="Code"/>
      </w:pPr>
      <w:r w:rsidRPr="008F1F5F">
        <w:t>writer = DataFileWriter(open("users.avro", "w"), DatumWriter(), schema)</w:t>
      </w:r>
    </w:p>
    <w:p w14:paraId="7FECB300" w14:textId="77777777" w:rsidR="008F1F5F" w:rsidRDefault="008F1F5F" w:rsidP="000E5536">
      <w:pPr>
        <w:pStyle w:val="Code"/>
      </w:pPr>
      <w:r>
        <w:t xml:space="preserve">instead of </w:t>
      </w:r>
    </w:p>
    <w:p w14:paraId="369C0208" w14:textId="77777777" w:rsidR="008F1F5F" w:rsidRDefault="008F1F5F" w:rsidP="000E5536">
      <w:pPr>
        <w:pStyle w:val="Code"/>
      </w:pPr>
      <w:r w:rsidRPr="008F1F5F">
        <w:t>writer = DataFileWriter(open("users.avro", "w</w:t>
      </w:r>
      <w:r>
        <w:t>b</w:t>
      </w:r>
      <w:r w:rsidRPr="008F1F5F">
        <w:t>"), DatumWriter(), schema)</w:t>
      </w:r>
    </w:p>
    <w:p w14:paraId="1A06D0A3" w14:textId="77777777" w:rsidR="008F1F5F" w:rsidRDefault="008F1F5F" w:rsidP="000E5536">
      <w:pPr>
        <w:pStyle w:val="BodyText2"/>
      </w:pPr>
      <w:r>
        <w:t>Took nearly a whole day to sort</w:t>
      </w:r>
      <w:r w:rsidR="00F01556">
        <w:t xml:space="preserve"> with Lars</w:t>
      </w:r>
      <w:r>
        <w:t xml:space="preserve">! </w:t>
      </w:r>
      <w:r w:rsidR="00093E98">
        <w:t>WDPA using deflate takes 29mins and is 1.8Gb.</w:t>
      </w:r>
      <w:r w:rsidR="001D5523">
        <w:t xml:space="preserve"> Made the code into a Python Toolbox but there were lots of errors </w:t>
      </w:r>
      <w:r w:rsidR="001D5523" w:rsidRPr="001D5523">
        <w:t>IOError: [Errno 9] Bad file descripto</w:t>
      </w:r>
      <w:r w:rsidR="001D5523">
        <w:t xml:space="preserve"> which were caused by a print statement in a block in arcpy. See </w:t>
      </w:r>
      <w:hyperlink r:id="rId167" w:history="1">
        <w:r w:rsidR="001D5523" w:rsidRPr="001D5523">
          <w:rPr>
            <w:rStyle w:val="Hyperlink"/>
          </w:rPr>
          <w:t>here</w:t>
        </w:r>
      </w:hyperlink>
      <w:r w:rsidR="001D5523">
        <w:t>.</w:t>
      </w:r>
      <w:r w:rsidR="00AA4B8D">
        <w:t xml:space="preserve"> In the end used the tool to export the species data to Avro and it took about 4 hours I think.</w:t>
      </w:r>
    </w:p>
    <w:p w14:paraId="127ECDFE" w14:textId="77777777" w:rsidR="00AF116A" w:rsidRDefault="00C8286F" w:rsidP="000E5536">
      <w:pPr>
        <w:pStyle w:val="BodyText2"/>
      </w:pPr>
      <w:r>
        <w:t>There is also</w:t>
      </w:r>
      <w:r w:rsidR="003F11F7">
        <w:t xml:space="preserve"> an AvroToolbox created by Mansour Raad </w:t>
      </w:r>
      <w:hyperlink r:id="rId168" w:history="1">
        <w:r w:rsidR="003F11F7" w:rsidRPr="003F11F7">
          <w:rPr>
            <w:rStyle w:val="Hyperlink"/>
          </w:rPr>
          <w:t>here</w:t>
        </w:r>
      </w:hyperlink>
      <w:r w:rsidR="003F11F7">
        <w:t>.</w:t>
      </w:r>
      <w:r w:rsidR="006533C0">
        <w:t xml:space="preserve"> Trying to compile it. Cloned project from GitHub. Imported into Aptana as a Maven project.</w:t>
      </w:r>
      <w:r w:rsidR="00D32D4C">
        <w:t xml:space="preserve"> There were some issues but it installed some software </w:t>
      </w:r>
      <w:r w:rsidR="00D81F35">
        <w:t xml:space="preserve">(m2e  connector for mavenarchiver pom properties) </w:t>
      </w:r>
      <w:r w:rsidR="00D32D4C">
        <w:t>and these seemed to be resolved.</w:t>
      </w:r>
      <w:r w:rsidR="00C676C7">
        <w:t xml:space="preserve"> But this library uses the </w:t>
      </w:r>
      <w:r w:rsidR="00C676C7" w:rsidRPr="00C676C7">
        <w:t>ArcGIS Engine Java API</w:t>
      </w:r>
      <w:r w:rsidR="00C676C7">
        <w:t xml:space="preserve"> so we need ArcGIS Engine.</w:t>
      </w:r>
    </w:p>
    <w:p w14:paraId="25B13568" w14:textId="77777777" w:rsidR="005558F2" w:rsidRDefault="005558F2" w:rsidP="000E5536">
      <w:pPr>
        <w:pStyle w:val="Heading5"/>
      </w:pPr>
      <w:bookmarkStart w:id="47" w:name="_Ref401910915"/>
      <w:r>
        <w:t>Loading data into Hadoop</w:t>
      </w:r>
      <w:bookmarkEnd w:id="47"/>
    </w:p>
    <w:p w14:paraId="1A5AB019" w14:textId="77777777" w:rsidR="00100AF2" w:rsidRDefault="00100AF2" w:rsidP="000E5536">
      <w:pPr>
        <w:pStyle w:val="BodyText2"/>
      </w:pPr>
      <w:r>
        <w:t>Here is the process to load data into Hadoop from ArcGIS:</w:t>
      </w:r>
    </w:p>
    <w:p w14:paraId="24227657" w14:textId="77777777" w:rsidR="00100AF2" w:rsidRDefault="00100AF2" w:rsidP="003630B2">
      <w:pPr>
        <w:pStyle w:val="ListNumber"/>
        <w:numPr>
          <w:ilvl w:val="0"/>
          <w:numId w:val="24"/>
        </w:numPr>
      </w:pPr>
      <w:r>
        <w:t>Run the GP tool ‘FeatureClass to Avro’</w:t>
      </w:r>
    </w:p>
    <w:p w14:paraId="5922B77A" w14:textId="77777777" w:rsidR="00100AF2" w:rsidRDefault="00100AF2" w:rsidP="003630B2">
      <w:pPr>
        <w:pStyle w:val="ListNumber"/>
        <w:numPr>
          <w:ilvl w:val="0"/>
          <w:numId w:val="24"/>
        </w:numPr>
      </w:pPr>
      <w:r>
        <w:t>WinSCP the *.avro and *.avsc files to the cluster (from ‘E:\Export\’ to Hadoop-m2/home/cottaan/data by default)</w:t>
      </w:r>
    </w:p>
    <w:p w14:paraId="23E5B54A" w14:textId="494AA754" w:rsidR="00100AF2" w:rsidRDefault="00714032" w:rsidP="003630B2">
      <w:pPr>
        <w:pStyle w:val="ListNumber"/>
        <w:numPr>
          <w:ilvl w:val="0"/>
          <w:numId w:val="24"/>
        </w:numPr>
      </w:pPr>
      <w:r>
        <w:t>In Hue c</w:t>
      </w:r>
      <w:r w:rsidR="00100AF2">
        <w:t>reate a folder to hold the data in HDFS (jrc/data/species/common_redpoll)</w:t>
      </w:r>
    </w:p>
    <w:p w14:paraId="3E6895ED" w14:textId="253C5668" w:rsidR="00100AF2" w:rsidRDefault="009F3804" w:rsidP="003630B2">
      <w:pPr>
        <w:pStyle w:val="ListNumber"/>
        <w:numPr>
          <w:ilvl w:val="0"/>
          <w:numId w:val="24"/>
        </w:numPr>
      </w:pPr>
      <w:r>
        <w:t xml:space="preserve">In Hue upload the file into the HDFS folder </w:t>
      </w:r>
      <w:r w:rsidR="00100AF2">
        <w:t>(</w:t>
      </w:r>
      <w:r>
        <w:t xml:space="preserve">e.g. </w:t>
      </w:r>
      <w:r w:rsidR="00100AF2">
        <w:t>jrc/data/species/common_redpoll/CommonRedpoll_Dissolved.avro)</w:t>
      </w:r>
    </w:p>
    <w:p w14:paraId="4D4C67DC" w14:textId="5167F4EE" w:rsidR="00100AF2" w:rsidRDefault="009F3804" w:rsidP="003630B2">
      <w:pPr>
        <w:pStyle w:val="ListNumber"/>
        <w:numPr>
          <w:ilvl w:val="0"/>
          <w:numId w:val="24"/>
        </w:numPr>
      </w:pPr>
      <w:r>
        <w:t>In Hue c</w:t>
      </w:r>
      <w:r w:rsidR="00100AF2">
        <w:t>opy the schema file into the schema folder (jrc/schemas/CommonRedpoll_Dissolved.avsc)</w:t>
      </w:r>
    </w:p>
    <w:p w14:paraId="073936B2" w14:textId="77777777" w:rsidR="00100AF2" w:rsidRDefault="00120BD9" w:rsidP="003630B2">
      <w:pPr>
        <w:pStyle w:val="ListNumber"/>
        <w:numPr>
          <w:ilvl w:val="0"/>
          <w:numId w:val="24"/>
        </w:numPr>
      </w:pPr>
      <w:r>
        <w:t>Create the table in Hive:</w:t>
      </w:r>
    </w:p>
    <w:p w14:paraId="38F400FD" w14:textId="77777777" w:rsidR="00120BD9" w:rsidRDefault="00120BD9" w:rsidP="000E5536">
      <w:pPr>
        <w:pStyle w:val="Code"/>
      </w:pPr>
      <w:r>
        <w:t>CREATE EXTERNAL TABLE IF NOT EXISTS species.CommonRedpoll_Dissolved</w:t>
      </w:r>
    </w:p>
    <w:p w14:paraId="03D6B7D7" w14:textId="77777777" w:rsidR="00120BD9" w:rsidRDefault="00120BD9" w:rsidP="000E5536">
      <w:pPr>
        <w:pStyle w:val="Code"/>
      </w:pPr>
      <w:r>
        <w:t>ROW FORMAT SERDE 'org.apache.hadoop.hive.serde2.avro.AvroSerDe'</w:t>
      </w:r>
    </w:p>
    <w:p w14:paraId="5F5762FC" w14:textId="77777777" w:rsidR="00120BD9" w:rsidRDefault="00120BD9" w:rsidP="000E5536">
      <w:pPr>
        <w:pStyle w:val="Code"/>
      </w:pPr>
      <w:r>
        <w:t>STORED AS</w:t>
      </w:r>
    </w:p>
    <w:p w14:paraId="367D3A02" w14:textId="77777777" w:rsidR="00120BD9" w:rsidRDefault="00120BD9" w:rsidP="000E5536">
      <w:pPr>
        <w:pStyle w:val="Code"/>
      </w:pPr>
      <w:r>
        <w:t xml:space="preserve">  INPUTFORMAT 'org.apache.hadoop.hive.ql.io.avro.AvroContainerInputFormat'</w:t>
      </w:r>
    </w:p>
    <w:p w14:paraId="7D273E1B" w14:textId="77777777" w:rsidR="00120BD9" w:rsidRDefault="00120BD9" w:rsidP="000E5536">
      <w:pPr>
        <w:pStyle w:val="Code"/>
      </w:pPr>
      <w:r>
        <w:t xml:space="preserve">  OUTPUTFORMAT 'org.apache.hadoop.hive.ql.io.avro.AvroContainerOutputFormat'</w:t>
      </w:r>
    </w:p>
    <w:p w14:paraId="65869AC7" w14:textId="77777777" w:rsidR="00120BD9" w:rsidRDefault="00120BD9" w:rsidP="000E5536">
      <w:pPr>
        <w:pStyle w:val="Code"/>
      </w:pPr>
      <w:r>
        <w:t>LOCATION '/jrc/data/species/common_redpoll'</w:t>
      </w:r>
    </w:p>
    <w:p w14:paraId="77EC9FA1" w14:textId="77777777" w:rsidR="00120BD9" w:rsidRDefault="00120BD9" w:rsidP="000E5536">
      <w:pPr>
        <w:pStyle w:val="Code"/>
      </w:pPr>
      <w:r>
        <w:t>TBLPROPERTIES ('avro.schema.url'='hdfs:///jrc/schemas/CommonRedpoll_Dissolved.avsc');</w:t>
      </w:r>
    </w:p>
    <w:p w14:paraId="370C812C" w14:textId="115FB1ED" w:rsidR="001617BF" w:rsidRDefault="001617BF" w:rsidP="000E5536">
      <w:pPr>
        <w:pStyle w:val="BodyText2"/>
      </w:pPr>
      <w:r>
        <w:t>Created the new 2014_2 species table in Hadoop with the filtered</w:t>
      </w:r>
      <w:r w:rsidR="001514F7">
        <w:t xml:space="preserve"> and dissolved spatial data on 1/12/2014 (species.species_2014_2_dissolved).</w:t>
      </w:r>
    </w:p>
    <w:p w14:paraId="66955C13" w14:textId="4E92FBA8" w:rsidR="00CD20C8" w:rsidRDefault="00CD20C8" w:rsidP="000E5536">
      <w:pPr>
        <w:pStyle w:val="BodyText2"/>
      </w:pPr>
      <w:r>
        <w:t xml:space="preserve">Created the </w:t>
      </w:r>
      <w:r w:rsidRPr="00CD20C8">
        <w:t>ecoregions</w:t>
      </w:r>
      <w:r>
        <w:t xml:space="preserve"> table in Hadoop with </w:t>
      </w:r>
      <w:r w:rsidRPr="00CD20C8">
        <w:t>ecoregions</w:t>
      </w:r>
      <w:r>
        <w:t xml:space="preserve"> data (see </w:t>
      </w:r>
      <w:r>
        <w:fldChar w:fldCharType="begin"/>
      </w:r>
      <w:r>
        <w:instrText xml:space="preserve"> REF _Ref406403858 \h </w:instrText>
      </w:r>
      <w:r>
        <w:fldChar w:fldCharType="separate"/>
      </w:r>
      <w:r w:rsidR="00EA3299">
        <w:t>WWF Terrestrial Ecoregions</w:t>
      </w:r>
      <w:r>
        <w:fldChar w:fldCharType="end"/>
      </w:r>
      <w:r>
        <w:t>) on 15/12/2014 (analysis.</w:t>
      </w:r>
      <w:r w:rsidRPr="00CD20C8">
        <w:t xml:space="preserve"> ecoregions</w:t>
      </w:r>
      <w:r>
        <w:t>).</w:t>
      </w:r>
    </w:p>
    <w:p w14:paraId="4BB4CD70" w14:textId="77777777" w:rsidR="00B9318B" w:rsidRDefault="00B9318B" w:rsidP="007D2F52">
      <w:pPr>
        <w:pStyle w:val="Heading4"/>
      </w:pPr>
      <w:r>
        <w:t xml:space="preserve">Using </w:t>
      </w:r>
      <w:r w:rsidR="0029743C">
        <w:t>ArcGIS Engine</w:t>
      </w:r>
    </w:p>
    <w:p w14:paraId="723A1588" w14:textId="77777777" w:rsidR="00E7346F" w:rsidRDefault="0029743C" w:rsidP="000E5536">
      <w:pPr>
        <w:pStyle w:val="BodyText2"/>
      </w:pPr>
      <w:r>
        <w:t xml:space="preserve">This </w:t>
      </w:r>
      <w:hyperlink r:id="rId169" w:anchor="/What_is_ArcGIS_Engine/000100000540000000/" w:history="1">
        <w:r w:rsidRPr="0011784C">
          <w:rPr>
            <w:rStyle w:val="Hyperlink"/>
          </w:rPr>
          <w:t>comprises</w:t>
        </w:r>
      </w:hyperlink>
      <w:r>
        <w:t xml:space="preserve"> </w:t>
      </w:r>
      <w:r w:rsidRPr="0029743C">
        <w:t>ArcObjects Software Development Kit (SDK) for the Java Platform and a redistributable ArcGIS Engine Runtime</w:t>
      </w:r>
      <w:r w:rsidR="0011784C">
        <w:t>. The runtime is included in ArcGIS Desktop so extensions developed using ArcGIS Engine can be run on ArcGIS Desktop.</w:t>
      </w:r>
      <w:r w:rsidR="005F5A73">
        <w:t xml:space="preserve"> But you still need to install the ArcObjects SDK for Java (Windows) which I am downloading from the </w:t>
      </w:r>
      <w:hyperlink r:id="rId170" w:anchor="/downloads/ArcGIS%20Engine%20Developer%20Kit/10.1" w:history="1">
        <w:r w:rsidR="005F5A73" w:rsidRPr="00D57FCB">
          <w:rPr>
            <w:rStyle w:val="Hyperlink"/>
          </w:rPr>
          <w:t>ESRI Customer Care</w:t>
        </w:r>
      </w:hyperlink>
      <w:r w:rsidR="005F5A73">
        <w:t xml:space="preserve"> portal.</w:t>
      </w:r>
      <w:r w:rsidR="00C874A7">
        <w:t xml:space="preserve"> Need admin rights to install.</w:t>
      </w:r>
    </w:p>
    <w:p w14:paraId="3958E610" w14:textId="77777777" w:rsidR="00C874A7" w:rsidRPr="00E7346F" w:rsidRDefault="00C874A7" w:rsidP="000E5536">
      <w:pPr>
        <w:pStyle w:val="BodyText2"/>
      </w:pPr>
      <w:r>
        <w:lastRenderedPageBreak/>
        <w:t xml:space="preserve">ArcGIS Engine is </w:t>
      </w:r>
      <w:r w:rsidR="007E748C">
        <w:t xml:space="preserve">not </w:t>
      </w:r>
      <w:r>
        <w:t xml:space="preserve">the same as the ArcGIS Runtime for Java which I am also </w:t>
      </w:r>
      <w:hyperlink r:id="rId171" w:history="1">
        <w:r w:rsidRPr="00C874A7">
          <w:rPr>
            <w:rStyle w:val="Hyperlink"/>
          </w:rPr>
          <w:t>downloading</w:t>
        </w:r>
      </w:hyperlink>
      <w:r w:rsidR="001754D8">
        <w:t xml:space="preserve"> using my ArcGIS Devel</w:t>
      </w:r>
      <w:r w:rsidR="003B30D6">
        <w:t>o</w:t>
      </w:r>
      <w:r w:rsidR="001754D8">
        <w:t>pers programme subscription.</w:t>
      </w:r>
      <w:r>
        <w:t xml:space="preserve"> </w:t>
      </w:r>
      <w:r w:rsidR="009C4015">
        <w:t>ArcMap 10.0 is installed on the machine in the map room so I cant use Python toolboxes.</w:t>
      </w:r>
      <w:r w:rsidR="00B500F0">
        <w:t xml:space="preserve"> Christian upgraded to 10.1 but I don’t know how to authorise it as the ArcGIS Administrator doesn’t show it.</w:t>
      </w:r>
    </w:p>
    <w:p w14:paraId="227EBDC5" w14:textId="77777777" w:rsidR="00B9318B" w:rsidRDefault="00B9318B" w:rsidP="007D2F52">
      <w:pPr>
        <w:pStyle w:val="Heading4"/>
      </w:pPr>
      <w:r>
        <w:t>Using File Geodatabase API</w:t>
      </w:r>
    </w:p>
    <w:p w14:paraId="7342ECC1" w14:textId="77777777" w:rsidR="00B9318B" w:rsidRPr="00B9318B" w:rsidRDefault="00824974" w:rsidP="000E5536">
      <w:pPr>
        <w:pStyle w:val="BodyText2"/>
      </w:pPr>
      <w:r>
        <w:t>How would you get the data into Avro format?</w:t>
      </w:r>
    </w:p>
    <w:p w14:paraId="69B60A87" w14:textId="77777777" w:rsidR="00994069" w:rsidRDefault="00994069" w:rsidP="000E5536">
      <w:pPr>
        <w:pStyle w:val="Heading2"/>
      </w:pPr>
      <w:r>
        <w:t>Importing the GBIF Occurrences</w:t>
      </w:r>
    </w:p>
    <w:p w14:paraId="07BECC17" w14:textId="77777777" w:rsidR="00994069" w:rsidRPr="00994069" w:rsidRDefault="00994069" w:rsidP="000E5536">
      <w:pPr>
        <w:pStyle w:val="BodyText2"/>
      </w:pPr>
    </w:p>
    <w:p w14:paraId="3DA8492D" w14:textId="756A0765" w:rsidR="00994069" w:rsidRDefault="00994069" w:rsidP="0034374E">
      <w:pPr>
        <w:pStyle w:val="Heading3"/>
      </w:pPr>
      <w:r>
        <w:t>Into PostGIS</w:t>
      </w:r>
    </w:p>
    <w:p w14:paraId="7C0C0D60" w14:textId="6006B3EA" w:rsidR="00994069" w:rsidRDefault="00994069" w:rsidP="000E5536">
      <w:pPr>
        <w:pStyle w:val="BodyText2"/>
      </w:pPr>
      <w:r>
        <w:t xml:space="preserve">I wrote an </w:t>
      </w:r>
      <w:hyperlink r:id="rId172" w:history="1">
        <w:r w:rsidRPr="0095111A">
          <w:rPr>
            <w:rStyle w:val="Hyperlink"/>
          </w:rPr>
          <w:t>FME script</w:t>
        </w:r>
      </w:hyperlink>
      <w:r>
        <w:t xml:space="preserve"> to </w:t>
      </w:r>
      <w:r w:rsidR="00A21636">
        <w:t xml:space="preserve">import the GBIF Occurrence records (in reduced field CSV format) </w:t>
      </w:r>
      <w:r w:rsidR="0095111A">
        <w:t xml:space="preserve">to PostGIS </w:t>
      </w:r>
      <w:r>
        <w:t xml:space="preserve">and started to run it on 400million records at </w:t>
      </w:r>
      <w:r w:rsidR="00653BBE">
        <w:t>15:09</w:t>
      </w:r>
      <w:r>
        <w:t xml:space="preserve"> on 10/9/2015.</w:t>
      </w:r>
      <w:r w:rsidR="000936A3">
        <w:t xml:space="preserve"> After 3 hours and 9 minutes it had completed</w:t>
      </w:r>
      <w:r w:rsidR="000936A3" w:rsidRPr="000936A3">
        <w:t xml:space="preserve"> 90517500</w:t>
      </w:r>
      <w:r w:rsidR="000936A3">
        <w:t xml:space="preserve"> records but then:</w:t>
      </w:r>
    </w:p>
    <w:p w14:paraId="47EB1F63" w14:textId="77777777" w:rsidR="000936A3" w:rsidRDefault="000936A3" w:rsidP="000E5536">
      <w:pPr>
        <w:pStyle w:val="Tiny"/>
      </w:pPr>
      <w:r>
        <w:t>Reading source feature # 90517500</w:t>
      </w:r>
    </w:p>
    <w:p w14:paraId="221FF86D" w14:textId="77777777" w:rsidR="000936A3" w:rsidRDefault="000936A3" w:rsidP="000E5536">
      <w:pPr>
        <w:pStyle w:val="Tiny"/>
      </w:pPr>
      <w:r>
        <w:t>Bulk copy failed on table 'especies.gbif_occurrences_08_09_2015' using delimiter ':'. Error was 'server closed the connection unexpectedly</w:t>
      </w:r>
    </w:p>
    <w:p w14:paraId="3F8A30CF" w14:textId="77777777" w:rsidR="000936A3" w:rsidRDefault="000936A3" w:rsidP="000E5536">
      <w:pPr>
        <w:pStyle w:val="Tiny"/>
      </w:pPr>
      <w:r>
        <w:tab/>
        <w:t>This probably means the server terminated abnormally</w:t>
      </w:r>
    </w:p>
    <w:p w14:paraId="0A9A644E" w14:textId="525369F2" w:rsidR="000936A3" w:rsidRDefault="000936A3" w:rsidP="000E5536">
      <w:pPr>
        <w:pStyle w:val="Tiny"/>
      </w:pPr>
      <w:r>
        <w:tab/>
        <w:t>before or while processing the request.</w:t>
      </w:r>
    </w:p>
    <w:p w14:paraId="65145389" w14:textId="57D59AD1" w:rsidR="000936A3" w:rsidRPr="00994069" w:rsidRDefault="000936A3" w:rsidP="000E5536">
      <w:pPr>
        <w:pStyle w:val="BodyText2"/>
      </w:pPr>
      <w:r>
        <w:t>Not sure why. Maybe I filled up PostGIS.</w:t>
      </w:r>
    </w:p>
    <w:p w14:paraId="14C35A5A" w14:textId="075617F3" w:rsidR="004B0716" w:rsidRDefault="004B0716" w:rsidP="0034374E">
      <w:pPr>
        <w:pStyle w:val="Heading3"/>
      </w:pPr>
      <w:bookmarkStart w:id="48" w:name="_Ref430078309"/>
      <w:r>
        <w:t>Into Hadoop</w:t>
      </w:r>
      <w:bookmarkEnd w:id="48"/>
    </w:p>
    <w:p w14:paraId="256DFB80" w14:textId="50DF9C27" w:rsidR="004B0716" w:rsidRDefault="007C1501" w:rsidP="000E5536">
      <w:pPr>
        <w:pStyle w:val="BodyText2"/>
      </w:pPr>
      <w:r>
        <w:t>Creating an Avro file outside of Hadoop from the 400 million occurrence records was really slow (using Python and ArcPy) – about 400 hours. Maybe import the data from the GBIF CSV file and create a table in Hive from that.</w:t>
      </w:r>
      <w:r w:rsidR="00DA078F">
        <w:t xml:space="preserve"> On the Hadoop-</w:t>
      </w:r>
      <w:r w:rsidR="003C096D">
        <w:t>m2 machine I will use the Hadoop file system to put the file on the cluster as it will be quicker and also because now we are connecting to the cluster from a remote computer we cannot add a file using Hue from the Hadoop-m2 machine!</w:t>
      </w:r>
    </w:p>
    <w:p w14:paraId="5E4CC33D" w14:textId="2CF3F43E" w:rsidR="00DA078F" w:rsidRDefault="00DA078F" w:rsidP="00D96B97">
      <w:pPr>
        <w:pStyle w:val="Unix"/>
      </w:pPr>
      <w:r w:rsidRPr="00DA078F">
        <w:t>[cottaan@hadoop-m2 ~]$ hadoop fs -put /home/cottaan/data/0003396-150831095807960_reduced_fields.csv</w:t>
      </w:r>
    </w:p>
    <w:p w14:paraId="27A656F6" w14:textId="08EF658E" w:rsidR="002A5891" w:rsidRDefault="005A35F0" w:rsidP="000E5536">
      <w:pPr>
        <w:pStyle w:val="BodyText2"/>
      </w:pPr>
      <w:r>
        <w:t>Then in H</w:t>
      </w:r>
      <w:r w:rsidR="002A5891">
        <w:t xml:space="preserve">ue I moved the data to jrc/data/gbif and created </w:t>
      </w:r>
      <w:r w:rsidR="00C55A39">
        <w:t>a table from the file. Th</w:t>
      </w:r>
      <w:r w:rsidR="002A5891">
        <w:t xml:space="preserve">en </w:t>
      </w:r>
      <w:r w:rsidR="002A5891" w:rsidRPr="002A5891">
        <w:t>select count(*) from gbif_species_occurrences</w:t>
      </w:r>
      <w:r w:rsidR="002A5891">
        <w:t xml:space="preserve"> gave 409492395 records. Seems about right!</w:t>
      </w:r>
    </w:p>
    <w:p w14:paraId="69819F2C" w14:textId="77777777" w:rsidR="003C733A" w:rsidRDefault="00547618" w:rsidP="000E5536">
      <w:pPr>
        <w:pStyle w:val="Heading2"/>
      </w:pPr>
      <w:r>
        <w:t>Importing the WDPA</w:t>
      </w:r>
    </w:p>
    <w:p w14:paraId="2CC44CF4" w14:textId="77777777" w:rsidR="00547618" w:rsidRDefault="00547618" w:rsidP="0034374E">
      <w:pPr>
        <w:pStyle w:val="Heading3"/>
      </w:pPr>
      <w:r>
        <w:t>Into PostGIS</w:t>
      </w:r>
    </w:p>
    <w:p w14:paraId="01C8EAAF" w14:textId="77777777" w:rsidR="003C733A" w:rsidRDefault="003C733A" w:rsidP="000E5536">
      <w:pPr>
        <w:pStyle w:val="BodyText2"/>
      </w:pPr>
      <w:r>
        <w:t xml:space="preserve">Using FME to transfer from a file GDB to PostGIS 2.0 (eSpecies dev). Took </w:t>
      </w:r>
      <w:r w:rsidRPr="00947B2F">
        <w:t>2 minutes 32.0 seconds</w:t>
      </w:r>
      <w:r>
        <w:t>.</w:t>
      </w:r>
    </w:p>
    <w:p w14:paraId="13DFFE57" w14:textId="77777777" w:rsidR="00547618" w:rsidRDefault="00547618" w:rsidP="0034374E">
      <w:pPr>
        <w:pStyle w:val="Heading3"/>
      </w:pPr>
      <w:bookmarkStart w:id="49" w:name="_Ref335993294"/>
      <w:r>
        <w:t>Into ArcGIS</w:t>
      </w:r>
      <w:bookmarkEnd w:id="49"/>
    </w:p>
    <w:p w14:paraId="132CFD04" w14:textId="77777777" w:rsidR="00547618" w:rsidRPr="00547618" w:rsidRDefault="00547618" w:rsidP="000E5536">
      <w:pPr>
        <w:pStyle w:val="BodyText2"/>
      </w:pPr>
      <w:r>
        <w:t xml:space="preserve">Fails with an error saying function </w:t>
      </w:r>
      <w:r w:rsidRPr="00547618">
        <w:t>AsEWKB</w:t>
      </w:r>
      <w:r>
        <w:t xml:space="preserve"> does not exist.</w:t>
      </w:r>
      <w:r w:rsidR="00947483">
        <w:t xml:space="preserve"> The only way to get them in is to use a native connection in 10.1 to PostGIS and to specify the spatial extent when it asks you.  But you cant then export the data as a FeatureClass cos it fails!</w:t>
      </w:r>
    </w:p>
    <w:p w14:paraId="4BD5516E" w14:textId="4772D05C" w:rsidR="00C14CBA" w:rsidRDefault="00C14CBA" w:rsidP="0034374E">
      <w:pPr>
        <w:pStyle w:val="Heading3"/>
      </w:pPr>
      <w:r>
        <w:t>Into Hadoop</w:t>
      </w:r>
    </w:p>
    <w:p w14:paraId="51A1CE43" w14:textId="49058A84" w:rsidR="00C14CBA" w:rsidRDefault="00C14CBA" w:rsidP="00D96B97">
      <w:pPr>
        <w:pStyle w:val="Unix"/>
      </w:pPr>
      <w:r w:rsidRPr="00C14CBA">
        <w:t>[cottaan@hadoop-m2 ~]$ hadoop fs -put /home/cottaan/data/wdpa_latest_14_10_14.avro /jrc/data/wdpa</w:t>
      </w:r>
    </w:p>
    <w:p w14:paraId="749FD579" w14:textId="161A50D8" w:rsidR="00C14CBA" w:rsidRDefault="00C14CBA" w:rsidP="00D96B97">
      <w:pPr>
        <w:pStyle w:val="Unix"/>
      </w:pPr>
      <w:r w:rsidRPr="00C14CBA">
        <w:t>[cottaan@hadoop-m2 ~]$ hadoop fs -put /home/cottaan/data/wdpa_latest_14_10_14.avsc /jrc/data/wdpa</w:t>
      </w:r>
    </w:p>
    <w:p w14:paraId="6AD833E3" w14:textId="46BF2C31" w:rsidR="007903D4" w:rsidRDefault="007903D4" w:rsidP="000E5536">
      <w:pPr>
        <w:pStyle w:val="BodyText2"/>
      </w:pPr>
      <w:r>
        <w:t>Changed the user to admin</w:t>
      </w:r>
      <w:r w:rsidR="009C53C6">
        <w:t>, created a folder jrc/data/wdpa/wdpa_14_10_14, moved the avro file into that folder and the schema file into jrc/schemas</w:t>
      </w:r>
      <w:r>
        <w:t xml:space="preserve"> and created the table in Hive:</w:t>
      </w:r>
    </w:p>
    <w:p w14:paraId="4FF4A84B" w14:textId="2B301BF7" w:rsidR="007903D4" w:rsidRDefault="007903D4" w:rsidP="00D96B97">
      <w:pPr>
        <w:pStyle w:val="Unix"/>
      </w:pPr>
      <w:r>
        <w:t>CREATE EXTERNAL TABLE IF NOT EXISTS wdpa_14_10_14</w:t>
      </w:r>
    </w:p>
    <w:p w14:paraId="77E91305" w14:textId="77777777" w:rsidR="007903D4" w:rsidRDefault="007903D4" w:rsidP="00D96B97">
      <w:pPr>
        <w:pStyle w:val="Unix"/>
      </w:pPr>
      <w:r>
        <w:t>ROW FORMAT SERDE 'org.apache.hadoop.hive.serde2.avro.AvroSerDe'</w:t>
      </w:r>
    </w:p>
    <w:p w14:paraId="438B957C" w14:textId="77777777" w:rsidR="007903D4" w:rsidRDefault="007903D4" w:rsidP="00D96B97">
      <w:pPr>
        <w:pStyle w:val="Unix"/>
      </w:pPr>
      <w:r>
        <w:t>STORED AS</w:t>
      </w:r>
    </w:p>
    <w:p w14:paraId="5CF29AD3" w14:textId="77777777" w:rsidR="007903D4" w:rsidRDefault="007903D4" w:rsidP="00D96B97">
      <w:pPr>
        <w:pStyle w:val="Unix"/>
      </w:pPr>
      <w:r>
        <w:t xml:space="preserve">  INPUTFORMAT 'org.apache.hadoop.hive.ql.io.avro.AvroContainerInputFormat'</w:t>
      </w:r>
    </w:p>
    <w:p w14:paraId="622A7641" w14:textId="77777777" w:rsidR="007903D4" w:rsidRDefault="007903D4" w:rsidP="00D96B97">
      <w:pPr>
        <w:pStyle w:val="Unix"/>
      </w:pPr>
      <w:r>
        <w:t xml:space="preserve">  OUTPUTFORMAT 'org.apache.hadoop.hive.ql.io.avro.AvroContainerOutputFormat'</w:t>
      </w:r>
    </w:p>
    <w:p w14:paraId="12078125" w14:textId="42B51DE9" w:rsidR="007903D4" w:rsidRDefault="007903D4" w:rsidP="00D96B97">
      <w:pPr>
        <w:pStyle w:val="Unix"/>
      </w:pPr>
      <w:r>
        <w:t>LOCATION '</w:t>
      </w:r>
      <w:r w:rsidRPr="007903D4">
        <w:t>/jrc/dat</w:t>
      </w:r>
      <w:r>
        <w:t>a/wdpa/wdpa_latest_14_10_14'</w:t>
      </w:r>
    </w:p>
    <w:p w14:paraId="0841641E" w14:textId="5C38ACC6" w:rsidR="007903D4" w:rsidRPr="00C14CBA" w:rsidRDefault="007903D4" w:rsidP="00D96B97">
      <w:pPr>
        <w:pStyle w:val="Unix"/>
      </w:pPr>
      <w:r>
        <w:t>TBLPROPERTIES ('avro.schema.url'='hdfs:///jrc/schemas/</w:t>
      </w:r>
      <w:r w:rsidR="00FF1995">
        <w:t>wdpa_latest_14_10_14</w:t>
      </w:r>
      <w:r>
        <w:t>.avsc');</w:t>
      </w:r>
    </w:p>
    <w:p w14:paraId="3FF34FC8" w14:textId="3CBB73BE" w:rsidR="003C733A" w:rsidRDefault="003C733A" w:rsidP="000E5536">
      <w:pPr>
        <w:pStyle w:val="Heading2"/>
      </w:pPr>
      <w:r>
        <w:t>Importing the Quadkey data into Postgresql</w:t>
      </w:r>
      <w:bookmarkEnd w:id="44"/>
    </w:p>
    <w:p w14:paraId="74487083" w14:textId="77777777" w:rsidR="003C733A" w:rsidRDefault="003C733A" w:rsidP="000E5536">
      <w:pPr>
        <w:pStyle w:val="BodyText2"/>
      </w:pPr>
      <w:r>
        <w:lastRenderedPageBreak/>
        <w:t>Using FME - issue with FME trying to write tmp files to c:\tmp which didnt exist and there were no permissions to create it. Christian and I looked through the registry and couldnt find a way to change this so he created the folder and gave it the relevant permissions. Now works ok.</w:t>
      </w:r>
    </w:p>
    <w:p w14:paraId="1A114F06" w14:textId="77777777" w:rsidR="003C733A" w:rsidRDefault="003C733A" w:rsidP="000E5536">
      <w:pPr>
        <w:pStyle w:val="BodyText"/>
      </w:pPr>
      <w:r>
        <w:t xml:space="preserve">Started the transformation from a FileGDB to Postgresql of 90 million records and it took about 2 hours - but no columns were exported! </w:t>
      </w:r>
    </w:p>
    <w:p w14:paraId="25114F5B" w14:textId="77777777" w:rsidR="003C733A" w:rsidRDefault="003C733A" w:rsidP="000E5536">
      <w:pPr>
        <w:pStyle w:val="BodyText"/>
      </w:pPr>
      <w:r>
        <w:t>You need to import the attributes by r clicking on the writer and selecting 'Copy attributes from feature type'. Run again. Started again at 11:47 - posted 89,572,562records in 3:45mins. Vacuuming took 7 mins.</w:t>
      </w:r>
    </w:p>
    <w:p w14:paraId="241E160D" w14:textId="77777777" w:rsidR="003C733A" w:rsidRDefault="003C733A" w:rsidP="000E5536">
      <w:pPr>
        <w:pStyle w:val="BodyText"/>
      </w:pPr>
      <w:r>
        <w:t>Rerunning to not write the geoodb_oid and OBJECTID columns which are FileGDB specific. No floating licenses for ArcGIS caused FME to fail!</w:t>
      </w:r>
    </w:p>
    <w:p w14:paraId="3140A8D8" w14:textId="77777777" w:rsidR="003C733A" w:rsidRDefault="003C733A" w:rsidP="000E5536">
      <w:pPr>
        <w:pStyle w:val="BodyText"/>
      </w:pPr>
      <w:r>
        <w:t>After import:</w:t>
      </w:r>
    </w:p>
    <w:p w14:paraId="189A422F" w14:textId="77777777" w:rsidR="003C733A" w:rsidRDefault="003C733A" w:rsidP="000E5536">
      <w:pPr>
        <w:pStyle w:val="ListBullet"/>
      </w:pPr>
      <w:r>
        <w:t>renamed mx to tx</w:t>
      </w:r>
    </w:p>
    <w:p w14:paraId="70E9C523" w14:textId="77777777" w:rsidR="003C733A" w:rsidRDefault="003C733A" w:rsidP="000E5536">
      <w:pPr>
        <w:pStyle w:val="ListBullet"/>
      </w:pPr>
      <w:r>
        <w:t>renamed my to ty</w:t>
      </w:r>
    </w:p>
    <w:p w14:paraId="533CB52B" w14:textId="77777777" w:rsidR="003C733A" w:rsidRDefault="003C733A" w:rsidP="000E5536">
      <w:pPr>
        <w:pStyle w:val="ListBullet"/>
      </w:pPr>
      <w:r>
        <w:t>changed the data type of tx,ty to smallint</w:t>
      </w:r>
    </w:p>
    <w:p w14:paraId="5AFF0A5C" w14:textId="77777777" w:rsidR="003C733A" w:rsidRDefault="003C733A" w:rsidP="000E5536">
      <w:pPr>
        <w:pStyle w:val="ListBullet"/>
      </w:pPr>
      <w:r>
        <w:t>Added indexes to speciesid,quadkey,tx,ty</w:t>
      </w:r>
    </w:p>
    <w:p w14:paraId="053D602A" w14:textId="77777777" w:rsidR="003C733A" w:rsidRPr="0076401F" w:rsidRDefault="003C733A" w:rsidP="000E5536">
      <w:pPr>
        <w:pStyle w:val="BodyText2"/>
      </w:pPr>
      <w:r>
        <w:t xml:space="preserve">NEED TO CHANGE THE DATATYPE OF QUADKEY TO SOMETHING ELSE - IT COMES IN AS character(50)! so a quadkey is '132320330230020                                                    </w:t>
      </w:r>
    </w:p>
    <w:p w14:paraId="2738E74B" w14:textId="77777777" w:rsidR="0062417A" w:rsidRDefault="0062417A" w:rsidP="000E5536">
      <w:pPr>
        <w:pStyle w:val="Heading2"/>
      </w:pPr>
      <w:r>
        <w:t>Importing the Ecoregions data</w:t>
      </w:r>
    </w:p>
    <w:p w14:paraId="4D0DDFFE" w14:textId="3012B1CD" w:rsidR="0062417A" w:rsidRPr="0062417A" w:rsidRDefault="0062417A" w:rsidP="000E5536">
      <w:pPr>
        <w:pStyle w:val="BodyText2"/>
      </w:pPr>
      <w:r>
        <w:t xml:space="preserve">From </w:t>
      </w:r>
      <w:r w:rsidRPr="0062417A">
        <w:t>dopa.especies.terrestrial_ecoregions</w:t>
      </w:r>
      <w:r>
        <w:t xml:space="preserve"> into Hadoop using the ‘FeatureClass to Avro’ tool.</w:t>
      </w:r>
    </w:p>
    <w:p w14:paraId="1E9EDE96" w14:textId="77777777" w:rsidR="00BB287F" w:rsidRDefault="00BB287F" w:rsidP="000E5536">
      <w:pPr>
        <w:pStyle w:val="Heading2"/>
      </w:pPr>
      <w:r>
        <w:t>Importing the PA/Species analysis into PostGIS</w:t>
      </w:r>
    </w:p>
    <w:p w14:paraId="4FCDE43A" w14:textId="77777777" w:rsidR="001A5C55" w:rsidRDefault="001A5C55" w:rsidP="0034374E">
      <w:pPr>
        <w:pStyle w:val="Heading3"/>
      </w:pPr>
      <w:r>
        <w:t>From the ArcGIS Analysis</w:t>
      </w:r>
    </w:p>
    <w:p w14:paraId="28B966B4" w14:textId="77777777" w:rsidR="00BB287F" w:rsidRDefault="00BB287F" w:rsidP="000E5536">
      <w:pPr>
        <w:pStyle w:val="BodyText2"/>
      </w:pPr>
      <w:r>
        <w:t xml:space="preserve">I am importing the PA/Species analysis into PostGIS 2 using FME – this is the </w:t>
      </w:r>
      <w:r w:rsidR="004E04B9">
        <w:t>analysis for Wieteke (</w:t>
      </w:r>
      <w:r w:rsidR="004E04B9">
        <w:fldChar w:fldCharType="begin"/>
      </w:r>
      <w:r w:rsidR="004E04B9">
        <w:instrText xml:space="preserve"> REF _Ref325438593 \h </w:instrText>
      </w:r>
      <w:r w:rsidR="004E04B9">
        <w:fldChar w:fldCharType="separate"/>
      </w:r>
      <w:r w:rsidR="00EA3299">
        <w:t>Attempt 3: 28/2/2012</w:t>
      </w:r>
      <w:r w:rsidR="004E04B9">
        <w:fldChar w:fldCharType="end"/>
      </w:r>
      <w:r w:rsidR="004E04B9">
        <w:t>)</w:t>
      </w:r>
      <w:r>
        <w:t>.</w:t>
      </w:r>
      <w:r w:rsidR="00E130CA">
        <w:t xml:space="preserve"> The source is a FileGDB – there are </w:t>
      </w:r>
      <w:r w:rsidR="00E130CA" w:rsidRPr="00E130CA">
        <w:t>1910914</w:t>
      </w:r>
      <w:r w:rsidR="00D310FB">
        <w:t xml:space="preserve"> in the PA Species table (</w:t>
      </w:r>
      <w:r w:rsidR="00D310FB" w:rsidRPr="00D310FB">
        <w:t>E:\cottaan\My Documents\ArcGIS\AfricaPASpeciesIntersection.gdb</w:t>
      </w:r>
      <w:r w:rsidR="00D310FB">
        <w:t>\</w:t>
      </w:r>
      <w:r w:rsidR="00D310FB" w:rsidRPr="00D310FB">
        <w:t>IntersectionUnique</w:t>
      </w:r>
      <w:r w:rsidR="00D310FB">
        <w:t xml:space="preserve">). </w:t>
      </w:r>
      <w:r w:rsidR="00CF4949">
        <w:t>Added an index on id_no and on wdpaid.</w:t>
      </w:r>
    </w:p>
    <w:p w14:paraId="6BA5D4DD" w14:textId="77777777" w:rsidR="001A5C55" w:rsidRDefault="001A5C55" w:rsidP="0034374E">
      <w:pPr>
        <w:pStyle w:val="Heading3"/>
      </w:pPr>
      <w:r>
        <w:t>From the PostGIS Analysis</w:t>
      </w:r>
    </w:p>
    <w:p w14:paraId="53E41B71" w14:textId="77777777" w:rsidR="00006478" w:rsidRDefault="00006478" w:rsidP="007D2F52">
      <w:pPr>
        <w:pStyle w:val="Heading4"/>
      </w:pPr>
      <w:bookmarkStart w:id="50" w:name="_Ref332966125"/>
      <w:r>
        <w:t>Importing the log file</w:t>
      </w:r>
      <w:bookmarkEnd w:id="50"/>
    </w:p>
    <w:p w14:paraId="70FDB350" w14:textId="77777777" w:rsidR="00006478" w:rsidRDefault="00C200AF" w:rsidP="000E5536">
      <w:pPr>
        <w:pStyle w:val="BodyText2"/>
      </w:pPr>
      <w:r>
        <w:t xml:space="preserve">From </w:t>
      </w:r>
      <w:r>
        <w:fldChar w:fldCharType="begin"/>
      </w:r>
      <w:r>
        <w:instrText xml:space="preserve"> REF _Ref332966170 \h </w:instrText>
      </w:r>
      <w:r>
        <w:fldChar w:fldCharType="separate"/>
      </w:r>
      <w:r w:rsidR="00EA3299">
        <w:t>Attempt 4: 1/8/12 dopa.wdpa_latest and SpeciesWFSLatLong</w:t>
      </w:r>
      <w:r>
        <w:fldChar w:fldCharType="end"/>
      </w:r>
      <w:r>
        <w:t xml:space="preserve">. Log file has 163228 records. Imported into </w:t>
      </w:r>
      <w:r w:rsidR="00CF1710">
        <w:t>Postgresql</w:t>
      </w:r>
      <w:r w:rsidR="00205B07">
        <w:t xml:space="preserve"> using ‘</w:t>
      </w:r>
      <w:r w:rsidR="00205B07" w:rsidRPr="00205B07">
        <w:t>species_wdpa_log_to_postgresql.fmw</w:t>
      </w:r>
      <w:r w:rsidR="00205B07">
        <w:t>’</w:t>
      </w:r>
      <w:r w:rsidR="00CF1710">
        <w:t>. Creating a results table</w:t>
      </w:r>
      <w:r w:rsidR="00B95A99">
        <w:t xml:space="preserve"> to indicate which species were successfully intersected and which werent</w:t>
      </w:r>
      <w:r w:rsidR="00CF1710">
        <w:t>:</w:t>
      </w:r>
    </w:p>
    <w:p w14:paraId="4FD4E82B" w14:textId="77777777" w:rsidR="002024C4" w:rsidRDefault="002024C4" w:rsidP="000E5536">
      <w:pPr>
        <w:pStyle w:val="sql"/>
      </w:pPr>
      <w:r>
        <w:t>drop table species_wdpa_analysis_summary;</w:t>
      </w:r>
    </w:p>
    <w:p w14:paraId="35DB86E0" w14:textId="77777777" w:rsidR="002024C4" w:rsidRDefault="002024C4" w:rsidP="000E5536">
      <w:pPr>
        <w:pStyle w:val="sql"/>
      </w:pPr>
      <w:r>
        <w:t>create table species_wdpa_analysis_summary with oids as select null::integer as speciesid, substring(substring(col1,'(OBJECTID [0-9]*)'),10)::integer as objectid, true as wfs_requested, null::boolean as wfs_failed, null::boolean as no_features_returned, null::boolean as no_speciesid,null::boolean as no_presence_value,null::boolean as no_wfs_polygons, false as analysis_done, null::boolean as intersecting_features from species_wdpa_log where col1 like '%(%';</w:t>
      </w:r>
    </w:p>
    <w:p w14:paraId="41D1FD44" w14:textId="77777777" w:rsidR="002024C4" w:rsidRDefault="002024C4" w:rsidP="000E5536">
      <w:pPr>
        <w:pStyle w:val="sql"/>
      </w:pPr>
      <w:r>
        <w:t>update species_wdpa_analysis_summary set wfs_failed=true where objectid in (select substring(substring(col1,'(OBJECTID [0-9]*)'),10)::integer as objectid from species_wdpa_log where col1 like '%WFS Request failed for%');</w:t>
      </w:r>
    </w:p>
    <w:p w14:paraId="2FEDF4E4" w14:textId="77777777" w:rsidR="002024C4" w:rsidRDefault="002024C4" w:rsidP="000E5536">
      <w:pPr>
        <w:pStyle w:val="sql"/>
      </w:pPr>
      <w:r>
        <w:t>update species_wdpa_analysis_summary set wfs_failed=false where wfs_failed is null;</w:t>
      </w:r>
    </w:p>
    <w:p w14:paraId="56D8AAD7" w14:textId="77777777" w:rsidR="002024C4" w:rsidRDefault="002024C4" w:rsidP="000E5536">
      <w:pPr>
        <w:pStyle w:val="sql"/>
      </w:pPr>
      <w:r>
        <w:t>update species_wdpa_analysis_summary set no_features_returned=true where objectid in (select substring(substring(col1,'(OBJECTID [0-9]*)'),10)::integer as objectid from species_wdpa_log where col1 like '%No features found for%');</w:t>
      </w:r>
    </w:p>
    <w:p w14:paraId="511ED60B" w14:textId="77777777" w:rsidR="002024C4" w:rsidRDefault="002024C4" w:rsidP="000E5536">
      <w:pPr>
        <w:pStyle w:val="sql"/>
      </w:pPr>
      <w:r>
        <w:t>update species_wdpa_analysis_summary set no_features_returned=false where no_features_returned is null;</w:t>
      </w:r>
    </w:p>
    <w:p w14:paraId="270638F7" w14:textId="77777777" w:rsidR="002024C4" w:rsidRDefault="002024C4" w:rsidP="000E5536">
      <w:pPr>
        <w:pStyle w:val="sql"/>
      </w:pPr>
      <w:r>
        <w:t>update species_wdpa_analysis_summary set no_speciesid=true where objectid in (select substring(substring(col1,'(OBJECTID [0-9]*)'),10)::integer as objectid from species_wdpa_log where col1 like '%No speciesid found for%');</w:t>
      </w:r>
    </w:p>
    <w:p w14:paraId="34C434D2" w14:textId="77777777" w:rsidR="002024C4" w:rsidRDefault="002024C4" w:rsidP="000E5536">
      <w:pPr>
        <w:pStyle w:val="sql"/>
      </w:pPr>
      <w:r>
        <w:t>update species_wdpa_analysis_summary set no_speciesid=false where no_speciesid is null;</w:t>
      </w:r>
    </w:p>
    <w:p w14:paraId="662B3501" w14:textId="77777777" w:rsidR="002024C4" w:rsidRDefault="002024C4" w:rsidP="000E5536">
      <w:pPr>
        <w:pStyle w:val="sql"/>
      </w:pPr>
      <w:r>
        <w:t>update species_wdpa_analysis_summary set no_presence_value=true where objectid in (select substring(substring(col1,'(OBJECTID [0-9]*)'),10)::integer as objectid from species_wdpa_log where col1 like '%No presence found for%');</w:t>
      </w:r>
    </w:p>
    <w:p w14:paraId="229D439A" w14:textId="77777777" w:rsidR="002024C4" w:rsidRDefault="002024C4" w:rsidP="000E5536">
      <w:pPr>
        <w:pStyle w:val="sql"/>
      </w:pPr>
      <w:r>
        <w:t>update species_wdpa_analysis_summary set no_presence_value=false where no_presence_value is null;</w:t>
      </w:r>
    </w:p>
    <w:p w14:paraId="0637356E" w14:textId="77777777" w:rsidR="002024C4" w:rsidRDefault="002024C4" w:rsidP="000E5536">
      <w:pPr>
        <w:pStyle w:val="sql"/>
      </w:pPr>
      <w:r>
        <w:t>update species_wdpa_analysis_summary set no_wfs_polygons=true where objectid in (select substring(substring(col1,'(OBJECTID [0-9]*)'),10)::integer as objectid from species_wdpa_log where col1 like '%No polygon features found for%');</w:t>
      </w:r>
    </w:p>
    <w:p w14:paraId="0F095F35" w14:textId="77777777" w:rsidR="002024C4" w:rsidRDefault="002024C4" w:rsidP="000E5536">
      <w:pPr>
        <w:pStyle w:val="sql"/>
      </w:pPr>
      <w:r>
        <w:t>update species_wdpa_analysis_summary set no_wfs_polygons=false where no_wfs_polygons is null;</w:t>
      </w:r>
    </w:p>
    <w:p w14:paraId="7596281A" w14:textId="77777777" w:rsidR="002024C4" w:rsidRDefault="002024C4" w:rsidP="000E5536">
      <w:pPr>
        <w:pStyle w:val="sql"/>
      </w:pPr>
      <w:r>
        <w:t>update species_wdpa_analysis_summary set analysis_done=true where (wfs_failed or no_features_returned or no_speciesid or no_presence_value or no_wfs_polygons)is false;</w:t>
      </w:r>
    </w:p>
    <w:p w14:paraId="1C8D61F6" w14:textId="77777777" w:rsidR="002024C4" w:rsidRDefault="002024C4" w:rsidP="000E5536">
      <w:pPr>
        <w:pStyle w:val="sql"/>
      </w:pPr>
      <w:r>
        <w:t>update species_wdpa_analysis_summary set intersecting_features=false where objectid in (select substring(substring(col1,'(OBJECTID [0-9]*)'),10)::integer as objectid from species_wdpa_log where col1 like '%No intersecting features%');</w:t>
      </w:r>
    </w:p>
    <w:p w14:paraId="76F3DF39" w14:textId="77777777" w:rsidR="00C35032" w:rsidRDefault="002024C4" w:rsidP="000E5536">
      <w:pPr>
        <w:pStyle w:val="sql"/>
      </w:pPr>
      <w:r>
        <w:t>update species_wdpa_analysis_summary set intersecting_features=true where intersecting_features is null and analysis_done is true;</w:t>
      </w:r>
    </w:p>
    <w:p w14:paraId="04C78B24" w14:textId="77777777" w:rsidR="005C0E87" w:rsidRDefault="005C0E87" w:rsidP="000E5536">
      <w:pPr>
        <w:pStyle w:val="BodyText2"/>
      </w:pPr>
      <w:r>
        <w:lastRenderedPageBreak/>
        <w:t>We now need to update the speciesid values in the produced table based on the OBJECTID values</w:t>
      </w:r>
      <w:r w:rsidR="00B95A99">
        <w:t xml:space="preserve"> from the WFS service</w:t>
      </w:r>
      <w:r>
        <w:t>.</w:t>
      </w:r>
      <w:r w:rsidR="005B3ABA">
        <w:t xml:space="preserve"> So there is a python module that does that using the AGS REST urls</w:t>
      </w:r>
      <w:r w:rsidR="00B95A99">
        <w:t xml:space="preserve"> -</w:t>
      </w:r>
      <w:r w:rsidR="005B3ABA">
        <w:t xml:space="preserve"> getSpeciesIDs.py is the module.</w:t>
      </w:r>
      <w:r w:rsidR="00D265B0">
        <w:t xml:space="preserve"> Got some connection timeouts and its taking too long so importing the data from the IUCN machine.</w:t>
      </w:r>
      <w:r w:rsidR="0026699E">
        <w:t xml:space="preserve"> ArcMap keeps crashing when trying to export (OID 2565 is the problem – cant delete without it crashing). Going back to REST calls.</w:t>
      </w:r>
      <w:r w:rsidR="00404D8E">
        <w:t xml:space="preserve"> Still connection timeouts – will need to catch these – updated code to include a try except block.</w:t>
      </w:r>
    </w:p>
    <w:p w14:paraId="76319A40" w14:textId="77777777" w:rsidR="00960EAC" w:rsidRDefault="0005450D" w:rsidP="000E5536">
      <w:pPr>
        <w:pStyle w:val="BodyText2"/>
      </w:pPr>
      <w:r>
        <w:t>Now we are writing the speciesid and the objectid in the csv output so we can use this d</w:t>
      </w:r>
      <w:r w:rsidR="00960EAC">
        <w:t>ata to get the speciesid values when we have imported the intersection:</w:t>
      </w:r>
    </w:p>
    <w:p w14:paraId="67F76F9A" w14:textId="77777777" w:rsidR="00960EAC" w:rsidRPr="00006478" w:rsidRDefault="00D80A49" w:rsidP="000E5536">
      <w:pPr>
        <w:pStyle w:val="sql"/>
      </w:pPr>
      <w:r w:rsidRPr="00D80A49">
        <w:t>UPDATE species_wdpa_analysis_summary SET speciesid=species_wdpa.speciesid from species_wdpa WHERE species_wdpa.objectid=species_wdpa_analysis_summary.objectid;</w:t>
      </w:r>
    </w:p>
    <w:p w14:paraId="1A814595" w14:textId="77777777" w:rsidR="00006478" w:rsidRDefault="00006478" w:rsidP="007D2F52">
      <w:pPr>
        <w:pStyle w:val="Heading4"/>
      </w:pPr>
      <w:bookmarkStart w:id="51" w:name="_Ref333394603"/>
      <w:r>
        <w:t>Importing the intersection</w:t>
      </w:r>
      <w:bookmarkEnd w:id="51"/>
    </w:p>
    <w:p w14:paraId="6C57286A" w14:textId="77777777" w:rsidR="00C412F3" w:rsidRDefault="0067585A" w:rsidP="000E5536">
      <w:pPr>
        <w:pStyle w:val="BodyText2"/>
      </w:pPr>
      <w:r>
        <w:t>Importing from the PostGIS analysis (</w:t>
      </w:r>
      <w:r>
        <w:fldChar w:fldCharType="begin"/>
      </w:r>
      <w:r>
        <w:instrText xml:space="preserve"> REF _Ref325698498 \h </w:instrText>
      </w:r>
      <w:r>
        <w:fldChar w:fldCharType="separate"/>
      </w:r>
      <w:r w:rsidR="00EA3299">
        <w:t>Attempt 2: 23/5/12</w:t>
      </w:r>
      <w:r>
        <w:fldChar w:fldCharType="end"/>
      </w:r>
      <w:r>
        <w:t>).</w:t>
      </w:r>
      <w:r w:rsidR="007C224E">
        <w:t xml:space="preserve"> </w:t>
      </w:r>
      <w:r w:rsidR="00FE5E4E">
        <w:t>The csv was parsed in FME in 34 minutes and there were at least 50 million records – both columns were interpreted as floats.</w:t>
      </w:r>
      <w:r w:rsidR="00D265B0">
        <w:t xml:space="preserve"> </w:t>
      </w:r>
      <w:r w:rsidR="00EE5945">
        <w:t xml:space="preserve">Then ran the FME workbench: </w:t>
      </w:r>
      <w:r w:rsidR="00054A86" w:rsidRPr="00054A86">
        <w:t>52495200</w:t>
      </w:r>
      <w:r w:rsidR="00054A86">
        <w:t xml:space="preserve"> features read in 50 minutes</w:t>
      </w:r>
      <w:r w:rsidR="00A73CA2">
        <w:t xml:space="preserve"> (suppressed recording of </w:t>
      </w:r>
      <w:r w:rsidR="00A73CA2" w:rsidRPr="00A73CA2">
        <w:t>2420820</w:t>
      </w:r>
      <w:r w:rsidR="00A73CA2">
        <w:t xml:space="preserve"> features</w:t>
      </w:r>
      <w:r w:rsidR="00AB0A6B">
        <w:t xml:space="preserve"> – presumably the ones with NULL id_nos</w:t>
      </w:r>
      <w:r w:rsidR="00A73CA2">
        <w:t>)</w:t>
      </w:r>
      <w:r w:rsidR="00054A86">
        <w:t>.</w:t>
      </w:r>
      <w:r w:rsidR="00336FA3">
        <w:t xml:space="preserve"> There are </w:t>
      </w:r>
      <w:r w:rsidR="00336FA3" w:rsidRPr="00336FA3">
        <w:t>50074180</w:t>
      </w:r>
      <w:r w:rsidR="00AB0A6B">
        <w:t xml:space="preserve"> records in PostGIS (this is </w:t>
      </w:r>
      <w:r w:rsidR="00AB0A6B" w:rsidRPr="00054A86">
        <w:t>52495200</w:t>
      </w:r>
      <w:r w:rsidR="00AB0A6B">
        <w:t xml:space="preserve"> – </w:t>
      </w:r>
      <w:r w:rsidR="00AB0A6B" w:rsidRPr="00A73CA2">
        <w:t>2420820</w:t>
      </w:r>
      <w:r w:rsidR="00AB0A6B">
        <w:t>).</w:t>
      </w:r>
      <w:r w:rsidR="00BC5892">
        <w:t xml:space="preserve"> </w:t>
      </w:r>
      <w:r w:rsidR="00810C52">
        <w:t xml:space="preserve">There are </w:t>
      </w:r>
      <w:r w:rsidR="005E5278" w:rsidRPr="005E5278">
        <w:t xml:space="preserve">46275598 </w:t>
      </w:r>
      <w:r w:rsidR="00810C52">
        <w:t>unique records.</w:t>
      </w:r>
      <w:r w:rsidR="005E5278">
        <w:t xml:space="preserve"> Seems too high.</w:t>
      </w:r>
      <w:r w:rsidR="00932DC5">
        <w:t xml:space="preserve"> Adding a unique constraint just to check.</w:t>
      </w:r>
      <w:r w:rsidR="001269CA">
        <w:t xml:space="preserve"> Yep – this table is right – need to validate the actual analysis.</w:t>
      </w:r>
      <w:r w:rsidR="003E156F">
        <w:t xml:space="preserve"> </w:t>
      </w:r>
      <w:r w:rsidR="00C412F3">
        <w:t>Imported these records into durga so we can publish externally. Took 45 minutes including adding indexes to both the id_no and wdpaid columns.</w:t>
      </w:r>
    </w:p>
    <w:p w14:paraId="66B648B1" w14:textId="77777777" w:rsidR="00C36DBD" w:rsidRDefault="003E156F" w:rsidP="000E5536">
      <w:pPr>
        <w:pStyle w:val="BodyText2"/>
      </w:pPr>
      <w:r>
        <w:t>Importing from the 2</w:t>
      </w:r>
      <w:r w:rsidRPr="003E156F">
        <w:rPr>
          <w:vertAlign w:val="superscript"/>
        </w:rPr>
        <w:t>nd</w:t>
      </w:r>
      <w:r>
        <w:t xml:space="preserve"> PostGIS analysis (</w:t>
      </w:r>
      <w:r>
        <w:fldChar w:fldCharType="begin"/>
      </w:r>
      <w:r>
        <w:instrText xml:space="preserve"> REF _Ref332966170 \h </w:instrText>
      </w:r>
      <w:r>
        <w:fldChar w:fldCharType="separate"/>
      </w:r>
      <w:r w:rsidR="00EA3299">
        <w:t>Attempt 4: 1/8/12 dopa.wdpa_latest and SpeciesWFSLatLong</w:t>
      </w:r>
      <w:r>
        <w:fldChar w:fldCharType="end"/>
      </w:r>
      <w:r>
        <w:t xml:space="preserve">). </w:t>
      </w:r>
      <w:r w:rsidR="00FA4EE4" w:rsidRPr="00FA4EE4">
        <w:t>3 hours 4 minutes</w:t>
      </w:r>
      <w:r w:rsidR="00FA4EE4">
        <w:t xml:space="preserve"> and </w:t>
      </w:r>
      <w:r w:rsidR="00FA4EE4" w:rsidRPr="00FA4EE4">
        <w:t>52</w:t>
      </w:r>
      <w:r w:rsidR="00FA4EE4">
        <w:t>,</w:t>
      </w:r>
      <w:r w:rsidR="00FA4EE4" w:rsidRPr="00FA4EE4">
        <w:t>776</w:t>
      </w:r>
      <w:r w:rsidR="00FA4EE4">
        <w:t>,</w:t>
      </w:r>
      <w:r w:rsidR="00FA4EE4" w:rsidRPr="00FA4EE4">
        <w:t>026</w:t>
      </w:r>
      <w:r w:rsidR="00FA4EE4">
        <w:t xml:space="preserve"> records (6 warnings). Adding indexes to speciesid, wdpaid and presence.</w:t>
      </w:r>
      <w:r w:rsidR="00404D8E">
        <w:t xml:space="preserve"> By default FME reads the 3 columns in as floats! Annoying.</w:t>
      </w:r>
      <w:r w:rsidR="00C72CA4">
        <w:t xml:space="preserve"> Creating a unique table – see </w:t>
      </w:r>
      <w:r w:rsidR="00C72CA4">
        <w:fldChar w:fldCharType="begin"/>
      </w:r>
      <w:r w:rsidR="00C72CA4">
        <w:instrText xml:space="preserve"> REF _Ref333232962 \h </w:instrText>
      </w:r>
      <w:r w:rsidR="00C72CA4">
        <w:fldChar w:fldCharType="separate"/>
      </w:r>
      <w:r w:rsidR="00EA3299">
        <w:t>Species/WDPA analysis</w:t>
      </w:r>
      <w:r w:rsidR="00C72CA4">
        <w:fldChar w:fldCharType="end"/>
      </w:r>
      <w:r w:rsidR="00C72CA4">
        <w:t>.</w:t>
      </w:r>
      <w:r w:rsidR="009F6FCE">
        <w:t xml:space="preserve"> There are 18 </w:t>
      </w:r>
      <w:r w:rsidR="007C73BA">
        <w:t>speciesid NULL records</w:t>
      </w:r>
      <w:r w:rsidR="00ED4336">
        <w:t xml:space="preserve"> – HOW COULD THESE GET WRITTEN TO FILE?</w:t>
      </w:r>
      <w:r w:rsidR="007C73BA">
        <w:t xml:space="preserve">, 58 wdpaid NULL records and 46 presence NULL records. </w:t>
      </w:r>
      <w:r w:rsidR="00F9399B">
        <w:t xml:space="preserve">Speciesid </w:t>
      </w:r>
      <w:r w:rsidR="00F9399B" w:rsidRPr="00F9399B">
        <w:t>1578173249</w:t>
      </w:r>
      <w:r w:rsidR="00F9399B">
        <w:t xml:space="preserve"> is in the species_wdpa.csv fil</w:t>
      </w:r>
      <w:r w:rsidR="00C36DBD">
        <w:t>e but is not in the WFS Service. This is because the write to file is prepending an extra bit of text:</w:t>
      </w:r>
    </w:p>
    <w:p w14:paraId="7A0F9493" w14:textId="77777777" w:rsidR="00C36DBD" w:rsidRDefault="00C36DBD" w:rsidP="000E5536">
      <w:pPr>
        <w:pStyle w:val="Code"/>
      </w:pPr>
      <w:r>
        <w:t>157827,1,155963,18196</w:t>
      </w:r>
    </w:p>
    <w:p w14:paraId="42C3C948" w14:textId="77777777" w:rsidR="00C36DBD" w:rsidRDefault="00C36DBD" w:rsidP="000E5536">
      <w:pPr>
        <w:pStyle w:val="Code"/>
      </w:pPr>
      <w:r w:rsidRPr="00C36DBD">
        <w:rPr>
          <w:highlight w:val="green"/>
        </w:rPr>
        <w:t>1578</w:t>
      </w:r>
      <w:r w:rsidRPr="00C36DBD">
        <w:t>1</w:t>
      </w:r>
      <w:r>
        <w:t>73249,1,92616,18216</w:t>
      </w:r>
    </w:p>
    <w:p w14:paraId="6C0DAEFD" w14:textId="77777777" w:rsidR="003E156F" w:rsidRDefault="00C36DBD" w:rsidP="000E5536">
      <w:pPr>
        <w:pStyle w:val="Code"/>
      </w:pPr>
      <w:r>
        <w:t>173249,1,92622,18216</w:t>
      </w:r>
      <w:r w:rsidR="00880ADE">
        <w:t xml:space="preserve"> </w:t>
      </w:r>
    </w:p>
    <w:p w14:paraId="63FF05F6" w14:textId="77777777" w:rsidR="00C36DBD" w:rsidRDefault="00C36DBD" w:rsidP="000E5536">
      <w:pPr>
        <w:pStyle w:val="BodyText2"/>
      </w:pPr>
      <w:r>
        <w:t>Why is the extra 1578 prepended?</w:t>
      </w:r>
      <w:r w:rsidR="00247D02">
        <w:t xml:space="preserve"> </w:t>
      </w:r>
      <w:r w:rsidR="009E55D4">
        <w:t>Could</w:t>
      </w:r>
      <w:r w:rsidR="00247D02">
        <w:t xml:space="preserve"> be written at the end of the 18196 object for some reason?</w:t>
      </w:r>
      <w:r w:rsidR="009E53C8">
        <w:t xml:space="preserve"> Seeing if it is repeatable by rerunning the code.</w:t>
      </w:r>
      <w:r w:rsidR="00D14173">
        <w:t xml:space="preserve"> Rerunning gives this:</w:t>
      </w:r>
    </w:p>
    <w:p w14:paraId="4994977E" w14:textId="77777777" w:rsidR="00D14173" w:rsidRDefault="00D14173" w:rsidP="000E5536">
      <w:pPr>
        <w:pStyle w:val="Code"/>
      </w:pPr>
      <w:r>
        <w:t>157722,1,67923,18210</w:t>
      </w:r>
    </w:p>
    <w:p w14:paraId="6484908B" w14:textId="77777777" w:rsidR="00D14173" w:rsidRDefault="00D14173" w:rsidP="000E5536">
      <w:pPr>
        <w:pStyle w:val="Code"/>
      </w:pPr>
      <w:r>
        <w:t>173249,1,92616,18216</w:t>
      </w:r>
    </w:p>
    <w:p w14:paraId="4CAA012F" w14:textId="77777777" w:rsidR="00D14173" w:rsidRDefault="00D14173" w:rsidP="000E5536">
      <w:pPr>
        <w:pStyle w:val="Code"/>
      </w:pPr>
      <w:r>
        <w:t>173249,1,92622,18216</w:t>
      </w:r>
    </w:p>
    <w:p w14:paraId="30FC3600" w14:textId="77777777" w:rsidR="00D14173" w:rsidRDefault="00D14173" w:rsidP="000E5536">
      <w:pPr>
        <w:pStyle w:val="BodyText2"/>
      </w:pPr>
      <w:r>
        <w:t>No problem, although the objected before is different.</w:t>
      </w:r>
      <w:r w:rsidR="007C2DA1">
        <w:t xml:space="preserve"> But, it is still here:</w:t>
      </w:r>
    </w:p>
    <w:p w14:paraId="56B0743E" w14:textId="77777777" w:rsidR="007C2DA1" w:rsidRDefault="007C2DA1" w:rsidP="000E5536">
      <w:pPr>
        <w:pStyle w:val="Code"/>
      </w:pPr>
      <w:r>
        <w:t>157827,1,155963,18196</w:t>
      </w:r>
    </w:p>
    <w:p w14:paraId="4A684AFC" w14:textId="77777777" w:rsidR="007C2DA1" w:rsidRDefault="007C2DA1" w:rsidP="000E5536">
      <w:pPr>
        <w:pStyle w:val="Code"/>
      </w:pPr>
      <w:r w:rsidRPr="007C2DA1">
        <w:rPr>
          <w:highlight w:val="green"/>
        </w:rPr>
        <w:t>1578</w:t>
      </w:r>
      <w:r>
        <w:t>157848,1,81339,18185</w:t>
      </w:r>
    </w:p>
    <w:p w14:paraId="1E1184EF" w14:textId="77777777" w:rsidR="007C2DA1" w:rsidRDefault="007C2DA1" w:rsidP="000E5536">
      <w:pPr>
        <w:pStyle w:val="Code"/>
      </w:pPr>
      <w:r>
        <w:t>157848,1,103294,18185</w:t>
      </w:r>
    </w:p>
    <w:p w14:paraId="21258112" w14:textId="77777777" w:rsidR="007C2DA1" w:rsidRDefault="007C2DA1" w:rsidP="000E5536">
      <w:pPr>
        <w:pStyle w:val="BodyText2"/>
      </w:pPr>
      <w:r>
        <w:t>So it looks like the OBJECTID 18196 appends 1578 a</w:t>
      </w:r>
      <w:r w:rsidR="00D54975">
        <w:t>t the end for some reason but not when there are no llines of text after it – i.e. during a run 1578 appears at the end of the log, but when the run has finished it is no longer there!</w:t>
      </w:r>
      <w:r w:rsidR="0017539A">
        <w:t xml:space="preserve"> This is at the end half way through:</w:t>
      </w:r>
    </w:p>
    <w:p w14:paraId="36D54484" w14:textId="77777777" w:rsidR="0017539A" w:rsidRDefault="0017539A" w:rsidP="000E5536">
      <w:pPr>
        <w:pStyle w:val="Code"/>
      </w:pPr>
      <w:r>
        <w:t>157827,1,155222,18196</w:t>
      </w:r>
    </w:p>
    <w:p w14:paraId="2EB23F8A" w14:textId="77777777" w:rsidR="0017539A" w:rsidRDefault="0017539A" w:rsidP="000E5536">
      <w:pPr>
        <w:pStyle w:val="Code"/>
      </w:pPr>
      <w:r>
        <w:t>157827,1,155963,18196</w:t>
      </w:r>
    </w:p>
    <w:p w14:paraId="073C64D5" w14:textId="77777777" w:rsidR="0017539A" w:rsidRDefault="0017539A" w:rsidP="000E5536">
      <w:pPr>
        <w:pStyle w:val="Code"/>
      </w:pPr>
      <w:r w:rsidRPr="009335C7">
        <w:rPr>
          <w:highlight w:val="green"/>
        </w:rPr>
        <w:t>1578</w:t>
      </w:r>
    </w:p>
    <w:p w14:paraId="32F4EEBC" w14:textId="77777777" w:rsidR="009335C7" w:rsidRDefault="009335C7" w:rsidP="000E5536">
      <w:pPr>
        <w:pStyle w:val="BodyText2"/>
      </w:pPr>
      <w:r>
        <w:t>Then at the end it becomes:</w:t>
      </w:r>
    </w:p>
    <w:p w14:paraId="79777457" w14:textId="77777777" w:rsidR="009335C7" w:rsidRDefault="009335C7" w:rsidP="000E5536">
      <w:pPr>
        <w:pStyle w:val="Code"/>
      </w:pPr>
      <w:r w:rsidRPr="009335C7">
        <w:t>157827,1,155222,18196</w:t>
      </w:r>
    </w:p>
    <w:p w14:paraId="76B729D5" w14:textId="77777777" w:rsidR="009335C7" w:rsidRDefault="009335C7" w:rsidP="000E5536">
      <w:pPr>
        <w:pStyle w:val="Code"/>
      </w:pPr>
      <w:r>
        <w:t>157827,1,155963,18196</w:t>
      </w:r>
    </w:p>
    <w:p w14:paraId="6BCCD6DF" w14:textId="77777777" w:rsidR="009335C7" w:rsidRDefault="009335C7" w:rsidP="000E5536">
      <w:pPr>
        <w:pStyle w:val="Code"/>
      </w:pPr>
      <w:r>
        <w:t>157827,1,155369,18196</w:t>
      </w:r>
    </w:p>
    <w:p w14:paraId="2C5C2B04" w14:textId="77777777" w:rsidR="009335C7" w:rsidRDefault="009335C7" w:rsidP="000E5536">
      <w:pPr>
        <w:pStyle w:val="Code"/>
      </w:pPr>
      <w:r>
        <w:t>157827,1,155658,18196</w:t>
      </w:r>
    </w:p>
    <w:p w14:paraId="66EAF19F" w14:textId="77777777" w:rsidR="00740C2E" w:rsidRDefault="00740C2E" w:rsidP="000E5536">
      <w:pPr>
        <w:pStyle w:val="BodyText2"/>
      </w:pPr>
      <w:r>
        <w:t>I think this is something to do with flushing the write buffers and I’ll add a flush() call which should help hopefully.</w:t>
      </w:r>
      <w:r w:rsidR="00351D3A">
        <w:t xml:space="preserve"> Seems to have worked!!</w:t>
      </w:r>
    </w:p>
    <w:p w14:paraId="5E44514D" w14:textId="77777777" w:rsidR="00960EAC" w:rsidRDefault="00960EAC" w:rsidP="000E5536">
      <w:pPr>
        <w:pStyle w:val="BodyText2"/>
      </w:pPr>
      <w:r>
        <w:t>We can run a check by seeing if a single OBJECTID has more than 1 speciesid for it:</w:t>
      </w:r>
    </w:p>
    <w:p w14:paraId="7DEFF06E" w14:textId="77777777" w:rsidR="00960EAC" w:rsidRDefault="00960EAC" w:rsidP="000E5536">
      <w:pPr>
        <w:pStyle w:val="sql"/>
      </w:pPr>
      <w:r>
        <w:t>drop table _tmp;</w:t>
      </w:r>
    </w:p>
    <w:p w14:paraId="78E796A8" w14:textId="77777777" w:rsidR="00960EAC" w:rsidRDefault="00960EAC" w:rsidP="000E5536">
      <w:pPr>
        <w:pStyle w:val="sql"/>
      </w:pPr>
      <w:r>
        <w:t>create table _tmp with oids as SELECT distinct speciesid,objectid FROM species_wdpa;</w:t>
      </w:r>
    </w:p>
    <w:p w14:paraId="678B9E0B" w14:textId="77777777" w:rsidR="00960EAC" w:rsidRPr="001A5C55" w:rsidRDefault="00960EAC" w:rsidP="000E5536">
      <w:pPr>
        <w:pStyle w:val="sql"/>
      </w:pPr>
      <w:r>
        <w:t>select count(speciesid) from _tmp group by objectid having count(speciesid)&gt;1 ;</w:t>
      </w:r>
    </w:p>
    <w:p w14:paraId="723B054D" w14:textId="77777777" w:rsidR="003F6CD4" w:rsidRDefault="003F6CD4" w:rsidP="000E5536">
      <w:pPr>
        <w:pStyle w:val="Heading2"/>
      </w:pPr>
      <w:bookmarkStart w:id="52" w:name="_Ref326849613"/>
      <w:r>
        <w:t>Importing the Biofuels data into PostGIS</w:t>
      </w:r>
      <w:bookmarkEnd w:id="52"/>
    </w:p>
    <w:p w14:paraId="5D475E19" w14:textId="77777777" w:rsidR="003F6CD4" w:rsidRDefault="003F6CD4" w:rsidP="000E5536">
      <w:pPr>
        <w:pStyle w:val="BodyText2"/>
      </w:pPr>
      <w:r>
        <w:t>Importing from a shapefile (‘</w:t>
      </w:r>
      <w:r w:rsidRPr="003F6CD4">
        <w:t>E:\cottaan\My Documents\ArcGIS</w:t>
      </w:r>
      <w:r>
        <w:t>\</w:t>
      </w:r>
      <w:r w:rsidRPr="003F6CD4">
        <w:t>biodiversity_biofuels</w:t>
      </w:r>
      <w:r>
        <w:t>.shp’) using FME.</w:t>
      </w:r>
      <w:r w:rsidR="00874CA9">
        <w:t xml:space="preserve"> The FME workspace</w:t>
      </w:r>
      <w:r w:rsidR="00C22A11">
        <w:t xml:space="preserve"> can optionally not</w:t>
      </w:r>
      <w:r w:rsidR="00874CA9">
        <w:t xml:space="preserve"> import all of the unnecessary fields.</w:t>
      </w:r>
      <w:r w:rsidR="00C22A11">
        <w:t xml:space="preserve"> Save to BiofuelsToPostGIS.fwm. New table in PostGIS 2 called ‘</w:t>
      </w:r>
      <w:r w:rsidR="00C22A11" w:rsidRPr="00C22A11">
        <w:t>biodiversity_biofuels</w:t>
      </w:r>
      <w:r w:rsidR="00C22A11">
        <w:t>’.</w:t>
      </w:r>
      <w:r w:rsidR="00EF3B2D">
        <w:t xml:space="preserve"> But this is in lat/long and needs to be in Web Mercator – will update the FME transformation.</w:t>
      </w:r>
    </w:p>
    <w:p w14:paraId="15F1BA21" w14:textId="77777777" w:rsidR="004C3A86" w:rsidRDefault="00861703" w:rsidP="000E5536">
      <w:pPr>
        <w:pStyle w:val="BodyText2"/>
      </w:pPr>
      <w:r>
        <w:lastRenderedPageBreak/>
        <w:t>The analysis has been done (</w:t>
      </w:r>
      <w:r>
        <w:fldChar w:fldCharType="begin"/>
      </w:r>
      <w:r>
        <w:instrText xml:space="preserve"> REF _Ref327170130 \h </w:instrText>
      </w:r>
      <w:r>
        <w:fldChar w:fldCharType="separate"/>
      </w:r>
      <w:r w:rsidR="00EA3299">
        <w:t>Red List Analysis</w:t>
      </w:r>
      <w:r>
        <w:fldChar w:fldCharType="end"/>
      </w:r>
      <w:r>
        <w:t>) and now will be imported into PostGIS.</w:t>
      </w:r>
      <w:r w:rsidR="006435C3">
        <w:t xml:space="preserve"> Changed field names and data types in the translation.</w:t>
      </w:r>
      <w:r w:rsidR="004C3A86" w:rsidRPr="004C3A86">
        <w:t xml:space="preserve"> </w:t>
      </w:r>
      <w:r w:rsidR="00D20D05">
        <w:t>Opening the file in Notepad+ there are 2668981 records in total.</w:t>
      </w:r>
    </w:p>
    <w:p w14:paraId="757E3DAE" w14:textId="77777777" w:rsidR="004C3A86" w:rsidRDefault="004C3A86" w:rsidP="000E5536">
      <w:pPr>
        <w:pStyle w:val="Code"/>
      </w:pPr>
      <w:r>
        <w:t>2012-06-11 10:20:30| 167.8|  0.0|INFORM|Translation was SUCCESSFUL with 6 warning(s) (2668981 feature(s) output)</w:t>
      </w:r>
    </w:p>
    <w:p w14:paraId="0711372C" w14:textId="77777777" w:rsidR="004C3A86" w:rsidRDefault="004C3A86" w:rsidP="000E5536">
      <w:pPr>
        <w:pStyle w:val="Code"/>
      </w:pPr>
      <w:r>
        <w:t>2012-06-11 10:20:30| 167.8|  0.0|INFORM|FME Session Duration: 3 minutes 4.0 seconds. (CPU: 166.6s user, 1.1s system)</w:t>
      </w:r>
    </w:p>
    <w:p w14:paraId="3A7E494F" w14:textId="77777777" w:rsidR="002D240E" w:rsidRPr="003F6CD4" w:rsidRDefault="002D240E" w:rsidP="000E5536">
      <w:pPr>
        <w:pStyle w:val="BodyText2"/>
      </w:pPr>
      <w:r>
        <w:t>Creating a table to hold the unique grid/id_no/legends</w:t>
      </w:r>
      <w:r w:rsidR="00A17C2E">
        <w:t xml:space="preserve"> – this needs to be part of the workflow.</w:t>
      </w:r>
      <w:r w:rsidR="00457FD2">
        <w:t xml:space="preserve"> Then imported the data and created indices on the relevant fields.</w:t>
      </w:r>
    </w:p>
    <w:p w14:paraId="19CF29A1" w14:textId="77777777" w:rsidR="00B9631B" w:rsidRDefault="00B9631B" w:rsidP="000E5536">
      <w:pPr>
        <w:pStyle w:val="Heading2"/>
      </w:pPr>
      <w:r>
        <w:t>Exporting the PA/Species analysis into Access</w:t>
      </w:r>
    </w:p>
    <w:p w14:paraId="3B7CB55E" w14:textId="77777777" w:rsidR="00B9631B" w:rsidRDefault="00B9631B" w:rsidP="000E5536">
      <w:pPr>
        <w:pStyle w:val="BodyText2"/>
      </w:pPr>
      <w:r>
        <w:t xml:space="preserve">Using FME to export the </w:t>
      </w:r>
      <w:r w:rsidRPr="00B9631B">
        <w:t>species_wdpa_unique</w:t>
      </w:r>
      <w:r>
        <w:t xml:space="preserve"> table from species.dev into an Access database.</w:t>
      </w:r>
      <w:r w:rsidR="00C3605A">
        <w:t xml:space="preserve"> </w:t>
      </w:r>
      <w:r w:rsidR="0033033C">
        <w:t>When I opened it in Access, it said Repair!</w:t>
      </w:r>
      <w:r w:rsidR="00D47069">
        <w:t xml:space="preserve"> Added indexes on the id_no and wdpaid fields. Need to import the </w:t>
      </w:r>
      <w:r w:rsidR="00FE3987">
        <w:t>taxonomy table and wdpa table – added them to the same FME workspace.</w:t>
      </w:r>
      <w:r w:rsidR="00AB563C">
        <w:t>The friendly table is too big for Access so I have to import the friendly table from Postgresql when it has been created.</w:t>
      </w:r>
    </w:p>
    <w:p w14:paraId="3A46B39C" w14:textId="77777777" w:rsidR="00D32631" w:rsidRDefault="00D32631" w:rsidP="000E5536">
      <w:pPr>
        <w:pStyle w:val="Code"/>
      </w:pPr>
      <w:r>
        <w:t>SELECT species_wdpa_unique.wdpaid,country,name,species_wdpa_unique.id_no, kingdom, phylum,class, order_, family,friendly_n as species,rl_categor as RLstatus FROM species_wdpa_unique,taxonomy,wdpa where species_wdpa_unique.id_no=taxonomy.id_no::int and wdpa.wdpaid=species_wdpa_unique.wdpaid order by 2,3,10</w:t>
      </w:r>
    </w:p>
    <w:p w14:paraId="4565470E" w14:textId="77777777" w:rsidR="00043CED" w:rsidRPr="00B9631B" w:rsidRDefault="00043CED" w:rsidP="000E5536">
      <w:pPr>
        <w:pStyle w:val="BodyText2"/>
      </w:pPr>
      <w:r>
        <w:t>The postgis query is equally huge, so I am selecting a subset of data for the countries in the Caribbean for Valia using Wills table of country_groupings on PostGIS.</w:t>
      </w:r>
      <w:r w:rsidR="00E70B4C">
        <w:t xml:space="preserve"> Done – exported to </w:t>
      </w:r>
      <w:hyperlink r:id="rId173" w:history="1">
        <w:r w:rsidR="00E70B4C">
          <w:rPr>
            <w:rStyle w:val="Hyperlink"/>
          </w:rPr>
          <w:t>\\FOSTER\export\CaribbeanPASpeciesAnalysis.mdb</w:t>
        </w:r>
      </w:hyperlink>
      <w:r w:rsidR="00E70B4C">
        <w:rPr>
          <w:color w:val="1F497D"/>
        </w:rPr>
        <w:t>.</w:t>
      </w:r>
    </w:p>
    <w:p w14:paraId="5963C6B1" w14:textId="77777777" w:rsidR="00935DFF" w:rsidRDefault="00935DFF" w:rsidP="000E5536">
      <w:pPr>
        <w:pStyle w:val="Heading2"/>
      </w:pPr>
      <w:bookmarkStart w:id="53" w:name="_Ref330907904"/>
      <w:r>
        <w:t>Importing the Country Species analysis into PostGIS</w:t>
      </w:r>
      <w:bookmarkEnd w:id="53"/>
    </w:p>
    <w:p w14:paraId="63CA4FA3" w14:textId="77777777" w:rsidR="00935DFF" w:rsidRPr="00935DFF" w:rsidRDefault="00E37B9F" w:rsidP="000E5536">
      <w:pPr>
        <w:pStyle w:val="BodyText2"/>
      </w:pPr>
      <w:r>
        <w:t xml:space="preserve">Imported the data from </w:t>
      </w:r>
      <w:r>
        <w:fldChar w:fldCharType="begin"/>
      </w:r>
      <w:r>
        <w:instrText xml:space="preserve"> REF _Ref330799427 \h </w:instrText>
      </w:r>
      <w:r>
        <w:fldChar w:fldCharType="separate"/>
      </w:r>
      <w:r w:rsidR="00EA3299">
        <w:t>Attempt 1</w:t>
      </w:r>
      <w:r>
        <w:fldChar w:fldCharType="end"/>
      </w:r>
      <w:r>
        <w:t xml:space="preserve"> into Postgresql</w:t>
      </w:r>
      <w:r w:rsidR="004A632D">
        <w:t xml:space="preserve"> - there are 3255035 records for the species/country intersection.</w:t>
      </w:r>
      <w:r>
        <w:t xml:space="preserve"> Then got unique records </w:t>
      </w:r>
      <w:r w:rsidRPr="00F52877">
        <w:t>227413</w:t>
      </w:r>
      <w:r w:rsidR="004A632D">
        <w:t xml:space="preserve"> records – saved as species_country_unique.</w:t>
      </w:r>
    </w:p>
    <w:p w14:paraId="635E0A29" w14:textId="79DA2D93" w:rsidR="00B37D09" w:rsidRDefault="00C476E5" w:rsidP="000E5536">
      <w:pPr>
        <w:pStyle w:val="Heading1"/>
      </w:pPr>
      <w:r>
        <w:t>Database Architecture</w:t>
      </w:r>
      <w:bookmarkEnd w:id="13"/>
      <w:r w:rsidR="005518CC">
        <w:t xml:space="preserve"> and Schema</w:t>
      </w:r>
    </w:p>
    <w:p w14:paraId="29B8C0F4" w14:textId="77777777" w:rsidR="00B37D09" w:rsidRDefault="00C476E5" w:rsidP="000E5536">
      <w:pPr>
        <w:pStyle w:val="Heading2"/>
      </w:pPr>
      <w:bookmarkStart w:id="54" w:name="_Toc315774569"/>
      <w:r>
        <w:t>Options for data management</w:t>
      </w:r>
      <w:bookmarkEnd w:id="54"/>
    </w:p>
    <w:p w14:paraId="2FCF265C" w14:textId="77777777" w:rsidR="00B37D09" w:rsidRDefault="00C476E5" w:rsidP="000E5536">
      <w:pPr>
        <w:pStyle w:val="BodyText"/>
      </w:pPr>
      <w:r>
        <w:t>1. PostGIS</w:t>
      </w:r>
    </w:p>
    <w:p w14:paraId="38FF6978" w14:textId="77777777" w:rsidR="00B37D09" w:rsidRDefault="00C476E5" w:rsidP="000E5536">
      <w:pPr>
        <w:pStyle w:val="BodyText"/>
      </w:pPr>
      <w:r>
        <w:t xml:space="preserve">2. Amazon SimpleDB (recommended by Simon T) - </w:t>
      </w:r>
      <w:hyperlink r:id="rId174" w:history="1">
        <w:r w:rsidRPr="0077669C">
          <w:rPr>
            <w:rStyle w:val="Hyperlink"/>
          </w:rPr>
          <w:t>http://aws.amazon.com/simpledb/</w:t>
        </w:r>
      </w:hyperlink>
    </w:p>
    <w:p w14:paraId="397DF676" w14:textId="77777777" w:rsidR="00B37D09" w:rsidRDefault="00C476E5" w:rsidP="000E5536">
      <w:pPr>
        <w:pStyle w:val="BodyText"/>
      </w:pPr>
      <w:r>
        <w:t>3. GBIF hosting</w:t>
      </w:r>
    </w:p>
    <w:p w14:paraId="3064ECDA" w14:textId="77777777" w:rsidR="00B37D09" w:rsidRDefault="00C476E5" w:rsidP="000E5536">
      <w:pPr>
        <w:pStyle w:val="BodyText"/>
      </w:pPr>
      <w:r>
        <w:t>4. NoSQL databases</w:t>
      </w:r>
    </w:p>
    <w:p w14:paraId="2ADF34D3" w14:textId="77777777" w:rsidR="00B37D09" w:rsidRDefault="00C476E5" w:rsidP="000E5536">
      <w:pPr>
        <w:pStyle w:val="BodyText2"/>
      </w:pPr>
      <w:r>
        <w:t>5. Sharding (</w:t>
      </w:r>
      <w:hyperlink r:id="rId175" w:history="1">
        <w:r w:rsidRPr="0077669C">
          <w:rPr>
            <w:rStyle w:val="Hyperlink"/>
          </w:rPr>
          <w:t>http://highscalability.com/unorthodox-approach-database-design-coming-shard)</w:t>
        </w:r>
      </w:hyperlink>
    </w:p>
    <w:p w14:paraId="4FFA3D05" w14:textId="77777777" w:rsidR="00B37D09" w:rsidRDefault="00C476E5" w:rsidP="000E5536">
      <w:pPr>
        <w:pStyle w:val="BodyText"/>
      </w:pPr>
      <w:r>
        <w:t xml:space="preserve">This is a great website on scalability: </w:t>
      </w:r>
      <w:r>
        <w:tab/>
      </w:r>
      <w:hyperlink r:id="rId176" w:history="1">
        <w:r w:rsidRPr="0077669C">
          <w:rPr>
            <w:rStyle w:val="Hyperlink"/>
          </w:rPr>
          <w:t>http://highscalability.com/</w:t>
        </w:r>
      </w:hyperlink>
    </w:p>
    <w:p w14:paraId="4E03D5C3" w14:textId="77777777" w:rsidR="00B37D09" w:rsidRDefault="00C476E5" w:rsidP="000E5536">
      <w:pPr>
        <w:pStyle w:val="BodyText2"/>
      </w:pPr>
      <w:r>
        <w:t xml:space="preserve">And this too on scalability:           </w:t>
      </w:r>
      <w:r>
        <w:tab/>
      </w:r>
      <w:r>
        <w:tab/>
      </w:r>
      <w:hyperlink r:id="rId177" w:history="1">
        <w:r w:rsidRPr="0077669C">
          <w:rPr>
            <w:rStyle w:val="Hyperlink"/>
          </w:rPr>
          <w:t>http://nosql.mypopescu.com/</w:t>
        </w:r>
      </w:hyperlink>
    </w:p>
    <w:p w14:paraId="042C77BB" w14:textId="77777777" w:rsidR="00B37D09" w:rsidRDefault="00C476E5" w:rsidP="000E5536">
      <w:pPr>
        <w:pStyle w:val="BodyText"/>
      </w:pPr>
      <w:r>
        <w:t>Points:</w:t>
      </w:r>
    </w:p>
    <w:p w14:paraId="38F9E4E6" w14:textId="77777777" w:rsidR="00B37D09" w:rsidRDefault="00C476E5" w:rsidP="000E5536">
      <w:pPr>
        <w:pStyle w:val="BodyText"/>
      </w:pPr>
      <w:r>
        <w:t>Cloud providers have way more resources and experience with scalability than we do</w:t>
      </w:r>
    </w:p>
    <w:p w14:paraId="65CF2C96" w14:textId="77777777" w:rsidR="00B37D09" w:rsidRDefault="00C476E5" w:rsidP="000E5536">
      <w:pPr>
        <w:pStyle w:val="BodyText"/>
      </w:pPr>
      <w:r>
        <w:t>Capital costs to build an internal cloud are big</w:t>
      </w:r>
    </w:p>
    <w:p w14:paraId="57EE58F2" w14:textId="77777777" w:rsidR="00B37D09" w:rsidRDefault="00C476E5" w:rsidP="000E5536">
      <w:pPr>
        <w:pStyle w:val="BodyText2"/>
      </w:pPr>
      <w:r>
        <w:t>We need to try these things!!! NOW!</w:t>
      </w:r>
    </w:p>
    <w:p w14:paraId="6DD72FAD" w14:textId="77777777" w:rsidR="003C733A" w:rsidRDefault="003C733A" w:rsidP="000E5536">
      <w:pPr>
        <w:pStyle w:val="Heading2"/>
      </w:pPr>
      <w:bookmarkStart w:id="55" w:name="_Toc315774574"/>
      <w:bookmarkStart w:id="56" w:name="_Toc315774570"/>
      <w:r>
        <w:t>PostGIS</w:t>
      </w:r>
      <w:bookmarkEnd w:id="55"/>
    </w:p>
    <w:p w14:paraId="734CF209" w14:textId="77777777" w:rsidR="003C733A" w:rsidRDefault="003C733A" w:rsidP="000E5536">
      <w:pPr>
        <w:pStyle w:val="BodyText"/>
      </w:pPr>
      <w:r>
        <w:t>To get the version of Postgresql: select version();</w:t>
      </w:r>
    </w:p>
    <w:p w14:paraId="69EE3C94" w14:textId="77777777" w:rsidR="003C733A" w:rsidRDefault="003C733A" w:rsidP="000E5536">
      <w:pPr>
        <w:pStyle w:val="BodyText2"/>
      </w:pPr>
      <w:r>
        <w:t>On durga it is 8.4.5</w:t>
      </w:r>
    </w:p>
    <w:p w14:paraId="7396D699" w14:textId="77777777" w:rsidR="003C733A" w:rsidRDefault="003C733A" w:rsidP="000E5536">
      <w:pPr>
        <w:pStyle w:val="BodyText"/>
      </w:pPr>
      <w:r>
        <w:t>Available space</w:t>
      </w:r>
    </w:p>
    <w:p w14:paraId="7CB3ADCE" w14:textId="77777777" w:rsidR="003C733A" w:rsidRDefault="003C733A" w:rsidP="000E5536">
      <w:pPr>
        <w:pStyle w:val="BodyText"/>
      </w:pPr>
      <w:r>
        <w:t>To see how much available space there is:</w:t>
      </w:r>
    </w:p>
    <w:p w14:paraId="141FAC5A" w14:textId="77777777" w:rsidR="003C733A" w:rsidRDefault="003C733A" w:rsidP="000E5536">
      <w:pPr>
        <w:pStyle w:val="BodyText"/>
      </w:pPr>
      <w:r>
        <w:t>1. Get the database OID with the following:</w:t>
      </w:r>
    </w:p>
    <w:p w14:paraId="1E23BD8F" w14:textId="77777777" w:rsidR="003C733A" w:rsidRDefault="003C733A" w:rsidP="000E5536">
      <w:pPr>
        <w:pStyle w:val="BodyText"/>
      </w:pPr>
      <w:r>
        <w:t xml:space="preserve">SELECT OID, Datname FROM pg_database; </w:t>
      </w:r>
    </w:p>
    <w:p w14:paraId="5C2BC7A7" w14:textId="77777777" w:rsidR="003C733A" w:rsidRDefault="003C733A" w:rsidP="000E5536">
      <w:pPr>
        <w:pStyle w:val="BodyText"/>
      </w:pPr>
      <w:r>
        <w:t>2780819 for dbdopa</w:t>
      </w:r>
    </w:p>
    <w:p w14:paraId="16972E0F" w14:textId="77777777" w:rsidR="003C733A" w:rsidRDefault="003C733A" w:rsidP="000E5536">
      <w:pPr>
        <w:pStyle w:val="BodyText"/>
      </w:pPr>
      <w:r>
        <w:t xml:space="preserve">2. Use the admin functions: </w:t>
      </w:r>
      <w:hyperlink r:id="rId178" w:history="1">
        <w:r w:rsidRPr="0077669C">
          <w:rPr>
            <w:rStyle w:val="Hyperlink"/>
          </w:rPr>
          <w:t>http://www.postgresql.org/docs/8.4/interactive/functions-admin.html</w:t>
        </w:r>
      </w:hyperlink>
    </w:p>
    <w:p w14:paraId="40CEA780" w14:textId="77777777" w:rsidR="003C733A" w:rsidRDefault="003C733A" w:rsidP="000E5536">
      <w:pPr>
        <w:pStyle w:val="BodyText"/>
      </w:pPr>
      <w:r>
        <w:t>so, SELECT pg_database_size(2780819) gives</w:t>
      </w:r>
    </w:p>
    <w:p w14:paraId="52FCC03A" w14:textId="77777777" w:rsidR="003C733A" w:rsidRDefault="003C733A" w:rsidP="000E5536">
      <w:pPr>
        <w:pStyle w:val="BodyText"/>
      </w:pPr>
      <w:r>
        <w:t>108</w:t>
      </w:r>
      <w:r w:rsidR="00196A97">
        <w:t>,</w:t>
      </w:r>
      <w:r>
        <w:t>206</w:t>
      </w:r>
      <w:r w:rsidR="00196A97">
        <w:t>,</w:t>
      </w:r>
      <w:r>
        <w:t>602</w:t>
      </w:r>
      <w:r w:rsidR="00196A97">
        <w:t>,</w:t>
      </w:r>
      <w:r>
        <w:t>000</w:t>
      </w:r>
    </w:p>
    <w:p w14:paraId="45674C09" w14:textId="77777777" w:rsidR="003C733A" w:rsidRDefault="003C733A" w:rsidP="000E5536">
      <w:pPr>
        <w:pStyle w:val="BodyText"/>
      </w:pPr>
      <w:r>
        <w:t>or SELECT pg_size_pretty(pg_database_size(2780819))</w:t>
      </w:r>
    </w:p>
    <w:p w14:paraId="26DCBC61" w14:textId="77777777" w:rsidR="003C733A" w:rsidRDefault="003C733A" w:rsidP="000E5536">
      <w:pPr>
        <w:pStyle w:val="BodyText"/>
      </w:pPr>
      <w:r>
        <w:t xml:space="preserve">gives </w:t>
      </w:r>
    </w:p>
    <w:p w14:paraId="7D33972C" w14:textId="77777777" w:rsidR="003C733A" w:rsidRDefault="003C733A" w:rsidP="000E5536">
      <w:pPr>
        <w:pStyle w:val="BodyText2"/>
      </w:pPr>
      <w:r>
        <w:t>101Gb</w:t>
      </w:r>
      <w:r>
        <w:tab/>
      </w:r>
    </w:p>
    <w:p w14:paraId="3F3B6D31" w14:textId="77777777" w:rsidR="003C733A" w:rsidRDefault="003C733A" w:rsidP="000E5536">
      <w:pPr>
        <w:pStyle w:val="BodyText"/>
      </w:pPr>
      <w:r>
        <w:t>The damon database details:</w:t>
      </w:r>
    </w:p>
    <w:p w14:paraId="65D8D487" w14:textId="77777777" w:rsidR="003C733A" w:rsidRDefault="003C733A" w:rsidP="000E5536">
      <w:pPr>
        <w:pStyle w:val="BodyText"/>
      </w:pPr>
      <w:r>
        <w:t>HOST:</w:t>
      </w:r>
      <w:r>
        <w:tab/>
      </w:r>
      <w:r>
        <w:tab/>
        <w:t>damon.jrc.it</w:t>
      </w:r>
    </w:p>
    <w:p w14:paraId="4A5E362E" w14:textId="77777777" w:rsidR="003C733A" w:rsidRDefault="003C733A" w:rsidP="000E5536">
      <w:pPr>
        <w:pStyle w:val="BodyText"/>
      </w:pPr>
      <w:r>
        <w:lastRenderedPageBreak/>
        <w:t xml:space="preserve">DBNAME: </w:t>
      </w:r>
      <w:r>
        <w:tab/>
        <w:t>dbespecies</w:t>
      </w:r>
    </w:p>
    <w:p w14:paraId="1B515536" w14:textId="77777777" w:rsidR="003C733A" w:rsidRDefault="003C733A" w:rsidP="000E5536">
      <w:pPr>
        <w:pStyle w:val="BodyText"/>
      </w:pPr>
      <w:r>
        <w:t xml:space="preserve">USERNAME: </w:t>
      </w:r>
      <w:r>
        <w:tab/>
        <w:t>usrespecies</w:t>
      </w:r>
    </w:p>
    <w:p w14:paraId="1A3EAB92" w14:textId="77777777" w:rsidR="003C733A" w:rsidRDefault="003C733A" w:rsidP="000E5536">
      <w:pPr>
        <w:pStyle w:val="BodyText2"/>
      </w:pPr>
      <w:r>
        <w:t xml:space="preserve">PASSWORD: </w:t>
      </w:r>
      <w:r>
        <w:tab/>
        <w:t>gem2011</w:t>
      </w:r>
    </w:p>
    <w:p w14:paraId="7148C74B" w14:textId="77777777" w:rsidR="003C733A" w:rsidRDefault="003C733A" w:rsidP="0034374E">
      <w:pPr>
        <w:pStyle w:val="Heading3"/>
      </w:pPr>
      <w:bookmarkStart w:id="57" w:name="_Toc315774580"/>
      <w:r>
        <w:t>Querying</w:t>
      </w:r>
      <w:bookmarkEnd w:id="57"/>
    </w:p>
    <w:p w14:paraId="10127E7C" w14:textId="77777777" w:rsidR="003C733A" w:rsidRDefault="003C733A" w:rsidP="007D2F52">
      <w:pPr>
        <w:pStyle w:val="Heading4"/>
      </w:pPr>
      <w:bookmarkStart w:id="58" w:name="_Toc315774581"/>
      <w:r>
        <w:t>Species</w:t>
      </w:r>
      <w:bookmarkEnd w:id="58"/>
    </w:p>
    <w:p w14:paraId="308B26CD" w14:textId="77777777" w:rsidR="008F7BF1" w:rsidRDefault="008F7BF1" w:rsidP="000E5536">
      <w:pPr>
        <w:pStyle w:val="Heading5"/>
      </w:pPr>
      <w:r>
        <w:t>Full Red List</w:t>
      </w:r>
    </w:p>
    <w:p w14:paraId="655C5273" w14:textId="77777777" w:rsidR="00583E6D" w:rsidRDefault="00583E6D" w:rsidP="000E5536">
      <w:pPr>
        <w:pStyle w:val="Code"/>
      </w:pPr>
      <w:r>
        <w:t>select * from public."Species" where ID_NO='17975'</w:t>
      </w:r>
    </w:p>
    <w:p w14:paraId="21D3E6A9" w14:textId="77777777" w:rsidR="00583E6D" w:rsidRDefault="00583E6D" w:rsidP="000E5536">
      <w:pPr>
        <w:pStyle w:val="BodyText"/>
      </w:pPr>
      <w:r>
        <w:t>Spatial query is having problems with incompatible SRIDs. In ArcGIS WGS_1984_Web_Mercator_Auxiliary_Sphere is the source of the data and the SRID is 102100 for the FileGDB - this is EPSG:3857 Spherical Mercator</w:t>
      </w:r>
      <w:r w:rsidR="001F3D6F">
        <w:t>.</w:t>
      </w:r>
    </w:p>
    <w:p w14:paraId="5944B5EA" w14:textId="77777777" w:rsidR="00583E6D" w:rsidRDefault="00583E6D" w:rsidP="000E5536">
      <w:pPr>
        <w:pStyle w:val="BodyText"/>
      </w:pPr>
      <w:r>
        <w:t xml:space="preserve">After running the transformation in FME in PostGIS it is 900914 - which is a WGS84 </w:t>
      </w:r>
    </w:p>
    <w:p w14:paraId="3C03A7A7" w14:textId="77777777" w:rsidR="00583E6D" w:rsidRDefault="00583E6D" w:rsidP="000E5536">
      <w:pPr>
        <w:pStyle w:val="BodyText2"/>
      </w:pPr>
      <w:r>
        <w:t>Changed the FME transformation to read and write the data to EPSG:3857</w:t>
      </w:r>
    </w:p>
    <w:p w14:paraId="73437CBE" w14:textId="77777777" w:rsidR="00583E6D" w:rsidRDefault="00583E6D" w:rsidP="000E5536">
      <w:pPr>
        <w:pStyle w:val="Code"/>
      </w:pPr>
      <w:r>
        <w:t>SELECT st_Intersects(ST_GeomFromText('POINT(0 0)', 900914), "Species".geom) from "Species";</w:t>
      </w:r>
    </w:p>
    <w:p w14:paraId="7F15855F" w14:textId="77777777" w:rsidR="00583E6D" w:rsidRDefault="00583E6D" w:rsidP="000E5536">
      <w:pPr>
        <w:pStyle w:val="BodyText"/>
      </w:pPr>
      <w:r>
        <w:t>CHANGED TO :</w:t>
      </w:r>
    </w:p>
    <w:p w14:paraId="77AA938E" w14:textId="77777777" w:rsidR="00583E6D" w:rsidRDefault="00583E6D" w:rsidP="000E5536">
      <w:pPr>
        <w:pStyle w:val="Code"/>
      </w:pPr>
      <w:r>
        <w:t>SELECT st_Intersects(ST_GeomFromText('POINT(0 0)', 3857), species.geom) from species;</w:t>
      </w:r>
    </w:p>
    <w:p w14:paraId="65EBAD23" w14:textId="77777777" w:rsidR="00583E6D" w:rsidRDefault="00583E6D" w:rsidP="000E5536">
      <w:pPr>
        <w:pStyle w:val="Code"/>
      </w:pPr>
      <w:r>
        <w:t>SELECT * from "Species" where st_Intersects(ST_GeomFromText('POINT(0 0)', 900914), "Species".geom)='t' ;</w:t>
      </w:r>
      <w:r>
        <w:tab/>
        <w:t>worked in 350sec = 5min 50sec</w:t>
      </w:r>
      <w:r>
        <w:tab/>
        <w:t>- 36 species returned</w:t>
      </w:r>
    </w:p>
    <w:p w14:paraId="1D5E0FFA" w14:textId="77777777" w:rsidR="00583E6D" w:rsidRDefault="00583E6D" w:rsidP="000E5536">
      <w:pPr>
        <w:pStyle w:val="BodyText"/>
      </w:pPr>
      <w:r>
        <w:t>CHANGED TO :</w:t>
      </w:r>
    </w:p>
    <w:p w14:paraId="3C97B1C1" w14:textId="77777777" w:rsidR="00583E6D" w:rsidRDefault="00583E6D" w:rsidP="000E5536">
      <w:pPr>
        <w:pStyle w:val="Code"/>
      </w:pPr>
      <w:r>
        <w:t>SELECT * from species where st_Intersects(ST_GeomFromText('POINT(0 0)', 3857), species.geom)='t' ; worked in 377sec = 6min 17sec</w:t>
      </w:r>
      <w:r>
        <w:tab/>
        <w:t>- 37 species returned</w:t>
      </w:r>
    </w:p>
    <w:p w14:paraId="228AFAFA" w14:textId="77777777" w:rsidR="00583E6D" w:rsidRDefault="00583E6D" w:rsidP="000E5536">
      <w:pPr>
        <w:pStyle w:val="Code"/>
      </w:pPr>
      <w:r>
        <w:t>SELECT st_Intersects(ST_GeomFromText('POINT(0 0)', 3857), "Species".geom) from "Species"; 292s</w:t>
      </w:r>
    </w:p>
    <w:p w14:paraId="48CB15B2" w14:textId="77777777" w:rsidR="00583E6D" w:rsidRDefault="00583E6D" w:rsidP="000E5536">
      <w:pPr>
        <w:pStyle w:val="Code"/>
      </w:pPr>
      <w:r>
        <w:t>SELECT * from species where st_Intersects(ST_GeomFromText('POINT(0 0)', 3857), species.geom)='t' ; 279s</w:t>
      </w:r>
    </w:p>
    <w:p w14:paraId="320C3571" w14:textId="77777777" w:rsidR="00583E6D" w:rsidRDefault="00583E6D" w:rsidP="000E5536">
      <w:pPr>
        <w:pStyle w:val="Code"/>
      </w:pPr>
      <w:r>
        <w:t>SELECT id_no from species where st_Intersects(ST_GeomFromText('POINT(0 0)', 3857), species.geom)='t' ; 238s</w:t>
      </w:r>
    </w:p>
    <w:p w14:paraId="196AF97C" w14:textId="77777777" w:rsidR="00583E6D" w:rsidRDefault="00583E6D" w:rsidP="000E5536">
      <w:pPr>
        <w:pStyle w:val="Code"/>
      </w:pPr>
      <w:r>
        <w:t>SELECT id_no,objectid,ST_AsText(geom) from species where id_no = '17975'; outputs the coordinates ("POLYGON((12326346.9174 -108292.783500001 ...) but some are null????</w:t>
      </w:r>
    </w:p>
    <w:p w14:paraId="37F1BDD3" w14:textId="77777777" w:rsidR="00583E6D" w:rsidRDefault="00583E6D" w:rsidP="000E5536">
      <w:pPr>
        <w:pStyle w:val="BodyText"/>
      </w:pPr>
      <w:r>
        <w:t xml:space="preserve">PostGIS doesnt show anything for large geometries - </w:t>
      </w:r>
      <w:hyperlink r:id="rId179" w:anchor="id2621961" w:history="1">
        <w:r w:rsidRPr="0077669C">
          <w:rPr>
            <w:rStyle w:val="Hyperlink"/>
          </w:rPr>
          <w:t>http://www.postgis.org/docs/PostGIS_FAQ.html#id2621961</w:t>
        </w:r>
      </w:hyperlink>
    </w:p>
    <w:p w14:paraId="500C0ED5" w14:textId="77777777" w:rsidR="00583E6D" w:rsidRDefault="00583E6D" w:rsidP="000E5536">
      <w:pPr>
        <w:pStyle w:val="Code"/>
      </w:pPr>
      <w:r>
        <w:t>select * from (select geom from species where id_no = '17975') as geom1, (select geom from species where id_no = '136541') as geom2</w:t>
      </w:r>
    </w:p>
    <w:p w14:paraId="79A1F0A5" w14:textId="77777777" w:rsidR="00583E6D" w:rsidRDefault="00583E6D" w:rsidP="000E5536">
      <w:pPr>
        <w:pStyle w:val="Code"/>
      </w:pPr>
      <w:r>
        <w:t>SELECT species1.id_no,species2.id_no,ST_AsText(ST_Intersection(species1.geom,species2.geom)) FROM species as species1, species as species2 WHERE species1.id_no = '17975' AND species2.id_no = '136541';</w:t>
      </w:r>
    </w:p>
    <w:p w14:paraId="5499E007" w14:textId="77777777" w:rsidR="00583E6D" w:rsidRDefault="00583E6D" w:rsidP="000E5536">
      <w:pPr>
        <w:pStyle w:val="Code"/>
      </w:pPr>
      <w:r>
        <w:t>SELECT species1.id_no,species2.id_no,ST_AsText(ST_Intersection(species1.geom,species2.geom)) FROM species as species1, species as species2 WHERE species1.id_no = '17975' AND species2.id_no = '136541' AND ST_AsText(ST_Intersection(species1.geom,species2.geom))!='GEOMETRYCOLLECTION EMPTY';</w:t>
      </w:r>
    </w:p>
    <w:p w14:paraId="2E345093" w14:textId="77777777" w:rsidR="00583E6D" w:rsidRDefault="00583E6D" w:rsidP="000E5536">
      <w:pPr>
        <w:pStyle w:val="Code"/>
      </w:pPr>
      <w:r>
        <w:t>SELECT ST_Intersection(species1.geom,species2.geom) FROM species as species1, species as species2 WHERE species1.id_no = '17975' AND species2.id_no = '136541' AND ST_Intersects(species1.geom,species2.geom);</w:t>
      </w:r>
    </w:p>
    <w:p w14:paraId="2803DDB0" w14:textId="77777777" w:rsidR="00583E6D" w:rsidRDefault="00583E6D" w:rsidP="000E5536">
      <w:pPr>
        <w:pStyle w:val="BodyText"/>
      </w:pPr>
      <w:r>
        <w:t>The following PostGIS SQL creates the intersection of species 17975 and 136541 into a new table in 311ms!</w:t>
      </w:r>
    </w:p>
    <w:p w14:paraId="375C6AF3" w14:textId="77777777" w:rsidR="00583E6D" w:rsidRDefault="00583E6D" w:rsidP="000E5536">
      <w:pPr>
        <w:pStyle w:val="Code"/>
      </w:pPr>
      <w:r>
        <w:t>CREATE TABLE test(geom geometry);</w:t>
      </w:r>
    </w:p>
    <w:p w14:paraId="6F7FC716" w14:textId="77777777" w:rsidR="00583E6D" w:rsidRDefault="00583E6D" w:rsidP="000E5536">
      <w:pPr>
        <w:pStyle w:val="Code"/>
      </w:pPr>
      <w:r>
        <w:t>INSERT INTO test(geom) SELECT ST_Intersection(species1.geom,species2.geom) FROM species as species1, species as species2 WHERE species1.id_no = '17975' AND species2.id_no = '136541' AND ST_Intersects(species1.geom,species2.geom);</w:t>
      </w:r>
    </w:p>
    <w:p w14:paraId="14059CE4" w14:textId="77777777" w:rsidR="00583E6D" w:rsidRDefault="00583E6D" w:rsidP="000E5536">
      <w:pPr>
        <w:pStyle w:val="BodyText"/>
      </w:pPr>
      <w:r>
        <w:t>The following is an empty result set:</w:t>
      </w:r>
    </w:p>
    <w:p w14:paraId="3660A115" w14:textId="77777777" w:rsidR="00583E6D" w:rsidRDefault="00583E6D" w:rsidP="000E5536">
      <w:pPr>
        <w:pStyle w:val="Code"/>
      </w:pPr>
      <w:r>
        <w:t>SELECT ST_Intersection(species.geom,wdpa.geom) FROM species, wdpa WHERE species.id_no = '17975' AND ST_Intersects(species.geom,wdpa.geom);</w:t>
      </w:r>
    </w:p>
    <w:p w14:paraId="34107CB2" w14:textId="77777777" w:rsidR="00583E6D" w:rsidRDefault="00583E6D" w:rsidP="000E5536">
      <w:pPr>
        <w:pStyle w:val="BodyText"/>
      </w:pPr>
      <w:r>
        <w:t>The following is 192 rows but all with null geometry:</w:t>
      </w:r>
    </w:p>
    <w:p w14:paraId="778C78E0" w14:textId="77777777" w:rsidR="00583E6D" w:rsidRDefault="00583E6D" w:rsidP="000E5536">
      <w:pPr>
        <w:pStyle w:val="Code"/>
      </w:pPr>
      <w:r>
        <w:t>SELECT ST_Intersection(species.geom,wdpa.geom) FROM species, wdpa WHERE species.id_no = '17975' AND wdpa.wdpaid=8673</w:t>
      </w:r>
    </w:p>
    <w:p w14:paraId="63061CC3" w14:textId="77777777" w:rsidR="00583E6D" w:rsidRDefault="00583E6D" w:rsidP="000E5536">
      <w:pPr>
        <w:pStyle w:val="Code"/>
      </w:pPr>
      <w:r>
        <w:t>SELECT objectid,ST_AsText(geom),ST_IsValid(geom) FROM species WHERE objectid=58493 - fine</w:t>
      </w:r>
    </w:p>
    <w:p w14:paraId="7C8A5A8C" w14:textId="77777777" w:rsidR="00583E6D" w:rsidRDefault="00583E6D" w:rsidP="000E5536">
      <w:pPr>
        <w:pStyle w:val="Code"/>
      </w:pPr>
      <w:r>
        <w:t>SELECT objectid,ST_AsText(geom),ST_IsValid(geom) FROM wdpa WHERE objectid=256461 - fine</w:t>
      </w:r>
    </w:p>
    <w:p w14:paraId="62C0BAC6" w14:textId="77777777" w:rsidR="00583E6D" w:rsidRDefault="00583E6D" w:rsidP="000E5536">
      <w:pPr>
        <w:pStyle w:val="Code"/>
      </w:pPr>
      <w:r>
        <w:t>SELECT objectid,ST_AsText(geom),ST_IsValid(geom),ST_NPoints(geom) FROM species WHERE id_no='17975' order by 4 - suggest that polygons with &gt;155 points are not shown as TEXT!!</w:t>
      </w:r>
    </w:p>
    <w:p w14:paraId="16CA18F8" w14:textId="77777777" w:rsidR="00583E6D" w:rsidRDefault="00583E6D" w:rsidP="000E5536">
      <w:pPr>
        <w:pStyle w:val="Code"/>
      </w:pPr>
      <w:r>
        <w:t>SELECT ST_AsText(ST_Envelope(geom)) FROM species WHERE species.id_no = '17975' - bounding box for orang utan</w:t>
      </w:r>
    </w:p>
    <w:p w14:paraId="622CB02B" w14:textId="77777777" w:rsidR="003C733A" w:rsidRDefault="003C733A" w:rsidP="000E5536">
      <w:pPr>
        <w:pStyle w:val="Code"/>
      </w:pPr>
      <w:r>
        <w:t>SELECT ST_AsText(ST_Envelope(geom)) FROM species WHERE objectid = 59259 - bounding box for a feature of orang utan</w:t>
      </w:r>
    </w:p>
    <w:p w14:paraId="676F45CC" w14:textId="77777777" w:rsidR="003C733A" w:rsidRDefault="003C733A" w:rsidP="000E5536">
      <w:pPr>
        <w:pStyle w:val="Code"/>
      </w:pPr>
      <w:r>
        <w:t>POLYGON((12451241.3589 86440.8225999996,12451241.3589 206473.5693,12675203.5505 206473.5693,12675203.5505 86440.8225999996,12451241.3589 86440.8225999996))</w:t>
      </w:r>
    </w:p>
    <w:p w14:paraId="32D59DB1" w14:textId="77777777" w:rsidR="008F7BF1" w:rsidRDefault="008F7BF1" w:rsidP="000E5536">
      <w:pPr>
        <w:pStyle w:val="Heading5"/>
      </w:pPr>
      <w:r>
        <w:t>Mammals only</w:t>
      </w:r>
    </w:p>
    <w:p w14:paraId="480F6F6F" w14:textId="77777777" w:rsidR="008F7BF1" w:rsidRPr="008F7BF1" w:rsidRDefault="008F7BF1" w:rsidP="000E5536">
      <w:pPr>
        <w:pStyle w:val="BodyText2"/>
      </w:pPr>
      <w:r>
        <w:t xml:space="preserve">Reading about spatial indexes here </w:t>
      </w:r>
      <w:hyperlink r:id="rId180" w:history="1">
        <w:r>
          <w:rPr>
            <w:rStyle w:val="Hyperlink"/>
          </w:rPr>
          <w:t>http://workshops.opengeo.org/postgis-intro/indexing.html</w:t>
        </w:r>
      </w:hyperlink>
      <w:r>
        <w:t xml:space="preserve"> to see if I can get the same sort of performance that they can get in PostGIS on the Map of Life website.</w:t>
      </w:r>
    </w:p>
    <w:p w14:paraId="1332D0E4" w14:textId="77777777" w:rsidR="00F26060" w:rsidRDefault="00F26060" w:rsidP="000E5536">
      <w:pPr>
        <w:pStyle w:val="Heading5"/>
      </w:pPr>
      <w:bookmarkStart w:id="59" w:name="_Toc315774582"/>
      <w:r>
        <w:t>Common names</w:t>
      </w:r>
    </w:p>
    <w:p w14:paraId="1F846CF5" w14:textId="77777777" w:rsidR="00F26060" w:rsidRDefault="00F26060" w:rsidP="000E5536">
      <w:pPr>
        <w:pStyle w:val="BodyText2"/>
      </w:pPr>
      <w:r>
        <w:t>I have to update all of the services that return species information to include common names. This is the process:</w:t>
      </w:r>
    </w:p>
    <w:p w14:paraId="3654BA56" w14:textId="77777777" w:rsidR="00EB0270" w:rsidRDefault="00EB0270" w:rsidP="000E5536">
      <w:pPr>
        <w:pStyle w:val="ListBullet2"/>
      </w:pPr>
      <w:r>
        <w:t>Uncomment the DROP FUNCTION … statement at the top of the function as we will be adding parameters to the function and we want to remove the old functions definition</w:t>
      </w:r>
    </w:p>
    <w:p w14:paraId="6B7D4C15" w14:textId="77777777" w:rsidR="00F26060" w:rsidRDefault="00F26060" w:rsidP="000E5536">
      <w:pPr>
        <w:pStyle w:val="ListBullet2"/>
      </w:pPr>
      <w:r>
        <w:t>Add new optional parameters to the end of the functions input parameters:</w:t>
      </w:r>
    </w:p>
    <w:p w14:paraId="40DCAF79" w14:textId="77777777" w:rsidR="00F26060" w:rsidRDefault="00F26060" w:rsidP="000E5536">
      <w:pPr>
        <w:pStyle w:val="Code"/>
      </w:pPr>
      <w:r w:rsidRPr="00F26060">
        <w:t>,IN language1 text DEFAULT 'english', IN language2 text DEFAULT 'none'</w:t>
      </w:r>
    </w:p>
    <w:p w14:paraId="6D4499E2" w14:textId="77777777" w:rsidR="00E25404" w:rsidRDefault="00E25404" w:rsidP="000E5536">
      <w:pPr>
        <w:pStyle w:val="ListBullet2"/>
      </w:pPr>
      <w:r>
        <w:lastRenderedPageBreak/>
        <w:t xml:space="preserve">Add the following to the end of the </w:t>
      </w:r>
      <w:r w:rsidR="001977C9">
        <w:t xml:space="preserve">parameters in the </w:t>
      </w:r>
      <w:r>
        <w:t>ALTER FUNCTION … and COMMENT ON FUNCTION … statements</w:t>
      </w:r>
    </w:p>
    <w:p w14:paraId="7BD066A3" w14:textId="77777777" w:rsidR="00E25404" w:rsidRDefault="00E25404" w:rsidP="000E5536">
      <w:pPr>
        <w:pStyle w:val="Code"/>
      </w:pPr>
      <w:r w:rsidRPr="00E25404">
        <w:t>,text,text</w:t>
      </w:r>
    </w:p>
    <w:p w14:paraId="04FE7F05" w14:textId="77777777" w:rsidR="001977C9" w:rsidRDefault="001977C9" w:rsidP="000E5536">
      <w:pPr>
        <w:pStyle w:val="ListBullet2"/>
      </w:pPr>
      <w:r>
        <w:t>Add the following text to the documentation of the function</w:t>
      </w:r>
      <w:r w:rsidR="005B00B0">
        <w:t xml:space="preserve"> input parameters</w:t>
      </w:r>
      <w:r>
        <w:t>:</w:t>
      </w:r>
    </w:p>
    <w:p w14:paraId="325B8369" w14:textId="77777777" w:rsidR="001977C9" w:rsidRDefault="001977C9" w:rsidP="000E5536">
      <w:pPr>
        <w:pStyle w:val="Code"/>
      </w:pPr>
      <w:r w:rsidRPr="001977C9">
        <w:t>The preferred language to use for species common names, e.g. english, french etc. $The language to use for species common names if the common name is not available in the preferred language. If ''none'' is specified (the default)then no common name will be returned if it isn’t in the preferred language.$</w:t>
      </w:r>
    </w:p>
    <w:p w14:paraId="7BCD2D81" w14:textId="77777777" w:rsidR="005B00B0" w:rsidRDefault="005B00B0" w:rsidP="000E5536">
      <w:pPr>
        <w:pStyle w:val="ListBullet2"/>
      </w:pPr>
      <w:r>
        <w:t>Add the following text to the documentation of the function input parameters:</w:t>
      </w:r>
    </w:p>
    <w:p w14:paraId="0957B051" w14:textId="77777777" w:rsidR="005B00B0" w:rsidRDefault="005B00B0" w:rsidP="000E5536">
      <w:pPr>
        <w:pStyle w:val="Code"/>
      </w:pPr>
      <w:r>
        <w:t>The species common name given in the language specified by language1 and/or language2 if specified. The species common names have been derived from the Global Biodiversity Information Facility (GBIF) Species API. This API provides species common names from a wide range of species checklists.$ The language of the species common name$</w:t>
      </w:r>
    </w:p>
    <w:p w14:paraId="0413D00C" w14:textId="77777777" w:rsidR="00E11302" w:rsidRDefault="00E11302" w:rsidP="000E5536">
      <w:pPr>
        <w:pStyle w:val="ListBullet2"/>
      </w:pPr>
      <w:r>
        <w:t>Add the following new parameters to the end of the functions output parameters:</w:t>
      </w:r>
    </w:p>
    <w:p w14:paraId="07210DD1" w14:textId="77777777" w:rsidR="00E11302" w:rsidRDefault="00E11302" w:rsidP="000E5536">
      <w:pPr>
        <w:pStyle w:val="Code"/>
      </w:pPr>
      <w:r>
        <w:t>,commonname character varying(254) , "language" text</w:t>
      </w:r>
    </w:p>
    <w:p w14:paraId="1A1BB9E9" w14:textId="77777777" w:rsidR="00E11302" w:rsidRDefault="00E11302" w:rsidP="000E5536">
      <w:pPr>
        <w:pStyle w:val="ListBullet2"/>
      </w:pPr>
      <w:r>
        <w:t xml:space="preserve">Change the function language to </w:t>
      </w:r>
      <w:r w:rsidRPr="00E11302">
        <w:t>plpgsql</w:t>
      </w:r>
      <w:r>
        <w:t>:</w:t>
      </w:r>
    </w:p>
    <w:p w14:paraId="34B7CEDA" w14:textId="77777777" w:rsidR="00E11302" w:rsidRDefault="00E11302" w:rsidP="000E5536">
      <w:pPr>
        <w:pStyle w:val="Code"/>
      </w:pPr>
      <w:r w:rsidRPr="00E11302">
        <w:t>LANGUAGE plpgsql STABLE</w:t>
      </w:r>
    </w:p>
    <w:p w14:paraId="0A87454F" w14:textId="77777777" w:rsidR="00177446" w:rsidRDefault="00177446" w:rsidP="000E5536">
      <w:pPr>
        <w:pStyle w:val="ListBullet2"/>
      </w:pPr>
      <w:r>
        <w:t>Add the following before the SELECT statement:</w:t>
      </w:r>
    </w:p>
    <w:p w14:paraId="027A9F73" w14:textId="77777777" w:rsidR="00177446" w:rsidRDefault="00177446" w:rsidP="000E5536">
      <w:pPr>
        <w:pStyle w:val="Code"/>
      </w:pPr>
      <w:r>
        <w:t>$BODY$</w:t>
      </w:r>
    </w:p>
    <w:p w14:paraId="3543B7A6" w14:textId="77777777" w:rsidR="00177446" w:rsidRDefault="00177446" w:rsidP="000E5536">
      <w:pPr>
        <w:pStyle w:val="Code"/>
      </w:pPr>
      <w:r>
        <w:t>declare</w:t>
      </w:r>
    </w:p>
    <w:p w14:paraId="01E92FFB" w14:textId="77777777" w:rsidR="00177446" w:rsidRDefault="00177446" w:rsidP="000E5536">
      <w:pPr>
        <w:pStyle w:val="Code"/>
      </w:pPr>
      <w:r>
        <w:t xml:space="preserve">   sql TEXT;</w:t>
      </w:r>
    </w:p>
    <w:p w14:paraId="69E25E0A" w14:textId="77777777" w:rsidR="00177446" w:rsidRDefault="00177446" w:rsidP="000E5536">
      <w:pPr>
        <w:pStyle w:val="Code"/>
      </w:pPr>
      <w:r>
        <w:t xml:space="preserve">   secondLanguage TEXT;</w:t>
      </w:r>
    </w:p>
    <w:p w14:paraId="2C3E85C5" w14:textId="77777777" w:rsidR="00177446" w:rsidRDefault="00177446" w:rsidP="000E5536">
      <w:pPr>
        <w:pStyle w:val="Code"/>
      </w:pPr>
      <w:r>
        <w:t>begin</w:t>
      </w:r>
    </w:p>
    <w:p w14:paraId="759EA2C4" w14:textId="77777777" w:rsidR="00177446" w:rsidRDefault="00177446" w:rsidP="000E5536">
      <w:pPr>
        <w:pStyle w:val="Code"/>
      </w:pPr>
      <w:r>
        <w:t>IF lower(language2) = 'none' THEN</w:t>
      </w:r>
    </w:p>
    <w:p w14:paraId="61D72EFD" w14:textId="77777777" w:rsidR="00177446" w:rsidRDefault="00177446" w:rsidP="000E5536">
      <w:pPr>
        <w:pStyle w:val="Code"/>
      </w:pPr>
      <w:r>
        <w:t xml:space="preserve"> secondLanguage = 'NULL';</w:t>
      </w:r>
    </w:p>
    <w:p w14:paraId="17328E6F" w14:textId="77777777" w:rsidR="00177446" w:rsidRDefault="00177446" w:rsidP="000E5536">
      <w:pPr>
        <w:pStyle w:val="Code"/>
      </w:pPr>
      <w:r>
        <w:t>ELSE</w:t>
      </w:r>
    </w:p>
    <w:p w14:paraId="098EE8BB" w14:textId="77777777" w:rsidR="00177446" w:rsidRDefault="00177446" w:rsidP="000E5536">
      <w:pPr>
        <w:pStyle w:val="Code"/>
      </w:pPr>
      <w:r>
        <w:t xml:space="preserve"> secondLanguage = language2;</w:t>
      </w:r>
    </w:p>
    <w:p w14:paraId="4A830E72" w14:textId="77777777" w:rsidR="00177446" w:rsidRDefault="00177446" w:rsidP="000E5536">
      <w:pPr>
        <w:pStyle w:val="Code"/>
      </w:pPr>
      <w:r>
        <w:t>END IF;</w:t>
      </w:r>
    </w:p>
    <w:p w14:paraId="20CE1451" w14:textId="77777777" w:rsidR="00177446" w:rsidRDefault="00177446" w:rsidP="000E5536">
      <w:pPr>
        <w:pStyle w:val="Code"/>
      </w:pPr>
      <w:r>
        <w:t>sql := '</w:t>
      </w:r>
    </w:p>
    <w:p w14:paraId="1CEE264B" w14:textId="77777777" w:rsidR="00177446" w:rsidRDefault="00177446" w:rsidP="000E5536">
      <w:pPr>
        <w:pStyle w:val="ListBullet2"/>
      </w:pPr>
      <w:r>
        <w:t>Add the following (change the parameter names to match the function) at the end of the SELECT statement:</w:t>
      </w:r>
    </w:p>
    <w:p w14:paraId="773FCDEE" w14:textId="77777777" w:rsidR="00177446" w:rsidRDefault="00177446" w:rsidP="000E5536">
      <w:pPr>
        <w:pStyle w:val="Code"/>
      </w:pPr>
      <w:r>
        <w:t>';</w:t>
      </w:r>
    </w:p>
    <w:p w14:paraId="65CC16A0" w14:textId="77777777" w:rsidR="00177446" w:rsidRDefault="00177446" w:rsidP="000E5536">
      <w:pPr>
        <w:pStyle w:val="Code"/>
      </w:pPr>
      <w:r>
        <w:t xml:space="preserve">RETURN QUERY EXECUTE sql using </w:t>
      </w:r>
      <w:r w:rsidRPr="00177446">
        <w:t>wdpa_id,taxonomicgroup,rlstatus,language1,language2</w:t>
      </w:r>
      <w:r>
        <w:t>;</w:t>
      </w:r>
    </w:p>
    <w:p w14:paraId="618CD901" w14:textId="77777777" w:rsidR="00177446" w:rsidRDefault="00177446" w:rsidP="000E5536">
      <w:pPr>
        <w:pStyle w:val="Code"/>
      </w:pPr>
      <w:r>
        <w:t>end</w:t>
      </w:r>
    </w:p>
    <w:p w14:paraId="736DF63E" w14:textId="77777777" w:rsidR="00177446" w:rsidRDefault="00177446" w:rsidP="000E5536">
      <w:pPr>
        <w:pStyle w:val="Code"/>
      </w:pPr>
      <w:r>
        <w:t>$BODY$</w:t>
      </w:r>
    </w:p>
    <w:p w14:paraId="5C8CA487" w14:textId="77777777" w:rsidR="004F37CF" w:rsidRDefault="004F37CF" w:rsidP="000E5536">
      <w:pPr>
        <w:pStyle w:val="ListBullet2"/>
      </w:pPr>
      <w:r>
        <w:t>Indent the SELECT * FROM statement to clearly see the statements</w:t>
      </w:r>
    </w:p>
    <w:p w14:paraId="1A90C090" w14:textId="77777777" w:rsidR="00FC3C89" w:rsidRDefault="00FC3C89" w:rsidP="000E5536">
      <w:pPr>
        <w:pStyle w:val="ListBullet2"/>
      </w:pPr>
      <w:r>
        <w:t>Add the following at the end of the SELECT clause (replacing $4 and $5 with the appropriate values for lang1 and 2:</w:t>
      </w:r>
    </w:p>
    <w:p w14:paraId="3E380EE8" w14:textId="77777777" w:rsidR="00FC3C89" w:rsidRDefault="00A467F2" w:rsidP="000E5536">
      <w:pPr>
        <w:pStyle w:val="Code"/>
      </w:pPr>
      <w:r>
        <w:t>,</w:t>
      </w:r>
      <w:r w:rsidR="00FC3C89">
        <w:t xml:space="preserve">CASE WHEN ' || language1 || ' IS NULL THEN </w:t>
      </w:r>
      <w:r w:rsidR="00641DDF" w:rsidRPr="00641DDF">
        <w:t>' || secondLanguage || '</w:t>
      </w:r>
      <w:r w:rsidR="00641DDF">
        <w:t xml:space="preserve"> </w:t>
      </w:r>
      <w:r w:rsidR="00FC3C89">
        <w:t xml:space="preserve">ELSE ' || language1 || ' END commonName, </w:t>
      </w:r>
    </w:p>
    <w:p w14:paraId="07A0B5C6" w14:textId="77777777" w:rsidR="00FC3C89" w:rsidRDefault="00FC3C89" w:rsidP="000E5536">
      <w:pPr>
        <w:pStyle w:val="Code"/>
      </w:pPr>
      <w:r>
        <w:t xml:space="preserve"> CASE WHEN ' || language1 || ' IS NULL THEN </w:t>
      </w:r>
    </w:p>
    <w:p w14:paraId="3B6A1817" w14:textId="77777777" w:rsidR="00FC3C89" w:rsidRDefault="00FC3C89" w:rsidP="000E5536">
      <w:pPr>
        <w:pStyle w:val="Code"/>
      </w:pPr>
      <w:r>
        <w:tab/>
        <w:t xml:space="preserve">CASE WHEN ' || secondLanguage || ' IS NULL THEN </w:t>
      </w:r>
    </w:p>
    <w:p w14:paraId="702AF5CE" w14:textId="77777777" w:rsidR="00FC3C89" w:rsidRDefault="00FC3C89" w:rsidP="000E5536">
      <w:pPr>
        <w:pStyle w:val="Code"/>
      </w:pPr>
      <w:r>
        <w:tab/>
      </w:r>
      <w:r>
        <w:tab/>
        <w:t xml:space="preserve">NULL </w:t>
      </w:r>
    </w:p>
    <w:p w14:paraId="3B24DCAB" w14:textId="77777777" w:rsidR="00FC3C89" w:rsidRDefault="00FC3C89" w:rsidP="000E5536">
      <w:pPr>
        <w:pStyle w:val="Code"/>
      </w:pPr>
      <w:r>
        <w:tab/>
        <w:t xml:space="preserve">ELSE </w:t>
      </w:r>
    </w:p>
    <w:p w14:paraId="10325747" w14:textId="77777777" w:rsidR="00FC3C89" w:rsidRDefault="00FC3C89" w:rsidP="000E5536">
      <w:pPr>
        <w:pStyle w:val="Code"/>
      </w:pPr>
      <w:r>
        <w:tab/>
      </w:r>
      <w:r>
        <w:tab/>
        <w:t>lower(</w:t>
      </w:r>
      <w:r w:rsidRPr="00A467F2">
        <w:rPr>
          <w:color w:val="FF0000"/>
        </w:rPr>
        <w:t>$5</w:t>
      </w:r>
      <w:r>
        <w:t>)</w:t>
      </w:r>
    </w:p>
    <w:p w14:paraId="764AF962" w14:textId="77777777" w:rsidR="00FC3C89" w:rsidRDefault="00FC3C89" w:rsidP="000E5536">
      <w:pPr>
        <w:pStyle w:val="Code"/>
      </w:pPr>
      <w:r>
        <w:tab/>
        <w:t xml:space="preserve">END </w:t>
      </w:r>
    </w:p>
    <w:p w14:paraId="354E2674" w14:textId="77777777" w:rsidR="00FC3C89" w:rsidRDefault="00FC3C89" w:rsidP="000E5536">
      <w:pPr>
        <w:pStyle w:val="Code"/>
      </w:pPr>
      <w:r>
        <w:t xml:space="preserve"> ELSE</w:t>
      </w:r>
    </w:p>
    <w:p w14:paraId="122601BE" w14:textId="77777777" w:rsidR="00FC3C89" w:rsidRDefault="00FC3C89" w:rsidP="000E5536">
      <w:pPr>
        <w:pStyle w:val="Code"/>
      </w:pPr>
      <w:r>
        <w:tab/>
        <w:t>lower(</w:t>
      </w:r>
      <w:r w:rsidRPr="00A467F2">
        <w:rPr>
          <w:color w:val="FF0000"/>
        </w:rPr>
        <w:t>$4</w:t>
      </w:r>
      <w:r>
        <w:t>)</w:t>
      </w:r>
    </w:p>
    <w:p w14:paraId="571D8215" w14:textId="77777777" w:rsidR="00FC3C89" w:rsidRDefault="00A467F2" w:rsidP="000E5536">
      <w:pPr>
        <w:pStyle w:val="Code"/>
      </w:pPr>
      <w:r>
        <w:t xml:space="preserve"> END as language</w:t>
      </w:r>
    </w:p>
    <w:p w14:paraId="221431FA" w14:textId="77777777" w:rsidR="00A467F2" w:rsidRDefault="00A467F2" w:rsidP="000E5536">
      <w:pPr>
        <w:pStyle w:val="ListBullet2"/>
      </w:pPr>
      <w:r>
        <w:t xml:space="preserve">Replace the </w:t>
      </w:r>
      <w:r w:rsidRPr="00A467F2">
        <w:t xml:space="preserve">species_distribution.speciestaxonomy t </w:t>
      </w:r>
      <w:r>
        <w:t>statement in the FROM clause with this one:</w:t>
      </w:r>
    </w:p>
    <w:p w14:paraId="7BCE0F32" w14:textId="77777777" w:rsidR="00A467F2" w:rsidRDefault="00776E26" w:rsidP="000E5536">
      <w:pPr>
        <w:pStyle w:val="Code"/>
      </w:pPr>
      <w:r w:rsidRPr="00776E26">
        <w:t>species_distribution.speciestaxonomy t LEFT OUTER JOIN species_names_crosstab ON species_names_crosstab.iucn_species_id = t.tax_id</w:t>
      </w:r>
    </w:p>
    <w:p w14:paraId="2B29E707" w14:textId="77777777" w:rsidR="00E12B03" w:rsidRDefault="00F4298B" w:rsidP="000E5536">
      <w:pPr>
        <w:pStyle w:val="ListBullet2"/>
      </w:pPr>
      <w:r>
        <w:t>You may need to add a column qualifier to the SELECT clause for the iucn_species_id</w:t>
      </w:r>
    </w:p>
    <w:p w14:paraId="0190C6BF" w14:textId="77777777" w:rsidR="00F4298B" w:rsidRDefault="00F4298B" w:rsidP="000E5536">
      <w:pPr>
        <w:pStyle w:val="ListBullet2"/>
      </w:pPr>
      <w:r>
        <w:t>Add any necessary columns to the GROUP BY clause</w:t>
      </w:r>
    </w:p>
    <w:p w14:paraId="2A2540A4" w14:textId="77777777" w:rsidR="003C733A" w:rsidRDefault="003C733A" w:rsidP="007D2F52">
      <w:pPr>
        <w:pStyle w:val="Heading4"/>
      </w:pPr>
      <w:r>
        <w:t>PAs:</w:t>
      </w:r>
      <w:bookmarkEnd w:id="59"/>
    </w:p>
    <w:p w14:paraId="722D9058" w14:textId="77777777" w:rsidR="003C733A" w:rsidRDefault="003C733A" w:rsidP="000E5536">
      <w:pPr>
        <w:pStyle w:val="BodyText"/>
      </w:pPr>
      <w:r>
        <w:t>SELECT ST_AsText(ST_Envelope(geom)) FROM wdpa WHERE objectid = 26155</w:t>
      </w:r>
    </w:p>
    <w:p w14:paraId="59077139" w14:textId="77777777" w:rsidR="003C733A" w:rsidRDefault="003C733A" w:rsidP="000E5536">
      <w:pPr>
        <w:pStyle w:val="BodyText2"/>
      </w:pPr>
      <w:r>
        <w:t>POLYGON((112.188749999913 0.622079999992195,112.188749999913 1.58898000042683,114.21620000003 1.58898000042683,114.21620000003 0.622079999992195,112.188749999913 0.622079999992195))</w:t>
      </w:r>
    </w:p>
    <w:p w14:paraId="0D8F737F" w14:textId="77777777" w:rsidR="003C733A" w:rsidRDefault="003C733A" w:rsidP="000E5536">
      <w:pPr>
        <w:pStyle w:val="BodyText2"/>
      </w:pPr>
      <w:r>
        <w:t>AHHH! - THE WDPA DATA IS AS LAT LONG!!!! BUT SOMEWHERE IT MUST FLAG IT AS WEB MERCATOR as ST_SRID(geom) return 3857</w:t>
      </w:r>
    </w:p>
    <w:p w14:paraId="534E962B" w14:textId="77777777" w:rsidR="003C733A" w:rsidRDefault="003C733A" w:rsidP="000E5536">
      <w:pPr>
        <w:pStyle w:val="BodyText"/>
      </w:pPr>
      <w:r>
        <w:t>Redid the FME transformation and trying again - fine!</w:t>
      </w:r>
    </w:p>
    <w:p w14:paraId="08E3D0F5" w14:textId="77777777" w:rsidR="003C733A" w:rsidRDefault="003C733A" w:rsidP="000E5536">
      <w:pPr>
        <w:pStyle w:val="BodyText"/>
      </w:pPr>
      <w:r>
        <w:t>CREATE TABLE test(geom geometry);</w:t>
      </w:r>
    </w:p>
    <w:p w14:paraId="26D3F89C" w14:textId="77777777" w:rsidR="003C733A" w:rsidRDefault="003C733A" w:rsidP="000E5536">
      <w:pPr>
        <w:pStyle w:val="BodyText2"/>
      </w:pPr>
      <w:r>
        <w:t>INSERT INTO test(geom) SELECT ST_Intersection(species.geom,wdpa.geom) FROM species, wdpa WHERE species.id_no = '17975' AND ST_Intersects(species.geom,wdpa.geom)</w:t>
      </w:r>
    </w:p>
    <w:p w14:paraId="2CF53597" w14:textId="77777777" w:rsidR="003C733A" w:rsidRDefault="003C733A" w:rsidP="000E5536">
      <w:pPr>
        <w:pStyle w:val="BodyText"/>
      </w:pPr>
      <w:r>
        <w:t>But in PostGIS there are 115 intersections and in ArcGIS there are 164!!!</w:t>
      </w:r>
    </w:p>
    <w:p w14:paraId="5615AF2E" w14:textId="77777777" w:rsidR="003C733A" w:rsidRDefault="003C733A" w:rsidP="000E5536">
      <w:pPr>
        <w:pStyle w:val="BodyText"/>
      </w:pPr>
      <w:r>
        <w:t>Differences:</w:t>
      </w:r>
    </w:p>
    <w:p w14:paraId="18EE62F0" w14:textId="77777777" w:rsidR="003C733A" w:rsidRDefault="003C733A" w:rsidP="000E5536">
      <w:pPr>
        <w:pStyle w:val="BodyText2"/>
      </w:pPr>
      <w:r>
        <w:t>wdpa.objectid 25543 - there are 2 in ArcGIS and only 1 in PostGIS</w:t>
      </w:r>
    </w:p>
    <w:p w14:paraId="0C5641E5" w14:textId="77777777" w:rsidR="003C733A" w:rsidRDefault="003C733A" w:rsidP="000E5536">
      <w:pPr>
        <w:pStyle w:val="BodyText2"/>
      </w:pPr>
      <w:r>
        <w:t>For 13247 postgis took &gt;10mins for some reason.</w:t>
      </w:r>
    </w:p>
    <w:p w14:paraId="642AA436" w14:textId="77777777" w:rsidR="003C733A" w:rsidRDefault="003C733A" w:rsidP="000E5536">
      <w:pPr>
        <w:pStyle w:val="BodyText"/>
      </w:pPr>
      <w:r>
        <w:t>Intersecting in PostGIS: 17975 and 136541 Borneo Fruit Bat</w:t>
      </w:r>
    </w:p>
    <w:p w14:paraId="52EAAA65" w14:textId="77777777" w:rsidR="003C733A" w:rsidRDefault="003C733A" w:rsidP="000E5536">
      <w:pPr>
        <w:pStyle w:val="BodyText"/>
      </w:pPr>
      <w:r>
        <w:lastRenderedPageBreak/>
        <w:t>LIMIT and OFFSET allow you to retrieve just a portion of the rows that are generated by the rest of the query</w:t>
      </w:r>
    </w:p>
    <w:p w14:paraId="0F97CB6C" w14:textId="77777777" w:rsidR="003C733A" w:rsidRDefault="003C733A" w:rsidP="000E5536">
      <w:pPr>
        <w:pStyle w:val="BodyText"/>
      </w:pPr>
      <w:r>
        <w:t>You can explicity cast data to a different data type by using the :: operator, e.g. SELECT person.name, holidays.num_weeks FROM person, holidays</w:t>
      </w:r>
    </w:p>
    <w:p w14:paraId="4D63A2D5" w14:textId="77777777" w:rsidR="003C733A" w:rsidRDefault="003C733A" w:rsidP="000E5536">
      <w:pPr>
        <w:pStyle w:val="BodyText"/>
      </w:pPr>
      <w:r>
        <w:t xml:space="preserve">  WHERE person.current_mood::text = holidays.happiness::text;  (from here: </w:t>
      </w:r>
      <w:hyperlink r:id="rId181" w:history="1">
        <w:r w:rsidRPr="0077669C">
          <w:rPr>
            <w:rStyle w:val="Hyperlink"/>
          </w:rPr>
          <w:t>http://www.postgresql.org/docs/9.0/static/datatype-enum.html)</w:t>
        </w:r>
      </w:hyperlink>
    </w:p>
    <w:p w14:paraId="026AB2DA" w14:textId="77777777" w:rsidR="003C733A" w:rsidRDefault="003C733A" w:rsidP="000E5536">
      <w:pPr>
        <w:pStyle w:val="BodyText"/>
      </w:pPr>
      <w:r>
        <w:t xml:space="preserve">  </w:t>
      </w:r>
    </w:p>
    <w:p w14:paraId="525C1722" w14:textId="77777777" w:rsidR="003C733A" w:rsidRDefault="003C733A" w:rsidP="000E5536">
      <w:pPr>
        <w:pStyle w:val="BodyText"/>
      </w:pPr>
      <w:r>
        <w:t xml:space="preserve">Postgresql defines its own geometric functions and operators!! See here: </w:t>
      </w:r>
      <w:hyperlink r:id="rId182" w:history="1">
        <w:r w:rsidRPr="0077669C">
          <w:rPr>
            <w:rStyle w:val="Hyperlink"/>
          </w:rPr>
          <w:t>http://www.postgresql.org/docs/9.0/static/functions-geometry.html</w:t>
        </w:r>
      </w:hyperlink>
    </w:p>
    <w:p w14:paraId="31F04733" w14:textId="77777777" w:rsidR="003C733A" w:rsidRDefault="003C733A" w:rsidP="000E5536">
      <w:pPr>
        <w:pStyle w:val="BodyText2"/>
      </w:pPr>
      <w:r>
        <w:t>e.g. lseg '((-1,0),(1,0))' ?# box '((-2,-2),(2,2))'   ?# represents intersects!</w:t>
      </w:r>
    </w:p>
    <w:p w14:paraId="69E843D2" w14:textId="77777777" w:rsidR="007B5D60" w:rsidRDefault="007B5D60" w:rsidP="000E5536">
      <w:pPr>
        <w:pStyle w:val="BodyText2"/>
      </w:pPr>
      <w:r>
        <w:t>This works:</w:t>
      </w:r>
    </w:p>
    <w:p w14:paraId="0E7EB665" w14:textId="77777777" w:rsidR="007B5D60" w:rsidRDefault="007B5D60" w:rsidP="000E5536">
      <w:pPr>
        <w:pStyle w:val="Code"/>
      </w:pPr>
      <w:r w:rsidRPr="007B5D60">
        <w:t>SELECT wdpaid from wdpa where st_intersects(ST_GeomFromText('POINT(12980000 680000)',3857),geom);</w:t>
      </w:r>
    </w:p>
    <w:p w14:paraId="2E27F1C5" w14:textId="77777777" w:rsidR="003C733A" w:rsidRDefault="003C733A" w:rsidP="0034374E">
      <w:pPr>
        <w:pStyle w:val="Heading3"/>
      </w:pPr>
      <w:r>
        <w:t>Connection information</w:t>
      </w:r>
    </w:p>
    <w:p w14:paraId="6AD4BD1F" w14:textId="77777777" w:rsidR="00E65B54" w:rsidRPr="00E65B54" w:rsidRDefault="00E65B54" w:rsidP="000E5536">
      <w:pPr>
        <w:pStyle w:val="BodyText2"/>
      </w:pPr>
    </w:p>
    <w:tbl>
      <w:tblPr>
        <w:tblStyle w:val="ListTable3-Accent11"/>
        <w:tblW w:w="9355" w:type="dxa"/>
        <w:tblLook w:val="04A0" w:firstRow="1" w:lastRow="0" w:firstColumn="1" w:lastColumn="0" w:noHBand="0" w:noVBand="1"/>
      </w:tblPr>
      <w:tblGrid>
        <w:gridCol w:w="1932"/>
        <w:gridCol w:w="1553"/>
        <w:gridCol w:w="1615"/>
        <w:gridCol w:w="865"/>
        <w:gridCol w:w="3390"/>
      </w:tblGrid>
      <w:tr w:rsidR="00261640" w14:paraId="16657170" w14:textId="156E48E3" w:rsidTr="0026164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32" w:type="dxa"/>
          </w:tcPr>
          <w:p w14:paraId="3B205547" w14:textId="48400880" w:rsidR="00261640" w:rsidRPr="00E65B54" w:rsidRDefault="00261640" w:rsidP="000E5536">
            <w:pPr>
              <w:pStyle w:val="TableTextHeader"/>
            </w:pPr>
            <w:r w:rsidRPr="00E65B54">
              <w:t>Server</w:t>
            </w:r>
          </w:p>
        </w:tc>
        <w:tc>
          <w:tcPr>
            <w:tcW w:w="1553" w:type="dxa"/>
          </w:tcPr>
          <w:p w14:paraId="627458A3" w14:textId="5B92FBF4" w:rsidR="00261640" w:rsidRDefault="00261640" w:rsidP="000E5536">
            <w:pPr>
              <w:pStyle w:val="TableTextHeader"/>
              <w:cnfStyle w:val="100000000000" w:firstRow="1" w:lastRow="0" w:firstColumn="0" w:lastColumn="0" w:oddVBand="0" w:evenVBand="0" w:oddHBand="0" w:evenHBand="0" w:firstRowFirstColumn="0" w:firstRowLastColumn="0" w:lastRowFirstColumn="0" w:lastRowLastColumn="0"/>
            </w:pPr>
            <w:r>
              <w:t>Database</w:t>
            </w:r>
          </w:p>
        </w:tc>
        <w:tc>
          <w:tcPr>
            <w:tcW w:w="1615" w:type="dxa"/>
          </w:tcPr>
          <w:p w14:paraId="247948DF" w14:textId="30D8AE3C" w:rsidR="00261640" w:rsidRDefault="00261640" w:rsidP="000E5536">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865" w:type="dxa"/>
          </w:tcPr>
          <w:p w14:paraId="5BED5CD1" w14:textId="03A11189" w:rsidR="00261640" w:rsidRDefault="00261640" w:rsidP="000E5536">
            <w:pPr>
              <w:pStyle w:val="TableTextHeader"/>
              <w:cnfStyle w:val="100000000000" w:firstRow="1" w:lastRow="0" w:firstColumn="0" w:lastColumn="0" w:oddVBand="0" w:evenVBand="0" w:oddHBand="0" w:evenHBand="0" w:firstRowFirstColumn="0" w:firstRowLastColumn="0" w:lastRowFirstColumn="0" w:lastRowLastColumn="0"/>
            </w:pPr>
            <w:r>
              <w:t>Password</w:t>
            </w:r>
          </w:p>
        </w:tc>
        <w:tc>
          <w:tcPr>
            <w:tcW w:w="3390" w:type="dxa"/>
          </w:tcPr>
          <w:p w14:paraId="3C0E948B" w14:textId="552A7129" w:rsidR="00261640" w:rsidRDefault="00261640" w:rsidP="000E5536">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261640" w14:paraId="725610F0" w14:textId="64C3A7AC"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4CBDA077" w14:textId="09D8C4F7" w:rsidR="00261640" w:rsidRPr="00E65B54" w:rsidRDefault="00261640" w:rsidP="000E5536">
            <w:pPr>
              <w:pStyle w:val="TableText"/>
            </w:pPr>
            <w:r w:rsidRPr="00E65B54">
              <w:t>durga.jrc.org</w:t>
            </w:r>
          </w:p>
        </w:tc>
        <w:tc>
          <w:tcPr>
            <w:tcW w:w="1553" w:type="dxa"/>
          </w:tcPr>
          <w:p w14:paraId="21C1D9B6" w14:textId="050AB8C8"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dbdopa</w:t>
            </w:r>
          </w:p>
        </w:tc>
        <w:tc>
          <w:tcPr>
            <w:tcW w:w="1615" w:type="dxa"/>
          </w:tcPr>
          <w:p w14:paraId="24C9E4D9" w14:textId="4DD9B003"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usrdopa</w:t>
            </w:r>
          </w:p>
        </w:tc>
        <w:tc>
          <w:tcPr>
            <w:tcW w:w="865" w:type="dxa"/>
          </w:tcPr>
          <w:p w14:paraId="705D287A" w14:textId="66DEA704"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W25e12b</w:t>
            </w:r>
          </w:p>
        </w:tc>
        <w:tc>
          <w:tcPr>
            <w:tcW w:w="3390" w:type="dxa"/>
          </w:tcPr>
          <w:p w14:paraId="40E6D3BF" w14:textId="0D715923"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Moved content to ies-pgsql.jrc.org</w:t>
            </w:r>
          </w:p>
        </w:tc>
      </w:tr>
      <w:tr w:rsidR="00261640" w14:paraId="1490344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46B0C289" w14:textId="77777777" w:rsidR="00261640" w:rsidRPr="00E65B54" w:rsidRDefault="00261640" w:rsidP="000E5536">
            <w:pPr>
              <w:pStyle w:val="TableText"/>
            </w:pPr>
            <w:r w:rsidRPr="00E65B54">
              <w:t>species.jrc.org</w:t>
            </w:r>
          </w:p>
        </w:tc>
        <w:tc>
          <w:tcPr>
            <w:tcW w:w="1553" w:type="dxa"/>
          </w:tcPr>
          <w:p w14:paraId="0623D89E"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839C685" w14:textId="6CCCAF00"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arcuser</w:t>
            </w:r>
          </w:p>
        </w:tc>
        <w:tc>
          <w:tcPr>
            <w:tcW w:w="865" w:type="dxa"/>
          </w:tcPr>
          <w:p w14:paraId="4B819ABB" w14:textId="31997D4C"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Cy63rmn</w:t>
            </w:r>
          </w:p>
        </w:tc>
        <w:tc>
          <w:tcPr>
            <w:tcW w:w="3390" w:type="dxa"/>
          </w:tcPr>
          <w:p w14:paraId="4619DD89"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p>
        </w:tc>
      </w:tr>
      <w:tr w:rsidR="00261640" w14:paraId="73EA1A11"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33505A" w14:textId="77777777" w:rsidR="00261640" w:rsidRPr="00E65B54" w:rsidRDefault="00261640" w:rsidP="000E5536">
            <w:pPr>
              <w:pStyle w:val="TableText"/>
            </w:pPr>
            <w:r w:rsidRPr="00E65B54">
              <w:t>species.jrc.org</w:t>
            </w:r>
          </w:p>
        </w:tc>
        <w:tc>
          <w:tcPr>
            <w:tcW w:w="1553" w:type="dxa"/>
          </w:tcPr>
          <w:p w14:paraId="7A9E797D"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2CA7A6B9" w14:textId="0F02922C"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appuser</w:t>
            </w:r>
          </w:p>
        </w:tc>
        <w:tc>
          <w:tcPr>
            <w:tcW w:w="865" w:type="dxa"/>
          </w:tcPr>
          <w:p w14:paraId="36B3D9DB" w14:textId="07B4E3B4"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5Ti5k9</w:t>
            </w:r>
          </w:p>
        </w:tc>
        <w:tc>
          <w:tcPr>
            <w:tcW w:w="3390" w:type="dxa"/>
          </w:tcPr>
          <w:p w14:paraId="2CB96773"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p>
        </w:tc>
      </w:tr>
      <w:tr w:rsidR="00261640" w14:paraId="06B22808"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6F70618" w14:textId="77777777" w:rsidR="00261640" w:rsidRPr="00E65B54" w:rsidRDefault="00261640" w:rsidP="000E5536">
            <w:pPr>
              <w:pStyle w:val="TableText"/>
            </w:pPr>
            <w:r w:rsidRPr="00E65B54">
              <w:t>species.jrc.org</w:t>
            </w:r>
          </w:p>
        </w:tc>
        <w:tc>
          <w:tcPr>
            <w:tcW w:w="1553" w:type="dxa"/>
          </w:tcPr>
          <w:p w14:paraId="7DB1B3BC"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5493E97"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DE0E7E">
              <w:t>especies</w:t>
            </w:r>
          </w:p>
        </w:tc>
        <w:tc>
          <w:tcPr>
            <w:tcW w:w="865" w:type="dxa"/>
          </w:tcPr>
          <w:p w14:paraId="05F2F41C"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3390" w:type="dxa"/>
          </w:tcPr>
          <w:p w14:paraId="548B9410"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p>
        </w:tc>
      </w:tr>
      <w:tr w:rsidR="00261640" w14:paraId="7C29D662"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5A678F7E" w14:textId="63C340BA" w:rsidR="00261640" w:rsidRPr="00E65B54" w:rsidRDefault="00261640" w:rsidP="000E5536">
            <w:pPr>
              <w:pStyle w:val="TableText"/>
            </w:pPr>
            <w:r w:rsidRPr="00E65B54">
              <w:t>species.jrc.org</w:t>
            </w:r>
          </w:p>
        </w:tc>
        <w:tc>
          <w:tcPr>
            <w:tcW w:w="1553" w:type="dxa"/>
          </w:tcPr>
          <w:p w14:paraId="51F8C64A" w14:textId="5497088B"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4FDBE5D7" w14:textId="60F53258"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restuser</w:t>
            </w:r>
          </w:p>
        </w:tc>
        <w:tc>
          <w:tcPr>
            <w:tcW w:w="865" w:type="dxa"/>
          </w:tcPr>
          <w:p w14:paraId="420D4498" w14:textId="5B326275"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3390" w:type="dxa"/>
          </w:tcPr>
          <w:p w14:paraId="120D4CBE"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p>
        </w:tc>
      </w:tr>
      <w:tr w:rsidR="00261640" w14:paraId="79F33685"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6F1833C8" w14:textId="786E6E32" w:rsidR="00261640" w:rsidRPr="00E65B54" w:rsidRDefault="00261640" w:rsidP="000E5536">
            <w:pPr>
              <w:pStyle w:val="TableText"/>
            </w:pPr>
            <w:r w:rsidRPr="00E65B54">
              <w:t>ies-pgsql.jrc.org</w:t>
            </w:r>
          </w:p>
        </w:tc>
        <w:tc>
          <w:tcPr>
            <w:tcW w:w="1553" w:type="dxa"/>
          </w:tcPr>
          <w:p w14:paraId="0E87633D" w14:textId="0A70BB86"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H05-durga-dopa</w:t>
            </w:r>
          </w:p>
        </w:tc>
        <w:tc>
          <w:tcPr>
            <w:tcW w:w="1615" w:type="dxa"/>
          </w:tcPr>
          <w:p w14:paraId="7AF6DE11" w14:textId="16B86CE6"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h05dopa</w:t>
            </w:r>
          </w:p>
        </w:tc>
        <w:tc>
          <w:tcPr>
            <w:tcW w:w="865" w:type="dxa"/>
          </w:tcPr>
          <w:p w14:paraId="6BB23A3E" w14:textId="706BF4D6"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W25e12b</w:t>
            </w:r>
          </w:p>
        </w:tc>
        <w:tc>
          <w:tcPr>
            <w:tcW w:w="3390" w:type="dxa"/>
          </w:tcPr>
          <w:p w14:paraId="2F715755"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p>
        </w:tc>
      </w:tr>
      <w:tr w:rsidR="00261640" w14:paraId="2C95275B"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5A49EC4" w14:textId="588C61A2" w:rsidR="00261640" w:rsidRPr="00E65B54" w:rsidRDefault="00261640" w:rsidP="000E5536">
            <w:pPr>
              <w:pStyle w:val="TableText"/>
            </w:pPr>
            <w:r w:rsidRPr="00E65B54">
              <w:t>ies-pgsql.jrc.org</w:t>
            </w:r>
          </w:p>
        </w:tc>
        <w:tc>
          <w:tcPr>
            <w:tcW w:w="1553" w:type="dxa"/>
          </w:tcPr>
          <w:p w14:paraId="676B73E2" w14:textId="7BE169A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1615" w:type="dxa"/>
          </w:tcPr>
          <w:p w14:paraId="20498529" w14:textId="77DC8222"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865" w:type="dxa"/>
          </w:tcPr>
          <w:p w14:paraId="3F864A7D" w14:textId="44212878"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3390" w:type="dxa"/>
          </w:tcPr>
          <w:p w14:paraId="1DE47A06"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p>
        </w:tc>
      </w:tr>
      <w:tr w:rsidR="00261640" w14:paraId="2D2766B9"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9ABC430" w14:textId="17D80DFE" w:rsidR="00261640" w:rsidRPr="00E65B54" w:rsidRDefault="00261640" w:rsidP="000E5536">
            <w:pPr>
              <w:pStyle w:val="TableText"/>
            </w:pPr>
            <w:r w:rsidRPr="00E65B54">
              <w:t>ies-pgsql2.jrc.org</w:t>
            </w:r>
          </w:p>
        </w:tc>
        <w:tc>
          <w:tcPr>
            <w:tcW w:w="1553" w:type="dxa"/>
          </w:tcPr>
          <w:p w14:paraId="4D926950" w14:textId="47D99CA3"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B920B6">
              <w:t>h05ibex</w:t>
            </w:r>
          </w:p>
        </w:tc>
        <w:tc>
          <w:tcPr>
            <w:tcW w:w="1615" w:type="dxa"/>
          </w:tcPr>
          <w:p w14:paraId="04DEEFEB" w14:textId="2D5F7EB6"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rsidRPr="00B920B6">
              <w:t>h05ibexrestservicesro</w:t>
            </w:r>
          </w:p>
        </w:tc>
        <w:tc>
          <w:tcPr>
            <w:tcW w:w="865" w:type="dxa"/>
          </w:tcPr>
          <w:p w14:paraId="77A6B347" w14:textId="620EB7D1"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rsidRPr="00B920B6">
              <w:t>6b4k3r</w:t>
            </w:r>
          </w:p>
        </w:tc>
        <w:tc>
          <w:tcPr>
            <w:tcW w:w="3390" w:type="dxa"/>
          </w:tcPr>
          <w:p w14:paraId="5138B1BD" w14:textId="23B4819C"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read only</w:t>
            </w:r>
          </w:p>
        </w:tc>
      </w:tr>
      <w:tr w:rsidR="00261640" w14:paraId="63C664E4"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86CF794" w14:textId="77777777" w:rsidR="00261640" w:rsidRPr="00E65B54" w:rsidRDefault="00261640" w:rsidP="000E5536">
            <w:pPr>
              <w:pStyle w:val="TableText"/>
            </w:pPr>
            <w:r w:rsidRPr="00E65B54">
              <w:t>ies-pgsql2.jrc.org</w:t>
            </w:r>
          </w:p>
        </w:tc>
        <w:tc>
          <w:tcPr>
            <w:tcW w:w="1553" w:type="dxa"/>
          </w:tcPr>
          <w:p w14:paraId="2762999F"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rsidRPr="00B920B6">
              <w:t>h05ibex</w:t>
            </w:r>
          </w:p>
        </w:tc>
        <w:tc>
          <w:tcPr>
            <w:tcW w:w="1615" w:type="dxa"/>
          </w:tcPr>
          <w:p w14:paraId="0CAC2CBA" w14:textId="72404C23"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rsidRPr="00E81A02">
              <w:t xml:space="preserve">h05ibexespecies  </w:t>
            </w:r>
          </w:p>
        </w:tc>
        <w:tc>
          <w:tcPr>
            <w:tcW w:w="865" w:type="dxa"/>
          </w:tcPr>
          <w:p w14:paraId="443C8561" w14:textId="4564E574"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3390" w:type="dxa"/>
          </w:tcPr>
          <w:p w14:paraId="60D5C1B6"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p>
        </w:tc>
      </w:tr>
      <w:tr w:rsidR="00261640" w14:paraId="7714FC73"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701666A" w14:textId="77777777" w:rsidR="00261640" w:rsidRPr="00E65B54" w:rsidRDefault="00261640" w:rsidP="000E5536">
            <w:pPr>
              <w:pStyle w:val="TableText"/>
            </w:pPr>
            <w:r w:rsidRPr="00E65B54">
              <w:t>123.176.76.184</w:t>
            </w:r>
          </w:p>
        </w:tc>
        <w:tc>
          <w:tcPr>
            <w:tcW w:w="1553" w:type="dxa"/>
          </w:tcPr>
          <w:p w14:paraId="0BC2DA9C"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sprep_ris</w:t>
            </w:r>
          </w:p>
        </w:tc>
        <w:tc>
          <w:tcPr>
            <w:tcW w:w="1615" w:type="dxa"/>
          </w:tcPr>
          <w:p w14:paraId="4D494DF1"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103FE408"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jrc</w:t>
            </w:r>
          </w:p>
        </w:tc>
        <w:tc>
          <w:tcPr>
            <w:tcW w:w="3390" w:type="dxa"/>
          </w:tcPr>
          <w:p w14:paraId="7E1BB356"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SPREP machine</w:t>
            </w:r>
          </w:p>
        </w:tc>
      </w:tr>
      <w:tr w:rsidR="00261640" w14:paraId="07F3683E"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33130DC5" w14:textId="679C1EEA" w:rsidR="00261640" w:rsidRPr="00E65B54" w:rsidRDefault="00261640" w:rsidP="000E5536">
            <w:pPr>
              <w:pStyle w:val="TableText"/>
            </w:pPr>
            <w:r w:rsidRPr="00E65B54">
              <w:t>123.176.76.184</w:t>
            </w:r>
          </w:p>
        </w:tc>
        <w:tc>
          <w:tcPr>
            <w:tcW w:w="1553" w:type="dxa"/>
          </w:tcPr>
          <w:p w14:paraId="7D04175A" w14:textId="4BD23893"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sprep_ris</w:t>
            </w:r>
          </w:p>
        </w:tc>
        <w:tc>
          <w:tcPr>
            <w:tcW w:w="1615" w:type="dxa"/>
          </w:tcPr>
          <w:p w14:paraId="2100E144" w14:textId="1F76A6F0"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39CEB410" w14:textId="6060EE68"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9DE92CB" w14:textId="6B5AE2E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SPREP machine</w:t>
            </w:r>
          </w:p>
        </w:tc>
      </w:tr>
      <w:tr w:rsidR="00261640" w14:paraId="1457F37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DF796F8" w14:textId="1DD703B3" w:rsidR="00261640" w:rsidRPr="00E65B54" w:rsidRDefault="00261640" w:rsidP="000E5536">
            <w:pPr>
              <w:pStyle w:val="TableText"/>
            </w:pPr>
            <w:r w:rsidRPr="00E65B54">
              <w:t>gis.sprep.org</w:t>
            </w:r>
          </w:p>
        </w:tc>
        <w:tc>
          <w:tcPr>
            <w:tcW w:w="1553" w:type="dxa"/>
          </w:tcPr>
          <w:p w14:paraId="1E67A899" w14:textId="46FA740D"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gis_data</w:t>
            </w:r>
          </w:p>
        </w:tc>
        <w:tc>
          <w:tcPr>
            <w:tcW w:w="1615" w:type="dxa"/>
          </w:tcPr>
          <w:p w14:paraId="09BBBCD8" w14:textId="4F9A8044"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024853FC" w14:textId="39ABA199"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psqlpass</w:t>
            </w:r>
          </w:p>
        </w:tc>
        <w:tc>
          <w:tcPr>
            <w:tcW w:w="3390" w:type="dxa"/>
          </w:tcPr>
          <w:p w14:paraId="2BCA8FCA" w14:textId="4AEE1440"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SPREP machine</w:t>
            </w:r>
            <w:r w:rsidRPr="00E65B54">
              <w:t xml:space="preserve"> </w:t>
            </w:r>
            <w:r>
              <w:t xml:space="preserve"> - </w:t>
            </w:r>
            <w:r w:rsidRPr="00E65B54">
              <w:t>internal address 192.168.10.7</w:t>
            </w:r>
          </w:p>
        </w:tc>
      </w:tr>
      <w:tr w:rsidR="00261640" w14:paraId="4034B235"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C6F7A3" w14:textId="73AA885B" w:rsidR="00261640" w:rsidRPr="00E65B54" w:rsidRDefault="00261640" w:rsidP="00261640">
            <w:pPr>
              <w:pStyle w:val="TableText"/>
            </w:pPr>
            <w:r w:rsidRPr="00261640">
              <w:t>db-server-blishten.c9users.io</w:t>
            </w:r>
          </w:p>
        </w:tc>
        <w:tc>
          <w:tcPr>
            <w:tcW w:w="1553" w:type="dxa"/>
          </w:tcPr>
          <w:p w14:paraId="1B17293E" w14:textId="4E78BD7D"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biopama</w:t>
            </w:r>
          </w:p>
        </w:tc>
        <w:tc>
          <w:tcPr>
            <w:tcW w:w="1615" w:type="dxa"/>
          </w:tcPr>
          <w:p w14:paraId="62960145" w14:textId="3C045CCD"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2FBB946D" w14:textId="2AE5106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A39E3B4" w14:textId="3C62B0F4" w:rsidR="00261640" w:rsidRDefault="00261640" w:rsidP="00872957">
            <w:pPr>
              <w:pStyle w:val="TableText"/>
              <w:cnfStyle w:val="000000100000" w:firstRow="0" w:lastRow="0" w:firstColumn="0" w:lastColumn="0" w:oddVBand="0" w:evenVBand="0" w:oddHBand="1" w:evenHBand="0" w:firstRowFirstColumn="0" w:firstRowLastColumn="0" w:lastRowFirstColumn="0" w:lastRowLastColumn="0"/>
            </w:pPr>
            <w:r>
              <w:t xml:space="preserve">Cloud9 Postgres 9.3, PostGIS </w:t>
            </w:r>
            <w:r w:rsidRPr="00261640">
              <w:t xml:space="preserve">2.1.2 </w:t>
            </w:r>
          </w:p>
        </w:tc>
      </w:tr>
    </w:tbl>
    <w:p w14:paraId="0E1ADC66" w14:textId="77777777" w:rsidR="00C75365" w:rsidRDefault="00C75365" w:rsidP="007D2F52">
      <w:pPr>
        <w:pStyle w:val="Heading4"/>
      </w:pPr>
      <w:r>
        <w:t>ies-pgsql.jrc.org</w:t>
      </w:r>
    </w:p>
    <w:p w14:paraId="22EBD542" w14:textId="77777777" w:rsidR="00591F25" w:rsidRDefault="00C75365" w:rsidP="000E5536">
      <w:pPr>
        <w:pStyle w:val="BodyText2"/>
      </w:pPr>
      <w:r>
        <w:t>Loading data from the old durga database on 23/9/14.</w:t>
      </w:r>
      <w:r w:rsidR="00BC72A3">
        <w:t xml:space="preserve"> The tables that I need to move are (all in public):</w:t>
      </w:r>
      <w:r w:rsidR="00462497">
        <w:t xml:space="preserve"> </w:t>
      </w:r>
      <w:r w:rsidR="00BC72A3" w:rsidRPr="00BC72A3">
        <w:t>quadkeydata</w:t>
      </w:r>
      <w:r w:rsidR="00BC72A3">
        <w:t>,</w:t>
      </w:r>
      <w:r w:rsidR="00AF2300">
        <w:t xml:space="preserve"> </w:t>
      </w:r>
      <w:r w:rsidR="00BC72A3" w:rsidRPr="00BC72A3">
        <w:t>speciestaxonomy</w:t>
      </w:r>
      <w:r w:rsidR="00BC72A3">
        <w:t xml:space="preserve">, </w:t>
      </w:r>
      <w:r w:rsidR="00BC72A3" w:rsidRPr="00BC72A3">
        <w:t>speciesrichnessmammalia</w:t>
      </w:r>
      <w:r w:rsidR="00BC72A3">
        <w:t>, speciesrichnessaves</w:t>
      </w:r>
      <w:r w:rsidR="00591F25">
        <w:t>,</w:t>
      </w:r>
      <w:r w:rsidR="00591F25" w:rsidRPr="00591F25">
        <w:t xml:space="preserve"> species_wdpa_counts_aves</w:t>
      </w:r>
      <w:r w:rsidR="00591F25">
        <w:t>,</w:t>
      </w:r>
      <w:r w:rsidR="00591F25" w:rsidRPr="00591F25">
        <w:t xml:space="preserve"> wdpa</w:t>
      </w:r>
      <w:r w:rsidR="00AF2300">
        <w:t>, irreplaceability_index, species_country_unique, species_wdpa_unique</w:t>
      </w:r>
      <w:r w:rsidR="00462497">
        <w:t xml:space="preserve">. </w:t>
      </w:r>
      <w:r w:rsidR="00B218C2">
        <w:t xml:space="preserve">Moving </w:t>
      </w:r>
      <w:r w:rsidR="00FD06F3">
        <w:t>with FME (</w:t>
      </w:r>
      <w:r w:rsidR="00FD06F3" w:rsidRPr="00FD06F3">
        <w:t>E:\cottaan\My Documents\My FME Workspaces</w:t>
      </w:r>
      <w:r w:rsidR="00FD06F3">
        <w:t>\</w:t>
      </w:r>
      <w:r w:rsidR="00FD06F3" w:rsidRPr="00FD06F3">
        <w:t>durga tables to new durga database.fmw</w:t>
      </w:r>
      <w:r w:rsidR="00FD06F3">
        <w:t>).</w:t>
      </w:r>
      <w:r w:rsidR="00D50678">
        <w:t xml:space="preserve"> Database moved and the </w:t>
      </w:r>
      <w:hyperlink r:id="rId183" w:history="1">
        <w:r w:rsidR="00D50678" w:rsidRPr="00D50678">
          <w:rPr>
            <w:rStyle w:val="Hyperlink"/>
          </w:rPr>
          <w:t>https://github.com/andrewcottam/eSpecies_client_demo</w:t>
        </w:r>
      </w:hyperlink>
      <w:r w:rsidR="00D50678">
        <w:t xml:space="preserve"> website still works!</w:t>
      </w:r>
    </w:p>
    <w:p w14:paraId="7D574877" w14:textId="1883EF6D" w:rsidR="007A6F45" w:rsidRDefault="007A6F45" w:rsidP="000E5536">
      <w:pPr>
        <w:pStyle w:val="BodyText2"/>
      </w:pPr>
      <w:r>
        <w:t>Need to set the default user to especies as tables are not being found unless they are specifically prefixed with especies.</w:t>
      </w:r>
    </w:p>
    <w:p w14:paraId="64F9C73D" w14:textId="177EB3DF" w:rsidR="00B37D09" w:rsidRDefault="00C476E5" w:rsidP="000E5536">
      <w:pPr>
        <w:pStyle w:val="Heading2"/>
      </w:pPr>
      <w:r>
        <w:t>NoSQL Databases</w:t>
      </w:r>
      <w:bookmarkEnd w:id="56"/>
    </w:p>
    <w:p w14:paraId="5D5D6792" w14:textId="77777777" w:rsidR="00B37D09" w:rsidRDefault="0042694C" w:rsidP="000E5536">
      <w:pPr>
        <w:pStyle w:val="BodyText"/>
      </w:pPr>
      <w:r>
        <w:t>Good background to multidimensional databases here:</w:t>
      </w:r>
    </w:p>
    <w:p w14:paraId="635B21E8" w14:textId="77777777" w:rsidR="00B37D09" w:rsidRDefault="003630B2" w:rsidP="000E5536">
      <w:pPr>
        <w:pStyle w:val="BodyText2"/>
      </w:pPr>
      <w:hyperlink r:id="rId184" w:history="1">
        <w:r w:rsidR="0042694C" w:rsidRPr="0077669C">
          <w:rPr>
            <w:rStyle w:val="Hyperlink"/>
          </w:rPr>
          <w:t>http://www.fing.edu.uy/inco/grupos/csi/esp/Cursos/cursos_act/2003/DAP_SistDW/Material/ken96.pdf</w:t>
        </w:r>
      </w:hyperlink>
    </w:p>
    <w:p w14:paraId="3A30A144" w14:textId="77777777" w:rsidR="00B37D09" w:rsidRDefault="004E586A" w:rsidP="000E5536">
      <w:pPr>
        <w:pStyle w:val="BodyText2"/>
      </w:pPr>
      <w:r>
        <w:t xml:space="preserve">Good paper on NoSQL here: </w:t>
      </w:r>
      <w:hyperlink r:id="rId185" w:history="1">
        <w:r w:rsidRPr="0077669C">
          <w:rPr>
            <w:rStyle w:val="Hyperlink"/>
          </w:rPr>
          <w:t>http://www.christof-strauch.de/nosqldbs.pdf</w:t>
        </w:r>
      </w:hyperlink>
    </w:p>
    <w:p w14:paraId="76A77B53" w14:textId="77777777" w:rsidR="00B37D09" w:rsidRDefault="004E586A" w:rsidP="000E5536">
      <w:pPr>
        <w:pStyle w:val="BodyText2"/>
      </w:pPr>
      <w:r>
        <w:t xml:space="preserve">Video overview of NoSQL databases: </w:t>
      </w:r>
      <w:hyperlink r:id="rId186" w:history="1">
        <w:r w:rsidRPr="0077669C">
          <w:rPr>
            <w:rStyle w:val="Hyperlink"/>
          </w:rPr>
          <w:t>http://nosql.mypopescu.com/post/6412803549/nosql-databases-what-why-and-when</w:t>
        </w:r>
      </w:hyperlink>
    </w:p>
    <w:p w14:paraId="12332640" w14:textId="77777777" w:rsidR="00B37D09" w:rsidRDefault="0042694C" w:rsidP="000E5536">
      <w:pPr>
        <w:pStyle w:val="BodyText"/>
      </w:pPr>
      <w:r>
        <w:t>Big data:</w:t>
      </w:r>
    </w:p>
    <w:p w14:paraId="4F4F2BE8" w14:textId="77777777" w:rsidR="00B37D09" w:rsidRDefault="0042694C" w:rsidP="000E5536">
      <w:pPr>
        <w:pStyle w:val="BodyText"/>
      </w:pPr>
      <w:r>
        <w:t>1. Pentaho</w:t>
      </w:r>
    </w:p>
    <w:p w14:paraId="2B544823" w14:textId="77777777" w:rsidR="00B37D09" w:rsidRDefault="003630B2" w:rsidP="000E5536">
      <w:pPr>
        <w:pStyle w:val="BodyText"/>
      </w:pPr>
      <w:hyperlink r:id="rId187" w:history="1">
        <w:r w:rsidR="0042694C" w:rsidRPr="0077669C">
          <w:rPr>
            <w:rStyle w:val="Hyperlink"/>
          </w:rPr>
          <w:t>http://www.pentaho.com/big-data/</w:t>
        </w:r>
      </w:hyperlink>
    </w:p>
    <w:p w14:paraId="5B602CEC" w14:textId="77777777" w:rsidR="00B37D09" w:rsidRDefault="0042694C" w:rsidP="000E5536">
      <w:pPr>
        <w:pStyle w:val="BodyText"/>
      </w:pPr>
      <w:r>
        <w:t>2. Mondrian</w:t>
      </w:r>
    </w:p>
    <w:p w14:paraId="13A83B25" w14:textId="77777777" w:rsidR="00B37D09" w:rsidRDefault="003630B2" w:rsidP="000E5536">
      <w:pPr>
        <w:pStyle w:val="BodyText"/>
      </w:pPr>
      <w:hyperlink r:id="rId188" w:history="1">
        <w:r w:rsidR="0042694C" w:rsidRPr="0077669C">
          <w:rPr>
            <w:rStyle w:val="Hyperlink"/>
          </w:rPr>
          <w:t>http://mondrian.pentaho.com/</w:t>
        </w:r>
      </w:hyperlink>
    </w:p>
    <w:p w14:paraId="37F1B303" w14:textId="77777777" w:rsidR="00B37D09" w:rsidRDefault="0042694C" w:rsidP="000E5536">
      <w:pPr>
        <w:pStyle w:val="BodyText"/>
      </w:pPr>
      <w:r>
        <w:t>3. MonetDB</w:t>
      </w:r>
    </w:p>
    <w:p w14:paraId="4E6D5940" w14:textId="77777777" w:rsidR="00B37D09" w:rsidRDefault="003630B2" w:rsidP="000E5536">
      <w:pPr>
        <w:pStyle w:val="BodyText"/>
      </w:pPr>
      <w:hyperlink r:id="rId189" w:history="1">
        <w:r w:rsidR="0042694C" w:rsidRPr="0077669C">
          <w:rPr>
            <w:rStyle w:val="Hyperlink"/>
          </w:rPr>
          <w:t>http://www.monetdb.org/</w:t>
        </w:r>
      </w:hyperlink>
    </w:p>
    <w:p w14:paraId="5405B9F3" w14:textId="77777777" w:rsidR="00B37D09" w:rsidRDefault="0042694C" w:rsidP="000E5536">
      <w:pPr>
        <w:pStyle w:val="BodyText"/>
      </w:pPr>
      <w:r>
        <w:t>4. SciDB</w:t>
      </w:r>
    </w:p>
    <w:p w14:paraId="7ABB86FA" w14:textId="77777777" w:rsidR="00B37D09" w:rsidRDefault="003630B2" w:rsidP="000E5536">
      <w:pPr>
        <w:pStyle w:val="BodyText2"/>
      </w:pPr>
      <w:hyperlink r:id="rId190" w:history="1">
        <w:r w:rsidR="0042694C" w:rsidRPr="0077669C">
          <w:rPr>
            <w:rStyle w:val="Hyperlink"/>
          </w:rPr>
          <w:t>http://www.scidb.org/</w:t>
        </w:r>
      </w:hyperlink>
    </w:p>
    <w:p w14:paraId="07360DA6" w14:textId="6E0656A6" w:rsidR="00B37D09" w:rsidRDefault="00C476E5" w:rsidP="0034374E">
      <w:pPr>
        <w:pStyle w:val="Heading3"/>
      </w:pPr>
      <w:bookmarkStart w:id="60" w:name="_Toc315774571"/>
      <w:r>
        <w:t>yMapReduce</w:t>
      </w:r>
      <w:bookmarkEnd w:id="60"/>
    </w:p>
    <w:p w14:paraId="3FB65147" w14:textId="77777777" w:rsidR="00B37D09" w:rsidRDefault="00C476E5" w:rsidP="000E5536">
      <w:pPr>
        <w:pStyle w:val="BodyText"/>
      </w:pPr>
      <w:r>
        <w:t xml:space="preserve">Good intro here: </w:t>
      </w:r>
      <w:hyperlink r:id="rId191" w:history="1">
        <w:r w:rsidRPr="0077669C">
          <w:rPr>
            <w:rStyle w:val="Hyperlink"/>
          </w:rPr>
          <w:t>http://code.google.com/edu/parallel/mapreduce-tutorial.html</w:t>
        </w:r>
      </w:hyperlink>
    </w:p>
    <w:p w14:paraId="5058DE91" w14:textId="77777777" w:rsidR="00B37D09" w:rsidRDefault="00C476E5" w:rsidP="000E5536">
      <w:pPr>
        <w:pStyle w:val="BodyText"/>
      </w:pPr>
      <w:r>
        <w:t xml:space="preserve">And here: </w:t>
      </w:r>
      <w:hyperlink r:id="rId192" w:history="1">
        <w:r w:rsidRPr="0077669C">
          <w:rPr>
            <w:rStyle w:val="Hyperlink"/>
          </w:rPr>
          <w:t>http://www.cs.stanford.edu/people/ang//papers/nips06-mapreducemulticore.pdf</w:t>
        </w:r>
      </w:hyperlink>
    </w:p>
    <w:p w14:paraId="7C5F4F57" w14:textId="77777777" w:rsidR="00B37D09" w:rsidRDefault="00C476E5" w:rsidP="000E5536">
      <w:pPr>
        <w:pStyle w:val="BodyText2"/>
      </w:pPr>
      <w:r>
        <w:lastRenderedPageBreak/>
        <w:t xml:space="preserve">Amazon offer it: Amazon Elastic MapReduce </w:t>
      </w:r>
      <w:hyperlink r:id="rId193" w:history="1">
        <w:r w:rsidRPr="0077669C">
          <w:rPr>
            <w:rStyle w:val="Hyperlink"/>
          </w:rPr>
          <w:t>http://aws.amazon.com/elasticmapreduce/</w:t>
        </w:r>
      </w:hyperlink>
    </w:p>
    <w:p w14:paraId="6F73C7AB" w14:textId="2D2840A3" w:rsidR="00B37D09" w:rsidRDefault="00C476E5" w:rsidP="0034374E">
      <w:pPr>
        <w:pStyle w:val="Heading3"/>
      </w:pPr>
      <w:bookmarkStart w:id="61" w:name="_Toc315774572"/>
      <w:r>
        <w:t>Performance</w:t>
      </w:r>
      <w:bookmarkEnd w:id="61"/>
    </w:p>
    <w:p w14:paraId="47BFF01E" w14:textId="77777777" w:rsidR="00B37D09" w:rsidRDefault="003630B2" w:rsidP="000E5536">
      <w:pPr>
        <w:pStyle w:val="BodyText2"/>
      </w:pPr>
      <w:hyperlink r:id="rId194" w:history="1">
        <w:r w:rsidR="00C476E5" w:rsidRPr="0077669C">
          <w:rPr>
            <w:rStyle w:val="Hyperlink"/>
          </w:rPr>
          <w:t>http://sortbenchmark.org/</w:t>
        </w:r>
      </w:hyperlink>
    </w:p>
    <w:p w14:paraId="296B98A0" w14:textId="5A8569A6" w:rsidR="00B37D09" w:rsidRDefault="004520D3" w:rsidP="000E5536">
      <w:pPr>
        <w:pStyle w:val="Heading2"/>
      </w:pPr>
      <w:bookmarkStart w:id="62" w:name="_Toc315774573"/>
      <w:r>
        <w:t>Rasdaman</w:t>
      </w:r>
      <w:bookmarkEnd w:id="62"/>
    </w:p>
    <w:p w14:paraId="1FCAF0EB" w14:textId="77777777" w:rsidR="00B37D09" w:rsidRDefault="004520D3" w:rsidP="000E5536">
      <w:pPr>
        <w:pStyle w:val="BodyText"/>
      </w:pPr>
      <w:r>
        <w:t>Performance paper on Rasdaman:</w:t>
      </w:r>
    </w:p>
    <w:p w14:paraId="47892317" w14:textId="77777777" w:rsidR="00B37D09" w:rsidRDefault="003630B2" w:rsidP="000E5536">
      <w:pPr>
        <w:pStyle w:val="BodyText2"/>
      </w:pPr>
      <w:hyperlink r:id="rId195" w:history="1">
        <w:r w:rsidR="004520D3" w:rsidRPr="0077669C">
          <w:rPr>
            <w:rStyle w:val="Hyperlink"/>
          </w:rPr>
          <w:t>http://ieeexplore.ieee.org/stamp/stamp.jsp?tp=&amp;arnumber=787289</w:t>
        </w:r>
      </w:hyperlink>
    </w:p>
    <w:p w14:paraId="7313FA46" w14:textId="77777777" w:rsidR="00857554" w:rsidRPr="00857554" w:rsidRDefault="00857554" w:rsidP="000E5536">
      <w:pPr>
        <w:pStyle w:val="Heading2"/>
      </w:pPr>
      <w:bookmarkStart w:id="63" w:name="_Toc315774587"/>
      <w:r>
        <w:t>Storage requirements</w:t>
      </w:r>
    </w:p>
    <w:p w14:paraId="60755639" w14:textId="77777777" w:rsidR="00857554" w:rsidRDefault="00857554" w:rsidP="0034374E">
      <w:pPr>
        <w:pStyle w:val="Heading3"/>
      </w:pPr>
      <w:r>
        <w:t>Estimating full database size</w:t>
      </w:r>
    </w:p>
    <w:p w14:paraId="1079C039" w14:textId="77777777" w:rsidR="00857554" w:rsidRDefault="00857554" w:rsidP="007D2F52">
      <w:pPr>
        <w:pStyle w:val="Heading4"/>
      </w:pPr>
      <w:r>
        <w:t>Extrapolating from mammals</w:t>
      </w:r>
    </w:p>
    <w:p w14:paraId="29CFF352" w14:textId="77777777" w:rsidR="00857554" w:rsidRDefault="00857554" w:rsidP="000E5536">
      <w:pPr>
        <w:pStyle w:val="BodyText2"/>
      </w:pPr>
      <w:r>
        <w:t>So calculating the database size:</w:t>
      </w:r>
    </w:p>
    <w:p w14:paraId="29B65580" w14:textId="77777777" w:rsidR="00857554" w:rsidRDefault="00857554" w:rsidP="000E5536">
      <w:pPr>
        <w:pStyle w:val="BodyText"/>
      </w:pPr>
      <w:r>
        <w:t>Mammals Test</w:t>
      </w:r>
      <w:r>
        <w:tab/>
      </w:r>
      <w:r>
        <w:tab/>
        <w:t>Full Species Data</w:t>
      </w:r>
    </w:p>
    <w:p w14:paraId="52FAD8A1" w14:textId="77777777" w:rsidR="00857554" w:rsidRDefault="00857554" w:rsidP="000E5536">
      <w:pPr>
        <w:pStyle w:val="BodyText"/>
      </w:pPr>
      <w:r>
        <w:t>No of species</w:t>
      </w:r>
      <w:r>
        <w:tab/>
      </w:r>
      <w:r>
        <w:tab/>
      </w:r>
      <w:r>
        <w:tab/>
        <w:t>5060</w:t>
      </w:r>
      <w:r>
        <w:tab/>
      </w:r>
      <w:r>
        <w:tab/>
      </w:r>
      <w:r>
        <w:tab/>
      </w:r>
      <w:r>
        <w:tab/>
        <w:t>80000</w:t>
      </w:r>
    </w:p>
    <w:p w14:paraId="7C557D1D" w14:textId="77777777" w:rsidR="00857554" w:rsidRDefault="00857554" w:rsidP="000E5536">
      <w:pPr>
        <w:pStyle w:val="BodyText"/>
      </w:pPr>
      <w:r>
        <w:t>Geoprocessing machine</w:t>
      </w:r>
    </w:p>
    <w:p w14:paraId="76ADBF90" w14:textId="77777777" w:rsidR="00857554" w:rsidRDefault="00857554" w:rsidP="000E5536">
      <w:pPr>
        <w:pStyle w:val="BodyText"/>
      </w:pPr>
      <w:r>
        <w:t>Storage</w:t>
      </w:r>
      <w:r>
        <w:tab/>
      </w:r>
      <w:r>
        <w:tab/>
      </w:r>
      <w:r>
        <w:tab/>
      </w:r>
      <w:r>
        <w:tab/>
        <w:t>79.9 Gb</w:t>
      </w:r>
      <w:r>
        <w:tab/>
      </w:r>
      <w:r>
        <w:tab/>
      </w:r>
      <w:r>
        <w:tab/>
      </w:r>
      <w:r>
        <w:tab/>
        <w:t>1.26 Tb</w:t>
      </w:r>
    </w:p>
    <w:p w14:paraId="029AE53D" w14:textId="77777777" w:rsidR="00857554" w:rsidRDefault="00857554" w:rsidP="000E5536">
      <w:pPr>
        <w:pStyle w:val="BodyText2"/>
      </w:pPr>
      <w:r>
        <w:t>RAM</w:t>
      </w:r>
      <w:r>
        <w:tab/>
      </w:r>
      <w:r>
        <w:tab/>
      </w:r>
      <w:r>
        <w:tab/>
      </w:r>
      <w:r>
        <w:tab/>
        <w:t>8Gb</w:t>
      </w:r>
      <w:r>
        <w:tab/>
      </w:r>
      <w:r>
        <w:tab/>
      </w:r>
      <w:r>
        <w:tab/>
      </w:r>
      <w:r>
        <w:tab/>
        <w:t>8Gb</w:t>
      </w:r>
    </w:p>
    <w:p w14:paraId="0B58F442" w14:textId="77777777" w:rsidR="00857554" w:rsidRDefault="00857554" w:rsidP="000E5536">
      <w:pPr>
        <w:pStyle w:val="BodyText"/>
      </w:pPr>
      <w:r>
        <w:t xml:space="preserve">Database </w:t>
      </w:r>
    </w:p>
    <w:p w14:paraId="6E9F4A10" w14:textId="77777777" w:rsidR="00857554" w:rsidRDefault="00857554" w:rsidP="000E5536">
      <w:pPr>
        <w:pStyle w:val="BodyText"/>
      </w:pPr>
      <w:r>
        <w:t>Database records</w:t>
      </w:r>
      <w:r>
        <w:tab/>
      </w:r>
      <w:r>
        <w:tab/>
      </w:r>
      <w:r>
        <w:tab/>
        <w:t>7.09 billion</w:t>
      </w:r>
      <w:r>
        <w:tab/>
      </w:r>
      <w:r>
        <w:tab/>
        <w:t>112 billion</w:t>
      </w:r>
    </w:p>
    <w:p w14:paraId="6FE94096" w14:textId="77777777" w:rsidR="00857554" w:rsidRDefault="00857554" w:rsidP="000E5536">
      <w:pPr>
        <w:pStyle w:val="BodyText"/>
      </w:pPr>
      <w:r>
        <w:t>Database size</w:t>
      </w:r>
      <w:r>
        <w:tab/>
      </w:r>
      <w:r>
        <w:tab/>
      </w:r>
      <w:r>
        <w:tab/>
      </w:r>
      <w:r>
        <w:tab/>
        <w:t>326 Gb+</w:t>
      </w:r>
      <w:r>
        <w:tab/>
      </w:r>
      <w:r>
        <w:tab/>
      </w:r>
      <w:r>
        <w:tab/>
      </w:r>
      <w:r>
        <w:tab/>
        <w:t>5.15 Tb+</w:t>
      </w:r>
    </w:p>
    <w:p w14:paraId="625FA410" w14:textId="77777777" w:rsidR="00857554" w:rsidRDefault="00857554" w:rsidP="000E5536">
      <w:pPr>
        <w:pStyle w:val="BodyText2"/>
      </w:pPr>
      <w:r>
        <w:t>For the first 5060 species there are 7,092,806,306 tiles (=1,401,740.38 quadkeys/species)</w:t>
      </w:r>
    </w:p>
    <w:p w14:paraId="0A25F779" w14:textId="77777777" w:rsidR="00857554" w:rsidRDefault="00857554" w:rsidP="000E5536">
      <w:pPr>
        <w:pStyle w:val="BodyText"/>
      </w:pPr>
      <w:r>
        <w:t>At at least 46 bytes per record that is at least 326,269,090,076 B = 326Gb</w:t>
      </w:r>
    </w:p>
    <w:p w14:paraId="6D938185" w14:textId="77777777" w:rsidR="00857554" w:rsidRDefault="00857554" w:rsidP="000E5536">
      <w:pPr>
        <w:pStyle w:val="BodyText2"/>
      </w:pPr>
      <w:r>
        <w:t>For 18000 species = 25,231,326,840</w:t>
      </w:r>
    </w:p>
    <w:p w14:paraId="4EDCBDBB" w14:textId="77777777" w:rsidR="00857554" w:rsidRDefault="00857554" w:rsidP="000E5536">
      <w:pPr>
        <w:pStyle w:val="BodyText"/>
      </w:pPr>
      <w:r>
        <w:t>Practically testing how much space the quadkeydata table takes up:</w:t>
      </w:r>
    </w:p>
    <w:p w14:paraId="056796DD" w14:textId="77777777" w:rsidR="00857554" w:rsidRDefault="00857554" w:rsidP="000E5536">
      <w:pPr>
        <w:pStyle w:val="BodyText"/>
      </w:pPr>
      <w:r>
        <w:t xml:space="preserve">1. How many records in the quadkeydata table? </w:t>
      </w:r>
    </w:p>
    <w:p w14:paraId="72134D49" w14:textId="77777777" w:rsidR="00857554" w:rsidRDefault="00857554" w:rsidP="000E5536">
      <w:pPr>
        <w:pStyle w:val="BodyText"/>
      </w:pPr>
      <w:r>
        <w:t>SELECT count(*) from quadkeydata</w:t>
      </w:r>
    </w:p>
    <w:p w14:paraId="6988E1C7" w14:textId="77777777" w:rsidR="00857554" w:rsidRDefault="00857554" w:rsidP="000E5536">
      <w:pPr>
        <w:pStyle w:val="BodyText2"/>
      </w:pPr>
      <w:r>
        <w:t>121,296,622 records</w:t>
      </w:r>
    </w:p>
    <w:p w14:paraId="434A7DAA" w14:textId="77777777" w:rsidR="00857554" w:rsidRDefault="00857554" w:rsidP="000E5536">
      <w:pPr>
        <w:pStyle w:val="BodyText"/>
      </w:pPr>
      <w:r>
        <w:t>2. How big is the dbdopa database?</w:t>
      </w:r>
    </w:p>
    <w:p w14:paraId="1BC3AB97" w14:textId="77777777" w:rsidR="00857554" w:rsidRDefault="00857554" w:rsidP="000E5536">
      <w:pPr>
        <w:pStyle w:val="BodyText"/>
      </w:pPr>
      <w:r>
        <w:t>SELECT pg_size_pretty(pg_database_size('dbdopa')) As fulldbsize</w:t>
      </w:r>
    </w:p>
    <w:p w14:paraId="3C9A889D" w14:textId="77777777" w:rsidR="00857554" w:rsidRDefault="00857554" w:rsidP="000E5536">
      <w:pPr>
        <w:pStyle w:val="BodyText2"/>
      </w:pPr>
      <w:r>
        <w:t>257Gb</w:t>
      </w:r>
    </w:p>
    <w:p w14:paraId="0F77B0D3" w14:textId="77777777" w:rsidR="00857554" w:rsidRDefault="00857554" w:rsidP="000E5536">
      <w:pPr>
        <w:pStyle w:val="BodyText"/>
      </w:pPr>
      <w:r>
        <w:t>Adding 1 million records:</w:t>
      </w:r>
    </w:p>
    <w:p w14:paraId="7DC7548F" w14:textId="77777777" w:rsidR="00857554" w:rsidRDefault="00857554" w:rsidP="000E5536">
      <w:pPr>
        <w:pStyle w:val="BodyText"/>
      </w:pPr>
      <w:r>
        <w:t xml:space="preserve">insert into quadkeydata (SELECT quadkey, tx, ty, z, objid, -1 as typeid FROM public.quadkeydata limit 1000000) </w:t>
      </w:r>
    </w:p>
    <w:p w14:paraId="6303DDD8" w14:textId="77777777" w:rsidR="00857554" w:rsidRDefault="00857554" w:rsidP="000E5536">
      <w:pPr>
        <w:pStyle w:val="BodyText"/>
      </w:pPr>
      <w:r>
        <w:t>Query returned successfully: 1000000 rows affected, 522204 ms execution time.</w:t>
      </w:r>
    </w:p>
    <w:p w14:paraId="266296E4" w14:textId="77777777" w:rsidR="00857554" w:rsidRDefault="00857554" w:rsidP="000E5536">
      <w:pPr>
        <w:pStyle w:val="BodyText"/>
      </w:pPr>
      <w:r>
        <w:t xml:space="preserve">Database size still says 257Gb! </w:t>
      </w:r>
    </w:p>
    <w:p w14:paraId="2F436020" w14:textId="77777777" w:rsidR="00857554" w:rsidRDefault="00857554" w:rsidP="000E5536">
      <w:pPr>
        <w:pStyle w:val="BodyText2"/>
      </w:pPr>
      <w:r>
        <w:t>122,296,622 records</w:t>
      </w:r>
    </w:p>
    <w:p w14:paraId="46CB8769" w14:textId="77777777" w:rsidR="00857554" w:rsidRDefault="00857554" w:rsidP="000E5536">
      <w:pPr>
        <w:pStyle w:val="BodyText2"/>
      </w:pPr>
      <w:r>
        <w:t>Adding 100 million records - db size starts at 257Gb and Monica says we have 72Gb free - so we cannot go beyond 327Gb</w:t>
      </w:r>
    </w:p>
    <w:p w14:paraId="0916B48B" w14:textId="77777777" w:rsidR="00857554" w:rsidRDefault="00857554" w:rsidP="000E5536">
      <w:pPr>
        <w:pStyle w:val="BodyText"/>
      </w:pPr>
      <w:r>
        <w:t xml:space="preserve">Deleted them again. </w:t>
      </w:r>
    </w:p>
    <w:p w14:paraId="4718F377" w14:textId="77777777" w:rsidR="00857554" w:rsidRDefault="00857554" w:rsidP="000E5536">
      <w:pPr>
        <w:pStyle w:val="BodyText2"/>
      </w:pPr>
      <w:r>
        <w:t>delete from quadkeydata where typeid=-1</w:t>
      </w:r>
    </w:p>
    <w:p w14:paraId="2340F433" w14:textId="77777777" w:rsidR="00857554" w:rsidRDefault="00857554" w:rsidP="000E5536">
      <w:pPr>
        <w:pStyle w:val="BodyText"/>
      </w:pPr>
      <w:r>
        <w:t>TRY 1: WDPA - WDPA to npy files</w:t>
      </w:r>
    </w:p>
    <w:p w14:paraId="0DE50573" w14:textId="77777777" w:rsidR="00857554" w:rsidRDefault="00857554" w:rsidP="000E5536">
      <w:pPr>
        <w:pStyle w:val="BodyText"/>
      </w:pPr>
      <w:r>
        <w:t>Started at 17:09</w:t>
      </w:r>
    </w:p>
    <w:p w14:paraId="260EB3BE" w14:textId="77777777" w:rsidR="00857554" w:rsidRDefault="00857554" w:rsidP="000E5536">
      <w:pPr>
        <w:pStyle w:val="BodyText"/>
      </w:pPr>
      <w:r>
        <w:t>Didnt start iterating through the PAs until 19:30 - 2hours 21mins later</w:t>
      </w:r>
    </w:p>
    <w:p w14:paraId="1D1244E3" w14:textId="77777777" w:rsidR="00857554" w:rsidRDefault="00857554" w:rsidP="000E5536">
      <w:pPr>
        <w:pStyle w:val="BodyText"/>
      </w:pPr>
      <w:r>
        <w:t>Did 4000 PAs in 13 hours = 24 days to do all PAs</w:t>
      </w:r>
    </w:p>
    <w:p w14:paraId="60E9692B" w14:textId="77777777" w:rsidR="00857554" w:rsidRDefault="00857554" w:rsidP="000E5536">
      <w:pPr>
        <w:pStyle w:val="BodyText"/>
      </w:pPr>
      <w:r>
        <w:t>To load the data back in:</w:t>
      </w:r>
    </w:p>
    <w:p w14:paraId="75747301" w14:textId="77777777" w:rsidR="00857554" w:rsidRDefault="00857554" w:rsidP="000E5536">
      <w:pPr>
        <w:pStyle w:val="BodyText"/>
      </w:pPr>
      <w:r>
        <w:t>cells=numpy.load(r"E:\cottaan\My Documents\ProtectedAreasGridData\wdpaid68276.npy")</w:t>
      </w:r>
    </w:p>
    <w:p w14:paraId="0F6CEC25" w14:textId="77777777" w:rsidR="00857554" w:rsidRDefault="00857554" w:rsidP="000E5536">
      <w:pPr>
        <w:pStyle w:val="BodyText"/>
      </w:pPr>
      <w:r>
        <w:t>data=numpy.reshape(cells,(3,len(cells)/3))</w:t>
      </w:r>
    </w:p>
    <w:p w14:paraId="60AC07CE" w14:textId="77777777" w:rsidR="00857554" w:rsidRDefault="00857554" w:rsidP="000E5536">
      <w:pPr>
        <w:pStyle w:val="BodyText"/>
      </w:pPr>
      <w:r>
        <w:t>coords=numpy.transpose(data)</w:t>
      </w:r>
    </w:p>
    <w:p w14:paraId="42B444CD" w14:textId="77777777" w:rsidR="00857554" w:rsidRDefault="00857554" w:rsidP="000E5536">
      <w:pPr>
        <w:pStyle w:val="BodyText"/>
      </w:pPr>
      <w:r>
        <w:lastRenderedPageBreak/>
        <w:t>array([[16411, 22108, 68276],</w:t>
      </w:r>
    </w:p>
    <w:p w14:paraId="18C03395" w14:textId="77777777" w:rsidR="00857554" w:rsidRDefault="00857554" w:rsidP="000E5536">
      <w:pPr>
        <w:pStyle w:val="BodyText"/>
      </w:pPr>
      <w:r>
        <w:t xml:space="preserve">       [16412, 22108, 68276],</w:t>
      </w:r>
    </w:p>
    <w:p w14:paraId="20879D11" w14:textId="77777777" w:rsidR="00857554" w:rsidRDefault="00857554" w:rsidP="000E5536">
      <w:pPr>
        <w:pStyle w:val="BodyText"/>
      </w:pPr>
      <w:r>
        <w:t xml:space="preserve">       [16413, 22108, 68276],</w:t>
      </w:r>
    </w:p>
    <w:p w14:paraId="0DA16906" w14:textId="77777777" w:rsidR="00857554" w:rsidRDefault="00857554" w:rsidP="000E5536">
      <w:pPr>
        <w:pStyle w:val="BodyText"/>
      </w:pPr>
      <w:r>
        <w:t xml:space="preserve">       ..., </w:t>
      </w:r>
    </w:p>
    <w:p w14:paraId="0446C87A" w14:textId="77777777" w:rsidR="00857554" w:rsidRDefault="00857554" w:rsidP="000E5536">
      <w:pPr>
        <w:pStyle w:val="BodyText"/>
      </w:pPr>
      <w:r>
        <w:t xml:space="preserve">       [16417, 22063, 68276],</w:t>
      </w:r>
    </w:p>
    <w:p w14:paraId="2A8593C3" w14:textId="77777777" w:rsidR="00857554" w:rsidRDefault="00857554" w:rsidP="000E5536">
      <w:pPr>
        <w:pStyle w:val="BodyText"/>
      </w:pPr>
      <w:r>
        <w:t xml:space="preserve">       [16416, 22062, 68276],</w:t>
      </w:r>
    </w:p>
    <w:p w14:paraId="61827675" w14:textId="77777777" w:rsidR="00857554" w:rsidRDefault="00857554" w:rsidP="000E5536">
      <w:pPr>
        <w:pStyle w:val="BodyText"/>
      </w:pPr>
      <w:r>
        <w:t xml:space="preserve">       [16417, 22062, 68276]], dtype=int64</w:t>
      </w:r>
    </w:p>
    <w:p w14:paraId="65073F71" w14:textId="77777777" w:rsidR="00857554" w:rsidRDefault="00857554" w:rsidP="000E5536">
      <w:pPr>
        <w:pStyle w:val="BodyText"/>
      </w:pPr>
      <w:r>
        <w:tab/>
        <w:t xml:space="preserve">   </w:t>
      </w:r>
    </w:p>
    <w:p w14:paraId="6219C331" w14:textId="77777777" w:rsidR="00857554" w:rsidRDefault="00857554" w:rsidP="000E5536">
      <w:pPr>
        <w:pStyle w:val="BodyText"/>
      </w:pPr>
      <w:r>
        <w:t>68276 is the wdpaid in this case</w:t>
      </w:r>
    </w:p>
    <w:p w14:paraId="11621348" w14:textId="77777777" w:rsidR="00857554" w:rsidRDefault="00857554" w:rsidP="000E5536">
      <w:pPr>
        <w:pStyle w:val="BodyText"/>
      </w:pPr>
      <w:r>
        <w:t>Good example is:</w:t>
      </w:r>
    </w:p>
    <w:p w14:paraId="7A8A7AE2" w14:textId="77777777" w:rsidR="00857554" w:rsidRDefault="00857554" w:rsidP="000E5536">
      <w:pPr>
        <w:pStyle w:val="BodyText"/>
      </w:pPr>
      <w:r>
        <w:t>Name:</w:t>
      </w:r>
      <w:r>
        <w:tab/>
        <w:t>Kinabalu</w:t>
      </w:r>
    </w:p>
    <w:p w14:paraId="2D99261D" w14:textId="77777777" w:rsidR="00857554" w:rsidRDefault="00857554" w:rsidP="000E5536">
      <w:pPr>
        <w:pStyle w:val="BodyText2"/>
      </w:pPr>
      <w:r>
        <w:t>wdpaid:</w:t>
      </w:r>
      <w:r>
        <w:tab/>
        <w:t>785</w:t>
      </w:r>
    </w:p>
    <w:p w14:paraId="675803AB" w14:textId="77777777" w:rsidR="00857554" w:rsidRDefault="00857554" w:rsidP="000E5536">
      <w:pPr>
        <w:pStyle w:val="BodyText"/>
      </w:pPr>
      <w:r>
        <w:t xml:space="preserve">Calculating the scale for a particular latitude: </w:t>
      </w:r>
    </w:p>
    <w:p w14:paraId="3691AEDB" w14:textId="77777777" w:rsidR="00857554" w:rsidRDefault="00857554" w:rsidP="000E5536">
      <w:pPr>
        <w:pStyle w:val="BodyText"/>
      </w:pPr>
      <w:r>
        <w:t xml:space="preserve">Excellent article here: </w:t>
      </w:r>
      <w:hyperlink r:id="rId196" w:history="1">
        <w:r w:rsidRPr="0077669C">
          <w:rPr>
            <w:rStyle w:val="Hyperlink"/>
          </w:rPr>
          <w:t>http://msdn.microsoft.com/en-us/library/cc161076.aspx</w:t>
        </w:r>
      </w:hyperlink>
      <w:r>
        <w:t xml:space="preserve"> </w:t>
      </w:r>
    </w:p>
    <w:p w14:paraId="0DEDEB71" w14:textId="77777777" w:rsidR="00857554" w:rsidRDefault="00857554" w:rsidP="000E5536">
      <w:pPr>
        <w:pStyle w:val="BodyText2"/>
      </w:pPr>
      <w:r>
        <w:t>at the bottom in the bit about zoom levels it says how to calculate the scale</w:t>
      </w:r>
    </w:p>
    <w:p w14:paraId="7B6E0665" w14:textId="77777777" w:rsidR="00857554" w:rsidRDefault="00857554" w:rsidP="000E5536">
      <w:pPr>
        <w:pStyle w:val="BodyText2"/>
      </w:pPr>
    </w:p>
    <w:p w14:paraId="46F8414F" w14:textId="77777777" w:rsidR="00857554" w:rsidRDefault="00857554" w:rsidP="007D2F52">
      <w:pPr>
        <w:pStyle w:val="Heading4"/>
      </w:pPr>
      <w:r>
        <w:t>Using total area for polygon data</w:t>
      </w:r>
    </w:p>
    <w:p w14:paraId="3CEE4DD7" w14:textId="77777777" w:rsidR="00857554" w:rsidRDefault="00857554" w:rsidP="000E5536">
      <w:pPr>
        <w:pStyle w:val="BodyText2"/>
      </w:pPr>
      <w:r>
        <w:t xml:space="preserve">We can also estimate how many records there will be in the quadkeydata table using the total area for all species polygons. There are 127929 records in the AllSpecies_WebMercator table. </w:t>
      </w:r>
    </w:p>
    <w:p w14:paraId="1D2CF84A" w14:textId="77777777" w:rsidR="00857554" w:rsidRDefault="00857554" w:rsidP="000E5536">
      <w:pPr>
        <w:pStyle w:val="BodyText2"/>
      </w:pPr>
      <w:r>
        <w:t>The total size for all of these is 1</w:t>
      </w:r>
      <w:r w:rsidRPr="006366C1">
        <w:t>245883</w:t>
      </w:r>
      <w:r>
        <w:t>00000000000 m</w:t>
      </w:r>
      <w:r w:rsidRPr="00501D97">
        <w:rPr>
          <w:vertAlign w:val="superscript"/>
        </w:rPr>
        <w:t>2</w:t>
      </w:r>
      <w:r>
        <w:t xml:space="preserve">. </w:t>
      </w:r>
    </w:p>
    <w:p w14:paraId="613DF7C9" w14:textId="77777777" w:rsidR="00857554" w:rsidRDefault="00857554" w:rsidP="000E5536">
      <w:pPr>
        <w:pStyle w:val="BodyText"/>
      </w:pPr>
      <w:r>
        <w:t>Each cell is 1</w:t>
      </w:r>
      <w:r w:rsidRPr="00E0673D">
        <w:t>222</w:t>
      </w:r>
      <w:r>
        <w:t>.</w:t>
      </w:r>
      <w:r w:rsidRPr="00E0673D">
        <w:t>99683</w:t>
      </w:r>
      <w:r>
        <w:t>m x 1</w:t>
      </w:r>
      <w:r w:rsidRPr="00E0673D">
        <w:t>222</w:t>
      </w:r>
      <w:r>
        <w:t>.</w:t>
      </w:r>
      <w:r w:rsidRPr="00E0673D">
        <w:t>99683</w:t>
      </w:r>
      <w:r>
        <w:t>m = 1</w:t>
      </w:r>
      <w:r w:rsidRPr="00DF7E32">
        <w:t xml:space="preserve">495721.25 </w:t>
      </w:r>
      <w:r>
        <w:t>m</w:t>
      </w:r>
      <w:r w:rsidRPr="00501D97">
        <w:rPr>
          <w:vertAlign w:val="superscript"/>
        </w:rPr>
        <w:t>2</w:t>
      </w:r>
      <w:r>
        <w:t>.</w:t>
      </w:r>
    </w:p>
    <w:p w14:paraId="2157D01C" w14:textId="77777777" w:rsidR="00857554" w:rsidRPr="00DF7E32" w:rsidRDefault="00857554" w:rsidP="000E5536">
      <w:pPr>
        <w:pStyle w:val="BodyText"/>
      </w:pPr>
      <w:r>
        <w:t>Therefore there will be approximately 8</w:t>
      </w:r>
      <w:r w:rsidRPr="006366C1">
        <w:t>3</w:t>
      </w:r>
      <w:r>
        <w:t>,</w:t>
      </w:r>
      <w:r w:rsidRPr="006366C1">
        <w:t>296</w:t>
      </w:r>
      <w:r>
        <w:t>,</w:t>
      </w:r>
      <w:r w:rsidRPr="006366C1">
        <w:t>469</w:t>
      </w:r>
      <w:r>
        <w:t>,</w:t>
      </w:r>
      <w:r w:rsidRPr="006366C1">
        <w:t>8</w:t>
      </w:r>
      <w:r>
        <w:t>00 (83 billion)</w:t>
      </w:r>
    </w:p>
    <w:p w14:paraId="40D77FD7" w14:textId="77777777" w:rsidR="00857554" w:rsidRDefault="00857554" w:rsidP="0034374E">
      <w:pPr>
        <w:pStyle w:val="Heading3"/>
      </w:pPr>
      <w:r>
        <w:t>Storage optimisation</w:t>
      </w:r>
    </w:p>
    <w:p w14:paraId="26502164" w14:textId="77777777" w:rsidR="00857554" w:rsidRDefault="00857554" w:rsidP="007D2F52">
      <w:pPr>
        <w:pStyle w:val="Heading4"/>
      </w:pPr>
      <w:r>
        <w:t>Quadtree/Fractal compression</w:t>
      </w:r>
    </w:p>
    <w:p w14:paraId="6B1DBB56" w14:textId="77777777" w:rsidR="00857554" w:rsidRDefault="00857554" w:rsidP="000E5536">
      <w:pPr>
        <w:pStyle w:val="BodyText2"/>
      </w:pPr>
      <w:r>
        <w:t>We could compress the output sparse array data with quadtree/fractal compression to save storage space.</w:t>
      </w:r>
    </w:p>
    <w:p w14:paraId="6EA8D36B" w14:textId="77777777" w:rsidR="00857554" w:rsidRDefault="003630B2" w:rsidP="000E5536">
      <w:pPr>
        <w:pStyle w:val="BodyText2"/>
      </w:pPr>
      <w:hyperlink r:id="rId197" w:history="1">
        <w:r w:rsidR="00857554">
          <w:rPr>
            <w:rStyle w:val="Hyperlink"/>
          </w:rPr>
          <w:t>http://devmag.org.za/2011/02/23/quadtrees-implementation/</w:t>
        </w:r>
      </w:hyperlink>
    </w:p>
    <w:p w14:paraId="5DC38F67" w14:textId="77777777" w:rsidR="00857554" w:rsidRDefault="00857554" w:rsidP="000E5536">
      <w:pPr>
        <w:pStyle w:val="BodyText2"/>
      </w:pPr>
      <w:r>
        <w:t>Looking at Orang Utan:</w:t>
      </w:r>
    </w:p>
    <w:p w14:paraId="32615309" w14:textId="77777777" w:rsidR="00857554" w:rsidRDefault="00B7567C" w:rsidP="000E5536">
      <w:pPr>
        <w:pStyle w:val="BodyText2"/>
      </w:pPr>
      <w:r>
        <w:t xml:space="preserve">Level 16: </w:t>
      </w:r>
      <w:r>
        <w:tab/>
        <w:t>100873</w:t>
      </w:r>
      <w:r w:rsidR="00857554">
        <w:t xml:space="preserve"> records with all 1 quadkey leaves</w:t>
      </w:r>
    </w:p>
    <w:p w14:paraId="5ABB5A55" w14:textId="77777777" w:rsidR="00857554" w:rsidRDefault="00857554" w:rsidP="000E5536">
      <w:pPr>
        <w:pStyle w:val="BodyText2"/>
      </w:pPr>
      <w:r>
        <w:t>Level 15:</w:t>
      </w:r>
      <w:r>
        <w:tab/>
        <w:t>22064 records with all 4 quadkey leaves</w:t>
      </w:r>
    </w:p>
    <w:p w14:paraId="60855574" w14:textId="77777777" w:rsidR="00857554" w:rsidRDefault="00857554" w:rsidP="000E5536">
      <w:pPr>
        <w:pStyle w:val="BodyText2"/>
      </w:pPr>
      <w:r>
        <w:t>Level 14:</w:t>
      </w:r>
      <w:r>
        <w:tab/>
        <w:t>4023 records with all 16 quadkey leaves</w:t>
      </w:r>
    </w:p>
    <w:p w14:paraId="762C3687" w14:textId="77777777" w:rsidR="00857554" w:rsidRDefault="00857554" w:rsidP="000E5536">
      <w:pPr>
        <w:pStyle w:val="BodyText2"/>
      </w:pPr>
      <w:r>
        <w:t>Level 13:</w:t>
      </w:r>
      <w:r>
        <w:tab/>
        <w:t>545 records with all 64 quadkey leaves</w:t>
      </w:r>
    </w:p>
    <w:p w14:paraId="1934CEC2" w14:textId="77777777" w:rsidR="00857554" w:rsidRDefault="00857554" w:rsidP="000E5536">
      <w:pPr>
        <w:pStyle w:val="BodyText2"/>
      </w:pPr>
      <w:r>
        <w:t>Level 12:</w:t>
      </w:r>
      <w:r>
        <w:tab/>
        <w:t>50 records with all 256 quadkey leaves</w:t>
      </w:r>
    </w:p>
    <w:p w14:paraId="19ECA9BE" w14:textId="77777777" w:rsidR="00857554" w:rsidRDefault="00857554" w:rsidP="000E5536">
      <w:pPr>
        <w:pStyle w:val="BodyText2"/>
      </w:pPr>
      <w:r>
        <w:t>Level 11:</w:t>
      </w:r>
      <w:r>
        <w:tab/>
        <w:t>1 record with all 1024 quadkey leaves</w:t>
      </w:r>
      <w:r>
        <w:tab/>
      </w:r>
    </w:p>
    <w:p w14:paraId="27389985" w14:textId="77777777" w:rsidR="00857554" w:rsidRDefault="00857554" w:rsidP="000E5536">
      <w:pPr>
        <w:pStyle w:val="Code"/>
      </w:pPr>
      <w:r>
        <w:t>select min(tx) as tx ,min(ty) as ty,min(z) as z, count(quadkey) from (SELECT substring(quadkey from 0 for 11) as level,tx,ty,z,quadkey FROM public.quadkeydata WHERE typeid=1 and objid=17975 and tx BETWEEN 25728 and 27776 and ty BETWEEN 15496 and 17544) as rows group by level having count(quadkey)=</w:t>
      </w:r>
      <w:r w:rsidRPr="002F7818">
        <w:t xml:space="preserve"> </w:t>
      </w:r>
      <w:r>
        <w:t>1024</w:t>
      </w:r>
    </w:p>
    <w:p w14:paraId="41663F56" w14:textId="77777777" w:rsidR="00857554" w:rsidRDefault="00857554" w:rsidP="000E5536">
      <w:pPr>
        <w:pStyle w:val="BodyText2"/>
      </w:pPr>
      <w:r>
        <w:t>So how many records will this be?</w:t>
      </w:r>
    </w:p>
    <w:p w14:paraId="0A988CAE" w14:textId="77777777" w:rsidR="00857554" w:rsidRDefault="00857554" w:rsidP="000E5536">
      <w:pPr>
        <w:pStyle w:val="Code"/>
      </w:pPr>
      <w:r w:rsidRPr="009C305E">
        <w:t>select substring(quadkey from 0 for 11) from tmp group by substring(quadkey from 0 for 11) having count(quadkey)=1024</w:t>
      </w:r>
    </w:p>
    <w:p w14:paraId="195998CD" w14:textId="77777777" w:rsidR="00857554" w:rsidRDefault="00857554" w:rsidP="000E5536">
      <w:pPr>
        <w:pStyle w:val="BodyText"/>
      </w:pPr>
      <w:r>
        <w:t>Even better:</w:t>
      </w:r>
    </w:p>
    <w:p w14:paraId="1D479CAF" w14:textId="77777777" w:rsidR="00857554" w:rsidRDefault="00857554" w:rsidP="000E5536">
      <w:pPr>
        <w:pStyle w:val="Code"/>
      </w:pPr>
      <w:r w:rsidRPr="00DB5475">
        <w:t>select * from tmp where quadkey like (select substring(quadkey from 0 for 11) from tmp group by substring(quadkey from 0 for 11) having count(quadkey)=1024) || '%'</w:t>
      </w:r>
    </w:p>
    <w:p w14:paraId="5F529F7E" w14:textId="77777777" w:rsidR="00857554" w:rsidRDefault="00857554" w:rsidP="000E5536">
      <w:pPr>
        <w:pStyle w:val="BodyText2"/>
      </w:pPr>
      <w:r>
        <w:t>Creating a compressed table for Orang Utan:</w:t>
      </w:r>
    </w:p>
    <w:p w14:paraId="7FBD8E45" w14:textId="77777777" w:rsidR="00857554" w:rsidRDefault="00857554" w:rsidP="000E5536">
      <w:pPr>
        <w:pStyle w:val="Code"/>
      </w:pPr>
      <w:r w:rsidRPr="00E47A51">
        <w:t>insert into compressed17975(select substring(quadkey from 0 for 11) from tmp group by substring(quadkey from 0 for 11) having count(quadkey)=1024)</w:t>
      </w:r>
    </w:p>
    <w:p w14:paraId="2607E3AE" w14:textId="77777777" w:rsidR="00857554" w:rsidRDefault="00857554" w:rsidP="000E5536">
      <w:pPr>
        <w:pStyle w:val="Code"/>
      </w:pPr>
      <w:r w:rsidRPr="00596FEA">
        <w:t>delete from tmp where quadkey in (select quadkey.quadkey from quadkey,compressed17975 where quadkey.qk10=compressed17975.quadkey)</w:t>
      </w:r>
    </w:p>
    <w:p w14:paraId="17B6525F" w14:textId="77777777" w:rsidR="00857554" w:rsidRDefault="00857554" w:rsidP="000E5536">
      <w:pPr>
        <w:pStyle w:val="Code"/>
      </w:pPr>
      <w:r w:rsidRPr="00596FEA">
        <w:t>insert into compressed17975(select substring(quadkey from 0 for 12) from tmp group by substring(quadkey from 0 for 12) having count(quadkey)=256)</w:t>
      </w:r>
    </w:p>
    <w:p w14:paraId="4882B6EA" w14:textId="77777777" w:rsidR="00857554" w:rsidRDefault="00857554" w:rsidP="000E5536">
      <w:pPr>
        <w:pStyle w:val="Code"/>
      </w:pPr>
      <w:r w:rsidRPr="00596FEA">
        <w:t>delete from tmp where quadkey in (select quadkey.quadkey from quadkey,co</w:t>
      </w:r>
      <w:r>
        <w:t>mpressed17975 where quadkey.qk11</w:t>
      </w:r>
      <w:r w:rsidRPr="00596FEA">
        <w:t>=compressed17975.quadkey)</w:t>
      </w:r>
    </w:p>
    <w:p w14:paraId="59B015E2" w14:textId="77777777" w:rsidR="00857554" w:rsidRDefault="00857554" w:rsidP="000E5536">
      <w:pPr>
        <w:pStyle w:val="Code"/>
      </w:pPr>
      <w:r w:rsidRPr="00596FEA">
        <w:t>insert into compressed17975(select substring(quadkey from 0 for 1</w:t>
      </w:r>
      <w:r>
        <w:t>3</w:t>
      </w:r>
      <w:r w:rsidRPr="00596FEA">
        <w:t>) from tmp group by substring(quadkey from 0 for 1</w:t>
      </w:r>
      <w:r>
        <w:t>3</w:t>
      </w:r>
      <w:r w:rsidRPr="00596FEA">
        <w:t>) having count(quadkey)=</w:t>
      </w:r>
      <w:r>
        <w:t>64</w:t>
      </w:r>
      <w:r w:rsidRPr="00596FEA">
        <w:t>)</w:t>
      </w:r>
    </w:p>
    <w:p w14:paraId="53446800" w14:textId="77777777" w:rsidR="00857554" w:rsidRDefault="00857554" w:rsidP="000E5536">
      <w:pPr>
        <w:pStyle w:val="Code"/>
      </w:pPr>
      <w:r w:rsidRPr="00596FEA">
        <w:t>delete from tmp where quadkey in (select quadkey.quadkey from quadkey,co</w:t>
      </w:r>
      <w:r>
        <w:t>mpressed17975 where quadkey.qk12</w:t>
      </w:r>
      <w:r w:rsidRPr="00596FEA">
        <w:t>=compressed17975.quadkey)</w:t>
      </w:r>
    </w:p>
    <w:p w14:paraId="0256AD3B" w14:textId="77777777" w:rsidR="00857554" w:rsidRDefault="00857554" w:rsidP="000E5536">
      <w:pPr>
        <w:pStyle w:val="Code"/>
      </w:pPr>
      <w:r w:rsidRPr="00596FEA">
        <w:t>insert into compressed17975(select substring(quadkey from 0 for 1</w:t>
      </w:r>
      <w:r>
        <w:t>4</w:t>
      </w:r>
      <w:r w:rsidRPr="00596FEA">
        <w:t>) from tmp group by substring(quadkey from 0 for 1</w:t>
      </w:r>
      <w:r>
        <w:t>4</w:t>
      </w:r>
      <w:r w:rsidRPr="00596FEA">
        <w:t>) having count(quadkey)=</w:t>
      </w:r>
      <w:r>
        <w:t>16</w:t>
      </w:r>
      <w:r w:rsidRPr="00596FEA">
        <w:t>)</w:t>
      </w:r>
    </w:p>
    <w:p w14:paraId="5240731E" w14:textId="77777777" w:rsidR="00857554" w:rsidRDefault="00857554" w:rsidP="000E5536">
      <w:pPr>
        <w:pStyle w:val="Code"/>
      </w:pPr>
      <w:r w:rsidRPr="00596FEA">
        <w:t>delete from tmp where quadkey in (select quadkey.quadkey from quadkey,co</w:t>
      </w:r>
      <w:r>
        <w:t>mpressed17975 where quadkey.qk13</w:t>
      </w:r>
      <w:r w:rsidRPr="00596FEA">
        <w:t>=compressed17975.quadkey)</w:t>
      </w:r>
    </w:p>
    <w:p w14:paraId="0D8D3912" w14:textId="77777777" w:rsidR="00857554" w:rsidRDefault="00857554" w:rsidP="000E5536">
      <w:pPr>
        <w:pStyle w:val="Code"/>
      </w:pPr>
      <w:r w:rsidRPr="00596FEA">
        <w:lastRenderedPageBreak/>
        <w:t>insert into compressed17975(select substring(quadkey from 0 for 1</w:t>
      </w:r>
      <w:r>
        <w:t>5</w:t>
      </w:r>
      <w:r w:rsidRPr="00596FEA">
        <w:t>) from tmp group by substring(quadkey from 0 for 1</w:t>
      </w:r>
      <w:r>
        <w:t>5</w:t>
      </w:r>
      <w:r w:rsidRPr="00596FEA">
        <w:t>) having count(quadkey)=</w:t>
      </w:r>
      <w:r>
        <w:t>4</w:t>
      </w:r>
      <w:r w:rsidRPr="00596FEA">
        <w:t>)</w:t>
      </w:r>
    </w:p>
    <w:p w14:paraId="7DD3129F" w14:textId="77777777" w:rsidR="00857554" w:rsidRDefault="00857554" w:rsidP="000E5536">
      <w:pPr>
        <w:pStyle w:val="Code"/>
      </w:pPr>
      <w:r w:rsidRPr="00596FEA">
        <w:t>delete from tmp where quadkey in (select quadkey.quadkey from quadkey,co</w:t>
      </w:r>
      <w:r>
        <w:t>mpressed17975 where quadkey.qk14</w:t>
      </w:r>
      <w:r w:rsidRPr="00596FEA">
        <w:t>=compressed17975.quadkey)</w:t>
      </w:r>
    </w:p>
    <w:p w14:paraId="257E489D" w14:textId="77777777" w:rsidR="00857554" w:rsidRDefault="00857554" w:rsidP="000E5536">
      <w:pPr>
        <w:pStyle w:val="Code"/>
      </w:pPr>
      <w:r w:rsidRPr="00596FEA">
        <w:t>insert into compressed17975(select substring(quadkey from 0 for 1</w:t>
      </w:r>
      <w:r>
        <w:t>6</w:t>
      </w:r>
      <w:r w:rsidRPr="00596FEA">
        <w:t>) from tmp group by substring(quadkey from 0 for 1</w:t>
      </w:r>
      <w:r>
        <w:t>6</w:t>
      </w:r>
      <w:r w:rsidRPr="00596FEA">
        <w:t>) having count(quadkey)=</w:t>
      </w:r>
      <w:r>
        <w:t>1</w:t>
      </w:r>
      <w:r w:rsidRPr="00596FEA">
        <w:t>)</w:t>
      </w:r>
    </w:p>
    <w:p w14:paraId="78B46368" w14:textId="77777777" w:rsidR="00857554" w:rsidRDefault="00857554" w:rsidP="000E5536">
      <w:pPr>
        <w:pStyle w:val="Code"/>
      </w:pPr>
      <w:r w:rsidRPr="00596FEA">
        <w:t>delete from tmp where quadkey in (select quadkey.quadkey from quadkey,co</w:t>
      </w:r>
      <w:r>
        <w:t>mpressed17975 where quadkey.quadkey</w:t>
      </w:r>
      <w:r w:rsidRPr="00596FEA">
        <w:t xml:space="preserve"> =compressed17975.quadkey)</w:t>
      </w:r>
    </w:p>
    <w:p w14:paraId="3B568BB6" w14:textId="77777777" w:rsidR="00857554" w:rsidRDefault="00857554" w:rsidP="000E5536">
      <w:pPr>
        <w:pStyle w:val="BodyText2"/>
      </w:pPr>
      <w:r>
        <w:t xml:space="preserve">There </w:t>
      </w:r>
      <w:r w:rsidR="00B7567C">
        <w:t>are 20822 rows instead of 100873</w:t>
      </w:r>
      <w:r>
        <w:t xml:space="preserve"> – therefore a compression of 21%. This will be more for more widespread species. Lets try for 12421 – hairy-nosed otter.</w:t>
      </w:r>
    </w:p>
    <w:p w14:paraId="023A9392" w14:textId="77777777" w:rsidR="00857554" w:rsidRDefault="00857554" w:rsidP="000E5536">
      <w:pPr>
        <w:pStyle w:val="Code"/>
      </w:pPr>
      <w:r>
        <w:t>insert into compressed12421(select substring(quadkey from 0 for 9) from tmp group by substring(quadkey from 0 for 9) having count(quadkey)=16384);</w:t>
      </w:r>
    </w:p>
    <w:p w14:paraId="1C3C0256" w14:textId="77777777" w:rsidR="00857554" w:rsidRDefault="00857554" w:rsidP="000E5536">
      <w:pPr>
        <w:pStyle w:val="Code"/>
      </w:pPr>
      <w:r>
        <w:t>delete from tmp where quadkey in (select quadkey.quadkey from quadkey,compressed12421 where quadkey.qk8=compressed12421.quadkey);</w:t>
      </w:r>
    </w:p>
    <w:p w14:paraId="45325CDC" w14:textId="77777777" w:rsidR="00857554" w:rsidRDefault="00857554" w:rsidP="000E5536">
      <w:pPr>
        <w:pStyle w:val="Code"/>
      </w:pPr>
      <w:r>
        <w:t>insert into compressed12421(select substring(quadkey from 0 for 10) from tmp group by substring(quadkey from 0 for 10) having count(quadkey)=4096);</w:t>
      </w:r>
    </w:p>
    <w:p w14:paraId="38213692" w14:textId="77777777" w:rsidR="00857554" w:rsidRDefault="00857554" w:rsidP="000E5536">
      <w:pPr>
        <w:pStyle w:val="Code"/>
      </w:pPr>
      <w:r>
        <w:t>delete from tmp where quadkey in (select quadkey.quadkey from quadkey,compressed12421 where quadkey.qk9=compressed12421.quadkey);</w:t>
      </w:r>
    </w:p>
    <w:p w14:paraId="6D373FED" w14:textId="77777777" w:rsidR="00857554" w:rsidRDefault="00857554" w:rsidP="000E5536">
      <w:pPr>
        <w:pStyle w:val="Code"/>
      </w:pPr>
      <w:r>
        <w:t>insert into compressed12421(select substring(quadkey from 0 for 11) from tmp group by substring(quadkey from 0 for 11) having count(quadkey)=1024);</w:t>
      </w:r>
    </w:p>
    <w:p w14:paraId="7B9C4C79" w14:textId="77777777" w:rsidR="00857554" w:rsidRDefault="00857554" w:rsidP="000E5536">
      <w:pPr>
        <w:pStyle w:val="Code"/>
      </w:pPr>
      <w:r>
        <w:t>delete from tmp where quadkey in (select quadkey.quadkey from quadkey,compressed12421 where quadkey.qk10=compressed12421.quadkey);</w:t>
      </w:r>
    </w:p>
    <w:p w14:paraId="362EB505" w14:textId="77777777" w:rsidR="00857554" w:rsidRDefault="00857554" w:rsidP="000E5536">
      <w:pPr>
        <w:pStyle w:val="Code"/>
      </w:pPr>
      <w:r>
        <w:t>insert into compressed12421(select substring(quadkey from 0 for 12) from tmp group by substring(quadkey from 0 for 12) having count(quadkey)=256);</w:t>
      </w:r>
    </w:p>
    <w:p w14:paraId="38E34C6B" w14:textId="77777777" w:rsidR="00857554" w:rsidRDefault="00857554" w:rsidP="000E5536">
      <w:pPr>
        <w:pStyle w:val="Code"/>
      </w:pPr>
      <w:r>
        <w:t>delete from tmp where quadkey in (select quadkey.quadkey from quadkey,compressed12421 where quadkey.qk11=compressed12421.quadkey);</w:t>
      </w:r>
    </w:p>
    <w:p w14:paraId="02F78947" w14:textId="77777777" w:rsidR="00857554" w:rsidRDefault="00857554" w:rsidP="000E5536">
      <w:pPr>
        <w:pStyle w:val="Code"/>
      </w:pPr>
      <w:r>
        <w:t>insert into compressed12421(select substring(quadkey from 0 for 13) from tmp group by substring(quadkey from 0 for 13) having count(quadkey)=64);</w:t>
      </w:r>
    </w:p>
    <w:p w14:paraId="6D5A2B8D" w14:textId="77777777" w:rsidR="00857554" w:rsidRDefault="00857554" w:rsidP="000E5536">
      <w:pPr>
        <w:pStyle w:val="Code"/>
      </w:pPr>
      <w:r>
        <w:t>delete from tmp where quadkey in (select quadkey.quadkey from quadkey,compressed12421 where quadkey.qk12=compressed12421.quadkey);</w:t>
      </w:r>
    </w:p>
    <w:p w14:paraId="3745BA5C" w14:textId="77777777" w:rsidR="00857554" w:rsidRDefault="00857554" w:rsidP="000E5536">
      <w:pPr>
        <w:pStyle w:val="Code"/>
      </w:pPr>
      <w:r>
        <w:t>insert into compressed12421(select substring(quadkey from 0 for 14) from tmp group by substring(quadkey from 0 for 14) having count(quadkey)=16);</w:t>
      </w:r>
    </w:p>
    <w:p w14:paraId="090B28D4" w14:textId="77777777" w:rsidR="00857554" w:rsidRDefault="00857554" w:rsidP="000E5536">
      <w:pPr>
        <w:pStyle w:val="Code"/>
      </w:pPr>
      <w:r>
        <w:t>delete from tmp where quadkey in (select quadkey.quadkey from quadkey,compressed12421 where quadkey.qk13=compressed12421.quadkey);</w:t>
      </w:r>
    </w:p>
    <w:p w14:paraId="0C29F27C" w14:textId="77777777" w:rsidR="00857554" w:rsidRDefault="00857554" w:rsidP="000E5536">
      <w:pPr>
        <w:pStyle w:val="Code"/>
      </w:pPr>
      <w:r>
        <w:t>insert into compressed12421(select substring(quadkey from 0 for 15) from tmp group by substring(quadkey from 0 for 15) having count(quadkey)=4);</w:t>
      </w:r>
    </w:p>
    <w:p w14:paraId="40482BA1" w14:textId="77777777" w:rsidR="00857554" w:rsidRDefault="00857554" w:rsidP="000E5536">
      <w:pPr>
        <w:pStyle w:val="Code"/>
      </w:pPr>
      <w:r>
        <w:t>delete from tmp where quadkey in (select quadkey.quadkey from quadkey,compressed12421 where quadkey.qk14=compressed12421.quadkey);</w:t>
      </w:r>
    </w:p>
    <w:p w14:paraId="2BBE9C40" w14:textId="77777777" w:rsidR="00857554" w:rsidRDefault="00857554" w:rsidP="000E5536">
      <w:pPr>
        <w:pStyle w:val="Code"/>
      </w:pPr>
      <w:r>
        <w:t>insert into compressed12421(select substring(quadkey from 0 for 16) from tmp group by substring(quadkey from 0 for 16) having count(quadkey)=1);</w:t>
      </w:r>
    </w:p>
    <w:p w14:paraId="4A7D1825" w14:textId="77777777" w:rsidR="00857554" w:rsidRDefault="00857554" w:rsidP="000E5536">
      <w:pPr>
        <w:pStyle w:val="Code"/>
      </w:pPr>
      <w:r>
        <w:t>delete from tmp where quadkey in (select quadkey.quadkey from quadkey,compressed12421 where quadkey.quadkey =compressed12421.quadkey);</w:t>
      </w:r>
    </w:p>
    <w:p w14:paraId="3C141590" w14:textId="77777777" w:rsidR="00857554" w:rsidRDefault="00857554" w:rsidP="000E5536">
      <w:pPr>
        <w:pStyle w:val="BodyText"/>
      </w:pPr>
      <w:r>
        <w:t>Raw quadkey data:</w:t>
      </w:r>
      <w:r>
        <w:tab/>
        <w:t>422494 records</w:t>
      </w:r>
    </w:p>
    <w:p w14:paraId="698C1225" w14:textId="77777777" w:rsidR="00857554" w:rsidRDefault="00857554" w:rsidP="000E5536">
      <w:pPr>
        <w:pStyle w:val="BodyText"/>
      </w:pPr>
      <w:r>
        <w:t>Compressed:</w:t>
      </w:r>
      <w:r>
        <w:tab/>
      </w:r>
      <w:r>
        <w:tab/>
        <w:t>141456 records</w:t>
      </w:r>
    </w:p>
    <w:p w14:paraId="3DA117AB" w14:textId="77777777" w:rsidR="00857554" w:rsidRDefault="00857554" w:rsidP="000E5536">
      <w:pPr>
        <w:pStyle w:val="BodyText"/>
      </w:pPr>
      <w:r>
        <w:t>Compression ratio:</w:t>
      </w:r>
      <w:r>
        <w:tab/>
        <w:t>33%</w:t>
      </w:r>
    </w:p>
    <w:p w14:paraId="6815C91F" w14:textId="77777777" w:rsidR="00362379" w:rsidRDefault="00362379" w:rsidP="000E5536">
      <w:pPr>
        <w:pStyle w:val="Heading2"/>
      </w:pPr>
      <w:r>
        <w:t>Schema</w:t>
      </w:r>
    </w:p>
    <w:p w14:paraId="26D18779" w14:textId="77777777" w:rsidR="005518CC" w:rsidRDefault="005518CC" w:rsidP="0034374E">
      <w:pPr>
        <w:pStyle w:val="Heading3"/>
      </w:pPr>
      <w:r>
        <w:t>Reporting database</w:t>
      </w:r>
    </w:p>
    <w:p w14:paraId="4F47054C" w14:textId="77777777" w:rsidR="005518CC" w:rsidRDefault="005518CC" w:rsidP="000E5536">
      <w:pPr>
        <w:pStyle w:val="BodyText2"/>
      </w:pPr>
      <w:r>
        <w:t>The reporting database is the database that will be used in the REST services and will encompass all of the various analytical products and indicators from the eSpecies database.</w:t>
      </w:r>
    </w:p>
    <w:p w14:paraId="72A3145D" w14:textId="77777777" w:rsidR="00244417" w:rsidRDefault="00244417" w:rsidP="000E5536">
      <w:pPr>
        <w:pStyle w:val="BodyText2"/>
      </w:pPr>
      <w:r>
        <w:t xml:space="preserve">The </w:t>
      </w:r>
      <w:r w:rsidR="008C7D81">
        <w:t xml:space="preserve">warehouse </w:t>
      </w:r>
      <w:r>
        <w:t>schema for the reporting database will be created using a set of User-Defined Functions in Postgresql.</w:t>
      </w:r>
    </w:p>
    <w:p w14:paraId="7551393B" w14:textId="77777777" w:rsidR="005518CC" w:rsidRDefault="005518CC" w:rsidP="007D2F52">
      <w:pPr>
        <w:pStyle w:val="Heading4"/>
      </w:pPr>
      <w:r>
        <w:t>Irreplacibility index</w:t>
      </w:r>
    </w:p>
    <w:p w14:paraId="3F00F651" w14:textId="22F644CA" w:rsidR="00962FAC" w:rsidRPr="00962FAC" w:rsidRDefault="00962FAC" w:rsidP="000E5536">
      <w:pPr>
        <w:pStyle w:val="Heading5"/>
      </w:pPr>
      <w:r>
        <w:t>Using PostGIS</w:t>
      </w:r>
    </w:p>
    <w:p w14:paraId="480D799B" w14:textId="77777777" w:rsidR="005518CC" w:rsidRDefault="005518CC" w:rsidP="000E5536">
      <w:pPr>
        <w:pStyle w:val="BodyText2"/>
      </w:pPr>
      <w:r>
        <w:t>The RI will be used to create some of the outputs and graphics for the APAAT tool. The information services that are required for the APAAT tool are:</w:t>
      </w:r>
    </w:p>
    <w:p w14:paraId="47FEFBCF" w14:textId="77777777" w:rsidR="007B0AE0" w:rsidRDefault="005518CC" w:rsidP="000E5536">
      <w:pPr>
        <w:pStyle w:val="ListBullet"/>
      </w:pPr>
      <w:r>
        <w:t>REST service giving the RI for PAs for taxonomic groups</w:t>
      </w:r>
      <w:r w:rsidR="006F3511">
        <w:t xml:space="preserve"> (</w:t>
      </w:r>
      <w:hyperlink r:id="rId198" w:history="1">
        <w:r w:rsidR="006F3511">
          <w:rPr>
            <w:rStyle w:val="Hyperlink"/>
          </w:rPr>
          <w:t>http://h03-dev-vm7/cgi-bin/eSpecies/pa/pari/1078</w:t>
        </w:r>
      </w:hyperlink>
      <w:r w:rsidR="006F3511">
        <w:t>)</w:t>
      </w:r>
    </w:p>
    <w:p w14:paraId="1C0F1F80" w14:textId="77777777" w:rsidR="00B15E66" w:rsidRDefault="00B15E66" w:rsidP="000E5536">
      <w:pPr>
        <w:pStyle w:val="ListBullet"/>
      </w:pPr>
      <w:r>
        <w:t>REST service giving the RI for countries</w:t>
      </w:r>
      <w:r w:rsidRPr="00B15E66">
        <w:t xml:space="preserve"> </w:t>
      </w:r>
      <w:r>
        <w:t>for taxonomic groups</w:t>
      </w:r>
    </w:p>
    <w:p w14:paraId="0B38292D" w14:textId="77777777" w:rsidR="002041F3" w:rsidRDefault="002041F3" w:rsidP="000E5536">
      <w:pPr>
        <w:pStyle w:val="BodyText2"/>
      </w:pPr>
      <w:r>
        <w:t xml:space="preserve">Irreplacibility indicators are now computed and delivered in a different way - the irreplacibility indices are stored in the </w:t>
      </w:r>
      <w:r w:rsidRPr="002041F3">
        <w:t>wdpa_irreplacibility_scores</w:t>
      </w:r>
      <w:r>
        <w:t xml:space="preserve"> table. This table is used in a number of place:</w:t>
      </w:r>
    </w:p>
    <w:p w14:paraId="04905541" w14:textId="77777777" w:rsidR="002041F3" w:rsidRDefault="002041F3" w:rsidP="000E5536">
      <w:pPr>
        <w:pStyle w:val="ListBullet3"/>
      </w:pPr>
      <w:r>
        <w:t xml:space="preserve">to create the </w:t>
      </w:r>
      <w:r w:rsidRPr="002041F3">
        <w:t>country_irreplacibility_scores</w:t>
      </w:r>
      <w:r>
        <w:t xml:space="preserve"> table which is used in the </w:t>
      </w:r>
      <w:r w:rsidRPr="002041F3">
        <w:t>get_species_irreplacibility_country</w:t>
      </w:r>
      <w:r>
        <w:t xml:space="preserve"> function</w:t>
      </w:r>
    </w:p>
    <w:p w14:paraId="3023510B" w14:textId="77777777" w:rsidR="002041F3" w:rsidRDefault="002041F3" w:rsidP="000E5536">
      <w:pPr>
        <w:pStyle w:val="ListBullet3"/>
      </w:pPr>
      <w:r>
        <w:t xml:space="preserve">the </w:t>
      </w:r>
      <w:r w:rsidRPr="002041F3">
        <w:t>get_species_irreplacibility_country_filtered</w:t>
      </w:r>
      <w:r>
        <w:t xml:space="preserve"> function (or in a subset of sites, e.g. </w:t>
      </w:r>
      <w:r w:rsidRPr="002041F3">
        <w:t>dopa_explorer_2_9_13_2</w:t>
      </w:r>
      <w:r>
        <w:t>) with window functions to calculate all of the scores for countries and the ranks and averages all in one go</w:t>
      </w:r>
    </w:p>
    <w:p w14:paraId="55E8CFD6" w14:textId="77777777" w:rsidR="00AF7B50" w:rsidRDefault="00AF7B50" w:rsidP="000E5536">
      <w:pPr>
        <w:pStyle w:val="ListBullet3"/>
      </w:pPr>
      <w:r>
        <w:t xml:space="preserve">to create the </w:t>
      </w:r>
      <w:r w:rsidRPr="00AF7B50">
        <w:t>ecoregion_irreplacibility_scores</w:t>
      </w:r>
      <w:r>
        <w:t xml:space="preserve"> table which is used in the </w:t>
      </w:r>
      <w:r w:rsidRPr="00AF7B50">
        <w:t>get_species_irreplacibility_ecoregion</w:t>
      </w:r>
      <w:r>
        <w:t xml:space="preserve"> and </w:t>
      </w:r>
      <w:r w:rsidRPr="00AF7B50">
        <w:t>get_species_irreplacibility_ecoregion_filtered</w:t>
      </w:r>
      <w:r>
        <w:t xml:space="preserve"> functions</w:t>
      </w:r>
    </w:p>
    <w:p w14:paraId="5F7A3176" w14:textId="77777777" w:rsidR="00C53ECC" w:rsidRDefault="00C53ECC" w:rsidP="000E5536">
      <w:pPr>
        <w:pStyle w:val="BodyText2"/>
      </w:pPr>
      <w:r>
        <w:t>To create the irreplacibility scores for a subset of wdpa_ids, run the query dopa_species_irreplacibility_2_9_13_query1.sql and put the wdpa_id subset in the ehabitat.wdpa_snapshot table. This will create t</w:t>
      </w:r>
      <w:r w:rsidR="00345315">
        <w:t xml:space="preserve">he raw tables for the analyses - wdpa_id, taxonomic group and irreplaciblity. These are then summarised by country </w:t>
      </w:r>
      <w:r w:rsidR="00387BB0">
        <w:t xml:space="preserve">in the query </w:t>
      </w:r>
      <w:r w:rsidR="00387BB0" w:rsidRPr="00387BB0">
        <w:t>get_species_irreplacibility_country_filtered</w:t>
      </w:r>
      <w:r w:rsidR="00387BB0">
        <w:t xml:space="preserve">. </w:t>
      </w:r>
      <w:r w:rsidR="00A51A0F">
        <w:t>Now I use a table - dopa_explorer_final (created by the dopa_explorer_final query) instead as Michael needs the ranks and normalised data for the radar plots in dopa explorer.</w:t>
      </w:r>
    </w:p>
    <w:p w14:paraId="21E539C4" w14:textId="77777777" w:rsidR="00EA3299" w:rsidRDefault="00CD793F" w:rsidP="007D2F52">
      <w:pPr>
        <w:pStyle w:val="Heading4"/>
      </w:pPr>
      <w:r>
        <w:t>How do we get the PA/country relationships?</w:t>
      </w:r>
      <w:r w:rsidR="007C5618">
        <w:t xml:space="preserve"> Batch produce when we get a WDPA update?</w:t>
      </w:r>
      <w:r w:rsidR="00BE5631">
        <w:t xml:space="preserve"> Also the RI is very slow with all of the data using Views – will need to batch produce the tables when we get an update for RL or WDPA.</w:t>
      </w:r>
      <w:r w:rsidR="009667AF">
        <w:t xml:space="preserve"> Could use</w:t>
      </w:r>
      <w:r w:rsidR="009D0A66">
        <w:t xml:space="preserve"> </w:t>
      </w:r>
      <w:r w:rsidR="009D0A66">
        <w:rPr>
          <w:szCs w:val="22"/>
        </w:rPr>
        <w:fldChar w:fldCharType="begin"/>
      </w:r>
      <w:r w:rsidR="009D0A66">
        <w:instrText xml:space="preserve"> REF _Ref326927581 \h </w:instrText>
      </w:r>
      <w:r w:rsidR="009D0A66">
        <w:rPr>
          <w:szCs w:val="22"/>
        </w:rPr>
      </w:r>
      <w:r w:rsidR="009D0A66">
        <w:rPr>
          <w:szCs w:val="22"/>
        </w:rPr>
        <w:fldChar w:fldCharType="separate"/>
      </w:r>
      <w:r w:rsidR="00EA3299">
        <w:t>Spatial References</w:t>
      </w:r>
    </w:p>
    <w:p w14:paraId="71E5D9F5" w14:textId="77777777" w:rsidR="00EA3299" w:rsidRDefault="00EA3299" w:rsidP="000E5536">
      <w:pPr>
        <w:pStyle w:val="BodyText2"/>
      </w:pPr>
      <w:r>
        <w:lastRenderedPageBreak/>
        <w:t>To get the srid of a geometry use st_srid()</w:t>
      </w:r>
    </w:p>
    <w:p w14:paraId="19E79054" w14:textId="77777777" w:rsidR="00EA3299" w:rsidRDefault="00EA3299" w:rsidP="000E5536">
      <w:pPr>
        <w:pStyle w:val="BodyText2"/>
      </w:pPr>
      <w:r>
        <w:t xml:space="preserve">How do you list the spatial reference systems available in PostGIS? </w:t>
      </w:r>
    </w:p>
    <w:p w14:paraId="6398B7F6" w14:textId="77777777" w:rsidR="00EA3299" w:rsidRDefault="00EA3299" w:rsidP="000E5536">
      <w:pPr>
        <w:pStyle w:val="sql"/>
      </w:pPr>
      <w:r w:rsidRPr="004E4197">
        <w:t>select * from spatial_ref_sys</w:t>
      </w:r>
    </w:p>
    <w:p w14:paraId="74D64336" w14:textId="77777777" w:rsidR="00EA3299" w:rsidRDefault="00EA3299" w:rsidP="000E5536">
      <w:pPr>
        <w:pStyle w:val="BodyText2"/>
      </w:pPr>
      <w:r>
        <w:t>But I cant find Mollweide! Looks like you need to add it to the spatial_ref_sys table (</w:t>
      </w:r>
      <w:r w:rsidRPr="00573BB7">
        <w:t>here</w:t>
      </w:r>
      <w:r>
        <w:t xml:space="preserve">). The one I want is here: </w:t>
      </w:r>
      <w:r w:rsidRPr="00573BB7">
        <w:t>http://spatialreference.org/ref/sr-org/7099/postgis/</w:t>
      </w:r>
      <w:r>
        <w:t>. Trying the add a new record in dopa db, permission denied. Trying in dev, permission denied:</w:t>
      </w:r>
    </w:p>
    <w:p w14:paraId="5ADD6F91" w14:textId="77777777" w:rsidR="00EA3299" w:rsidRDefault="00EA3299" w:rsidP="000E5536">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7C0DFEBD" w14:textId="77777777" w:rsidR="00EA3299" w:rsidRDefault="00EA3299" w:rsidP="000E5536">
      <w:pPr>
        <w:pStyle w:val="BodyText2"/>
      </w:pPr>
      <w:r>
        <w:t>So until Will puts the new Mollweide projection in, I can test using something relating to Malaysia (I will use srid 3376 East Malaysia):</w:t>
      </w:r>
    </w:p>
    <w:p w14:paraId="3FF29C89" w14:textId="77777777" w:rsidR="00EA3299" w:rsidRDefault="00EA3299" w:rsidP="000E5536">
      <w:pPr>
        <w:pStyle w:val="sql"/>
      </w:pPr>
      <w:r w:rsidRPr="00EB52DF">
        <w:t>select * from spatial_ref_sys where srtext like '%Malaysia%'</w:t>
      </w:r>
    </w:p>
    <w:p w14:paraId="596C019E" w14:textId="77777777" w:rsidR="00EA3299" w:rsidRDefault="00EA3299" w:rsidP="000E5536">
      <w:pPr>
        <w:pStyle w:val="BodyText2"/>
      </w:pPr>
      <w:r>
        <w:t>Here is the finished query:</w:t>
      </w:r>
    </w:p>
    <w:p w14:paraId="1F87000A" w14:textId="77777777" w:rsidR="00EA3299" w:rsidRDefault="00EA3299" w:rsidP="000E5536">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191939DB" w14:textId="77777777" w:rsidR="00EA3299" w:rsidRPr="00FA68A3" w:rsidRDefault="00EA3299" w:rsidP="000E5536">
      <w:pPr>
        <w:pStyle w:val="BodyText2"/>
      </w:pPr>
    </w:p>
    <w:p w14:paraId="12A2F464" w14:textId="77777777" w:rsidR="00CD793F" w:rsidRDefault="00EA3299" w:rsidP="000E5536">
      <w:pPr>
        <w:pStyle w:val="BodyText2"/>
      </w:pPr>
      <w:r>
        <w:t>Triggers</w:t>
      </w:r>
      <w:r w:rsidR="009D0A66">
        <w:fldChar w:fldCharType="end"/>
      </w:r>
      <w:r w:rsidR="009667AF">
        <w:t xml:space="preserve">? </w:t>
      </w:r>
    </w:p>
    <w:p w14:paraId="10864E4D" w14:textId="77777777" w:rsidR="00DE6FB3" w:rsidRPr="005518CC" w:rsidRDefault="00DE6FB3" w:rsidP="000E5536">
      <w:pPr>
        <w:pStyle w:val="BodyText2"/>
      </w:pPr>
      <w:r>
        <w:t>9760 Sub bear is extinct</w:t>
      </w:r>
    </w:p>
    <w:p w14:paraId="0B769104" w14:textId="77777777" w:rsidR="00446D66" w:rsidRDefault="00446D66" w:rsidP="000E5536">
      <w:pPr>
        <w:pStyle w:val="Heading6"/>
      </w:pPr>
      <w:r>
        <w:t>For DOPA Explorer</w:t>
      </w:r>
    </w:p>
    <w:p w14:paraId="5EA608A7" w14:textId="77777777" w:rsidR="00C53C0F" w:rsidRPr="00C53C0F" w:rsidRDefault="00E25694" w:rsidP="000E5536">
      <w:pPr>
        <w:pStyle w:val="BodyText2"/>
      </w:pPr>
      <w:r>
        <w:t xml:space="preserve">The irreplacibility tables and data for DOPA Explorer (released Sep 2013) were created using the queries </w:t>
      </w:r>
      <w:r w:rsidRPr="00E25694">
        <w:t>dopa_species_irreplacibility_2_9_13_query1.sql</w:t>
      </w:r>
      <w:r w:rsidR="00B1157D">
        <w:t xml:space="preserve"> and </w:t>
      </w:r>
      <w:r w:rsidR="00B1157D" w:rsidRPr="00B1157D">
        <w:t>dopa_explorer_final</w:t>
      </w:r>
      <w:r w:rsidR="00B1157D">
        <w:t>.sql.</w:t>
      </w:r>
    </w:p>
    <w:p w14:paraId="22A6C7B9" w14:textId="77777777" w:rsidR="00C53C0F" w:rsidRDefault="00C53C0F" w:rsidP="000E5536">
      <w:pPr>
        <w:pStyle w:val="Heading6"/>
      </w:pPr>
      <w:r>
        <w:t>Bastians sub-Saharan Africa irreplacibility indices</w:t>
      </w:r>
    </w:p>
    <w:p w14:paraId="7348C64A" w14:textId="77777777" w:rsidR="00C53C0F" w:rsidRDefault="00C53C0F" w:rsidP="000E5536">
      <w:pPr>
        <w:pStyle w:val="BodyText2"/>
      </w:pPr>
      <w:r>
        <w:t>Bastian needs the species irreplacibility data for the PAs in Sub Saharan Africa &gt;150Km2 (i.e. the list that is used in DOPA Explorer). The average replacibility scores come from the table '</w:t>
      </w:r>
      <w:r w:rsidRPr="00C53C0F">
        <w:t>ehabitat.pa_country_core</w:t>
      </w:r>
      <w:r>
        <w:t>'. The individual SRI scores come from the '</w:t>
      </w:r>
      <w:r w:rsidRPr="00C53C0F">
        <w:t>especies.dopa_explorer_final</w:t>
      </w:r>
      <w:r>
        <w:t>' table.</w:t>
      </w:r>
      <w:r w:rsidR="0013555C">
        <w:t xml:space="preserve"> These need to be joined together and spatially filtered using the shapefile '</w:t>
      </w:r>
      <w:r w:rsidR="0013555C" w:rsidRPr="0013555C">
        <w:t>E:\cottaan\My Documents\ArcGIS\SSA_countries_regions.shp</w:t>
      </w:r>
      <w:r w:rsidR="0013555C">
        <w:t>'.</w:t>
      </w:r>
      <w:r w:rsidR="00CC36A6">
        <w:t xml:space="preserve"> </w:t>
      </w:r>
      <w:r w:rsidR="006D2BDE">
        <w:t>Tried a cross tab in Postgresql but kept getting an error '</w:t>
      </w:r>
      <w:r w:rsidR="006D2BDE" w:rsidRPr="006D2BDE">
        <w:t xml:space="preserve"> ERROR:  return and sql tuple descriptions are incompatible</w:t>
      </w:r>
      <w:r w:rsidR="006D2BDE">
        <w:t>'. Couldn’t sort it out.</w:t>
      </w:r>
    </w:p>
    <w:p w14:paraId="49EC0D07" w14:textId="77777777" w:rsidR="00F01A29" w:rsidRDefault="00F01A29" w:rsidP="000E5536">
      <w:pPr>
        <w:pStyle w:val="BodyText2"/>
      </w:pPr>
      <w:r>
        <w:t>Looking at the irreplacibility scores, there are 9319 PAs with irreplacibility scores (the total DOPA Explorer subset is 9335). There are some missing</w:t>
      </w:r>
      <w:r w:rsidR="00672875">
        <w:t xml:space="preserve"> from DOPA Explorer</w:t>
      </w:r>
      <w:r>
        <w:t xml:space="preserve">: e.g. </w:t>
      </w:r>
    </w:p>
    <w:p w14:paraId="7FBCA107" w14:textId="77777777" w:rsidR="00F01A29" w:rsidRDefault="00F01A29" w:rsidP="000E5536">
      <w:pPr>
        <w:pStyle w:val="BodyText2"/>
      </w:pPr>
    </w:p>
    <w:tbl>
      <w:tblPr>
        <w:tblW w:w="0" w:type="auto"/>
        <w:tblLook w:val="04A0" w:firstRow="1" w:lastRow="0" w:firstColumn="1" w:lastColumn="0" w:noHBand="0" w:noVBand="1"/>
      </w:tblPr>
      <w:tblGrid>
        <w:gridCol w:w="1062"/>
        <w:gridCol w:w="2788"/>
        <w:gridCol w:w="1388"/>
        <w:gridCol w:w="4122"/>
      </w:tblGrid>
      <w:tr w:rsidR="00F01A29" w:rsidRPr="00F01A29" w14:paraId="16DFB2F9" w14:textId="77777777" w:rsidTr="00F01A29">
        <w:tc>
          <w:tcPr>
            <w:tcW w:w="1070" w:type="dxa"/>
          </w:tcPr>
          <w:p w14:paraId="027A816F" w14:textId="77777777" w:rsidR="00F01A29" w:rsidRPr="00F01A29" w:rsidRDefault="00F01A29" w:rsidP="000E5536">
            <w:pPr>
              <w:pStyle w:val="Tiny"/>
            </w:pPr>
            <w:r w:rsidRPr="00F01A29">
              <w:t>wdpa_id</w:t>
            </w:r>
          </w:p>
        </w:tc>
        <w:tc>
          <w:tcPr>
            <w:tcW w:w="2866" w:type="dxa"/>
          </w:tcPr>
          <w:p w14:paraId="30C4246A" w14:textId="77777777" w:rsidR="00F01A29" w:rsidRPr="00F01A29" w:rsidRDefault="00F01A29" w:rsidP="000E5536">
            <w:pPr>
              <w:pStyle w:val="Tiny"/>
            </w:pPr>
            <w:r>
              <w:t>name</w:t>
            </w:r>
          </w:p>
        </w:tc>
        <w:tc>
          <w:tcPr>
            <w:tcW w:w="1417" w:type="dxa"/>
          </w:tcPr>
          <w:p w14:paraId="6FB5CCFA" w14:textId="77777777" w:rsidR="00F01A29" w:rsidRPr="00F01A29" w:rsidRDefault="00F01A29" w:rsidP="000E5536">
            <w:pPr>
              <w:pStyle w:val="Tiny"/>
            </w:pPr>
            <w:r w:rsidRPr="00F01A29">
              <w:t>country</w:t>
            </w:r>
          </w:p>
        </w:tc>
        <w:tc>
          <w:tcPr>
            <w:tcW w:w="4223" w:type="dxa"/>
          </w:tcPr>
          <w:p w14:paraId="2C8574D4" w14:textId="77777777" w:rsidR="00F01A29" w:rsidRPr="00F01A29" w:rsidRDefault="00F01A29" w:rsidP="000E5536">
            <w:pPr>
              <w:pStyle w:val="Tiny"/>
            </w:pPr>
            <w:r w:rsidRPr="00F01A29">
              <w:t>reason</w:t>
            </w:r>
          </w:p>
        </w:tc>
      </w:tr>
      <w:tr w:rsidR="00F01A29" w:rsidRPr="00F01A29" w14:paraId="74C6C595" w14:textId="77777777" w:rsidTr="00F01A29">
        <w:tc>
          <w:tcPr>
            <w:tcW w:w="1070" w:type="dxa"/>
          </w:tcPr>
          <w:p w14:paraId="1EE1B8A6" w14:textId="77777777" w:rsidR="00F01A29" w:rsidRPr="00F01A29" w:rsidRDefault="00F01A29" w:rsidP="000E5536">
            <w:pPr>
              <w:pStyle w:val="Tiny"/>
            </w:pPr>
            <w:r w:rsidRPr="00F01A29">
              <w:t>555512238</w:t>
            </w:r>
          </w:p>
        </w:tc>
        <w:tc>
          <w:tcPr>
            <w:tcW w:w="2866" w:type="dxa"/>
          </w:tcPr>
          <w:p w14:paraId="54758900" w14:textId="77777777" w:rsidR="00F01A29" w:rsidRPr="00F01A29" w:rsidRDefault="00F01A29" w:rsidP="000E5536">
            <w:pPr>
              <w:pStyle w:val="Tiny"/>
            </w:pPr>
            <w:r w:rsidRPr="00F01A29">
              <w:t>Josephine Seamount Marine Protected Area</w:t>
            </w:r>
          </w:p>
        </w:tc>
        <w:tc>
          <w:tcPr>
            <w:tcW w:w="1417" w:type="dxa"/>
          </w:tcPr>
          <w:p w14:paraId="3C15B6E4" w14:textId="77777777" w:rsidR="00F01A29" w:rsidRPr="00F01A29" w:rsidRDefault="00F01A29" w:rsidP="000E5536">
            <w:pPr>
              <w:pStyle w:val="Tiny"/>
            </w:pPr>
            <w:r w:rsidRPr="00F01A29">
              <w:t>ABNJ</w:t>
            </w:r>
          </w:p>
        </w:tc>
        <w:tc>
          <w:tcPr>
            <w:tcW w:w="4223" w:type="dxa"/>
          </w:tcPr>
          <w:p w14:paraId="28162644" w14:textId="77777777" w:rsidR="00F01A29" w:rsidRPr="00F01A29" w:rsidRDefault="00F01A29" w:rsidP="000E5536">
            <w:pPr>
              <w:pStyle w:val="Tiny"/>
            </w:pPr>
            <w:r w:rsidRPr="00F01A29">
              <w:t>No record in the site_country table</w:t>
            </w:r>
          </w:p>
        </w:tc>
      </w:tr>
      <w:tr w:rsidR="00F01A29" w:rsidRPr="00F01A29" w14:paraId="702EB28F" w14:textId="77777777" w:rsidTr="00F01A29">
        <w:tc>
          <w:tcPr>
            <w:tcW w:w="1070" w:type="dxa"/>
          </w:tcPr>
          <w:p w14:paraId="0896DEE4" w14:textId="77777777" w:rsidR="00F01A29" w:rsidRPr="00F01A29" w:rsidRDefault="00F01A29" w:rsidP="000E5536">
            <w:pPr>
              <w:pStyle w:val="Tiny"/>
            </w:pPr>
            <w:r w:rsidRPr="00F01A29">
              <w:t>1372</w:t>
            </w:r>
          </w:p>
        </w:tc>
        <w:tc>
          <w:tcPr>
            <w:tcW w:w="2866" w:type="dxa"/>
          </w:tcPr>
          <w:p w14:paraId="1EF18AC0" w14:textId="77777777" w:rsidR="00F01A29" w:rsidRPr="00F01A29" w:rsidRDefault="00F01A29" w:rsidP="000E5536">
            <w:pPr>
              <w:pStyle w:val="Tiny"/>
            </w:pPr>
            <w:r w:rsidRPr="00F01A29">
              <w:t>Shambe National Park</w:t>
            </w:r>
          </w:p>
        </w:tc>
        <w:tc>
          <w:tcPr>
            <w:tcW w:w="1417" w:type="dxa"/>
          </w:tcPr>
          <w:p w14:paraId="3364AAE3" w14:textId="77777777" w:rsidR="00F01A29" w:rsidRPr="00F01A29" w:rsidRDefault="00F01A29" w:rsidP="000E5536">
            <w:pPr>
              <w:pStyle w:val="Tiny"/>
            </w:pPr>
            <w:r>
              <w:t>SSD</w:t>
            </w:r>
          </w:p>
        </w:tc>
        <w:tc>
          <w:tcPr>
            <w:tcW w:w="4223" w:type="dxa"/>
          </w:tcPr>
          <w:p w14:paraId="37FC96B7" w14:textId="77777777" w:rsidR="00F01A29" w:rsidRPr="00F01A29" w:rsidRDefault="00F01A29" w:rsidP="000E5536">
            <w:pPr>
              <w:pStyle w:val="Tiny"/>
            </w:pPr>
            <w:r>
              <w:t xml:space="preserve">No reason - reran the </w:t>
            </w:r>
            <w:r w:rsidRPr="00B1157D">
              <w:t>dopa_explorer_final</w:t>
            </w:r>
            <w:r>
              <w:t>.sql query and it appeared in the dopa_explorer_final table</w:t>
            </w:r>
            <w:r w:rsidR="004F6E73">
              <w:t>. Now there are 9321</w:t>
            </w:r>
          </w:p>
        </w:tc>
      </w:tr>
      <w:tr w:rsidR="00AD1E11" w:rsidRPr="00F01A29" w14:paraId="4F304C4B" w14:textId="77777777" w:rsidTr="00F01A29">
        <w:tc>
          <w:tcPr>
            <w:tcW w:w="1070" w:type="dxa"/>
          </w:tcPr>
          <w:p w14:paraId="4A850E1C" w14:textId="77777777" w:rsidR="00AD1E11" w:rsidRPr="00F01A29" w:rsidRDefault="00AD1E11" w:rsidP="000E5536">
            <w:pPr>
              <w:pStyle w:val="Tiny"/>
            </w:pPr>
            <w:r w:rsidRPr="00AD1E11">
              <w:t>555512163</w:t>
            </w:r>
          </w:p>
        </w:tc>
        <w:tc>
          <w:tcPr>
            <w:tcW w:w="2866" w:type="dxa"/>
          </w:tcPr>
          <w:p w14:paraId="6D7B333E" w14:textId="77777777" w:rsidR="00AD1E11" w:rsidRPr="00F01A29" w:rsidRDefault="00AD1E11" w:rsidP="000E5536">
            <w:pPr>
              <w:pStyle w:val="Tiny"/>
            </w:pPr>
            <w:r w:rsidRPr="00AD1E11">
              <w:t>Kenting</w:t>
            </w:r>
          </w:p>
        </w:tc>
        <w:tc>
          <w:tcPr>
            <w:tcW w:w="1417" w:type="dxa"/>
          </w:tcPr>
          <w:p w14:paraId="2A69C105" w14:textId="77777777" w:rsidR="00AD1E11" w:rsidRDefault="00AD1E11" w:rsidP="000E5536">
            <w:pPr>
              <w:pStyle w:val="Tiny"/>
            </w:pPr>
            <w:r>
              <w:t>TWN</w:t>
            </w:r>
          </w:p>
        </w:tc>
        <w:tc>
          <w:tcPr>
            <w:tcW w:w="4223" w:type="dxa"/>
          </w:tcPr>
          <w:p w14:paraId="361E9B15" w14:textId="77777777" w:rsidR="00AD1E11" w:rsidRDefault="00AD1E11" w:rsidP="000E5536">
            <w:pPr>
              <w:pStyle w:val="Tiny"/>
            </w:pPr>
            <w:r w:rsidRPr="00F01A29">
              <w:t>No record in the site_country table</w:t>
            </w:r>
          </w:p>
        </w:tc>
      </w:tr>
      <w:tr w:rsidR="00AD1E11" w:rsidRPr="00F01A29" w14:paraId="40AF25D0" w14:textId="77777777" w:rsidTr="00F01A29">
        <w:tc>
          <w:tcPr>
            <w:tcW w:w="1070" w:type="dxa"/>
          </w:tcPr>
          <w:p w14:paraId="0AEBC705" w14:textId="77777777" w:rsidR="00AD1E11" w:rsidRPr="00AD1E11" w:rsidRDefault="00AD1E11" w:rsidP="000E5536">
            <w:pPr>
              <w:pStyle w:val="Tiny"/>
            </w:pPr>
            <w:r w:rsidRPr="00AD1E11">
              <w:t>17755</w:t>
            </w:r>
          </w:p>
        </w:tc>
        <w:tc>
          <w:tcPr>
            <w:tcW w:w="2866" w:type="dxa"/>
          </w:tcPr>
          <w:p w14:paraId="123EC244" w14:textId="77777777" w:rsidR="00AD1E11" w:rsidRPr="00AD1E11" w:rsidRDefault="00AD1E11" w:rsidP="000E5536">
            <w:pPr>
              <w:pStyle w:val="Tiny"/>
            </w:pPr>
            <w:r w:rsidRPr="00AD1E11">
              <w:t>Tawushan</w:t>
            </w:r>
          </w:p>
        </w:tc>
        <w:tc>
          <w:tcPr>
            <w:tcW w:w="1417" w:type="dxa"/>
          </w:tcPr>
          <w:p w14:paraId="0CAF6E11" w14:textId="77777777" w:rsidR="00AD1E11" w:rsidRDefault="00AD1E11" w:rsidP="000E5536">
            <w:pPr>
              <w:pStyle w:val="Tiny"/>
            </w:pPr>
            <w:r>
              <w:t>TWN</w:t>
            </w:r>
          </w:p>
        </w:tc>
        <w:tc>
          <w:tcPr>
            <w:tcW w:w="4223" w:type="dxa"/>
          </w:tcPr>
          <w:p w14:paraId="411E40F7" w14:textId="77777777" w:rsidR="00AD1E11" w:rsidRPr="00F01A29" w:rsidRDefault="00AD1E11" w:rsidP="000E5536">
            <w:pPr>
              <w:pStyle w:val="Tiny"/>
            </w:pPr>
            <w:r w:rsidRPr="00F01A29">
              <w:t>No record in the site_country table</w:t>
            </w:r>
          </w:p>
        </w:tc>
      </w:tr>
      <w:tr w:rsidR="00AD1E11" w:rsidRPr="00F01A29" w14:paraId="205E4CE1" w14:textId="77777777" w:rsidTr="00F01A29">
        <w:tc>
          <w:tcPr>
            <w:tcW w:w="1070" w:type="dxa"/>
          </w:tcPr>
          <w:p w14:paraId="1A4A6D7D" w14:textId="77777777" w:rsidR="00AD1E11" w:rsidRPr="00AD1E11" w:rsidRDefault="00AD1E11" w:rsidP="000E5536">
            <w:pPr>
              <w:pStyle w:val="Tiny"/>
            </w:pPr>
            <w:r w:rsidRPr="00AD1E11">
              <w:t>9286</w:t>
            </w:r>
          </w:p>
        </w:tc>
        <w:tc>
          <w:tcPr>
            <w:tcW w:w="2866" w:type="dxa"/>
          </w:tcPr>
          <w:p w14:paraId="34570E7B" w14:textId="77777777" w:rsidR="00AD1E11" w:rsidRPr="00AD1E11" w:rsidRDefault="00AD1E11" w:rsidP="000E5536">
            <w:pPr>
              <w:pStyle w:val="Tiny"/>
            </w:pPr>
            <w:r w:rsidRPr="00AD1E11">
              <w:t>Kenting</w:t>
            </w:r>
          </w:p>
        </w:tc>
        <w:tc>
          <w:tcPr>
            <w:tcW w:w="1417" w:type="dxa"/>
          </w:tcPr>
          <w:p w14:paraId="0AD355C2" w14:textId="77777777" w:rsidR="00AD1E11" w:rsidRDefault="00AD1E11" w:rsidP="000E5536">
            <w:pPr>
              <w:pStyle w:val="Tiny"/>
            </w:pPr>
            <w:r>
              <w:t>TWN</w:t>
            </w:r>
          </w:p>
        </w:tc>
        <w:tc>
          <w:tcPr>
            <w:tcW w:w="4223" w:type="dxa"/>
          </w:tcPr>
          <w:p w14:paraId="688DBB7B" w14:textId="77777777" w:rsidR="00AD1E11" w:rsidRPr="00F01A29" w:rsidRDefault="00AD1E11" w:rsidP="000E5536">
            <w:pPr>
              <w:pStyle w:val="Tiny"/>
            </w:pPr>
            <w:r w:rsidRPr="00F01A29">
              <w:t>No record in the site_country table</w:t>
            </w:r>
          </w:p>
        </w:tc>
      </w:tr>
      <w:tr w:rsidR="00AD1E11" w:rsidRPr="00F01A29" w14:paraId="62484065" w14:textId="77777777" w:rsidTr="00F01A29">
        <w:tc>
          <w:tcPr>
            <w:tcW w:w="1070" w:type="dxa"/>
          </w:tcPr>
          <w:p w14:paraId="5CB81C7E" w14:textId="77777777" w:rsidR="00AD1E11" w:rsidRPr="00AD1E11" w:rsidRDefault="00AD1E11" w:rsidP="000E5536">
            <w:pPr>
              <w:pStyle w:val="Tiny"/>
            </w:pPr>
            <w:r w:rsidRPr="00AD1E11">
              <w:t>10096</w:t>
            </w:r>
          </w:p>
        </w:tc>
        <w:tc>
          <w:tcPr>
            <w:tcW w:w="2866" w:type="dxa"/>
          </w:tcPr>
          <w:p w14:paraId="1E29F5ED" w14:textId="77777777" w:rsidR="00AD1E11" w:rsidRPr="00AD1E11" w:rsidRDefault="00AD1E11" w:rsidP="000E5536">
            <w:pPr>
              <w:pStyle w:val="Tiny"/>
            </w:pPr>
            <w:r w:rsidRPr="00AD1E11">
              <w:t>Hua-Tung Coast</w:t>
            </w:r>
          </w:p>
        </w:tc>
        <w:tc>
          <w:tcPr>
            <w:tcW w:w="1417" w:type="dxa"/>
          </w:tcPr>
          <w:p w14:paraId="4ACC4B01" w14:textId="77777777" w:rsidR="00AD1E11" w:rsidRDefault="00AD1E11" w:rsidP="000E5536">
            <w:pPr>
              <w:pStyle w:val="Tiny"/>
            </w:pPr>
            <w:r>
              <w:t>TWN</w:t>
            </w:r>
          </w:p>
        </w:tc>
        <w:tc>
          <w:tcPr>
            <w:tcW w:w="4223" w:type="dxa"/>
          </w:tcPr>
          <w:p w14:paraId="1A665143" w14:textId="77777777" w:rsidR="00AD1E11" w:rsidRPr="00F01A29" w:rsidRDefault="00AD1E11" w:rsidP="000E5536">
            <w:pPr>
              <w:pStyle w:val="Tiny"/>
            </w:pPr>
            <w:r w:rsidRPr="00F01A29">
              <w:t>No record in the site_country table</w:t>
            </w:r>
          </w:p>
        </w:tc>
      </w:tr>
      <w:tr w:rsidR="00AD1E11" w:rsidRPr="00F01A29" w14:paraId="77B6599F" w14:textId="77777777" w:rsidTr="00F01A29">
        <w:tc>
          <w:tcPr>
            <w:tcW w:w="1070" w:type="dxa"/>
          </w:tcPr>
          <w:p w14:paraId="08DB405B" w14:textId="77777777" w:rsidR="00AD1E11" w:rsidRPr="00AD1E11" w:rsidRDefault="00AD1E11" w:rsidP="000E5536">
            <w:pPr>
              <w:pStyle w:val="Tiny"/>
            </w:pPr>
            <w:r w:rsidRPr="00AD1E11">
              <w:t>9030</w:t>
            </w:r>
          </w:p>
        </w:tc>
        <w:tc>
          <w:tcPr>
            <w:tcW w:w="2866" w:type="dxa"/>
          </w:tcPr>
          <w:p w14:paraId="5E40987B" w14:textId="77777777" w:rsidR="00AD1E11" w:rsidRPr="00AD1E11" w:rsidRDefault="00AD1E11" w:rsidP="000E5536">
            <w:pPr>
              <w:pStyle w:val="Tiny"/>
            </w:pPr>
          </w:p>
        </w:tc>
        <w:tc>
          <w:tcPr>
            <w:tcW w:w="1417" w:type="dxa"/>
          </w:tcPr>
          <w:p w14:paraId="6F269414" w14:textId="77777777" w:rsidR="00AD1E11" w:rsidRDefault="00AD1E11" w:rsidP="000E5536">
            <w:pPr>
              <w:pStyle w:val="Tiny"/>
            </w:pPr>
            <w:r>
              <w:t>TWN</w:t>
            </w:r>
          </w:p>
        </w:tc>
        <w:tc>
          <w:tcPr>
            <w:tcW w:w="4223" w:type="dxa"/>
          </w:tcPr>
          <w:p w14:paraId="360BA499" w14:textId="77777777" w:rsidR="00AD1E11" w:rsidRPr="00F01A29" w:rsidRDefault="00AD1E11" w:rsidP="000E5536">
            <w:pPr>
              <w:pStyle w:val="Tiny"/>
            </w:pPr>
          </w:p>
        </w:tc>
      </w:tr>
    </w:tbl>
    <w:p w14:paraId="29991303" w14:textId="77777777" w:rsidR="00F01A29" w:rsidRPr="00C53C0F" w:rsidRDefault="00F01A29" w:rsidP="000E5536">
      <w:pPr>
        <w:pStyle w:val="BodyText2"/>
      </w:pPr>
    </w:p>
    <w:p w14:paraId="707B2371" w14:textId="77777777" w:rsidR="005A4B16" w:rsidRDefault="005A4B16" w:rsidP="000E5536">
      <w:pPr>
        <w:pStyle w:val="BodyText2"/>
      </w:pPr>
      <w:r>
        <w:lastRenderedPageBreak/>
        <w:t>Not sure why there are no records in the sites_country table?</w:t>
      </w:r>
      <w:r w:rsidR="00751D33">
        <w:t xml:space="preserve"> Its </w:t>
      </w:r>
      <w:r w:rsidR="0055085C">
        <w:t>because of wcmc!</w:t>
      </w:r>
      <w:r w:rsidR="00797677">
        <w:t xml:space="preserve"> Trying to import the WDPA latest into ArcGIS but it fails on some wdpas (</w:t>
      </w:r>
      <w:r w:rsidR="00797677" w:rsidRPr="00797677">
        <w:t>8786</w:t>
      </w:r>
      <w:r w:rsidR="00797677">
        <w:t>).</w:t>
      </w:r>
      <w:r w:rsidR="004D2ED4">
        <w:t xml:space="preserve"> So creating a feature class in PostGIS using the query '</w:t>
      </w:r>
      <w:r w:rsidR="004D2ED4" w:rsidRPr="004D2ED4">
        <w:t>bastian irreplacibility in africa.sql</w:t>
      </w:r>
      <w:r w:rsidR="004D2ED4">
        <w:t>'.</w:t>
      </w:r>
      <w:r w:rsidR="008258E0">
        <w:t xml:space="preserve"> T</w:t>
      </w:r>
      <w:r w:rsidR="006D3451">
        <w:t>his one viewed in ArcGIS has 1638</w:t>
      </w:r>
      <w:r w:rsidR="008258E0">
        <w:t xml:space="preserve"> features which is correct. Why didn’t it import all the features into ArcGIS?</w:t>
      </w:r>
    </w:p>
    <w:p w14:paraId="3F0B9F96" w14:textId="77777777" w:rsidR="00BE4371" w:rsidRDefault="004C35D1" w:rsidP="000E5536">
      <w:pPr>
        <w:pStyle w:val="Heading5"/>
      </w:pPr>
      <w:r>
        <w:t xml:space="preserve">Using </w:t>
      </w:r>
      <w:r w:rsidR="00BE4371">
        <w:t>Hadoop</w:t>
      </w:r>
    </w:p>
    <w:p w14:paraId="3BF608F2" w14:textId="77777777" w:rsidR="00E064F8" w:rsidRDefault="00E064F8" w:rsidP="000E5536">
      <w:pPr>
        <w:pStyle w:val="Heading6"/>
      </w:pPr>
      <w:r>
        <w:t>Running the analysis in Hadoop</w:t>
      </w:r>
    </w:p>
    <w:p w14:paraId="68C20261" w14:textId="77777777" w:rsidR="00E064F8" w:rsidRDefault="00E064F8" w:rsidP="000E5536">
      <w:pPr>
        <w:pStyle w:val="BodyText2"/>
      </w:pPr>
      <w:r>
        <w:t xml:space="preserve">Uses a set of queries in </w:t>
      </w:r>
      <w:hyperlink r:id="rId199" w:history="1">
        <w:r w:rsidRPr="00E064F8">
          <w:rPr>
            <w:rStyle w:val="Hyperlink"/>
          </w:rPr>
          <w:t>this</w:t>
        </w:r>
      </w:hyperlink>
      <w:r>
        <w:t xml:space="preserve"> Gihub repo. </w:t>
      </w:r>
      <w:r w:rsidR="00D24E6E">
        <w:t xml:space="preserve">After lots of issues (see </w:t>
      </w:r>
      <w:r w:rsidR="00D24E6E">
        <w:fldChar w:fldCharType="begin"/>
      </w:r>
      <w:r w:rsidR="00D24E6E">
        <w:instrText xml:space="preserve"> REF _Ref401925991 \h </w:instrText>
      </w:r>
      <w:r w:rsidR="00D24E6E">
        <w:fldChar w:fldCharType="separate"/>
      </w:r>
      <w:r w:rsidR="00EA3299">
        <w:t>Issues with dissolving features</w:t>
      </w:r>
      <w:r w:rsidR="00D24E6E">
        <w:fldChar w:fldCharType="end"/>
      </w:r>
      <w:r w:rsidR="00D24E6E">
        <w:t xml:space="preserve">), we use </w:t>
      </w:r>
      <w:hyperlink r:id="rId200" w:history="1">
        <w:r w:rsidR="00D24E6E" w:rsidRPr="00D24E6E">
          <w:rPr>
            <w:rStyle w:val="Hyperlink"/>
          </w:rPr>
          <w:t>this</w:t>
        </w:r>
      </w:hyperlink>
      <w:r w:rsidR="00D24E6E">
        <w:t xml:space="preserve"> to create the stats.</w:t>
      </w:r>
    </w:p>
    <w:p w14:paraId="75E2349A" w14:textId="77777777" w:rsidR="00E064F8" w:rsidRPr="00E064F8" w:rsidRDefault="00E064F8" w:rsidP="000E5536">
      <w:pPr>
        <w:pStyle w:val="Heading6"/>
      </w:pPr>
      <w:r>
        <w:t>Exporting the data from Hadoop</w:t>
      </w:r>
    </w:p>
    <w:p w14:paraId="0208F155" w14:textId="18653F88" w:rsidR="00C01853" w:rsidRDefault="00BE4371" w:rsidP="000E5536">
      <w:pPr>
        <w:pStyle w:val="BodyText2"/>
      </w:pPr>
      <w:r>
        <w:t xml:space="preserve">We are using Hadoop to create the species/wdpa area statistics and then exporting these to Postgresql to do the SI. Exported the data from Hadoop using a temporary table </w:t>
      </w:r>
      <w:r w:rsidR="00C202D9">
        <w:t xml:space="preserve">and then exporting this as a csv file </w:t>
      </w:r>
      <w:r>
        <w:t xml:space="preserve">(see </w:t>
      </w:r>
      <w:r>
        <w:fldChar w:fldCharType="begin"/>
      </w:r>
      <w:r>
        <w:instrText xml:space="preserve"> REF _Ref401673519 \h </w:instrText>
      </w:r>
      <w:r>
        <w:fldChar w:fldCharType="separate"/>
      </w:r>
      <w:r w:rsidR="00EA3299">
        <w:t>Creating tables</w:t>
      </w:r>
      <w:r>
        <w:fldChar w:fldCharType="end"/>
      </w:r>
      <w:r>
        <w:t xml:space="preserve">). Then moved this csv file from Hadoop-sn to my machine </w:t>
      </w:r>
      <w:r w:rsidR="00CF460D">
        <w:t>(</w:t>
      </w:r>
      <w:r w:rsidR="00095C18" w:rsidRPr="00095C18">
        <w:t>hadoop dfs -cat /jrc/data/species/csv_dump/* &gt; ~/csv_dump.csv</w:t>
      </w:r>
      <w:r w:rsidR="00CF460D">
        <w:t xml:space="preserve"> and then WinSCP) </w:t>
      </w:r>
      <w:r>
        <w:t xml:space="preserve">and used FME </w:t>
      </w:r>
      <w:r w:rsidR="009903B5">
        <w:t>(‘</w:t>
      </w:r>
      <w:r w:rsidR="009903B5" w:rsidRPr="009903B5">
        <w:t>red_list_2014_wdpa_intersection_data.fmw</w:t>
      </w:r>
      <w:r w:rsidR="009903B5">
        <w:t>’</w:t>
      </w:r>
      <w:r w:rsidR="00F61623">
        <w:t xml:space="preserve"> – took 1 hour</w:t>
      </w:r>
      <w:r w:rsidR="009903B5">
        <w:t xml:space="preserve">) </w:t>
      </w:r>
      <w:r>
        <w:t>to move the data into Postgresql.</w:t>
      </w:r>
      <w:r w:rsidR="00C202D9">
        <w:t xml:space="preserve"> There are 67726595 records in total in the RL (2014_2) and </w:t>
      </w:r>
      <w:r w:rsidR="00B9514A">
        <w:t>WDPA (August 2014) intersection – this is not using the one</w:t>
      </w:r>
      <w:r w:rsidR="00B9514A" w:rsidRPr="00B9514A">
        <w:t xml:space="preserve"> </w:t>
      </w:r>
      <w:r w:rsidR="00B9514A">
        <w:t xml:space="preserve">where presence in (1,2) and origin in (1,2) and seasonal in (1,2,3). That one has </w:t>
      </w:r>
      <w:r w:rsidR="00B9514A" w:rsidRPr="00B9514A">
        <w:t>62428369</w:t>
      </w:r>
      <w:r w:rsidR="00C01853">
        <w:t xml:space="preserve"> records in Hadoop but when you export to Postgresql there were lots of warnings saying: ‘</w:t>
      </w:r>
      <w:r w:rsidR="00C01853" w:rsidRPr="00C01853">
        <w:t>Value of attribute 'total_area' could not be converted to type 'float8'.  Feature will be logged and skipped</w:t>
      </w:r>
      <w:r w:rsidR="00C01853">
        <w:t>’.</w:t>
      </w:r>
      <w:r w:rsidR="00710F7E">
        <w:t xml:space="preserve"> There </w:t>
      </w:r>
      <w:r w:rsidR="00351B65">
        <w:t xml:space="preserve">are </w:t>
      </w:r>
      <w:r w:rsidR="00710F7E">
        <w:t>754 rows which have a total_area of NULL, e.g. id_no = 219, wdpa_id = 2527.</w:t>
      </w:r>
      <w:r w:rsidR="00655B8E">
        <w:t xml:space="preserve"> This seems fine as the two features a</w:t>
      </w:r>
      <w:r w:rsidR="00676A98">
        <w:t xml:space="preserve">re touching but not overlapping. So we should have </w:t>
      </w:r>
      <w:r w:rsidR="00676A98" w:rsidRPr="00676A98">
        <w:t>62427615</w:t>
      </w:r>
      <w:r w:rsidR="000B5D17">
        <w:t xml:space="preserve"> rows written (but there were </w:t>
      </w:r>
      <w:r w:rsidR="000B5D17" w:rsidRPr="000B5D17">
        <w:t>62428369</w:t>
      </w:r>
      <w:r w:rsidR="000B5D17">
        <w:t xml:space="preserve"> written).</w:t>
      </w:r>
    </w:p>
    <w:p w14:paraId="2C1F073F" w14:textId="77777777" w:rsidR="00655B8E" w:rsidRDefault="00655B8E" w:rsidP="000E5536">
      <w:pPr>
        <w:pStyle w:val="BodyText2"/>
      </w:pPr>
      <w:r>
        <w:rPr>
          <w:noProof/>
          <w:lang w:bidi="ar-SA"/>
        </w:rPr>
        <w:drawing>
          <wp:inline distT="0" distB="0" distL="0" distR="0" wp14:anchorId="71C575CE" wp14:editId="3F45565F">
            <wp:extent cx="2296973" cy="2031031"/>
            <wp:effectExtent l="0" t="0" r="8255"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305218" cy="2038321"/>
                    </a:xfrm>
                    <a:prstGeom prst="rect">
                      <a:avLst/>
                    </a:prstGeom>
                    <a:noFill/>
                    <a:ln>
                      <a:noFill/>
                    </a:ln>
                  </pic:spPr>
                </pic:pic>
              </a:graphicData>
            </a:graphic>
          </wp:inline>
        </w:drawing>
      </w:r>
    </w:p>
    <w:p w14:paraId="3D65CCAA" w14:textId="77777777" w:rsidR="000D10CB" w:rsidRDefault="000D10CB" w:rsidP="000E5536">
      <w:pPr>
        <w:pStyle w:val="BodyText2"/>
      </w:pPr>
      <w:r>
        <w:t>For OrangUtan, the wdpa_ids with the highest areas are:</w:t>
      </w:r>
    </w:p>
    <w:p w14:paraId="056958E6" w14:textId="77777777" w:rsidR="000D10CB" w:rsidRDefault="000D10CB" w:rsidP="000E5536">
      <w:pPr>
        <w:pStyle w:val="BodyText2"/>
      </w:pPr>
    </w:p>
    <w:tbl>
      <w:tblPr>
        <w:tblStyle w:val="ListTable3-Accent11"/>
        <w:tblW w:w="0" w:type="auto"/>
        <w:tblLook w:val="04A0" w:firstRow="1" w:lastRow="0" w:firstColumn="1" w:lastColumn="0" w:noHBand="0" w:noVBand="1"/>
      </w:tblPr>
      <w:tblGrid>
        <w:gridCol w:w="1152"/>
        <w:gridCol w:w="1152"/>
        <w:gridCol w:w="1152"/>
        <w:gridCol w:w="1152"/>
        <w:gridCol w:w="1458"/>
      </w:tblGrid>
      <w:tr w:rsidR="000D10CB" w:rsidRPr="000D10CB" w14:paraId="16B8CF64" w14:textId="77777777" w:rsidTr="000D10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2" w:type="dxa"/>
          </w:tcPr>
          <w:p w14:paraId="35841971" w14:textId="77777777" w:rsidR="000D10CB" w:rsidRPr="000D10CB" w:rsidRDefault="000D10CB" w:rsidP="000E5536">
            <w:pPr>
              <w:pStyle w:val="TableTextHeader"/>
            </w:pPr>
            <w:r>
              <w:t>id_no</w:t>
            </w:r>
          </w:p>
        </w:tc>
        <w:tc>
          <w:tcPr>
            <w:tcW w:w="1152" w:type="dxa"/>
          </w:tcPr>
          <w:p w14:paraId="27D0CC22"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presence</w:t>
            </w:r>
          </w:p>
        </w:tc>
        <w:tc>
          <w:tcPr>
            <w:tcW w:w="1152" w:type="dxa"/>
          </w:tcPr>
          <w:p w14:paraId="10340427"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seasonal</w:t>
            </w:r>
          </w:p>
        </w:tc>
        <w:tc>
          <w:tcPr>
            <w:tcW w:w="1152" w:type="dxa"/>
          </w:tcPr>
          <w:p w14:paraId="369010CE"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wdpa_id</w:t>
            </w:r>
          </w:p>
        </w:tc>
        <w:tc>
          <w:tcPr>
            <w:tcW w:w="1152" w:type="dxa"/>
          </w:tcPr>
          <w:p w14:paraId="4FE170FF"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area</w:t>
            </w:r>
          </w:p>
        </w:tc>
      </w:tr>
      <w:tr w:rsidR="000D10CB" w:rsidRPr="000D10CB" w14:paraId="64C452E5"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4AF8E042" w14:textId="77777777" w:rsidR="000D10CB" w:rsidRDefault="000D10CB" w:rsidP="000E5536">
            <w:pPr>
              <w:pStyle w:val="Tiny"/>
            </w:pPr>
            <w:r w:rsidRPr="000D10CB">
              <w:t>17975</w:t>
            </w:r>
          </w:p>
        </w:tc>
        <w:tc>
          <w:tcPr>
            <w:tcW w:w="1152" w:type="dxa"/>
          </w:tcPr>
          <w:p w14:paraId="48C00EE8"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0B08A656"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65E1F2BA"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t>8673</w:t>
            </w:r>
          </w:p>
        </w:tc>
        <w:tc>
          <w:tcPr>
            <w:tcW w:w="1152" w:type="dxa"/>
          </w:tcPr>
          <w:p w14:paraId="2829C055"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5631.984845476146</w:t>
            </w:r>
          </w:p>
        </w:tc>
      </w:tr>
      <w:tr w:rsidR="000D10CB" w:rsidRPr="000D10CB" w14:paraId="31EAB857"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5AAD091C" w14:textId="77777777" w:rsidR="000D10CB" w:rsidRPr="000D10CB" w:rsidRDefault="000D10CB" w:rsidP="000E5536">
            <w:pPr>
              <w:pStyle w:val="Tiny"/>
            </w:pPr>
            <w:r w:rsidRPr="000D10CB">
              <w:t>17975</w:t>
            </w:r>
          </w:p>
        </w:tc>
        <w:tc>
          <w:tcPr>
            <w:tcW w:w="1152" w:type="dxa"/>
          </w:tcPr>
          <w:p w14:paraId="3B4362EB"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336B2DB"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04783B1A"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317262</w:t>
            </w:r>
          </w:p>
        </w:tc>
        <w:tc>
          <w:tcPr>
            <w:tcW w:w="1152" w:type="dxa"/>
          </w:tcPr>
          <w:p w14:paraId="1380091F"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5414.461793501172</w:t>
            </w:r>
          </w:p>
        </w:tc>
      </w:tr>
      <w:tr w:rsidR="000D10CB" w:rsidRPr="000D10CB" w14:paraId="68DD7688"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14AE9F6D" w14:textId="77777777" w:rsidR="000D10CB" w:rsidRPr="000D10CB" w:rsidRDefault="000D10CB" w:rsidP="000E5536">
            <w:pPr>
              <w:pStyle w:val="Tiny"/>
            </w:pPr>
            <w:r w:rsidRPr="000D10CB">
              <w:t>17975</w:t>
            </w:r>
          </w:p>
        </w:tc>
        <w:tc>
          <w:tcPr>
            <w:tcW w:w="1152" w:type="dxa"/>
          </w:tcPr>
          <w:p w14:paraId="0A26C675"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0C983047"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4580C8FE"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490</w:t>
            </w:r>
          </w:p>
        </w:tc>
        <w:tc>
          <w:tcPr>
            <w:tcW w:w="1152" w:type="dxa"/>
          </w:tcPr>
          <w:p w14:paraId="78AB90C3"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3365.016449130719</w:t>
            </w:r>
          </w:p>
        </w:tc>
      </w:tr>
      <w:tr w:rsidR="000D10CB" w:rsidRPr="000D10CB" w14:paraId="1E7FF42C"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13193C9D" w14:textId="77777777" w:rsidR="000D10CB" w:rsidRPr="000D10CB" w:rsidRDefault="000D10CB" w:rsidP="000E5536">
            <w:pPr>
              <w:pStyle w:val="Tiny"/>
            </w:pPr>
            <w:r w:rsidRPr="000D10CB">
              <w:t>17975</w:t>
            </w:r>
          </w:p>
        </w:tc>
        <w:tc>
          <w:tcPr>
            <w:tcW w:w="1152" w:type="dxa"/>
          </w:tcPr>
          <w:p w14:paraId="4A371A84"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3F011EBB"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904D18A"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8675</w:t>
            </w:r>
          </w:p>
        </w:tc>
        <w:tc>
          <w:tcPr>
            <w:tcW w:w="1152" w:type="dxa"/>
          </w:tcPr>
          <w:p w14:paraId="38E75A4C"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580.671226775566</w:t>
            </w:r>
          </w:p>
        </w:tc>
      </w:tr>
      <w:tr w:rsidR="000D10CB" w:rsidRPr="000D10CB" w14:paraId="6DBEE3F2"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2DC6F84E" w14:textId="77777777" w:rsidR="000D10CB" w:rsidRPr="000D10CB" w:rsidRDefault="000D10CB" w:rsidP="000E5536">
            <w:pPr>
              <w:pStyle w:val="Tiny"/>
            </w:pPr>
            <w:r w:rsidRPr="000D10CB">
              <w:t>17975</w:t>
            </w:r>
          </w:p>
        </w:tc>
        <w:tc>
          <w:tcPr>
            <w:tcW w:w="1152" w:type="dxa"/>
          </w:tcPr>
          <w:p w14:paraId="45308447"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714F7D9E"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119310D6"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300</w:t>
            </w:r>
          </w:p>
        </w:tc>
        <w:tc>
          <w:tcPr>
            <w:tcW w:w="1152" w:type="dxa"/>
          </w:tcPr>
          <w:p w14:paraId="51F98DB9"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537.719922444304</w:t>
            </w:r>
          </w:p>
        </w:tc>
      </w:tr>
      <w:tr w:rsidR="000D10CB" w:rsidRPr="000D10CB" w14:paraId="60F6FE0E"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4F3BB0C7" w14:textId="77777777" w:rsidR="000D10CB" w:rsidRPr="000D10CB" w:rsidRDefault="000D10CB" w:rsidP="000E5536">
            <w:pPr>
              <w:pStyle w:val="Tiny"/>
            </w:pPr>
            <w:r w:rsidRPr="000D10CB">
              <w:t>17975</w:t>
            </w:r>
          </w:p>
        </w:tc>
        <w:tc>
          <w:tcPr>
            <w:tcW w:w="1152" w:type="dxa"/>
          </w:tcPr>
          <w:p w14:paraId="3FF9917E"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644F6863"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55648118"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8795</w:t>
            </w:r>
          </w:p>
        </w:tc>
        <w:tc>
          <w:tcPr>
            <w:tcW w:w="1152" w:type="dxa"/>
          </w:tcPr>
          <w:p w14:paraId="0BB95B7A"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112.9688403946056</w:t>
            </w:r>
          </w:p>
        </w:tc>
      </w:tr>
    </w:tbl>
    <w:p w14:paraId="7E7D5BC3" w14:textId="49F26AD4" w:rsidR="00A01908" w:rsidRDefault="00A01908" w:rsidP="000E5536">
      <w:pPr>
        <w:pStyle w:val="Heading6"/>
      </w:pPr>
      <w:bookmarkStart w:id="64" w:name="_Ref401756383"/>
      <w:r>
        <w:t xml:space="preserve">Calculating the </w:t>
      </w:r>
      <w:r w:rsidR="00137111">
        <w:t xml:space="preserve">total </w:t>
      </w:r>
      <w:r w:rsidR="00351B65">
        <w:t xml:space="preserve">species </w:t>
      </w:r>
      <w:r>
        <w:t>range areas</w:t>
      </w:r>
      <w:bookmarkEnd w:id="64"/>
    </w:p>
    <w:p w14:paraId="2A3651A2" w14:textId="7F430A63" w:rsidR="00217D48" w:rsidRDefault="00A01908" w:rsidP="000E5536">
      <w:pPr>
        <w:pStyle w:val="BodyText2"/>
      </w:pPr>
      <w:r>
        <w:t xml:space="preserve">Calculating the </w:t>
      </w:r>
      <w:r w:rsidR="00351B65">
        <w:t xml:space="preserve">species </w:t>
      </w:r>
      <w:r>
        <w:t>range areas for the species using ArcGIS and Hadoop to double check. Species 6494 is different in both of them.</w:t>
      </w:r>
      <w:r w:rsidR="008A6A2A">
        <w:t xml:space="preserve"> In Hadoop it is </w:t>
      </w:r>
      <w:r w:rsidR="008A6A2A" w:rsidRPr="008A6A2A">
        <w:t>423285367</w:t>
      </w:r>
      <w:r w:rsidR="008A6A2A">
        <w:t xml:space="preserve"> Km-2 in ArcGIS it is 471785933 Km-2</w:t>
      </w:r>
      <w:r w:rsidR="00F534E7">
        <w:t>. All the polygons for this species are duplicated</w:t>
      </w:r>
      <w:r w:rsidR="00B037DF">
        <w:t xml:space="preserve"> incidently.</w:t>
      </w:r>
    </w:p>
    <w:p w14:paraId="00E68F31" w14:textId="77777777" w:rsidR="002011F2" w:rsidRDefault="002011F2" w:rsidP="000E5536">
      <w:pPr>
        <w:pStyle w:val="Code"/>
      </w:pPr>
      <w:r w:rsidRPr="002011F2">
        <w:t>select id_no, SUM(ST_Area(ST_GeomFromWKB(ST_Transform("EPSG:4326","EPSG:54009",shape)))) /1000000 area from species_2014_2 group by id_no;</w:t>
      </w:r>
    </w:p>
    <w:p w14:paraId="28100E63" w14:textId="77777777" w:rsidR="00D66C02" w:rsidRDefault="00D66C02" w:rsidP="000E5536">
      <w:pPr>
        <w:pStyle w:val="BodyText2"/>
      </w:pPr>
      <w:r>
        <w:t>Looking at the individual polygons, objectids 6959 and 6970 have areas in ArcGIS of 71950596, but 47700312 in Hadoop. All the other polygons are fine. Why this difference?</w:t>
      </w:r>
      <w:r w:rsidR="00AE3E2C">
        <w:t xml:space="preserve"> The feature in question spans the d</w:t>
      </w:r>
      <w:r w:rsidR="00541841">
        <w:t xml:space="preserve">ate line and in ArcGIS the area calculation is correct. </w:t>
      </w:r>
      <w:r w:rsidR="002011F2">
        <w:t xml:space="preserve">Is the bug in ST_Transform, </w:t>
      </w:r>
      <w:r w:rsidR="002011F2" w:rsidRPr="002011F2">
        <w:t>GeomFromWKB</w:t>
      </w:r>
      <w:r w:rsidR="002011F2">
        <w:t xml:space="preserve"> or ST_Area? </w:t>
      </w:r>
      <w:r w:rsidR="00586296">
        <w:t xml:space="preserve">Looking at the areas without the ST_Transform function, they </w:t>
      </w:r>
      <w:r w:rsidR="00586296">
        <w:lastRenderedPageBreak/>
        <w:t>match between Hadoop and ArcGIS and so the bug is in the ST_Transform function.</w:t>
      </w:r>
      <w:r w:rsidR="00BD09B4">
        <w:t xml:space="preserve"> Therefore, we need to use the areas in ArcGIS.</w:t>
      </w:r>
    </w:p>
    <w:p w14:paraId="0B04BFAA" w14:textId="77777777" w:rsidR="00273032" w:rsidRDefault="00273032" w:rsidP="000E5536">
      <w:pPr>
        <w:pStyle w:val="BodyText2"/>
      </w:pPr>
      <w:r>
        <w:t xml:space="preserve">The total range area for OrangUtan is </w:t>
      </w:r>
      <w:r w:rsidRPr="00273032">
        <w:t>128485.58386</w:t>
      </w:r>
      <w:r>
        <w:t>Km-2.</w:t>
      </w:r>
      <w:r w:rsidR="00324089">
        <w:t xml:space="preserve"> </w:t>
      </w:r>
    </w:p>
    <w:p w14:paraId="5039979D" w14:textId="77777777" w:rsidR="00324089" w:rsidRDefault="00324089" w:rsidP="000E5536">
      <w:pPr>
        <w:pStyle w:val="BodyText2"/>
      </w:pPr>
      <w:r>
        <w:t>I have created a tool in ArcGIS to calculate the species range areas (where presence in (1,2) and origin in (1,2) and seasonal in (1,2,3)</w:t>
      </w:r>
      <w:r w:rsidR="00CA4E95">
        <w:t>. It is called GetSpeciesRangeAreas.</w:t>
      </w:r>
      <w:r w:rsidR="00342F30">
        <w:t xml:space="preserve"> However, there are some issues in the dissolve where ranges end up looking weird (e.g. for Common Redpoll – see </w:t>
      </w:r>
      <w:r w:rsidR="00342F30">
        <w:fldChar w:fldCharType="begin"/>
      </w:r>
      <w:r w:rsidR="00342F30">
        <w:instrText xml:space="preserve"> REF _Ref401925991 \h </w:instrText>
      </w:r>
      <w:r w:rsidR="00342F30">
        <w:fldChar w:fldCharType="separate"/>
      </w:r>
      <w:r w:rsidR="00EA3299">
        <w:t>Issues with dissolving features</w:t>
      </w:r>
      <w:r w:rsidR="00342F30">
        <w:fldChar w:fldCharType="end"/>
      </w:r>
      <w:r w:rsidR="00342F30">
        <w:t>).</w:t>
      </w:r>
      <w:r w:rsidR="00290230">
        <w:t xml:space="preserve"> But these are the areas we will have to use!</w:t>
      </w:r>
    </w:p>
    <w:p w14:paraId="4C7A42BB" w14:textId="77777777" w:rsidR="008572C4" w:rsidRDefault="008572C4" w:rsidP="000E5536">
      <w:pPr>
        <w:pStyle w:val="Heading6"/>
      </w:pPr>
      <w:r>
        <w:t>Calculating the species irreplacibility</w:t>
      </w:r>
    </w:p>
    <w:p w14:paraId="095ED641" w14:textId="77777777" w:rsidR="00ED7422" w:rsidRDefault="008572C4" w:rsidP="000E5536">
      <w:pPr>
        <w:pStyle w:val="BodyText2"/>
      </w:pPr>
      <w:r>
        <w:t xml:space="preserve">The method is described in the </w:t>
      </w:r>
      <w:hyperlink r:id="rId202" w:history="1">
        <w:r w:rsidRPr="008572C4">
          <w:rPr>
            <w:rStyle w:val="Hyperlink"/>
          </w:rPr>
          <w:t>Annex</w:t>
        </w:r>
      </w:hyperlink>
      <w:r>
        <w:t xml:space="preserve"> to this </w:t>
      </w:r>
      <w:hyperlink r:id="rId203" w:history="1">
        <w:r w:rsidRPr="008572C4">
          <w:rPr>
            <w:rStyle w:val="Hyperlink"/>
          </w:rPr>
          <w:t>paper</w:t>
        </w:r>
      </w:hyperlink>
      <w:r>
        <w:t xml:space="preserve">. </w:t>
      </w:r>
      <w:r w:rsidR="003C4137">
        <w:t xml:space="preserve">Implementing in </w:t>
      </w:r>
      <w:hyperlink r:id="rId204" w:history="1">
        <w:r w:rsidR="003C4137" w:rsidRPr="003C4137">
          <w:rPr>
            <w:rStyle w:val="Hyperlink"/>
          </w:rPr>
          <w:t>this</w:t>
        </w:r>
      </w:hyperlink>
      <w:r w:rsidR="003C4137">
        <w:t xml:space="preserve"> Postgresql query.</w:t>
      </w:r>
    </w:p>
    <w:p w14:paraId="164E38AF" w14:textId="77777777" w:rsidR="00ED7422" w:rsidRDefault="00ED7422" w:rsidP="000E5536">
      <w:pPr>
        <w:pStyle w:val="Heading7"/>
      </w:pPr>
      <w:r>
        <w:t>Transforming the overlap percentage</w:t>
      </w:r>
    </w:p>
    <w:p w14:paraId="51E14679" w14:textId="77777777" w:rsidR="008572C4" w:rsidRDefault="008572C4" w:rsidP="000E5536">
      <w:pPr>
        <w:pStyle w:val="BodyText2"/>
      </w:pPr>
      <w:r>
        <w:t>We need first to calculate the percentage of the species distri bution in each PA (easy) then transform with the following function:</w:t>
      </w:r>
    </w:p>
    <w:p w14:paraId="4A5972F0" w14:textId="77777777" w:rsidR="008572C4" w:rsidRPr="008572C4" w:rsidRDefault="008572C4" w:rsidP="000E5536">
      <w:pPr>
        <w:pStyle w:val="BodyText2"/>
      </w:pPr>
      <m:oMathPara>
        <m:oMath>
          <m:r>
            <w:rPr>
              <w:rFonts w:ascii="Cambria Math" w:hAnsi="Cambria Math"/>
            </w:rPr>
            <m:t>f</m:t>
          </m:r>
          <m:r>
            <m:rPr>
              <m:sty m:val="p"/>
            </m:rPr>
            <w:rPr>
              <w:rFonts w:ascii="Cambria Math" w:hAnsi="Cambria Math"/>
            </w:rPr>
            <m:t>1</m:t>
          </m:r>
          <m:d>
            <m:dPr>
              <m:ctrlPr>
                <w:rPr>
                  <w:rFonts w:ascii="Cambria Math" w:hAnsi="Cambria Math"/>
                </w:rPr>
              </m:ctrlPr>
            </m:dPr>
            <m:e>
              <m:r>
                <w:rPr>
                  <w:rFonts w:ascii="Cambria Math" w:hAnsi="Cambria Math"/>
                </w:rPr>
                <m:t>x</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39</m:t>
                          </m:r>
                        </m:num>
                        <m:den>
                          <m:r>
                            <m:rPr>
                              <m:sty m:val="p"/>
                            </m:rPr>
                            <w:rPr>
                              <w:rFonts w:ascii="Cambria Math" w:hAnsi="Cambria Math"/>
                            </w:rPr>
                            <m:t>9.5</m:t>
                          </m:r>
                        </m:den>
                      </m:f>
                    </m:e>
                  </m:d>
                </m:sup>
              </m:sSup>
            </m:den>
          </m:f>
        </m:oMath>
      </m:oMathPara>
    </w:p>
    <w:p w14:paraId="649B3900" w14:textId="77777777" w:rsidR="008572C4" w:rsidRDefault="008572C4" w:rsidP="000E5536">
      <w:pPr>
        <w:pStyle w:val="BodyText2"/>
      </w:pPr>
      <w:r>
        <w:t xml:space="preserve">So for a site that has 50% of the distribution within it, this equates to 0.76. </w:t>
      </w:r>
    </w:p>
    <w:p w14:paraId="31E6B0B5" w14:textId="77777777" w:rsidR="008572C4" w:rsidRDefault="008572C4" w:rsidP="000E5536">
      <w:pPr>
        <w:pStyle w:val="BodyText2"/>
      </w:pPr>
      <w:r>
        <w:t>In Postgresql this can be coded as</w:t>
      </w:r>
      <w:r w:rsidR="007330BC">
        <w:t>:</w:t>
      </w:r>
      <w:r w:rsidR="00ED7422">
        <w:t xml:space="preserve"> </w:t>
      </w:r>
      <w:r w:rsidR="007330BC">
        <w:t>1/(exp(-(((pa_area</w:t>
      </w:r>
      <w:r w:rsidR="007330BC" w:rsidRPr="007330BC">
        <w:t xml:space="preserve"> /</w:t>
      </w:r>
      <w:r w:rsidR="007330BC">
        <w:t>total_area</w:t>
      </w:r>
      <w:r w:rsidR="007330BC" w:rsidRPr="007330BC">
        <w:t>)*100)-39)/9.5)+1)</w:t>
      </w:r>
      <w:r w:rsidR="00ED7422">
        <w:t xml:space="preserve">. In Google: </w:t>
      </w:r>
      <w:r w:rsidR="00ED7422" w:rsidRPr="00ED7422">
        <w:t>(1/(1+(e^(-((1-39)/9.5))))</w:t>
      </w:r>
    </w:p>
    <w:p w14:paraId="7A15E552" w14:textId="77777777" w:rsidR="007330BC" w:rsidRDefault="007330BC" w:rsidP="000E5536">
      <w:pPr>
        <w:pStyle w:val="BodyText2"/>
      </w:pPr>
      <w:r>
        <w:t>There is a typo in the paper – a 1% overlap results in a weight of 0.018 and not 0.0018.</w:t>
      </w:r>
    </w:p>
    <w:p w14:paraId="350B6543" w14:textId="77777777" w:rsidR="00ED7422" w:rsidRDefault="00ED7422" w:rsidP="000E5536">
      <w:pPr>
        <w:pStyle w:val="Heading7"/>
      </w:pPr>
      <w:r>
        <w:t>Rescaling from 0 to 1</w:t>
      </w:r>
    </w:p>
    <w:p w14:paraId="11389987" w14:textId="77777777" w:rsidR="00ED7422" w:rsidRDefault="00ED7422" w:rsidP="000E5536">
      <w:pPr>
        <w:pStyle w:val="BodyText2"/>
      </w:pPr>
      <w:r>
        <w:t>We now need to rescale from 0 (0% overlap) to 1 (100% overlap) according to the following equation:</w:t>
      </w:r>
    </w:p>
    <w:p w14:paraId="43668FE2" w14:textId="77777777" w:rsidR="00ED7422" w:rsidRDefault="003630B2" w:rsidP="000E5536">
      <w:pPr>
        <w:pStyle w:val="BodyText2"/>
      </w:pPr>
      <m:oMathPara>
        <m:oMath>
          <m:sSub>
            <m:sSubPr>
              <m:ctrlPr>
                <w:rPr>
                  <w:rFonts w:ascii="Cambria Math" w:hAnsi="Cambria Math"/>
                  <w:i/>
                </w:rPr>
              </m:ctrlPr>
            </m:sSubPr>
            <m:e>
              <m:r>
                <m:rPr>
                  <m:nor/>
                </m:rPr>
                <m:t>w</m:t>
              </m:r>
            </m:e>
            <m:sub>
              <m:r>
                <m:rPr>
                  <m:nor/>
                </m:rPr>
                <m:t>ip</m:t>
              </m:r>
            </m:sub>
          </m:sSub>
          <m:r>
            <m:rPr>
              <m:nor/>
            </m:rPr>
            <m:t xml:space="preserve">= </m:t>
          </m:r>
          <m:f>
            <m:fPr>
              <m:ctrlPr>
                <w:rPr>
                  <w:rFonts w:ascii="Cambria Math" w:hAnsi="Cambria Math"/>
                  <w:i/>
                </w:rPr>
              </m:ctrlPr>
            </m:fPr>
            <m:num>
              <m:r>
                <m:rPr>
                  <m:nor/>
                </m:rPr>
                <m:t>f</m:t>
              </m:r>
              <m:d>
                <m:dPr>
                  <m:ctrlPr>
                    <w:rPr>
                      <w:rFonts w:ascii="Cambria Math" w:hAnsi="Cambria Math"/>
                      <w:i/>
                    </w:rPr>
                  </m:ctrlPr>
                </m:dPr>
                <m:e>
                  <m:sSub>
                    <m:sSubPr>
                      <m:ctrlPr>
                        <w:rPr>
                          <w:rFonts w:ascii="Cambria Math" w:hAnsi="Cambria Math"/>
                          <w:i/>
                        </w:rPr>
                      </m:ctrlPr>
                    </m:sSubPr>
                    <m:e>
                      <m:r>
                        <m:rPr>
                          <m:nor/>
                        </m:rPr>
                        <m:t>x</m:t>
                      </m:r>
                    </m:e>
                    <m:sub>
                      <m:r>
                        <m:rPr>
                          <m:nor/>
                        </m:rPr>
                        <m:t>p</m:t>
                      </m:r>
                    </m:sub>
                  </m:sSub>
                </m:e>
              </m:d>
              <m:r>
                <m:rPr>
                  <m:nor/>
                </m:rPr>
                <m:t>-f</m:t>
              </m:r>
              <m:d>
                <m:dPr>
                  <m:ctrlPr>
                    <w:rPr>
                      <w:rFonts w:ascii="Cambria Math" w:hAnsi="Cambria Math"/>
                      <w:i/>
                    </w:rPr>
                  </m:ctrlPr>
                </m:dPr>
                <m:e>
                  <m:r>
                    <m:rPr>
                      <m:nor/>
                    </m:rPr>
                    <m:t>0</m:t>
                  </m:r>
                </m:e>
              </m:d>
            </m:num>
            <m:den>
              <m:r>
                <m:rPr>
                  <m:nor/>
                </m:rPr>
                <m:t>f</m:t>
              </m:r>
              <m:d>
                <m:dPr>
                  <m:ctrlPr>
                    <w:rPr>
                      <w:rFonts w:ascii="Cambria Math" w:hAnsi="Cambria Math"/>
                      <w:i/>
                    </w:rPr>
                  </m:ctrlPr>
                </m:dPr>
                <m:e>
                  <m:r>
                    <m:rPr>
                      <m:nor/>
                    </m:rPr>
                    <m:t>100</m:t>
                  </m:r>
                </m:e>
              </m:d>
              <m:r>
                <m:rPr>
                  <m:nor/>
                </m:rPr>
                <m:t>-f</m:t>
              </m:r>
              <m:d>
                <m:dPr>
                  <m:ctrlPr>
                    <w:rPr>
                      <w:rFonts w:ascii="Cambria Math" w:hAnsi="Cambria Math"/>
                      <w:i/>
                    </w:rPr>
                  </m:ctrlPr>
                </m:dPr>
                <m:e>
                  <m:r>
                    <m:rPr>
                      <m:nor/>
                    </m:rPr>
                    <m:t>0</m:t>
                  </m:r>
                </m:e>
              </m:d>
            </m:den>
          </m:f>
        </m:oMath>
      </m:oMathPara>
    </w:p>
    <w:p w14:paraId="50AAA1A6" w14:textId="77777777" w:rsidR="00ED7422" w:rsidRDefault="00C82089" w:rsidP="000E5536">
      <w:pPr>
        <w:pStyle w:val="BodyText2"/>
      </w:pPr>
      <w:r>
        <w:t>In Postgresql this can be coded as:</w:t>
      </w:r>
      <w:r w:rsidR="001B2971">
        <w:t xml:space="preserve"> </w:t>
      </w:r>
      <w:r w:rsidR="001B2971" w:rsidRPr="001B2971">
        <w:t>((1/(exp(-(((i.total_area/r.total_area)*100)-39)/9.5)+1))-(1/(exp(-(0-39)/9.5)+1)))/((1/(exp(-(100-39)/9.5)+1))-(1/(exp(-(0-39)/9.5)+1)))</w:t>
      </w:r>
    </w:p>
    <w:p w14:paraId="3D084142" w14:textId="77777777" w:rsidR="002E7E50" w:rsidRDefault="002E7E50" w:rsidP="000E5536">
      <w:pPr>
        <w:pStyle w:val="Heading7"/>
      </w:pPr>
      <w:r>
        <w:t>Summing for all species</w:t>
      </w:r>
    </w:p>
    <w:p w14:paraId="00BC66A9" w14:textId="77777777" w:rsidR="002E7E50" w:rsidRDefault="002E7E50" w:rsidP="000E5536">
      <w:pPr>
        <w:pStyle w:val="BodyText2"/>
      </w:pPr>
      <w:r>
        <w:t>When I try and produce the results for all species, I get an error in Postgresql:</w:t>
      </w:r>
    </w:p>
    <w:p w14:paraId="56BB012A" w14:textId="77777777" w:rsidR="002E7E50" w:rsidRDefault="002E7E50" w:rsidP="000E5536">
      <w:pPr>
        <w:pStyle w:val="sql"/>
      </w:pPr>
      <w:r>
        <w:t>ERROR: value out of range: underflow</w:t>
      </w:r>
    </w:p>
    <w:p w14:paraId="5F2882B2" w14:textId="77777777" w:rsidR="002E7E50" w:rsidRDefault="002E7E50" w:rsidP="000E5536">
      <w:pPr>
        <w:pStyle w:val="sql"/>
      </w:pPr>
      <w:r>
        <w:t>SQL state: 22003</w:t>
      </w:r>
    </w:p>
    <w:p w14:paraId="302AD52F" w14:textId="0E4F12A0" w:rsidR="00567B28" w:rsidRPr="002E7E50" w:rsidRDefault="002E7E50" w:rsidP="000E5536">
      <w:pPr>
        <w:pStyle w:val="BodyText2"/>
      </w:pPr>
      <w:r>
        <w:t>Not sure why.</w:t>
      </w:r>
      <w:r w:rsidR="003C4137">
        <w:t xml:space="preserve"> It is bec</w:t>
      </w:r>
      <w:r w:rsidR="00962FAC">
        <w:t>ause the total_area was less tha</w:t>
      </w:r>
      <w:r w:rsidR="003C4137">
        <w:t xml:space="preserve">n the area in the PA because I am not using the right subset of species data yet so I added </w:t>
      </w:r>
      <w:r w:rsidR="00962FAC">
        <w:t>‘</w:t>
      </w:r>
      <w:r w:rsidR="003C4137">
        <w:t xml:space="preserve">and WHERE </w:t>
      </w:r>
      <w:r w:rsidR="003C4137" w:rsidRPr="003C4137">
        <w:t>i.total_area&lt;=r.total_area</w:t>
      </w:r>
      <w:r w:rsidR="00962FAC">
        <w:t>’</w:t>
      </w:r>
      <w:r w:rsidR="003C4137">
        <w:t>.</w:t>
      </w:r>
    </w:p>
    <w:p w14:paraId="764142D7" w14:textId="77777777" w:rsidR="00567B28" w:rsidRDefault="00567B28" w:rsidP="000E5536">
      <w:pPr>
        <w:pStyle w:val="Heading6"/>
      </w:pPr>
      <w:r>
        <w:t>Validating</w:t>
      </w:r>
    </w:p>
    <w:p w14:paraId="40AE18FB" w14:textId="77777777" w:rsidR="00567B28" w:rsidRDefault="00567B28" w:rsidP="000E5536">
      <w:pPr>
        <w:pStyle w:val="BodyText2"/>
      </w:pPr>
      <w:r>
        <w:t xml:space="preserve">I am validating the results against the publication (although I cant get the dowloadable data). </w:t>
      </w:r>
      <w:r w:rsidR="00D81986">
        <w:t>Yichuan sent it to me (‘</w:t>
      </w:r>
      <w:r w:rsidR="00D81986" w:rsidRPr="00D81986">
        <w:t>E:\cottaan\My Documents</w:t>
      </w:r>
      <w:r w:rsidR="00D81986">
        <w:t>\</w:t>
      </w:r>
      <w:r w:rsidR="00D81986" w:rsidRPr="00D81986">
        <w:t xml:space="preserve"> gga_ir_2013_v2.accdb </w:t>
      </w:r>
      <w:r w:rsidR="00D81986">
        <w:t xml:space="preserve">‘. </w:t>
      </w:r>
      <w:r>
        <w:t xml:space="preserve">The only weird one seems to be </w:t>
      </w:r>
      <w:hyperlink r:id="rId205" w:history="1">
        <w:r w:rsidRPr="00567B28">
          <w:rPr>
            <w:rStyle w:val="Hyperlink"/>
          </w:rPr>
          <w:t>Madeira</w:t>
        </w:r>
      </w:hyperlink>
      <w:r>
        <w:t xml:space="preserve"> (</w:t>
      </w:r>
      <w:r w:rsidRPr="00567B28">
        <w:t>4794</w:t>
      </w:r>
      <w:r w:rsidR="0035783D">
        <w:t>) which is ranked at #4 and not on their map.</w:t>
      </w:r>
      <w:r w:rsidR="00EE46EA">
        <w:t xml:space="preserve"> Looks like there are lots of very localised gastropods that only occur in Madeira</w:t>
      </w:r>
      <w:r w:rsidR="00CF32D8">
        <w:t xml:space="preserve"> and some endemic plants too</w:t>
      </w:r>
      <w:r w:rsidR="00EE46EA">
        <w:t>! The paper didn’t include snails</w:t>
      </w:r>
      <w:r w:rsidR="006E5558">
        <w:t xml:space="preserve"> and plants.</w:t>
      </w:r>
    </w:p>
    <w:p w14:paraId="72013E28" w14:textId="77777777" w:rsidR="00C1736C" w:rsidRDefault="00C1736C" w:rsidP="000E5536">
      <w:pPr>
        <w:pStyle w:val="BodyText2"/>
      </w:pPr>
      <w:r>
        <w:t xml:space="preserve">Looking at the new data </w:t>
      </w:r>
      <w:r w:rsidR="004B68ED">
        <w:t xml:space="preserve">(where we do not union the geometries as it doesn’t work yet) </w:t>
      </w:r>
      <w:r>
        <w:t>we have some differences 902481 ‘Islands and Protected Areas of the Gulf of California’ is 13.16 according to IUCN but we have 39.72.</w:t>
      </w:r>
      <w:r w:rsidR="001D2786">
        <w:t xml:space="preserve"> </w:t>
      </w:r>
      <w:r w:rsidR="006310F9">
        <w:t>Socotra Archipelago (</w:t>
      </w:r>
      <w:r w:rsidR="001D2786" w:rsidRPr="001D2786">
        <w:t>903138</w:t>
      </w:r>
      <w:r w:rsidR="006310F9">
        <w:t>)</w:t>
      </w:r>
      <w:r w:rsidR="001D2786">
        <w:t xml:space="preserve"> used to be 4 and now is 34!!!</w:t>
      </w:r>
    </w:p>
    <w:p w14:paraId="34BA70BB" w14:textId="77777777" w:rsidR="008F6595" w:rsidRPr="00567B28" w:rsidRDefault="008F6595" w:rsidP="000E5536">
      <w:pPr>
        <w:pStyle w:val="BodyText2"/>
      </w:pPr>
      <w:r>
        <w:t>For 90138 there are 175 rows of species and all the species are unique. There is only a single polygon for the WDPA but there are lots of records where the total_area is null.</w:t>
      </w:r>
      <w:r w:rsidR="00727DB0">
        <w:t xml:space="preserve"> The total area of the PA is 4083Km-2 but there are some species that have a total area of 114411Km-2 which is impossible – e.g. 169632 (Blacktip s</w:t>
      </w:r>
      <w:r w:rsidR="007F6756">
        <w:t>ea catfish which covers the PA) – this is wrong in the areatest2 table.</w:t>
      </w:r>
      <w:r w:rsidR="00CA2B23">
        <w:t xml:space="preserve"> There are 13 polygons for the Blacktip sea catfish.</w:t>
      </w:r>
      <w:r w:rsidR="00074BE6">
        <w:t xml:space="preserve"> For 169632 there are 7694 cells in the lateral view.</w:t>
      </w:r>
      <w:r w:rsidR="004120F1">
        <w:t xml:space="preserve"> Found the problem – there are 5 overlapping features for the Blacktip sea catfish!!!</w:t>
      </w:r>
      <w:r w:rsidR="002F71D9">
        <w:t xml:space="preserve"> We have to dissolve but there are real issues with doing that (see </w:t>
      </w:r>
      <w:r w:rsidR="002F71D9">
        <w:fldChar w:fldCharType="begin"/>
      </w:r>
      <w:r w:rsidR="002F71D9">
        <w:instrText xml:space="preserve"> REF _Ref401925991 \h </w:instrText>
      </w:r>
      <w:r w:rsidR="002F71D9">
        <w:fldChar w:fldCharType="separate"/>
      </w:r>
      <w:r w:rsidR="00EA3299">
        <w:t>Issues with dissolving features</w:t>
      </w:r>
      <w:r w:rsidR="002F71D9">
        <w:fldChar w:fldCharType="end"/>
      </w:r>
      <w:r w:rsidR="002F71D9">
        <w:t>).</w:t>
      </w:r>
      <w:r w:rsidR="001E1020">
        <w:t xml:space="preserve"> So we will have to remove the stats for those PAs that have species areas that are larger than the PA area.</w:t>
      </w:r>
      <w:r w:rsidR="00A10B56">
        <w:t xml:space="preserve"> </w:t>
      </w:r>
      <w:r w:rsidR="00A72D75">
        <w:t>This is a bit of a hack and long term we need to sort out how to dissolve geometries with Hadoop properly.</w:t>
      </w:r>
      <w:r w:rsidR="004B68ED">
        <w:t xml:space="preserve"> </w:t>
      </w:r>
      <w:r w:rsidR="00745F16">
        <w:t xml:space="preserve">Applying </w:t>
      </w:r>
      <w:hyperlink r:id="rId206" w:history="1">
        <w:r w:rsidR="00745F16" w:rsidRPr="00745F16">
          <w:rPr>
            <w:rStyle w:val="Hyperlink"/>
          </w:rPr>
          <w:t>this</w:t>
        </w:r>
      </w:hyperlink>
      <w:r w:rsidR="00745F16">
        <w:t xml:space="preserve"> correction and recomputing the irreplacibility.</w:t>
      </w:r>
      <w:r w:rsidR="006E62E0">
        <w:t xml:space="preserve"> </w:t>
      </w:r>
      <w:r w:rsidR="006E62E0" w:rsidRPr="006E62E0">
        <w:t>40208907</w:t>
      </w:r>
      <w:r w:rsidR="006E62E0">
        <w:t xml:space="preserve"> rows updated – this is a lot!</w:t>
      </w:r>
      <w:r w:rsidR="00A75D3B">
        <w:t xml:space="preserve"> No difference in the irreplacibility results.</w:t>
      </w:r>
      <w:r w:rsidR="00FB661A">
        <w:t xml:space="preserve"> Wrote results to here ‘</w:t>
      </w:r>
      <w:r w:rsidR="00FB661A" w:rsidRPr="00FB661A">
        <w:t>wdpa_irreplaceability_scores_2014_2</w:t>
      </w:r>
      <w:r w:rsidR="00FB661A">
        <w:t>’.</w:t>
      </w:r>
    </w:p>
    <w:p w14:paraId="6F83747F" w14:textId="77777777" w:rsidR="000B1C00" w:rsidRDefault="000B1C00" w:rsidP="007D2F52">
      <w:pPr>
        <w:pStyle w:val="Heading4"/>
      </w:pPr>
      <w:r>
        <w:lastRenderedPageBreak/>
        <w:t>Ranked PAs</w:t>
      </w:r>
    </w:p>
    <w:p w14:paraId="21191FAE" w14:textId="77777777" w:rsidR="000B1C00" w:rsidRDefault="000B1C00" w:rsidP="000E5536">
      <w:pPr>
        <w:pStyle w:val="BodyText2"/>
      </w:pPr>
      <w:r>
        <w:t>To get the ranks for PAs, use this query:</w:t>
      </w:r>
    </w:p>
    <w:p w14:paraId="5BE10D48" w14:textId="77777777" w:rsidR="000B1C00" w:rsidRDefault="000B1C00" w:rsidP="000E5536">
      <w:pPr>
        <w:pStyle w:val="sql"/>
      </w:pPr>
      <w:r w:rsidRPr="000B1C00">
        <w:t>SELECT wdpaid, count,row_number() OVER (ORDER BY count desc) AS rank FROM species_wdpa_counts</w:t>
      </w:r>
    </w:p>
    <w:p w14:paraId="63C77066" w14:textId="77777777" w:rsidR="002C7B71" w:rsidRDefault="002C7B71" w:rsidP="000E5536">
      <w:pPr>
        <w:pStyle w:val="BodyText2"/>
      </w:pPr>
      <w:r>
        <w:t>To get the best 5 parks in ea</w:t>
      </w:r>
      <w:r w:rsidR="002D38FC">
        <w:t>ch country (i.e. the 5 parks with the most species):</w:t>
      </w:r>
    </w:p>
    <w:p w14:paraId="752FF2CF" w14:textId="77777777" w:rsidR="002C7B71" w:rsidRDefault="002C7B71" w:rsidP="000E5536">
      <w:pPr>
        <w:pStyle w:val="sql"/>
      </w:pPr>
      <w:r w:rsidRPr="002C7B71">
        <w:t>select * from (SELECT wdpa.wdpaid,  wdpa.country,    species_wdpa_counts_ranked.count,  rank() over (partition by country order by count desc) FROM   public.species_wdpa_counts_ranked,   public.wdpa WHERE   species_wdpa_counts_ranked.wdpaid = wdpa.wdpaid  order by 2, 3 desc) as subquery where rank &lt;=5 and country!='0'</w:t>
      </w:r>
    </w:p>
    <w:p w14:paraId="4B82F5C5" w14:textId="77777777" w:rsidR="002D38FC" w:rsidRDefault="002D38FC" w:rsidP="000E5536">
      <w:pPr>
        <w:pStyle w:val="BodyText2"/>
      </w:pPr>
      <w:r>
        <w:t>To get the best 5 parks in each country controlled for areas (i.e. the 5 parks with the most species/area</w:t>
      </w:r>
      <w:r w:rsidR="007E7E3B">
        <w:t>). This doesn’t really work straight away as it needs weighting properly to account for area otherwise you just get all the smallest PAs in the right places:</w:t>
      </w:r>
    </w:p>
    <w:p w14:paraId="7A1B6918" w14:textId="77777777" w:rsidR="002D38FC" w:rsidRPr="000B1C00" w:rsidRDefault="002D38FC" w:rsidP="000E5536">
      <w:pPr>
        <w:pStyle w:val="sql"/>
      </w:pPr>
      <w:r w:rsidRPr="002D38FC">
        <w:t>select * from (SELECT wdpa.wdpaid,  wdpa.country,    species_wdpa_counts_ranked.count/rep_area as speciesperkm2,  rank() over (partition by country order by count/rep_area desc) FROM   public.species_wdpa_counts_ranked,   public.wdpa WHERE   species_wdpa_counts_ranked.wdpaid = wdpa.wdpaid and rep_area&gt;0 order by 2, 3 desc) as subquery where rank &lt;=5 and country!='0'</w:t>
      </w:r>
    </w:p>
    <w:p w14:paraId="089BB874" w14:textId="77777777" w:rsidR="003D6257" w:rsidRDefault="003D6257" w:rsidP="0034374E">
      <w:pPr>
        <w:pStyle w:val="Heading3"/>
      </w:pPr>
      <w:r>
        <w:t>Core tables</w:t>
      </w:r>
    </w:p>
    <w:p w14:paraId="590001FF" w14:textId="77777777" w:rsidR="003D6257" w:rsidRPr="003D6257" w:rsidRDefault="003D6257" w:rsidP="000E5536">
      <w:pPr>
        <w:pStyle w:val="BodyText2"/>
      </w:pPr>
      <w:r>
        <w:t>The species and wdpa tables are the core tables and are described below. In addition the taxonomy table is required</w:t>
      </w:r>
      <w:r w:rsidR="00A27C2D">
        <w:t>.</w:t>
      </w:r>
    </w:p>
    <w:p w14:paraId="705974E4" w14:textId="77777777" w:rsidR="00015E32" w:rsidRDefault="00810C52" w:rsidP="007D2F52">
      <w:pPr>
        <w:pStyle w:val="Heading4"/>
      </w:pPr>
      <w:r>
        <w:t>T</w:t>
      </w:r>
      <w:r w:rsidR="00015E32">
        <w:t>axonomy</w:t>
      </w:r>
    </w:p>
    <w:p w14:paraId="32E64631" w14:textId="77777777" w:rsidR="00015E32" w:rsidRPr="00015E32" w:rsidRDefault="00015E32" w:rsidP="000E5536">
      <w:pPr>
        <w:pStyle w:val="BodyText2"/>
      </w:pPr>
      <w:r>
        <w:t>The taxonomy table was put into species from durga using FME.</w:t>
      </w:r>
      <w:r w:rsidR="00E17CD7">
        <w:t xml:space="preserve"> The </w:t>
      </w:r>
    </w:p>
    <w:p w14:paraId="471F86EA" w14:textId="77777777" w:rsidR="008557FB" w:rsidRDefault="008557FB" w:rsidP="007D2F52">
      <w:pPr>
        <w:pStyle w:val="Heading4"/>
      </w:pPr>
      <w:bookmarkStart w:id="65" w:name="_Ref333232962"/>
      <w:r>
        <w:t>Species/WDPA analysis</w:t>
      </w:r>
      <w:bookmarkEnd w:id="65"/>
    </w:p>
    <w:p w14:paraId="1F8792EE" w14:textId="77777777" w:rsidR="000C7F52" w:rsidRDefault="000C7F52" w:rsidP="000E5536">
      <w:pPr>
        <w:pStyle w:val="Heading5"/>
      </w:pPr>
      <w:r>
        <w:t>Version 1</w:t>
      </w:r>
    </w:p>
    <w:p w14:paraId="2F1C78B9" w14:textId="77777777" w:rsidR="00810C52" w:rsidRDefault="008557FB" w:rsidP="000E5536">
      <w:pPr>
        <w:pStyle w:val="BodyText2"/>
      </w:pPr>
      <w:r>
        <w:t>Imported a table of id_no and wdpaid into PostGresql and added indexes on both fields.</w:t>
      </w:r>
      <w:r w:rsidR="00810C52">
        <w:t xml:space="preserve"> Created a table for the unique records </w:t>
      </w:r>
      <w:r w:rsidR="00F2010C">
        <w:t>– issues with populating the id_no as the int data type is not big enough.</w:t>
      </w:r>
      <w:r w:rsidR="00AE3F55">
        <w:t xml:space="preserve"> The max value for the id_no is </w:t>
      </w:r>
      <w:r w:rsidR="00AE3F55" w:rsidRPr="00AE3F55">
        <w:t>336</w:t>
      </w:r>
      <w:r w:rsidR="00AE3F55">
        <w:t>,</w:t>
      </w:r>
      <w:r w:rsidR="00AE3F55" w:rsidRPr="00AE3F55">
        <w:t>899</w:t>
      </w:r>
      <w:r w:rsidR="00AE3F55">
        <w:t>,</w:t>
      </w:r>
      <w:r w:rsidR="00AE3F55" w:rsidRPr="00AE3F55">
        <w:t>148</w:t>
      </w:r>
      <w:r w:rsidR="00AE3F55">
        <w:t>,</w:t>
      </w:r>
      <w:r w:rsidR="00AE3F55" w:rsidRPr="00AE3F55">
        <w:t>938</w:t>
      </w:r>
      <w:r w:rsidR="006612F2">
        <w:t xml:space="preserve"> – this is a bigint. Bad!</w:t>
      </w:r>
    </w:p>
    <w:p w14:paraId="725016E3" w14:textId="77777777" w:rsidR="00FC5029" w:rsidRDefault="00FC5029" w:rsidP="000E5536">
      <w:pPr>
        <w:pStyle w:val="BodyText2"/>
      </w:pPr>
      <w:r>
        <w:t>Put an index on the wdpaid field as queries were quite slow.</w:t>
      </w:r>
    </w:p>
    <w:p w14:paraId="058AFFD3" w14:textId="77777777" w:rsidR="00DE085D" w:rsidRDefault="00DE085D" w:rsidP="000E5536">
      <w:pPr>
        <w:pStyle w:val="BodyText2"/>
      </w:pPr>
      <w:r>
        <w:t xml:space="preserve">There is a real issue where the species dbdopa database cannot be made accessible to the outside world because you cant connect to it from the dmrz! Bum. Will said that as soon as we move the machine to the DMRZ we cant install anything else </w:t>
      </w:r>
      <w:r>
        <w:sym w:font="Wingdings" w:char="F04C"/>
      </w:r>
      <w:r>
        <w:t>.</w:t>
      </w:r>
    </w:p>
    <w:p w14:paraId="4084F0C8" w14:textId="77777777" w:rsidR="00404D8E" w:rsidRDefault="00404D8E" w:rsidP="000E5536">
      <w:pPr>
        <w:pStyle w:val="BodyText2"/>
      </w:pPr>
      <w:r>
        <w:t>New version of the query to create the species_wdpa_unique table including the presence field:</w:t>
      </w:r>
    </w:p>
    <w:p w14:paraId="47160C29" w14:textId="77777777" w:rsidR="00C72CA4" w:rsidRDefault="00C72CA4" w:rsidP="000E5536">
      <w:pPr>
        <w:pStyle w:val="sql"/>
      </w:pPr>
      <w:r>
        <w:t>drop table species_wdpa_unique_new;</w:t>
      </w:r>
    </w:p>
    <w:p w14:paraId="33DD6320" w14:textId="77777777" w:rsidR="00C72CA4" w:rsidRDefault="00C72CA4" w:rsidP="000E5536">
      <w:pPr>
        <w:pStyle w:val="sql"/>
      </w:pPr>
      <w:r>
        <w:t>create table species_wdpa_unique_new with oids as select distinct speciesid::bigint,wdpaid::bigint,presence::bigint from species_wdpa_new;</w:t>
      </w:r>
    </w:p>
    <w:p w14:paraId="4F30A17C" w14:textId="77777777" w:rsidR="00C72CA4" w:rsidRDefault="00C72CA4" w:rsidP="000E5536">
      <w:pPr>
        <w:pStyle w:val="sql"/>
      </w:pPr>
      <w:r>
        <w:t>CREATE INDEX swu1 ON species_wdpa_unique_new USING btree (speciesid);</w:t>
      </w:r>
    </w:p>
    <w:p w14:paraId="17AFEA3E" w14:textId="77777777" w:rsidR="00C72CA4" w:rsidRDefault="00C72CA4" w:rsidP="000E5536">
      <w:pPr>
        <w:pStyle w:val="sql"/>
      </w:pPr>
      <w:r>
        <w:t>CREATE INDEX swu2 ON species_wdpa_unique_new USING btree (wdpaid);</w:t>
      </w:r>
    </w:p>
    <w:p w14:paraId="52B9F7FB" w14:textId="77777777" w:rsidR="00C72CA4" w:rsidRDefault="00C72CA4" w:rsidP="000E5536">
      <w:pPr>
        <w:pStyle w:val="sql"/>
      </w:pPr>
      <w:r>
        <w:t>CREATE INDEX swu3 ON species_wdpa_unique_new USING btree (presence);</w:t>
      </w:r>
    </w:p>
    <w:p w14:paraId="436B3F83" w14:textId="77777777" w:rsidR="00404D8E" w:rsidRDefault="00C72CA4" w:rsidP="000E5536">
      <w:pPr>
        <w:pStyle w:val="BodyText2"/>
      </w:pPr>
      <w:r w:rsidRPr="00C72CA4">
        <w:t>48774832</w:t>
      </w:r>
      <w:r>
        <w:t xml:space="preserve"> records from the </w:t>
      </w:r>
      <w:r>
        <w:fldChar w:fldCharType="begin"/>
      </w:r>
      <w:r>
        <w:instrText xml:space="preserve"> REF _Ref332966170 \h </w:instrText>
      </w:r>
      <w:r>
        <w:fldChar w:fldCharType="separate"/>
      </w:r>
      <w:r w:rsidR="00EA3299">
        <w:t>Attempt 4: 1/8/12 dopa.wdpa_latest and SpeciesWFSLatLong</w:t>
      </w:r>
      <w:r>
        <w:fldChar w:fldCharType="end"/>
      </w:r>
      <w:r>
        <w:t xml:space="preserve"> intersection.</w:t>
      </w:r>
    </w:p>
    <w:p w14:paraId="04704A94" w14:textId="77777777" w:rsidR="000C7F52" w:rsidRDefault="000C7F52" w:rsidP="000E5536">
      <w:pPr>
        <w:pStyle w:val="Heading5"/>
      </w:pPr>
      <w:r>
        <w:t>Version 2</w:t>
      </w:r>
    </w:p>
    <w:p w14:paraId="62E9B5E7" w14:textId="77777777" w:rsidR="002D60EC" w:rsidRDefault="002D60EC" w:rsidP="000E5536">
      <w:pPr>
        <w:pStyle w:val="BodyText2"/>
      </w:pPr>
      <w:r>
        <w:t>Version 2 will use preprocessing and postprocessing functions called from Python to truncate and populate the tables that are required for the species/wdpa analysis.</w:t>
      </w:r>
    </w:p>
    <w:p w14:paraId="3AF44A37" w14:textId="77777777" w:rsidR="000C7F52" w:rsidRDefault="000C7F52" w:rsidP="000E5536">
      <w:pPr>
        <w:pStyle w:val="BodyText2"/>
      </w:pPr>
      <w:r>
        <w:t xml:space="preserve">This corresponds to the analyses from </w:t>
      </w:r>
      <w:r>
        <w:fldChar w:fldCharType="begin"/>
      </w:r>
      <w:r>
        <w:instrText xml:space="preserve"> REF _Ref337196001 \h </w:instrText>
      </w:r>
      <w:r>
        <w:fldChar w:fldCharType="separate"/>
      </w:r>
      <w:r w:rsidR="00EA3299">
        <w:t>Attempt 4: 4/10/12</w:t>
      </w:r>
      <w:r>
        <w:fldChar w:fldCharType="end"/>
      </w:r>
      <w:r>
        <w:t xml:space="preserve">. Creating a table of unique species,pa,presence. There are </w:t>
      </w:r>
      <w:r w:rsidRPr="000C7F52">
        <w:t>51</w:t>
      </w:r>
      <w:r>
        <w:t>,</w:t>
      </w:r>
      <w:r w:rsidRPr="000C7F52">
        <w:t>221</w:t>
      </w:r>
      <w:r>
        <w:t>,</w:t>
      </w:r>
      <w:r w:rsidRPr="000C7F52">
        <w:t>884</w:t>
      </w:r>
      <w:r>
        <w:t xml:space="preserve"> records.</w:t>
      </w:r>
      <w:r w:rsidR="00C27E43">
        <w:t xml:space="preserve"> It is way faster to have no indexes on the warehouse tables and then to populate the data and at the end to create the indexes.</w:t>
      </w:r>
      <w:r w:rsidR="00063057">
        <w:t xml:space="preserve"> Having problems creating the table then creating the id field.</w:t>
      </w:r>
      <w:r w:rsidR="00B52DFB">
        <w:t xml:space="preserve"> </w:t>
      </w:r>
    </w:p>
    <w:p w14:paraId="48CFFE04" w14:textId="77777777" w:rsidR="007818B1" w:rsidRDefault="007818B1" w:rsidP="000E5536">
      <w:pPr>
        <w:pStyle w:val="BodyText2"/>
      </w:pPr>
      <w:r>
        <w:t>48,403,804 records in the species_wdpa_final table which has the iucn_species_id values and the wdpa_id values.</w:t>
      </w:r>
    </w:p>
    <w:p w14:paraId="6E50B7B7" w14:textId="77777777" w:rsidR="007818B1" w:rsidRDefault="007818B1" w:rsidP="000E5536">
      <w:pPr>
        <w:pStyle w:val="BodyText2"/>
      </w:pPr>
      <w:r>
        <w:t>28185 records in the species_wdpa_count table which has a count of the number of PAs for each iucn_species_id.</w:t>
      </w:r>
    </w:p>
    <w:p w14:paraId="29A4E6A3" w14:textId="77777777" w:rsidR="002D60EC" w:rsidRDefault="002D60EC" w:rsidP="000E5536">
      <w:pPr>
        <w:pStyle w:val="Heading5"/>
      </w:pPr>
      <w:r>
        <w:t>Version 3</w:t>
      </w:r>
    </w:p>
    <w:p w14:paraId="3630B822" w14:textId="77777777" w:rsidR="002D60EC" w:rsidRDefault="002D60EC" w:rsidP="000E5536">
      <w:pPr>
        <w:pStyle w:val="BodyText2"/>
      </w:pPr>
      <w:r>
        <w:t>Version 3 will use preprocessing and postprocessing functions called from Python that are generic to create dynamic tables for a species/other spatial dataset intersection analysis.</w:t>
      </w:r>
    </w:p>
    <w:p w14:paraId="0614BDAE" w14:textId="77777777" w:rsidR="00095ACF" w:rsidRDefault="002D60EC" w:rsidP="000E5536">
      <w:pPr>
        <w:pStyle w:val="BodyText2"/>
      </w:pPr>
      <w:r>
        <w:t xml:space="preserve">I want to create the tables dynamically from a script to make them generic. This can be done using </w:t>
      </w:r>
      <w:hyperlink r:id="rId207" w:anchor="PLPGSQL-STATEMENTS-EXECUTING-DYN" w:history="1">
        <w:r w:rsidRPr="002D60EC">
          <w:rPr>
            <w:rStyle w:val="Hyperlink"/>
          </w:rPr>
          <w:t>dynamic commands</w:t>
        </w:r>
      </w:hyperlink>
      <w:r>
        <w:t xml:space="preserve"> in Postgresql.</w:t>
      </w:r>
      <w:r w:rsidR="00095ACF">
        <w:t xml:space="preserve"> </w:t>
      </w:r>
    </w:p>
    <w:p w14:paraId="64BD8111" w14:textId="77777777" w:rsidR="00FE013A" w:rsidRDefault="00095ACF" w:rsidP="000E5536">
      <w:pPr>
        <w:pStyle w:val="BodyText2"/>
      </w:pPr>
      <w:r>
        <w:lastRenderedPageBreak/>
        <w:t xml:space="preserve">Redone and </w:t>
      </w:r>
      <w:r w:rsidR="00FE013A">
        <w:t>now running on 10 processors</w:t>
      </w:r>
      <w:r w:rsidR="001B13BF">
        <w:t xml:space="preserve"> – this is running on the species database server machine</w:t>
      </w:r>
      <w:r w:rsidR="00FE013A">
        <w:t xml:space="preserve">: </w:t>
      </w:r>
    </w:p>
    <w:p w14:paraId="550D669B" w14:textId="77777777" w:rsidR="0064137A" w:rsidRDefault="0064137A" w:rsidP="000E5536">
      <w:pPr>
        <w:pStyle w:val="Code"/>
      </w:pPr>
      <w:r>
        <w:t xml:space="preserve">nohup </w:t>
      </w:r>
      <w:r w:rsidR="00FE013A" w:rsidRPr="00FE013A">
        <w:t>python redlist_wdpa_intersect.py</w:t>
      </w:r>
      <w:r w:rsidRPr="0064137A">
        <w:t>&gt; /dev/null 2&gt; /dev/null&lt;/dev/null</w:t>
      </w:r>
    </w:p>
    <w:p w14:paraId="7E2624B1" w14:textId="77777777" w:rsidR="0064137A" w:rsidRDefault="0064137A" w:rsidP="000E5536">
      <w:pPr>
        <w:pStyle w:val="BodyText2"/>
      </w:pPr>
      <w:r>
        <w:t>To see the processes running:</w:t>
      </w:r>
    </w:p>
    <w:p w14:paraId="185A9915" w14:textId="77777777" w:rsidR="0064137A" w:rsidRDefault="0064137A" w:rsidP="000E5536">
      <w:pPr>
        <w:pStyle w:val="Code"/>
      </w:pPr>
      <w:r w:rsidRPr="0064137A">
        <w:t>ps fax | grep python</w:t>
      </w:r>
    </w:p>
    <w:p w14:paraId="66AF7AFE" w14:textId="77777777" w:rsidR="0064137A" w:rsidRDefault="0064137A" w:rsidP="000E5536">
      <w:pPr>
        <w:pStyle w:val="BodyText2"/>
      </w:pPr>
      <w:r>
        <w:t>To see queries running:</w:t>
      </w:r>
    </w:p>
    <w:p w14:paraId="750E3D3C" w14:textId="77777777" w:rsidR="0064137A" w:rsidRDefault="0064137A" w:rsidP="000E5536">
      <w:pPr>
        <w:pStyle w:val="ListBullet"/>
      </w:pPr>
      <w:r>
        <w:t>Click on the ‘species especies user’ node in postgresql and the Statistics tab on the right</w:t>
      </w:r>
    </w:p>
    <w:p w14:paraId="3E501444" w14:textId="77777777" w:rsidR="007C69E5" w:rsidRPr="007C69E5" w:rsidRDefault="007C69E5" w:rsidP="000E5536">
      <w:pPr>
        <w:pStyle w:val="BodyText2"/>
      </w:pPr>
      <w:r>
        <w:t>Want to add views for:</w:t>
      </w:r>
    </w:p>
    <w:p w14:paraId="21265D15" w14:textId="77777777" w:rsidR="007C69E5" w:rsidRDefault="007C69E5" w:rsidP="000E5536">
      <w:pPr>
        <w:pStyle w:val="ListBullet"/>
      </w:pPr>
      <w:r>
        <w:t>Species that have no protection</w:t>
      </w:r>
    </w:p>
    <w:p w14:paraId="57CDA314" w14:textId="77777777" w:rsidR="007C69E5" w:rsidRPr="002D60EC" w:rsidRDefault="007C69E5" w:rsidP="000E5536">
      <w:pPr>
        <w:pStyle w:val="ListBullet"/>
      </w:pPr>
      <w:r>
        <w:t>Species that only occur in one site</w:t>
      </w:r>
    </w:p>
    <w:p w14:paraId="06F615CE" w14:textId="77777777" w:rsidR="00D165A3" w:rsidRDefault="00D165A3" w:rsidP="007D2F52">
      <w:pPr>
        <w:pStyle w:val="Heading4"/>
      </w:pPr>
      <w:r>
        <w:t>Species_wdpa_unique</w:t>
      </w:r>
    </w:p>
    <w:p w14:paraId="29AF23A7" w14:textId="77777777" w:rsidR="00D165A3" w:rsidRDefault="00D165A3" w:rsidP="000E5536">
      <w:pPr>
        <w:pStyle w:val="BodyText2"/>
      </w:pPr>
      <w:r>
        <w:t xml:space="preserve">This table is produced at the end of the redlist_wdpa_intersect_postprocess function and includes all the unique species that intersect the protected areas (excluding those that have a presence_id of 0,1,2,3). </w:t>
      </w:r>
    </w:p>
    <w:p w14:paraId="3EF790C4" w14:textId="77777777" w:rsidR="00D165A3" w:rsidRDefault="00D165A3" w:rsidP="007D2F52">
      <w:pPr>
        <w:pStyle w:val="Heading4"/>
      </w:pPr>
      <w:r>
        <w:t>Species_wdpa_final_validated</w:t>
      </w:r>
    </w:p>
    <w:p w14:paraId="3A79738A" w14:textId="77777777" w:rsidR="004B6508" w:rsidRDefault="004B6508" w:rsidP="000E5536">
      <w:pPr>
        <w:pStyle w:val="Heading5"/>
      </w:pPr>
      <w:r>
        <w:t>Version 1</w:t>
      </w:r>
    </w:p>
    <w:p w14:paraId="605241C8" w14:textId="77777777" w:rsidR="00D165A3" w:rsidRDefault="00D165A3" w:rsidP="000E5536">
      <w:pPr>
        <w:pStyle w:val="BodyText2"/>
      </w:pPr>
      <w:r>
        <w:t xml:space="preserve">This table is used to manage manual updates to the list of species within protected areas based on update from various users (principally protected area managers). The table is a set of changes to the species_wdpa_final table that is produced at the end of the automated analysis between the RL and the WDPA. </w:t>
      </w:r>
    </w:p>
    <w:p w14:paraId="4EB28EE4" w14:textId="77777777" w:rsidR="00196A97" w:rsidRDefault="00D10358" w:rsidP="000E5536">
      <w:pPr>
        <w:pStyle w:val="BodyText2"/>
      </w:pPr>
      <w:r>
        <w:t xml:space="preserve">The presence_id values for a species for a particular protected area will be the combination of different species range polygons – so, for example the Sun Bear </w:t>
      </w:r>
      <w:r w:rsidR="00300507">
        <w:t xml:space="preserve">9760 </w:t>
      </w:r>
      <w:r>
        <w:t xml:space="preserve">occurs as Extant and Probably Extant in Kinabalu Park </w:t>
      </w:r>
      <w:r w:rsidR="00726646">
        <w:t xml:space="preserve">(and Extinct – but this is excluded in the red list intersection process) </w:t>
      </w:r>
      <w:r>
        <w:t xml:space="preserve">because there are 2 separate polygons that intersect it. We only need to take the </w:t>
      </w:r>
      <w:r>
        <w:rPr>
          <w:i/>
        </w:rPr>
        <w:t>best</w:t>
      </w:r>
      <w:r>
        <w:t xml:space="preserve"> presence </w:t>
      </w:r>
      <w:r w:rsidR="00A07586">
        <w:t>for a particular protected area – so in this case we use ‘Extant’.</w:t>
      </w:r>
    </w:p>
    <w:p w14:paraId="3320969F" w14:textId="77777777" w:rsidR="00196A97" w:rsidRDefault="00196A97" w:rsidP="000E5536">
      <w:pPr>
        <w:pStyle w:val="sql"/>
      </w:pPr>
      <w:r w:rsidRPr="00196A97">
        <w:t>CREATE TABLE especies.species_wdpa_final_validated WITH</w:t>
      </w:r>
      <w:r w:rsidR="00D87CDE">
        <w:t>OUT</w:t>
      </w:r>
      <w:r w:rsidRPr="00196A97">
        <w:t xml:space="preserve"> OIDS AS SELECT  species_wdpa_final.wdpa_id,  species_wdpa_final.iucn_species_id,  min(species_wdpa_final.presence_id) as min_presence_id,  null::int as validated_presence_id,  null::date as validation_date,  null::integer as validation_actor,  null::character(255) as validation_comment FROM  especies.species_wdpa_final GROUP BY  1,2 ORDER BY  1,2 </w:t>
      </w:r>
    </w:p>
    <w:p w14:paraId="043F2AC8" w14:textId="77777777" w:rsidR="00432DA3" w:rsidRDefault="004C19B4" w:rsidP="000E5536">
      <w:pPr>
        <w:pStyle w:val="BodyText2"/>
      </w:pPr>
      <w:r>
        <w:t>This table can now be populated by PA managers or whoever.</w:t>
      </w:r>
      <w:r w:rsidR="00432DA3">
        <w:t xml:space="preserve"> Created a new service called: _set_pa_species_validation_info</w:t>
      </w:r>
      <w:r w:rsidR="00FB38A3">
        <w:t xml:space="preserve"> </w:t>
      </w:r>
      <w:r w:rsidR="00432DA3">
        <w:t>and this REST call worked (even using a date in the call!):</w:t>
      </w:r>
    </w:p>
    <w:p w14:paraId="0658E60B" w14:textId="77777777" w:rsidR="00432DA3" w:rsidRDefault="003630B2" w:rsidP="000E5536">
      <w:pPr>
        <w:pStyle w:val="sql"/>
      </w:pPr>
      <w:hyperlink r:id="rId208" w:history="1">
        <w:r w:rsidR="00432DA3" w:rsidRPr="003C0881">
          <w:rPr>
            <w:rStyle w:val="Hyperlink"/>
          </w:rPr>
          <w:t>http://dopa-services.jrc.it/services/especies/_set_pa_species_validation_info?id=1&amp;validated_presence_id=1&amp;validation_date=01/01/12&amp;validation_actor=1&amp;validation_comment=test</w:t>
        </w:r>
      </w:hyperlink>
      <w:r w:rsidR="00432DA3">
        <w:t xml:space="preserve"> </w:t>
      </w:r>
    </w:p>
    <w:p w14:paraId="1B7DEDFE" w14:textId="77777777" w:rsidR="00FB27AB" w:rsidRDefault="00FB27AB" w:rsidP="000E5536">
      <w:pPr>
        <w:pStyle w:val="BodyText2"/>
      </w:pPr>
      <w:r>
        <w:t>This isnt great as Michael pointed out as the table can only track one validation – we need a new table that can capture multiple validations for a single pa/species record (or country/species record for that matter). So we need to create a new table</w:t>
      </w:r>
      <w:r w:rsidR="00042A7E">
        <w:t>.</w:t>
      </w:r>
      <w:r>
        <w:t xml:space="preserve"> </w:t>
      </w:r>
    </w:p>
    <w:p w14:paraId="491FF361" w14:textId="77777777" w:rsidR="004B6508" w:rsidRDefault="004B6508" w:rsidP="000E5536">
      <w:pPr>
        <w:pStyle w:val="Heading5"/>
      </w:pPr>
      <w:r>
        <w:t>Version 2</w:t>
      </w:r>
    </w:p>
    <w:p w14:paraId="69C89C5D" w14:textId="77777777" w:rsidR="004B6508" w:rsidRDefault="004B6508" w:rsidP="000E5536">
      <w:pPr>
        <w:pStyle w:val="BodyText2"/>
      </w:pPr>
      <w:r>
        <w:t>This will allow multiple validations of species for PAs. First things is to be able to create a link to the species_wdpa_final table – we can either use 2 fields (iucn_species_id and wdpa_id) or the id field. But if we use the id field of the species_wdpa_final table then this will change each time we run the rl/wdpa intersection.</w:t>
      </w:r>
    </w:p>
    <w:p w14:paraId="50238A9A" w14:textId="77777777" w:rsidR="00665205" w:rsidRDefault="00665205" w:rsidP="000E5536">
      <w:pPr>
        <w:pStyle w:val="BodyText2"/>
      </w:pPr>
      <w:r>
        <w:t>Rewrote the _set_pa_species_validation_info function to insert a new record into the validation table. Testing with the following call:</w:t>
      </w:r>
    </w:p>
    <w:p w14:paraId="7E892895" w14:textId="77777777" w:rsidR="003B113A" w:rsidRDefault="003630B2" w:rsidP="000E5536">
      <w:pPr>
        <w:pStyle w:val="sql"/>
      </w:pPr>
      <w:hyperlink r:id="rId209" w:history="1">
        <w:r w:rsidR="003B113A" w:rsidRPr="00F506B6">
          <w:rPr>
            <w:rStyle w:val="Hyperlink"/>
          </w:rPr>
          <w:t>http://dopa-services.jrc.it/services/especies/_set_pa_species_validation_info?iucn_species_id=9760&amp;wdpa_id=785&amp;presence_id=1&amp;validation_user=1&amp;validation_date=12/21/12&amp;validation_message=wibble</w:t>
        </w:r>
      </w:hyperlink>
      <w:r w:rsidR="003B113A">
        <w:t xml:space="preserve"> </w:t>
      </w:r>
    </w:p>
    <w:p w14:paraId="6EE6D8E2" w14:textId="77777777" w:rsidR="00225D08" w:rsidRPr="004B6508" w:rsidRDefault="00225D08" w:rsidP="000E5536">
      <w:pPr>
        <w:pStyle w:val="BodyText2"/>
      </w:pPr>
      <w:r>
        <w:t>The problem is if you post Does not occur as a string then this gets url encoded as does%20not%20occur in the database. Maybe use POST.</w:t>
      </w:r>
      <w:r w:rsidR="00175625">
        <w:t xml:space="preserve"> Reading about REST client stores for Dojo and how they expect the REST server to be set up (</w:t>
      </w:r>
      <w:hyperlink r:id="rId210" w:anchor="implementing-a-rest-server" w:history="1">
        <w:r w:rsidR="00175625" w:rsidRPr="00F506B6">
          <w:rPr>
            <w:rStyle w:val="Hyperlink"/>
          </w:rPr>
          <w:t>http://dojotoolkit.org/reference-guide/1.8/dojo/store/JsonRest.html#implementing-a-rest-server</w:t>
        </w:r>
      </w:hyperlink>
      <w:r w:rsidR="00175625">
        <w:t>) – but this really applies to a system that will do a lot of writing I guess. Most of what we deliver is read-only.</w:t>
      </w:r>
      <w:r w:rsidR="00DA10C0">
        <w:t xml:space="preserve"> So will stick with what I have for now and using a UDF to decode the encoded text in the querystring.</w:t>
      </w:r>
    </w:p>
    <w:p w14:paraId="291B4094" w14:textId="77777777" w:rsidR="00B414D7" w:rsidRDefault="00797923" w:rsidP="007D2F52">
      <w:pPr>
        <w:pStyle w:val="Heading4"/>
      </w:pPr>
      <w:r w:rsidRPr="00797923">
        <w:t>species_presence_ranked</w:t>
      </w:r>
      <w:r>
        <w:t xml:space="preserve"> table</w:t>
      </w:r>
    </w:p>
    <w:p w14:paraId="15892597" w14:textId="77777777" w:rsidR="00B414D7" w:rsidRDefault="00B414D7" w:rsidP="000E5536">
      <w:pPr>
        <w:pStyle w:val="BodyText2"/>
      </w:pPr>
      <w:r>
        <w:lastRenderedPageBreak/>
        <w:t xml:space="preserve">This table is a system of probabilities for the IUCN categorical data Extant, Extinct, Probably Extant etc. to allow multiple presences for an area to be ranked and resolved. </w:t>
      </w:r>
    </w:p>
    <w:p w14:paraId="4973D1B2" w14:textId="77777777" w:rsidR="00AA3F5F" w:rsidRDefault="00B414D7" w:rsidP="000E5536">
      <w:pPr>
        <w:pStyle w:val="BodyText2"/>
      </w:pPr>
      <w:r>
        <w:t>For example, the Sun Bear occurs with a range of presences in Borneo and there are many grid cells where the presence can be both ‘Extant’ and ‘Extinct’. In these cases we would expect a valid presence to only be ‘Extant’ and so a table that puts the respective presences in a ranked order is needed. The table is a sort of probabilistic table.</w:t>
      </w:r>
      <w:r w:rsidR="00797923">
        <w:t xml:space="preserve"> </w:t>
      </w:r>
    </w:p>
    <w:p w14:paraId="7B406A35" w14:textId="77777777" w:rsidR="00D31375" w:rsidRDefault="00BA534A" w:rsidP="007D2F52">
      <w:pPr>
        <w:pStyle w:val="Heading4"/>
      </w:pPr>
      <w:r>
        <w:t>Admin</w:t>
      </w:r>
    </w:p>
    <w:p w14:paraId="71377D92" w14:textId="77777777" w:rsidR="00D31375" w:rsidRPr="00D31375" w:rsidRDefault="00D31375" w:rsidP="000E5536">
      <w:pPr>
        <w:pStyle w:val="BodyText2"/>
      </w:pPr>
      <w:r>
        <w:t>There are duplicate records in the country</w:t>
      </w:r>
      <w:r w:rsidR="00BA534A">
        <w:t>_grouping</w:t>
      </w:r>
      <w:r>
        <w:t xml:space="preserve"> table for </w:t>
      </w:r>
      <w:r w:rsidR="00BA534A">
        <w:t>many countries</w:t>
      </w:r>
      <w:r>
        <w:t>.</w:t>
      </w:r>
    </w:p>
    <w:p w14:paraId="78D92FDD" w14:textId="373FB394" w:rsidR="00B37D09" w:rsidRDefault="00C476E5" w:rsidP="000E5536">
      <w:pPr>
        <w:pStyle w:val="Heading1"/>
      </w:pPr>
      <w:r>
        <w:t>Analysis</w:t>
      </w:r>
      <w:bookmarkEnd w:id="63"/>
    </w:p>
    <w:p w14:paraId="3F0E2BCB" w14:textId="77777777" w:rsidR="00E25E0B" w:rsidRDefault="00E25E0B" w:rsidP="000E5536">
      <w:pPr>
        <w:pStyle w:val="Heading2"/>
      </w:pPr>
      <w:bookmarkStart w:id="66" w:name="_Toc315774588"/>
      <w:r>
        <w:t>Biofuels</w:t>
      </w:r>
    </w:p>
    <w:p w14:paraId="1DB2E3FD" w14:textId="77777777" w:rsidR="00E25E0B" w:rsidRDefault="00E25E0B" w:rsidP="000E5536">
      <w:pPr>
        <w:pStyle w:val="BodyText2"/>
      </w:pPr>
      <w:r>
        <w:t xml:space="preserve">We need to do an analysis on the biofuels modelled data from </w:t>
      </w:r>
      <w:r w:rsidRPr="00850C17">
        <w:t>Luisa Marelli</w:t>
      </w:r>
      <w:r>
        <w:t xml:space="preserve"> (article </w:t>
      </w:r>
      <w:hyperlink r:id="rId211" w:history="1">
        <w:r w:rsidRPr="00850C17">
          <w:rPr>
            <w:rStyle w:val="Hyperlink"/>
          </w:rPr>
          <w:t>here</w:t>
        </w:r>
      </w:hyperlink>
      <w:r>
        <w:t xml:space="preserve">). This will look at the predicted areas where land use change will occur compared with the species distributions. This is a good case study for the eSpecies services. The land use data comes from the M3 datasets available from </w:t>
      </w:r>
      <w:hyperlink r:id="rId212" w:history="1">
        <w:r w:rsidRPr="009F54EC">
          <w:rPr>
            <w:rStyle w:val="Hyperlink"/>
          </w:rPr>
          <w:t>here</w:t>
        </w:r>
      </w:hyperlink>
      <w:r>
        <w:t>.</w:t>
      </w:r>
    </w:p>
    <w:p w14:paraId="72E12132" w14:textId="77777777" w:rsidR="00E25E0B" w:rsidRDefault="00E25E0B" w:rsidP="0034374E">
      <w:pPr>
        <w:pStyle w:val="Heading3"/>
      </w:pPr>
      <w:bookmarkStart w:id="67" w:name="_Ref327170130"/>
      <w:r>
        <w:t>Red List Analysis</w:t>
      </w:r>
      <w:bookmarkEnd w:id="67"/>
    </w:p>
    <w:p w14:paraId="41C37586" w14:textId="77777777" w:rsidR="00E25E0B" w:rsidRDefault="00E25E0B" w:rsidP="007D2F52">
      <w:pPr>
        <w:pStyle w:val="Heading4"/>
      </w:pPr>
      <w:r>
        <w:t>Data preparation</w:t>
      </w:r>
    </w:p>
    <w:p w14:paraId="028060FD" w14:textId="77777777" w:rsidR="00E25E0B" w:rsidRDefault="00E25E0B" w:rsidP="000E5536">
      <w:pPr>
        <w:pStyle w:val="ListBullet"/>
      </w:pPr>
      <w:r>
        <w:t>Imported the ‘</w:t>
      </w:r>
      <w:r w:rsidRPr="007F163A">
        <w:t>biodiversity_biofuels</w:t>
      </w:r>
      <w:r>
        <w:t xml:space="preserve">.shp’ file into a FileGDB. </w:t>
      </w:r>
      <w:r w:rsidRPr="00B14CA2">
        <w:t>There are 3831 grids records. How many with all 0? 3627. How many with values</w:t>
      </w:r>
      <w:r>
        <w:t>? Just 204. What does this mean?</w:t>
      </w:r>
    </w:p>
    <w:p w14:paraId="12156C15" w14:textId="77777777" w:rsidR="00E25E0B" w:rsidRDefault="00E25E0B" w:rsidP="000E5536">
      <w:pPr>
        <w:pStyle w:val="ListBullet"/>
      </w:pPr>
      <w:r>
        <w:t>Created a map doc using each of the fields</w:t>
      </w:r>
    </w:p>
    <w:p w14:paraId="5AE00E83" w14:textId="77777777" w:rsidR="00E25E0B" w:rsidRDefault="00E25E0B" w:rsidP="000E5536">
      <w:pPr>
        <w:pStyle w:val="ListBullet"/>
      </w:pPr>
      <w:r>
        <w:t>The data is a set of 5x5min polygons all with a unique GridID. We can use the GridID as the unique identifier – is it unique? Checking in Access as you cant add a unique index to a FC if it already has one!! OK – they are unique.</w:t>
      </w:r>
    </w:p>
    <w:p w14:paraId="6099A0DD" w14:textId="77777777" w:rsidR="00D3420B" w:rsidRDefault="00D3420B" w:rsidP="000E5536">
      <w:pPr>
        <w:pStyle w:val="ListBullet"/>
      </w:pPr>
      <w:r>
        <w:t>Fabien sent the full grids for the world as a filegdb at</w:t>
      </w:r>
      <w:r w:rsidR="00AF3709">
        <w:t xml:space="preserve"> 5x5min polygons and some csv files with the simulations in. I put these into Access but unfortunately FME does not import from accdb databases for some reason.</w:t>
      </w:r>
      <w:r w:rsidR="00BD4BE7">
        <w:t xml:space="preserve"> Exported them as dbfs and imported to the biofuels.gdb.</w:t>
      </w:r>
    </w:p>
    <w:p w14:paraId="00BD1FFF" w14:textId="77777777" w:rsidR="00E25E0B" w:rsidRDefault="00AC512C" w:rsidP="007D2F52">
      <w:pPr>
        <w:pStyle w:val="Heading4"/>
      </w:pPr>
      <w:r>
        <w:t>List of species for the biofuel grids</w:t>
      </w:r>
    </w:p>
    <w:p w14:paraId="728127B7" w14:textId="77777777" w:rsidR="00E25E0B" w:rsidRPr="00FF3A30" w:rsidRDefault="00E25E0B" w:rsidP="000E5536">
      <w:pPr>
        <w:pStyle w:val="BodyText2"/>
      </w:pPr>
      <w:r>
        <w:t>This analysis will look at the species that intersect the Biofuel Grids.</w:t>
      </w:r>
    </w:p>
    <w:p w14:paraId="5FDD8C85" w14:textId="77777777" w:rsidR="00E25E0B" w:rsidRDefault="00E25E0B" w:rsidP="000E5536">
      <w:pPr>
        <w:pStyle w:val="Heading5"/>
      </w:pPr>
      <w:r>
        <w:t xml:space="preserve">Intersection of Biofuels Grids with IUCN Red List </w:t>
      </w:r>
    </w:p>
    <w:p w14:paraId="5164A50E" w14:textId="77777777" w:rsidR="00E25E0B" w:rsidRDefault="00E25E0B" w:rsidP="000E5536">
      <w:pPr>
        <w:pStyle w:val="BodyText2"/>
      </w:pPr>
      <w:r>
        <w:t>The intersection will be based on the spatial intersection of the unique grids and the species polygons. So we need to run a similar intersection analysis as the PA one. Time to update the PA code to use the unique grids.</w:t>
      </w:r>
    </w:p>
    <w:p w14:paraId="1D1CE2A7" w14:textId="77777777" w:rsidR="00E25E0B" w:rsidRDefault="00E25E0B" w:rsidP="000E5536">
      <w:pPr>
        <w:pStyle w:val="BodyText2"/>
      </w:pPr>
      <w:r>
        <w:t xml:space="preserve">The Species data stays the same, we just use a different overlay layer and unique ID field – in this case the Biofuels and GridIDs. Need to import these into PostGIS. See </w:t>
      </w:r>
      <w:r>
        <w:fldChar w:fldCharType="begin"/>
      </w:r>
      <w:r>
        <w:instrText xml:space="preserve"> REF _Ref326849613 \h </w:instrText>
      </w:r>
      <w:r>
        <w:fldChar w:fldCharType="separate"/>
      </w:r>
      <w:r w:rsidR="00EA3299">
        <w:t>Importing the Biofuels data into PostGIS</w:t>
      </w:r>
      <w:r>
        <w:fldChar w:fldCharType="end"/>
      </w:r>
      <w:r>
        <w:t>.</w:t>
      </w:r>
    </w:p>
    <w:p w14:paraId="782FEEF7" w14:textId="77777777" w:rsidR="00E25E0B" w:rsidRDefault="00E25E0B" w:rsidP="000E5536">
      <w:pPr>
        <w:pStyle w:val="BodyText2"/>
      </w:pPr>
      <w:r>
        <w:t>Updating the code in overlay.py to be able to overlay against another feature class. Started at 16:59 running on 6 processors on cruise.</w:t>
      </w:r>
    </w:p>
    <w:p w14:paraId="61EF72D0" w14:textId="77777777" w:rsidR="00E25E0B" w:rsidRDefault="00E25E0B" w:rsidP="000E5536">
      <w:pPr>
        <w:pStyle w:val="BodyText2"/>
      </w:pPr>
      <w:r>
        <w:t>Weird log:</w:t>
      </w:r>
    </w:p>
    <w:p w14:paraId="3A1483C8" w14:textId="77777777" w:rsidR="00E25E0B" w:rsidRDefault="00E25E0B" w:rsidP="000E5536">
      <w:pPr>
        <w:pStyle w:val="Code"/>
      </w:pPr>
      <w:r>
        <w:t>Species 60212 Legend Extant (resident) 2012-06-08 09:19:21.710153</w:t>
      </w:r>
    </w:p>
    <w:p w14:paraId="401070EA" w14:textId="77777777" w:rsidR="00E25E0B" w:rsidRDefault="00E25E0B" w:rsidP="000E5536">
      <w:pPr>
        <w:pStyle w:val="Code"/>
      </w:pPr>
      <w:r>
        <w:t>Species 41825 Legend Extant (resident) 2012-06-08 09:19:23.001725</w:t>
      </w:r>
    </w:p>
    <w:p w14:paraId="51C89201" w14:textId="77777777" w:rsidR="00E25E0B" w:rsidRDefault="00E25E0B" w:rsidP="000E5536">
      <w:pPr>
        <w:pStyle w:val="Code"/>
      </w:pPr>
      <w:r>
        <w:t>Species 39378 Legend Extant (resident) 2012-06-08 09:19:32.659269</w:t>
      </w:r>
    </w:p>
    <w:p w14:paraId="169617C4" w14:textId="77777777" w:rsidR="00E25E0B" w:rsidRDefault="00E25E0B" w:rsidP="000E5536">
      <w:pPr>
        <w:pStyle w:val="Code"/>
      </w:pPr>
      <w:r>
        <w:t>()</w:t>
      </w:r>
    </w:p>
    <w:p w14:paraId="171A8728" w14:textId="77777777" w:rsidR="00E25E0B" w:rsidRDefault="00E25E0B" w:rsidP="000E5536">
      <w:pPr>
        <w:pStyle w:val="Code"/>
      </w:pPr>
      <w:r>
        <w:t>()</w:t>
      </w:r>
    </w:p>
    <w:p w14:paraId="6FBFD1E9" w14:textId="77777777" w:rsidR="00E25E0B" w:rsidRDefault="00E25E0B" w:rsidP="000E5536">
      <w:pPr>
        <w:pStyle w:val="Code"/>
      </w:pPr>
      <w:r>
        <w:t>()</w:t>
      </w:r>
    </w:p>
    <w:p w14:paraId="2CE4C351" w14:textId="77777777" w:rsidR="00E25E0B" w:rsidRDefault="00E25E0B" w:rsidP="000E5536">
      <w:pPr>
        <w:pStyle w:val="Code"/>
      </w:pPr>
      <w:r>
        <w:t>Species 44612 Legend Extant (resident) 2012-06-08 09:20:43.811995</w:t>
      </w:r>
    </w:p>
    <w:p w14:paraId="5F25D503" w14:textId="77777777" w:rsidR="00E25E0B" w:rsidRDefault="00E25E0B" w:rsidP="000E5536">
      <w:pPr>
        <w:pStyle w:val="Code"/>
      </w:pPr>
      <w:r>
        <w:t>Species 44613 Legend Extant (resident) 2012-06-08 09:20:43.960689</w:t>
      </w:r>
    </w:p>
    <w:p w14:paraId="4969C515" w14:textId="77777777" w:rsidR="00E25E0B" w:rsidRDefault="00E25E0B" w:rsidP="000E5536">
      <w:pPr>
        <w:pStyle w:val="Code"/>
      </w:pPr>
      <w:r>
        <w:t>New run:</w:t>
      </w:r>
    </w:p>
    <w:p w14:paraId="79BA8D2B" w14:textId="77777777" w:rsidR="00E25E0B" w:rsidRDefault="00E25E0B" w:rsidP="000E5536">
      <w:pPr>
        <w:pStyle w:val="Code"/>
      </w:pPr>
      <w:r>
        <w:t>Species 41792 Legend Extant (resident) 2012-06-08 10:05:53.463271 (807 out of 127929)</w:t>
      </w:r>
    </w:p>
    <w:p w14:paraId="04C6A2F6" w14:textId="77777777" w:rsidR="00E25E0B" w:rsidRDefault="00E25E0B" w:rsidP="000E5536">
      <w:pPr>
        <w:pStyle w:val="Code"/>
      </w:pPr>
      <w:r>
        <w:t>Species 41791 Legend Extant (resident) 2012-06-08 10:06:04.953297 (809 out of 127929)</w:t>
      </w:r>
    </w:p>
    <w:p w14:paraId="5366600D" w14:textId="77777777" w:rsidR="00E25E0B" w:rsidRDefault="00E25E0B" w:rsidP="000E5536">
      <w:pPr>
        <w:pStyle w:val="Code"/>
      </w:pPr>
      <w:r>
        <w:t>()</w:t>
      </w:r>
    </w:p>
    <w:p w14:paraId="197FC4C4" w14:textId="77777777" w:rsidR="00E25E0B" w:rsidRDefault="00E25E0B" w:rsidP="000E5536">
      <w:pPr>
        <w:pStyle w:val="Code"/>
      </w:pPr>
      <w:r>
        <w:t>Species 41794 Legend Extant (resident) 2012-06-08 10:06:08.884920 (812 out of 127929)</w:t>
      </w:r>
    </w:p>
    <w:p w14:paraId="55AC5836" w14:textId="77777777" w:rsidR="00E25E0B" w:rsidRDefault="00E25E0B" w:rsidP="000E5536">
      <w:pPr>
        <w:pStyle w:val="Code"/>
      </w:pPr>
      <w:r>
        <w:t>Species 161321 Legend Extant (resident) 2012-06-08 10:06:09.403991 (813 out of 127929)</w:t>
      </w:r>
    </w:p>
    <w:p w14:paraId="4FC0F49F" w14:textId="77777777" w:rsidR="00E25E0B" w:rsidRDefault="00E25E0B" w:rsidP="000E5536">
      <w:pPr>
        <w:pStyle w:val="Code"/>
      </w:pPr>
      <w:r>
        <w:t>Species 41795 Legend Extant (resident) 2012-06-08 10:06:10.158137 (814 out of 127929)</w:t>
      </w:r>
    </w:p>
    <w:p w14:paraId="38754BE8" w14:textId="77777777" w:rsidR="00E25E0B" w:rsidRDefault="00E25E0B" w:rsidP="000E5536">
      <w:pPr>
        <w:pStyle w:val="BodyText2"/>
      </w:pPr>
      <w:r>
        <w:t>Why the brackets? Something weird going on. Not the same species each time!</w:t>
      </w:r>
    </w:p>
    <w:p w14:paraId="06EDDC73" w14:textId="77777777" w:rsidR="00E25E0B" w:rsidRDefault="00E25E0B" w:rsidP="000E5536">
      <w:pPr>
        <w:pStyle w:val="BodyText2"/>
      </w:pPr>
      <w:r>
        <w:lastRenderedPageBreak/>
        <w:t>Also there are some weird things going on when you run it with the logging. The logging.debug line seems to be printed out more than once for some reason but the print statements aren’t?</w:t>
      </w:r>
    </w:p>
    <w:p w14:paraId="6E2EE118" w14:textId="77777777" w:rsidR="00E25E0B" w:rsidRPr="00D06A3B" w:rsidRDefault="00E25E0B" w:rsidP="000E5536">
      <w:pPr>
        <w:pStyle w:val="BodyText2"/>
      </w:pPr>
      <w:r>
        <w:t>Finished at 0701 on 9/6/12. Resulting file is 90Mb.</w:t>
      </w:r>
    </w:p>
    <w:p w14:paraId="177E5433" w14:textId="77777777" w:rsidR="00E25E0B" w:rsidRDefault="00E25E0B" w:rsidP="000E5536">
      <w:pPr>
        <w:pStyle w:val="Heading5"/>
      </w:pPr>
      <w:r>
        <w:t>Validation of intersection</w:t>
      </w:r>
    </w:p>
    <w:p w14:paraId="6470F361" w14:textId="77777777" w:rsidR="00E25E0B" w:rsidRDefault="00E25E0B" w:rsidP="000E5536">
      <w:pPr>
        <w:pStyle w:val="BodyText2"/>
      </w:pPr>
      <w:r>
        <w:t xml:space="preserve">Data imported into PostGIS and a unique list of species/grids/legend was produced. Validating in ArcGIS. Validating 541133 which is inland so we don’t have the marine issue. Let's see if we can validate against a simple square without ArcMap crashing. There are NULL values in the id_no. Nope ArcMap crashed. </w:t>
      </w:r>
    </w:p>
    <w:p w14:paraId="5C35BBAF" w14:textId="77777777" w:rsidR="00E25E0B" w:rsidRDefault="00E25E0B" w:rsidP="000E5536">
      <w:pPr>
        <w:pStyle w:val="BodyText2"/>
      </w:pPr>
      <w:r>
        <w:t>I had to do a select by Rectangle on the species and exported to Access and got a unique list of species/legend and there were 559 species for 541133 which is the same for the PostGIS analysis! Hooray!</w:t>
      </w:r>
    </w:p>
    <w:p w14:paraId="146E148D" w14:textId="77777777" w:rsidR="00E25E0B" w:rsidRPr="00A06576" w:rsidRDefault="00E25E0B" w:rsidP="000E5536">
      <w:pPr>
        <w:pStyle w:val="BodyText2"/>
      </w:pPr>
      <w:r>
        <w:t xml:space="preserve">9760 is an extinct species (Sun Bear) that occurs in the grid square – but here is an interesting one. The grid may have both ‘extinct’ and ‘probably extant’ in the same grid. We need some new rules on the intersection, e.g. if both occur, then use probably extant. This species has polygon data and modelled data as well!!! </w:t>
      </w:r>
      <w:hyperlink r:id="rId213" w:history="1">
        <w:r>
          <w:rPr>
            <w:rStyle w:val="Hyperlink"/>
          </w:rPr>
          <w:t>http://maps.iucnredlist.org/map.html?id=9760</w:t>
        </w:r>
      </w:hyperlink>
      <w:r>
        <w:t xml:space="preserve">. We need to implement a system of probabilities for the IUCN categorical data Extant, Extinct, Probably Extant etc. </w:t>
      </w:r>
    </w:p>
    <w:p w14:paraId="5E170EE2" w14:textId="77777777" w:rsidR="00E25E0B" w:rsidRDefault="00E25E0B" w:rsidP="007D2F52">
      <w:pPr>
        <w:pStyle w:val="Heading4"/>
      </w:pPr>
      <w:r>
        <w:t>Impact Analysis</w:t>
      </w:r>
    </w:p>
    <w:p w14:paraId="35A2CDA4" w14:textId="77777777" w:rsidR="00E25E0B" w:rsidRDefault="00E25E0B" w:rsidP="000E5536">
      <w:pPr>
        <w:pStyle w:val="BodyText2"/>
      </w:pPr>
      <w:r>
        <w:t>The actual impact analysis methodology will be based on the number of species that are impacted by biofuel development. The method is described below:</w:t>
      </w:r>
    </w:p>
    <w:p w14:paraId="41B7E8BD" w14:textId="77777777" w:rsidR="00E25E0B" w:rsidRDefault="00E25E0B" w:rsidP="000E5536">
      <w:pPr>
        <w:pStyle w:val="BodyText2"/>
      </w:pPr>
      <w:r>
        <w:t>Analytical workflow is:</w:t>
      </w:r>
    </w:p>
    <w:p w14:paraId="47688489" w14:textId="77777777" w:rsidR="00E25E0B" w:rsidRDefault="00E25E0B" w:rsidP="003630B2">
      <w:pPr>
        <w:pStyle w:val="ListNumber"/>
        <w:numPr>
          <w:ilvl w:val="0"/>
          <w:numId w:val="15"/>
        </w:numPr>
      </w:pPr>
      <w:r>
        <w:t>Filter species for non-marine</w:t>
      </w:r>
    </w:p>
    <w:p w14:paraId="0FB14880" w14:textId="77777777" w:rsidR="00E25E0B" w:rsidRDefault="00E25E0B" w:rsidP="003630B2">
      <w:pPr>
        <w:pStyle w:val="ListNumber"/>
      </w:pPr>
      <w:r>
        <w:t>Extract the ‘Extant’ and ‘Probably Extant’ classes in the species data</w:t>
      </w:r>
    </w:p>
    <w:p w14:paraId="1F3709FA" w14:textId="77777777" w:rsidR="00E25E0B" w:rsidRDefault="00E25E0B" w:rsidP="003630B2">
      <w:pPr>
        <w:pStyle w:val="ListNumber"/>
      </w:pPr>
      <w:r>
        <w:t>Intersect the species data from 2. with the country data to get the area for each species within each country</w:t>
      </w:r>
    </w:p>
    <w:p w14:paraId="1D868D7F" w14:textId="77777777" w:rsidR="00E25E0B" w:rsidRDefault="00E25E0B" w:rsidP="003630B2">
      <w:pPr>
        <w:pStyle w:val="ListNumber"/>
      </w:pPr>
      <w:r>
        <w:t>Intersect the grid data with the country data to create a spatial dataset</w:t>
      </w:r>
    </w:p>
    <w:p w14:paraId="4DEEF42A" w14:textId="77777777" w:rsidR="00E25E0B" w:rsidRDefault="00E25E0B" w:rsidP="003630B2">
      <w:pPr>
        <w:pStyle w:val="ListNumber"/>
      </w:pPr>
      <w:r>
        <w:t>Intersect the d</w:t>
      </w:r>
      <w:r w:rsidR="00541760">
        <w:t>ata from 3. with the data from 4</w:t>
      </w:r>
      <w:r>
        <w:t>. to get the area of each species within each grid</w:t>
      </w:r>
    </w:p>
    <w:p w14:paraId="6319BD7B" w14:textId="77777777" w:rsidR="00E25E0B" w:rsidRDefault="00E25E0B" w:rsidP="003630B2">
      <w:pPr>
        <w:pStyle w:val="ListNumber"/>
      </w:pPr>
      <w:r>
        <w:t>Calculate the % of each species that is within the grids compared to the country</w:t>
      </w:r>
    </w:p>
    <w:p w14:paraId="6D8709CC" w14:textId="77777777" w:rsidR="00E25E0B" w:rsidRDefault="00E25E0B" w:rsidP="000E5536">
      <w:pPr>
        <w:pStyle w:val="BodyText2"/>
      </w:pPr>
      <w:r>
        <w:t>Imported the data from PostGIS into Access and added indexes to the relevant fields. Looking at the impact on CR species using the 204 grids where there is some information on modelled land cover change from biofuels.</w:t>
      </w:r>
    </w:p>
    <w:p w14:paraId="708FC973" w14:textId="77777777" w:rsidR="00E25E0B" w:rsidRDefault="00E25E0B" w:rsidP="000E5536">
      <w:pPr>
        <w:pStyle w:val="BodyText2"/>
      </w:pPr>
      <w:r>
        <w:t>Created a simple Model in ArcMap to extract a species from AllSpecies, create a new feature class and add it to the map. Can then use it to go through each CR species.</w:t>
      </w:r>
    </w:p>
    <w:p w14:paraId="573021CF" w14:textId="77777777" w:rsidR="00E25E0B" w:rsidRDefault="00E25E0B" w:rsidP="000E5536">
      <w:pPr>
        <w:pStyle w:val="BodyText2"/>
      </w:pPr>
      <w:r>
        <w:t xml:space="preserve">There are not many grids in the modelled biofuels data – in fact only 204 for the whole of Malaysia. </w:t>
      </w:r>
    </w:p>
    <w:p w14:paraId="6C8DE4BA" w14:textId="77777777" w:rsidR="00FD48CF" w:rsidRDefault="00FD48CF" w:rsidP="000E5536">
      <w:pPr>
        <w:pStyle w:val="Heading5"/>
      </w:pPr>
      <w:bookmarkStart w:id="68" w:name="_Ref333585029"/>
      <w:r>
        <w:t>Filtering</w:t>
      </w:r>
      <w:r w:rsidR="000D3F32">
        <w:t xml:space="preserve"> species for non-marine</w:t>
      </w:r>
      <w:bookmarkEnd w:id="68"/>
    </w:p>
    <w:p w14:paraId="1A8CAE4E" w14:textId="77777777" w:rsidR="00E25E0B" w:rsidRDefault="00E25E0B" w:rsidP="000E5536">
      <w:pPr>
        <w:pStyle w:val="BodyText2"/>
      </w:pPr>
      <w:r>
        <w:t>We need a marine mask to remove all marine species from the analysis as some of the biofuel grids overlap the marine range data and so marine species are included in the impact analysis!! How can we remove marine species?</w:t>
      </w:r>
    </w:p>
    <w:p w14:paraId="2207AE32" w14:textId="77777777" w:rsidR="00E25E0B" w:rsidRDefault="00E25E0B" w:rsidP="000E5536">
      <w:pPr>
        <w:pStyle w:val="Heading6"/>
      </w:pPr>
      <w:r>
        <w:t>Filter using attributes in the feature class</w:t>
      </w:r>
    </w:p>
    <w:p w14:paraId="1BB26F0F" w14:textId="77777777" w:rsidR="00E25E0B" w:rsidRDefault="00E25E0B" w:rsidP="000E5536">
      <w:pPr>
        <w:pStyle w:val="Heading7"/>
      </w:pPr>
      <w:r>
        <w:t>Filtering on the ecosystem field</w:t>
      </w:r>
    </w:p>
    <w:p w14:paraId="275B6373" w14:textId="77777777" w:rsidR="00E25E0B" w:rsidRDefault="00E25E0B" w:rsidP="000E5536">
      <w:pPr>
        <w:pStyle w:val="BodyText2"/>
      </w:pPr>
      <w:r>
        <w:t>Filter on the Ecosystem field in the spatial data which has the following attributes: ‘Marine’, ‘FW’, ‘Freshwater’,’Terrestrial’, ’Terrerstrial’, ‘Terrestrial, Freshwater’. This looks promising but we need documentation on how this is populated. For example, will a Skua species be flagged as Marine? No it isnt even though it is a marine species.</w:t>
      </w:r>
    </w:p>
    <w:p w14:paraId="7802F3D0" w14:textId="77777777" w:rsidR="00E25E0B" w:rsidRDefault="00E25E0B" w:rsidP="000E5536">
      <w:pPr>
        <w:pStyle w:val="BodyText2"/>
      </w:pPr>
      <w:r>
        <w:t xml:space="preserve">There are 82681 NULL values in the Ecosystem field (out of 127929 records) which isnt very good! Only 35% populated. </w:t>
      </w:r>
    </w:p>
    <w:p w14:paraId="245065E1" w14:textId="77777777" w:rsidR="00E25E0B" w:rsidRDefault="00E25E0B" w:rsidP="000E5536">
      <w:pPr>
        <w:pStyle w:val="BodyText2"/>
      </w:pPr>
      <w:r>
        <w:t xml:space="preserve">Members of the Family </w:t>
      </w:r>
      <w:r w:rsidRPr="00CA6563">
        <w:t>DELPHINIDAE</w:t>
      </w:r>
      <w:r>
        <w:t xml:space="preserve"> are oceanic dolphins and have a NULL value in the ecosystem field! So filtering on the Ecosystem field is not an option at the moment. </w:t>
      </w:r>
    </w:p>
    <w:p w14:paraId="3B613132" w14:textId="77777777" w:rsidR="00E25E0B" w:rsidRDefault="00E25E0B" w:rsidP="000E5536">
      <w:pPr>
        <w:pStyle w:val="Heading7"/>
      </w:pPr>
      <w:r>
        <w:t>Filtering using other fields</w:t>
      </w:r>
    </w:p>
    <w:p w14:paraId="1AA91772" w14:textId="77777777" w:rsidR="00E25E0B" w:rsidRDefault="00E25E0B" w:rsidP="000E5536">
      <w:pPr>
        <w:pStyle w:val="BodyText2"/>
      </w:pPr>
      <w:r>
        <w:t>I am using this as a quick way before we can use taxonomy as a marine filter. Put indexes on Ecosystem and Owner.</w:t>
      </w:r>
    </w:p>
    <w:p w14:paraId="63F52071" w14:textId="77777777" w:rsidR="00E25E0B" w:rsidRDefault="00E25E0B" w:rsidP="000E5536">
      <w:pPr>
        <w:pStyle w:val="BodyText2"/>
      </w:pPr>
      <w:r>
        <w:t xml:space="preserve">Excluded: Owner like ‘GMSA%’ – this is </w:t>
      </w:r>
      <w:r w:rsidRPr="00D203D5">
        <w:t>Global Marine Species Assessment</w:t>
      </w:r>
      <w:r>
        <w:t xml:space="preserve"> (4141 species)</w:t>
      </w:r>
    </w:p>
    <w:p w14:paraId="4DEA7973" w14:textId="77777777" w:rsidR="00E25E0B" w:rsidRDefault="00E25E0B" w:rsidP="000E5536">
      <w:pPr>
        <w:pStyle w:val="BodyText"/>
      </w:pPr>
      <w:r>
        <w:t>Deleted: Ecosystem = ‘Marine’</w:t>
      </w:r>
    </w:p>
    <w:p w14:paraId="374207EB" w14:textId="77777777" w:rsidR="00E25E0B" w:rsidRPr="00E92962" w:rsidRDefault="00E25E0B" w:rsidP="000E5536">
      <w:pPr>
        <w:pStyle w:val="BodyText2"/>
      </w:pPr>
      <w:r>
        <w:lastRenderedPageBreak/>
        <w:t>There are lots of marine bird species still, but we can’t really eliminate them as some of them could venture inland.</w:t>
      </w:r>
    </w:p>
    <w:p w14:paraId="7B36A5B9" w14:textId="77777777" w:rsidR="00E25E0B" w:rsidRDefault="00E25E0B" w:rsidP="000E5536">
      <w:pPr>
        <w:pStyle w:val="Heading6"/>
      </w:pPr>
      <w:r>
        <w:t>Filter using the taxonomy</w:t>
      </w:r>
    </w:p>
    <w:p w14:paraId="7A80A4DD" w14:textId="77777777" w:rsidR="00E25E0B" w:rsidRDefault="00E25E0B" w:rsidP="000E5536">
      <w:pPr>
        <w:pStyle w:val="BodyText2"/>
      </w:pPr>
      <w:r>
        <w:t>This will be very tricky but we could use a GBIF checklist if one is available.</w:t>
      </w:r>
    </w:p>
    <w:p w14:paraId="34419976" w14:textId="77777777" w:rsidR="00E25E0B" w:rsidRDefault="00E25E0B" w:rsidP="000E5536">
      <w:pPr>
        <w:pStyle w:val="Heading7"/>
      </w:pPr>
      <w:r>
        <w:t>Using the World Register of Marine Species</w:t>
      </w:r>
    </w:p>
    <w:p w14:paraId="53A9225A" w14:textId="77777777" w:rsidR="00E25E0B" w:rsidRDefault="00E25E0B" w:rsidP="000E5536">
      <w:pPr>
        <w:pStyle w:val="BodyText2"/>
      </w:pPr>
      <w:r>
        <w:t xml:space="preserve">Metadata </w:t>
      </w:r>
      <w:hyperlink r:id="rId214" w:history="1">
        <w:r w:rsidRPr="00762121">
          <w:rPr>
            <w:rStyle w:val="Hyperlink"/>
          </w:rPr>
          <w:t>here</w:t>
        </w:r>
      </w:hyperlink>
      <w:r>
        <w:t xml:space="preserve">.  We can use the Checklist Bank Web Service documented </w:t>
      </w:r>
      <w:hyperlink r:id="rId215" w:history="1">
        <w:r w:rsidRPr="00E650BA">
          <w:rPr>
            <w:rStyle w:val="Hyperlink"/>
          </w:rPr>
          <w:t>here</w:t>
        </w:r>
      </w:hyperlink>
      <w:r>
        <w:t xml:space="preserve"> to search for Deliphinus:</w:t>
      </w:r>
    </w:p>
    <w:p w14:paraId="1A97B269" w14:textId="77777777" w:rsidR="00E25E0B" w:rsidRDefault="003630B2" w:rsidP="000E5536">
      <w:pPr>
        <w:pStyle w:val="BodyText2"/>
      </w:pPr>
      <w:hyperlink r:id="rId216" w:history="1">
        <w:r w:rsidR="00E25E0B" w:rsidRPr="008A1D6F">
          <w:rPr>
            <w:rStyle w:val="Hyperlink"/>
          </w:rPr>
          <w:t>http://ecat-dev.gbif.org/ws/usage/?rkey=1007&amp;q=Delphinus</w:t>
        </w:r>
      </w:hyperlink>
    </w:p>
    <w:p w14:paraId="48A42635" w14:textId="77777777" w:rsidR="00E25E0B" w:rsidRDefault="00E25E0B" w:rsidP="000E5536">
      <w:pPr>
        <w:pStyle w:val="BodyText2"/>
      </w:pPr>
      <w:r>
        <w:t>Which returns some marine species, which is good. But if we search for Turdus:</w:t>
      </w:r>
    </w:p>
    <w:p w14:paraId="5C5AA4B5" w14:textId="77777777" w:rsidR="00E25E0B" w:rsidRDefault="003630B2" w:rsidP="000E5536">
      <w:pPr>
        <w:pStyle w:val="BodyText2"/>
      </w:pPr>
      <w:hyperlink r:id="rId217" w:history="1">
        <w:r w:rsidR="00E25E0B">
          <w:rPr>
            <w:rStyle w:val="Hyperlink"/>
          </w:rPr>
          <w:t>http://ecat-dev.gbif.org/ws/usage/?rkey=1007&amp;q=Turdus</w:t>
        </w:r>
      </w:hyperlink>
    </w:p>
    <w:p w14:paraId="1C6D8B59" w14:textId="77777777" w:rsidR="00E25E0B" w:rsidRDefault="00E25E0B" w:rsidP="000E5536">
      <w:pPr>
        <w:pStyle w:val="BodyText2"/>
      </w:pPr>
      <w:r>
        <w:t>This also returns Blackbird. What about a Fox? Yes – data! Bum. Maybe try another checklist.</w:t>
      </w:r>
    </w:p>
    <w:p w14:paraId="318795C6" w14:textId="77777777" w:rsidR="00E25E0B" w:rsidRDefault="00E25E0B" w:rsidP="000E5536">
      <w:pPr>
        <w:pStyle w:val="Heading7"/>
      </w:pPr>
      <w:r>
        <w:t xml:space="preserve">Using the </w:t>
      </w:r>
      <w:r w:rsidRPr="002C64E3">
        <w:t>Interim Register</w:t>
      </w:r>
      <w:r>
        <w:t xml:space="preserve"> of Marine and Nonmarine Genera</w:t>
      </w:r>
    </w:p>
    <w:p w14:paraId="39898880" w14:textId="77777777" w:rsidR="00E25E0B" w:rsidRDefault="00E25E0B" w:rsidP="000E5536">
      <w:pPr>
        <w:pStyle w:val="BodyText2"/>
      </w:pPr>
      <w:r>
        <w:t xml:space="preserve">This is a checklist on GBIF that is used to discriminate between marine/non-marine. </w:t>
      </w:r>
      <w:hyperlink r:id="rId218" w:history="1">
        <w:r>
          <w:rPr>
            <w:rStyle w:val="Hyperlink"/>
          </w:rPr>
          <w:t>http://ecat-dev.gbif.org/checklist/1037</w:t>
        </w:r>
      </w:hyperlink>
      <w:r>
        <w:t>. Trying the same 3 genera: Delphinus, Turdus, Vulpes. All have records – so it must be the detail at the species level that indicates if the species is marine/non-marine. Presumably its by accessing the taxonid. So for Vulpes here are the lists it occurs on:</w:t>
      </w:r>
    </w:p>
    <w:p w14:paraId="6C46597C" w14:textId="77777777" w:rsidR="00E25E0B" w:rsidRPr="00D132C1" w:rsidRDefault="00E25E0B" w:rsidP="000E5536">
      <w:pPr>
        <w:pStyle w:val="Code"/>
        <w:rPr>
          <w:lang w:eastAsia="en-GB" w:bidi="ar-SA"/>
        </w:rPr>
      </w:pPr>
      <w:r w:rsidRPr="00D132C1">
        <w:rPr>
          <w:lang w:eastAsia="en-GB" w:bidi="ar-SA"/>
        </w:rPr>
        <w:t>{"success":true,"data":[{"taxonID":115113306,"datasetID":1073,"higherTaxonID":115113304,"nameID":536552,"scientificName":"Vulpes","rank":"genus","isSynonym":false,"taxonomicStatus":null,"numChildren":1,"numDescendants":1,"datasetName":"China: Yunnan, Southern Gaoligongshan, Rapid Biological Inventories Report No. 04","datasetType":"unknown"},{"taxonID":110517539,"datasetID":1050,"higherTaxonID":null,"nameID":536552,"scientificName":"Vulpes","rank":null,"isSynonym":false,"taxonomicStatus":null,"numChildren":0,"numDescendants":0,"datasetName":"Wikipedia Species Pages - English","datasetType":"unknown"},{"taxonID":106656622,"datasetID":1010,"higherTaxonID":106654741,"nameID":536552,"scientificName":"Vulpes","rank":"genus","isSynonym":false,"taxonomicStatus":null,"numChildren":12,"numDescendants":16,"datasetName":"NCBI Taxonomy","datasetType":"unknown"},{"taxonID":115435193,"datasetID":10,"higherTaxonID":115410389,"nameID":536552,"scientificName":"Vulpes","rank":"genus","isSynonym":false,"taxonomicStatus":"Accepted","numChildren":12,"numDescendants":74,"datasetName":"The Catalogue of Life","datasetType":"taxonomic"},{"taxonID":115139861,"datasetID":1008,"higherTaxonID":null,"nameID":536552,"scientificName":"Vulpes","rank":"genus","isSynonym":false,"taxonomicStatus":null,"numChildren":0,"numDescendants":0,"datasetName":"Fauna Europaea","datasetType":"unknown"},{"taxonID":114980052,"datasetID":1040,"higherTaxonID":114980038,"nameID":536552,"scientificName":"Vulpes","rank":"genus","isSynonym":false,"taxonomicStatus":null,"numChildren":11,"numDescendants":11,"datasetName":"IUCN Red List of Threatened Species","datasetType":"unknown"},{"taxonID":</w:t>
      </w:r>
      <w:r w:rsidRPr="008941F4">
        <w:rPr>
          <w:b/>
          <w:lang w:eastAsia="en-GB" w:bidi="ar-SA"/>
        </w:rPr>
        <w:t>114931025</w:t>
      </w:r>
      <w:r w:rsidRPr="00D132C1">
        <w:rPr>
          <w:lang w:eastAsia="en-GB" w:bidi="ar-SA"/>
        </w:rPr>
        <w:t>,"datasetID":1037,"higherTaxonID":null,"nameID":536552,"scientificName":"Vulpes","rank":"genus","isSynonym":false,"taxonomicStatus":null,"numChildren":0,"numDescendants":0,"datasetName":"</w:t>
      </w:r>
      <w:r w:rsidRPr="00961341">
        <w:rPr>
          <w:b/>
          <w:lang w:eastAsia="en-GB" w:bidi="ar-SA"/>
        </w:rPr>
        <w:t>Interim Register of Marine and Nonmarine Genera</w:t>
      </w:r>
      <w:r w:rsidRPr="00D132C1">
        <w:rPr>
          <w:lang w:eastAsia="en-GB" w:bidi="ar-SA"/>
        </w:rPr>
        <w:t>","datasetType":"unknown"},{"taxonID":107751921,"datasetID":1013,"higherTaxonID":107657627,"nameID":536552,"scientificName":"Vulpes","rank":"genus","isSynonym":false,"taxonomicStatus":null,"numChildren":3,"numDescendants":3,"datasetName":"Paleobiology Database","datasetType":"unknown"}]}</w:t>
      </w:r>
    </w:p>
    <w:p w14:paraId="61E3D2B8" w14:textId="77777777" w:rsidR="00E25E0B" w:rsidRDefault="00E25E0B" w:rsidP="000E5536">
      <w:pPr>
        <w:pStyle w:val="BodyText2"/>
      </w:pPr>
      <w:r>
        <w:t>So how do we get back the detailed info on Vulpes. The species profile API from GBIF will be made available within the next couple of weeks (14/6/12).</w:t>
      </w:r>
    </w:p>
    <w:p w14:paraId="7C17D39A" w14:textId="77777777" w:rsidR="00E25E0B" w:rsidRDefault="00E25E0B" w:rsidP="000E5536">
      <w:pPr>
        <w:pStyle w:val="Heading6"/>
      </w:pPr>
      <w:r>
        <w:t>Spatial filtering based on location</w:t>
      </w:r>
    </w:p>
    <w:p w14:paraId="391DB754" w14:textId="77777777" w:rsidR="00E25E0B" w:rsidRPr="00145AD0" w:rsidRDefault="00E25E0B" w:rsidP="000E5536">
      <w:pPr>
        <w:pStyle w:val="BodyText2"/>
      </w:pPr>
      <w:r>
        <w:t>We could spatially filter the species data if it overlaps the sea but this will also be slow and complex.</w:t>
      </w:r>
    </w:p>
    <w:p w14:paraId="440ED912" w14:textId="77777777" w:rsidR="005C4BC4" w:rsidRDefault="005C4BC4" w:rsidP="000E5536">
      <w:pPr>
        <w:pStyle w:val="Heading6"/>
      </w:pPr>
      <w:bookmarkStart w:id="69" w:name="_Ref329153734"/>
      <w:r>
        <w:t>Filter non-marine species by Biofuel grids</w:t>
      </w:r>
      <w:bookmarkEnd w:id="69"/>
    </w:p>
    <w:p w14:paraId="08AA734A" w14:textId="77777777" w:rsidR="005C4BC4" w:rsidRPr="005C4BC4" w:rsidRDefault="005C4BC4" w:rsidP="000E5536">
      <w:pPr>
        <w:pStyle w:val="BodyText2"/>
      </w:pPr>
      <w:r>
        <w:t xml:space="preserve">An additional filter can be applied on the species – those non-marine species that intersect only the Biofuel grids where there is actual change (i.e. the 204 squares for Malaysia). This is simply a select by Location using the 204 squares. </w:t>
      </w:r>
      <w:r w:rsidR="00470E09">
        <w:t>This select 2120 species in only 4 minutes! Great!</w:t>
      </w:r>
      <w:r w:rsidR="00D02B36">
        <w:t xml:space="preserve"> The 2</w:t>
      </w:r>
      <w:r w:rsidR="00D02B36" w:rsidRPr="00D02B36">
        <w:rPr>
          <w:vertAlign w:val="superscript"/>
        </w:rPr>
        <w:t>nd</w:t>
      </w:r>
      <w:r w:rsidR="00D02B36">
        <w:t xml:space="preserve"> time I do it there are only 2117 for some reason – e.g. </w:t>
      </w:r>
      <w:r w:rsidR="00D02B36" w:rsidRPr="00D02B36">
        <w:t>144836</w:t>
      </w:r>
      <w:r w:rsidR="00D02B36">
        <w:t xml:space="preserve"> is selected the first time but not the second.</w:t>
      </w:r>
      <w:r w:rsidR="00E44ED0">
        <w:t xml:space="preserve"> But there is a major problem with this filtering – it only selects the polygons that intersect the grids and so there will be large numbers of polygons that are not present in the data. This is the issue with the missing data for Orang Utan (see </w:t>
      </w:r>
      <w:r w:rsidR="00E44ED0">
        <w:fldChar w:fldCharType="begin"/>
      </w:r>
      <w:r w:rsidR="00E44ED0">
        <w:instrText xml:space="preserve"> REF _Ref329240822 \h </w:instrText>
      </w:r>
      <w:r w:rsidR="00E44ED0">
        <w:fldChar w:fldCharType="separate"/>
      </w:r>
      <w:r w:rsidR="00EA3299">
        <w:t>Validation of Tabulate Area tool</w:t>
      </w:r>
      <w:r w:rsidR="00E44ED0">
        <w:fldChar w:fldCharType="end"/>
      </w:r>
      <w:r w:rsidR="00E44ED0">
        <w:t>).</w:t>
      </w:r>
      <w:r w:rsidR="00945B1E">
        <w:t xml:space="preserve"> Refiltering the data and this time there are 17962 features!</w:t>
      </w:r>
    </w:p>
    <w:p w14:paraId="0E159901" w14:textId="77777777" w:rsidR="00BF09C0" w:rsidRDefault="00BF09C0" w:rsidP="000E5536">
      <w:pPr>
        <w:pStyle w:val="Heading5"/>
      </w:pPr>
      <w:r>
        <w:t>Getting the area of intersection of species range and biofuel grids</w:t>
      </w:r>
    </w:p>
    <w:p w14:paraId="6D9B7AE6" w14:textId="77777777" w:rsidR="00BF09C0" w:rsidRDefault="00BF09C0" w:rsidP="000E5536">
      <w:pPr>
        <w:pStyle w:val="BodyText2"/>
      </w:pPr>
      <w:r>
        <w:t>The following query in one go gets the total area for Orang Utan in Malaysia in m2:</w:t>
      </w:r>
    </w:p>
    <w:p w14:paraId="00C6CAF6" w14:textId="77777777" w:rsidR="00BF09C0" w:rsidRDefault="00BF09C0" w:rsidP="000E5536">
      <w:pPr>
        <w:pStyle w:val="Code"/>
      </w:pPr>
      <w:r>
        <w:t>select sum(area)</w:t>
      </w:r>
      <w:r w:rsidR="00834151" w:rsidRPr="00834151">
        <w:t xml:space="preserve"> as total_area </w:t>
      </w:r>
      <w:r>
        <w:t>from (SELECT st_area(st_transform(st_intersection(speciesll.geom,malaysia.geom),3376)) as area  FROM speciesll,malaysia  WHERE speciesid='17975'   and st_intersects(speciesll.geom,malaysia.geom)='t'  and presence in ('Extant', 'Proabably Extant')) as sub</w:t>
      </w:r>
    </w:p>
    <w:p w14:paraId="6564E727" w14:textId="77777777" w:rsidR="005B2A5D" w:rsidRDefault="005B2A5D" w:rsidP="000E5536">
      <w:pPr>
        <w:pStyle w:val="BodyText2"/>
      </w:pPr>
      <w:r>
        <w:t>Now to get the total area of the intersecti</w:t>
      </w:r>
      <w:r w:rsidR="00D52143">
        <w:t>on of the species and the grids. First we need</w:t>
      </w:r>
      <w:r w:rsidR="00985A83">
        <w:t xml:space="preserve"> the grids which have change</w:t>
      </w:r>
      <w:r w:rsidR="00B070C0">
        <w:t>d:</w:t>
      </w:r>
    </w:p>
    <w:p w14:paraId="6B04AE50" w14:textId="77777777" w:rsidR="00B070C0" w:rsidRDefault="00985A83" w:rsidP="000E5536">
      <w:pPr>
        <w:pStyle w:val="Code"/>
      </w:pPr>
      <w:r>
        <w:t>CREATE TABLE biofuels_grids_changed WITH OIDS AS SELECT DISTINCT * from biofuels_grids where cropland&lt;&gt;0</w:t>
      </w:r>
    </w:p>
    <w:p w14:paraId="2DA034FD" w14:textId="77777777" w:rsidR="005B2A5D" w:rsidRDefault="00D7544E" w:rsidP="000E5536">
      <w:pPr>
        <w:pStyle w:val="BodyText2"/>
      </w:pPr>
      <w:r>
        <w:t>The problem is there are 25 invalid rows in PostGIS speciesll for the OrangUtan features.</w:t>
      </w:r>
    </w:p>
    <w:p w14:paraId="761DA68C" w14:textId="77777777" w:rsidR="00CC0FAE" w:rsidRDefault="00CC0FAE" w:rsidP="000E5536">
      <w:pPr>
        <w:pStyle w:val="Code"/>
      </w:pPr>
      <w:r w:rsidRPr="00CC0FAE">
        <w:lastRenderedPageBreak/>
        <w:t>select * from speciesll where speciesid='17975' and st_isvalid(geom)='f'</w:t>
      </w:r>
    </w:p>
    <w:p w14:paraId="6A8B447D" w14:textId="77777777" w:rsidR="000967E7" w:rsidRDefault="000967E7" w:rsidP="000E5536">
      <w:pPr>
        <w:pStyle w:val="BodyText2"/>
      </w:pPr>
      <w:r>
        <w:t>Trying to fix the geometries:</w:t>
      </w:r>
    </w:p>
    <w:p w14:paraId="7BCF6485" w14:textId="77777777" w:rsidR="000967E7" w:rsidRDefault="000967E7" w:rsidP="000E5536">
      <w:pPr>
        <w:pStyle w:val="Code"/>
      </w:pPr>
      <w:r w:rsidRPr="000967E7">
        <w:t>update speciesll set geom = ST_MakeValid (geom) where speciesid='17975' and st_isvalid(geom)='f'</w:t>
      </w:r>
    </w:p>
    <w:p w14:paraId="5E503ED9" w14:textId="77777777" w:rsidR="000967E7" w:rsidRDefault="000967E7" w:rsidP="000E5536">
      <w:pPr>
        <w:pStyle w:val="BodyText2"/>
      </w:pPr>
      <w:r>
        <w:t>Seems to have worked!</w:t>
      </w:r>
    </w:p>
    <w:p w14:paraId="4787E07A" w14:textId="77777777" w:rsidR="00EA2E0A" w:rsidRDefault="00EA2E0A" w:rsidP="000E5536">
      <w:pPr>
        <w:pStyle w:val="BodyText2"/>
      </w:pPr>
      <w:r>
        <w:t>The following query in one go gets the total cropland increase in area for Orang Utan:</w:t>
      </w:r>
    </w:p>
    <w:p w14:paraId="42BB7366" w14:textId="77777777" w:rsidR="00EA2E0A" w:rsidRDefault="00EA2E0A" w:rsidP="000E5536">
      <w:pPr>
        <w:pStyle w:val="Code"/>
      </w:pPr>
      <w:r>
        <w:t>select sum(croplandincrease) from (select ((st_area(st_transform(st_intersection(speciesll.geom,biofuels_change_only_grids.geom),3376)) * cropland)/100) as roplandincrease FROM speciesll,biofuels_change_only_grids WHERE speciesid='17975'  and st_intersects(speciesll.geom,biofuels_change_only_grids.geom)='t'  and presence in ('Extant', 'Proabably Extant')) as sub</w:t>
      </w:r>
    </w:p>
    <w:p w14:paraId="2C46EA0C" w14:textId="77777777" w:rsidR="000A5E8E" w:rsidRDefault="000A5E8E" w:rsidP="000E5536">
      <w:pPr>
        <w:pStyle w:val="BodyText2"/>
      </w:pPr>
      <w:r>
        <w:t>Doing for all species:</w:t>
      </w:r>
    </w:p>
    <w:p w14:paraId="378D879B" w14:textId="77777777" w:rsidR="000A5E8E" w:rsidRDefault="000A5E8E" w:rsidP="000E5536">
      <w:pPr>
        <w:pStyle w:val="Code"/>
      </w:pPr>
      <w:r w:rsidRPr="000A5E8E">
        <w:t>update speciesll set geom = st_makevalid(geom) where st_isvalid(geom)='f'</w:t>
      </w:r>
    </w:p>
    <w:p w14:paraId="4B981675" w14:textId="77777777" w:rsidR="00E41885" w:rsidRDefault="00E41885" w:rsidP="000E5536">
      <w:pPr>
        <w:pStyle w:val="BodyText2"/>
      </w:pPr>
      <w:r>
        <w:t>Finished script which you can run from the command line:</w:t>
      </w:r>
    </w:p>
    <w:p w14:paraId="24A2557B" w14:textId="77777777" w:rsidR="00E41885" w:rsidRDefault="00E41885" w:rsidP="000E5536">
      <w:pPr>
        <w:pStyle w:val="Code"/>
      </w:pPr>
      <w:r>
        <w:t>import psycopg2</w:t>
      </w:r>
    </w:p>
    <w:p w14:paraId="02B61466" w14:textId="77777777" w:rsidR="00E41885" w:rsidRDefault="00E41885" w:rsidP="000E5536">
      <w:pPr>
        <w:pStyle w:val="Code"/>
      </w:pPr>
      <w:r>
        <w:t>from dbconnect import dbconnect</w:t>
      </w:r>
    </w:p>
    <w:p w14:paraId="1E392FD3" w14:textId="77777777" w:rsidR="00E41885" w:rsidRDefault="00E41885" w:rsidP="000E5536">
      <w:pPr>
        <w:pStyle w:val="Code"/>
      </w:pPr>
      <w:r>
        <w:t>conn = dbconnect('species_dev')</w:t>
      </w:r>
    </w:p>
    <w:p w14:paraId="12EC6FEC" w14:textId="77777777" w:rsidR="00E41885" w:rsidRDefault="00E41885" w:rsidP="000E5536">
      <w:pPr>
        <w:pStyle w:val="Code"/>
      </w:pPr>
      <w:r>
        <w:t>cur = conn.cur</w:t>
      </w:r>
    </w:p>
    <w:p w14:paraId="138E790B" w14:textId="77777777" w:rsidR="00E41885" w:rsidRDefault="00E41885" w:rsidP="000E5536">
      <w:pPr>
        <w:pStyle w:val="Code"/>
      </w:pPr>
      <w:r>
        <w:t>cur.execute("SELECT speciesid FROM biofuels_species")</w:t>
      </w:r>
    </w:p>
    <w:p w14:paraId="5BC65956" w14:textId="77777777" w:rsidR="00E41885" w:rsidRDefault="00E41885" w:rsidP="000E5536">
      <w:pPr>
        <w:pStyle w:val="Code"/>
      </w:pPr>
      <w:r>
        <w:t>species = cur.fetchall()</w:t>
      </w:r>
    </w:p>
    <w:p w14:paraId="635E16E0" w14:textId="77777777" w:rsidR="00E41885" w:rsidRDefault="00E41885" w:rsidP="000E5536">
      <w:pPr>
        <w:pStyle w:val="Code"/>
      </w:pPr>
      <w:r>
        <w:t>for s in species:</w:t>
      </w:r>
    </w:p>
    <w:p w14:paraId="2BA07907" w14:textId="77777777" w:rsidR="00E41885" w:rsidRDefault="00E41885" w:rsidP="000E5536">
      <w:pPr>
        <w:pStyle w:val="Code"/>
      </w:pPr>
      <w:r>
        <w:t xml:space="preserve">    conn.cur.execute("select sum(area) as total_area from (SELECT st_area(st_transform(st_intersection(speciesll.geom,malaysia.geom),3376)) as area FROM speciesll,malaysia  WHERE speciesid='" + s[0] + "' and st_intersects(speciesll.geom,malaysia.geom)='t' and presence in ('Extant', 'Proabably Extant')) as sub")</w:t>
      </w:r>
    </w:p>
    <w:p w14:paraId="464FB95D" w14:textId="77777777" w:rsidR="00E41885" w:rsidRDefault="00E41885" w:rsidP="000E5536">
      <w:pPr>
        <w:pStyle w:val="Code"/>
      </w:pPr>
      <w:r>
        <w:t xml:space="preserve">    countryarea = conn.cur.fetchone()[0]</w:t>
      </w:r>
    </w:p>
    <w:p w14:paraId="7B870AFC" w14:textId="77777777" w:rsidR="00E41885" w:rsidRDefault="00E41885" w:rsidP="000E5536">
      <w:pPr>
        <w:pStyle w:val="Code"/>
      </w:pPr>
      <w:r>
        <w:t xml:space="preserve">    conn.cur.execute("select sum(croplandincrease) from (select ((st_area(st_transform(st_intersection(speciesll.geom,biofuels_change_only_grids.geom),3376)) * cropland)/100) as croplandincrease FROM speciesll,biofuels_change_only_grids WHERE speciesid='" + s[0] + "' and st_intersects(speciesll.geom,biofuels_change_only_grids.geom)='t' and presence in ('Extant', 'Proabably Extant')) as sub")</w:t>
      </w:r>
    </w:p>
    <w:p w14:paraId="06BD5C76" w14:textId="77777777" w:rsidR="00E41885" w:rsidRDefault="00E41885" w:rsidP="000E5536">
      <w:pPr>
        <w:pStyle w:val="Code"/>
      </w:pPr>
      <w:r>
        <w:t xml:space="preserve">    croplandincrease = conn.cur.fetchone()[0]</w:t>
      </w:r>
    </w:p>
    <w:p w14:paraId="2990D889" w14:textId="77777777" w:rsidR="00E41885" w:rsidRDefault="00E41885" w:rsidP="000E5536">
      <w:pPr>
        <w:pStyle w:val="Code"/>
      </w:pPr>
      <w:r>
        <w:t xml:space="preserve">    print s[0] + "," + str(countryarea) + "," + str(croplandincrease) + "," + str((croplandincrease/countryarea)*100)</w:t>
      </w:r>
    </w:p>
    <w:p w14:paraId="34CFC60E" w14:textId="77777777" w:rsidR="00E41885" w:rsidRDefault="00E41885" w:rsidP="000E5536">
      <w:pPr>
        <w:pStyle w:val="Code"/>
      </w:pPr>
      <w:r>
        <w:t xml:space="preserve">    break</w:t>
      </w:r>
    </w:p>
    <w:p w14:paraId="21EDC91A" w14:textId="77777777" w:rsidR="00E41885" w:rsidRDefault="00E41885" w:rsidP="000E5536">
      <w:pPr>
        <w:pStyle w:val="BodyText2"/>
      </w:pPr>
      <w:r>
        <w:t>Example output:</w:t>
      </w:r>
    </w:p>
    <w:p w14:paraId="3A489EE5" w14:textId="77777777" w:rsidR="00E41885" w:rsidRDefault="00E41885" w:rsidP="000E5536">
      <w:pPr>
        <w:pStyle w:val="Code"/>
      </w:pPr>
      <w:r>
        <w:t>src&gt;python calculateBiofuelsImpactPostGIS.py</w:t>
      </w:r>
    </w:p>
    <w:p w14:paraId="0F0496BA" w14:textId="77777777" w:rsidR="00E41885" w:rsidRDefault="00E41885" w:rsidP="000E5536">
      <w:pPr>
        <w:pStyle w:val="Code"/>
      </w:pPr>
      <w:r>
        <w:t>10108,417432584848.0,342031042.392,0.0819368335886</w:t>
      </w:r>
    </w:p>
    <w:p w14:paraId="3E1727C0" w14:textId="77777777" w:rsidR="004D0735" w:rsidRPr="00BF09C0" w:rsidRDefault="004D0735" w:rsidP="000E5536">
      <w:pPr>
        <w:pStyle w:val="BodyText2"/>
      </w:pPr>
      <w:r>
        <w:t>10551 is giving topology errors but st_makevalid is taking forever so I will have to just add error handers and ignore those species</w:t>
      </w:r>
      <w:r w:rsidR="00CB0AA6">
        <w:t>.</w:t>
      </w:r>
    </w:p>
    <w:p w14:paraId="195CC3D9" w14:textId="77777777" w:rsidR="00D9333E" w:rsidRDefault="00B82938" w:rsidP="000E5536">
      <w:pPr>
        <w:pStyle w:val="Heading5"/>
      </w:pPr>
      <w:r>
        <w:t>Getting the area of a species range in a country by land cover type</w:t>
      </w:r>
    </w:p>
    <w:p w14:paraId="16D2202B" w14:textId="77777777" w:rsidR="00B82938" w:rsidRDefault="00B82938" w:rsidP="000E5536">
      <w:pPr>
        <w:pStyle w:val="BodyText2"/>
      </w:pPr>
      <w:r>
        <w:t>The first step in the analysis after filtering out non-relevant species (i.e. not in Malaysia and marine) is to get the total range areas for species in the country by land cover type so we can subtract the areas in urban and agricultural from the impact analysis.</w:t>
      </w:r>
    </w:p>
    <w:p w14:paraId="1628DE47" w14:textId="77777777" w:rsidR="00D9333E" w:rsidRDefault="00D9333E" w:rsidP="000E5536">
      <w:pPr>
        <w:pStyle w:val="BodyText2"/>
      </w:pPr>
      <w:r>
        <w:t>In order to produce accurate measures of area we need to project the data to an equal area projection. We can use UTM but there isn’t a single UTM zone for East/West Malaysia. Will use Albert Equal Area but there are some parame</w:t>
      </w:r>
      <w:r w:rsidR="00AB0670">
        <w:t>ters that need to be changed. The following table shows two example Albers projections and there parameters and the new one for Malaysia:</w:t>
      </w:r>
    </w:p>
    <w:p w14:paraId="38E3F64D" w14:textId="77777777" w:rsidR="00D9333E" w:rsidRDefault="00D9333E" w:rsidP="000E5536">
      <w:pPr>
        <w:pStyle w:val="BodyText2"/>
      </w:pPr>
    </w:p>
    <w:tbl>
      <w:tblPr>
        <w:tblStyle w:val="TableGrid"/>
        <w:tblW w:w="0" w:type="auto"/>
        <w:tblLayout w:type="fixed"/>
        <w:tblLook w:val="04A0" w:firstRow="1" w:lastRow="0" w:firstColumn="1" w:lastColumn="0" w:noHBand="0" w:noVBand="1"/>
      </w:tblPr>
      <w:tblGrid>
        <w:gridCol w:w="1287"/>
        <w:gridCol w:w="1231"/>
        <w:gridCol w:w="1134"/>
        <w:gridCol w:w="1134"/>
      </w:tblGrid>
      <w:tr w:rsidR="00D9333E" w:rsidRPr="00BC1B22" w14:paraId="532BCB95" w14:textId="77777777" w:rsidTr="008C7117">
        <w:tc>
          <w:tcPr>
            <w:tcW w:w="1287" w:type="dxa"/>
          </w:tcPr>
          <w:p w14:paraId="1C6CBDC5" w14:textId="77777777" w:rsidR="00D9333E" w:rsidRPr="00BC1B22" w:rsidRDefault="00D9333E" w:rsidP="000E5536">
            <w:pPr>
              <w:pStyle w:val="Tiny"/>
            </w:pPr>
            <w:r>
              <w:t>Parameter</w:t>
            </w:r>
          </w:p>
        </w:tc>
        <w:tc>
          <w:tcPr>
            <w:tcW w:w="1231" w:type="dxa"/>
            <w:vAlign w:val="center"/>
          </w:tcPr>
          <w:p w14:paraId="12B8E139" w14:textId="77777777" w:rsidR="00D9333E" w:rsidRPr="00BC1B22" w:rsidRDefault="00D9333E" w:rsidP="000E5536">
            <w:pPr>
              <w:pStyle w:val="Tiny"/>
            </w:pPr>
            <w:r w:rsidRPr="00BC1B22">
              <w:t>Asia_North_Albers_Equal_Area_Conic</w:t>
            </w:r>
          </w:p>
        </w:tc>
        <w:tc>
          <w:tcPr>
            <w:tcW w:w="1134" w:type="dxa"/>
            <w:vAlign w:val="center"/>
          </w:tcPr>
          <w:p w14:paraId="59A4F317" w14:textId="77777777" w:rsidR="00D9333E" w:rsidRPr="00BC1B22" w:rsidRDefault="00D9333E" w:rsidP="000E5536">
            <w:pPr>
              <w:pStyle w:val="Tiny"/>
            </w:pPr>
            <w:r w:rsidRPr="00BC1B22">
              <w:t>Asia_South_Albers_Equal_Area_Conic</w:t>
            </w:r>
          </w:p>
        </w:tc>
        <w:tc>
          <w:tcPr>
            <w:tcW w:w="1134" w:type="dxa"/>
          </w:tcPr>
          <w:p w14:paraId="280E99B7" w14:textId="77777777" w:rsidR="00D9333E" w:rsidRPr="00BC1B22" w:rsidRDefault="00D9333E" w:rsidP="000E5536">
            <w:pPr>
              <w:pStyle w:val="Tiny"/>
            </w:pPr>
            <w:r>
              <w:t>My Malaysia Equal Area</w:t>
            </w:r>
          </w:p>
        </w:tc>
      </w:tr>
      <w:tr w:rsidR="00D9333E" w:rsidRPr="00BC1B22" w14:paraId="11DF5592" w14:textId="77777777" w:rsidTr="008C7117">
        <w:tc>
          <w:tcPr>
            <w:tcW w:w="1287" w:type="dxa"/>
          </w:tcPr>
          <w:p w14:paraId="522E059E" w14:textId="77777777" w:rsidR="00D9333E" w:rsidRPr="00BC1B22" w:rsidRDefault="00D9333E" w:rsidP="000E5536">
            <w:pPr>
              <w:pStyle w:val="Tiny"/>
            </w:pPr>
            <w:r w:rsidRPr="00BC1B22">
              <w:t>False Easting</w:t>
            </w:r>
          </w:p>
        </w:tc>
        <w:tc>
          <w:tcPr>
            <w:tcW w:w="1231" w:type="dxa"/>
            <w:vAlign w:val="center"/>
          </w:tcPr>
          <w:p w14:paraId="4A9A6D38" w14:textId="77777777" w:rsidR="00D9333E" w:rsidRPr="00BC1B22" w:rsidRDefault="00D9333E" w:rsidP="000E5536">
            <w:pPr>
              <w:pStyle w:val="Tiny"/>
            </w:pPr>
            <w:r>
              <w:t>0</w:t>
            </w:r>
          </w:p>
        </w:tc>
        <w:tc>
          <w:tcPr>
            <w:tcW w:w="1134" w:type="dxa"/>
            <w:vAlign w:val="center"/>
          </w:tcPr>
          <w:p w14:paraId="215CC99F" w14:textId="77777777" w:rsidR="00D9333E" w:rsidRPr="00BC1B22" w:rsidRDefault="00D9333E" w:rsidP="000E5536">
            <w:pPr>
              <w:pStyle w:val="Tiny"/>
            </w:pPr>
            <w:r>
              <w:t>0</w:t>
            </w:r>
          </w:p>
        </w:tc>
        <w:tc>
          <w:tcPr>
            <w:tcW w:w="1134" w:type="dxa"/>
          </w:tcPr>
          <w:p w14:paraId="7FAFAF27" w14:textId="77777777" w:rsidR="00D9333E" w:rsidRDefault="00D9333E" w:rsidP="000E5536">
            <w:pPr>
              <w:pStyle w:val="Tiny"/>
            </w:pPr>
            <w:r>
              <w:t>0</w:t>
            </w:r>
          </w:p>
        </w:tc>
      </w:tr>
      <w:tr w:rsidR="00D9333E" w:rsidRPr="00BC1B22" w14:paraId="4962F220" w14:textId="77777777" w:rsidTr="008C7117">
        <w:tc>
          <w:tcPr>
            <w:tcW w:w="1287" w:type="dxa"/>
          </w:tcPr>
          <w:p w14:paraId="3FE272D1" w14:textId="77777777" w:rsidR="00D9333E" w:rsidRPr="00BC1B22" w:rsidRDefault="00D9333E" w:rsidP="000E5536">
            <w:pPr>
              <w:pStyle w:val="Tiny"/>
            </w:pPr>
            <w:r w:rsidRPr="00BC1B22">
              <w:t>False Northing</w:t>
            </w:r>
          </w:p>
        </w:tc>
        <w:tc>
          <w:tcPr>
            <w:tcW w:w="1231" w:type="dxa"/>
            <w:vAlign w:val="center"/>
          </w:tcPr>
          <w:p w14:paraId="6D5B9F47" w14:textId="77777777" w:rsidR="00D9333E" w:rsidRPr="00BC1B22" w:rsidRDefault="00D9333E" w:rsidP="000E5536">
            <w:pPr>
              <w:pStyle w:val="Tiny"/>
            </w:pPr>
            <w:r>
              <w:t>0</w:t>
            </w:r>
          </w:p>
        </w:tc>
        <w:tc>
          <w:tcPr>
            <w:tcW w:w="1134" w:type="dxa"/>
            <w:vAlign w:val="center"/>
          </w:tcPr>
          <w:p w14:paraId="6EFA6173" w14:textId="77777777" w:rsidR="00D9333E" w:rsidRPr="00BC1B22" w:rsidRDefault="00D9333E" w:rsidP="000E5536">
            <w:pPr>
              <w:pStyle w:val="Tiny"/>
            </w:pPr>
            <w:r>
              <w:t>0</w:t>
            </w:r>
          </w:p>
        </w:tc>
        <w:tc>
          <w:tcPr>
            <w:tcW w:w="1134" w:type="dxa"/>
          </w:tcPr>
          <w:p w14:paraId="16795FF5" w14:textId="77777777" w:rsidR="00D9333E" w:rsidRDefault="00D9333E" w:rsidP="000E5536">
            <w:pPr>
              <w:pStyle w:val="Tiny"/>
            </w:pPr>
            <w:r>
              <w:t>0</w:t>
            </w:r>
          </w:p>
        </w:tc>
      </w:tr>
      <w:tr w:rsidR="00D9333E" w:rsidRPr="00BC1B22" w14:paraId="0FFCC1F8" w14:textId="77777777" w:rsidTr="008C7117">
        <w:tc>
          <w:tcPr>
            <w:tcW w:w="1287" w:type="dxa"/>
          </w:tcPr>
          <w:p w14:paraId="73EF9156" w14:textId="77777777" w:rsidR="00D9333E" w:rsidRPr="00BC1B22" w:rsidRDefault="00D9333E" w:rsidP="000E5536">
            <w:pPr>
              <w:pStyle w:val="Tiny"/>
            </w:pPr>
            <w:r w:rsidRPr="00BC1B22">
              <w:t>Central Meridian</w:t>
            </w:r>
          </w:p>
        </w:tc>
        <w:tc>
          <w:tcPr>
            <w:tcW w:w="1231" w:type="dxa"/>
            <w:vAlign w:val="center"/>
          </w:tcPr>
          <w:p w14:paraId="48A776AB" w14:textId="77777777" w:rsidR="00D9333E" w:rsidRPr="00BC1B22" w:rsidRDefault="00D9333E" w:rsidP="000E5536">
            <w:pPr>
              <w:pStyle w:val="Tiny"/>
            </w:pPr>
            <w:r>
              <w:t>95</w:t>
            </w:r>
          </w:p>
        </w:tc>
        <w:tc>
          <w:tcPr>
            <w:tcW w:w="1134" w:type="dxa"/>
            <w:vAlign w:val="center"/>
          </w:tcPr>
          <w:p w14:paraId="5B8063A6" w14:textId="77777777" w:rsidR="00D9333E" w:rsidRPr="00BC1B22" w:rsidRDefault="00D9333E" w:rsidP="000E5536">
            <w:pPr>
              <w:pStyle w:val="Tiny"/>
            </w:pPr>
            <w:r>
              <w:t>125</w:t>
            </w:r>
          </w:p>
        </w:tc>
        <w:tc>
          <w:tcPr>
            <w:tcW w:w="1134" w:type="dxa"/>
          </w:tcPr>
          <w:p w14:paraId="677BB5DD" w14:textId="77777777" w:rsidR="00D9333E" w:rsidRDefault="00D9333E" w:rsidP="000E5536">
            <w:pPr>
              <w:pStyle w:val="Tiny"/>
            </w:pPr>
            <w:r>
              <w:t>98</w:t>
            </w:r>
          </w:p>
        </w:tc>
      </w:tr>
      <w:tr w:rsidR="00D9333E" w:rsidRPr="00BC1B22" w14:paraId="0370187C" w14:textId="77777777" w:rsidTr="008C7117">
        <w:tc>
          <w:tcPr>
            <w:tcW w:w="1287" w:type="dxa"/>
          </w:tcPr>
          <w:p w14:paraId="6EAA0309" w14:textId="77777777" w:rsidR="00D9333E" w:rsidRPr="00BC1B22" w:rsidRDefault="00D9333E" w:rsidP="000E5536">
            <w:pPr>
              <w:pStyle w:val="Tiny"/>
            </w:pPr>
            <w:r w:rsidRPr="00BC1B22">
              <w:t>Standard Parallel 1</w:t>
            </w:r>
          </w:p>
        </w:tc>
        <w:tc>
          <w:tcPr>
            <w:tcW w:w="1231" w:type="dxa"/>
            <w:vAlign w:val="center"/>
          </w:tcPr>
          <w:p w14:paraId="0B43561A" w14:textId="77777777" w:rsidR="00D9333E" w:rsidRPr="00BC1B22" w:rsidRDefault="00D9333E" w:rsidP="000E5536">
            <w:pPr>
              <w:pStyle w:val="Tiny"/>
            </w:pPr>
            <w:r>
              <w:t>15</w:t>
            </w:r>
          </w:p>
        </w:tc>
        <w:tc>
          <w:tcPr>
            <w:tcW w:w="1134" w:type="dxa"/>
            <w:vAlign w:val="center"/>
          </w:tcPr>
          <w:p w14:paraId="314AD13A" w14:textId="77777777" w:rsidR="00D9333E" w:rsidRPr="00BC1B22" w:rsidRDefault="00D9333E" w:rsidP="000E5536">
            <w:pPr>
              <w:pStyle w:val="Tiny"/>
            </w:pPr>
            <w:r>
              <w:t>7</w:t>
            </w:r>
          </w:p>
        </w:tc>
        <w:tc>
          <w:tcPr>
            <w:tcW w:w="1134" w:type="dxa"/>
          </w:tcPr>
          <w:p w14:paraId="1E49773D" w14:textId="77777777" w:rsidR="00D9333E" w:rsidRDefault="00D9333E" w:rsidP="000E5536">
            <w:pPr>
              <w:pStyle w:val="Tiny"/>
            </w:pPr>
            <w:r w:rsidRPr="00D404C2">
              <w:t>1.93991783</w:t>
            </w:r>
          </w:p>
        </w:tc>
      </w:tr>
      <w:tr w:rsidR="00D9333E" w:rsidRPr="00BC1B22" w14:paraId="65089672" w14:textId="77777777" w:rsidTr="008C7117">
        <w:tc>
          <w:tcPr>
            <w:tcW w:w="1287" w:type="dxa"/>
          </w:tcPr>
          <w:p w14:paraId="7E67FECC" w14:textId="77777777" w:rsidR="00D9333E" w:rsidRPr="00BC1B22" w:rsidRDefault="00D9333E" w:rsidP="000E5536">
            <w:pPr>
              <w:pStyle w:val="Tiny"/>
            </w:pPr>
            <w:r w:rsidRPr="00BC1B22">
              <w:t>Standard Parallel 2</w:t>
            </w:r>
          </w:p>
        </w:tc>
        <w:tc>
          <w:tcPr>
            <w:tcW w:w="1231" w:type="dxa"/>
            <w:vAlign w:val="center"/>
          </w:tcPr>
          <w:p w14:paraId="76A6C953" w14:textId="77777777" w:rsidR="00D9333E" w:rsidRPr="00BC1B22" w:rsidRDefault="00D9333E" w:rsidP="000E5536">
            <w:pPr>
              <w:pStyle w:val="Tiny"/>
            </w:pPr>
            <w:r>
              <w:t>65</w:t>
            </w:r>
          </w:p>
        </w:tc>
        <w:tc>
          <w:tcPr>
            <w:tcW w:w="1134" w:type="dxa"/>
            <w:vAlign w:val="center"/>
          </w:tcPr>
          <w:p w14:paraId="778660AC" w14:textId="77777777" w:rsidR="00D9333E" w:rsidRPr="00BC1B22" w:rsidRDefault="00D9333E" w:rsidP="000E5536">
            <w:pPr>
              <w:pStyle w:val="Tiny"/>
            </w:pPr>
            <w:r>
              <w:t>-32</w:t>
            </w:r>
          </w:p>
        </w:tc>
        <w:tc>
          <w:tcPr>
            <w:tcW w:w="1134" w:type="dxa"/>
          </w:tcPr>
          <w:p w14:paraId="7937997F" w14:textId="77777777" w:rsidR="00D9333E" w:rsidRDefault="00D9333E" w:rsidP="000E5536">
            <w:pPr>
              <w:pStyle w:val="Tiny"/>
            </w:pPr>
            <w:r w:rsidRPr="00D404C2">
              <w:t>6.27870917</w:t>
            </w:r>
          </w:p>
        </w:tc>
      </w:tr>
      <w:tr w:rsidR="00D9333E" w:rsidRPr="00BC1B22" w14:paraId="43E72E65" w14:textId="77777777" w:rsidTr="008C7117">
        <w:tc>
          <w:tcPr>
            <w:tcW w:w="1287" w:type="dxa"/>
          </w:tcPr>
          <w:p w14:paraId="15807041" w14:textId="77777777" w:rsidR="00D9333E" w:rsidRPr="00BC1B22" w:rsidRDefault="00D9333E" w:rsidP="000E5536">
            <w:pPr>
              <w:pStyle w:val="Tiny"/>
            </w:pPr>
            <w:r w:rsidRPr="00BC1B22">
              <w:t>Latitude of origin</w:t>
            </w:r>
          </w:p>
        </w:tc>
        <w:tc>
          <w:tcPr>
            <w:tcW w:w="1231" w:type="dxa"/>
            <w:vAlign w:val="center"/>
          </w:tcPr>
          <w:p w14:paraId="7B5F231C" w14:textId="77777777" w:rsidR="00D9333E" w:rsidRPr="00BC1B22" w:rsidRDefault="00D9333E" w:rsidP="000E5536">
            <w:pPr>
              <w:pStyle w:val="Tiny"/>
            </w:pPr>
            <w:r>
              <w:t>30</w:t>
            </w:r>
          </w:p>
        </w:tc>
        <w:tc>
          <w:tcPr>
            <w:tcW w:w="1134" w:type="dxa"/>
            <w:vAlign w:val="center"/>
          </w:tcPr>
          <w:p w14:paraId="0BD2DD8A" w14:textId="77777777" w:rsidR="00D9333E" w:rsidRPr="00BC1B22" w:rsidRDefault="00D9333E" w:rsidP="000E5536">
            <w:pPr>
              <w:pStyle w:val="Tiny"/>
            </w:pPr>
            <w:r>
              <w:t>-15</w:t>
            </w:r>
          </w:p>
        </w:tc>
        <w:tc>
          <w:tcPr>
            <w:tcW w:w="1134" w:type="dxa"/>
          </w:tcPr>
          <w:p w14:paraId="3389AE0E" w14:textId="77777777" w:rsidR="00D9333E" w:rsidRDefault="00D9333E" w:rsidP="000E5536">
            <w:pPr>
              <w:pStyle w:val="Tiny"/>
            </w:pPr>
            <w:r>
              <w:t>0</w:t>
            </w:r>
          </w:p>
        </w:tc>
      </w:tr>
    </w:tbl>
    <w:p w14:paraId="16EBB455" w14:textId="77777777" w:rsidR="00D9333E" w:rsidRDefault="00D9333E" w:rsidP="000E5536">
      <w:pPr>
        <w:pStyle w:val="BodyText2"/>
      </w:pPr>
      <w:r w:rsidRPr="005E028F">
        <w:t>One method to calculate the standard parallels is by determining the range in latitude in degrees north to south and dividing this range by six. The "one-sixth rule" places the first standard parallel at one-sixth the range above the southern boundary and the second standard parallel minus one-sixth the range below the northern limit. There are other possible approaches.</w:t>
      </w:r>
      <w:r>
        <w:t xml:space="preserve"> </w:t>
      </w:r>
    </w:p>
    <w:p w14:paraId="6B71D9F9" w14:textId="77777777" w:rsidR="00D9333E" w:rsidRDefault="00D9333E" w:rsidP="000E5536">
      <w:pPr>
        <w:pStyle w:val="BodyText2"/>
      </w:pPr>
      <w:r>
        <w:t xml:space="preserve">For my data for Malaysia, the min/max values are: </w:t>
      </w:r>
      <w:r w:rsidRPr="005E028F">
        <w:t>0.855220 dd</w:t>
      </w:r>
      <w:r>
        <w:t xml:space="preserve"> to </w:t>
      </w:r>
      <w:r w:rsidRPr="005E028F">
        <w:t>7.363407 dd</w:t>
      </w:r>
      <w:r>
        <w:t xml:space="preserve"> – so the range is </w:t>
      </w:r>
      <w:r w:rsidRPr="00B111F6">
        <w:t>6.508187</w:t>
      </w:r>
      <w:r>
        <w:t xml:space="preserve"> dd and a sixth is </w:t>
      </w:r>
      <w:r w:rsidRPr="005464C9">
        <w:t>1.08469783</w:t>
      </w:r>
      <w:r>
        <w:t xml:space="preserve"> dd. So the first parallel will be </w:t>
      </w:r>
      <w:r w:rsidRPr="005E028F">
        <w:t xml:space="preserve">0.855220 </w:t>
      </w:r>
      <w:r>
        <w:t>+</w:t>
      </w:r>
      <w:r w:rsidRPr="005464C9">
        <w:t>1.08469783</w:t>
      </w:r>
      <w:r>
        <w:t xml:space="preserve"> and the second parallel will be </w:t>
      </w:r>
      <w:r w:rsidRPr="005E028F">
        <w:t xml:space="preserve">7.363407 </w:t>
      </w:r>
      <w:r>
        <w:t xml:space="preserve"> -</w:t>
      </w:r>
      <w:r w:rsidRPr="005464C9">
        <w:t>1.08469783</w:t>
      </w:r>
      <w:r>
        <w:t xml:space="preserve">. The latitude of origin is set to keep the y values positive and doesn’t influence the distortion at all (see </w:t>
      </w:r>
      <w:hyperlink r:id="rId219" w:anchor="724211" w:history="1">
        <w:r w:rsidRPr="005E028F">
          <w:rPr>
            <w:rStyle w:val="Hyperlink"/>
          </w:rPr>
          <w:t>here</w:t>
        </w:r>
      </w:hyperlink>
      <w:r>
        <w:t xml:space="preserve">). Not sure I can create </w:t>
      </w:r>
      <w:r>
        <w:lastRenderedPageBreak/>
        <w:t xml:space="preserve">my own coordinate system as I am not an Admin. Coordinate systems are here: </w:t>
      </w:r>
      <w:r w:rsidR="008C7117">
        <w:t>‘</w:t>
      </w:r>
      <w:r w:rsidRPr="00F23715">
        <w:t>C:\Program Files (x86)\ArcGIS\Desktop10.0\Coordinate Systems\Projected Coordinate Systems</w:t>
      </w:r>
      <w:r w:rsidR="008C7117">
        <w:t>’</w:t>
      </w:r>
      <w:r>
        <w:t xml:space="preserve">. Christian has given me modify permissions on the coordinate system folder so I can now create new ones. </w:t>
      </w:r>
    </w:p>
    <w:p w14:paraId="09C40F09" w14:textId="77777777" w:rsidR="00D9333E" w:rsidRDefault="00D9333E" w:rsidP="000E5536">
      <w:pPr>
        <w:pStyle w:val="BodyText2"/>
      </w:pPr>
      <w:r>
        <w:t>If I update ArcCatalog Options to show Coordinate Systems in the ArcCatalog Window, these seem to be lost every time I restart ArcMap. Projecting the Malaysia boundaries using my new projection and some other Albers ones to see if there is a difference. Now I have projected the Biofuel grids using this new projection, the areas of the grids vary from 84.8 Km2 to 85.5 Km2.</w:t>
      </w:r>
    </w:p>
    <w:p w14:paraId="41817D33" w14:textId="77777777" w:rsidR="00D9333E" w:rsidRDefault="00D9333E" w:rsidP="000E5536">
      <w:pPr>
        <w:pStyle w:val="BodyText2"/>
      </w:pPr>
      <w:r>
        <w:t>I am writing a model that will generate all of the statistics for all species, but the problem is that you cannot append the results from each species into the SpeciesStatistics table unless the schema matches – otherwise the values aren’t appended. Even with no-test</w:t>
      </w:r>
      <w:r w:rsidR="0069536E">
        <w:t xml:space="preserve"> so resorting to writing a Python script at the end of the process to append all of the data.</w:t>
      </w:r>
    </w:p>
    <w:p w14:paraId="1FACD875" w14:textId="77777777" w:rsidR="0093491F" w:rsidRDefault="0093491F" w:rsidP="000E5536">
      <w:pPr>
        <w:pStyle w:val="Heading6"/>
      </w:pPr>
      <w:r>
        <w:t>Attempt 1</w:t>
      </w:r>
    </w:p>
    <w:p w14:paraId="44F8CC8E" w14:textId="77777777" w:rsidR="00D9333E" w:rsidRDefault="00D9333E" w:rsidP="000E5536">
      <w:pPr>
        <w:pStyle w:val="BodyText2"/>
      </w:pPr>
      <w:r>
        <w:t>Started the whole statistics workflow at 16:38 on the non-marine species, intersecting with Malaysia, projecting, zonal stats against a GLC2000 locally projected and then appending the results to a table. Stopped after 65.5 hours and there were 241 species appended to the table (it had run a total of 3342 species – so all 25822 would take about 506 hours = 21 days. All of the intermediate tables were not deleted for some reason – need to work out why. Updated the model to create a stats table each time and not a stats%speciesid% table – now the intermediate tables are being deleted.</w:t>
      </w:r>
    </w:p>
    <w:p w14:paraId="17CC4B70" w14:textId="77777777" w:rsidR="00D9333E" w:rsidRDefault="005D6D5E" w:rsidP="000E5536">
      <w:pPr>
        <w:pStyle w:val="Heading6"/>
      </w:pPr>
      <w:r>
        <w:t>Attempt 2</w:t>
      </w:r>
    </w:p>
    <w:p w14:paraId="1376D817" w14:textId="77777777" w:rsidR="008D4B87" w:rsidRDefault="00FD48CF" w:rsidP="000E5536">
      <w:pPr>
        <w:pStyle w:val="BodyText2"/>
      </w:pPr>
      <w:r>
        <w:t>Repeated the analysis again using the ‘</w:t>
      </w:r>
      <w:r w:rsidRPr="00FD48CF">
        <w:t>Model 2 - Compute Spec</w:t>
      </w:r>
      <w:r>
        <w:t xml:space="preserve">ies Statistics’ model using the species that were filtered on the biofuel grids with actual change (see </w:t>
      </w:r>
      <w:r>
        <w:fldChar w:fldCharType="begin"/>
      </w:r>
      <w:r>
        <w:instrText xml:space="preserve"> REF _Ref329153734 \h </w:instrText>
      </w:r>
      <w:r>
        <w:fldChar w:fldCharType="separate"/>
      </w:r>
      <w:r w:rsidR="00EA3299">
        <w:t>Filter non-marine species by Biofuel grids</w:t>
      </w:r>
      <w:r>
        <w:fldChar w:fldCharType="end"/>
      </w:r>
      <w:r>
        <w:t>).</w:t>
      </w:r>
      <w:r w:rsidR="00605D18">
        <w:t xml:space="preserve"> </w:t>
      </w:r>
      <w:r w:rsidR="001E4C9A">
        <w:t xml:space="preserve">Copied the SpeciesStatistics table to SpeciesStatisticsGLC2000. </w:t>
      </w:r>
      <w:r w:rsidR="008D4B87">
        <w:t>Results summary:</w:t>
      </w:r>
    </w:p>
    <w:p w14:paraId="514C9A02" w14:textId="77777777" w:rsidR="005D6D5E" w:rsidRDefault="00EB41A5" w:rsidP="000E5536">
      <w:pPr>
        <w:pStyle w:val="BodyText2"/>
      </w:pPr>
      <w:r>
        <w:t>40080 lines in the messages</w:t>
      </w:r>
      <w:r w:rsidR="008D4B87">
        <w:t>.</w:t>
      </w:r>
    </w:p>
    <w:p w14:paraId="02BD2CA7" w14:textId="77777777" w:rsidR="008D4B87" w:rsidRDefault="008D4B87" w:rsidP="000E5536">
      <w:pPr>
        <w:pStyle w:val="BodyText"/>
      </w:pPr>
      <w:r w:rsidRPr="008D4B87">
        <w:t>11 hours 26 minutes 7 seconds</w:t>
      </w:r>
      <w:r>
        <w:t xml:space="preserve"> run time</w:t>
      </w:r>
    </w:p>
    <w:p w14:paraId="2E66A1B1" w14:textId="77777777" w:rsidR="00680DFB" w:rsidRDefault="00680DFB" w:rsidP="000E5536">
      <w:pPr>
        <w:pStyle w:val="BodyText"/>
      </w:pPr>
      <w:r>
        <w:t>3</w:t>
      </w:r>
      <w:r w:rsidR="00537C14">
        <w:t>1</w:t>
      </w:r>
      <w:r>
        <w:t xml:space="preserve"> WARNINGS (saved to ‘</w:t>
      </w:r>
      <w:r w:rsidRPr="00680DFB">
        <w:t>Biofuels Species GLC2000 Tabulate Area Warnings</w:t>
      </w:r>
      <w:r>
        <w:t>.txt’)</w:t>
      </w:r>
      <w:r w:rsidR="00565DF7">
        <w:t xml:space="preserve"> – No records in table (e.g. speciesid=</w:t>
      </w:r>
      <w:r w:rsidR="00565DF7" w:rsidRPr="00565DF7">
        <w:t>136623</w:t>
      </w:r>
      <w:r w:rsidR="00565DF7">
        <w:t>) and empty geometries (e.g. speciesid=</w:t>
      </w:r>
      <w:r w:rsidR="00565DF7" w:rsidRPr="00565DF7">
        <w:t>141354</w:t>
      </w:r>
      <w:r w:rsidR="00565DF7">
        <w:t>) after the intersections.</w:t>
      </w:r>
      <w:r w:rsidR="0075576C">
        <w:t xml:space="preserve"> Checking these out.</w:t>
      </w:r>
    </w:p>
    <w:p w14:paraId="3255BE6C" w14:textId="77777777" w:rsidR="00E246AB" w:rsidRDefault="00F95023" w:rsidP="000E5536">
      <w:pPr>
        <w:pStyle w:val="BodyText"/>
      </w:pPr>
      <w:r>
        <w:t>There is an issue of data quality for the speciesid=136623. This is a marine species and the polygon does overlay some of the GLC2000 – see the screen shot below:</w:t>
      </w:r>
    </w:p>
    <w:p w14:paraId="1E770BC7" w14:textId="77777777" w:rsidR="001E4C9A" w:rsidRDefault="001E4C9A" w:rsidP="000E5536">
      <w:pPr>
        <w:pStyle w:val="BodyText"/>
      </w:pPr>
    </w:p>
    <w:p w14:paraId="580BA343" w14:textId="77777777" w:rsidR="00F95023" w:rsidRDefault="001E4C9A" w:rsidP="000E5536">
      <w:pPr>
        <w:pStyle w:val="BodyText"/>
      </w:pPr>
      <w:r>
        <w:rPr>
          <w:noProof/>
          <w:lang w:bidi="ar-SA"/>
        </w:rPr>
        <w:drawing>
          <wp:inline distT="0" distB="0" distL="0" distR="0" wp14:anchorId="620F6223" wp14:editId="0334BA93">
            <wp:extent cx="2108200" cy="1986174"/>
            <wp:effectExtent l="0" t="0" r="0" b="0"/>
            <wp:docPr id="7" name="Picture 7"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Documents\tmp.jpg"/>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r w:rsidR="00A66562" w:rsidRPr="00A6656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sidR="00A66562">
        <w:rPr>
          <w:noProof/>
          <w:lang w:bidi="ar-SA"/>
        </w:rPr>
        <w:drawing>
          <wp:inline distT="0" distB="0" distL="0" distR="0" wp14:anchorId="18E6556C" wp14:editId="5767D6AB">
            <wp:extent cx="2108200" cy="1986174"/>
            <wp:effectExtent l="0" t="0" r="0" b="0"/>
            <wp:docPr id="8" name="Picture 8"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Documents\tmp.jpg"/>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p>
    <w:p w14:paraId="5183369A" w14:textId="77777777" w:rsidR="001E4C9A" w:rsidRDefault="00D13FCC" w:rsidP="000E5536">
      <w:pPr>
        <w:pStyle w:val="BodyText2"/>
      </w:pPr>
      <w:r>
        <w:t>The species boundary is using Gaul and is virtually coincident with the Malaysia boundary. But when you do the intersection with the Malaysia boundary you do get tiny slivers as in the 2</w:t>
      </w:r>
      <w:r w:rsidRPr="00D13FCC">
        <w:rPr>
          <w:vertAlign w:val="superscript"/>
        </w:rPr>
        <w:t>nd</w:t>
      </w:r>
      <w:r>
        <w:t xml:space="preserve"> image.</w:t>
      </w:r>
      <w:r w:rsidR="00A66562">
        <w:t xml:space="preserve"> Why? Should be no geometry in the intersection.</w:t>
      </w:r>
      <w:r w:rsidR="00254478">
        <w:t xml:space="preserve"> The coordinates are exactly the same in the Malaysia polygon and the species polygon though. Hmm.</w:t>
      </w:r>
      <w:r w:rsidR="00DB7FE9">
        <w:t xml:space="preserve"> There are actually some tiny differences in the coastline data be</w:t>
      </w:r>
      <w:r w:rsidR="00042A05">
        <w:t xml:space="preserve">tween the species data and GAUL (see </w:t>
      </w:r>
      <w:r w:rsidR="00042A05">
        <w:fldChar w:fldCharType="begin"/>
      </w:r>
      <w:r w:rsidR="00042A05">
        <w:instrText xml:space="preserve"> REF _Ref329157555 \h </w:instrText>
      </w:r>
      <w:r w:rsidR="00042A05">
        <w:fldChar w:fldCharType="separate"/>
      </w:r>
      <w:r w:rsidR="00EA3299">
        <w:t xml:space="preserve">Geometry </w:t>
      </w:r>
      <w:r w:rsidR="00042A05">
        <w:fldChar w:fldCharType="end"/>
      </w:r>
      <w:r w:rsidR="00042A05">
        <w:t>).</w:t>
      </w:r>
    </w:p>
    <w:p w14:paraId="31D2960D" w14:textId="77777777" w:rsidR="00FF27D2" w:rsidRDefault="00FF27D2" w:rsidP="000E5536">
      <w:pPr>
        <w:pStyle w:val="BodyText2"/>
      </w:pPr>
      <w:r>
        <w:t>The</w:t>
      </w:r>
      <w:r w:rsidR="00537C14">
        <w:t xml:space="preserve">re is also an issue with 141354 – there is only one polygon and it is Possibly Extant. We need to adapt the Model to only select species that have </w:t>
      </w:r>
      <w:r w:rsidR="00A73165">
        <w:t>features for Extant, Probably Extant.</w:t>
      </w:r>
    </w:p>
    <w:p w14:paraId="76D33DF9" w14:textId="77777777" w:rsidR="00A73165" w:rsidRDefault="00A73165" w:rsidP="000E5536">
      <w:pPr>
        <w:pStyle w:val="BodyText2"/>
      </w:pPr>
      <w:r w:rsidRPr="00A73165">
        <w:t>144836</w:t>
      </w:r>
      <w:r w:rsidR="00B10167">
        <w:t xml:space="preserve"> and </w:t>
      </w:r>
      <w:r w:rsidR="00B10167" w:rsidRPr="00B10167">
        <w:t>144837</w:t>
      </w:r>
      <w:r>
        <w:t xml:space="preserve"> </w:t>
      </w:r>
      <w:r w:rsidR="00B10167">
        <w:t>are</w:t>
      </w:r>
      <w:r>
        <w:t xml:space="preserve"> weird – </w:t>
      </w:r>
      <w:r w:rsidR="00B10167">
        <w:t>they dont</w:t>
      </w:r>
      <w:r>
        <w:t xml:space="preserve"> intersect the Biofuel grids – so </w:t>
      </w:r>
      <w:r w:rsidR="00E37132">
        <w:t xml:space="preserve">why </w:t>
      </w:r>
      <w:r w:rsidR="00B10167">
        <w:t>were they selected as</w:t>
      </w:r>
      <w:r w:rsidR="00E37132">
        <w:t xml:space="preserve"> species to use</w:t>
      </w:r>
      <w:r w:rsidR="00F70717">
        <w:t xml:space="preserve"> (see </w:t>
      </w:r>
      <w:r w:rsidR="00F70717">
        <w:fldChar w:fldCharType="begin"/>
      </w:r>
      <w:r w:rsidR="00F70717">
        <w:instrText xml:space="preserve"> REF _Ref329153734 \h </w:instrText>
      </w:r>
      <w:r w:rsidR="00F70717">
        <w:fldChar w:fldCharType="separate"/>
      </w:r>
      <w:r w:rsidR="00EA3299">
        <w:t>Filter non-marine species by Biofuel grids</w:t>
      </w:r>
      <w:r w:rsidR="00F70717">
        <w:fldChar w:fldCharType="end"/>
      </w:r>
      <w:r w:rsidR="00F70717">
        <w:t>).</w:t>
      </w:r>
    </w:p>
    <w:p w14:paraId="20FD5DB7" w14:textId="77777777" w:rsidR="008236E8" w:rsidRPr="008236E8" w:rsidRDefault="009E5A73" w:rsidP="000E5536">
      <w:pPr>
        <w:pStyle w:val="Heading6"/>
      </w:pPr>
      <w:bookmarkStart w:id="70" w:name="_Ref329240822"/>
      <w:r>
        <w:t xml:space="preserve">Validation of </w:t>
      </w:r>
      <w:r w:rsidR="008236E8">
        <w:t>Tabulate Area tool</w:t>
      </w:r>
      <w:bookmarkEnd w:id="70"/>
    </w:p>
    <w:p w14:paraId="3300EA75" w14:textId="77777777" w:rsidR="009F7083" w:rsidRDefault="000A0F25" w:rsidP="000E5536">
      <w:pPr>
        <w:pStyle w:val="BodyText2"/>
      </w:pPr>
      <w:r>
        <w:t xml:space="preserve">There are only 1214 iterations in the model – there are 2120 features. This is because the model species iteration groups on speciesid. So that is the right number of species processed. </w:t>
      </w:r>
    </w:p>
    <w:p w14:paraId="452F4E17" w14:textId="77777777" w:rsidR="0030315B" w:rsidRDefault="0093362C" w:rsidP="000E5536">
      <w:pPr>
        <w:pStyle w:val="BodyText2"/>
      </w:pPr>
      <w:r>
        <w:lastRenderedPageBreak/>
        <w:t>Checking the areas for Orang Utan.</w:t>
      </w:r>
    </w:p>
    <w:tbl>
      <w:tblPr>
        <w:tblStyle w:val="TableGrid"/>
        <w:tblW w:w="0" w:type="auto"/>
        <w:tblLook w:val="04A0" w:firstRow="1" w:lastRow="0" w:firstColumn="1" w:lastColumn="0" w:noHBand="0" w:noVBand="1"/>
      </w:tblPr>
      <w:tblGrid>
        <w:gridCol w:w="1180"/>
        <w:gridCol w:w="6158"/>
        <w:gridCol w:w="1559"/>
      </w:tblGrid>
      <w:tr w:rsidR="00155BEB" w:rsidRPr="007508F4" w14:paraId="73CAC5F2" w14:textId="77777777" w:rsidTr="007508F4">
        <w:trPr>
          <w:trHeight w:hRule="exact" w:val="170"/>
        </w:trPr>
        <w:tc>
          <w:tcPr>
            <w:tcW w:w="1180" w:type="dxa"/>
            <w:noWrap/>
            <w:vAlign w:val="center"/>
            <w:hideMark/>
          </w:tcPr>
          <w:p w14:paraId="42D39C0D" w14:textId="77777777" w:rsidR="00155BEB" w:rsidRPr="007508F4" w:rsidRDefault="00155BEB" w:rsidP="000E5536">
            <w:pPr>
              <w:pStyle w:val="Tiny"/>
            </w:pPr>
            <w:r w:rsidRPr="007508F4">
              <w:t>id_no</w:t>
            </w:r>
          </w:p>
        </w:tc>
        <w:tc>
          <w:tcPr>
            <w:tcW w:w="6158" w:type="dxa"/>
            <w:vAlign w:val="center"/>
          </w:tcPr>
          <w:p w14:paraId="4B167471" w14:textId="77777777" w:rsidR="00155BEB" w:rsidRPr="007508F4" w:rsidRDefault="00155BEB" w:rsidP="000E5536">
            <w:pPr>
              <w:pStyle w:val="Tiny"/>
            </w:pPr>
            <w:r w:rsidRPr="007508F4">
              <w:t>Land cover</w:t>
            </w:r>
          </w:p>
        </w:tc>
        <w:tc>
          <w:tcPr>
            <w:tcW w:w="1559" w:type="dxa"/>
            <w:noWrap/>
            <w:vAlign w:val="center"/>
            <w:hideMark/>
          </w:tcPr>
          <w:p w14:paraId="377DE519" w14:textId="77777777" w:rsidR="00155BEB" w:rsidRPr="007508F4" w:rsidRDefault="00155BEB" w:rsidP="000E5536">
            <w:pPr>
              <w:pStyle w:val="Tiny"/>
            </w:pPr>
            <w:r w:rsidRPr="007508F4">
              <w:t>17975</w:t>
            </w:r>
          </w:p>
        </w:tc>
      </w:tr>
      <w:tr w:rsidR="00155BEB" w:rsidRPr="007508F4" w14:paraId="229AEFB5" w14:textId="77777777" w:rsidTr="007508F4">
        <w:trPr>
          <w:trHeight w:hRule="exact" w:val="170"/>
        </w:trPr>
        <w:tc>
          <w:tcPr>
            <w:tcW w:w="1180" w:type="dxa"/>
            <w:noWrap/>
            <w:vAlign w:val="center"/>
            <w:hideMark/>
          </w:tcPr>
          <w:p w14:paraId="4518DB43" w14:textId="77777777" w:rsidR="00155BEB" w:rsidRPr="007508F4" w:rsidRDefault="00155BEB" w:rsidP="000E5536">
            <w:pPr>
              <w:pStyle w:val="Tiny"/>
            </w:pPr>
            <w:r w:rsidRPr="007508F4">
              <w:t>PRESENCE</w:t>
            </w:r>
          </w:p>
        </w:tc>
        <w:tc>
          <w:tcPr>
            <w:tcW w:w="6158" w:type="dxa"/>
            <w:vAlign w:val="center"/>
          </w:tcPr>
          <w:p w14:paraId="65A0670A" w14:textId="77777777" w:rsidR="00155BEB" w:rsidRPr="007508F4" w:rsidRDefault="00155BEB" w:rsidP="000E5536">
            <w:pPr>
              <w:pStyle w:val="Tiny"/>
            </w:pPr>
          </w:p>
        </w:tc>
        <w:tc>
          <w:tcPr>
            <w:tcW w:w="1559" w:type="dxa"/>
            <w:noWrap/>
            <w:vAlign w:val="center"/>
            <w:hideMark/>
          </w:tcPr>
          <w:p w14:paraId="559DD255" w14:textId="77777777" w:rsidR="00155BEB" w:rsidRPr="007508F4" w:rsidRDefault="00155BEB" w:rsidP="000E5536">
            <w:pPr>
              <w:pStyle w:val="Tiny"/>
            </w:pPr>
            <w:r w:rsidRPr="007508F4">
              <w:t>1</w:t>
            </w:r>
          </w:p>
        </w:tc>
      </w:tr>
      <w:tr w:rsidR="00155BEB" w:rsidRPr="007508F4" w14:paraId="11D80EB8" w14:textId="77777777" w:rsidTr="007508F4">
        <w:trPr>
          <w:trHeight w:hRule="exact" w:val="170"/>
        </w:trPr>
        <w:tc>
          <w:tcPr>
            <w:tcW w:w="1180" w:type="dxa"/>
            <w:noWrap/>
            <w:vAlign w:val="center"/>
            <w:hideMark/>
          </w:tcPr>
          <w:p w14:paraId="2CEAAAA7" w14:textId="77777777" w:rsidR="00155BEB" w:rsidRPr="007508F4" w:rsidRDefault="00155BEB" w:rsidP="000E5536">
            <w:pPr>
              <w:pStyle w:val="Tiny"/>
            </w:pPr>
            <w:r w:rsidRPr="007508F4">
              <w:t>Value_0</w:t>
            </w:r>
          </w:p>
        </w:tc>
        <w:tc>
          <w:tcPr>
            <w:tcW w:w="6158" w:type="dxa"/>
            <w:vAlign w:val="center"/>
          </w:tcPr>
          <w:p w14:paraId="41A18F7A" w14:textId="77777777" w:rsidR="00155BEB" w:rsidRPr="007508F4" w:rsidRDefault="00E91800" w:rsidP="000E5536">
            <w:pPr>
              <w:pStyle w:val="Tiny"/>
            </w:pPr>
            <w:r w:rsidRPr="007508F4">
              <w:t>Sea</w:t>
            </w:r>
          </w:p>
        </w:tc>
        <w:tc>
          <w:tcPr>
            <w:tcW w:w="1559" w:type="dxa"/>
            <w:noWrap/>
            <w:vAlign w:val="center"/>
            <w:hideMark/>
          </w:tcPr>
          <w:p w14:paraId="6E0A07BF" w14:textId="77777777" w:rsidR="00155BEB" w:rsidRPr="007508F4" w:rsidRDefault="00155BEB" w:rsidP="000E5536">
            <w:pPr>
              <w:pStyle w:val="Tiny"/>
            </w:pPr>
            <w:r w:rsidRPr="007508F4">
              <w:t>1021930.135</w:t>
            </w:r>
          </w:p>
        </w:tc>
      </w:tr>
      <w:tr w:rsidR="00155BEB" w:rsidRPr="007508F4" w14:paraId="52E52FFC" w14:textId="77777777" w:rsidTr="007508F4">
        <w:trPr>
          <w:trHeight w:hRule="exact" w:val="170"/>
        </w:trPr>
        <w:tc>
          <w:tcPr>
            <w:tcW w:w="1180" w:type="dxa"/>
            <w:noWrap/>
            <w:vAlign w:val="center"/>
            <w:hideMark/>
          </w:tcPr>
          <w:p w14:paraId="28B964B7" w14:textId="77777777" w:rsidR="00155BEB" w:rsidRPr="007508F4" w:rsidRDefault="00155BEB" w:rsidP="000E5536">
            <w:pPr>
              <w:pStyle w:val="Tiny"/>
            </w:pPr>
            <w:r w:rsidRPr="007508F4">
              <w:t>Value_1</w:t>
            </w:r>
          </w:p>
        </w:tc>
        <w:tc>
          <w:tcPr>
            <w:tcW w:w="6158" w:type="dxa"/>
            <w:vAlign w:val="center"/>
          </w:tcPr>
          <w:p w14:paraId="6B5978F9" w14:textId="77777777" w:rsidR="00155BEB" w:rsidRPr="007508F4" w:rsidRDefault="00E91800" w:rsidP="000E5536">
            <w:pPr>
              <w:pStyle w:val="Tiny"/>
            </w:pPr>
            <w:r w:rsidRPr="007508F4">
              <w:t>Tree cover, broadleaved, evergreen, closed and closed to open</w:t>
            </w:r>
          </w:p>
        </w:tc>
        <w:tc>
          <w:tcPr>
            <w:tcW w:w="1559" w:type="dxa"/>
            <w:noWrap/>
            <w:vAlign w:val="center"/>
            <w:hideMark/>
          </w:tcPr>
          <w:p w14:paraId="6282E702" w14:textId="77777777" w:rsidR="00155BEB" w:rsidRPr="007508F4" w:rsidRDefault="00DA4068" w:rsidP="000E5536">
            <w:pPr>
              <w:pStyle w:val="Tiny"/>
            </w:pPr>
            <w:r w:rsidRPr="00DA4068">
              <w:t>17934873871</w:t>
            </w:r>
          </w:p>
        </w:tc>
      </w:tr>
      <w:tr w:rsidR="00155BEB" w:rsidRPr="007508F4" w14:paraId="0D1E8CE4" w14:textId="77777777" w:rsidTr="007508F4">
        <w:trPr>
          <w:trHeight w:hRule="exact" w:val="170"/>
        </w:trPr>
        <w:tc>
          <w:tcPr>
            <w:tcW w:w="1180" w:type="dxa"/>
            <w:noWrap/>
            <w:vAlign w:val="center"/>
            <w:hideMark/>
          </w:tcPr>
          <w:p w14:paraId="3D6EC4D8" w14:textId="77777777" w:rsidR="00155BEB" w:rsidRPr="007508F4" w:rsidRDefault="00155BEB" w:rsidP="000E5536">
            <w:pPr>
              <w:pStyle w:val="Tiny"/>
            </w:pPr>
            <w:r w:rsidRPr="007508F4">
              <w:t>Value_2</w:t>
            </w:r>
          </w:p>
        </w:tc>
        <w:tc>
          <w:tcPr>
            <w:tcW w:w="6158" w:type="dxa"/>
            <w:vAlign w:val="center"/>
          </w:tcPr>
          <w:p w14:paraId="5D825454" w14:textId="77777777" w:rsidR="00155BEB" w:rsidRPr="007508F4" w:rsidRDefault="00E91800" w:rsidP="000E5536">
            <w:pPr>
              <w:pStyle w:val="Tiny"/>
            </w:pPr>
            <w:r w:rsidRPr="007508F4">
              <w:t>Mosaic: Tree cover / Other nat. vegetation or Cropland (incl.very degraded and open tree cover)</w:t>
            </w:r>
          </w:p>
        </w:tc>
        <w:tc>
          <w:tcPr>
            <w:tcW w:w="1559" w:type="dxa"/>
            <w:noWrap/>
            <w:vAlign w:val="center"/>
            <w:hideMark/>
          </w:tcPr>
          <w:p w14:paraId="6BEA0DC1" w14:textId="77777777" w:rsidR="00155BEB" w:rsidRPr="007508F4" w:rsidRDefault="00DA4068" w:rsidP="000E5536">
            <w:pPr>
              <w:pStyle w:val="Tiny"/>
            </w:pPr>
            <w:r w:rsidRPr="00DA4068">
              <w:t>2307518245</w:t>
            </w:r>
          </w:p>
        </w:tc>
      </w:tr>
      <w:tr w:rsidR="00155BEB" w:rsidRPr="007508F4" w14:paraId="27F6EABD" w14:textId="77777777" w:rsidTr="007508F4">
        <w:trPr>
          <w:trHeight w:hRule="exact" w:val="170"/>
        </w:trPr>
        <w:tc>
          <w:tcPr>
            <w:tcW w:w="1180" w:type="dxa"/>
            <w:noWrap/>
            <w:vAlign w:val="center"/>
            <w:hideMark/>
          </w:tcPr>
          <w:p w14:paraId="680FD055" w14:textId="77777777" w:rsidR="00155BEB" w:rsidRPr="007508F4" w:rsidRDefault="00155BEB" w:rsidP="000E5536">
            <w:pPr>
              <w:pStyle w:val="Tiny"/>
            </w:pPr>
            <w:r w:rsidRPr="007508F4">
              <w:t>Value_3</w:t>
            </w:r>
          </w:p>
        </w:tc>
        <w:tc>
          <w:tcPr>
            <w:tcW w:w="6158" w:type="dxa"/>
            <w:vAlign w:val="center"/>
          </w:tcPr>
          <w:p w14:paraId="41B82DFC" w14:textId="77777777" w:rsidR="00155BEB" w:rsidRPr="007508F4" w:rsidRDefault="00E91800" w:rsidP="000E5536">
            <w:pPr>
              <w:pStyle w:val="Tiny"/>
            </w:pPr>
            <w:r w:rsidRPr="007508F4">
              <w:t>Tree cover, broadleaved, deciduous, mainly open (incl. Dry Dipterocarpus)</w:t>
            </w:r>
          </w:p>
        </w:tc>
        <w:tc>
          <w:tcPr>
            <w:tcW w:w="1559" w:type="dxa"/>
            <w:noWrap/>
            <w:vAlign w:val="center"/>
            <w:hideMark/>
          </w:tcPr>
          <w:p w14:paraId="51C905F8" w14:textId="77777777" w:rsidR="00155BEB" w:rsidRPr="007508F4" w:rsidRDefault="00155BEB" w:rsidP="000E5536">
            <w:pPr>
              <w:pStyle w:val="Tiny"/>
            </w:pPr>
          </w:p>
        </w:tc>
      </w:tr>
      <w:tr w:rsidR="00155BEB" w:rsidRPr="007508F4" w14:paraId="16B91F33" w14:textId="77777777" w:rsidTr="007508F4">
        <w:trPr>
          <w:trHeight w:hRule="exact" w:val="170"/>
        </w:trPr>
        <w:tc>
          <w:tcPr>
            <w:tcW w:w="1180" w:type="dxa"/>
            <w:noWrap/>
            <w:vAlign w:val="center"/>
            <w:hideMark/>
          </w:tcPr>
          <w:p w14:paraId="469820DD" w14:textId="77777777" w:rsidR="00155BEB" w:rsidRPr="007508F4" w:rsidRDefault="00155BEB" w:rsidP="000E5536">
            <w:pPr>
              <w:pStyle w:val="Tiny"/>
            </w:pPr>
            <w:r w:rsidRPr="007508F4">
              <w:t>Value_4</w:t>
            </w:r>
          </w:p>
        </w:tc>
        <w:tc>
          <w:tcPr>
            <w:tcW w:w="6158" w:type="dxa"/>
            <w:vAlign w:val="center"/>
          </w:tcPr>
          <w:p w14:paraId="55318DB5" w14:textId="77777777" w:rsidR="00155BEB" w:rsidRPr="007508F4" w:rsidRDefault="00E91800" w:rsidP="000E5536">
            <w:pPr>
              <w:pStyle w:val="Tiny"/>
            </w:pPr>
            <w:r w:rsidRPr="007508F4">
              <w:t>Tree cover, regularly flooded, Mangrove</w:t>
            </w:r>
          </w:p>
        </w:tc>
        <w:tc>
          <w:tcPr>
            <w:tcW w:w="1559" w:type="dxa"/>
            <w:noWrap/>
            <w:vAlign w:val="center"/>
            <w:hideMark/>
          </w:tcPr>
          <w:p w14:paraId="69164745" w14:textId="77777777" w:rsidR="00155BEB" w:rsidRPr="007508F4" w:rsidRDefault="00DA4068" w:rsidP="000E5536">
            <w:pPr>
              <w:pStyle w:val="Tiny"/>
            </w:pPr>
            <w:r>
              <w:t>727614256</w:t>
            </w:r>
          </w:p>
        </w:tc>
      </w:tr>
      <w:tr w:rsidR="00155BEB" w:rsidRPr="007508F4" w14:paraId="7DA08DE6" w14:textId="77777777" w:rsidTr="007508F4">
        <w:trPr>
          <w:trHeight w:hRule="exact" w:val="170"/>
        </w:trPr>
        <w:tc>
          <w:tcPr>
            <w:tcW w:w="1180" w:type="dxa"/>
            <w:noWrap/>
            <w:vAlign w:val="center"/>
            <w:hideMark/>
          </w:tcPr>
          <w:p w14:paraId="56EEA80A" w14:textId="77777777" w:rsidR="00155BEB" w:rsidRPr="007508F4" w:rsidRDefault="00155BEB" w:rsidP="000E5536">
            <w:pPr>
              <w:pStyle w:val="Tiny"/>
            </w:pPr>
            <w:r w:rsidRPr="007508F4">
              <w:t>Value_5</w:t>
            </w:r>
          </w:p>
        </w:tc>
        <w:tc>
          <w:tcPr>
            <w:tcW w:w="6158" w:type="dxa"/>
            <w:vAlign w:val="center"/>
          </w:tcPr>
          <w:p w14:paraId="1CB17089" w14:textId="77777777" w:rsidR="00155BEB" w:rsidRPr="007508F4" w:rsidRDefault="00E91800" w:rsidP="000E5536">
            <w:pPr>
              <w:pStyle w:val="Tiny"/>
            </w:pPr>
            <w:r w:rsidRPr="007508F4">
              <w:t>Tree cover, regularly flooded, Swamp</w:t>
            </w:r>
          </w:p>
        </w:tc>
        <w:tc>
          <w:tcPr>
            <w:tcW w:w="1559" w:type="dxa"/>
            <w:noWrap/>
            <w:vAlign w:val="center"/>
            <w:hideMark/>
          </w:tcPr>
          <w:p w14:paraId="5E36F6A2" w14:textId="77777777" w:rsidR="00155BEB" w:rsidRPr="007508F4" w:rsidRDefault="00DA4068" w:rsidP="000E5536">
            <w:pPr>
              <w:pStyle w:val="Tiny"/>
            </w:pPr>
            <w:r w:rsidRPr="00DA4068">
              <w:t>342346595</w:t>
            </w:r>
          </w:p>
        </w:tc>
      </w:tr>
      <w:tr w:rsidR="00155BEB" w:rsidRPr="007508F4" w14:paraId="39C62600" w14:textId="77777777" w:rsidTr="007508F4">
        <w:trPr>
          <w:trHeight w:hRule="exact" w:val="170"/>
        </w:trPr>
        <w:tc>
          <w:tcPr>
            <w:tcW w:w="1180" w:type="dxa"/>
            <w:noWrap/>
            <w:vAlign w:val="center"/>
            <w:hideMark/>
          </w:tcPr>
          <w:p w14:paraId="1370A3B9" w14:textId="77777777" w:rsidR="00155BEB" w:rsidRPr="007508F4" w:rsidRDefault="00155BEB" w:rsidP="000E5536">
            <w:pPr>
              <w:pStyle w:val="Tiny"/>
            </w:pPr>
            <w:r w:rsidRPr="007508F4">
              <w:t>Value_6</w:t>
            </w:r>
          </w:p>
        </w:tc>
        <w:tc>
          <w:tcPr>
            <w:tcW w:w="6158" w:type="dxa"/>
            <w:vAlign w:val="center"/>
          </w:tcPr>
          <w:p w14:paraId="6345AAB9" w14:textId="77777777" w:rsidR="00155BEB" w:rsidRPr="007508F4" w:rsidRDefault="00E91800" w:rsidP="000E5536">
            <w:pPr>
              <w:pStyle w:val="Tiny"/>
            </w:pPr>
            <w:r w:rsidRPr="007508F4">
              <w:t>Mosaics &amp; Shrub Cover, shrub component dominant, mainly evergreen</w:t>
            </w:r>
          </w:p>
        </w:tc>
        <w:tc>
          <w:tcPr>
            <w:tcW w:w="1559" w:type="dxa"/>
            <w:noWrap/>
            <w:vAlign w:val="center"/>
            <w:hideMark/>
          </w:tcPr>
          <w:p w14:paraId="02B37618" w14:textId="77777777" w:rsidR="00155BEB" w:rsidRPr="007508F4" w:rsidRDefault="00DA4068" w:rsidP="000E5536">
            <w:pPr>
              <w:pStyle w:val="Tiny"/>
            </w:pPr>
            <w:r w:rsidRPr="00DA4068">
              <w:t>388333451</w:t>
            </w:r>
          </w:p>
        </w:tc>
      </w:tr>
      <w:tr w:rsidR="00155BEB" w:rsidRPr="007508F4" w14:paraId="6098D64A" w14:textId="77777777" w:rsidTr="007508F4">
        <w:trPr>
          <w:trHeight w:hRule="exact" w:val="170"/>
        </w:trPr>
        <w:tc>
          <w:tcPr>
            <w:tcW w:w="1180" w:type="dxa"/>
            <w:noWrap/>
            <w:vAlign w:val="center"/>
            <w:hideMark/>
          </w:tcPr>
          <w:p w14:paraId="01AC9916" w14:textId="77777777" w:rsidR="00155BEB" w:rsidRPr="007508F4" w:rsidRDefault="00155BEB" w:rsidP="000E5536">
            <w:pPr>
              <w:pStyle w:val="Tiny"/>
            </w:pPr>
            <w:r w:rsidRPr="007508F4">
              <w:t>Value_7</w:t>
            </w:r>
          </w:p>
        </w:tc>
        <w:tc>
          <w:tcPr>
            <w:tcW w:w="6158" w:type="dxa"/>
            <w:vAlign w:val="center"/>
          </w:tcPr>
          <w:p w14:paraId="55798542" w14:textId="77777777" w:rsidR="00155BEB" w:rsidRPr="007508F4" w:rsidRDefault="00E91800" w:rsidP="000E5536">
            <w:pPr>
              <w:pStyle w:val="Tiny"/>
            </w:pPr>
            <w:r w:rsidRPr="007508F4">
              <w:t>Mosaics &amp; Shrub Cover, shrub component dominant, mainly deciduous</w:t>
            </w:r>
          </w:p>
        </w:tc>
        <w:tc>
          <w:tcPr>
            <w:tcW w:w="1559" w:type="dxa"/>
            <w:noWrap/>
            <w:vAlign w:val="center"/>
            <w:hideMark/>
          </w:tcPr>
          <w:p w14:paraId="31FA0B86" w14:textId="77777777" w:rsidR="00155BEB" w:rsidRPr="007508F4" w:rsidRDefault="00155BEB" w:rsidP="000E5536">
            <w:pPr>
              <w:pStyle w:val="Tiny"/>
            </w:pPr>
          </w:p>
        </w:tc>
      </w:tr>
      <w:tr w:rsidR="00155BEB" w:rsidRPr="007508F4" w14:paraId="6919EEE4" w14:textId="77777777" w:rsidTr="007508F4">
        <w:trPr>
          <w:trHeight w:hRule="exact" w:val="170"/>
        </w:trPr>
        <w:tc>
          <w:tcPr>
            <w:tcW w:w="1180" w:type="dxa"/>
            <w:noWrap/>
            <w:vAlign w:val="center"/>
            <w:hideMark/>
          </w:tcPr>
          <w:p w14:paraId="6261C114" w14:textId="77777777" w:rsidR="00155BEB" w:rsidRPr="007508F4" w:rsidRDefault="00155BEB" w:rsidP="000E5536">
            <w:pPr>
              <w:pStyle w:val="Tiny"/>
            </w:pPr>
            <w:r w:rsidRPr="007508F4">
              <w:t>Value_8</w:t>
            </w:r>
          </w:p>
        </w:tc>
        <w:tc>
          <w:tcPr>
            <w:tcW w:w="6158" w:type="dxa"/>
            <w:vAlign w:val="center"/>
          </w:tcPr>
          <w:p w14:paraId="5B390131" w14:textId="77777777" w:rsidR="00155BEB" w:rsidRPr="007508F4" w:rsidRDefault="00A76CE6" w:rsidP="000E5536">
            <w:pPr>
              <w:pStyle w:val="Tiny"/>
            </w:pPr>
            <w:r w:rsidRPr="007508F4">
              <w:t>Shrub cover, mainly deciduous, (Dry or burnt)</w:t>
            </w:r>
          </w:p>
        </w:tc>
        <w:tc>
          <w:tcPr>
            <w:tcW w:w="1559" w:type="dxa"/>
            <w:noWrap/>
            <w:vAlign w:val="center"/>
            <w:hideMark/>
          </w:tcPr>
          <w:p w14:paraId="34EFA857" w14:textId="77777777" w:rsidR="00155BEB" w:rsidRPr="007508F4" w:rsidRDefault="00DA4068" w:rsidP="000E5536">
            <w:pPr>
              <w:pStyle w:val="Tiny"/>
            </w:pPr>
            <w:r w:rsidRPr="00DA4068">
              <w:t>9197371</w:t>
            </w:r>
          </w:p>
        </w:tc>
      </w:tr>
      <w:tr w:rsidR="00155BEB" w:rsidRPr="007508F4" w14:paraId="645F17BD" w14:textId="77777777" w:rsidTr="007508F4">
        <w:trPr>
          <w:trHeight w:hRule="exact" w:val="170"/>
        </w:trPr>
        <w:tc>
          <w:tcPr>
            <w:tcW w:w="1180" w:type="dxa"/>
            <w:noWrap/>
            <w:vAlign w:val="center"/>
            <w:hideMark/>
          </w:tcPr>
          <w:p w14:paraId="22EE8024" w14:textId="77777777" w:rsidR="00155BEB" w:rsidRPr="007508F4" w:rsidRDefault="00155BEB" w:rsidP="000E5536">
            <w:pPr>
              <w:pStyle w:val="Tiny"/>
            </w:pPr>
            <w:r w:rsidRPr="007508F4">
              <w:t>Value_9</w:t>
            </w:r>
          </w:p>
        </w:tc>
        <w:tc>
          <w:tcPr>
            <w:tcW w:w="6158" w:type="dxa"/>
            <w:vAlign w:val="center"/>
          </w:tcPr>
          <w:p w14:paraId="32B69A5A" w14:textId="77777777" w:rsidR="00155BEB" w:rsidRPr="007508F4" w:rsidRDefault="00A76CE6" w:rsidP="000E5536">
            <w:pPr>
              <w:pStyle w:val="Tiny"/>
            </w:pPr>
            <w:r w:rsidRPr="007508F4">
              <w:t>Mosaic sof Cropland / Other natural vegetation (Shifting cultivation in maountains)</w:t>
            </w:r>
          </w:p>
        </w:tc>
        <w:tc>
          <w:tcPr>
            <w:tcW w:w="1559" w:type="dxa"/>
            <w:noWrap/>
            <w:vAlign w:val="center"/>
            <w:hideMark/>
          </w:tcPr>
          <w:p w14:paraId="224C4E28" w14:textId="77777777" w:rsidR="00155BEB" w:rsidRPr="007508F4" w:rsidRDefault="00DA4068" w:rsidP="000E5536">
            <w:pPr>
              <w:pStyle w:val="Tiny"/>
            </w:pPr>
            <w:r w:rsidRPr="00DA4068">
              <w:t>3203750973</w:t>
            </w:r>
          </w:p>
        </w:tc>
      </w:tr>
      <w:tr w:rsidR="00155BEB" w:rsidRPr="007508F4" w14:paraId="6F5351D1" w14:textId="77777777" w:rsidTr="007508F4">
        <w:trPr>
          <w:trHeight w:hRule="exact" w:val="170"/>
        </w:trPr>
        <w:tc>
          <w:tcPr>
            <w:tcW w:w="1180" w:type="dxa"/>
            <w:noWrap/>
            <w:vAlign w:val="center"/>
            <w:hideMark/>
          </w:tcPr>
          <w:p w14:paraId="2F1EAB3E" w14:textId="77777777" w:rsidR="00155BEB" w:rsidRPr="007508F4" w:rsidRDefault="00155BEB" w:rsidP="000E5536">
            <w:pPr>
              <w:pStyle w:val="Tiny"/>
            </w:pPr>
            <w:r w:rsidRPr="007508F4">
              <w:t>Value_10</w:t>
            </w:r>
          </w:p>
        </w:tc>
        <w:tc>
          <w:tcPr>
            <w:tcW w:w="6158" w:type="dxa"/>
            <w:vAlign w:val="center"/>
          </w:tcPr>
          <w:p w14:paraId="469C2D7C" w14:textId="77777777" w:rsidR="00155BEB" w:rsidRPr="007508F4" w:rsidRDefault="00A76CE6" w:rsidP="000E5536">
            <w:pPr>
              <w:pStyle w:val="Tiny"/>
            </w:pPr>
            <w:r w:rsidRPr="007508F4">
              <w:t>Herbaceous Cover (incl.alpine grassland)</w:t>
            </w:r>
          </w:p>
        </w:tc>
        <w:tc>
          <w:tcPr>
            <w:tcW w:w="1559" w:type="dxa"/>
            <w:noWrap/>
            <w:vAlign w:val="center"/>
            <w:hideMark/>
          </w:tcPr>
          <w:p w14:paraId="7089BE38" w14:textId="77777777" w:rsidR="00155BEB" w:rsidRPr="007508F4" w:rsidRDefault="00155BEB" w:rsidP="000E5536">
            <w:pPr>
              <w:pStyle w:val="Tiny"/>
            </w:pPr>
          </w:p>
        </w:tc>
      </w:tr>
      <w:tr w:rsidR="00155BEB" w:rsidRPr="007508F4" w14:paraId="3109B952" w14:textId="77777777" w:rsidTr="007508F4">
        <w:trPr>
          <w:trHeight w:hRule="exact" w:val="170"/>
        </w:trPr>
        <w:tc>
          <w:tcPr>
            <w:tcW w:w="1180" w:type="dxa"/>
            <w:noWrap/>
            <w:vAlign w:val="center"/>
            <w:hideMark/>
          </w:tcPr>
          <w:p w14:paraId="6A76B948" w14:textId="77777777" w:rsidR="00155BEB" w:rsidRPr="007508F4" w:rsidRDefault="00155BEB" w:rsidP="000E5536">
            <w:pPr>
              <w:pStyle w:val="Tiny"/>
            </w:pPr>
            <w:r w:rsidRPr="007508F4">
              <w:t>Value_11</w:t>
            </w:r>
          </w:p>
        </w:tc>
        <w:tc>
          <w:tcPr>
            <w:tcW w:w="6158" w:type="dxa"/>
            <w:vAlign w:val="center"/>
          </w:tcPr>
          <w:p w14:paraId="67AEF0D2" w14:textId="77777777" w:rsidR="00155BEB" w:rsidRPr="007508F4" w:rsidRDefault="00A76CE6" w:rsidP="000E5536">
            <w:pPr>
              <w:pStyle w:val="Tiny"/>
            </w:pPr>
            <w:r w:rsidRPr="007508F4">
              <w:t>Sparse herbaceous cover &gt; 3000m</w:t>
            </w:r>
          </w:p>
        </w:tc>
        <w:tc>
          <w:tcPr>
            <w:tcW w:w="1559" w:type="dxa"/>
            <w:noWrap/>
            <w:vAlign w:val="center"/>
            <w:hideMark/>
          </w:tcPr>
          <w:p w14:paraId="3D59972F" w14:textId="77777777" w:rsidR="00155BEB" w:rsidRPr="007508F4" w:rsidRDefault="00155BEB" w:rsidP="000E5536">
            <w:pPr>
              <w:pStyle w:val="Tiny"/>
            </w:pPr>
          </w:p>
        </w:tc>
      </w:tr>
      <w:tr w:rsidR="00155BEB" w:rsidRPr="007508F4" w14:paraId="30771A44" w14:textId="77777777" w:rsidTr="00DB7EBC">
        <w:trPr>
          <w:trHeight w:hRule="exact" w:val="170"/>
        </w:trPr>
        <w:tc>
          <w:tcPr>
            <w:tcW w:w="1180" w:type="dxa"/>
            <w:shd w:val="clear" w:color="auto" w:fill="C7E2FA" w:themeFill="accent1" w:themeFillTint="33"/>
            <w:noWrap/>
            <w:vAlign w:val="center"/>
            <w:hideMark/>
          </w:tcPr>
          <w:p w14:paraId="5D17510F" w14:textId="77777777" w:rsidR="00155BEB" w:rsidRPr="007508F4" w:rsidRDefault="00155BEB" w:rsidP="000E5536">
            <w:pPr>
              <w:pStyle w:val="Tiny"/>
            </w:pPr>
            <w:r w:rsidRPr="007508F4">
              <w:t>Value_12</w:t>
            </w:r>
          </w:p>
        </w:tc>
        <w:tc>
          <w:tcPr>
            <w:tcW w:w="6158" w:type="dxa"/>
            <w:shd w:val="clear" w:color="auto" w:fill="C7E2FA" w:themeFill="accent1" w:themeFillTint="33"/>
            <w:vAlign w:val="center"/>
          </w:tcPr>
          <w:p w14:paraId="628D9738" w14:textId="77777777" w:rsidR="00155BEB" w:rsidRPr="007508F4" w:rsidRDefault="00A76CE6" w:rsidP="000E5536">
            <w:pPr>
              <w:pStyle w:val="Tiny"/>
            </w:pPr>
            <w:r w:rsidRPr="007508F4">
              <w:t>Cultivated and managed, non irrigated (mixed)</w:t>
            </w:r>
          </w:p>
        </w:tc>
        <w:tc>
          <w:tcPr>
            <w:tcW w:w="1559" w:type="dxa"/>
            <w:shd w:val="clear" w:color="auto" w:fill="C7E2FA" w:themeFill="accent1" w:themeFillTint="33"/>
            <w:noWrap/>
            <w:vAlign w:val="center"/>
            <w:hideMark/>
          </w:tcPr>
          <w:p w14:paraId="6CEF3953" w14:textId="77777777" w:rsidR="00155BEB" w:rsidRPr="007508F4" w:rsidRDefault="00DA4068" w:rsidP="000E5536">
            <w:pPr>
              <w:pStyle w:val="Tiny"/>
            </w:pPr>
            <w:r w:rsidRPr="00DA4068">
              <w:t>167596542</w:t>
            </w:r>
          </w:p>
        </w:tc>
      </w:tr>
      <w:tr w:rsidR="00155BEB" w:rsidRPr="007508F4" w14:paraId="30D13895" w14:textId="77777777" w:rsidTr="00DB7EBC">
        <w:trPr>
          <w:trHeight w:hRule="exact" w:val="170"/>
        </w:trPr>
        <w:tc>
          <w:tcPr>
            <w:tcW w:w="1180" w:type="dxa"/>
            <w:shd w:val="clear" w:color="auto" w:fill="C7E2FA" w:themeFill="accent1" w:themeFillTint="33"/>
            <w:noWrap/>
            <w:vAlign w:val="center"/>
            <w:hideMark/>
          </w:tcPr>
          <w:p w14:paraId="643778F2" w14:textId="77777777" w:rsidR="00155BEB" w:rsidRPr="007508F4" w:rsidRDefault="00155BEB" w:rsidP="000E5536">
            <w:pPr>
              <w:pStyle w:val="Tiny"/>
            </w:pPr>
            <w:r w:rsidRPr="007508F4">
              <w:t>Value_13</w:t>
            </w:r>
          </w:p>
        </w:tc>
        <w:tc>
          <w:tcPr>
            <w:tcW w:w="6158" w:type="dxa"/>
            <w:shd w:val="clear" w:color="auto" w:fill="C7E2FA" w:themeFill="accent1" w:themeFillTint="33"/>
            <w:vAlign w:val="center"/>
          </w:tcPr>
          <w:p w14:paraId="3F27B860" w14:textId="77777777" w:rsidR="00155BEB" w:rsidRPr="007508F4" w:rsidRDefault="00A76CE6" w:rsidP="000E5536">
            <w:pPr>
              <w:pStyle w:val="Tiny"/>
            </w:pPr>
            <w:r w:rsidRPr="007508F4">
              <w:t>Cultivated and managed, irrigated (flooded, rice, shrimp farms)</w:t>
            </w:r>
          </w:p>
        </w:tc>
        <w:tc>
          <w:tcPr>
            <w:tcW w:w="1559" w:type="dxa"/>
            <w:shd w:val="clear" w:color="auto" w:fill="C7E2FA" w:themeFill="accent1" w:themeFillTint="33"/>
            <w:noWrap/>
            <w:vAlign w:val="center"/>
            <w:hideMark/>
          </w:tcPr>
          <w:p w14:paraId="71D91A42" w14:textId="77777777" w:rsidR="00155BEB" w:rsidRPr="007508F4" w:rsidRDefault="00DA4068" w:rsidP="000E5536">
            <w:pPr>
              <w:pStyle w:val="Tiny"/>
            </w:pPr>
            <w:r w:rsidRPr="00DA4068">
              <w:t>1021930</w:t>
            </w:r>
          </w:p>
        </w:tc>
      </w:tr>
      <w:tr w:rsidR="00155BEB" w:rsidRPr="007508F4" w14:paraId="277BDD80" w14:textId="77777777" w:rsidTr="007508F4">
        <w:trPr>
          <w:trHeight w:hRule="exact" w:val="170"/>
        </w:trPr>
        <w:tc>
          <w:tcPr>
            <w:tcW w:w="1180" w:type="dxa"/>
            <w:noWrap/>
            <w:vAlign w:val="center"/>
            <w:hideMark/>
          </w:tcPr>
          <w:p w14:paraId="65748777" w14:textId="77777777" w:rsidR="00155BEB" w:rsidRPr="007508F4" w:rsidRDefault="00155BEB" w:rsidP="000E5536">
            <w:pPr>
              <w:pStyle w:val="Tiny"/>
            </w:pPr>
            <w:r w:rsidRPr="007508F4">
              <w:t>Value_14</w:t>
            </w:r>
          </w:p>
        </w:tc>
        <w:tc>
          <w:tcPr>
            <w:tcW w:w="6158" w:type="dxa"/>
            <w:vAlign w:val="center"/>
          </w:tcPr>
          <w:p w14:paraId="427DCA2E" w14:textId="77777777" w:rsidR="00155BEB" w:rsidRPr="007508F4" w:rsidRDefault="00A76CE6" w:rsidP="000E5536">
            <w:pPr>
              <w:pStyle w:val="Tiny"/>
            </w:pPr>
            <w:r w:rsidRPr="007508F4">
              <w:t>Bare Areas (Rock: Lime stone )</w:t>
            </w:r>
          </w:p>
        </w:tc>
        <w:tc>
          <w:tcPr>
            <w:tcW w:w="1559" w:type="dxa"/>
            <w:noWrap/>
            <w:vAlign w:val="center"/>
            <w:hideMark/>
          </w:tcPr>
          <w:p w14:paraId="6EC21A67" w14:textId="77777777" w:rsidR="00155BEB" w:rsidRPr="007508F4" w:rsidRDefault="00155BEB" w:rsidP="000E5536">
            <w:pPr>
              <w:pStyle w:val="Tiny"/>
            </w:pPr>
          </w:p>
        </w:tc>
      </w:tr>
      <w:tr w:rsidR="00155BEB" w:rsidRPr="007508F4" w14:paraId="33103536" w14:textId="77777777" w:rsidTr="007508F4">
        <w:trPr>
          <w:trHeight w:hRule="exact" w:val="170"/>
        </w:trPr>
        <w:tc>
          <w:tcPr>
            <w:tcW w:w="1180" w:type="dxa"/>
            <w:noWrap/>
            <w:vAlign w:val="center"/>
            <w:hideMark/>
          </w:tcPr>
          <w:p w14:paraId="55ED498C" w14:textId="77777777" w:rsidR="00155BEB" w:rsidRPr="007508F4" w:rsidRDefault="00155BEB" w:rsidP="000E5536">
            <w:pPr>
              <w:pStyle w:val="Tiny"/>
            </w:pPr>
            <w:r w:rsidRPr="007508F4">
              <w:t>Value_15</w:t>
            </w:r>
          </w:p>
        </w:tc>
        <w:tc>
          <w:tcPr>
            <w:tcW w:w="6158" w:type="dxa"/>
            <w:vAlign w:val="center"/>
          </w:tcPr>
          <w:p w14:paraId="0B2B55BB" w14:textId="77777777" w:rsidR="00155BEB" w:rsidRPr="007508F4" w:rsidRDefault="00A76CE6" w:rsidP="000E5536">
            <w:pPr>
              <w:pStyle w:val="Tiny"/>
            </w:pPr>
            <w:r w:rsidRPr="007508F4">
              <w:t>Snow and Ice</w:t>
            </w:r>
          </w:p>
        </w:tc>
        <w:tc>
          <w:tcPr>
            <w:tcW w:w="1559" w:type="dxa"/>
            <w:noWrap/>
            <w:vAlign w:val="center"/>
            <w:hideMark/>
          </w:tcPr>
          <w:p w14:paraId="1884A08E" w14:textId="77777777" w:rsidR="00155BEB" w:rsidRPr="007508F4" w:rsidRDefault="00155BEB" w:rsidP="000E5536">
            <w:pPr>
              <w:pStyle w:val="Tiny"/>
            </w:pPr>
          </w:p>
        </w:tc>
      </w:tr>
      <w:tr w:rsidR="00155BEB" w:rsidRPr="007508F4" w14:paraId="3EA3728A" w14:textId="77777777" w:rsidTr="00DB7EBC">
        <w:trPr>
          <w:trHeight w:hRule="exact" w:val="170"/>
        </w:trPr>
        <w:tc>
          <w:tcPr>
            <w:tcW w:w="1180" w:type="dxa"/>
            <w:shd w:val="clear" w:color="auto" w:fill="C7E2FA" w:themeFill="accent1" w:themeFillTint="33"/>
            <w:noWrap/>
            <w:vAlign w:val="center"/>
            <w:hideMark/>
          </w:tcPr>
          <w:p w14:paraId="0FD6395A" w14:textId="77777777" w:rsidR="00155BEB" w:rsidRPr="007508F4" w:rsidRDefault="00155BEB" w:rsidP="000E5536">
            <w:pPr>
              <w:pStyle w:val="Tiny"/>
            </w:pPr>
            <w:r w:rsidRPr="007508F4">
              <w:t>Value_16</w:t>
            </w:r>
          </w:p>
        </w:tc>
        <w:tc>
          <w:tcPr>
            <w:tcW w:w="6158" w:type="dxa"/>
            <w:shd w:val="clear" w:color="auto" w:fill="C7E2FA" w:themeFill="accent1" w:themeFillTint="33"/>
            <w:vAlign w:val="center"/>
          </w:tcPr>
          <w:p w14:paraId="2862F848" w14:textId="77777777" w:rsidR="00155BEB" w:rsidRPr="007508F4" w:rsidRDefault="00A76CE6" w:rsidP="000E5536">
            <w:pPr>
              <w:pStyle w:val="Tiny"/>
            </w:pPr>
            <w:r w:rsidRPr="007508F4">
              <w:t>Artificial surfaces</w:t>
            </w:r>
          </w:p>
        </w:tc>
        <w:tc>
          <w:tcPr>
            <w:tcW w:w="1559" w:type="dxa"/>
            <w:shd w:val="clear" w:color="auto" w:fill="C7E2FA" w:themeFill="accent1" w:themeFillTint="33"/>
            <w:noWrap/>
            <w:vAlign w:val="center"/>
            <w:hideMark/>
          </w:tcPr>
          <w:p w14:paraId="77DB99AD" w14:textId="77777777" w:rsidR="00155BEB" w:rsidRPr="007508F4" w:rsidRDefault="00155BEB" w:rsidP="000E5536">
            <w:pPr>
              <w:pStyle w:val="Tiny"/>
            </w:pPr>
          </w:p>
        </w:tc>
      </w:tr>
      <w:tr w:rsidR="00155BEB" w:rsidRPr="007508F4" w14:paraId="313690EE" w14:textId="77777777" w:rsidTr="00DB7EBC">
        <w:trPr>
          <w:trHeight w:hRule="exact" w:val="170"/>
        </w:trPr>
        <w:tc>
          <w:tcPr>
            <w:tcW w:w="1180" w:type="dxa"/>
            <w:shd w:val="clear" w:color="auto" w:fill="C7E2FA" w:themeFill="accent1" w:themeFillTint="33"/>
            <w:noWrap/>
            <w:vAlign w:val="center"/>
            <w:hideMark/>
          </w:tcPr>
          <w:p w14:paraId="1F6DF92B" w14:textId="77777777" w:rsidR="00155BEB" w:rsidRPr="007508F4" w:rsidRDefault="00155BEB" w:rsidP="000E5536">
            <w:pPr>
              <w:pStyle w:val="Tiny"/>
            </w:pPr>
            <w:r w:rsidRPr="007508F4">
              <w:t>Value_17</w:t>
            </w:r>
          </w:p>
        </w:tc>
        <w:tc>
          <w:tcPr>
            <w:tcW w:w="6158" w:type="dxa"/>
            <w:shd w:val="clear" w:color="auto" w:fill="C7E2FA" w:themeFill="accent1" w:themeFillTint="33"/>
            <w:vAlign w:val="center"/>
          </w:tcPr>
          <w:p w14:paraId="58FCA2B6" w14:textId="77777777" w:rsidR="00155BEB" w:rsidRPr="007508F4" w:rsidRDefault="00A76CE6" w:rsidP="000E5536">
            <w:pPr>
              <w:pStyle w:val="Tiny"/>
            </w:pPr>
            <w:r w:rsidRPr="007508F4">
              <w:t>Water Bodies</w:t>
            </w:r>
          </w:p>
        </w:tc>
        <w:tc>
          <w:tcPr>
            <w:tcW w:w="1559" w:type="dxa"/>
            <w:shd w:val="clear" w:color="auto" w:fill="C7E2FA" w:themeFill="accent1" w:themeFillTint="33"/>
            <w:noWrap/>
            <w:vAlign w:val="center"/>
            <w:hideMark/>
          </w:tcPr>
          <w:p w14:paraId="6EFB13E1" w14:textId="77777777" w:rsidR="00155BEB" w:rsidRPr="007508F4" w:rsidRDefault="00DA4068" w:rsidP="000E5536">
            <w:pPr>
              <w:pStyle w:val="Tiny"/>
            </w:pPr>
            <w:r w:rsidRPr="00DA4068">
              <w:t>4087720</w:t>
            </w:r>
          </w:p>
        </w:tc>
      </w:tr>
      <w:tr w:rsidR="00155BEB" w:rsidRPr="007508F4" w14:paraId="5F01B673" w14:textId="77777777" w:rsidTr="007508F4">
        <w:trPr>
          <w:trHeight w:hRule="exact" w:val="170"/>
        </w:trPr>
        <w:tc>
          <w:tcPr>
            <w:tcW w:w="1180" w:type="dxa"/>
            <w:noWrap/>
            <w:vAlign w:val="center"/>
            <w:hideMark/>
          </w:tcPr>
          <w:p w14:paraId="1562CD69" w14:textId="77777777" w:rsidR="00155BEB" w:rsidRPr="007508F4" w:rsidRDefault="00155BEB" w:rsidP="000E5536">
            <w:pPr>
              <w:pStyle w:val="Tiny"/>
            </w:pPr>
            <w:r w:rsidRPr="007508F4">
              <w:t>Value_18</w:t>
            </w:r>
          </w:p>
        </w:tc>
        <w:tc>
          <w:tcPr>
            <w:tcW w:w="6158" w:type="dxa"/>
            <w:vAlign w:val="center"/>
          </w:tcPr>
          <w:p w14:paraId="0A6EEB8C" w14:textId="77777777" w:rsidR="00155BEB" w:rsidRPr="007508F4" w:rsidRDefault="00A76CE6" w:rsidP="000E5536">
            <w:pPr>
              <w:pStyle w:val="Tiny"/>
            </w:pPr>
            <w:r w:rsidRPr="007508F4">
              <w:t>No Data</w:t>
            </w:r>
          </w:p>
        </w:tc>
        <w:tc>
          <w:tcPr>
            <w:tcW w:w="1559" w:type="dxa"/>
            <w:noWrap/>
            <w:vAlign w:val="center"/>
            <w:hideMark/>
          </w:tcPr>
          <w:p w14:paraId="5C4F0863" w14:textId="77777777" w:rsidR="00155BEB" w:rsidRPr="007508F4" w:rsidRDefault="00155BEB" w:rsidP="000E5536">
            <w:pPr>
              <w:pStyle w:val="Tiny"/>
            </w:pPr>
          </w:p>
        </w:tc>
      </w:tr>
    </w:tbl>
    <w:p w14:paraId="5FC1369D" w14:textId="77777777" w:rsidR="001B353D" w:rsidRDefault="001B353D" w:rsidP="000E5536">
      <w:pPr>
        <w:pStyle w:val="BodyText2"/>
      </w:pPr>
      <w:r>
        <w:t>Or in order:</w:t>
      </w:r>
    </w:p>
    <w:tbl>
      <w:tblPr>
        <w:tblStyle w:val="TableGrid"/>
        <w:tblW w:w="0" w:type="auto"/>
        <w:tblLook w:val="04A0" w:firstRow="1" w:lastRow="0" w:firstColumn="1" w:lastColumn="0" w:noHBand="0" w:noVBand="1"/>
      </w:tblPr>
      <w:tblGrid>
        <w:gridCol w:w="1101"/>
        <w:gridCol w:w="6279"/>
        <w:gridCol w:w="997"/>
        <w:gridCol w:w="803"/>
      </w:tblGrid>
      <w:tr w:rsidR="00405432" w:rsidRPr="007508F4" w14:paraId="687F3A89" w14:textId="77777777" w:rsidTr="00405432">
        <w:trPr>
          <w:trHeight w:hRule="exact" w:val="170"/>
        </w:trPr>
        <w:tc>
          <w:tcPr>
            <w:tcW w:w="1101" w:type="dxa"/>
            <w:noWrap/>
          </w:tcPr>
          <w:p w14:paraId="125900E6" w14:textId="77777777" w:rsidR="00405432" w:rsidRPr="007508F4" w:rsidRDefault="00405432" w:rsidP="000E5536">
            <w:pPr>
              <w:pStyle w:val="Tiny"/>
            </w:pPr>
          </w:p>
        </w:tc>
        <w:tc>
          <w:tcPr>
            <w:tcW w:w="6279" w:type="dxa"/>
            <w:noWrap/>
          </w:tcPr>
          <w:p w14:paraId="7B84458D" w14:textId="77777777" w:rsidR="00405432" w:rsidRPr="007508F4" w:rsidRDefault="00405432" w:rsidP="000E5536">
            <w:pPr>
              <w:pStyle w:val="Tiny"/>
            </w:pPr>
          </w:p>
        </w:tc>
        <w:tc>
          <w:tcPr>
            <w:tcW w:w="997" w:type="dxa"/>
            <w:noWrap/>
            <w:vAlign w:val="center"/>
          </w:tcPr>
          <w:p w14:paraId="1C6D35CD" w14:textId="77777777" w:rsidR="00405432" w:rsidRPr="007508F4" w:rsidRDefault="00405432" w:rsidP="000E5536">
            <w:pPr>
              <w:pStyle w:val="Tiny"/>
            </w:pPr>
            <w:r>
              <w:t>m2</w:t>
            </w:r>
          </w:p>
        </w:tc>
        <w:tc>
          <w:tcPr>
            <w:tcW w:w="803" w:type="dxa"/>
          </w:tcPr>
          <w:p w14:paraId="24B5AB74" w14:textId="77777777" w:rsidR="00405432" w:rsidRPr="007508F4" w:rsidRDefault="00405432" w:rsidP="000E5536">
            <w:pPr>
              <w:pStyle w:val="Tiny"/>
            </w:pPr>
            <w:r>
              <w:t>Km2</w:t>
            </w:r>
          </w:p>
        </w:tc>
      </w:tr>
      <w:tr w:rsidR="00405432" w:rsidRPr="007508F4" w14:paraId="3EB658E3" w14:textId="77777777" w:rsidTr="00405432">
        <w:trPr>
          <w:trHeight w:hRule="exact" w:val="170"/>
        </w:trPr>
        <w:tc>
          <w:tcPr>
            <w:tcW w:w="1101" w:type="dxa"/>
            <w:noWrap/>
            <w:hideMark/>
          </w:tcPr>
          <w:p w14:paraId="73F578DA" w14:textId="77777777" w:rsidR="00405432" w:rsidRPr="007508F4" w:rsidRDefault="00405432" w:rsidP="000E5536">
            <w:pPr>
              <w:pStyle w:val="Tiny"/>
            </w:pPr>
            <w:r w:rsidRPr="007508F4">
              <w:t>Value_1</w:t>
            </w:r>
          </w:p>
        </w:tc>
        <w:tc>
          <w:tcPr>
            <w:tcW w:w="6279" w:type="dxa"/>
            <w:noWrap/>
            <w:hideMark/>
          </w:tcPr>
          <w:p w14:paraId="2B2A304B" w14:textId="77777777" w:rsidR="00405432" w:rsidRPr="007508F4" w:rsidRDefault="00405432" w:rsidP="000E5536">
            <w:pPr>
              <w:pStyle w:val="Tiny"/>
            </w:pPr>
            <w:r w:rsidRPr="007508F4">
              <w:t>Tree cover, broadleaved, evergreen, closed and closed to open</w:t>
            </w:r>
          </w:p>
        </w:tc>
        <w:tc>
          <w:tcPr>
            <w:tcW w:w="997" w:type="dxa"/>
            <w:noWrap/>
            <w:vAlign w:val="center"/>
            <w:hideMark/>
          </w:tcPr>
          <w:p w14:paraId="0C8B72B5" w14:textId="77777777" w:rsidR="00405432" w:rsidRPr="007508F4" w:rsidRDefault="00DA4068" w:rsidP="000E5536">
            <w:pPr>
              <w:pStyle w:val="Tiny"/>
            </w:pPr>
            <w:r w:rsidRPr="00DA4068">
              <w:t>17934873871</w:t>
            </w:r>
          </w:p>
        </w:tc>
        <w:tc>
          <w:tcPr>
            <w:tcW w:w="803" w:type="dxa"/>
          </w:tcPr>
          <w:p w14:paraId="5CBC4BD7" w14:textId="77777777" w:rsidR="00405432" w:rsidRPr="007508F4" w:rsidRDefault="00405432" w:rsidP="000E5536">
            <w:pPr>
              <w:pStyle w:val="Tiny"/>
            </w:pPr>
            <w:r>
              <w:t>17</w:t>
            </w:r>
            <w:r w:rsidR="00DA4068">
              <w:t>934</w:t>
            </w:r>
          </w:p>
        </w:tc>
      </w:tr>
      <w:tr w:rsidR="00405432" w:rsidRPr="007508F4" w14:paraId="2EB39AF7" w14:textId="77777777" w:rsidTr="00405432">
        <w:trPr>
          <w:trHeight w:hRule="exact" w:val="170"/>
        </w:trPr>
        <w:tc>
          <w:tcPr>
            <w:tcW w:w="1101" w:type="dxa"/>
            <w:noWrap/>
            <w:hideMark/>
          </w:tcPr>
          <w:p w14:paraId="747CD7E0" w14:textId="77777777" w:rsidR="00405432" w:rsidRPr="007508F4" w:rsidRDefault="00405432" w:rsidP="000E5536">
            <w:pPr>
              <w:pStyle w:val="Tiny"/>
            </w:pPr>
            <w:r w:rsidRPr="007508F4">
              <w:t>Value_9</w:t>
            </w:r>
          </w:p>
        </w:tc>
        <w:tc>
          <w:tcPr>
            <w:tcW w:w="6279" w:type="dxa"/>
            <w:noWrap/>
            <w:hideMark/>
          </w:tcPr>
          <w:p w14:paraId="74729D4A" w14:textId="77777777" w:rsidR="00405432" w:rsidRPr="007508F4" w:rsidRDefault="00405432" w:rsidP="000E5536">
            <w:pPr>
              <w:pStyle w:val="Tiny"/>
            </w:pPr>
            <w:r w:rsidRPr="007508F4">
              <w:t>Mosaic sof Cropland / Other natural vegetation (Shifting cultivation in maountains)</w:t>
            </w:r>
          </w:p>
        </w:tc>
        <w:tc>
          <w:tcPr>
            <w:tcW w:w="997" w:type="dxa"/>
            <w:noWrap/>
            <w:vAlign w:val="center"/>
            <w:hideMark/>
          </w:tcPr>
          <w:p w14:paraId="6C0915E4" w14:textId="77777777" w:rsidR="00405432" w:rsidRPr="007508F4" w:rsidRDefault="00DA4068" w:rsidP="000E5536">
            <w:pPr>
              <w:pStyle w:val="Tiny"/>
            </w:pPr>
            <w:r w:rsidRPr="00DA4068">
              <w:t>3203750973</w:t>
            </w:r>
          </w:p>
        </w:tc>
        <w:tc>
          <w:tcPr>
            <w:tcW w:w="803" w:type="dxa"/>
          </w:tcPr>
          <w:p w14:paraId="3399CF54" w14:textId="77777777" w:rsidR="00405432" w:rsidRPr="007508F4" w:rsidRDefault="00DA4068" w:rsidP="000E5536">
            <w:pPr>
              <w:pStyle w:val="Tiny"/>
            </w:pPr>
            <w:r>
              <w:t>3203</w:t>
            </w:r>
          </w:p>
        </w:tc>
      </w:tr>
      <w:tr w:rsidR="00405432" w:rsidRPr="007508F4" w14:paraId="7BBDBEBA" w14:textId="77777777" w:rsidTr="00405432">
        <w:trPr>
          <w:trHeight w:hRule="exact" w:val="170"/>
        </w:trPr>
        <w:tc>
          <w:tcPr>
            <w:tcW w:w="1101" w:type="dxa"/>
            <w:noWrap/>
            <w:hideMark/>
          </w:tcPr>
          <w:p w14:paraId="3B4CBA37" w14:textId="77777777" w:rsidR="00405432" w:rsidRPr="007508F4" w:rsidRDefault="00405432" w:rsidP="000E5536">
            <w:pPr>
              <w:pStyle w:val="Tiny"/>
            </w:pPr>
            <w:r w:rsidRPr="007508F4">
              <w:t>Value_2</w:t>
            </w:r>
          </w:p>
        </w:tc>
        <w:tc>
          <w:tcPr>
            <w:tcW w:w="6279" w:type="dxa"/>
            <w:noWrap/>
            <w:hideMark/>
          </w:tcPr>
          <w:p w14:paraId="0990AA93" w14:textId="77777777" w:rsidR="00405432" w:rsidRPr="007508F4" w:rsidRDefault="00405432" w:rsidP="000E5536">
            <w:pPr>
              <w:pStyle w:val="Tiny"/>
            </w:pPr>
            <w:r w:rsidRPr="007508F4">
              <w:t>Mosaic: Tree cover / Other nat. vegetation or Cropland (incl.very degraded and open tree cover)</w:t>
            </w:r>
          </w:p>
        </w:tc>
        <w:tc>
          <w:tcPr>
            <w:tcW w:w="997" w:type="dxa"/>
            <w:noWrap/>
            <w:vAlign w:val="center"/>
            <w:hideMark/>
          </w:tcPr>
          <w:p w14:paraId="0DEC6DAC" w14:textId="77777777" w:rsidR="00405432" w:rsidRPr="007508F4" w:rsidRDefault="00FC7A92" w:rsidP="000E5536">
            <w:pPr>
              <w:pStyle w:val="Tiny"/>
            </w:pPr>
            <w:r w:rsidRPr="00DA4068">
              <w:t>2307518245</w:t>
            </w:r>
          </w:p>
        </w:tc>
        <w:tc>
          <w:tcPr>
            <w:tcW w:w="803" w:type="dxa"/>
          </w:tcPr>
          <w:p w14:paraId="42380FAA" w14:textId="77777777" w:rsidR="00405432" w:rsidRPr="007508F4" w:rsidRDefault="00405432" w:rsidP="000E5536">
            <w:pPr>
              <w:pStyle w:val="Tiny"/>
            </w:pPr>
            <w:r>
              <w:t>2</w:t>
            </w:r>
            <w:r w:rsidR="00FC7A92">
              <w:t>307</w:t>
            </w:r>
          </w:p>
        </w:tc>
      </w:tr>
      <w:tr w:rsidR="00405432" w:rsidRPr="007508F4" w14:paraId="703E0BAC" w14:textId="77777777" w:rsidTr="00405432">
        <w:trPr>
          <w:trHeight w:hRule="exact" w:val="170"/>
        </w:trPr>
        <w:tc>
          <w:tcPr>
            <w:tcW w:w="1101" w:type="dxa"/>
            <w:noWrap/>
            <w:hideMark/>
          </w:tcPr>
          <w:p w14:paraId="394ADAD5" w14:textId="77777777" w:rsidR="00405432" w:rsidRPr="007508F4" w:rsidRDefault="00405432" w:rsidP="000E5536">
            <w:pPr>
              <w:pStyle w:val="Tiny"/>
            </w:pPr>
            <w:r w:rsidRPr="007508F4">
              <w:t>Value_4</w:t>
            </w:r>
          </w:p>
        </w:tc>
        <w:tc>
          <w:tcPr>
            <w:tcW w:w="6279" w:type="dxa"/>
            <w:noWrap/>
            <w:hideMark/>
          </w:tcPr>
          <w:p w14:paraId="07BA0190" w14:textId="77777777" w:rsidR="00405432" w:rsidRPr="007508F4" w:rsidRDefault="00405432" w:rsidP="000E5536">
            <w:pPr>
              <w:pStyle w:val="Tiny"/>
            </w:pPr>
            <w:r w:rsidRPr="007508F4">
              <w:t>Tree cover, regularly flooded, Mangrove</w:t>
            </w:r>
          </w:p>
        </w:tc>
        <w:tc>
          <w:tcPr>
            <w:tcW w:w="997" w:type="dxa"/>
            <w:noWrap/>
            <w:vAlign w:val="center"/>
            <w:hideMark/>
          </w:tcPr>
          <w:p w14:paraId="05DA9F2C" w14:textId="77777777" w:rsidR="00405432" w:rsidRPr="007508F4" w:rsidRDefault="00056C5E" w:rsidP="000E5536">
            <w:pPr>
              <w:pStyle w:val="Tiny"/>
            </w:pPr>
            <w:r w:rsidRPr="00056C5E">
              <w:t>727614256</w:t>
            </w:r>
          </w:p>
        </w:tc>
        <w:tc>
          <w:tcPr>
            <w:tcW w:w="803" w:type="dxa"/>
          </w:tcPr>
          <w:p w14:paraId="2F1914C1" w14:textId="77777777" w:rsidR="00405432" w:rsidRPr="007508F4" w:rsidRDefault="00D05998" w:rsidP="000E5536">
            <w:pPr>
              <w:pStyle w:val="Tiny"/>
            </w:pPr>
            <w:r>
              <w:t>727</w:t>
            </w:r>
          </w:p>
        </w:tc>
      </w:tr>
      <w:tr w:rsidR="00405432" w:rsidRPr="007508F4" w14:paraId="126EAF06" w14:textId="77777777" w:rsidTr="00405432">
        <w:trPr>
          <w:trHeight w:hRule="exact" w:val="170"/>
        </w:trPr>
        <w:tc>
          <w:tcPr>
            <w:tcW w:w="1101" w:type="dxa"/>
            <w:noWrap/>
            <w:hideMark/>
          </w:tcPr>
          <w:p w14:paraId="1752C457" w14:textId="77777777" w:rsidR="00405432" w:rsidRPr="007508F4" w:rsidRDefault="00405432" w:rsidP="000E5536">
            <w:pPr>
              <w:pStyle w:val="Tiny"/>
            </w:pPr>
            <w:r w:rsidRPr="007508F4">
              <w:t>Value_6</w:t>
            </w:r>
          </w:p>
        </w:tc>
        <w:tc>
          <w:tcPr>
            <w:tcW w:w="6279" w:type="dxa"/>
            <w:noWrap/>
            <w:hideMark/>
          </w:tcPr>
          <w:p w14:paraId="5D430503" w14:textId="77777777" w:rsidR="00405432" w:rsidRPr="007508F4" w:rsidRDefault="00405432" w:rsidP="000E5536">
            <w:pPr>
              <w:pStyle w:val="Tiny"/>
            </w:pPr>
            <w:r w:rsidRPr="007508F4">
              <w:t>Mosaics &amp; Shrub Cover, shrub component dominant, mainly evergreen</w:t>
            </w:r>
          </w:p>
        </w:tc>
        <w:tc>
          <w:tcPr>
            <w:tcW w:w="997" w:type="dxa"/>
            <w:noWrap/>
            <w:vAlign w:val="center"/>
            <w:hideMark/>
          </w:tcPr>
          <w:p w14:paraId="6F2421E6" w14:textId="77777777" w:rsidR="00405432" w:rsidRPr="007508F4" w:rsidRDefault="000F4B72" w:rsidP="000E5536">
            <w:pPr>
              <w:pStyle w:val="Tiny"/>
            </w:pPr>
            <w:r w:rsidRPr="00DA4068">
              <w:t>388333451</w:t>
            </w:r>
          </w:p>
        </w:tc>
        <w:tc>
          <w:tcPr>
            <w:tcW w:w="803" w:type="dxa"/>
          </w:tcPr>
          <w:p w14:paraId="58355E47" w14:textId="77777777" w:rsidR="00405432" w:rsidRDefault="000F4B72" w:rsidP="000E5536">
            <w:pPr>
              <w:pStyle w:val="Tiny"/>
            </w:pPr>
            <w:r>
              <w:t>388</w:t>
            </w:r>
          </w:p>
        </w:tc>
      </w:tr>
      <w:tr w:rsidR="00405432" w:rsidRPr="007508F4" w14:paraId="04C823C4" w14:textId="77777777" w:rsidTr="00405432">
        <w:trPr>
          <w:trHeight w:hRule="exact" w:val="170"/>
        </w:trPr>
        <w:tc>
          <w:tcPr>
            <w:tcW w:w="1101" w:type="dxa"/>
            <w:noWrap/>
            <w:hideMark/>
          </w:tcPr>
          <w:p w14:paraId="3B3D3BDE" w14:textId="77777777" w:rsidR="00405432" w:rsidRPr="007508F4" w:rsidRDefault="00405432" w:rsidP="000E5536">
            <w:pPr>
              <w:pStyle w:val="Tiny"/>
            </w:pPr>
            <w:r w:rsidRPr="007508F4">
              <w:t>Value_5</w:t>
            </w:r>
          </w:p>
        </w:tc>
        <w:tc>
          <w:tcPr>
            <w:tcW w:w="6279" w:type="dxa"/>
            <w:noWrap/>
            <w:hideMark/>
          </w:tcPr>
          <w:p w14:paraId="372E8073" w14:textId="77777777" w:rsidR="00405432" w:rsidRPr="007508F4" w:rsidRDefault="00405432" w:rsidP="000E5536">
            <w:pPr>
              <w:pStyle w:val="Tiny"/>
            </w:pPr>
            <w:r w:rsidRPr="007508F4">
              <w:t>Tree cover, regularly flooded, Swamp</w:t>
            </w:r>
          </w:p>
        </w:tc>
        <w:tc>
          <w:tcPr>
            <w:tcW w:w="997" w:type="dxa"/>
            <w:noWrap/>
            <w:vAlign w:val="center"/>
            <w:hideMark/>
          </w:tcPr>
          <w:p w14:paraId="0E029C97" w14:textId="77777777" w:rsidR="00405432" w:rsidRPr="007508F4" w:rsidRDefault="00977465" w:rsidP="000E5536">
            <w:pPr>
              <w:pStyle w:val="Tiny"/>
            </w:pPr>
            <w:r w:rsidRPr="00DA4068">
              <w:t>342346595</w:t>
            </w:r>
          </w:p>
        </w:tc>
        <w:tc>
          <w:tcPr>
            <w:tcW w:w="803" w:type="dxa"/>
          </w:tcPr>
          <w:p w14:paraId="153DF40C" w14:textId="77777777" w:rsidR="00405432" w:rsidRDefault="00977465" w:rsidP="000E5536">
            <w:pPr>
              <w:pStyle w:val="Tiny"/>
            </w:pPr>
            <w:r>
              <w:t>342</w:t>
            </w:r>
          </w:p>
        </w:tc>
      </w:tr>
      <w:tr w:rsidR="00405432" w:rsidRPr="007508F4" w14:paraId="2E040738" w14:textId="77777777" w:rsidTr="00DB7EBC">
        <w:trPr>
          <w:trHeight w:hRule="exact" w:val="170"/>
        </w:trPr>
        <w:tc>
          <w:tcPr>
            <w:tcW w:w="1101" w:type="dxa"/>
            <w:shd w:val="clear" w:color="auto" w:fill="C7E2FA" w:themeFill="accent1" w:themeFillTint="33"/>
            <w:noWrap/>
            <w:hideMark/>
          </w:tcPr>
          <w:p w14:paraId="0D10BA8C" w14:textId="77777777" w:rsidR="00405432" w:rsidRPr="007508F4" w:rsidRDefault="00405432" w:rsidP="000E5536">
            <w:pPr>
              <w:pStyle w:val="Tiny"/>
            </w:pPr>
            <w:r w:rsidRPr="007508F4">
              <w:t>Value_12</w:t>
            </w:r>
          </w:p>
        </w:tc>
        <w:tc>
          <w:tcPr>
            <w:tcW w:w="6279" w:type="dxa"/>
            <w:shd w:val="clear" w:color="auto" w:fill="C7E2FA" w:themeFill="accent1" w:themeFillTint="33"/>
            <w:noWrap/>
            <w:hideMark/>
          </w:tcPr>
          <w:p w14:paraId="55D14401" w14:textId="77777777" w:rsidR="00405432" w:rsidRPr="007508F4" w:rsidRDefault="00405432" w:rsidP="000E5536">
            <w:pPr>
              <w:pStyle w:val="Tiny"/>
            </w:pPr>
            <w:r w:rsidRPr="007508F4">
              <w:t>Cultivated and managed, non irrigated (mixed)</w:t>
            </w:r>
          </w:p>
        </w:tc>
        <w:tc>
          <w:tcPr>
            <w:tcW w:w="997" w:type="dxa"/>
            <w:shd w:val="clear" w:color="auto" w:fill="C7E2FA" w:themeFill="accent1" w:themeFillTint="33"/>
            <w:noWrap/>
            <w:vAlign w:val="center"/>
            <w:hideMark/>
          </w:tcPr>
          <w:p w14:paraId="582ACE93" w14:textId="77777777" w:rsidR="00405432" w:rsidRPr="007508F4" w:rsidRDefault="00B47194" w:rsidP="000E5536">
            <w:pPr>
              <w:pStyle w:val="Tiny"/>
            </w:pPr>
            <w:r w:rsidRPr="00DA4068">
              <w:t>167596542</w:t>
            </w:r>
          </w:p>
        </w:tc>
        <w:tc>
          <w:tcPr>
            <w:tcW w:w="803" w:type="dxa"/>
            <w:shd w:val="clear" w:color="auto" w:fill="C7E2FA" w:themeFill="accent1" w:themeFillTint="33"/>
          </w:tcPr>
          <w:p w14:paraId="7D43D309" w14:textId="77777777" w:rsidR="00405432" w:rsidRDefault="00B47194" w:rsidP="000E5536">
            <w:pPr>
              <w:pStyle w:val="Tiny"/>
            </w:pPr>
            <w:r>
              <w:t>167</w:t>
            </w:r>
          </w:p>
        </w:tc>
      </w:tr>
      <w:tr w:rsidR="0061160C" w:rsidRPr="007508F4" w14:paraId="6D3B9DF8" w14:textId="77777777" w:rsidTr="0061160C">
        <w:trPr>
          <w:trHeight w:hRule="exact" w:val="170"/>
        </w:trPr>
        <w:tc>
          <w:tcPr>
            <w:tcW w:w="1101" w:type="dxa"/>
            <w:shd w:val="clear" w:color="auto" w:fill="FFFFFF" w:themeFill="background1"/>
            <w:noWrap/>
          </w:tcPr>
          <w:p w14:paraId="6B95A810" w14:textId="77777777" w:rsidR="0061160C" w:rsidRPr="007508F4" w:rsidRDefault="0061160C" w:rsidP="000E5536">
            <w:pPr>
              <w:pStyle w:val="Tiny"/>
            </w:pPr>
            <w:r w:rsidRPr="007508F4">
              <w:t>Value_8</w:t>
            </w:r>
          </w:p>
        </w:tc>
        <w:tc>
          <w:tcPr>
            <w:tcW w:w="6279" w:type="dxa"/>
            <w:shd w:val="clear" w:color="auto" w:fill="FFFFFF" w:themeFill="background1"/>
            <w:noWrap/>
          </w:tcPr>
          <w:p w14:paraId="675D5AE8" w14:textId="77777777" w:rsidR="0061160C" w:rsidRPr="007508F4" w:rsidRDefault="0061160C" w:rsidP="000E5536">
            <w:pPr>
              <w:pStyle w:val="Tiny"/>
            </w:pPr>
            <w:r w:rsidRPr="007508F4">
              <w:t>Shrub cover, mainly deciduous, (Dry or burnt)</w:t>
            </w:r>
          </w:p>
        </w:tc>
        <w:tc>
          <w:tcPr>
            <w:tcW w:w="997" w:type="dxa"/>
            <w:shd w:val="clear" w:color="auto" w:fill="FFFFFF" w:themeFill="background1"/>
            <w:noWrap/>
            <w:vAlign w:val="center"/>
          </w:tcPr>
          <w:p w14:paraId="0375621B" w14:textId="77777777" w:rsidR="0061160C" w:rsidRDefault="0061160C" w:rsidP="000E5536">
            <w:pPr>
              <w:pStyle w:val="Tiny"/>
            </w:pPr>
            <w:r w:rsidRPr="00DA4068">
              <w:t>9197371</w:t>
            </w:r>
          </w:p>
        </w:tc>
        <w:tc>
          <w:tcPr>
            <w:tcW w:w="803" w:type="dxa"/>
            <w:shd w:val="clear" w:color="auto" w:fill="FFFFFF" w:themeFill="background1"/>
          </w:tcPr>
          <w:p w14:paraId="494167E5" w14:textId="77777777" w:rsidR="0061160C" w:rsidRDefault="0061160C" w:rsidP="000E5536">
            <w:pPr>
              <w:pStyle w:val="Tiny"/>
            </w:pPr>
            <w:r>
              <w:t>9</w:t>
            </w:r>
          </w:p>
        </w:tc>
      </w:tr>
      <w:tr w:rsidR="00405432" w:rsidRPr="007508F4" w14:paraId="3B7B6E92" w14:textId="77777777" w:rsidTr="00DB7EBC">
        <w:trPr>
          <w:trHeight w:hRule="exact" w:val="170"/>
        </w:trPr>
        <w:tc>
          <w:tcPr>
            <w:tcW w:w="1101" w:type="dxa"/>
            <w:shd w:val="clear" w:color="auto" w:fill="C7E2FA" w:themeFill="accent1" w:themeFillTint="33"/>
            <w:noWrap/>
            <w:hideMark/>
          </w:tcPr>
          <w:p w14:paraId="232834DF" w14:textId="77777777" w:rsidR="00405432" w:rsidRPr="007508F4" w:rsidRDefault="00405432" w:rsidP="000E5536">
            <w:pPr>
              <w:pStyle w:val="Tiny"/>
            </w:pPr>
            <w:r w:rsidRPr="007508F4">
              <w:t>Value_17</w:t>
            </w:r>
          </w:p>
        </w:tc>
        <w:tc>
          <w:tcPr>
            <w:tcW w:w="6279" w:type="dxa"/>
            <w:shd w:val="clear" w:color="auto" w:fill="C7E2FA" w:themeFill="accent1" w:themeFillTint="33"/>
            <w:noWrap/>
            <w:hideMark/>
          </w:tcPr>
          <w:p w14:paraId="58811990" w14:textId="77777777" w:rsidR="00405432" w:rsidRPr="007508F4" w:rsidRDefault="00405432" w:rsidP="000E5536">
            <w:pPr>
              <w:pStyle w:val="Tiny"/>
            </w:pPr>
            <w:r w:rsidRPr="007508F4">
              <w:t>Water Bodies</w:t>
            </w:r>
          </w:p>
        </w:tc>
        <w:tc>
          <w:tcPr>
            <w:tcW w:w="997" w:type="dxa"/>
            <w:shd w:val="clear" w:color="auto" w:fill="C7E2FA" w:themeFill="accent1" w:themeFillTint="33"/>
            <w:noWrap/>
            <w:vAlign w:val="center"/>
            <w:hideMark/>
          </w:tcPr>
          <w:p w14:paraId="6BBE9F3F" w14:textId="77777777" w:rsidR="00405432" w:rsidRPr="007508F4" w:rsidRDefault="00405432" w:rsidP="000E5536">
            <w:pPr>
              <w:pStyle w:val="Tiny"/>
            </w:pPr>
            <w:r>
              <w:t>4087720</w:t>
            </w:r>
          </w:p>
        </w:tc>
        <w:tc>
          <w:tcPr>
            <w:tcW w:w="803" w:type="dxa"/>
            <w:shd w:val="clear" w:color="auto" w:fill="C7E2FA" w:themeFill="accent1" w:themeFillTint="33"/>
          </w:tcPr>
          <w:p w14:paraId="0AF03059" w14:textId="77777777" w:rsidR="00405432" w:rsidRDefault="00405432" w:rsidP="000E5536">
            <w:pPr>
              <w:pStyle w:val="Tiny"/>
            </w:pPr>
            <w:r>
              <w:t>4</w:t>
            </w:r>
          </w:p>
        </w:tc>
      </w:tr>
      <w:tr w:rsidR="006F2B4B" w:rsidRPr="007508F4" w14:paraId="09E6A0AF" w14:textId="77777777" w:rsidTr="00272B09">
        <w:trPr>
          <w:trHeight w:hRule="exact" w:val="170"/>
        </w:trPr>
        <w:tc>
          <w:tcPr>
            <w:tcW w:w="1101" w:type="dxa"/>
            <w:shd w:val="clear" w:color="auto" w:fill="C7E2FA" w:themeFill="accent1" w:themeFillTint="33"/>
            <w:noWrap/>
          </w:tcPr>
          <w:p w14:paraId="094D9F46" w14:textId="77777777" w:rsidR="006F2B4B" w:rsidRPr="007508F4" w:rsidRDefault="006F2B4B" w:rsidP="000E5536">
            <w:pPr>
              <w:pStyle w:val="Tiny"/>
            </w:pPr>
            <w:r w:rsidRPr="007508F4">
              <w:t>Value_13</w:t>
            </w:r>
          </w:p>
        </w:tc>
        <w:tc>
          <w:tcPr>
            <w:tcW w:w="6279" w:type="dxa"/>
            <w:shd w:val="clear" w:color="auto" w:fill="C7E2FA" w:themeFill="accent1" w:themeFillTint="33"/>
            <w:noWrap/>
          </w:tcPr>
          <w:p w14:paraId="01E3F7CE" w14:textId="77777777" w:rsidR="006F2B4B" w:rsidRPr="007508F4" w:rsidRDefault="006F2B4B" w:rsidP="000E5536">
            <w:pPr>
              <w:pStyle w:val="Tiny"/>
            </w:pPr>
            <w:r w:rsidRPr="007508F4">
              <w:t>Cultivated and managed, irrigated (flooded, rice, shrimp farms)</w:t>
            </w:r>
          </w:p>
        </w:tc>
        <w:tc>
          <w:tcPr>
            <w:tcW w:w="997" w:type="dxa"/>
            <w:shd w:val="clear" w:color="auto" w:fill="C7E2FA" w:themeFill="accent1" w:themeFillTint="33"/>
            <w:noWrap/>
            <w:vAlign w:val="center"/>
          </w:tcPr>
          <w:p w14:paraId="21A6563B" w14:textId="77777777" w:rsidR="006F2B4B" w:rsidRDefault="00E73175" w:rsidP="000E5536">
            <w:pPr>
              <w:pStyle w:val="Tiny"/>
            </w:pPr>
            <w:r w:rsidRPr="00DA4068">
              <w:t>1021930</w:t>
            </w:r>
          </w:p>
        </w:tc>
        <w:tc>
          <w:tcPr>
            <w:tcW w:w="803" w:type="dxa"/>
            <w:shd w:val="clear" w:color="auto" w:fill="C7E2FA" w:themeFill="accent1" w:themeFillTint="33"/>
          </w:tcPr>
          <w:p w14:paraId="0546D85A" w14:textId="77777777" w:rsidR="006F2B4B" w:rsidRDefault="0011076F" w:rsidP="000E5536">
            <w:pPr>
              <w:pStyle w:val="Tiny"/>
            </w:pPr>
            <w:r>
              <w:t>1</w:t>
            </w:r>
          </w:p>
        </w:tc>
      </w:tr>
      <w:tr w:rsidR="00405432" w:rsidRPr="007508F4" w14:paraId="0BA23CFD" w14:textId="77777777" w:rsidTr="00405432">
        <w:trPr>
          <w:trHeight w:hRule="exact" w:val="170"/>
        </w:trPr>
        <w:tc>
          <w:tcPr>
            <w:tcW w:w="1101" w:type="dxa"/>
            <w:noWrap/>
            <w:hideMark/>
          </w:tcPr>
          <w:p w14:paraId="6FAEFE96" w14:textId="77777777" w:rsidR="00405432" w:rsidRPr="007508F4" w:rsidRDefault="00405432" w:rsidP="000E5536">
            <w:pPr>
              <w:pStyle w:val="Tiny"/>
            </w:pPr>
            <w:r w:rsidRPr="007508F4">
              <w:t>Value_0</w:t>
            </w:r>
          </w:p>
        </w:tc>
        <w:tc>
          <w:tcPr>
            <w:tcW w:w="6279" w:type="dxa"/>
            <w:noWrap/>
            <w:hideMark/>
          </w:tcPr>
          <w:p w14:paraId="2769B65B" w14:textId="77777777" w:rsidR="00405432" w:rsidRPr="007508F4" w:rsidRDefault="00405432" w:rsidP="000E5536">
            <w:pPr>
              <w:pStyle w:val="Tiny"/>
            </w:pPr>
            <w:r w:rsidRPr="007508F4">
              <w:t>Sea</w:t>
            </w:r>
          </w:p>
        </w:tc>
        <w:tc>
          <w:tcPr>
            <w:tcW w:w="997" w:type="dxa"/>
            <w:noWrap/>
            <w:vAlign w:val="center"/>
            <w:hideMark/>
          </w:tcPr>
          <w:p w14:paraId="1D859043" w14:textId="77777777" w:rsidR="00405432" w:rsidRPr="007508F4" w:rsidRDefault="00405432" w:rsidP="000E5536">
            <w:pPr>
              <w:pStyle w:val="Tiny"/>
            </w:pPr>
            <w:r>
              <w:t>1021930</w:t>
            </w:r>
          </w:p>
        </w:tc>
        <w:tc>
          <w:tcPr>
            <w:tcW w:w="803" w:type="dxa"/>
          </w:tcPr>
          <w:p w14:paraId="27FC0D98" w14:textId="77777777" w:rsidR="00405432" w:rsidRDefault="00405432" w:rsidP="000E5536">
            <w:pPr>
              <w:pStyle w:val="Tiny"/>
            </w:pPr>
            <w:r>
              <w:t>1</w:t>
            </w:r>
          </w:p>
        </w:tc>
      </w:tr>
      <w:tr w:rsidR="000F3D24" w:rsidRPr="007508F4" w14:paraId="2700F132" w14:textId="77777777" w:rsidTr="00405432">
        <w:trPr>
          <w:trHeight w:hRule="exact" w:val="170"/>
        </w:trPr>
        <w:tc>
          <w:tcPr>
            <w:tcW w:w="1101" w:type="dxa"/>
            <w:noWrap/>
          </w:tcPr>
          <w:p w14:paraId="6A0A754C" w14:textId="77777777" w:rsidR="000F3D24" w:rsidRPr="007508F4" w:rsidRDefault="000F3D24" w:rsidP="000E5536">
            <w:pPr>
              <w:pStyle w:val="Tiny"/>
            </w:pPr>
          </w:p>
        </w:tc>
        <w:tc>
          <w:tcPr>
            <w:tcW w:w="6279" w:type="dxa"/>
            <w:noWrap/>
          </w:tcPr>
          <w:p w14:paraId="2E42D813" w14:textId="77777777" w:rsidR="000F3D24" w:rsidRPr="007508F4" w:rsidRDefault="000F3D24" w:rsidP="000E5536">
            <w:pPr>
              <w:pStyle w:val="Tiny"/>
            </w:pPr>
            <w:r>
              <w:t>TOTAL</w:t>
            </w:r>
          </w:p>
        </w:tc>
        <w:tc>
          <w:tcPr>
            <w:tcW w:w="997" w:type="dxa"/>
            <w:noWrap/>
            <w:vAlign w:val="center"/>
          </w:tcPr>
          <w:p w14:paraId="55682738" w14:textId="77777777" w:rsidR="000F3D24" w:rsidRDefault="00107826" w:rsidP="000E5536">
            <w:pPr>
              <w:pStyle w:val="Tiny"/>
            </w:pPr>
            <w:r w:rsidRPr="00107826">
              <w:t>25087362886</w:t>
            </w:r>
          </w:p>
        </w:tc>
        <w:tc>
          <w:tcPr>
            <w:tcW w:w="803" w:type="dxa"/>
          </w:tcPr>
          <w:p w14:paraId="17B572C7" w14:textId="77777777" w:rsidR="000F3D24" w:rsidRDefault="00107826" w:rsidP="000E5536">
            <w:pPr>
              <w:pStyle w:val="Tiny"/>
            </w:pPr>
            <w:r>
              <w:t>25087</w:t>
            </w:r>
          </w:p>
        </w:tc>
      </w:tr>
    </w:tbl>
    <w:p w14:paraId="6A31C7C7" w14:textId="77777777" w:rsidR="00D55CA0" w:rsidRDefault="007D3021" w:rsidP="000E5536">
      <w:pPr>
        <w:pStyle w:val="BodyText2"/>
      </w:pPr>
      <w:r>
        <w:t xml:space="preserve">The total area for Orang Utan in Malaysia is </w:t>
      </w:r>
      <w:r w:rsidR="005616BD" w:rsidRPr="005616BD">
        <w:t>25093982850</w:t>
      </w:r>
      <w:r>
        <w:t xml:space="preserve"> m</w:t>
      </w:r>
      <w:r w:rsidRPr="007D3021">
        <w:rPr>
          <w:vertAlign w:val="superscript"/>
        </w:rPr>
        <w:t>2</w:t>
      </w:r>
      <w:r w:rsidR="000C3F03">
        <w:rPr>
          <w:vertAlign w:val="superscript"/>
        </w:rPr>
        <w:t xml:space="preserve"> </w:t>
      </w:r>
      <w:r w:rsidR="000C3F03">
        <w:t>(from total polygon area)</w:t>
      </w:r>
      <w:r>
        <w:t xml:space="preserve"> = </w:t>
      </w:r>
      <w:r w:rsidR="005616BD">
        <w:t>25,093</w:t>
      </w:r>
      <w:r>
        <w:t xml:space="preserve"> Km</w:t>
      </w:r>
      <w:r w:rsidRPr="007D3021">
        <w:rPr>
          <w:vertAlign w:val="superscript"/>
        </w:rPr>
        <w:t>2</w:t>
      </w:r>
      <w:r w:rsidR="0079161D">
        <w:rPr>
          <w:vertAlign w:val="superscript"/>
        </w:rPr>
        <w:t xml:space="preserve"> </w:t>
      </w:r>
      <w:r w:rsidR="0079161D" w:rsidRPr="00627B72">
        <w:t>– seems about right</w:t>
      </w:r>
      <w:r w:rsidR="00E92F7D">
        <w:t xml:space="preserve">. </w:t>
      </w:r>
      <w:r w:rsidR="0031453B">
        <w:t>I want to extract cells in the GLC2000 raster to check these – I can use Sp</w:t>
      </w:r>
      <w:r w:rsidR="0066623F">
        <w:t>atial Analyst | ExtractByM</w:t>
      </w:r>
      <w:r w:rsidR="00604A57">
        <w:t>ask.</w:t>
      </w:r>
      <w:r w:rsidR="00FD6C01">
        <w:t xml:space="preserve"> This works great but you have to snap the raster to the GLC2000 grid otherwise i</w:t>
      </w:r>
      <w:r w:rsidR="00463A3D">
        <w:t>t resamples the data.</w:t>
      </w:r>
      <w:r w:rsidR="008065EC">
        <w:t xml:space="preserve"> The extract doesn’t extract all cells – cells at the boundaries are not included – either by area or centroid</w:t>
      </w:r>
      <w:r w:rsidR="00D55CA0">
        <w:t>. See below:</w:t>
      </w:r>
    </w:p>
    <w:p w14:paraId="12CA1B7A" w14:textId="77777777" w:rsidR="008804F8" w:rsidRDefault="00D55CA0" w:rsidP="000E5536">
      <w:pPr>
        <w:pStyle w:val="BodyText2"/>
      </w:pPr>
      <w:r>
        <w:rPr>
          <w:noProof/>
          <w:lang w:bidi="ar-SA"/>
        </w:rPr>
        <w:drawing>
          <wp:inline distT="0" distB="0" distL="0" distR="0" wp14:anchorId="45A34513" wp14:editId="239DB369">
            <wp:extent cx="2025650" cy="1908402"/>
            <wp:effectExtent l="0" t="0" r="0" b="0"/>
            <wp:docPr id="12" name="Picture 12"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tmp.jpg"/>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2027677" cy="1910311"/>
                    </a:xfrm>
                    <a:prstGeom prst="rect">
                      <a:avLst/>
                    </a:prstGeom>
                    <a:noFill/>
                    <a:ln>
                      <a:noFill/>
                    </a:ln>
                  </pic:spPr>
                </pic:pic>
              </a:graphicData>
            </a:graphic>
          </wp:inline>
        </w:drawing>
      </w:r>
      <w:r w:rsidR="008804F8">
        <w:rPr>
          <w:noProof/>
          <w:lang w:bidi="ar-SA"/>
        </w:rPr>
        <w:drawing>
          <wp:inline distT="0" distB="0" distL="0" distR="0" wp14:anchorId="73F87DE3" wp14:editId="1F0256E4">
            <wp:extent cx="2849712" cy="1949450"/>
            <wp:effectExtent l="0" t="0" r="0" b="0"/>
            <wp:docPr id="11" name="Picture 11" descr="E:\cottaan\My Documents\Orang Utan GLC2000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Orang Utan GLC2000 map.jpg"/>
                    <pic:cNvPicPr>
                      <a:picLocks noChangeAspect="1" noChangeArrowheads="1"/>
                    </pic:cNvPicPr>
                  </pic:nvPicPr>
                  <pic:blipFill rotWithShape="1">
                    <a:blip r:embed="rId223" cstate="print">
                      <a:extLst>
                        <a:ext uri="{28A0092B-C50C-407E-A947-70E740481C1C}">
                          <a14:useLocalDpi xmlns:a14="http://schemas.microsoft.com/office/drawing/2010/main" val="0"/>
                        </a:ext>
                      </a:extLst>
                    </a:blip>
                    <a:srcRect l="8462" t="17066" b="16467"/>
                    <a:stretch/>
                  </pic:blipFill>
                  <pic:spPr bwMode="auto">
                    <a:xfrm>
                      <a:off x="0" y="0"/>
                      <a:ext cx="2849712" cy="1949450"/>
                    </a:xfrm>
                    <a:prstGeom prst="rect">
                      <a:avLst/>
                    </a:prstGeom>
                    <a:noFill/>
                    <a:ln>
                      <a:noFill/>
                    </a:ln>
                    <a:extLst>
                      <a:ext uri="{53640926-AAD7-44D8-BBD7-CCE9431645EC}">
                        <a14:shadowObscured xmlns:a14="http://schemas.microsoft.com/office/drawing/2010/main"/>
                      </a:ext>
                    </a:extLst>
                  </pic:spPr>
                </pic:pic>
              </a:graphicData>
            </a:graphic>
          </wp:inline>
        </w:drawing>
      </w:r>
    </w:p>
    <w:p w14:paraId="6E8CC64C" w14:textId="5EB1C41B" w:rsidR="008804F8" w:rsidRDefault="008804F8" w:rsidP="000E5536">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1</w:t>
      </w:r>
      <w:r w:rsidR="00B13D76">
        <w:rPr>
          <w:noProof/>
        </w:rPr>
        <w:fldChar w:fldCharType="end"/>
      </w:r>
      <w:r>
        <w:t>: Extract by mask example and extracted GLC 2000 cells for Orang Utan</w:t>
      </w:r>
    </w:p>
    <w:p w14:paraId="29A04D8B" w14:textId="77777777" w:rsidR="009E4630" w:rsidRDefault="00D55CA0" w:rsidP="000E5536">
      <w:pPr>
        <w:pStyle w:val="BodyText2"/>
      </w:pPr>
      <w:r>
        <w:t>The extracted cells</w:t>
      </w:r>
      <w:r w:rsidR="000E72D9">
        <w:t xml:space="preserve"> is actually a nice product</w:t>
      </w:r>
      <w:r w:rsidR="00F95505">
        <w:t xml:space="preserve"> (‘</w:t>
      </w:r>
      <w:r w:rsidR="00F95505" w:rsidRPr="00F95505">
        <w:t>Orang Utan GLC2000 map</w:t>
      </w:r>
      <w:r w:rsidR="00F95505">
        <w:t>.jpg’)</w:t>
      </w:r>
      <w:r w:rsidR="00D25F38">
        <w:t xml:space="preserve">. </w:t>
      </w:r>
      <w:r w:rsidR="009E4630">
        <w:t>But we need to see if the Tabulate Area tool includes all cells, even those on the periphery</w:t>
      </w:r>
      <w:r w:rsidR="004A0C46">
        <w:t xml:space="preserve"> (see the image above on the left)</w:t>
      </w:r>
      <w:r w:rsidR="009E4630">
        <w:t>.</w:t>
      </w:r>
      <w:r w:rsidR="008B19FF">
        <w:t xml:space="preserve"> The extract by mask does not include Value 0 in it, but the Tabulate Area tool does!</w:t>
      </w:r>
      <w:r w:rsidR="0069337D">
        <w:t xml:space="preserve"> This is because the Tabulate Area tool converts the in_zone_data to a raster </w:t>
      </w:r>
      <w:r w:rsidR="005850BB">
        <w:t>beforehand</w:t>
      </w:r>
      <w:r w:rsidR="0069337D">
        <w:t>.</w:t>
      </w:r>
    </w:p>
    <w:p w14:paraId="05CB91C2" w14:textId="77777777" w:rsidR="000E72B6" w:rsidRDefault="000E72B6" w:rsidP="000E5536">
      <w:pPr>
        <w:pStyle w:val="BodyText2"/>
      </w:pPr>
      <w:r>
        <w:t>It is not clear how the Tabulate Area tool works in terms of how it selects cells that overla</w:t>
      </w:r>
      <w:r w:rsidR="00FF4B50">
        <w:t xml:space="preserve">p the zones (i.e. the range). If you do a simple vector to raster conversion on the Orang Utan data, then there should be no sea in the </w:t>
      </w:r>
      <w:r w:rsidR="00F97E5C">
        <w:t>output</w:t>
      </w:r>
      <w:r w:rsidR="00FF4B50">
        <w:t>.</w:t>
      </w:r>
      <w:r w:rsidR="00CA4D52">
        <w:t xml:space="preserve"> </w:t>
      </w:r>
      <w:r w:rsidR="00AF0E9E">
        <w:t xml:space="preserve">But MaximumArea </w:t>
      </w:r>
      <w:r w:rsidR="00174B8C">
        <w:t xml:space="preserve">or MaximumCombinedArea </w:t>
      </w:r>
      <w:r w:rsidR="00AF0E9E">
        <w:t>with a priority field includes sea in the output.</w:t>
      </w:r>
      <w:r w:rsidR="005C20A2">
        <w:t xml:space="preserve"> </w:t>
      </w:r>
      <w:r w:rsidR="00E310DB">
        <w:t>But these include too much sea (about 8Km2) so the internal vector-to-raster conversion that is used in Tabulate Area must do something else.</w:t>
      </w:r>
      <w:r w:rsidR="007958ED">
        <w:t xml:space="preserve"> Anyway, the Tabulate Area values look believable for Orang Utan anyway.</w:t>
      </w:r>
    </w:p>
    <w:p w14:paraId="6DA38528" w14:textId="77777777" w:rsidR="008E21F4" w:rsidRDefault="008E21F4" w:rsidP="000E5536">
      <w:pPr>
        <w:pStyle w:val="BodyText2"/>
      </w:pPr>
      <w:r>
        <w:lastRenderedPageBreak/>
        <w:t>Just noticed that there are missing areas in the extracted data as the image below shows</w:t>
      </w:r>
      <w:r w:rsidR="00350950">
        <w:t xml:space="preserve"> – </w:t>
      </w:r>
      <w:r w:rsidR="007B2C1B">
        <w:t>this is because we are filtering on the features that intersect the Biofuel grids and we should be including all polygons for those species</w:t>
      </w:r>
      <w:r>
        <w:t>:</w:t>
      </w:r>
    </w:p>
    <w:p w14:paraId="35384CE3" w14:textId="77777777" w:rsidR="008E21F4" w:rsidRDefault="00350950" w:rsidP="000E5536">
      <w:pPr>
        <w:pStyle w:val="BodyText2"/>
      </w:pPr>
      <w:r>
        <w:rPr>
          <w:noProof/>
          <w:lang w:bidi="ar-SA"/>
        </w:rPr>
        <w:drawing>
          <wp:inline distT="0" distB="0" distL="0" distR="0" wp14:anchorId="37CC322F" wp14:editId="2FAE083F">
            <wp:extent cx="2533650" cy="2328219"/>
            <wp:effectExtent l="0" t="0" r="0" b="0"/>
            <wp:docPr id="13" name="Picture 13"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tmp.jpg"/>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533968" cy="2328511"/>
                    </a:xfrm>
                    <a:prstGeom prst="rect">
                      <a:avLst/>
                    </a:prstGeom>
                    <a:noFill/>
                    <a:ln>
                      <a:noFill/>
                    </a:ln>
                  </pic:spPr>
                </pic:pic>
              </a:graphicData>
            </a:graphic>
          </wp:inline>
        </w:drawing>
      </w:r>
    </w:p>
    <w:p w14:paraId="4BEA75F5" w14:textId="77777777" w:rsidR="00E264C9" w:rsidRDefault="00E264C9" w:rsidP="000E5536">
      <w:pPr>
        <w:pStyle w:val="Heading6"/>
      </w:pPr>
      <w:r>
        <w:t>Calculating total ‘natural’ range</w:t>
      </w:r>
    </w:p>
    <w:p w14:paraId="7CBC1B81" w14:textId="77777777" w:rsidR="00E264C9" w:rsidRDefault="00E264C9" w:rsidP="000E5536">
      <w:pPr>
        <w:pStyle w:val="BodyText2"/>
      </w:pPr>
      <w:r>
        <w:t>We now need to get the total ‘natural’ range area, i.e. the area not including certain land cover types that are deemed to already be ‘Biofuels’. I think exclude 12,13,16,17.</w:t>
      </w:r>
      <w:r w:rsidR="00A4741C">
        <w:t xml:space="preserve"> For the Orang Utan this gives a total ‘natural’ area of </w:t>
      </w:r>
      <w:r w:rsidR="00FC6FDB">
        <w:t>22</w:t>
      </w:r>
      <w:r w:rsidR="009220CB">
        <w:t>,</w:t>
      </w:r>
      <w:r w:rsidR="00FC6FDB">
        <w:t>861 Km</w:t>
      </w:r>
      <w:r w:rsidR="00FC6FDB" w:rsidRPr="00F75A43">
        <w:rPr>
          <w:vertAlign w:val="superscript"/>
        </w:rPr>
        <w:t>2</w:t>
      </w:r>
      <w:r w:rsidR="009220CB">
        <w:t xml:space="preserve"> (as a pose to </w:t>
      </w:r>
      <w:r w:rsidR="009220CB" w:rsidRPr="007D3021">
        <w:t>22</w:t>
      </w:r>
      <w:r w:rsidR="009220CB">
        <w:t>,</w:t>
      </w:r>
      <w:r w:rsidR="009F6E6B">
        <w:t>967</w:t>
      </w:r>
      <w:r w:rsidR="009220CB">
        <w:t xml:space="preserve"> Km</w:t>
      </w:r>
      <w:r w:rsidR="009220CB" w:rsidRPr="007D3021">
        <w:rPr>
          <w:vertAlign w:val="superscript"/>
        </w:rPr>
        <w:t>2</w:t>
      </w:r>
      <w:r w:rsidR="008E2F14">
        <w:rPr>
          <w:vertAlign w:val="superscript"/>
        </w:rPr>
        <w:t xml:space="preserve"> </w:t>
      </w:r>
      <w:r w:rsidR="008E2F14">
        <w:t>which is the total of the Tabulate Area).</w:t>
      </w:r>
    </w:p>
    <w:p w14:paraId="57782C75" w14:textId="77777777" w:rsidR="00C0647A" w:rsidRDefault="00C0647A" w:rsidP="000E5536">
      <w:pPr>
        <w:pStyle w:val="BodyText2"/>
      </w:pPr>
      <w:r>
        <w:t xml:space="preserve">The </w:t>
      </w:r>
      <w:hyperlink r:id="rId225" w:history="1">
        <w:r w:rsidRPr="00C0647A">
          <w:rPr>
            <w:rStyle w:val="Hyperlink"/>
          </w:rPr>
          <w:t>Malayan Leaf Nosed</w:t>
        </w:r>
      </w:hyperlink>
      <w:r>
        <w:t xml:space="preserve"> </w:t>
      </w:r>
      <w:r w:rsidR="00F47928">
        <w:t xml:space="preserve">bat only has 20% natural range and the </w:t>
      </w:r>
      <w:hyperlink r:id="rId226" w:history="1">
        <w:r w:rsidR="00F47928" w:rsidRPr="004A00FF">
          <w:rPr>
            <w:rStyle w:val="Hyperlink"/>
          </w:rPr>
          <w:t>White Vented Myna</w:t>
        </w:r>
      </w:hyperlink>
      <w:r w:rsidR="00282157">
        <w:t xml:space="preserve"> only has 30%</w:t>
      </w:r>
      <w:r w:rsidR="00F47928">
        <w:t>.</w:t>
      </w:r>
    </w:p>
    <w:p w14:paraId="384E6370" w14:textId="77777777" w:rsidR="00104C8F" w:rsidRPr="008E2F14" w:rsidRDefault="00104C8F" w:rsidP="000E5536">
      <w:pPr>
        <w:pStyle w:val="BodyText2"/>
      </w:pPr>
      <w:r>
        <w:t>170397 (Thai flying dragon) is a good one to do as it is only slightly in Malaysia.</w:t>
      </w:r>
    </w:p>
    <w:p w14:paraId="32499ED9" w14:textId="77777777" w:rsidR="00E25E0B" w:rsidRDefault="00E25E0B" w:rsidP="000E5536">
      <w:pPr>
        <w:pStyle w:val="Heading5"/>
      </w:pPr>
      <w:r>
        <w:t>Intersect the grid data with the country data to create a spatial dataset</w:t>
      </w:r>
    </w:p>
    <w:p w14:paraId="3EF3A416" w14:textId="77777777" w:rsidR="00EA3299" w:rsidRDefault="00E25E0B" w:rsidP="000E5536">
      <w:pPr>
        <w:pStyle w:val="Heading5"/>
      </w:pPr>
      <w:r>
        <w:t xml:space="preserve">Creating a GP tool to do this as it is quite an easy analysis. Too slow in ArcMap so doing it using PostGIS and parallel processing. See </w:t>
      </w:r>
      <w:r>
        <w:rPr>
          <w:szCs w:val="22"/>
        </w:rPr>
        <w:fldChar w:fldCharType="begin"/>
      </w:r>
      <w:r>
        <w:instrText xml:space="preserve"> REF _Ref328142166 \h </w:instrText>
      </w:r>
      <w:r>
        <w:rPr>
          <w:szCs w:val="22"/>
        </w:rPr>
      </w:r>
      <w:r>
        <w:rPr>
          <w:szCs w:val="22"/>
        </w:rPr>
        <w:fldChar w:fldCharType="separate"/>
      </w:r>
      <w:r w:rsidR="00EA3299">
        <w:t>Geographic area</w:t>
      </w:r>
    </w:p>
    <w:p w14:paraId="23EAA527" w14:textId="77777777" w:rsidR="00EA3299" w:rsidRDefault="00EA3299" w:rsidP="000E5536">
      <w:pPr>
        <w:pStyle w:val="BodyText2"/>
      </w:pPr>
      <w:r>
        <w:t>Originally we had the polygon data for Malaysia but the results suggested that only 2 species were affected by &gt;1% so we need to look at different areas. The data for the world from Fabien includes col-row which must link somehow to the tigg of the world grids. Using a raster to polygon conversion on this grid is only partially successful (taking 40 minutes) as the image below shows:</w:t>
      </w:r>
    </w:p>
    <w:p w14:paraId="7BCE95BE" w14:textId="77777777" w:rsidR="00EA3299" w:rsidRPr="00A94626" w:rsidRDefault="00EA3299" w:rsidP="000E5536">
      <w:pPr>
        <w:pStyle w:val="BodyText2"/>
      </w:pPr>
      <w:r>
        <w:rPr>
          <w:noProof/>
          <w:lang w:bidi="ar-SA"/>
        </w:rPr>
        <w:drawing>
          <wp:inline distT="0" distB="0" distL="0" distR="0" wp14:anchorId="5D90741F" wp14:editId="09C3C1E6">
            <wp:extent cx="2362200" cy="1863865"/>
            <wp:effectExtent l="0" t="0" r="0" b="0"/>
            <wp:docPr id="37" name="Picture 37"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27"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3E2BB230" w14:textId="77777777" w:rsidR="00E25E0B" w:rsidRPr="00FF4891" w:rsidRDefault="00EA3299" w:rsidP="000E5536">
      <w:pPr>
        <w:pStyle w:val="BodyText2"/>
      </w:pPr>
      <w:r>
        <w:t xml:space="preserve">Country </w:t>
      </w:r>
      <w:r w:rsidR="00E25E0B">
        <w:fldChar w:fldCharType="end"/>
      </w:r>
      <w:r w:rsidR="00E25E0B">
        <w:t>.</w:t>
      </w:r>
    </w:p>
    <w:p w14:paraId="2D5FA937" w14:textId="77777777" w:rsidR="00E25E0B" w:rsidRDefault="00E25E0B" w:rsidP="000E5536">
      <w:pPr>
        <w:pStyle w:val="Heading5"/>
      </w:pPr>
      <w:r>
        <w:t>Getting areas of intersection for Grids</w:t>
      </w:r>
    </w:p>
    <w:p w14:paraId="49EB6B49" w14:textId="77777777" w:rsidR="00E25E0B" w:rsidRDefault="00E25E0B" w:rsidP="000E5536">
      <w:pPr>
        <w:pStyle w:val="BodyText2"/>
      </w:pPr>
      <w:r>
        <w:t>The following query retrieves the area of intersection between a particular species and a particular grid:</w:t>
      </w:r>
    </w:p>
    <w:p w14:paraId="677FB439" w14:textId="77777777" w:rsidR="00E25E0B" w:rsidRDefault="00E25E0B" w:rsidP="000E5536">
      <w:pPr>
        <w:pStyle w:val="Code"/>
      </w:pPr>
      <w:r>
        <w:t>SELECT id_no, gridid,st_area(st_intersection(species.geom,biofuels_grids.geom))  FROM species,biofuels_grids where species.objectid=103255 and gridid=540722</w:t>
      </w:r>
    </w:p>
    <w:p w14:paraId="2931CD58" w14:textId="77777777" w:rsidR="00E25E0B" w:rsidRDefault="00E25E0B" w:rsidP="000E5536">
      <w:pPr>
        <w:pStyle w:val="BodyText2"/>
      </w:pPr>
      <w:r>
        <w:lastRenderedPageBreak/>
        <w:t>Looking at all grids which intersect orang utan. In ArcMap there are 521 grids that intersect, in PostGIS there are 562. Why? This is because there are duplicates in the PostGIS intersection. If I add a distinct to the query it is fine:</w:t>
      </w:r>
    </w:p>
    <w:p w14:paraId="769F6C40" w14:textId="77777777" w:rsidR="00E25E0B" w:rsidRDefault="00E25E0B" w:rsidP="000E5536">
      <w:pPr>
        <w:pStyle w:val="Code"/>
      </w:pPr>
      <w:r>
        <w:t>SELECT distinct id_no, gridid,st_intersects(species.geom,biofuels_grids.geom)  FROM species,biofuels_grids where species.id_no='17975' and st_intersects(species.geom,biofuels_grids.geom)='t'</w:t>
      </w:r>
    </w:p>
    <w:p w14:paraId="5D08D7CC" w14:textId="77777777" w:rsidR="00E25E0B" w:rsidRDefault="00E25E0B" w:rsidP="000E5536">
      <w:pPr>
        <w:pStyle w:val="BodyText2"/>
      </w:pPr>
      <w:r>
        <w:t>OK. Now the next step is to get the areas of intersection:</w:t>
      </w:r>
    </w:p>
    <w:p w14:paraId="374B9363" w14:textId="77777777" w:rsidR="00E25E0B" w:rsidRDefault="00E25E0B" w:rsidP="000E5536">
      <w:pPr>
        <w:pStyle w:val="Code"/>
      </w:pPr>
      <w:r>
        <w:t>SELECT distinct id_no, gridid, st_intersection(species.geom,biofuels_grids.geom)  FROM species,biofuels_grids where species.id_no='17975'</w:t>
      </w:r>
    </w:p>
    <w:p w14:paraId="6962147B" w14:textId="77777777" w:rsidR="00E25E0B" w:rsidRDefault="00E25E0B" w:rsidP="000E5536">
      <w:pPr>
        <w:pStyle w:val="BodyText2"/>
      </w:pPr>
      <w:r>
        <w:t>But this produces the following error:</w:t>
      </w:r>
    </w:p>
    <w:p w14:paraId="72B89284" w14:textId="77777777" w:rsidR="00E25E0B" w:rsidRDefault="00E25E0B" w:rsidP="000E5536">
      <w:pPr>
        <w:pStyle w:val="Code"/>
      </w:pPr>
      <w:r w:rsidRPr="00440E8E">
        <w:t>ERROR:  Error performing intersection: TopologyException: EdgeRing::computePoints: found null Directed Edge</w:t>
      </w:r>
    </w:p>
    <w:p w14:paraId="2DD9B802" w14:textId="77777777" w:rsidR="00E25E0B" w:rsidRDefault="00E25E0B" w:rsidP="000E5536">
      <w:pPr>
        <w:pStyle w:val="BodyText2"/>
      </w:pPr>
      <w:r>
        <w:t>But if I only do the intersection on valid geometries:</w:t>
      </w:r>
    </w:p>
    <w:p w14:paraId="1474E77E" w14:textId="77777777" w:rsidR="00E25E0B" w:rsidRDefault="00E25E0B" w:rsidP="000E5536">
      <w:pPr>
        <w:pStyle w:val="Code"/>
      </w:pPr>
      <w:r>
        <w:t>SELECT distinct id_no, gridid, st_intersection(species.geom,biofuels_grids.geom)  FROM species,biofuels_grids where species.id_no='17975' and st_isvalid(species.geom)='t'</w:t>
      </w:r>
    </w:p>
    <w:p w14:paraId="63E17A2E" w14:textId="77777777" w:rsidR="00E25E0B" w:rsidRDefault="00E25E0B" w:rsidP="000E5536">
      <w:pPr>
        <w:pStyle w:val="BodyText2"/>
      </w:pPr>
      <w:r>
        <w:t>This produces the following output:</w:t>
      </w:r>
    </w:p>
    <w:p w14:paraId="5C191365" w14:textId="77777777" w:rsidR="00E25E0B" w:rsidRDefault="00E25E0B" w:rsidP="000E5536">
      <w:pPr>
        <w:pStyle w:val="Code"/>
      </w:pPr>
      <w:r>
        <w:t>NOTICE:  Holes are nested at or near point 1.26568e+07 -258438</w:t>
      </w:r>
    </w:p>
    <w:p w14:paraId="4909FDFB" w14:textId="77777777" w:rsidR="00E25E0B" w:rsidRDefault="00E25E0B" w:rsidP="000E5536">
      <w:pPr>
        <w:pStyle w:val="Code"/>
      </w:pPr>
      <w:r>
        <w:t>NOTICE:  Ring Self-intersection at or near point 1.30653e+07 522764</w:t>
      </w:r>
    </w:p>
    <w:p w14:paraId="1F615C6E" w14:textId="77777777" w:rsidR="00E25E0B" w:rsidRDefault="00E25E0B" w:rsidP="000E5536">
      <w:pPr>
        <w:pStyle w:val="Code"/>
      </w:pPr>
      <w:r>
        <w:t>.. ..</w:t>
      </w:r>
    </w:p>
    <w:p w14:paraId="75239E0E" w14:textId="77777777" w:rsidR="00E25E0B" w:rsidRDefault="00E25E0B" w:rsidP="000E5536">
      <w:pPr>
        <w:pStyle w:val="Code"/>
      </w:pPr>
      <w:r>
        <w:t>NOTICE:  Ring Self-intersection at or near point 1.23719e+07 -136895</w:t>
      </w:r>
    </w:p>
    <w:p w14:paraId="727384D5" w14:textId="77777777" w:rsidR="00E25E0B" w:rsidRDefault="00E25E0B" w:rsidP="000E5536">
      <w:pPr>
        <w:pStyle w:val="Code"/>
      </w:pPr>
      <w:r>
        <w:t>NOTICE:  Holes are nested at or near point 1.25319e+07 -93853.4</w:t>
      </w:r>
    </w:p>
    <w:p w14:paraId="54BBC20F" w14:textId="77777777" w:rsidR="00E25E0B" w:rsidRDefault="00E25E0B" w:rsidP="000E5536">
      <w:pPr>
        <w:pStyle w:val="BodyText2"/>
      </w:pPr>
      <w:r>
        <w:t>This is very quick as it gets the intersecting features first:</w:t>
      </w:r>
    </w:p>
    <w:p w14:paraId="42109BD5" w14:textId="77777777" w:rsidR="00E25E0B" w:rsidRPr="00611ED7" w:rsidRDefault="00E25E0B" w:rsidP="000E5536">
      <w:pPr>
        <w:pStyle w:val="Code"/>
      </w:pPr>
      <w:r>
        <w:t>SELECT distinct id_no, gridid, st_astext(st_intersection(species.geom,biofuels_grids.geom))  FROM species,biofuels_grids where species.id_no='17975' and st_isvalid(species.geom)='t' and st_intersects(species.geom,biofuels_grids.geom)='t'</w:t>
      </w:r>
    </w:p>
    <w:p w14:paraId="123700D1" w14:textId="77777777" w:rsidR="00A94626" w:rsidRDefault="00A94626" w:rsidP="000E5536">
      <w:pPr>
        <w:pStyle w:val="Heading5"/>
      </w:pPr>
      <w:bookmarkStart w:id="71" w:name="_Ref328142166"/>
      <w:r>
        <w:t>Geographic area</w:t>
      </w:r>
    </w:p>
    <w:p w14:paraId="6326FB82" w14:textId="77777777" w:rsidR="00A94626" w:rsidRDefault="00A94626" w:rsidP="000E5536">
      <w:pPr>
        <w:pStyle w:val="BodyText2"/>
      </w:pPr>
      <w:r>
        <w:t xml:space="preserve">Originally we had the polygon data for Malaysia but the results suggested that only 2 species were affected by &gt;1% so we need to look at different areas. The data for the world from Fabien </w:t>
      </w:r>
      <w:r w:rsidR="001F5A0F">
        <w:t xml:space="preserve">includes </w:t>
      </w:r>
      <w:r>
        <w:t xml:space="preserve">col-row </w:t>
      </w:r>
      <w:r w:rsidR="001F5A0F">
        <w:t xml:space="preserve">which must link somehow to the tigg of the world grids. Using a raster to polygon conversion on this grid is only partially successful </w:t>
      </w:r>
      <w:r w:rsidR="00F23670">
        <w:t xml:space="preserve">(taking 40 minutes) </w:t>
      </w:r>
      <w:r w:rsidR="001F5A0F">
        <w:t>as the image below shows:</w:t>
      </w:r>
    </w:p>
    <w:p w14:paraId="698BA329" w14:textId="77777777" w:rsidR="001F5A0F" w:rsidRPr="00A94626" w:rsidRDefault="00E15CA0" w:rsidP="000E5536">
      <w:pPr>
        <w:pStyle w:val="BodyText2"/>
      </w:pPr>
      <w:r>
        <w:rPr>
          <w:noProof/>
          <w:lang w:bidi="ar-SA"/>
        </w:rPr>
        <w:drawing>
          <wp:inline distT="0" distB="0" distL="0" distR="0" wp14:anchorId="5D90741F" wp14:editId="09C3C1E6">
            <wp:extent cx="2362200" cy="1863865"/>
            <wp:effectExtent l="0" t="0" r="0" b="0"/>
            <wp:docPr id="15" name="Picture 15"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27"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2CFF3C2E" w14:textId="77777777" w:rsidR="00E25E0B" w:rsidRDefault="00E25E0B" w:rsidP="000E5536">
      <w:pPr>
        <w:pStyle w:val="Heading2"/>
      </w:pPr>
      <w:r>
        <w:t xml:space="preserve">Country </w:t>
      </w:r>
      <w:bookmarkEnd w:id="71"/>
      <w:r w:rsidR="00793B0D">
        <w:t>Analyses</w:t>
      </w:r>
    </w:p>
    <w:p w14:paraId="56B473D8" w14:textId="77777777" w:rsidR="00C1434D" w:rsidRDefault="00C1434D" w:rsidP="0034374E">
      <w:pPr>
        <w:pStyle w:val="Heading3"/>
      </w:pPr>
      <w:r>
        <w:t>List of countries for a region</w:t>
      </w:r>
    </w:p>
    <w:p w14:paraId="63CD1C14" w14:textId="77777777" w:rsidR="00C1434D" w:rsidRDefault="00C1434D" w:rsidP="000E5536">
      <w:pPr>
        <w:pStyle w:val="BodyText2"/>
      </w:pPr>
      <w:r>
        <w:t>Can be got by executing a query similar to the following:</w:t>
      </w:r>
    </w:p>
    <w:p w14:paraId="4EBB19B6" w14:textId="77777777" w:rsidR="00C1434D" w:rsidRDefault="00C1434D" w:rsidP="000E5536">
      <w:pPr>
        <w:pStyle w:val="Code"/>
      </w:pPr>
      <w:r>
        <w:t>SELECT  country_id, isoa2_id, isoa3_id, "name" FROM administrative_units.country_grouping, administrative_units.country where grouping_id='ACP - Caribbean' and administrative_units.country.id = country_id</w:t>
      </w:r>
    </w:p>
    <w:p w14:paraId="7AD62AEA" w14:textId="77777777" w:rsidR="00C1434D" w:rsidRDefault="00C1434D" w:rsidP="000E5536">
      <w:pPr>
        <w:pStyle w:val="BodyText2"/>
      </w:pPr>
      <w:r>
        <w:t>For the caribbean the country list is:</w:t>
      </w:r>
    </w:p>
    <w:p w14:paraId="05393E02" w14:textId="77777777" w:rsidR="00C1434D" w:rsidRPr="00A56CAE" w:rsidRDefault="00C1434D" w:rsidP="000E5536">
      <w:pPr>
        <w:pStyle w:val="BodyText"/>
      </w:pPr>
      <w:r>
        <w:t>"ATG","BHS","BRB","BLZ","CUB","DMA","DOM","GRD","GUY","HTI","JAM","KNA","LCA","VCT","SUR","TTO"</w:t>
      </w:r>
    </w:p>
    <w:p w14:paraId="000C94E4" w14:textId="77777777" w:rsidR="00C1434D" w:rsidRDefault="00C1434D" w:rsidP="0034374E">
      <w:pPr>
        <w:pStyle w:val="Heading3"/>
      </w:pPr>
      <w:r>
        <w:t>Species Intersection</w:t>
      </w:r>
    </w:p>
    <w:p w14:paraId="7DB8B136" w14:textId="77777777" w:rsidR="00C1434D" w:rsidRDefault="00C1434D" w:rsidP="007D2F52">
      <w:pPr>
        <w:pStyle w:val="Heading4"/>
      </w:pPr>
      <w:r>
        <w:t>Using IUCN Red List of Threatened Species</w:t>
      </w:r>
    </w:p>
    <w:p w14:paraId="31736246" w14:textId="77777777" w:rsidR="00E25E0B" w:rsidRDefault="00E25E0B" w:rsidP="000E5536">
      <w:pPr>
        <w:pStyle w:val="Heading5"/>
      </w:pPr>
      <w:r>
        <w:lastRenderedPageBreak/>
        <w:t>List of species by country</w:t>
      </w:r>
    </w:p>
    <w:p w14:paraId="328DF012" w14:textId="77777777" w:rsidR="00471D41" w:rsidRDefault="00471D41" w:rsidP="000E5536">
      <w:pPr>
        <w:pStyle w:val="Heading6"/>
      </w:pPr>
      <w:r>
        <w:t>Issues</w:t>
      </w:r>
    </w:p>
    <w:p w14:paraId="0A3FB7D0" w14:textId="77777777" w:rsidR="00471D41" w:rsidRDefault="00471D41" w:rsidP="000E5536">
      <w:pPr>
        <w:pStyle w:val="Heading7"/>
      </w:pPr>
      <w:r>
        <w:t xml:space="preserve">Discrepancies between spatial and non-spatial </w:t>
      </w:r>
      <w:r w:rsidR="00C579D5">
        <w:t>data</w:t>
      </w:r>
    </w:p>
    <w:p w14:paraId="497B4ECC" w14:textId="77777777" w:rsidR="00471D41" w:rsidRDefault="00471D41" w:rsidP="000E5536">
      <w:pPr>
        <w:pStyle w:val="BodyText2"/>
      </w:pPr>
      <w:r>
        <w:t>IUCN produce lists of countries for each species on the RL in their Species Information System (SIS) which can differ from the spatial data. The following table shows some examples (these come from the ‘</w:t>
      </w:r>
      <w:r w:rsidRPr="00C1434D">
        <w:t>_species_country_discrepancies2</w:t>
      </w:r>
      <w:r>
        <w:t>’ query in the ‘</w:t>
      </w:r>
      <w:r w:rsidRPr="00C1434D">
        <w:t>E:\cottaan\My Documents</w:t>
      </w:r>
      <w:r>
        <w:t xml:space="preserve">\general.accdb’ database) for species that are spatially within the country but not in the SIS database. This table was produced used the especies.species_countries table – this was populated from the IUCN Red List SIS API accessed using </w:t>
      </w:r>
      <w:hyperlink r:id="rId228" w:history="1">
        <w:r w:rsidRPr="009A0E53">
          <w:rPr>
            <w:rStyle w:val="Hyperlink"/>
          </w:rPr>
          <w:t>this</w:t>
        </w:r>
      </w:hyperlink>
      <w:r>
        <w:t xml:space="preserve"> Python code on 19/8/2014:</w:t>
      </w:r>
    </w:p>
    <w:p w14:paraId="1A8AD6B5" w14:textId="77777777" w:rsidR="00471D41" w:rsidRDefault="00471D41" w:rsidP="000E5536">
      <w:pPr>
        <w:pStyle w:val="BodyText2"/>
      </w:pPr>
    </w:p>
    <w:tbl>
      <w:tblPr>
        <w:tblW w:w="9715" w:type="dxa"/>
        <w:tblLook w:val="04A0" w:firstRow="1" w:lastRow="0" w:firstColumn="1" w:lastColumn="0" w:noHBand="0" w:noVBand="1"/>
      </w:tblPr>
      <w:tblGrid>
        <w:gridCol w:w="1435"/>
        <w:gridCol w:w="1260"/>
        <w:gridCol w:w="1170"/>
        <w:gridCol w:w="1260"/>
        <w:gridCol w:w="3367"/>
        <w:gridCol w:w="1223"/>
      </w:tblGrid>
      <w:tr w:rsidR="00471D41" w14:paraId="75A22F09" w14:textId="77777777" w:rsidTr="00EE31C7">
        <w:tc>
          <w:tcPr>
            <w:tcW w:w="1435" w:type="dxa"/>
          </w:tcPr>
          <w:p w14:paraId="5B5B9520" w14:textId="77777777" w:rsidR="00471D41" w:rsidRPr="002E39D8" w:rsidRDefault="00471D41" w:rsidP="000E5536">
            <w:pPr>
              <w:pStyle w:val="TableTextHeader"/>
            </w:pPr>
            <w:r w:rsidRPr="002E39D8">
              <w:t>Taxon</w:t>
            </w:r>
          </w:p>
        </w:tc>
        <w:tc>
          <w:tcPr>
            <w:tcW w:w="1260" w:type="dxa"/>
          </w:tcPr>
          <w:p w14:paraId="6374CF61" w14:textId="77777777" w:rsidR="00471D41" w:rsidRPr="00D16644" w:rsidRDefault="00471D41" w:rsidP="000E5536">
            <w:pPr>
              <w:pStyle w:val="TableTextHeader"/>
            </w:pPr>
            <w:r w:rsidRPr="00D16644">
              <w:t>Common name</w:t>
            </w:r>
          </w:p>
        </w:tc>
        <w:tc>
          <w:tcPr>
            <w:tcW w:w="1170" w:type="dxa"/>
          </w:tcPr>
          <w:p w14:paraId="1344A584" w14:textId="77777777" w:rsidR="00471D41" w:rsidRDefault="00471D41" w:rsidP="000E5536">
            <w:pPr>
              <w:pStyle w:val="TableTextHeader"/>
            </w:pPr>
            <w:r>
              <w:t>Spatial data</w:t>
            </w:r>
          </w:p>
        </w:tc>
        <w:tc>
          <w:tcPr>
            <w:tcW w:w="1260" w:type="dxa"/>
          </w:tcPr>
          <w:p w14:paraId="4B8E744C" w14:textId="77777777" w:rsidR="00471D41" w:rsidRDefault="00471D41" w:rsidP="000E5536">
            <w:pPr>
              <w:pStyle w:val="TableTextHeader"/>
            </w:pPr>
            <w:r>
              <w:t>Non-spatial data</w:t>
            </w:r>
          </w:p>
        </w:tc>
        <w:tc>
          <w:tcPr>
            <w:tcW w:w="3367" w:type="dxa"/>
          </w:tcPr>
          <w:p w14:paraId="33105C0E" w14:textId="77777777" w:rsidR="00471D41" w:rsidRDefault="00471D41" w:rsidP="000E5536">
            <w:pPr>
              <w:pStyle w:val="TableTextHeader"/>
            </w:pPr>
            <w:r>
              <w:t>Missing countries</w:t>
            </w:r>
          </w:p>
        </w:tc>
        <w:tc>
          <w:tcPr>
            <w:tcW w:w="1223" w:type="dxa"/>
          </w:tcPr>
          <w:p w14:paraId="15A853C3" w14:textId="77777777" w:rsidR="00471D41" w:rsidRDefault="00471D41" w:rsidP="000E5536">
            <w:pPr>
              <w:pStyle w:val="TableTextHeader"/>
            </w:pPr>
            <w:r>
              <w:t>Red List Status</w:t>
            </w:r>
          </w:p>
        </w:tc>
      </w:tr>
      <w:tr w:rsidR="00471D41" w14:paraId="2259AF9A" w14:textId="77777777" w:rsidTr="00EE31C7">
        <w:tc>
          <w:tcPr>
            <w:tcW w:w="1435" w:type="dxa"/>
          </w:tcPr>
          <w:p w14:paraId="69F36C3F" w14:textId="77777777" w:rsidR="00471D41" w:rsidRPr="002E39D8" w:rsidRDefault="00471D41" w:rsidP="000E5536">
            <w:pPr>
              <w:pStyle w:val="Tiny"/>
            </w:pPr>
            <w:r w:rsidRPr="002E39D8">
              <w:t>Vulpes ferrilata</w:t>
            </w:r>
          </w:p>
        </w:tc>
        <w:tc>
          <w:tcPr>
            <w:tcW w:w="1260" w:type="dxa"/>
          </w:tcPr>
          <w:p w14:paraId="3A8C9004" w14:textId="77777777" w:rsidR="00471D41" w:rsidRPr="00D16644" w:rsidRDefault="00471D41" w:rsidP="000E5536">
            <w:pPr>
              <w:pStyle w:val="Tiny"/>
            </w:pPr>
            <w:r w:rsidRPr="00D16644">
              <w:t>Tibetan Fox</w:t>
            </w:r>
          </w:p>
        </w:tc>
        <w:tc>
          <w:tcPr>
            <w:tcW w:w="1170" w:type="dxa"/>
          </w:tcPr>
          <w:p w14:paraId="3D7DCF35" w14:textId="77777777" w:rsidR="00471D41" w:rsidRDefault="003630B2" w:rsidP="000E5536">
            <w:pPr>
              <w:pStyle w:val="Tiny"/>
            </w:pPr>
            <w:hyperlink r:id="rId229" w:history="1">
              <w:r w:rsidR="00471D41" w:rsidRPr="00D03753">
                <w:rPr>
                  <w:rStyle w:val="Hyperlink"/>
                </w:rPr>
                <w:t>here</w:t>
              </w:r>
            </w:hyperlink>
          </w:p>
        </w:tc>
        <w:tc>
          <w:tcPr>
            <w:tcW w:w="1260" w:type="dxa"/>
          </w:tcPr>
          <w:p w14:paraId="1E82F15C" w14:textId="77777777" w:rsidR="00471D41" w:rsidRDefault="003630B2" w:rsidP="000E5536">
            <w:pPr>
              <w:pStyle w:val="Tiny"/>
            </w:pPr>
            <w:hyperlink r:id="rId230" w:anchor="sectionRange" w:history="1">
              <w:r w:rsidR="00471D41" w:rsidRPr="00D03753">
                <w:rPr>
                  <w:rStyle w:val="Hyperlink"/>
                </w:rPr>
                <w:t>here</w:t>
              </w:r>
            </w:hyperlink>
          </w:p>
        </w:tc>
        <w:tc>
          <w:tcPr>
            <w:tcW w:w="3367" w:type="dxa"/>
          </w:tcPr>
          <w:p w14:paraId="20720661" w14:textId="77777777" w:rsidR="00471D41" w:rsidRDefault="00471D41" w:rsidP="000E5536">
            <w:pPr>
              <w:pStyle w:val="Tiny"/>
            </w:pPr>
            <w:r>
              <w:t>Bhutan</w:t>
            </w:r>
          </w:p>
        </w:tc>
        <w:tc>
          <w:tcPr>
            <w:tcW w:w="1223" w:type="dxa"/>
          </w:tcPr>
          <w:p w14:paraId="516B744E" w14:textId="77777777" w:rsidR="00471D41" w:rsidRPr="00EE5166" w:rsidRDefault="00471D41" w:rsidP="000E5536">
            <w:pPr>
              <w:pStyle w:val="Tiny"/>
            </w:pPr>
            <w:r>
              <w:t>LC</w:t>
            </w:r>
          </w:p>
        </w:tc>
      </w:tr>
      <w:tr w:rsidR="00471D41" w14:paraId="1242036C" w14:textId="77777777" w:rsidTr="00EE31C7">
        <w:tc>
          <w:tcPr>
            <w:tcW w:w="1435" w:type="dxa"/>
          </w:tcPr>
          <w:p w14:paraId="65B2638F" w14:textId="77777777" w:rsidR="00471D41" w:rsidRPr="002E39D8" w:rsidRDefault="00471D41" w:rsidP="000E5536">
            <w:pPr>
              <w:pStyle w:val="Tiny"/>
            </w:pPr>
            <w:r w:rsidRPr="002E39D8">
              <w:t>Rucervus eldii</w:t>
            </w:r>
          </w:p>
        </w:tc>
        <w:tc>
          <w:tcPr>
            <w:tcW w:w="1260" w:type="dxa"/>
          </w:tcPr>
          <w:p w14:paraId="07A26322" w14:textId="77777777" w:rsidR="00471D41" w:rsidRPr="00D16644" w:rsidRDefault="00471D41" w:rsidP="000E5536">
            <w:pPr>
              <w:pStyle w:val="Tiny"/>
            </w:pPr>
            <w:r w:rsidRPr="00D16644">
              <w:t>Eld's Deer</w:t>
            </w:r>
          </w:p>
        </w:tc>
        <w:tc>
          <w:tcPr>
            <w:tcW w:w="1170" w:type="dxa"/>
          </w:tcPr>
          <w:p w14:paraId="7BC1BE54" w14:textId="77777777" w:rsidR="00471D41" w:rsidRDefault="003630B2" w:rsidP="000E5536">
            <w:pPr>
              <w:pStyle w:val="Tiny"/>
            </w:pPr>
            <w:hyperlink r:id="rId231" w:history="1">
              <w:r w:rsidR="00471D41" w:rsidRPr="00D03753">
                <w:rPr>
                  <w:rStyle w:val="Hyperlink"/>
                </w:rPr>
                <w:t>here</w:t>
              </w:r>
            </w:hyperlink>
          </w:p>
        </w:tc>
        <w:tc>
          <w:tcPr>
            <w:tcW w:w="1260" w:type="dxa"/>
          </w:tcPr>
          <w:p w14:paraId="52AF9872" w14:textId="77777777" w:rsidR="00471D41" w:rsidRDefault="003630B2" w:rsidP="000E5536">
            <w:pPr>
              <w:pStyle w:val="Tiny"/>
            </w:pPr>
            <w:hyperlink r:id="rId232" w:anchor="sectionRange" w:history="1">
              <w:r w:rsidR="00471D41" w:rsidRPr="00D03753">
                <w:rPr>
                  <w:rStyle w:val="Hyperlink"/>
                </w:rPr>
                <w:t>here</w:t>
              </w:r>
            </w:hyperlink>
          </w:p>
        </w:tc>
        <w:tc>
          <w:tcPr>
            <w:tcW w:w="3367" w:type="dxa"/>
          </w:tcPr>
          <w:p w14:paraId="3578380A" w14:textId="77777777" w:rsidR="00471D41" w:rsidRDefault="00471D41" w:rsidP="000E5536">
            <w:pPr>
              <w:pStyle w:val="Tiny"/>
            </w:pPr>
            <w:r>
              <w:t>Vietnam</w:t>
            </w:r>
          </w:p>
        </w:tc>
        <w:tc>
          <w:tcPr>
            <w:tcW w:w="1223" w:type="dxa"/>
          </w:tcPr>
          <w:p w14:paraId="600A9D51" w14:textId="77777777" w:rsidR="00471D41" w:rsidRDefault="00471D41" w:rsidP="000E5536">
            <w:pPr>
              <w:pStyle w:val="Tiny"/>
            </w:pPr>
            <w:r>
              <w:t>EN</w:t>
            </w:r>
          </w:p>
        </w:tc>
      </w:tr>
      <w:tr w:rsidR="00471D41" w14:paraId="1AF601E9" w14:textId="77777777" w:rsidTr="00EE31C7">
        <w:tc>
          <w:tcPr>
            <w:tcW w:w="1435" w:type="dxa"/>
          </w:tcPr>
          <w:p w14:paraId="0989F54B" w14:textId="77777777" w:rsidR="00471D41" w:rsidRPr="002E39D8" w:rsidRDefault="00471D41" w:rsidP="000E5536">
            <w:pPr>
              <w:pStyle w:val="Tiny"/>
            </w:pPr>
            <w:r w:rsidRPr="002E39D8">
              <w:t>Avicennia germinans</w:t>
            </w:r>
          </w:p>
        </w:tc>
        <w:tc>
          <w:tcPr>
            <w:tcW w:w="1260" w:type="dxa"/>
          </w:tcPr>
          <w:p w14:paraId="0C93F46C" w14:textId="77777777" w:rsidR="00471D41" w:rsidRPr="00480BAB" w:rsidRDefault="00471D41" w:rsidP="000E5536">
            <w:pPr>
              <w:pStyle w:val="Tiny"/>
            </w:pPr>
            <w:r w:rsidRPr="00AB68ED">
              <w:t>Black Mangrove</w:t>
            </w:r>
          </w:p>
        </w:tc>
        <w:tc>
          <w:tcPr>
            <w:tcW w:w="1170" w:type="dxa"/>
          </w:tcPr>
          <w:p w14:paraId="2314933A" w14:textId="77777777" w:rsidR="00471D41" w:rsidRPr="00AB68ED" w:rsidRDefault="003630B2" w:rsidP="000E5536">
            <w:pPr>
              <w:pStyle w:val="Tiny"/>
            </w:pPr>
            <w:hyperlink r:id="rId233" w:history="1">
              <w:r w:rsidR="00471D41" w:rsidRPr="00D03753">
                <w:rPr>
                  <w:rStyle w:val="Hyperlink"/>
                </w:rPr>
                <w:t>here</w:t>
              </w:r>
            </w:hyperlink>
          </w:p>
        </w:tc>
        <w:tc>
          <w:tcPr>
            <w:tcW w:w="1260" w:type="dxa"/>
          </w:tcPr>
          <w:p w14:paraId="6760D031" w14:textId="77777777" w:rsidR="00471D41" w:rsidRPr="00AB68ED" w:rsidRDefault="003630B2" w:rsidP="000E5536">
            <w:pPr>
              <w:pStyle w:val="Tiny"/>
            </w:pPr>
            <w:hyperlink r:id="rId234" w:anchor="sectionRange" w:history="1">
              <w:r w:rsidR="00471D41" w:rsidRPr="00D03753">
                <w:rPr>
                  <w:rStyle w:val="Hyperlink"/>
                </w:rPr>
                <w:t>here</w:t>
              </w:r>
            </w:hyperlink>
          </w:p>
        </w:tc>
        <w:tc>
          <w:tcPr>
            <w:tcW w:w="3367" w:type="dxa"/>
          </w:tcPr>
          <w:p w14:paraId="081FC384" w14:textId="77777777" w:rsidR="00471D41" w:rsidRPr="007C232E" w:rsidRDefault="00471D41" w:rsidP="000E5536">
            <w:pPr>
              <w:pStyle w:val="Tiny"/>
            </w:pPr>
            <w:r w:rsidRPr="00AB68ED">
              <w:t>Anguilla, Aruba, Martinique, Puerto Rico, Saint Barthélemy, São Tomé and Príncipe, Virgin Islands, U.S.</w:t>
            </w:r>
          </w:p>
        </w:tc>
        <w:tc>
          <w:tcPr>
            <w:tcW w:w="1223" w:type="dxa"/>
          </w:tcPr>
          <w:p w14:paraId="459C5F04" w14:textId="77777777" w:rsidR="00471D41" w:rsidRPr="00EE5166" w:rsidRDefault="00471D41" w:rsidP="000E5536">
            <w:pPr>
              <w:pStyle w:val="Tiny"/>
            </w:pPr>
            <w:r>
              <w:t>LC</w:t>
            </w:r>
          </w:p>
        </w:tc>
      </w:tr>
      <w:tr w:rsidR="00471D41" w14:paraId="121C39A4" w14:textId="77777777" w:rsidTr="00EE31C7">
        <w:tc>
          <w:tcPr>
            <w:tcW w:w="1435" w:type="dxa"/>
          </w:tcPr>
          <w:p w14:paraId="6AB3F8DF" w14:textId="77777777" w:rsidR="00471D41" w:rsidRPr="002E39D8" w:rsidRDefault="00471D41" w:rsidP="000E5536">
            <w:pPr>
              <w:pStyle w:val="Tiny"/>
            </w:pPr>
            <w:r w:rsidRPr="002E39D8">
              <w:t>Python regius</w:t>
            </w:r>
          </w:p>
        </w:tc>
        <w:tc>
          <w:tcPr>
            <w:tcW w:w="1260" w:type="dxa"/>
          </w:tcPr>
          <w:p w14:paraId="155F69D1" w14:textId="77777777" w:rsidR="00471D41" w:rsidRPr="00AB68ED" w:rsidRDefault="00471D41" w:rsidP="000E5536">
            <w:pPr>
              <w:pStyle w:val="Tiny"/>
            </w:pPr>
            <w:r>
              <w:t>Royal Python</w:t>
            </w:r>
          </w:p>
        </w:tc>
        <w:tc>
          <w:tcPr>
            <w:tcW w:w="1170" w:type="dxa"/>
          </w:tcPr>
          <w:p w14:paraId="086B327F" w14:textId="77777777" w:rsidR="00471D41" w:rsidRDefault="003630B2" w:rsidP="000E5536">
            <w:pPr>
              <w:pStyle w:val="Tiny"/>
            </w:pPr>
            <w:hyperlink r:id="rId235" w:history="1">
              <w:r w:rsidR="00471D41" w:rsidRPr="001F5986">
                <w:rPr>
                  <w:rStyle w:val="Hyperlink"/>
                </w:rPr>
                <w:t>here</w:t>
              </w:r>
            </w:hyperlink>
          </w:p>
        </w:tc>
        <w:tc>
          <w:tcPr>
            <w:tcW w:w="1260" w:type="dxa"/>
          </w:tcPr>
          <w:p w14:paraId="137CF520" w14:textId="77777777" w:rsidR="00471D41" w:rsidRDefault="003630B2" w:rsidP="000E5536">
            <w:pPr>
              <w:pStyle w:val="Tiny"/>
            </w:pPr>
            <w:hyperlink r:id="rId236" w:anchor="sectionRange" w:history="1">
              <w:r w:rsidR="00471D41" w:rsidRPr="001F5986">
                <w:rPr>
                  <w:rStyle w:val="Hyperlink"/>
                </w:rPr>
                <w:t>here</w:t>
              </w:r>
            </w:hyperlink>
          </w:p>
        </w:tc>
        <w:tc>
          <w:tcPr>
            <w:tcW w:w="3367" w:type="dxa"/>
          </w:tcPr>
          <w:p w14:paraId="3BD48EF0" w14:textId="77777777" w:rsidR="00471D41" w:rsidRPr="00AB68ED" w:rsidRDefault="00471D41" w:rsidP="000E5536">
            <w:pPr>
              <w:pStyle w:val="Tiny"/>
            </w:pPr>
            <w:r>
              <w:t>Burkina Faso, Chad, Congo</w:t>
            </w:r>
          </w:p>
        </w:tc>
        <w:tc>
          <w:tcPr>
            <w:tcW w:w="1223" w:type="dxa"/>
          </w:tcPr>
          <w:p w14:paraId="647C5D82" w14:textId="77777777" w:rsidR="00471D41" w:rsidRDefault="00471D41" w:rsidP="000E5536">
            <w:pPr>
              <w:pStyle w:val="Tiny"/>
            </w:pPr>
            <w:r>
              <w:t>LC</w:t>
            </w:r>
          </w:p>
        </w:tc>
      </w:tr>
      <w:tr w:rsidR="00471D41" w14:paraId="19D4E165" w14:textId="77777777" w:rsidTr="00EE31C7">
        <w:tc>
          <w:tcPr>
            <w:tcW w:w="1435" w:type="dxa"/>
          </w:tcPr>
          <w:p w14:paraId="5FDC1441" w14:textId="77777777" w:rsidR="00471D41" w:rsidRPr="002E39D8" w:rsidRDefault="00471D41" w:rsidP="000E5536">
            <w:pPr>
              <w:pStyle w:val="Tiny"/>
            </w:pPr>
            <w:r w:rsidRPr="002E39D8">
              <w:t>Alopias pelagicus</w:t>
            </w:r>
          </w:p>
        </w:tc>
        <w:tc>
          <w:tcPr>
            <w:tcW w:w="1260" w:type="dxa"/>
          </w:tcPr>
          <w:p w14:paraId="1901ECFD" w14:textId="77777777" w:rsidR="00471D41" w:rsidRDefault="00471D41" w:rsidP="000E5536">
            <w:pPr>
              <w:pStyle w:val="Tiny"/>
            </w:pPr>
            <w:r w:rsidRPr="00120B3E">
              <w:t>Pelagic Thresher</w:t>
            </w:r>
          </w:p>
        </w:tc>
        <w:tc>
          <w:tcPr>
            <w:tcW w:w="1170" w:type="dxa"/>
          </w:tcPr>
          <w:p w14:paraId="79ED648C" w14:textId="77777777" w:rsidR="00471D41" w:rsidRDefault="003630B2" w:rsidP="000E5536">
            <w:pPr>
              <w:pStyle w:val="Tiny"/>
            </w:pPr>
            <w:hyperlink r:id="rId237" w:history="1">
              <w:r w:rsidR="00471D41" w:rsidRPr="00120B3E">
                <w:rPr>
                  <w:rStyle w:val="Hyperlink"/>
                </w:rPr>
                <w:t>here</w:t>
              </w:r>
            </w:hyperlink>
          </w:p>
        </w:tc>
        <w:tc>
          <w:tcPr>
            <w:tcW w:w="1260" w:type="dxa"/>
          </w:tcPr>
          <w:p w14:paraId="2337495F" w14:textId="77777777" w:rsidR="00471D41" w:rsidRDefault="003630B2" w:rsidP="000E5536">
            <w:pPr>
              <w:pStyle w:val="Tiny"/>
            </w:pPr>
            <w:hyperlink r:id="rId238" w:anchor="sectionRange" w:history="1">
              <w:r w:rsidR="00471D41" w:rsidRPr="00120B3E">
                <w:rPr>
                  <w:rStyle w:val="Hyperlink"/>
                </w:rPr>
                <w:t>here</w:t>
              </w:r>
            </w:hyperlink>
          </w:p>
        </w:tc>
        <w:tc>
          <w:tcPr>
            <w:tcW w:w="3367" w:type="dxa"/>
          </w:tcPr>
          <w:p w14:paraId="1B067464" w14:textId="77777777" w:rsidR="00471D41" w:rsidRDefault="00471D41" w:rsidP="000E5536">
            <w:pPr>
              <w:pStyle w:val="Tiny"/>
            </w:pPr>
            <w:r>
              <w:t>&gt;60 countries</w:t>
            </w:r>
          </w:p>
        </w:tc>
        <w:tc>
          <w:tcPr>
            <w:tcW w:w="1223" w:type="dxa"/>
          </w:tcPr>
          <w:p w14:paraId="61ABE09D" w14:textId="77777777" w:rsidR="00471D41" w:rsidRDefault="00471D41" w:rsidP="000E5536">
            <w:pPr>
              <w:pStyle w:val="Tiny"/>
            </w:pPr>
            <w:r>
              <w:t>VU</w:t>
            </w:r>
          </w:p>
        </w:tc>
      </w:tr>
      <w:tr w:rsidR="00471D41" w14:paraId="3714E8D0" w14:textId="77777777" w:rsidTr="00EE31C7">
        <w:tc>
          <w:tcPr>
            <w:tcW w:w="1435" w:type="dxa"/>
          </w:tcPr>
          <w:p w14:paraId="16D7AAEC" w14:textId="77777777" w:rsidR="00471D41" w:rsidRPr="002E39D8" w:rsidRDefault="00471D41" w:rsidP="000E5536">
            <w:pPr>
              <w:pStyle w:val="Tiny"/>
            </w:pPr>
            <w:r w:rsidRPr="002E39D8">
              <w:t>Glyphis gangeticus</w:t>
            </w:r>
          </w:p>
        </w:tc>
        <w:tc>
          <w:tcPr>
            <w:tcW w:w="1260" w:type="dxa"/>
          </w:tcPr>
          <w:p w14:paraId="6AC4E14B" w14:textId="77777777" w:rsidR="00471D41" w:rsidRPr="00120B3E" w:rsidRDefault="00471D41" w:rsidP="000E5536">
            <w:pPr>
              <w:pStyle w:val="Tiny"/>
            </w:pPr>
            <w:r>
              <w:t>Ganges Shark</w:t>
            </w:r>
          </w:p>
        </w:tc>
        <w:tc>
          <w:tcPr>
            <w:tcW w:w="1170" w:type="dxa"/>
          </w:tcPr>
          <w:p w14:paraId="1E03F7FA" w14:textId="77777777" w:rsidR="00471D41" w:rsidRDefault="003630B2" w:rsidP="000E5536">
            <w:pPr>
              <w:pStyle w:val="Tiny"/>
            </w:pPr>
            <w:hyperlink r:id="rId239" w:history="1">
              <w:r w:rsidR="00471D41" w:rsidRPr="00F52BA7">
                <w:rPr>
                  <w:rStyle w:val="Hyperlink"/>
                </w:rPr>
                <w:t>here</w:t>
              </w:r>
            </w:hyperlink>
          </w:p>
        </w:tc>
        <w:tc>
          <w:tcPr>
            <w:tcW w:w="1260" w:type="dxa"/>
          </w:tcPr>
          <w:p w14:paraId="194D03DF" w14:textId="77777777" w:rsidR="00471D41" w:rsidRDefault="003630B2" w:rsidP="000E5536">
            <w:pPr>
              <w:pStyle w:val="Tiny"/>
            </w:pPr>
            <w:hyperlink r:id="rId240" w:anchor="sectionRange" w:history="1">
              <w:r w:rsidR="00471D41" w:rsidRPr="00F52BA7">
                <w:rPr>
                  <w:rStyle w:val="Hyperlink"/>
                </w:rPr>
                <w:t>here</w:t>
              </w:r>
            </w:hyperlink>
          </w:p>
        </w:tc>
        <w:tc>
          <w:tcPr>
            <w:tcW w:w="3367" w:type="dxa"/>
          </w:tcPr>
          <w:p w14:paraId="3A9A3184" w14:textId="77777777" w:rsidR="00471D41" w:rsidRDefault="00471D41" w:rsidP="000E5536">
            <w:pPr>
              <w:pStyle w:val="Tiny"/>
            </w:pPr>
            <w:r w:rsidRPr="00F52BA7">
              <w:t>Bangladesh, Myanmar, Pakistan</w:t>
            </w:r>
          </w:p>
        </w:tc>
        <w:tc>
          <w:tcPr>
            <w:tcW w:w="1223" w:type="dxa"/>
          </w:tcPr>
          <w:p w14:paraId="486A74F0" w14:textId="77777777" w:rsidR="00471D41" w:rsidRDefault="00471D41" w:rsidP="000E5536">
            <w:pPr>
              <w:pStyle w:val="Tiny"/>
            </w:pPr>
            <w:r>
              <w:t>CR</w:t>
            </w:r>
          </w:p>
        </w:tc>
      </w:tr>
      <w:tr w:rsidR="00471D41" w14:paraId="2DCA55AA" w14:textId="77777777" w:rsidTr="00EE31C7">
        <w:tc>
          <w:tcPr>
            <w:tcW w:w="1435" w:type="dxa"/>
          </w:tcPr>
          <w:p w14:paraId="3834544C" w14:textId="77777777" w:rsidR="00471D41" w:rsidRPr="002E39D8" w:rsidRDefault="00471D41" w:rsidP="000E5536">
            <w:pPr>
              <w:pStyle w:val="Tiny"/>
            </w:pPr>
            <w:r w:rsidRPr="002E39D8">
              <w:t>Nomascus leucogenys</w:t>
            </w:r>
          </w:p>
        </w:tc>
        <w:tc>
          <w:tcPr>
            <w:tcW w:w="1260" w:type="dxa"/>
          </w:tcPr>
          <w:p w14:paraId="4A92AE31" w14:textId="77777777" w:rsidR="00471D41" w:rsidRDefault="00471D41" w:rsidP="000E5536">
            <w:pPr>
              <w:pStyle w:val="Tiny"/>
            </w:pPr>
            <w:r w:rsidRPr="00D3378A">
              <w:t>Northern White cheeked Gibbon</w:t>
            </w:r>
          </w:p>
        </w:tc>
        <w:tc>
          <w:tcPr>
            <w:tcW w:w="1170" w:type="dxa"/>
          </w:tcPr>
          <w:p w14:paraId="78316BAF" w14:textId="77777777" w:rsidR="00471D41" w:rsidRDefault="003630B2" w:rsidP="000E5536">
            <w:pPr>
              <w:pStyle w:val="Tiny"/>
            </w:pPr>
            <w:hyperlink r:id="rId241" w:history="1">
              <w:r w:rsidR="00471D41" w:rsidRPr="00D3378A">
                <w:rPr>
                  <w:rStyle w:val="Hyperlink"/>
                </w:rPr>
                <w:t>here</w:t>
              </w:r>
            </w:hyperlink>
          </w:p>
        </w:tc>
        <w:tc>
          <w:tcPr>
            <w:tcW w:w="1260" w:type="dxa"/>
          </w:tcPr>
          <w:p w14:paraId="1AFD0945" w14:textId="77777777" w:rsidR="00471D41" w:rsidRDefault="003630B2" w:rsidP="000E5536">
            <w:pPr>
              <w:pStyle w:val="Tiny"/>
            </w:pPr>
            <w:hyperlink r:id="rId242" w:anchor="sectionRange" w:history="1">
              <w:r w:rsidR="00471D41" w:rsidRPr="00D3378A">
                <w:rPr>
                  <w:rStyle w:val="Hyperlink"/>
                </w:rPr>
                <w:t>here</w:t>
              </w:r>
            </w:hyperlink>
          </w:p>
        </w:tc>
        <w:tc>
          <w:tcPr>
            <w:tcW w:w="3367" w:type="dxa"/>
          </w:tcPr>
          <w:p w14:paraId="785956BB" w14:textId="77777777" w:rsidR="00471D41" w:rsidRPr="00F52BA7" w:rsidRDefault="00471D41" w:rsidP="000E5536">
            <w:pPr>
              <w:pStyle w:val="Tiny"/>
            </w:pPr>
            <w:r>
              <w:t>China</w:t>
            </w:r>
          </w:p>
        </w:tc>
        <w:tc>
          <w:tcPr>
            <w:tcW w:w="1223" w:type="dxa"/>
          </w:tcPr>
          <w:p w14:paraId="16614CC1" w14:textId="77777777" w:rsidR="00471D41" w:rsidRDefault="00471D41" w:rsidP="000E5536">
            <w:pPr>
              <w:pStyle w:val="Tiny"/>
            </w:pPr>
            <w:r>
              <w:t>CR</w:t>
            </w:r>
          </w:p>
        </w:tc>
      </w:tr>
    </w:tbl>
    <w:p w14:paraId="46453486" w14:textId="77777777" w:rsidR="006572C6" w:rsidRDefault="006572C6" w:rsidP="000E5536">
      <w:pPr>
        <w:pStyle w:val="Heading6"/>
      </w:pPr>
      <w:r>
        <w:t>Using ArcGIS</w:t>
      </w:r>
    </w:p>
    <w:p w14:paraId="67FCC362" w14:textId="77777777" w:rsidR="00E25E0B" w:rsidRDefault="00E25E0B" w:rsidP="000E5536">
      <w:pPr>
        <w:pStyle w:val="BodyText2"/>
      </w:pPr>
      <w:r>
        <w:t xml:space="preserve">Adding in the country data using a Query Layer but it is taking ages to calculate the extent. I have used the GAUL2008 dataset from the species.dopa database with admin level=0. I copied this to the biofuels.gdb because it was incredibly slow on the postgis machine as a query layer. Temporary output goes here: </w:t>
      </w:r>
      <w:r w:rsidRPr="008F65A4">
        <w:t>C:\Users\cottaan\AppData\Local\Temp</w:t>
      </w:r>
      <w:r>
        <w:t>.</w:t>
      </w:r>
    </w:p>
    <w:p w14:paraId="66E0641C" w14:textId="77777777" w:rsidR="00E25E0B" w:rsidRDefault="00E25E0B" w:rsidP="000E5536">
      <w:pPr>
        <w:pStyle w:val="ListBullet"/>
      </w:pPr>
      <w:r>
        <w:t>Attempt 1 in ArcGIS: Failed with topology error</w:t>
      </w:r>
    </w:p>
    <w:p w14:paraId="496D7A63" w14:textId="77777777" w:rsidR="00E25E0B" w:rsidRDefault="00E25E0B" w:rsidP="000E5536">
      <w:pPr>
        <w:pStyle w:val="Code"/>
      </w:pPr>
      <w:r>
        <w:t>Executing (Intersect): Intersect "GAUL2008 #;Species #" "E:\cottaan\My Documents\ArcGIS\Default.gdb\GAUL2008_Intersect1" ALL # INPUT</w:t>
      </w:r>
    </w:p>
    <w:p w14:paraId="07FCF73E" w14:textId="77777777" w:rsidR="00E25E0B" w:rsidRDefault="00E25E0B" w:rsidP="000E5536">
      <w:pPr>
        <w:pStyle w:val="Code"/>
      </w:pPr>
      <w:r>
        <w:t>Start Time: Mon Jun 18 16:37:20 2012</w:t>
      </w:r>
    </w:p>
    <w:p w14:paraId="0EA5BFBF" w14:textId="77777777" w:rsidR="00E25E0B" w:rsidRDefault="00E25E0B" w:rsidP="000E5536">
      <w:pPr>
        <w:pStyle w:val="Code"/>
      </w:pPr>
      <w:r>
        <w:t>Reading Features...</w:t>
      </w:r>
    </w:p>
    <w:p w14:paraId="07B9BB09" w14:textId="77777777" w:rsidR="00E25E0B" w:rsidRDefault="00E25E0B" w:rsidP="000E5536">
      <w:pPr>
        <w:pStyle w:val="Code"/>
      </w:pPr>
      <w:r>
        <w:t>Processing Tiles...</w:t>
      </w:r>
    </w:p>
    <w:p w14:paraId="7B490808" w14:textId="77777777" w:rsidR="00E25E0B" w:rsidRDefault="00E25E0B" w:rsidP="000E5536">
      <w:pPr>
        <w:pStyle w:val="Code"/>
      </w:pPr>
      <w:r>
        <w:t>ERROR 999999: Error executing function.</w:t>
      </w:r>
    </w:p>
    <w:p w14:paraId="3BC60ADA" w14:textId="77777777" w:rsidR="00E25E0B" w:rsidRDefault="00E25E0B" w:rsidP="000E5536">
      <w:pPr>
        <w:pStyle w:val="Code"/>
      </w:pPr>
      <w:r>
        <w:t>Invalid Topology [Topoengine error.]</w:t>
      </w:r>
    </w:p>
    <w:p w14:paraId="379B0F0F" w14:textId="77777777" w:rsidR="00E25E0B" w:rsidRDefault="00E25E0B" w:rsidP="000E5536">
      <w:pPr>
        <w:pStyle w:val="Code"/>
      </w:pPr>
      <w:r>
        <w:t>Failed to execute (Intersect).</w:t>
      </w:r>
    </w:p>
    <w:p w14:paraId="529D7F53" w14:textId="77777777" w:rsidR="00E25E0B" w:rsidRDefault="00E25E0B" w:rsidP="000E5536">
      <w:pPr>
        <w:pStyle w:val="Code"/>
      </w:pPr>
      <w:r>
        <w:t>Failed at Tue Jun 19 01:43:13 2012 (Elapsed Time: 9 hours 5 minutes 53 seconds)</w:t>
      </w:r>
    </w:p>
    <w:p w14:paraId="7F2A7AED" w14:textId="77777777" w:rsidR="00E25E0B" w:rsidRDefault="00E25E0B" w:rsidP="000E5536">
      <w:pPr>
        <w:pStyle w:val="BodyText2"/>
      </w:pPr>
      <w:r>
        <w:t>Running Repair Geometry on the Species FC. This is non-marine species so should be quicker. Had to stop after 2.5 hrs after 48% due to mtg. Finished after 4 hours.</w:t>
      </w:r>
    </w:p>
    <w:p w14:paraId="1BBAC5E5" w14:textId="77777777" w:rsidR="00E25E0B" w:rsidRDefault="00E25E0B" w:rsidP="000E5536">
      <w:pPr>
        <w:pStyle w:val="ListBullet"/>
      </w:pPr>
      <w:r>
        <w:t>Attempt 2 in ArcGIS: Failed even after repairing geometry!</w:t>
      </w:r>
    </w:p>
    <w:p w14:paraId="674695F7" w14:textId="77777777" w:rsidR="00E25E0B" w:rsidRDefault="00E25E0B" w:rsidP="000E5536">
      <w:pPr>
        <w:pStyle w:val="Code"/>
      </w:pPr>
      <w:r>
        <w:t>Executing: Intersect "Species #;GAUL2008 #" "E:\cottaan\My Documents\ArcGIS\Biofuels.gdb\BiofuelsGAUL2008" ALL # INPUT</w:t>
      </w:r>
    </w:p>
    <w:p w14:paraId="19F41247" w14:textId="77777777" w:rsidR="00E25E0B" w:rsidRDefault="00E25E0B" w:rsidP="000E5536">
      <w:pPr>
        <w:pStyle w:val="Code"/>
      </w:pPr>
      <w:r>
        <w:t>Start Time: Wed Jun 20 07:58:13 2012</w:t>
      </w:r>
    </w:p>
    <w:p w14:paraId="436DF6B3" w14:textId="77777777" w:rsidR="00E25E0B" w:rsidRDefault="00E25E0B" w:rsidP="000E5536">
      <w:pPr>
        <w:pStyle w:val="Code"/>
      </w:pPr>
      <w:r>
        <w:t>Reading Features...</w:t>
      </w:r>
    </w:p>
    <w:p w14:paraId="6C9E00C0" w14:textId="77777777" w:rsidR="00E25E0B" w:rsidRDefault="00E25E0B" w:rsidP="000E5536">
      <w:pPr>
        <w:pStyle w:val="Code"/>
      </w:pPr>
      <w:r>
        <w:t>Processing Tiles...</w:t>
      </w:r>
    </w:p>
    <w:p w14:paraId="048FA9C9" w14:textId="77777777" w:rsidR="00E25E0B" w:rsidRDefault="00E25E0B" w:rsidP="000E5536">
      <w:pPr>
        <w:pStyle w:val="Code"/>
      </w:pPr>
      <w:r>
        <w:t>ERROR 999999: Error executing function.</w:t>
      </w:r>
    </w:p>
    <w:p w14:paraId="16712404" w14:textId="77777777" w:rsidR="00E25E0B" w:rsidRDefault="00E25E0B" w:rsidP="000E5536">
      <w:pPr>
        <w:pStyle w:val="Code"/>
      </w:pPr>
      <w:r>
        <w:t>Invalid Topology [Topoengine error.]</w:t>
      </w:r>
    </w:p>
    <w:p w14:paraId="0D7F7670" w14:textId="77777777" w:rsidR="00E25E0B" w:rsidRDefault="00E25E0B" w:rsidP="000E5536">
      <w:pPr>
        <w:pStyle w:val="Code"/>
      </w:pPr>
      <w:r>
        <w:t>Failed to execute (Intersect).</w:t>
      </w:r>
    </w:p>
    <w:p w14:paraId="6DEF5704" w14:textId="77777777" w:rsidR="00E25E0B" w:rsidRDefault="00E25E0B" w:rsidP="000E5536">
      <w:pPr>
        <w:pStyle w:val="Code"/>
      </w:pPr>
      <w:r>
        <w:t>Failed at Wed Jun 20 14:28:25 2012 (Elapsed Time: 6 hours 30 minutes 12 seconds)</w:t>
      </w:r>
    </w:p>
    <w:p w14:paraId="11EA145D" w14:textId="77777777" w:rsidR="00E25E0B" w:rsidRDefault="00E25E0B" w:rsidP="000E5536">
      <w:pPr>
        <w:pStyle w:val="BodyText2"/>
      </w:pPr>
      <w:r>
        <w:t>Using a Model in ArcMap to calculate the areas is just imposssibly slow. Resorting to multithreading on PostGIS.</w:t>
      </w:r>
    </w:p>
    <w:p w14:paraId="5C1BFA71" w14:textId="77777777" w:rsidR="006572C6" w:rsidRDefault="006572C6" w:rsidP="000E5536">
      <w:pPr>
        <w:pStyle w:val="Heading6"/>
      </w:pPr>
      <w:r>
        <w:t>Using PostGIS</w:t>
      </w:r>
    </w:p>
    <w:p w14:paraId="3863A5E8" w14:textId="77777777" w:rsidR="00E25E0B" w:rsidRDefault="00E25E0B" w:rsidP="000E5536">
      <w:pPr>
        <w:pStyle w:val="BodyText2"/>
      </w:pPr>
      <w:r>
        <w:t>The country data does not exist in the dev database so we need to import from dopa. But FME fails because in PostGIS 2 the function that is required to copy the data no longer exists (</w:t>
      </w:r>
      <w:r w:rsidRPr="005B36CE">
        <w:t>AsEWKB</w:t>
      </w:r>
      <w:r>
        <w:t xml:space="preserve">). See </w:t>
      </w:r>
      <w:hyperlink r:id="rId243" w:anchor="!msg/fmetalk/wkmthyvGx54/no8cQiltbZUJ" w:history="1">
        <w:r w:rsidRPr="00E73772">
          <w:rPr>
            <w:rStyle w:val="Hyperlink"/>
          </w:rPr>
          <w:t>here</w:t>
        </w:r>
      </w:hyperlink>
      <w:r>
        <w:t>.</w:t>
      </w:r>
    </w:p>
    <w:p w14:paraId="61E07B7D" w14:textId="77777777" w:rsidR="00E25E0B" w:rsidRDefault="00E25E0B" w:rsidP="000E5536">
      <w:pPr>
        <w:pStyle w:val="BodyText2"/>
      </w:pPr>
      <w:r>
        <w:t>Trying to update the overlay to LatLong. This works:</w:t>
      </w:r>
    </w:p>
    <w:p w14:paraId="7BEE4BD0" w14:textId="77777777" w:rsidR="00E25E0B" w:rsidRDefault="00E25E0B" w:rsidP="000E5536">
      <w:pPr>
        <w:pStyle w:val="Code"/>
      </w:pPr>
      <w:r w:rsidRPr="00CA3708">
        <w:t>select name from administrative_units.admin0 where st_intersects(ST_GeomFromGML('&lt;ns0:Point xmlns:ns0="http://www.opengis.net/gml"&gt;&lt;ns0:posList&gt;115 0&lt;/ns0:posList&gt;&lt;/ns0:Point&gt;',4326), geom)</w:t>
      </w:r>
    </w:p>
    <w:p w14:paraId="7FDF6FDB" w14:textId="77777777" w:rsidR="00E25E0B" w:rsidRDefault="00E25E0B" w:rsidP="000E5536">
      <w:pPr>
        <w:pStyle w:val="BodyText2"/>
      </w:pPr>
      <w:r>
        <w:t>But I cant get it to work for a species. Because when you use lat/long coordinates for some reason they are round the wrong way in the wfs!</w:t>
      </w:r>
    </w:p>
    <w:p w14:paraId="39D32A28" w14:textId="77777777" w:rsidR="00E25E0B" w:rsidRDefault="00E25E0B" w:rsidP="000E5536">
      <w:pPr>
        <w:pStyle w:val="BodyText2"/>
      </w:pPr>
      <w:r>
        <w:lastRenderedPageBreak/>
        <w:t xml:space="preserve">In ArcGIS Server Services directory, the coordinates are in x,y order for both the </w:t>
      </w:r>
      <w:hyperlink r:id="rId244" w:history="1">
        <w:r w:rsidRPr="002064F2">
          <w:rPr>
            <w:rStyle w:val="Hyperlink"/>
          </w:rPr>
          <w:t>WebMercator</w:t>
        </w:r>
      </w:hyperlink>
      <w:r>
        <w:t xml:space="preserve"> and </w:t>
      </w:r>
      <w:hyperlink r:id="rId245" w:history="1">
        <w:r w:rsidRPr="002064F2">
          <w:rPr>
            <w:rStyle w:val="Hyperlink"/>
          </w:rPr>
          <w:t>WGS84</w:t>
        </w:r>
      </w:hyperlink>
      <w:r>
        <w:t xml:space="preserve"> requests.</w:t>
      </w:r>
    </w:p>
    <w:p w14:paraId="75051546" w14:textId="77777777" w:rsidR="00E25E0B" w:rsidRDefault="00E25E0B" w:rsidP="000E5536">
      <w:pPr>
        <w:pStyle w:val="BodyText2"/>
      </w:pPr>
      <w:r>
        <w:t xml:space="preserve">In ArcGIS Server WFS, the coordinates are in x,y order for </w:t>
      </w:r>
      <w:hyperlink r:id="rId246" w:history="1">
        <w:r w:rsidRPr="006E50A0">
          <w:rPr>
            <w:rStyle w:val="Hyperlink"/>
          </w:rPr>
          <w:t>WebMercator</w:t>
        </w:r>
      </w:hyperlink>
      <w:r>
        <w:t xml:space="preserve"> but are reversed in the </w:t>
      </w:r>
      <w:hyperlink r:id="rId247" w:history="1">
        <w:r w:rsidRPr="006E50A0">
          <w:rPr>
            <w:rStyle w:val="Hyperlink"/>
          </w:rPr>
          <w:t>WGS84</w:t>
        </w:r>
      </w:hyperlink>
      <w:r>
        <w:t xml:space="preserve"> srs.</w:t>
      </w:r>
    </w:p>
    <w:p w14:paraId="5F0E08FA" w14:textId="77777777" w:rsidR="00E25E0B" w:rsidRDefault="00E25E0B" w:rsidP="000E5536">
      <w:pPr>
        <w:pStyle w:val="BodyText2"/>
      </w:pPr>
      <w:r>
        <w:t xml:space="preserve">If you specify wfs version 1.0.0 in the WFS </w:t>
      </w:r>
      <w:hyperlink r:id="rId248" w:history="1">
        <w:r w:rsidRPr="002064F2">
          <w:rPr>
            <w:rStyle w:val="Hyperlink"/>
          </w:rPr>
          <w:t>request</w:t>
        </w:r>
      </w:hyperlink>
      <w:r>
        <w:t xml:space="preserve"> then it reverses the coordinates (i.e. in x,y or long/lat) – see </w:t>
      </w:r>
      <w:r>
        <w:fldChar w:fldCharType="begin"/>
      </w:r>
      <w:r>
        <w:instrText xml:space="preserve"> REF _Ref328037721 \h </w:instrText>
      </w:r>
      <w:r>
        <w:fldChar w:fldCharType="separate"/>
      </w:r>
      <w:r w:rsidR="00EA3299">
        <w:t>Coordinate order</w:t>
      </w:r>
      <w:r>
        <w:fldChar w:fldCharType="end"/>
      </w:r>
      <w:r>
        <w:t>. There are some schema changes in the GML though, e.g. from gml:coordinates to gml:posList. How can I publish the data with the coordinates round the other way? I cant easily stop AGS on the IUCN machine so I will have to deal with it another way. Either:</w:t>
      </w:r>
    </w:p>
    <w:p w14:paraId="387B440D" w14:textId="77777777" w:rsidR="00E25E0B" w:rsidRDefault="00E25E0B" w:rsidP="000E5536">
      <w:pPr>
        <w:pStyle w:val="ListBullet"/>
      </w:pPr>
      <w:r>
        <w:t>Create the geometry using st_geomfromgml in the lat/long order</w:t>
      </w:r>
    </w:p>
    <w:p w14:paraId="6BEE6968" w14:textId="77777777" w:rsidR="00E25E0B" w:rsidRDefault="00E25E0B" w:rsidP="000E5536">
      <w:pPr>
        <w:pStyle w:val="BodyText2"/>
      </w:pPr>
      <w:r>
        <w:t xml:space="preserve">See </w:t>
      </w:r>
      <w:hyperlink r:id="rId249" w:history="1">
        <w:r w:rsidRPr="00D75BE8">
          <w:rPr>
            <w:rStyle w:val="Hyperlink"/>
          </w:rPr>
          <w:t>here</w:t>
        </w:r>
      </w:hyperlink>
      <w:r>
        <w:t xml:space="preserve"> for the GML formats that geomfromgml supports.</w:t>
      </w:r>
    </w:p>
    <w:p w14:paraId="344EADF2" w14:textId="77777777" w:rsidR="00E25E0B" w:rsidRDefault="00E25E0B" w:rsidP="000E5536">
      <w:pPr>
        <w:pStyle w:val="ListBullet"/>
      </w:pPr>
      <w:r>
        <w:t>Serve the data as long/lat from ArcGIS Server either using WFS 1.0.0 or using an external capabilities file</w:t>
      </w:r>
    </w:p>
    <w:p w14:paraId="4973FDCC" w14:textId="77777777" w:rsidR="00E25E0B" w:rsidRDefault="00160D3E" w:rsidP="000E5536">
      <w:pPr>
        <w:pStyle w:val="BodyText"/>
      </w:pPr>
      <w:r>
        <w:t xml:space="preserve">Requesting the data as </w:t>
      </w:r>
      <w:r w:rsidR="00E25E0B">
        <w:t xml:space="preserve">WFS 1.0.0 works!! </w:t>
      </w:r>
    </w:p>
    <w:p w14:paraId="01DC4FA2" w14:textId="77777777" w:rsidR="00E25E0B" w:rsidRDefault="00E25E0B" w:rsidP="000E5536">
      <w:pPr>
        <w:pStyle w:val="Code"/>
      </w:pPr>
      <w:r w:rsidRPr="008663CD">
        <w:t>select name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7BE7A921" w14:textId="77777777" w:rsidR="00E25E0B" w:rsidRDefault="00E25E0B" w:rsidP="000E5536">
      <w:pPr>
        <w:pStyle w:val="BodyText"/>
      </w:pPr>
      <w:r>
        <w:t>Need to update the overlay code – wfs 1.0.0 for geographic srs, 1.1.0 for projected srs.</w:t>
      </w:r>
    </w:p>
    <w:p w14:paraId="01504870" w14:textId="77777777" w:rsidR="00CC7196" w:rsidRDefault="00CC7196" w:rsidP="000E5536">
      <w:pPr>
        <w:pStyle w:val="BodyText2"/>
      </w:pPr>
      <w:r>
        <w:t>I have now created a country dataset which includes all of the marine areas as well (EEZ combined with GAUL). I will complete the country analysis using this.</w:t>
      </w:r>
    </w:p>
    <w:p w14:paraId="7FF79506" w14:textId="77777777" w:rsidR="001D133C" w:rsidRDefault="00640FAF" w:rsidP="000E5536">
      <w:pPr>
        <w:pStyle w:val="Heading7"/>
      </w:pPr>
      <w:bookmarkStart w:id="72" w:name="_Ref330799427"/>
      <w:r>
        <w:t>Attempt 1</w:t>
      </w:r>
      <w:bookmarkEnd w:id="72"/>
    </w:p>
    <w:p w14:paraId="581D0B0E" w14:textId="77777777" w:rsidR="0026003A" w:rsidRDefault="007225E6" w:rsidP="000E5536">
      <w:pPr>
        <w:pStyle w:val="BodyText2"/>
      </w:pPr>
      <w:r>
        <w:t>Starting at 11.33</w:t>
      </w:r>
      <w:r w:rsidR="00291682">
        <w:t xml:space="preserve"> on 20/7/12.</w:t>
      </w:r>
      <w:r>
        <w:t xml:space="preserve"> Finished at 02:14 on 21/7/12. 14 hours 41 minutes.</w:t>
      </w:r>
      <w:r w:rsidR="0026003A">
        <w:t xml:space="preserve">There are 3255035 records in the resulting csv file. Importing into Postgresql - see </w:t>
      </w:r>
      <w:r w:rsidR="0026003A">
        <w:fldChar w:fldCharType="begin"/>
      </w:r>
      <w:r w:rsidR="0026003A">
        <w:instrText xml:space="preserve"> REF _Ref330907904 \h </w:instrText>
      </w:r>
      <w:r w:rsidR="0026003A">
        <w:fldChar w:fldCharType="separate"/>
      </w:r>
      <w:r w:rsidR="00EA3299">
        <w:t>Importing the Country Species analysis into PostGIS</w:t>
      </w:r>
      <w:r w:rsidR="0026003A">
        <w:fldChar w:fldCharType="end"/>
      </w:r>
      <w:r w:rsidR="003C65E3">
        <w:t xml:space="preserve"> (into species|dev database and copied to durga).</w:t>
      </w:r>
    </w:p>
    <w:p w14:paraId="6D3DF179" w14:textId="77777777" w:rsidR="00A849DE" w:rsidRDefault="00B5624E" w:rsidP="000E5536">
      <w:pPr>
        <w:pStyle w:val="BodyText2"/>
      </w:pPr>
      <w:r>
        <w:t>Checking results – there were 80 WFS Request failures – some which we haven’t had before and which seem valid. These might be timeouts in ArcGIS Server</w:t>
      </w:r>
      <w:r w:rsidR="000038F9">
        <w:t xml:space="preserve"> or ASP.NET</w:t>
      </w:r>
      <w:r w:rsidR="007B487D">
        <w:t>.</w:t>
      </w:r>
      <w:r w:rsidR="00E72A44">
        <w:t xml:space="preserve"> </w:t>
      </w:r>
      <w:r w:rsidR="00A95E02">
        <w:t xml:space="preserve">In the ArcGIS Server Log files there are 9 processes crashing (e.g. </w:t>
      </w:r>
      <w:r w:rsidR="00A95E02" w:rsidRPr="00A95E02">
        <w:t>Container process 9096 has crashed on machine IP-0A321AD6</w:t>
      </w:r>
      <w:r w:rsidR="00A95E02">
        <w:t xml:space="preserve">). In the Server Properties: there are fails and timeouts in the </w:t>
      </w:r>
      <w:r w:rsidR="00AC4E8E">
        <w:t>S</w:t>
      </w:r>
      <w:r w:rsidR="00A95E02">
        <w:t xml:space="preserve">ervice </w:t>
      </w:r>
      <w:r w:rsidR="00AC4E8E">
        <w:t>W</w:t>
      </w:r>
      <w:r w:rsidR="00A95E02">
        <w:t xml:space="preserve">ait </w:t>
      </w:r>
      <w:r w:rsidR="00AC4E8E">
        <w:t>T</w:t>
      </w:r>
      <w:r w:rsidR="00A95E02">
        <w:t>ime:</w:t>
      </w:r>
    </w:p>
    <w:p w14:paraId="7C65A38B" w14:textId="77777777" w:rsidR="00A95E02" w:rsidRDefault="00A95E02" w:rsidP="000E5536">
      <w:pPr>
        <w:pStyle w:val="BodyText2"/>
      </w:pPr>
      <w:r>
        <w:t xml:space="preserve">Number of requests failed:    118 </w:t>
      </w:r>
    </w:p>
    <w:p w14:paraId="623FFD9C" w14:textId="77777777" w:rsidR="00A95E02" w:rsidRDefault="00A95E02" w:rsidP="000E5536">
      <w:pPr>
        <w:pStyle w:val="BodyText"/>
      </w:pPr>
      <w:r>
        <w:t>Number of requests timed out:    18</w:t>
      </w:r>
    </w:p>
    <w:p w14:paraId="4BF13C16" w14:textId="77777777" w:rsidR="0025001C" w:rsidRDefault="00A95E02" w:rsidP="000E5536">
      <w:pPr>
        <w:pStyle w:val="BodyText2"/>
      </w:pPr>
      <w:r>
        <w:t>But these are in the last 30 days so I am not sure when they occurred.</w:t>
      </w:r>
      <w:r w:rsidR="00AC4E8E">
        <w:t xml:space="preserve"> Need to get the actual logs. Done – there are 17 requests timed out for the WFSLatLong service for the Attempt 1 and all of these are after 300seconds!! I didn’t set the wait timeout to be long enough (see </w:t>
      </w:r>
      <w:r w:rsidR="00AC4E8E">
        <w:fldChar w:fldCharType="begin"/>
      </w:r>
      <w:r w:rsidR="00AC4E8E">
        <w:instrText xml:space="preserve"> REF _Ref330801250 \h </w:instrText>
      </w:r>
      <w:r w:rsidR="00AC4E8E">
        <w:fldChar w:fldCharType="separate"/>
      </w:r>
      <w:r w:rsidR="00EA3299">
        <w:t>Changing ArcGIS Server Service Timeouts</w:t>
      </w:r>
      <w:r w:rsidR="00AC4E8E">
        <w:fldChar w:fldCharType="end"/>
      </w:r>
      <w:r w:rsidR="00AC4E8E">
        <w:t>).</w:t>
      </w:r>
      <w:r w:rsidR="00C13349">
        <w:t xml:space="preserve"> What does ‘Number of requests failed: 118’ mean? </w:t>
      </w:r>
      <w:r w:rsidR="00CC1162">
        <w:t>Found some err</w:t>
      </w:r>
      <w:r w:rsidR="003B3569">
        <w:t xml:space="preserve">ors in the Windows Event viewer but not enough to explain the 80 WFS </w:t>
      </w:r>
      <w:r w:rsidR="00CD7294">
        <w:t>failures.</w:t>
      </w:r>
      <w:r w:rsidR="00760582">
        <w:t xml:space="preserve"> Still don’t know why!</w:t>
      </w:r>
      <w:r w:rsidR="005E1A06">
        <w:t xml:space="preserve"> There are request timeouts after only 3min 35secs (</w:t>
      </w:r>
      <w:r w:rsidR="005E1A06" w:rsidRPr="005E1A06">
        <w:t>System.Web.H</w:t>
      </w:r>
      <w:r w:rsidR="005E1A06">
        <w:t>ttpException: Request timed out in the browser)</w:t>
      </w:r>
      <w:r w:rsidR="00E462BC">
        <w:t xml:space="preserve"> – following help from </w:t>
      </w:r>
      <w:hyperlink r:id="rId250" w:history="1">
        <w:r w:rsidR="00E462BC" w:rsidRPr="00E462BC">
          <w:rPr>
            <w:rStyle w:val="Hyperlink"/>
          </w:rPr>
          <w:t>here</w:t>
        </w:r>
      </w:hyperlink>
      <w:r w:rsidR="00E462BC">
        <w:t>.</w:t>
      </w:r>
      <w:r w:rsidR="003C2998">
        <w:t xml:space="preserve"> OK - i</w:t>
      </w:r>
      <w:r w:rsidR="009E7739">
        <w:t xml:space="preserve">t is an ASP.NET timeout error – see </w:t>
      </w:r>
      <w:r w:rsidR="009E7739">
        <w:fldChar w:fldCharType="begin"/>
      </w:r>
      <w:r w:rsidR="009E7739">
        <w:instrText xml:space="preserve"> REF _Ref330988658 \h </w:instrText>
      </w:r>
      <w:r w:rsidR="009E7739">
        <w:fldChar w:fldCharType="separate"/>
      </w:r>
      <w:r w:rsidR="00EA3299">
        <w:t xml:space="preserve">Changing the </w:t>
      </w:r>
      <w:r w:rsidR="00EA3299" w:rsidRPr="009E7739">
        <w:t>httpRuntime executionTimeout</w:t>
      </w:r>
      <w:r w:rsidR="009E7739">
        <w:fldChar w:fldCharType="end"/>
      </w:r>
      <w:r w:rsidR="009E7739">
        <w:t xml:space="preserve">. </w:t>
      </w:r>
    </w:p>
    <w:p w14:paraId="009AFFD9" w14:textId="77777777" w:rsidR="00A93F05" w:rsidRDefault="00A93F05" w:rsidP="000E5536">
      <w:pPr>
        <w:pStyle w:val="Heading8"/>
      </w:pPr>
      <w:r>
        <w:t>Validation</w:t>
      </w:r>
    </w:p>
    <w:p w14:paraId="5555D1DE" w14:textId="77777777" w:rsidR="00F431AB" w:rsidRDefault="003263C5" w:rsidP="000E5536">
      <w:pPr>
        <w:pStyle w:val="BodyText2"/>
      </w:pPr>
      <w:r>
        <w:t>687</w:t>
      </w:r>
      <w:r w:rsidR="00261865">
        <w:t xml:space="preserve"> birds for</w:t>
      </w:r>
      <w:r>
        <w:t xml:space="preserve"> Malaysia</w:t>
      </w:r>
      <w:r w:rsidR="00FB06FF">
        <w:t xml:space="preserve"> </w:t>
      </w:r>
      <w:r w:rsidR="00261865">
        <w:t xml:space="preserve">– will check in </w:t>
      </w:r>
      <w:r w:rsidR="00AC5BA2">
        <w:t>ArcGIS.</w:t>
      </w:r>
      <w:r w:rsidR="005F02BD">
        <w:t xml:space="preserve"> 725 in ArcGIS – but these aren’t </w:t>
      </w:r>
      <w:r w:rsidR="006A5F69">
        <w:t>unique. 672 unique fro</w:t>
      </w:r>
      <w:r w:rsidR="00505A2A">
        <w:t>m ArcGIS so why more in PostGIS?</w:t>
      </w:r>
      <w:r w:rsidR="00F0744F">
        <w:t xml:space="preserve"> </w:t>
      </w:r>
      <w:r w:rsidR="00F0744F" w:rsidRPr="00F0744F">
        <w:t>Ardea purpurea</w:t>
      </w:r>
      <w:r w:rsidR="00F0744F">
        <w:t xml:space="preserve"> (</w:t>
      </w:r>
      <w:r w:rsidR="00F0744F" w:rsidRPr="00F0744F">
        <w:t>144679</w:t>
      </w:r>
      <w:r w:rsidR="00F0744F">
        <w:t>) in ArcGIS but not PostGIS.</w:t>
      </w:r>
      <w:r w:rsidR="00333A66">
        <w:t xml:space="preserve"> This is because the request failed in PostGIS (</w:t>
      </w:r>
      <w:r w:rsidR="00333A66" w:rsidRPr="00333A66">
        <w:t>2012-07-20 16:46:49,700 ERROR 19141 WFS Request failed for OBJECTID 29539</w:t>
      </w:r>
      <w:r w:rsidR="00333A66">
        <w:t>).</w:t>
      </w:r>
      <w:r w:rsidR="00E92F74">
        <w:t xml:space="preserve"> This one opens fine in </w:t>
      </w:r>
      <w:hyperlink r:id="rId251" w:history="1">
        <w:r w:rsidR="00E92F74" w:rsidRPr="00E92F74">
          <w:rPr>
            <w:rStyle w:val="Hyperlink"/>
          </w:rPr>
          <w:t>REST</w:t>
        </w:r>
      </w:hyperlink>
      <w:r w:rsidR="00E92F74">
        <w:t xml:space="preserve"> but not in </w:t>
      </w:r>
      <w:hyperlink r:id="rId252" w:history="1">
        <w:r w:rsidR="00E92F74" w:rsidRPr="00E92F74">
          <w:rPr>
            <w:rStyle w:val="Hyperlink"/>
          </w:rPr>
          <w:t>WFS</w:t>
        </w:r>
      </w:hyperlink>
      <w:r w:rsidR="00E92F74">
        <w:t>.</w:t>
      </w:r>
      <w:r w:rsidR="00D50258">
        <w:t xml:space="preserve"> Anyhow, copying the data to Durga so we can use it.</w:t>
      </w:r>
    </w:p>
    <w:p w14:paraId="586107AB" w14:textId="77777777" w:rsidR="007A5857" w:rsidRDefault="007A5857" w:rsidP="000E5536">
      <w:pPr>
        <w:pStyle w:val="Heading7"/>
      </w:pPr>
      <w:r>
        <w:t>Attempt 2</w:t>
      </w:r>
    </w:p>
    <w:p w14:paraId="1D6FFE25" w14:textId="77777777" w:rsidR="007A5857" w:rsidRPr="007A5857" w:rsidRDefault="007A5857" w:rsidP="000E5536">
      <w:pPr>
        <w:pStyle w:val="BodyText2"/>
      </w:pPr>
      <w:r>
        <w:t>Using Python multiprocessing and the redlist_intersect*() functions on the species machine. Started at 16:37 with 8 processors.</w:t>
      </w:r>
      <w:r w:rsidR="007065C2">
        <w:t xml:space="preserve"> Took less than 2 hours!</w:t>
      </w:r>
    </w:p>
    <w:p w14:paraId="6C758ECE" w14:textId="77777777" w:rsidR="00E25E0B" w:rsidRDefault="00E25E0B" w:rsidP="000E5536">
      <w:pPr>
        <w:pStyle w:val="Heading5"/>
      </w:pPr>
      <w:r>
        <w:t>Area of species within each country</w:t>
      </w:r>
    </w:p>
    <w:p w14:paraId="74F46BF8" w14:textId="77777777" w:rsidR="006D72EA" w:rsidRDefault="006D72EA" w:rsidP="000E5536">
      <w:pPr>
        <w:pStyle w:val="Heading6"/>
      </w:pPr>
      <w:r>
        <w:t>Python Intersection</w:t>
      </w:r>
    </w:p>
    <w:p w14:paraId="5FDF021A" w14:textId="77777777" w:rsidR="001F7DD6" w:rsidRDefault="001F7DD6" w:rsidP="000E5536">
      <w:pPr>
        <w:pStyle w:val="BodyText2"/>
      </w:pPr>
      <w:r>
        <w:t>Using WFS</w:t>
      </w:r>
      <w:r w:rsidR="00931CC6">
        <w:t xml:space="preserve"> to get the GML and then doing the intersection. E</w:t>
      </w:r>
      <w:r>
        <w:t>xample call:</w:t>
      </w:r>
    </w:p>
    <w:p w14:paraId="096086C6" w14:textId="77777777" w:rsidR="001F7DD6" w:rsidRPr="001F7DD6" w:rsidRDefault="003630B2" w:rsidP="000E5536">
      <w:pPr>
        <w:pStyle w:val="BodyText2"/>
      </w:pPr>
      <w:hyperlink r:id="rId253" w:history="1">
        <w:r w:rsidR="001F7DD6"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71F1FE9" w14:textId="77777777" w:rsidR="005B564F" w:rsidRDefault="005B564F" w:rsidP="000E5536">
      <w:pPr>
        <w:pStyle w:val="Heading7"/>
      </w:pPr>
      <w:r>
        <w:lastRenderedPageBreak/>
        <w:t>Using Lat/Long</w:t>
      </w:r>
    </w:p>
    <w:p w14:paraId="60182082" w14:textId="77777777" w:rsidR="00E25E0B" w:rsidRDefault="00E25E0B" w:rsidP="000E5536">
      <w:pPr>
        <w:pStyle w:val="BodyText2"/>
      </w:pPr>
      <w:r>
        <w:t>The following query works and gets the area of intersection in 221ms using st_intersects:</w:t>
      </w:r>
    </w:p>
    <w:p w14:paraId="18A40687" w14:textId="77777777" w:rsidR="00E25E0B" w:rsidRDefault="00E25E0B" w:rsidP="000E5536">
      <w:pPr>
        <w:pStyle w:val="Code"/>
      </w:pPr>
      <w:r w:rsidRPr="00F6256E">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679B20B6" w14:textId="77777777" w:rsidR="00E25E0B" w:rsidRDefault="00E25E0B" w:rsidP="000E5536">
      <w:pPr>
        <w:pStyle w:val="BodyText2"/>
      </w:pPr>
      <w:r>
        <w:t>The following query works and gets the area of intersection in 1041ms using &amp;&amp;:</w:t>
      </w:r>
    </w:p>
    <w:p w14:paraId="4542E4BF" w14:textId="77777777" w:rsidR="00E25E0B" w:rsidRDefault="00E25E0B" w:rsidP="000E5536">
      <w:pPr>
        <w:pStyle w:val="Code"/>
      </w:pPr>
      <w:r w:rsidRPr="003F1EB0">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amp;&amp; geom</w:t>
      </w:r>
    </w:p>
    <w:p w14:paraId="324E4C2E" w14:textId="77777777" w:rsidR="00E25E0B" w:rsidRDefault="00E25E0B" w:rsidP="000E5536">
      <w:pPr>
        <w:pStyle w:val="BodyText2"/>
      </w:pPr>
      <w:r>
        <w:t xml:space="preserve">Result is </w:t>
      </w:r>
      <w:r w:rsidRPr="00B62D40">
        <w:t>0.000107632676241279</w:t>
      </w:r>
      <w:r>
        <w:t xml:space="preserve">. Validating in ArcGIS the intersection area is </w:t>
      </w:r>
      <w:r w:rsidRPr="00B62D40">
        <w:t>0.000108</w:t>
      </w:r>
      <w:r>
        <w:t xml:space="preserve"> – so more accurate in PostGIS!</w:t>
      </w:r>
    </w:p>
    <w:p w14:paraId="00CD3D8F" w14:textId="77777777" w:rsidR="00E25E0B" w:rsidRDefault="00E25E0B" w:rsidP="000E5536">
      <w:pPr>
        <w:pStyle w:val="BodyText2"/>
      </w:pPr>
      <w:r>
        <w:t>Updated the Python code to run this intersection using PostGIS native and the RL using WFS 1.0.0. With 16 processes running concurrently I get lots of ‘</w:t>
      </w:r>
      <w:r w:rsidRPr="00A15B99">
        <w:t>canceling statement due to statement timeout</w:t>
      </w:r>
      <w:r>
        <w:t xml:space="preserve">’ errors. The statement timeout is documented </w:t>
      </w:r>
      <w:hyperlink r:id="rId254" w:history="1">
        <w:r w:rsidRPr="00C761FC">
          <w:rPr>
            <w:rStyle w:val="Hyperlink"/>
          </w:rPr>
          <w:t>here</w:t>
        </w:r>
      </w:hyperlink>
      <w:r>
        <w:t xml:space="preserve">. The timeout value is set in the server configuration file and it is not recommended to change – you can see the value by entereding ‘SHOW ALL’ in pgAdmin, or ‘SHOW </w:t>
      </w:r>
      <w:r w:rsidRPr="00431E89">
        <w:t>statement_timeout</w:t>
      </w:r>
      <w:r>
        <w:t>’. The default is 5min for the arcuser. First one is a shark with an OBJECTID of 32 – time out! But we can change to the appuser which has no timeout!!</w:t>
      </w:r>
      <w:r w:rsidR="00455DFE">
        <w:t xml:space="preserve"> To get the statement_timeout in code:</w:t>
      </w:r>
    </w:p>
    <w:p w14:paraId="5CBF36F1" w14:textId="77777777" w:rsidR="00455DFE" w:rsidRDefault="00455DFE" w:rsidP="000E5536">
      <w:pPr>
        <w:pStyle w:val="Code"/>
      </w:pPr>
      <w:r w:rsidRPr="00455DFE">
        <w:t>conn  = psycopg2.connect(host="species.jrc.it",database="dopa",user="appuser",password="5Ti5k9")</w:t>
      </w:r>
    </w:p>
    <w:p w14:paraId="2EABAAE6" w14:textId="77777777" w:rsidR="00455DFE" w:rsidRDefault="00455DFE" w:rsidP="000E5536">
      <w:pPr>
        <w:pStyle w:val="Code"/>
      </w:pPr>
      <w:r w:rsidRPr="00455DFE">
        <w:t>cur = conn.cursor()</w:t>
      </w:r>
    </w:p>
    <w:p w14:paraId="0AC7F55A" w14:textId="77777777" w:rsidR="00455DFE" w:rsidRDefault="00455DFE" w:rsidP="000E5536">
      <w:pPr>
        <w:pStyle w:val="Code"/>
      </w:pPr>
      <w:r w:rsidRPr="00455DFE">
        <w:t xml:space="preserve">cur.execute("SHOW </w:t>
      </w:r>
      <w:r>
        <w:t>statement_timeout</w:t>
      </w:r>
      <w:r w:rsidRPr="00455DFE">
        <w:t>")</w:t>
      </w:r>
    </w:p>
    <w:p w14:paraId="341C2F39" w14:textId="77777777" w:rsidR="00455DFE" w:rsidRDefault="000E4C49" w:rsidP="000E5536">
      <w:pPr>
        <w:pStyle w:val="Code"/>
      </w:pPr>
      <w:r>
        <w:t>timeout</w:t>
      </w:r>
      <w:r w:rsidR="00455DFE">
        <w:t xml:space="preserve"> = </w:t>
      </w:r>
      <w:r w:rsidRPr="000E4C49">
        <w:t>cur.fetchall()[0][0]</w:t>
      </w:r>
    </w:p>
    <w:p w14:paraId="384C7A05" w14:textId="77777777" w:rsidR="005171F2" w:rsidRDefault="005171F2" w:rsidP="000E5536">
      <w:pPr>
        <w:pStyle w:val="ListBullet"/>
      </w:pPr>
      <w:r>
        <w:t>Attempt 1: PuTTY Fatal Error. Network Error: Software caused connection abort.</w:t>
      </w:r>
    </w:p>
    <w:p w14:paraId="68F1E343" w14:textId="77777777" w:rsidR="00230304" w:rsidRDefault="005171F2" w:rsidP="000E5536">
      <w:pPr>
        <w:pStyle w:val="BodyText2"/>
      </w:pPr>
      <w:r>
        <w:t>Th</w:t>
      </w:r>
      <w:r w:rsidR="00FA5C08">
        <w:t>is happened after 18656 records at 7am on a Saturday morning.</w:t>
      </w:r>
      <w:r w:rsidR="0002492E">
        <w:t xml:space="preserve"> Trying</w:t>
      </w:r>
      <w:r w:rsidR="00230304">
        <w:t>:</w:t>
      </w:r>
    </w:p>
    <w:p w14:paraId="22A86C31" w14:textId="77777777" w:rsidR="005171F2" w:rsidRDefault="009130C1" w:rsidP="000E5536">
      <w:pPr>
        <w:pStyle w:val="Code"/>
      </w:pPr>
      <w:r w:rsidRPr="0023279C">
        <w:t xml:space="preserve">nohup python </w:t>
      </w:r>
      <w:r>
        <w:t>overlay</w:t>
      </w:r>
      <w:r w:rsidRPr="0023279C">
        <w:t>.py &gt; /dev/null 2&gt; /dev/null &lt; /dev/null</w:t>
      </w:r>
    </w:p>
    <w:p w14:paraId="324B4807" w14:textId="77777777" w:rsidR="006D72EA" w:rsidRDefault="00C27C65" w:rsidP="000E5536">
      <w:pPr>
        <w:pStyle w:val="BodyText2"/>
      </w:pPr>
      <w:r>
        <w:t xml:space="preserve">Started at </w:t>
      </w:r>
      <w:r w:rsidR="00EA5A77">
        <w:t>11:25</w:t>
      </w:r>
      <w:r>
        <w:t xml:space="preserve"> 25/6/12</w:t>
      </w:r>
      <w:r w:rsidR="002350B7">
        <w:t xml:space="preserve"> – should be about 4.29 days</w:t>
      </w:r>
      <w:r w:rsidR="00C65F84">
        <w:t xml:space="preserve"> – only done a third after 4 days!!</w:t>
      </w:r>
      <w:r w:rsidR="00CD7D62">
        <w:t xml:space="preserve"> Hooray finished!</w:t>
      </w:r>
      <w:r w:rsidR="007D1F5B">
        <w:t xml:space="preserve"> Total time taken was </w:t>
      </w:r>
      <w:r w:rsidR="00FB373B">
        <w:t xml:space="preserve">5 days 11 hours 48 minutes using </w:t>
      </w:r>
      <w:r w:rsidR="00AB12F8">
        <w:t>8</w:t>
      </w:r>
      <w:r w:rsidR="00FB373B">
        <w:t xml:space="preserve"> processes</w:t>
      </w:r>
      <w:r w:rsidR="00C71E18">
        <w:t xml:space="preserve"> and it processed</w:t>
      </w:r>
      <w:r w:rsidR="007D1F5B">
        <w:t>. There were 259 errors (27 no features found</w:t>
      </w:r>
      <w:r w:rsidR="00C75719">
        <w:t xml:space="preserve"> (e.g. OBJECTID=768)</w:t>
      </w:r>
      <w:r w:rsidR="007D1F5B">
        <w:t>, 5 no polygon features found</w:t>
      </w:r>
      <w:r w:rsidR="00DA10BE">
        <w:t xml:space="preserve"> (e.g. OBJECTID=29333)</w:t>
      </w:r>
      <w:r w:rsidR="007D1F5B">
        <w:t>, 227 no speciesid found</w:t>
      </w:r>
      <w:r w:rsidR="00DA10BE">
        <w:t xml:space="preserve"> (e.g. OBJECTID=1)</w:t>
      </w:r>
      <w:r w:rsidR="007D1F5B">
        <w:t>).</w:t>
      </w:r>
      <w:r w:rsidR="00C75719">
        <w:t xml:space="preserve"> </w:t>
      </w:r>
      <w:r w:rsidR="00432836">
        <w:t>Resultin</w:t>
      </w:r>
      <w:r w:rsidR="007117A7">
        <w:t>g specie</w:t>
      </w:r>
      <w:r w:rsidR="0053773E">
        <w:t>s_gaul.csv file is 95Mb (3177147</w:t>
      </w:r>
      <w:r w:rsidR="007117A7">
        <w:t xml:space="preserve"> lines)</w:t>
      </w:r>
      <w:r w:rsidR="00796326">
        <w:t xml:space="preserve">. </w:t>
      </w:r>
      <w:r w:rsidR="00D37BF7">
        <w:t>Need to run again with Mollweide.</w:t>
      </w:r>
      <w:r w:rsidR="005625F3">
        <w:t xml:space="preserve"> Checking errors on the WFS feed – low memory on the d: drive on the IUCN machine, deleted an old 2Gb watersheds.7z file</w:t>
      </w:r>
      <w:r w:rsidR="00747074">
        <w:t>. ArcMap crashes when d is full.</w:t>
      </w:r>
    </w:p>
    <w:p w14:paraId="0D16FF2D" w14:textId="77777777" w:rsidR="00A630CB" w:rsidRDefault="00A630CB" w:rsidP="000E5536">
      <w:pPr>
        <w:pStyle w:val="BodyText2"/>
      </w:pPr>
      <w:r>
        <w:t>OBJECTID=768 – could not load data from the datasource</w:t>
      </w:r>
    </w:p>
    <w:p w14:paraId="46481187" w14:textId="77777777" w:rsidR="00A630CB" w:rsidRDefault="00A630CB" w:rsidP="000E5536">
      <w:pPr>
        <w:pStyle w:val="BodyText"/>
      </w:pPr>
      <w:r>
        <w:t>OBJECTID=29333 – has an area of 0</w:t>
      </w:r>
    </w:p>
    <w:p w14:paraId="55D53A03" w14:textId="77777777" w:rsidR="005B564F" w:rsidRDefault="005B564F" w:rsidP="000E5536">
      <w:pPr>
        <w:pStyle w:val="Heading7"/>
      </w:pPr>
      <w:r>
        <w:t>Using Mollweide</w:t>
      </w:r>
    </w:p>
    <w:p w14:paraId="701F7A5A" w14:textId="77777777" w:rsidR="005B564F" w:rsidRDefault="005B564F" w:rsidP="000E5536">
      <w:pPr>
        <w:pStyle w:val="BodyText2"/>
      </w:pPr>
      <w:r>
        <w:t xml:space="preserve">Testing on the small polygon from speciesis = </w:t>
      </w:r>
      <w:r w:rsidRPr="002274F6">
        <w:t>61554</w:t>
      </w:r>
      <w:r>
        <w:t xml:space="preserve"> (OBJECTID=13006):</w:t>
      </w:r>
    </w:p>
    <w:p w14:paraId="02A5B2CE" w14:textId="77777777" w:rsidR="005B564F" w:rsidRDefault="005B564F" w:rsidP="000E5536">
      <w:pPr>
        <w:pStyle w:val="Code"/>
      </w:pPr>
      <w:r w:rsidRPr="000B6A5D">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9C92FBA" w14:textId="77777777" w:rsidR="005B564F" w:rsidRDefault="005B564F" w:rsidP="000E5536">
      <w:pPr>
        <w:pStyle w:val="BodyText2"/>
      </w:pPr>
      <w:r>
        <w:t xml:space="preserve">Returns an area of </w:t>
      </w:r>
      <w:r w:rsidRPr="000B6A5D">
        <w:t>15872760.5082651</w:t>
      </w:r>
      <w:r>
        <w:t xml:space="preserve"> in Greece. Validating against ArcMap – trying to find the EPSG:3376 coordinate system in ArcMap. Cant find in file dialog, using search in Explorer – the name is ‘</w:t>
      </w:r>
      <w:r w:rsidRPr="00570972">
        <w:t>GDM_2000_BRSO_East_Malaysia</w:t>
      </w:r>
      <w:r>
        <w:t>’ and the file is ‘</w:t>
      </w:r>
      <w:r w:rsidRPr="00570972">
        <w:t xml:space="preserve">C:\Program Files (x86)\ArcGIS\Desktop10.0\Coordinate Systems\Projected Coordinate Systems\National Grids\Malaysia and </w:t>
      </w:r>
      <w:r w:rsidRPr="00570972">
        <w:lastRenderedPageBreak/>
        <w:t>Singapore</w:t>
      </w:r>
      <w:r>
        <w:t>\</w:t>
      </w:r>
      <w:r w:rsidRPr="00570972">
        <w:t>GDM 2000 BRSO</w:t>
      </w:r>
      <w:r>
        <w:t xml:space="preserve">.prj. I need a Geographic Transformation, but I’m not sure which one to use! Good article </w:t>
      </w:r>
      <w:hyperlink r:id="rId255" w:history="1">
        <w:r w:rsidRPr="00A96E1B">
          <w:rPr>
            <w:rStyle w:val="Hyperlink"/>
          </w:rPr>
          <w:t>here</w:t>
        </w:r>
      </w:hyperlink>
      <w:r>
        <w:t>. From ArcGIS the area should be 15848566.549735m2. Not bad!</w:t>
      </w:r>
    </w:p>
    <w:p w14:paraId="2638B077" w14:textId="77777777" w:rsidR="005B564F" w:rsidRDefault="005B564F" w:rsidP="000E5536">
      <w:pPr>
        <w:pStyle w:val="BodyText2"/>
      </w:pPr>
      <w:r>
        <w:t>OK, Will has added the Mollweide projection to the species dopa and dev databases so we can try again. The srid = 97099. So what is the area using 97099:</w:t>
      </w:r>
    </w:p>
    <w:p w14:paraId="67D6910E" w14:textId="77777777" w:rsidR="005B564F" w:rsidRDefault="005B564F" w:rsidP="000E5536">
      <w:pPr>
        <w:pStyle w:val="Code"/>
      </w:pPr>
      <w:r w:rsidRPr="005B564F">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r>
        <w:t>97099</w:t>
      </w:r>
      <w:r w:rsidRPr="005B564F">
        <w:t>))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D87BF65" w14:textId="77777777" w:rsidR="00CF13A5" w:rsidRPr="005B564F" w:rsidRDefault="002D7675" w:rsidP="000E5536">
      <w:pPr>
        <w:pStyle w:val="BodyText2"/>
      </w:pPr>
      <w:r>
        <w:t>In PostGIS the Mollweide area is</w:t>
      </w:r>
      <w:r w:rsidR="005B564F">
        <w:t xml:space="preserve"> </w:t>
      </w:r>
      <w:r w:rsidR="005B564F" w:rsidRPr="005B564F">
        <w:t>1045718.34051441</w:t>
      </w:r>
      <w:r>
        <w:t>m2. What is it in ArcMap?</w:t>
      </w:r>
      <w:r w:rsidR="0072510D">
        <w:t xml:space="preserve"> Finding Mollweide in ArcMap ‘</w:t>
      </w:r>
      <w:r w:rsidR="0072510D" w:rsidRPr="0072510D">
        <w:t>C:\Program Files (x86)\ArcGIS\Desktop10.0\Coordinate Systems\Projected Coordinate Systems\World</w:t>
      </w:r>
      <w:r w:rsidR="0072510D">
        <w:t>\</w:t>
      </w:r>
      <w:r w:rsidR="0072510D" w:rsidRPr="0072510D">
        <w:t>Mollweide (world)</w:t>
      </w:r>
      <w:r w:rsidR="0072510D">
        <w:t>.prj’.</w:t>
      </w:r>
      <w:r w:rsidR="00CF13A5">
        <w:t xml:space="preserve"> Changing the data frame to Mollweide lets me use the Measure Area tool which reports: Area: 1,045,718.356586 Square Meters. So Mollweide is fine!!!</w:t>
      </w:r>
      <w:r w:rsidR="00E0456B">
        <w:t xml:space="preserve"> Der, the 3376 projection was for Malaysia and the test area was Greece!!</w:t>
      </w:r>
      <w:r w:rsidR="000471C4">
        <w:t xml:space="preserve"> Looking at the map it looks about right for OBJECTID=13006.</w:t>
      </w:r>
      <w:r w:rsidR="00D37BF7">
        <w:t xml:space="preserve"> Updating the code.</w:t>
      </w:r>
      <w:r w:rsidR="00AB12F8">
        <w:t xml:space="preserve"> Restarting the 8 processes on </w:t>
      </w:r>
      <w:r w:rsidR="000E00C3">
        <w:t>the species machine at 16:45 on 2/7/12.</w:t>
      </w:r>
    </w:p>
    <w:p w14:paraId="4BC66274" w14:textId="77777777" w:rsidR="006D72EA" w:rsidRDefault="006D72EA" w:rsidP="000E5536">
      <w:pPr>
        <w:pStyle w:val="Heading6"/>
      </w:pPr>
      <w:r>
        <w:t>Post-processing</w:t>
      </w:r>
    </w:p>
    <w:p w14:paraId="14BBD10A" w14:textId="77777777" w:rsidR="00245189" w:rsidRDefault="00245189" w:rsidP="000E5536">
      <w:pPr>
        <w:pStyle w:val="Heading7"/>
      </w:pPr>
      <w:r>
        <w:t>Using Lat/Long</w:t>
      </w:r>
    </w:p>
    <w:p w14:paraId="044F1865" w14:textId="77777777" w:rsidR="005B564F" w:rsidRDefault="00796326" w:rsidP="000E5536">
      <w:pPr>
        <w:pStyle w:val="BodyText2"/>
      </w:pPr>
      <w:r>
        <w:t>Will use Access to import and process the data.</w:t>
      </w:r>
      <w:r w:rsidR="006D72EA">
        <w:t xml:space="preserve"> Imported the species_gaul.csv file into </w:t>
      </w:r>
      <w:r w:rsidR="006D72EA" w:rsidRPr="006D72EA">
        <w:t>E:\cottaan\My Documents</w:t>
      </w:r>
      <w:r w:rsidR="006D72EA">
        <w:t>\General.accdb\</w:t>
      </w:r>
      <w:r w:rsidR="006D72EA" w:rsidRPr="006D72EA">
        <w:t>Species_gaul</w:t>
      </w:r>
      <w:r w:rsidR="0053773E">
        <w:t xml:space="preserve"> table – 3177147 records.</w:t>
      </w:r>
      <w:r w:rsidR="00975ACC">
        <w:t xml:space="preserve"> </w:t>
      </w:r>
      <w:r w:rsidR="00210E4E">
        <w:t>Renamed fields.</w:t>
      </w:r>
      <w:r w:rsidR="002C5D1D">
        <w:t xml:space="preserve"> </w:t>
      </w:r>
      <w:r w:rsidR="00975ACC">
        <w:t>Totalling the areas for each species within each country.</w:t>
      </w:r>
      <w:r w:rsidR="00F40DD9">
        <w:t xml:space="preserve"> Bum, areas are in lat/long so wor</w:t>
      </w:r>
      <w:r w:rsidR="00936E29">
        <w:t>thless. Need to use WebMercator or Moll</w:t>
      </w:r>
      <w:r w:rsidR="00930D16">
        <w:t>weide – will update the code and run again.</w:t>
      </w:r>
      <w:r w:rsidR="002274F6">
        <w:t xml:space="preserve"> </w:t>
      </w:r>
      <w:r w:rsidR="00A96221">
        <w:t xml:space="preserve"> </w:t>
      </w:r>
    </w:p>
    <w:p w14:paraId="69679129" w14:textId="77777777" w:rsidR="00245189" w:rsidRDefault="00245189" w:rsidP="000E5536">
      <w:pPr>
        <w:pStyle w:val="Heading7"/>
      </w:pPr>
      <w:r>
        <w:t>Using Mollweide</w:t>
      </w:r>
    </w:p>
    <w:p w14:paraId="4538D41F" w14:textId="77777777" w:rsidR="0094593A" w:rsidRDefault="006C7789" w:rsidP="000E5536">
      <w:pPr>
        <w:pStyle w:val="BodyText2"/>
      </w:pPr>
      <w:r>
        <w:t xml:space="preserve">Completed the country analysis using mollweide in 4.5 days using 8 processes. Total records in species_gaul.csv – </w:t>
      </w:r>
      <w:r w:rsidR="003F0396">
        <w:t>25331134</w:t>
      </w:r>
      <w:r w:rsidR="00C317F0">
        <w:t xml:space="preserve"> – why is this less than for Lat/Long? There are some species that were not processed, eg. OBJECTID=</w:t>
      </w:r>
      <w:r w:rsidR="007F54FF">
        <w:t>1920,40356,40368,42081,42248,42280</w:t>
      </w:r>
      <w:r>
        <w:t xml:space="preserve">. </w:t>
      </w:r>
      <w:r w:rsidR="0094593A">
        <w:t>Doing an outer join on the latlong table there are 2618 species missing from Mollweide</w:t>
      </w:r>
      <w:r w:rsidR="00F55D4B">
        <w:t xml:space="preserve"> – these are in ‘</w:t>
      </w:r>
      <w:r w:rsidR="00F55D4B" w:rsidRPr="00F55D4B">
        <w:t>E:\cottaan\My Documents</w:t>
      </w:r>
      <w:r w:rsidR="00F55D4B">
        <w:t>\General.accdb’</w:t>
      </w:r>
      <w:r w:rsidR="0094593A">
        <w:t>. Investigating.</w:t>
      </w:r>
    </w:p>
    <w:p w14:paraId="302E7743" w14:textId="77777777" w:rsidR="003F4923" w:rsidRDefault="003F4923" w:rsidP="000E5536">
      <w:pPr>
        <w:pStyle w:val="BodyText2"/>
      </w:pPr>
      <w:r>
        <w:t xml:space="preserve">Species </w:t>
      </w:r>
      <w:r w:rsidRPr="003F4923">
        <w:t>23042</w:t>
      </w:r>
      <w:r w:rsidR="002C1C08">
        <w:t xml:space="preserve"> is in latlong – the </w:t>
      </w:r>
      <w:r w:rsidR="008A1144">
        <w:t>OBJECTID is 91097 which occurs in the hills of Taiwan.</w:t>
      </w:r>
      <w:r w:rsidR="003F6889">
        <w:t xml:space="preserve"> 91097 is in the ‘Species Country Analysis Mollweide.txt’ log so why isn’t it in the results?</w:t>
      </w:r>
      <w:r w:rsidR="00D5482D">
        <w:t xml:space="preserve"> Running it on its own there is a record in the csv file so for some reason it is </w:t>
      </w:r>
      <w:r w:rsidR="00391C8D">
        <w:t>falling over somewhere. Aha – any stream error is not being captured!</w:t>
      </w:r>
      <w:r w:rsidR="007E287E">
        <w:t xml:space="preserve"> This is in the owslib.</w:t>
      </w:r>
    </w:p>
    <w:p w14:paraId="01A2228E" w14:textId="77777777" w:rsidR="00245189" w:rsidRDefault="006C7789" w:rsidP="000E5536">
      <w:pPr>
        <w:pStyle w:val="BodyText2"/>
      </w:pPr>
      <w:r>
        <w:t>Used FME to import the data into</w:t>
      </w:r>
      <w:r w:rsidRPr="003F0396">
        <w:t xml:space="preserve"> PostGIS</w:t>
      </w:r>
      <w:r>
        <w:t>.</w:t>
      </w:r>
      <w:r w:rsidR="00FD2B9C">
        <w:t xml:space="preserve"> Saved to species_gaul_csv_to_postgresql.fmw.</w:t>
      </w:r>
      <w:r w:rsidR="00EA0E52">
        <w:t xml:space="preserve"> Imported into Access as well. Looking at the difference between LatLong and Mollweide analysis.</w:t>
      </w:r>
    </w:p>
    <w:p w14:paraId="44145390" w14:textId="77777777" w:rsidR="003C0E1A" w:rsidRPr="00245189" w:rsidRDefault="003C0E1A" w:rsidP="000E5536">
      <w:pPr>
        <w:pStyle w:val="BodyText2"/>
      </w:pPr>
      <w:r>
        <w:t>OBJECTID = 1920 – this has no id_no or speciesid and in the first run using latlong the log shows that there was no speciesid found for OBJECTID1920. But in the 2</w:t>
      </w:r>
      <w:r w:rsidRPr="003C0E1A">
        <w:rPr>
          <w:vertAlign w:val="superscript"/>
        </w:rPr>
        <w:t>nd</w:t>
      </w:r>
      <w:r>
        <w:t xml:space="preserve"> run using Mollweide, it processes fine and there is no ERROR message. When you request this OBJECTID there is no id_no or speciesid. Not sure whats going on – maybe Python multiprocessing is buggy?</w:t>
      </w:r>
      <w:r w:rsidR="00821064">
        <w:t xml:space="preserve"> Nope – its just that any exceptions in the getfeature request weren’t being captured (see </w:t>
      </w:r>
      <w:r w:rsidR="00821064">
        <w:fldChar w:fldCharType="begin"/>
      </w:r>
      <w:r w:rsidR="00821064">
        <w:instrText xml:space="preserve"> REF _Ref329674174 \h </w:instrText>
      </w:r>
      <w:r w:rsidR="00821064">
        <w:fldChar w:fldCharType="separate"/>
      </w:r>
      <w:r w:rsidR="00EA3299">
        <w:t>Using OWSLib</w:t>
      </w:r>
      <w:r w:rsidR="00821064">
        <w:fldChar w:fldCharType="end"/>
      </w:r>
      <w:r w:rsidR="00821064">
        <w:t>).</w:t>
      </w:r>
    </w:p>
    <w:p w14:paraId="5AD69B12" w14:textId="77777777" w:rsidR="004A2AEA" w:rsidRDefault="004A2AEA" w:rsidP="000E5536">
      <w:pPr>
        <w:pStyle w:val="Heading2"/>
      </w:pPr>
      <w:r>
        <w:t>GLC2000 Intersection</w:t>
      </w:r>
    </w:p>
    <w:p w14:paraId="7607EC16" w14:textId="77777777" w:rsidR="001E4845" w:rsidRDefault="001E4845" w:rsidP="000E5536">
      <w:pPr>
        <w:pStyle w:val="BodyText2"/>
      </w:pPr>
      <w:r>
        <w:t>There is an internal only WMS service to the GLC2000 dataset:</w:t>
      </w:r>
    </w:p>
    <w:p w14:paraId="28F8ED12" w14:textId="77777777" w:rsidR="001E4845" w:rsidRDefault="003630B2" w:rsidP="000E5536">
      <w:pPr>
        <w:pStyle w:val="BodyText2"/>
      </w:pPr>
      <w:hyperlink r:id="rId256" w:history="1">
        <w:r w:rsidR="001E4845">
          <w:rPr>
            <w:rStyle w:val="Hyperlink"/>
          </w:rPr>
          <w:t>http://h05-dev-vm3/geoserver/ows?service=wms&amp;version=1.1.1&amp;request=GetCapabilities</w:t>
        </w:r>
      </w:hyperlink>
    </w:p>
    <w:p w14:paraId="70ABA6B9" w14:textId="77777777" w:rsidR="001E4845" w:rsidRPr="00D02807" w:rsidRDefault="001E4845" w:rsidP="000E5536">
      <w:pPr>
        <w:pStyle w:val="BodyText2"/>
      </w:pPr>
      <w:r>
        <w:t>Added this to the Biofuels Malaysia map document by adding a connection to a new WMS Server.</w:t>
      </w:r>
    </w:p>
    <w:p w14:paraId="04280996" w14:textId="77777777" w:rsidR="004A2AEA" w:rsidRDefault="004A2AEA" w:rsidP="000E5536">
      <w:pPr>
        <w:pStyle w:val="BodyText2"/>
      </w:pPr>
      <w:r>
        <w:t>For the biofuels analysis we need to intersect the species range data with the GLC2000 data to remove all areas where there is existing agriculture or urban areas. These are the options:</w:t>
      </w:r>
    </w:p>
    <w:p w14:paraId="0F047512" w14:textId="77777777" w:rsidR="004A2AEA" w:rsidRPr="00367CE4" w:rsidRDefault="004A2AEA" w:rsidP="000E5536">
      <w:pPr>
        <w:pStyle w:val="ListBullet"/>
      </w:pPr>
      <w:r>
        <w:t>Select the GLC2000 cells using the species polygon features and summarise the area – Zonal Statistics as table tool</w:t>
      </w:r>
    </w:p>
    <w:p w14:paraId="390BE225" w14:textId="77777777" w:rsidR="004A2AEA" w:rsidRDefault="004A2AEA" w:rsidP="000E5536">
      <w:pPr>
        <w:pStyle w:val="ListBullet"/>
      </w:pPr>
      <w:r>
        <w:t xml:space="preserve">Rasterise the species range data using the same grid as the GLC2000, do the intersection </w:t>
      </w:r>
    </w:p>
    <w:p w14:paraId="17EF7E89" w14:textId="77777777" w:rsidR="004A2AEA" w:rsidRDefault="004A2AEA" w:rsidP="000E5536">
      <w:pPr>
        <w:pStyle w:val="ListBullet"/>
      </w:pPr>
      <w:r>
        <w:t>Vectorise the GLC2000 data (or use the segments if they are available) and do a polygon intersection</w:t>
      </w:r>
    </w:p>
    <w:p w14:paraId="59D6001F" w14:textId="77777777" w:rsidR="00DC0D79" w:rsidRDefault="00DC0D79" w:rsidP="0034374E">
      <w:pPr>
        <w:pStyle w:val="Heading3"/>
      </w:pPr>
      <w:r>
        <w:t>ExtractBy Tools</w:t>
      </w:r>
    </w:p>
    <w:p w14:paraId="01CF8181" w14:textId="77777777" w:rsidR="00DC0D79" w:rsidRPr="00DC0D79" w:rsidRDefault="00DC0D79" w:rsidP="000E5536">
      <w:pPr>
        <w:pStyle w:val="BodyText2"/>
      </w:pPr>
      <w:r>
        <w:lastRenderedPageBreak/>
        <w:t>These are really useful to produce rasters combinations, so for example, if we want to see the range data for Orang Utan overlaid with the GLC2000 data, we could use ExtractByMask passing in the Orang Utan feature data and the GLC2000 raster data to look at the habitats within the range.</w:t>
      </w:r>
      <w:r w:rsidR="0066623F">
        <w:t xml:space="preserve"> See also </w:t>
      </w:r>
      <w:r w:rsidR="0066623F">
        <w:fldChar w:fldCharType="begin"/>
      </w:r>
      <w:r w:rsidR="0066623F">
        <w:instrText xml:space="preserve"> REF _Ref329240822 \h </w:instrText>
      </w:r>
      <w:r w:rsidR="0066623F">
        <w:fldChar w:fldCharType="separate"/>
      </w:r>
      <w:r w:rsidR="00EA3299">
        <w:t>Validation of Tabulate Area tool</w:t>
      </w:r>
      <w:r w:rsidR="0066623F">
        <w:fldChar w:fldCharType="end"/>
      </w:r>
      <w:r w:rsidR="0066623F">
        <w:t>.</w:t>
      </w:r>
    </w:p>
    <w:p w14:paraId="10A7D5FB" w14:textId="77777777" w:rsidR="004A2AEA" w:rsidRDefault="004A2AEA" w:rsidP="0034374E">
      <w:pPr>
        <w:pStyle w:val="Heading3"/>
      </w:pPr>
      <w:r>
        <w:t>Zonal Tools</w:t>
      </w:r>
    </w:p>
    <w:p w14:paraId="11C8C6CB" w14:textId="77777777" w:rsidR="004A2AEA" w:rsidRDefault="004A2AEA" w:rsidP="007D2F52">
      <w:pPr>
        <w:pStyle w:val="Heading4"/>
      </w:pPr>
      <w:r>
        <w:t>Zonal Statistics</w:t>
      </w:r>
    </w:p>
    <w:p w14:paraId="5E7F2499" w14:textId="77777777" w:rsidR="004A2AEA" w:rsidRDefault="004A2AEA" w:rsidP="000E5536">
      <w:pPr>
        <w:pStyle w:val="BodyText2"/>
      </w:pPr>
      <w:r>
        <w:t>Creates a new raster dataset with the attributes which are the total of all of the values.</w:t>
      </w:r>
    </w:p>
    <w:p w14:paraId="4EABED07" w14:textId="77777777" w:rsidR="004A2AEA" w:rsidRPr="00906F5A" w:rsidRDefault="004A2AEA" w:rsidP="007D2F52">
      <w:pPr>
        <w:pStyle w:val="Heading4"/>
      </w:pPr>
      <w:r>
        <w:t>Zonal Histogram</w:t>
      </w:r>
    </w:p>
    <w:p w14:paraId="34B11184" w14:textId="77777777" w:rsidR="004A2AEA" w:rsidRDefault="004A2AEA" w:rsidP="000E5536">
      <w:pPr>
        <w:pStyle w:val="BodyText2"/>
      </w:pPr>
      <w:r>
        <w:t xml:space="preserve">Trying the Zonal Histogram tool. Had to physically import the SE Asia GLC2000 from the download as the WMS layer cannot be used in the Zonal Histogram tool. Perfect! Summarises the land cover types for the polygon features and gives a count. We can use this count to calculate the total area. Be careful – the OBJECTID in the output table does is not the legend Color Index. Here is the output table for </w:t>
      </w:r>
      <w:r w:rsidRPr="00413726">
        <w:t>Leptobrachella palmata</w:t>
      </w:r>
      <w:r>
        <w:t>:</w:t>
      </w:r>
    </w:p>
    <w:p w14:paraId="07F9C4FB" w14:textId="77777777" w:rsidR="004A2AEA" w:rsidRDefault="004A2AEA" w:rsidP="000E5536">
      <w:pPr>
        <w:pStyle w:val="BodyText2"/>
      </w:pPr>
    </w:p>
    <w:tbl>
      <w:tblPr>
        <w:tblStyle w:val="TableGrid"/>
        <w:tblW w:w="0" w:type="auto"/>
        <w:tblLook w:val="04A0" w:firstRow="1" w:lastRow="0" w:firstColumn="1" w:lastColumn="0" w:noHBand="0" w:noVBand="1"/>
      </w:tblPr>
      <w:tblGrid>
        <w:gridCol w:w="1020"/>
        <w:gridCol w:w="1020"/>
      </w:tblGrid>
      <w:tr w:rsidR="004A2AEA" w:rsidRPr="00413726" w14:paraId="6CE0D300" w14:textId="77777777" w:rsidTr="00D36659">
        <w:trPr>
          <w:trHeight w:hRule="exact" w:val="170"/>
        </w:trPr>
        <w:tc>
          <w:tcPr>
            <w:tcW w:w="1020" w:type="dxa"/>
            <w:noWrap/>
            <w:vAlign w:val="center"/>
            <w:hideMark/>
          </w:tcPr>
          <w:p w14:paraId="1406845D" w14:textId="77777777" w:rsidR="004A2AEA" w:rsidRPr="00413726" w:rsidRDefault="004A2AEA" w:rsidP="000E5536">
            <w:pPr>
              <w:pStyle w:val="BodyText2"/>
            </w:pPr>
            <w:bookmarkStart w:id="73" w:name="RANGE!A1:C20"/>
            <w:r w:rsidRPr="00413726">
              <w:t>OBJECTID</w:t>
            </w:r>
            <w:bookmarkEnd w:id="73"/>
          </w:p>
        </w:tc>
        <w:tc>
          <w:tcPr>
            <w:tcW w:w="1020" w:type="dxa"/>
            <w:noWrap/>
            <w:vAlign w:val="center"/>
            <w:hideMark/>
          </w:tcPr>
          <w:p w14:paraId="59109995" w14:textId="77777777" w:rsidR="004A2AEA" w:rsidRPr="00413726" w:rsidRDefault="004A2AEA" w:rsidP="000E5536">
            <w:pPr>
              <w:pStyle w:val="BodyText2"/>
            </w:pPr>
            <w:r>
              <w:t>PRESENCE</w:t>
            </w:r>
          </w:p>
        </w:tc>
      </w:tr>
      <w:tr w:rsidR="004A2AEA" w:rsidRPr="00413726" w14:paraId="2315D5D7" w14:textId="77777777" w:rsidTr="00D36659">
        <w:trPr>
          <w:trHeight w:hRule="exact" w:val="170"/>
        </w:trPr>
        <w:tc>
          <w:tcPr>
            <w:tcW w:w="1020" w:type="dxa"/>
            <w:noWrap/>
            <w:vAlign w:val="center"/>
            <w:hideMark/>
          </w:tcPr>
          <w:p w14:paraId="080B9A18" w14:textId="77777777" w:rsidR="004A2AEA" w:rsidRPr="00413726" w:rsidRDefault="004A2AEA" w:rsidP="000E5536">
            <w:pPr>
              <w:pStyle w:val="BodyText2"/>
            </w:pPr>
            <w:r w:rsidRPr="00413726">
              <w:t>1</w:t>
            </w:r>
          </w:p>
        </w:tc>
        <w:tc>
          <w:tcPr>
            <w:tcW w:w="1020" w:type="dxa"/>
            <w:noWrap/>
            <w:vAlign w:val="center"/>
            <w:hideMark/>
          </w:tcPr>
          <w:p w14:paraId="40233E32" w14:textId="77777777" w:rsidR="004A2AEA" w:rsidRPr="00413726" w:rsidRDefault="004A2AEA" w:rsidP="000E5536">
            <w:pPr>
              <w:pStyle w:val="BodyText2"/>
            </w:pPr>
            <w:r w:rsidRPr="00413726">
              <w:t>0</w:t>
            </w:r>
          </w:p>
        </w:tc>
      </w:tr>
      <w:tr w:rsidR="004A2AEA" w:rsidRPr="00413726" w14:paraId="3A603385" w14:textId="77777777" w:rsidTr="00D36659">
        <w:trPr>
          <w:trHeight w:hRule="exact" w:val="170"/>
        </w:trPr>
        <w:tc>
          <w:tcPr>
            <w:tcW w:w="1020" w:type="dxa"/>
            <w:noWrap/>
            <w:vAlign w:val="center"/>
            <w:hideMark/>
          </w:tcPr>
          <w:p w14:paraId="17B94C22" w14:textId="77777777" w:rsidR="004A2AEA" w:rsidRPr="00413726" w:rsidRDefault="004A2AEA" w:rsidP="000E5536">
            <w:pPr>
              <w:pStyle w:val="BodyText2"/>
            </w:pPr>
            <w:r w:rsidRPr="00413726">
              <w:t>2</w:t>
            </w:r>
          </w:p>
        </w:tc>
        <w:tc>
          <w:tcPr>
            <w:tcW w:w="1020" w:type="dxa"/>
            <w:noWrap/>
            <w:vAlign w:val="center"/>
            <w:hideMark/>
          </w:tcPr>
          <w:p w14:paraId="3AAA8294" w14:textId="77777777" w:rsidR="004A2AEA" w:rsidRPr="00413726" w:rsidRDefault="004A2AEA" w:rsidP="000E5536">
            <w:pPr>
              <w:pStyle w:val="BodyText2"/>
            </w:pPr>
            <w:r w:rsidRPr="00413726">
              <w:t>36</w:t>
            </w:r>
          </w:p>
        </w:tc>
      </w:tr>
      <w:tr w:rsidR="004A2AEA" w:rsidRPr="00413726" w14:paraId="1805B583" w14:textId="77777777" w:rsidTr="00D36659">
        <w:trPr>
          <w:trHeight w:hRule="exact" w:val="170"/>
        </w:trPr>
        <w:tc>
          <w:tcPr>
            <w:tcW w:w="1020" w:type="dxa"/>
            <w:noWrap/>
            <w:vAlign w:val="center"/>
            <w:hideMark/>
          </w:tcPr>
          <w:p w14:paraId="17A5414C" w14:textId="77777777" w:rsidR="004A2AEA" w:rsidRPr="00413726" w:rsidRDefault="004A2AEA" w:rsidP="000E5536">
            <w:pPr>
              <w:pStyle w:val="BodyText2"/>
            </w:pPr>
            <w:r w:rsidRPr="00413726">
              <w:t>3</w:t>
            </w:r>
          </w:p>
        </w:tc>
        <w:tc>
          <w:tcPr>
            <w:tcW w:w="1020" w:type="dxa"/>
            <w:noWrap/>
            <w:vAlign w:val="center"/>
            <w:hideMark/>
          </w:tcPr>
          <w:p w14:paraId="39C6BB21" w14:textId="77777777" w:rsidR="004A2AEA" w:rsidRPr="00413726" w:rsidRDefault="004A2AEA" w:rsidP="000E5536">
            <w:pPr>
              <w:pStyle w:val="BodyText2"/>
            </w:pPr>
            <w:r w:rsidRPr="00413726">
              <w:t>11</w:t>
            </w:r>
          </w:p>
        </w:tc>
      </w:tr>
      <w:tr w:rsidR="004A2AEA" w:rsidRPr="00413726" w14:paraId="4AD14358" w14:textId="77777777" w:rsidTr="00D36659">
        <w:trPr>
          <w:trHeight w:hRule="exact" w:val="170"/>
        </w:trPr>
        <w:tc>
          <w:tcPr>
            <w:tcW w:w="1020" w:type="dxa"/>
            <w:noWrap/>
            <w:vAlign w:val="center"/>
            <w:hideMark/>
          </w:tcPr>
          <w:p w14:paraId="2E1111DF" w14:textId="77777777" w:rsidR="004A2AEA" w:rsidRPr="00413726" w:rsidRDefault="004A2AEA" w:rsidP="000E5536">
            <w:pPr>
              <w:pStyle w:val="BodyText2"/>
            </w:pPr>
            <w:r w:rsidRPr="00413726">
              <w:t>4</w:t>
            </w:r>
          </w:p>
        </w:tc>
        <w:tc>
          <w:tcPr>
            <w:tcW w:w="1020" w:type="dxa"/>
            <w:noWrap/>
            <w:vAlign w:val="center"/>
            <w:hideMark/>
          </w:tcPr>
          <w:p w14:paraId="5FE76317" w14:textId="77777777" w:rsidR="004A2AEA" w:rsidRPr="00413726" w:rsidRDefault="004A2AEA" w:rsidP="000E5536">
            <w:pPr>
              <w:pStyle w:val="BodyText2"/>
            </w:pPr>
            <w:r w:rsidRPr="00413726">
              <w:t>0</w:t>
            </w:r>
          </w:p>
        </w:tc>
      </w:tr>
      <w:tr w:rsidR="004A2AEA" w:rsidRPr="00413726" w14:paraId="09913BFC" w14:textId="77777777" w:rsidTr="00D36659">
        <w:trPr>
          <w:trHeight w:hRule="exact" w:val="170"/>
        </w:trPr>
        <w:tc>
          <w:tcPr>
            <w:tcW w:w="1020" w:type="dxa"/>
            <w:noWrap/>
            <w:vAlign w:val="center"/>
            <w:hideMark/>
          </w:tcPr>
          <w:p w14:paraId="59116693" w14:textId="77777777" w:rsidR="004A2AEA" w:rsidRPr="00413726" w:rsidRDefault="004A2AEA" w:rsidP="000E5536">
            <w:pPr>
              <w:pStyle w:val="BodyText2"/>
            </w:pPr>
            <w:r w:rsidRPr="00413726">
              <w:t>5</w:t>
            </w:r>
          </w:p>
        </w:tc>
        <w:tc>
          <w:tcPr>
            <w:tcW w:w="1020" w:type="dxa"/>
            <w:noWrap/>
            <w:vAlign w:val="center"/>
            <w:hideMark/>
          </w:tcPr>
          <w:p w14:paraId="0B990CEB" w14:textId="77777777" w:rsidR="004A2AEA" w:rsidRPr="00413726" w:rsidRDefault="004A2AEA" w:rsidP="000E5536">
            <w:pPr>
              <w:pStyle w:val="BodyText2"/>
            </w:pPr>
            <w:r w:rsidRPr="00413726">
              <w:t>0</w:t>
            </w:r>
          </w:p>
        </w:tc>
      </w:tr>
      <w:tr w:rsidR="004A2AEA" w:rsidRPr="00413726" w14:paraId="37FEB870" w14:textId="77777777" w:rsidTr="00D36659">
        <w:trPr>
          <w:trHeight w:hRule="exact" w:val="170"/>
        </w:trPr>
        <w:tc>
          <w:tcPr>
            <w:tcW w:w="1020" w:type="dxa"/>
            <w:noWrap/>
            <w:vAlign w:val="center"/>
            <w:hideMark/>
          </w:tcPr>
          <w:p w14:paraId="23B6F742" w14:textId="77777777" w:rsidR="004A2AEA" w:rsidRPr="00413726" w:rsidRDefault="004A2AEA" w:rsidP="000E5536">
            <w:pPr>
              <w:pStyle w:val="BodyText2"/>
            </w:pPr>
            <w:r w:rsidRPr="00413726">
              <w:t>6</w:t>
            </w:r>
          </w:p>
        </w:tc>
        <w:tc>
          <w:tcPr>
            <w:tcW w:w="1020" w:type="dxa"/>
            <w:noWrap/>
            <w:vAlign w:val="center"/>
            <w:hideMark/>
          </w:tcPr>
          <w:p w14:paraId="3D38681B" w14:textId="77777777" w:rsidR="004A2AEA" w:rsidRPr="00413726" w:rsidRDefault="004A2AEA" w:rsidP="000E5536">
            <w:pPr>
              <w:pStyle w:val="BodyText2"/>
            </w:pPr>
            <w:r w:rsidRPr="00413726">
              <w:t>0</w:t>
            </w:r>
          </w:p>
        </w:tc>
      </w:tr>
      <w:tr w:rsidR="004A2AEA" w:rsidRPr="00413726" w14:paraId="288F6D0B" w14:textId="77777777" w:rsidTr="00D36659">
        <w:trPr>
          <w:trHeight w:hRule="exact" w:val="170"/>
        </w:trPr>
        <w:tc>
          <w:tcPr>
            <w:tcW w:w="1020" w:type="dxa"/>
            <w:noWrap/>
            <w:vAlign w:val="center"/>
            <w:hideMark/>
          </w:tcPr>
          <w:p w14:paraId="41F6785B" w14:textId="77777777" w:rsidR="004A2AEA" w:rsidRPr="00413726" w:rsidRDefault="004A2AEA" w:rsidP="000E5536">
            <w:pPr>
              <w:pStyle w:val="BodyText2"/>
            </w:pPr>
            <w:r w:rsidRPr="00413726">
              <w:t>7</w:t>
            </w:r>
          </w:p>
        </w:tc>
        <w:tc>
          <w:tcPr>
            <w:tcW w:w="1020" w:type="dxa"/>
            <w:noWrap/>
            <w:vAlign w:val="center"/>
            <w:hideMark/>
          </w:tcPr>
          <w:p w14:paraId="27740278" w14:textId="77777777" w:rsidR="004A2AEA" w:rsidRPr="00413726" w:rsidRDefault="004A2AEA" w:rsidP="000E5536">
            <w:pPr>
              <w:pStyle w:val="BodyText2"/>
            </w:pPr>
            <w:r w:rsidRPr="00413726">
              <w:t>0</w:t>
            </w:r>
          </w:p>
        </w:tc>
      </w:tr>
      <w:tr w:rsidR="004A2AEA" w:rsidRPr="00413726" w14:paraId="4BB2F3B3" w14:textId="77777777" w:rsidTr="00D36659">
        <w:trPr>
          <w:trHeight w:hRule="exact" w:val="170"/>
        </w:trPr>
        <w:tc>
          <w:tcPr>
            <w:tcW w:w="1020" w:type="dxa"/>
            <w:noWrap/>
            <w:vAlign w:val="center"/>
            <w:hideMark/>
          </w:tcPr>
          <w:p w14:paraId="2157025C" w14:textId="77777777" w:rsidR="004A2AEA" w:rsidRPr="00413726" w:rsidRDefault="004A2AEA" w:rsidP="000E5536">
            <w:pPr>
              <w:pStyle w:val="BodyText2"/>
            </w:pPr>
            <w:r w:rsidRPr="00413726">
              <w:t>8</w:t>
            </w:r>
          </w:p>
        </w:tc>
        <w:tc>
          <w:tcPr>
            <w:tcW w:w="1020" w:type="dxa"/>
            <w:noWrap/>
            <w:vAlign w:val="center"/>
            <w:hideMark/>
          </w:tcPr>
          <w:p w14:paraId="22024237" w14:textId="77777777" w:rsidR="004A2AEA" w:rsidRPr="00413726" w:rsidRDefault="004A2AEA" w:rsidP="000E5536">
            <w:pPr>
              <w:pStyle w:val="BodyText2"/>
            </w:pPr>
            <w:r w:rsidRPr="00413726">
              <w:t>0</w:t>
            </w:r>
          </w:p>
        </w:tc>
      </w:tr>
      <w:tr w:rsidR="004A2AEA" w:rsidRPr="00413726" w14:paraId="10D8B331" w14:textId="77777777" w:rsidTr="00D36659">
        <w:trPr>
          <w:trHeight w:hRule="exact" w:val="170"/>
        </w:trPr>
        <w:tc>
          <w:tcPr>
            <w:tcW w:w="1020" w:type="dxa"/>
            <w:noWrap/>
            <w:vAlign w:val="center"/>
            <w:hideMark/>
          </w:tcPr>
          <w:p w14:paraId="2B3BEAF4" w14:textId="77777777" w:rsidR="004A2AEA" w:rsidRPr="00413726" w:rsidRDefault="004A2AEA" w:rsidP="000E5536">
            <w:pPr>
              <w:pStyle w:val="BodyText2"/>
            </w:pPr>
            <w:r w:rsidRPr="00413726">
              <w:t>9</w:t>
            </w:r>
          </w:p>
        </w:tc>
        <w:tc>
          <w:tcPr>
            <w:tcW w:w="1020" w:type="dxa"/>
            <w:noWrap/>
            <w:vAlign w:val="center"/>
            <w:hideMark/>
          </w:tcPr>
          <w:p w14:paraId="34B14CB6" w14:textId="77777777" w:rsidR="004A2AEA" w:rsidRPr="00413726" w:rsidRDefault="004A2AEA" w:rsidP="000E5536">
            <w:pPr>
              <w:pStyle w:val="BodyText2"/>
            </w:pPr>
            <w:r w:rsidRPr="00413726">
              <w:t>0</w:t>
            </w:r>
          </w:p>
        </w:tc>
      </w:tr>
      <w:tr w:rsidR="004A2AEA" w:rsidRPr="00413726" w14:paraId="624EA7A9" w14:textId="77777777" w:rsidTr="00D36659">
        <w:trPr>
          <w:trHeight w:hRule="exact" w:val="170"/>
        </w:trPr>
        <w:tc>
          <w:tcPr>
            <w:tcW w:w="1020" w:type="dxa"/>
            <w:noWrap/>
            <w:vAlign w:val="center"/>
            <w:hideMark/>
          </w:tcPr>
          <w:p w14:paraId="645F26CE" w14:textId="77777777" w:rsidR="004A2AEA" w:rsidRPr="00413726" w:rsidRDefault="004A2AEA" w:rsidP="000E5536">
            <w:pPr>
              <w:pStyle w:val="BodyText2"/>
            </w:pPr>
            <w:r w:rsidRPr="00413726">
              <w:t>10</w:t>
            </w:r>
          </w:p>
        </w:tc>
        <w:tc>
          <w:tcPr>
            <w:tcW w:w="1020" w:type="dxa"/>
            <w:noWrap/>
            <w:vAlign w:val="center"/>
            <w:hideMark/>
          </w:tcPr>
          <w:p w14:paraId="31609C08" w14:textId="77777777" w:rsidR="004A2AEA" w:rsidRPr="00413726" w:rsidRDefault="004A2AEA" w:rsidP="000E5536">
            <w:pPr>
              <w:pStyle w:val="BodyText2"/>
            </w:pPr>
            <w:r w:rsidRPr="00413726">
              <w:t>50</w:t>
            </w:r>
          </w:p>
        </w:tc>
      </w:tr>
      <w:tr w:rsidR="004A2AEA" w:rsidRPr="00413726" w14:paraId="0B81A12E" w14:textId="77777777" w:rsidTr="00D36659">
        <w:trPr>
          <w:trHeight w:hRule="exact" w:val="170"/>
        </w:trPr>
        <w:tc>
          <w:tcPr>
            <w:tcW w:w="1020" w:type="dxa"/>
            <w:noWrap/>
            <w:vAlign w:val="center"/>
            <w:hideMark/>
          </w:tcPr>
          <w:p w14:paraId="7E82E68B" w14:textId="77777777" w:rsidR="004A2AEA" w:rsidRPr="00413726" w:rsidRDefault="004A2AEA" w:rsidP="000E5536">
            <w:pPr>
              <w:pStyle w:val="BodyText2"/>
            </w:pPr>
            <w:r w:rsidRPr="00413726">
              <w:t>11</w:t>
            </w:r>
          </w:p>
        </w:tc>
        <w:tc>
          <w:tcPr>
            <w:tcW w:w="1020" w:type="dxa"/>
            <w:noWrap/>
            <w:vAlign w:val="center"/>
            <w:hideMark/>
          </w:tcPr>
          <w:p w14:paraId="7ED34EC4" w14:textId="77777777" w:rsidR="004A2AEA" w:rsidRPr="00413726" w:rsidRDefault="004A2AEA" w:rsidP="000E5536">
            <w:pPr>
              <w:pStyle w:val="BodyText2"/>
            </w:pPr>
            <w:r w:rsidRPr="00413726">
              <w:t>0</w:t>
            </w:r>
          </w:p>
        </w:tc>
      </w:tr>
      <w:tr w:rsidR="004A2AEA" w:rsidRPr="00413726" w14:paraId="3DF0D9C7" w14:textId="77777777" w:rsidTr="00D36659">
        <w:trPr>
          <w:trHeight w:hRule="exact" w:val="170"/>
        </w:trPr>
        <w:tc>
          <w:tcPr>
            <w:tcW w:w="1020" w:type="dxa"/>
            <w:noWrap/>
            <w:vAlign w:val="center"/>
            <w:hideMark/>
          </w:tcPr>
          <w:p w14:paraId="07110B73" w14:textId="77777777" w:rsidR="004A2AEA" w:rsidRPr="00413726" w:rsidRDefault="004A2AEA" w:rsidP="000E5536">
            <w:pPr>
              <w:pStyle w:val="BodyText2"/>
            </w:pPr>
            <w:r w:rsidRPr="00413726">
              <w:t>12</w:t>
            </w:r>
          </w:p>
        </w:tc>
        <w:tc>
          <w:tcPr>
            <w:tcW w:w="1020" w:type="dxa"/>
            <w:noWrap/>
            <w:vAlign w:val="center"/>
            <w:hideMark/>
          </w:tcPr>
          <w:p w14:paraId="33F0F4EC" w14:textId="77777777" w:rsidR="004A2AEA" w:rsidRPr="00413726" w:rsidRDefault="004A2AEA" w:rsidP="000E5536">
            <w:pPr>
              <w:pStyle w:val="BodyText2"/>
            </w:pPr>
            <w:r w:rsidRPr="00413726">
              <w:t>0</w:t>
            </w:r>
          </w:p>
        </w:tc>
      </w:tr>
      <w:tr w:rsidR="004A2AEA" w:rsidRPr="00413726" w14:paraId="466DD89B" w14:textId="77777777" w:rsidTr="00D36659">
        <w:trPr>
          <w:trHeight w:hRule="exact" w:val="170"/>
        </w:trPr>
        <w:tc>
          <w:tcPr>
            <w:tcW w:w="1020" w:type="dxa"/>
            <w:noWrap/>
            <w:vAlign w:val="center"/>
            <w:hideMark/>
          </w:tcPr>
          <w:p w14:paraId="5BDF6B2D" w14:textId="77777777" w:rsidR="004A2AEA" w:rsidRPr="00413726" w:rsidRDefault="004A2AEA" w:rsidP="000E5536">
            <w:pPr>
              <w:pStyle w:val="BodyText2"/>
            </w:pPr>
            <w:r w:rsidRPr="00413726">
              <w:t>13</w:t>
            </w:r>
          </w:p>
        </w:tc>
        <w:tc>
          <w:tcPr>
            <w:tcW w:w="1020" w:type="dxa"/>
            <w:noWrap/>
            <w:vAlign w:val="center"/>
            <w:hideMark/>
          </w:tcPr>
          <w:p w14:paraId="251F8CEB" w14:textId="77777777" w:rsidR="004A2AEA" w:rsidRPr="00413726" w:rsidRDefault="004A2AEA" w:rsidP="000E5536">
            <w:pPr>
              <w:pStyle w:val="BodyText2"/>
            </w:pPr>
            <w:r w:rsidRPr="00413726">
              <w:t>4</w:t>
            </w:r>
          </w:p>
        </w:tc>
      </w:tr>
      <w:tr w:rsidR="004A2AEA" w:rsidRPr="00413726" w14:paraId="182CE60C" w14:textId="77777777" w:rsidTr="00D36659">
        <w:trPr>
          <w:trHeight w:hRule="exact" w:val="170"/>
        </w:trPr>
        <w:tc>
          <w:tcPr>
            <w:tcW w:w="1020" w:type="dxa"/>
            <w:noWrap/>
            <w:vAlign w:val="center"/>
            <w:hideMark/>
          </w:tcPr>
          <w:p w14:paraId="7F1B85DA" w14:textId="77777777" w:rsidR="004A2AEA" w:rsidRPr="00413726" w:rsidRDefault="004A2AEA" w:rsidP="000E5536">
            <w:pPr>
              <w:pStyle w:val="BodyText2"/>
            </w:pPr>
            <w:r w:rsidRPr="00413726">
              <w:t>14</w:t>
            </w:r>
          </w:p>
        </w:tc>
        <w:tc>
          <w:tcPr>
            <w:tcW w:w="1020" w:type="dxa"/>
            <w:noWrap/>
            <w:vAlign w:val="center"/>
            <w:hideMark/>
          </w:tcPr>
          <w:p w14:paraId="5DEAEA57" w14:textId="77777777" w:rsidR="004A2AEA" w:rsidRPr="00413726" w:rsidRDefault="004A2AEA" w:rsidP="000E5536">
            <w:pPr>
              <w:pStyle w:val="BodyText2"/>
            </w:pPr>
            <w:r w:rsidRPr="00413726">
              <w:t>0</w:t>
            </w:r>
          </w:p>
        </w:tc>
      </w:tr>
      <w:tr w:rsidR="004A2AEA" w:rsidRPr="00413726" w14:paraId="71A74872" w14:textId="77777777" w:rsidTr="00D36659">
        <w:trPr>
          <w:trHeight w:hRule="exact" w:val="170"/>
        </w:trPr>
        <w:tc>
          <w:tcPr>
            <w:tcW w:w="1020" w:type="dxa"/>
            <w:noWrap/>
            <w:vAlign w:val="center"/>
            <w:hideMark/>
          </w:tcPr>
          <w:p w14:paraId="0D82170E" w14:textId="77777777" w:rsidR="004A2AEA" w:rsidRPr="00413726" w:rsidRDefault="004A2AEA" w:rsidP="000E5536">
            <w:pPr>
              <w:pStyle w:val="BodyText2"/>
            </w:pPr>
            <w:r w:rsidRPr="00413726">
              <w:t>15</w:t>
            </w:r>
          </w:p>
        </w:tc>
        <w:tc>
          <w:tcPr>
            <w:tcW w:w="1020" w:type="dxa"/>
            <w:noWrap/>
            <w:vAlign w:val="center"/>
            <w:hideMark/>
          </w:tcPr>
          <w:p w14:paraId="52BB2C82" w14:textId="77777777" w:rsidR="004A2AEA" w:rsidRPr="00413726" w:rsidRDefault="004A2AEA" w:rsidP="000E5536">
            <w:pPr>
              <w:pStyle w:val="BodyText2"/>
            </w:pPr>
            <w:r w:rsidRPr="00413726">
              <w:t>0</w:t>
            </w:r>
          </w:p>
        </w:tc>
      </w:tr>
      <w:tr w:rsidR="004A2AEA" w:rsidRPr="00413726" w14:paraId="6784F17C" w14:textId="77777777" w:rsidTr="00D36659">
        <w:trPr>
          <w:trHeight w:hRule="exact" w:val="170"/>
        </w:trPr>
        <w:tc>
          <w:tcPr>
            <w:tcW w:w="1020" w:type="dxa"/>
            <w:noWrap/>
            <w:vAlign w:val="center"/>
            <w:hideMark/>
          </w:tcPr>
          <w:p w14:paraId="399339B9" w14:textId="77777777" w:rsidR="004A2AEA" w:rsidRPr="00413726" w:rsidRDefault="004A2AEA" w:rsidP="000E5536">
            <w:pPr>
              <w:pStyle w:val="BodyText2"/>
            </w:pPr>
            <w:r w:rsidRPr="00413726">
              <w:t>16</w:t>
            </w:r>
          </w:p>
        </w:tc>
        <w:tc>
          <w:tcPr>
            <w:tcW w:w="1020" w:type="dxa"/>
            <w:noWrap/>
            <w:vAlign w:val="center"/>
            <w:hideMark/>
          </w:tcPr>
          <w:p w14:paraId="601A2EDE" w14:textId="77777777" w:rsidR="004A2AEA" w:rsidRPr="00413726" w:rsidRDefault="004A2AEA" w:rsidP="000E5536">
            <w:pPr>
              <w:pStyle w:val="BodyText2"/>
            </w:pPr>
            <w:r w:rsidRPr="00413726">
              <w:t>0</w:t>
            </w:r>
          </w:p>
        </w:tc>
      </w:tr>
      <w:tr w:rsidR="004A2AEA" w:rsidRPr="00413726" w14:paraId="1D2B4884" w14:textId="77777777" w:rsidTr="00D36659">
        <w:trPr>
          <w:trHeight w:hRule="exact" w:val="170"/>
        </w:trPr>
        <w:tc>
          <w:tcPr>
            <w:tcW w:w="1020" w:type="dxa"/>
            <w:noWrap/>
            <w:vAlign w:val="center"/>
            <w:hideMark/>
          </w:tcPr>
          <w:p w14:paraId="7230FF08" w14:textId="77777777" w:rsidR="004A2AEA" w:rsidRPr="00413726" w:rsidRDefault="004A2AEA" w:rsidP="000E5536">
            <w:pPr>
              <w:pStyle w:val="BodyText2"/>
            </w:pPr>
            <w:r w:rsidRPr="00413726">
              <w:t>17</w:t>
            </w:r>
          </w:p>
        </w:tc>
        <w:tc>
          <w:tcPr>
            <w:tcW w:w="1020" w:type="dxa"/>
            <w:noWrap/>
            <w:vAlign w:val="center"/>
            <w:hideMark/>
          </w:tcPr>
          <w:p w14:paraId="5CB4BFB4" w14:textId="77777777" w:rsidR="004A2AEA" w:rsidRPr="00413726" w:rsidRDefault="004A2AEA" w:rsidP="000E5536">
            <w:pPr>
              <w:pStyle w:val="BodyText2"/>
            </w:pPr>
            <w:r w:rsidRPr="00413726">
              <w:t>0</w:t>
            </w:r>
          </w:p>
        </w:tc>
      </w:tr>
      <w:tr w:rsidR="004A2AEA" w:rsidRPr="00413726" w14:paraId="45C0D43A" w14:textId="77777777" w:rsidTr="00D36659">
        <w:trPr>
          <w:trHeight w:hRule="exact" w:val="170"/>
        </w:trPr>
        <w:tc>
          <w:tcPr>
            <w:tcW w:w="1020" w:type="dxa"/>
            <w:noWrap/>
            <w:vAlign w:val="center"/>
            <w:hideMark/>
          </w:tcPr>
          <w:p w14:paraId="2089A78D" w14:textId="77777777" w:rsidR="004A2AEA" w:rsidRPr="00413726" w:rsidRDefault="004A2AEA" w:rsidP="000E5536">
            <w:pPr>
              <w:pStyle w:val="BodyText2"/>
            </w:pPr>
            <w:r w:rsidRPr="00413726">
              <w:t>18</w:t>
            </w:r>
          </w:p>
        </w:tc>
        <w:tc>
          <w:tcPr>
            <w:tcW w:w="1020" w:type="dxa"/>
            <w:noWrap/>
            <w:vAlign w:val="center"/>
            <w:hideMark/>
          </w:tcPr>
          <w:p w14:paraId="5BED9D85" w14:textId="77777777" w:rsidR="004A2AEA" w:rsidRPr="00413726" w:rsidRDefault="004A2AEA" w:rsidP="000E5536">
            <w:pPr>
              <w:pStyle w:val="BodyText2"/>
            </w:pPr>
            <w:r w:rsidRPr="00413726">
              <w:t>0</w:t>
            </w:r>
          </w:p>
        </w:tc>
      </w:tr>
      <w:tr w:rsidR="004A2AEA" w:rsidRPr="00413726" w14:paraId="218969B2" w14:textId="77777777" w:rsidTr="00D36659">
        <w:trPr>
          <w:trHeight w:hRule="exact" w:val="170"/>
        </w:trPr>
        <w:tc>
          <w:tcPr>
            <w:tcW w:w="1020" w:type="dxa"/>
            <w:noWrap/>
            <w:vAlign w:val="center"/>
            <w:hideMark/>
          </w:tcPr>
          <w:p w14:paraId="119A97E7" w14:textId="77777777" w:rsidR="004A2AEA" w:rsidRPr="00413726" w:rsidRDefault="004A2AEA" w:rsidP="000E5536">
            <w:pPr>
              <w:pStyle w:val="BodyText2"/>
            </w:pPr>
            <w:r w:rsidRPr="00413726">
              <w:t>19</w:t>
            </w:r>
          </w:p>
        </w:tc>
        <w:tc>
          <w:tcPr>
            <w:tcW w:w="1020" w:type="dxa"/>
            <w:noWrap/>
            <w:vAlign w:val="center"/>
            <w:hideMark/>
          </w:tcPr>
          <w:p w14:paraId="72C242CB" w14:textId="77777777" w:rsidR="004A2AEA" w:rsidRPr="00413726" w:rsidRDefault="004A2AEA" w:rsidP="000E5536">
            <w:pPr>
              <w:pStyle w:val="BodyText2"/>
            </w:pPr>
            <w:r w:rsidRPr="00413726">
              <w:t>0</w:t>
            </w:r>
          </w:p>
        </w:tc>
      </w:tr>
    </w:tbl>
    <w:p w14:paraId="2FA8A68F" w14:textId="77777777" w:rsidR="004A2AEA" w:rsidRDefault="004A2AEA" w:rsidP="000E5536">
      <w:pPr>
        <w:pStyle w:val="BodyText2"/>
      </w:pPr>
      <w:r>
        <w:t>So for this species there are 50 cells with OBJECTID = 10 – this corresponds to ‘</w:t>
      </w:r>
      <w:r w:rsidRPr="009F7029">
        <w:t>Mosaic sof Cropland / Other natural vegetation (Shifting cultivation in maountains)</w:t>
      </w:r>
      <w:r>
        <w:t xml:space="preserve">’. </w:t>
      </w:r>
    </w:p>
    <w:p w14:paraId="740A8E11" w14:textId="77777777" w:rsidR="004A2AEA" w:rsidRDefault="004A2AEA" w:rsidP="007D2F52">
      <w:pPr>
        <w:pStyle w:val="Heading4"/>
      </w:pPr>
      <w:bookmarkStart w:id="74" w:name="_Ref392843156"/>
      <w:r>
        <w:t>Tabulate Area</w:t>
      </w:r>
      <w:bookmarkEnd w:id="74"/>
    </w:p>
    <w:p w14:paraId="53F92560" w14:textId="77777777" w:rsidR="004A2AEA" w:rsidRDefault="004A2AEA" w:rsidP="000E5536">
      <w:pPr>
        <w:pStyle w:val="BodyText2"/>
      </w:pPr>
      <w:r>
        <w:t>The tool ‘Tabulate Area’ is better because it calculates the total area within each land cover type. Notes on ‘Tabulate Area’:</w:t>
      </w:r>
    </w:p>
    <w:p w14:paraId="181BAFD1" w14:textId="77777777" w:rsidR="004A2AEA" w:rsidRDefault="004A2AEA" w:rsidP="000E5536">
      <w:pPr>
        <w:pStyle w:val="BodyText2"/>
      </w:pPr>
      <w:r>
        <w:t xml:space="preserve">If the zone input is feature dataset, a vector-to-raster conversion will be internally applied to it. To ensure that the results of the conversion will align properly with a class raster input, it is recommended that you check that the extent and snap raster are set appropriately in the environment settings and the raster settings. </w:t>
      </w:r>
    </w:p>
    <w:p w14:paraId="79349387" w14:textId="77777777" w:rsidR="004A2AEA" w:rsidRDefault="004A2AEA" w:rsidP="000E5536">
      <w:pPr>
        <w:pStyle w:val="BodyText2"/>
      </w:pPr>
      <w:r>
        <w:t>This does make a difference in the areas so make sure you set it in the Environment Settings somewhere. So we will use this tool, but the pilot area is Malaysia so we only need to get the zonal statistics for Malaysia for each species.</w:t>
      </w:r>
    </w:p>
    <w:p w14:paraId="710CA17E" w14:textId="77777777" w:rsidR="004A2AEA" w:rsidRDefault="004A2AEA" w:rsidP="000E5536">
      <w:pPr>
        <w:pStyle w:val="BodyText2"/>
      </w:pPr>
      <w:r>
        <w:t>If I update the model to intersect the species range data with the country boundaries first, the areas are reduced for some GLC2000 land cover types. This is because the species range data in some cases goes into the sea (e.g. for Orang Utan in the North near Sandakan).</w:t>
      </w:r>
    </w:p>
    <w:p w14:paraId="0C9C5DEE" w14:textId="77777777" w:rsidR="004A2AEA" w:rsidRDefault="004A2AEA" w:rsidP="000E5536">
      <w:pPr>
        <w:pStyle w:val="BodyText2"/>
      </w:pPr>
      <w:r>
        <w:t>Need to populate a new table:</w:t>
      </w:r>
    </w:p>
    <w:p w14:paraId="65CC3060" w14:textId="77777777" w:rsidR="004A2AEA" w:rsidRDefault="004A2AEA" w:rsidP="000E5536">
      <w:pPr>
        <w:pStyle w:val="Code"/>
      </w:pPr>
      <w:r>
        <w:t>OBJECTID – OBJECT ID</w:t>
      </w:r>
    </w:p>
    <w:p w14:paraId="6568C690" w14:textId="77777777" w:rsidR="004A2AEA" w:rsidRDefault="004A2AEA" w:rsidP="000E5536">
      <w:pPr>
        <w:pStyle w:val="Code"/>
      </w:pPr>
      <w:r>
        <w:t>Presence – Long Integer</w:t>
      </w:r>
    </w:p>
    <w:p w14:paraId="7F966D88" w14:textId="77777777" w:rsidR="004A2AEA" w:rsidRDefault="004A2AEA" w:rsidP="000E5536">
      <w:pPr>
        <w:pStyle w:val="Code"/>
      </w:pPr>
      <w:r>
        <w:t>Value_0 – Double</w:t>
      </w:r>
    </w:p>
    <w:p w14:paraId="48F4F7D6" w14:textId="77777777" w:rsidR="004A2AEA" w:rsidRDefault="004A2AEA" w:rsidP="000E5536">
      <w:pPr>
        <w:pStyle w:val="Code"/>
      </w:pPr>
      <w:r>
        <w:t>..</w:t>
      </w:r>
    </w:p>
    <w:p w14:paraId="78D4A947" w14:textId="77777777" w:rsidR="004A2AEA" w:rsidRDefault="004A2AEA" w:rsidP="000E5536">
      <w:pPr>
        <w:pStyle w:val="Code"/>
      </w:pPr>
      <w:r>
        <w:t>Value_18 – Double</w:t>
      </w:r>
    </w:p>
    <w:p w14:paraId="116EEF26" w14:textId="77777777" w:rsidR="001D7A74" w:rsidRDefault="001D7A74" w:rsidP="000E5536">
      <w:pPr>
        <w:pStyle w:val="BodyText2"/>
      </w:pPr>
      <w:r>
        <w:t>No</w:t>
      </w:r>
      <w:r w:rsidR="009D7FE7">
        <w:t>w</w:t>
      </w:r>
      <w:r>
        <w:t xml:space="preserve"> we have calculated the area we can do all sorts of interesting analyses. </w:t>
      </w:r>
    </w:p>
    <w:p w14:paraId="67D93D13" w14:textId="77777777" w:rsidR="00C34F5E" w:rsidRDefault="00C34F5E" w:rsidP="000E5536">
      <w:pPr>
        <w:pStyle w:val="BodyText2"/>
      </w:pPr>
      <w:r>
        <w:t>I am also using this tool to compute the summaries of the GLC2000 land cover types for the Peruvian concessions. First</w:t>
      </w:r>
      <w:r w:rsidR="003F6BCE">
        <w:t xml:space="preserve"> attempt resulted in no records but I think it was because there were different GCSs. Want output to be in Km2 though – how to do? </w:t>
      </w:r>
      <w:r w:rsidR="003F6BCE">
        <w:lastRenderedPageBreak/>
        <w:t>Changed the output coordinate system in the geoprocessing environments and this calculated the results in m2! Hooray.</w:t>
      </w:r>
      <w:r w:rsidR="008E7706">
        <w:t xml:space="preserve"> But the results aren’t right – the intersections don’t look like they are returning all of the LC classes for each polygon.</w:t>
      </w:r>
      <w:r w:rsidR="00ED393F">
        <w:t xml:space="preserve"> Trying with a snap raster of the GLC2000 for the Peru concessions – this is because the features are first rasterised before the areas are calculated and this may be where the LC classes are being missed.</w:t>
      </w:r>
      <w:r w:rsidR="00154DE7">
        <w:t xml:space="preserve"> Did take 19 minutes though and there are no results!</w:t>
      </w:r>
      <w:r w:rsidR="00C53205">
        <w:t xml:space="preserve"> Worked with the same </w:t>
      </w:r>
      <w:r w:rsidR="00960D51">
        <w:t>parameters with 1 feature, so t</w:t>
      </w:r>
      <w:r w:rsidR="00C53205">
        <w:t>r</w:t>
      </w:r>
      <w:r w:rsidR="00960D51">
        <w:t>y</w:t>
      </w:r>
      <w:r w:rsidR="00C53205">
        <w:t>ing again.</w:t>
      </w:r>
      <w:r w:rsidR="00D6704D">
        <w:t xml:space="preserve"> Having all sorts of problems with the Tabulate Area using feature input so trying to convert the features to raster first.</w:t>
      </w:r>
    </w:p>
    <w:p w14:paraId="1408EB8E" w14:textId="77777777" w:rsidR="00006EBC" w:rsidRDefault="00006EBC" w:rsidP="0034374E">
      <w:pPr>
        <w:pStyle w:val="Heading3"/>
      </w:pPr>
      <w:r>
        <w:t>Analyses</w:t>
      </w:r>
    </w:p>
    <w:p w14:paraId="35415E69" w14:textId="77777777" w:rsidR="00006EBC" w:rsidRDefault="00006EBC" w:rsidP="000E5536">
      <w:pPr>
        <w:pStyle w:val="BodyText2"/>
      </w:pPr>
      <w:r>
        <w:t>Can do all kinds of analyses with the species/GLC2000 intersection – e.g. what species are restricted to the mangrove swamps of Borneo (value_4 class % &gt; 75% total area)? To do this we need to add some new fields and create a new model:</w:t>
      </w:r>
    </w:p>
    <w:p w14:paraId="27CFA1FC" w14:textId="77777777" w:rsidR="00006EBC" w:rsidRDefault="00006EBC" w:rsidP="000E5536">
      <w:pPr>
        <w:pStyle w:val="ListBullet"/>
      </w:pPr>
      <w:r>
        <w:t>Creating a model to iterate through the 18 land cover fields and update all &lt;null&gt; values to 0 so we can add them up</w:t>
      </w:r>
    </w:p>
    <w:p w14:paraId="63861118" w14:textId="77777777" w:rsidR="00006EBC" w:rsidRDefault="00006EBC" w:rsidP="000E5536">
      <w:pPr>
        <w:pStyle w:val="ListBullet"/>
      </w:pPr>
      <w:r>
        <w:t>Creating a model to add a field to the SpeciesStatistics table for total area</w:t>
      </w:r>
    </w:p>
    <w:p w14:paraId="294AA9AD" w14:textId="77777777" w:rsidR="00006EBC" w:rsidRDefault="00006EBC" w:rsidP="000E5536">
      <w:pPr>
        <w:pStyle w:val="ListBullet"/>
      </w:pPr>
      <w:r>
        <w:t>Calculating the total area in the table</w:t>
      </w:r>
    </w:p>
    <w:p w14:paraId="305C112A" w14:textId="77777777" w:rsidR="00F56F71" w:rsidRDefault="00F56F71" w:rsidP="000E5536">
      <w:pPr>
        <w:pStyle w:val="BodyText2"/>
      </w:pPr>
      <w:r>
        <w:t xml:space="preserve">Turns out 6909 </w:t>
      </w:r>
      <w:r w:rsidR="00642525">
        <w:t xml:space="preserve">(Dugong) </w:t>
      </w:r>
      <w:r>
        <w:t>has 5</w:t>
      </w:r>
      <w:r w:rsidR="008944AA">
        <w:t>0% of its range in Malaysia in mangroves</w:t>
      </w:r>
      <w:r w:rsidR="00AC022A">
        <w:t>.</w:t>
      </w:r>
    </w:p>
    <w:p w14:paraId="570B3E64" w14:textId="77777777" w:rsidR="00344B80" w:rsidRPr="00006EBC" w:rsidRDefault="00344B80" w:rsidP="000E5536">
      <w:pPr>
        <w:pStyle w:val="BodyText"/>
      </w:pPr>
      <w:r>
        <w:t xml:space="preserve">50% of the White-vented Myna range is in </w:t>
      </w:r>
      <w:r w:rsidRPr="00344B80">
        <w:t>Artificial surfaces</w:t>
      </w:r>
      <w:r>
        <w:t>.</w:t>
      </w:r>
    </w:p>
    <w:p w14:paraId="65655CC4" w14:textId="77777777" w:rsidR="00383670" w:rsidRDefault="00383670" w:rsidP="000E5536">
      <w:pPr>
        <w:pStyle w:val="Heading2"/>
      </w:pPr>
      <w:r>
        <w:t>PA/Accessibility</w:t>
      </w:r>
    </w:p>
    <w:p w14:paraId="7CA4AE41" w14:textId="77777777" w:rsidR="00383670" w:rsidRDefault="00383670" w:rsidP="000E5536">
      <w:pPr>
        <w:pStyle w:val="BodyText2"/>
      </w:pPr>
      <w:r>
        <w:t>We need to get the accessibility values for PAs from the global accessibility map. It can be done using the PA polygons and running a 'Zonal Statistics as Table' GP against the GAM raster but it takes 78 hours on my PC. At the end of the analysis there were about 1000 PAs which had no accessibility summary statistics so I had to run them again. Then there were 1</w:t>
      </w:r>
      <w:r w:rsidR="00992D20">
        <w:t>9</w:t>
      </w:r>
      <w:r>
        <w:t xml:space="preserve"> left and these failed to run again with the error:</w:t>
      </w:r>
      <w:r w:rsidRPr="00383670">
        <w:t xml:space="preserve"> </w:t>
      </w:r>
    </w:p>
    <w:p w14:paraId="54BDF8C3" w14:textId="77777777" w:rsidR="00383670" w:rsidRDefault="00383670" w:rsidP="000E5536">
      <w:pPr>
        <w:pStyle w:val="Code"/>
      </w:pPr>
      <w:r>
        <w:t>Executing: ZonalStatisticsAsTable Missing_Africa_PAs_Acccessibility wdpaid_int Global_Accessibility_Map.tif "E:\cottaan\My Documents\ArcGIS\Default.gdb\WDPA_Sep_2013_Africa_Accessibility_Missing" DATA ALL</w:t>
      </w:r>
    </w:p>
    <w:p w14:paraId="16FD2224" w14:textId="77777777" w:rsidR="00383670" w:rsidRDefault="00383670" w:rsidP="000E5536">
      <w:pPr>
        <w:pStyle w:val="Code"/>
      </w:pPr>
      <w:r>
        <w:t>Start Time: Tue Sep 24 11:56:47 2013</w:t>
      </w:r>
    </w:p>
    <w:p w14:paraId="081375A1" w14:textId="77777777" w:rsidR="00383670" w:rsidRDefault="00383670" w:rsidP="000E5536">
      <w:pPr>
        <w:pStyle w:val="Code"/>
      </w:pPr>
      <w:r>
        <w:t>ERROR 010423: C:\Users\cottaan\AppData\Local\Temp\arc435C\t_t845 does not have valid statistics as required by the operation.</w:t>
      </w:r>
    </w:p>
    <w:p w14:paraId="6D945DF4" w14:textId="77777777" w:rsidR="00383670" w:rsidRDefault="00383670" w:rsidP="000E5536">
      <w:pPr>
        <w:pStyle w:val="Code"/>
      </w:pPr>
      <w:r>
        <w:t>Failed to execute (ZonalStatisticsAsTable).</w:t>
      </w:r>
    </w:p>
    <w:p w14:paraId="6FE549E1" w14:textId="77777777" w:rsidR="00383670" w:rsidRPr="00D32E3E" w:rsidRDefault="00383670" w:rsidP="000E5536">
      <w:pPr>
        <w:pStyle w:val="Code"/>
      </w:pPr>
      <w:r>
        <w:t>Failed at Tue Sep 24 11:57:14 2013 (Elapsed Time: 27.00 seconds)</w:t>
      </w:r>
    </w:p>
    <w:p w14:paraId="4A5040D6" w14:textId="77777777" w:rsidR="00680B70" w:rsidRDefault="00BB0FD3" w:rsidP="000E5536">
      <w:pPr>
        <w:pStyle w:val="BodyText2"/>
      </w:pPr>
      <w:r>
        <w:t>Not sure why!</w:t>
      </w:r>
      <w:r w:rsidR="00992D20">
        <w:t xml:space="preserve"> No geometry issues.</w:t>
      </w:r>
      <w:r w:rsidR="00FF40ED">
        <w:t xml:space="preserve"> Some outside the accessibility map but still doesn’t</w:t>
      </w:r>
      <w:r w:rsidR="00663C13">
        <w:t xml:space="preserve"> work - cant get these to work and not sure why which is annoying.</w:t>
      </w:r>
      <w:r w:rsidR="00DC5E11">
        <w:t xml:space="preserve"> In fact there are 4</w:t>
      </w:r>
      <w:r w:rsidR="00040FF5">
        <w:t>49</w:t>
      </w:r>
      <w:r w:rsidR="00DC5E11">
        <w:t xml:space="preserve"> that have no min accessibility</w:t>
      </w:r>
      <w:r w:rsidR="00040FF5">
        <w:t xml:space="preserve"> out of 7689</w:t>
      </w:r>
      <w:r w:rsidR="00DC5E11">
        <w:t>!</w:t>
      </w:r>
      <w:r w:rsidR="00431364">
        <w:t xml:space="preserve"> e.g. </w:t>
      </w:r>
      <w:r w:rsidR="00431364" w:rsidRPr="00431364">
        <w:t>351406</w:t>
      </w:r>
      <w:r w:rsidR="00431364">
        <w:t xml:space="preserve"> </w:t>
      </w:r>
      <w:r w:rsidR="00431364" w:rsidRPr="00431364">
        <w:t>Limpopo Valley Wildlife Utilization Area</w:t>
      </w:r>
      <w:r w:rsidR="00431364">
        <w:t xml:space="preserve"> has no min accessibility. Why?</w:t>
      </w:r>
      <w:r w:rsidR="00680B70">
        <w:t xml:space="preserve"> also 303447</w:t>
      </w:r>
      <w:r w:rsidR="00C76A57">
        <w:t>, 3217,4944,5042,5045. Here is the description of the error:</w:t>
      </w:r>
    </w:p>
    <w:p w14:paraId="03D43494" w14:textId="77777777" w:rsidR="00C76A57" w:rsidRDefault="003630B2" w:rsidP="000E5536">
      <w:pPr>
        <w:pStyle w:val="BodyText2"/>
      </w:pPr>
      <w:hyperlink r:id="rId257" w:anchor="//00vq0000000s010423" w:history="1">
        <w:r w:rsidR="00C76A57">
          <w:rPr>
            <w:rStyle w:val="Hyperlink"/>
          </w:rPr>
          <w:t>http://resources.arcgis.com/en/help/main/10.1/index.html#//00vq0000000s010423</w:t>
        </w:r>
      </w:hyperlink>
      <w:r w:rsidR="0017694A">
        <w:t>. Doesn’t matter if I export to a shapefile or a feature class in a geodatabase there is still this error. In the dataset properties it has statistics and they say '</w:t>
      </w:r>
      <w:r w:rsidR="0017694A" w:rsidRPr="0017694A">
        <w:t>skipped colu</w:t>
      </w:r>
      <w:r w:rsidR="0017694A">
        <w:t>mns:1, rows:1, ignored value(s)'.</w:t>
      </w:r>
      <w:r w:rsidR="00CF492E">
        <w:t xml:space="preserve"> Rebuilt statistics using 'Calculate statistics' but it still failed!</w:t>
      </w:r>
    </w:p>
    <w:p w14:paraId="7EF1B547" w14:textId="77777777" w:rsidR="005469DF" w:rsidRDefault="005469DF" w:rsidP="000E5536">
      <w:pPr>
        <w:pStyle w:val="Heading2"/>
      </w:pPr>
      <w:r>
        <w:t>PA/GLC2000</w:t>
      </w:r>
    </w:p>
    <w:p w14:paraId="19C468BF" w14:textId="77777777" w:rsidR="00E7125F" w:rsidRDefault="00E7125F" w:rsidP="0034374E">
      <w:pPr>
        <w:pStyle w:val="Heading3"/>
      </w:pPr>
      <w:r>
        <w:t>Using Tabulate Area on full dataset</w:t>
      </w:r>
    </w:p>
    <w:p w14:paraId="1EF315EB" w14:textId="77777777" w:rsidR="005469DF" w:rsidRDefault="005469DF" w:rsidP="000E5536">
      <w:pPr>
        <w:pStyle w:val="BodyText2"/>
      </w:pPr>
      <w:r>
        <w:t xml:space="preserve">I am going to use the Tabulate Area tool to get the statistics for all PAs according to </w:t>
      </w:r>
      <w:r>
        <w:fldChar w:fldCharType="begin"/>
      </w:r>
      <w:r>
        <w:instrText xml:space="preserve"> REF _Ref392843156 \h </w:instrText>
      </w:r>
      <w:r>
        <w:fldChar w:fldCharType="separate"/>
      </w:r>
      <w:r w:rsidR="00EA3299">
        <w:t>Tabulate Area</w:t>
      </w:r>
      <w:r>
        <w:fldChar w:fldCharType="end"/>
      </w:r>
      <w:r>
        <w:t xml:space="preserve"> section</w:t>
      </w:r>
      <w:r w:rsidR="00D945F1">
        <w:t xml:space="preserve"> so that we can query PAs by land cover and get statistics for them</w:t>
      </w:r>
      <w:r>
        <w:t>. First, need to download the GLC2000</w:t>
      </w:r>
      <w:r w:rsidR="00D968B8">
        <w:t xml:space="preserve"> data – it is located here: h05-dev-vm3/</w:t>
      </w:r>
      <w:r w:rsidR="00D968B8" w:rsidRPr="00D968B8">
        <w:t>data/lrm/raster/global/landcover/glc2000/glc2000_v1_gdal_1.tif</w:t>
      </w:r>
      <w:r w:rsidR="00D968B8">
        <w:t xml:space="preserve">. </w:t>
      </w:r>
    </w:p>
    <w:p w14:paraId="6E9CAA7D" w14:textId="77777777" w:rsidR="00D968B8" w:rsidRDefault="00DC4609" w:rsidP="000E5536">
      <w:pPr>
        <w:pStyle w:val="ListBullet2"/>
      </w:pPr>
      <w:r>
        <w:t>Created glc2000 raster in file gdb</w:t>
      </w:r>
    </w:p>
    <w:p w14:paraId="0B45809D" w14:textId="77777777" w:rsidR="00DC4609" w:rsidRDefault="00DC4609" w:rsidP="000E5536">
      <w:pPr>
        <w:pStyle w:val="ListBullet2"/>
      </w:pPr>
      <w:r>
        <w:t>Imported wdpa latest</w:t>
      </w:r>
    </w:p>
    <w:p w14:paraId="0463BC9D" w14:textId="77777777" w:rsidR="00DC4609" w:rsidRDefault="00DC4609" w:rsidP="000E5536">
      <w:pPr>
        <w:pStyle w:val="ListBullet2"/>
      </w:pPr>
      <w:r>
        <w:t xml:space="preserve">set snap raster to glc2000 and extent to glc2000 </w:t>
      </w:r>
    </w:p>
    <w:p w14:paraId="014781A5" w14:textId="77777777" w:rsidR="00DC4609" w:rsidRDefault="00DC4609" w:rsidP="000E5536">
      <w:pPr>
        <w:pStyle w:val="ListBullet2"/>
      </w:pPr>
      <w:r>
        <w:t>ran Tabulate Area</w:t>
      </w:r>
      <w:r w:rsidR="00424B7F">
        <w:t xml:space="preserve"> – it only took 58 seconds!</w:t>
      </w:r>
    </w:p>
    <w:p w14:paraId="2F4549AB" w14:textId="77777777" w:rsidR="00DA43A3" w:rsidRDefault="009B4BA2" w:rsidP="000E5536">
      <w:pPr>
        <w:pStyle w:val="ListBullet2"/>
      </w:pPr>
      <w:r>
        <w:t>But 91101 pas and only 48131 output records</w:t>
      </w:r>
      <w:r w:rsidR="005C70B9">
        <w:t xml:space="preserve"> </w:t>
      </w:r>
      <w:r w:rsidR="00D617E9">
        <w:t>–</w:t>
      </w:r>
      <w:r w:rsidR="005C70B9">
        <w:t xml:space="preserve"> </w:t>
      </w:r>
      <w:r w:rsidR="00D617E9">
        <w:t>had to</w:t>
      </w:r>
      <w:r w:rsidR="00E66FE1">
        <w:t xml:space="preserve"> repeat a few times to get more records. </w:t>
      </w:r>
      <w:r w:rsidR="00DA43A3">
        <w:t xml:space="preserve">Created a </w:t>
      </w:r>
      <w:hyperlink r:id="rId258" w:history="1">
        <w:r w:rsidR="00DA43A3" w:rsidRPr="00DA43A3">
          <w:rPr>
            <w:rStyle w:val="Hyperlink"/>
          </w:rPr>
          <w:t>tool</w:t>
        </w:r>
      </w:hyperlink>
      <w:r w:rsidR="00DA43A3">
        <w:t xml:space="preserve"> to try to fill in the missing data – still didn’t process all the records</w:t>
      </w:r>
    </w:p>
    <w:p w14:paraId="1027FDD7" w14:textId="77777777" w:rsidR="00DA43A3" w:rsidRDefault="00DA43A3" w:rsidP="000E5536">
      <w:pPr>
        <w:pStyle w:val="ListBullet2"/>
      </w:pPr>
      <w:r>
        <w:t>There were some PAs south of the GLC2000 dataset that did not overlap it – so deleted these manually</w:t>
      </w:r>
    </w:p>
    <w:p w14:paraId="6941E27A" w14:textId="77777777" w:rsidR="00EC2823" w:rsidRDefault="00C33E86" w:rsidP="000E5536">
      <w:pPr>
        <w:pStyle w:val="ListBullet2"/>
      </w:pPr>
      <w:r>
        <w:t xml:space="preserve">The rest of the PAs are too small to include a CELL_CENTER in their polygon so are not converted to raster – you can force them to be converted by using the Cell assignment type and the Priority field (see </w:t>
      </w:r>
      <w:hyperlink r:id="rId259" w:anchor="/How_Polygon_To_Raster_works/001200000037000000/" w:history="1">
        <w:r w:rsidRPr="007252F2">
          <w:rPr>
            <w:rStyle w:val="Hyperlink"/>
          </w:rPr>
          <w:t>here</w:t>
        </w:r>
      </w:hyperlink>
      <w:r>
        <w:t>)</w:t>
      </w:r>
    </w:p>
    <w:p w14:paraId="5AD2E045" w14:textId="5B4F5FD5" w:rsidR="009326F9" w:rsidRDefault="009326F9" w:rsidP="000E5536">
      <w:pPr>
        <w:pStyle w:val="BodyText2"/>
      </w:pPr>
      <w:r>
        <w:t>I have created a quick and dirty Model called TabulateArea_WDPA_GLC2000 which does the analysis on the latest WDPA and GLC2000 to get only the top features in the stack.</w:t>
      </w:r>
      <w:r w:rsidR="00431040">
        <w:t xml:space="preserve"> First go got about 8</w:t>
      </w:r>
      <w:r w:rsidR="00A825C7">
        <w:t>9</w:t>
      </w:r>
      <w:r w:rsidR="00431040">
        <w:t>,</w:t>
      </w:r>
      <w:r w:rsidR="00A825C7">
        <w:t>906</w:t>
      </w:r>
      <w:r w:rsidR="00431040">
        <w:t xml:space="preserve"> features.</w:t>
      </w:r>
    </w:p>
    <w:p w14:paraId="1F9A61D0" w14:textId="77777777" w:rsidR="00E7125F" w:rsidRDefault="00E7125F" w:rsidP="0034374E">
      <w:pPr>
        <w:pStyle w:val="Heading3"/>
      </w:pPr>
      <w:r>
        <w:lastRenderedPageBreak/>
        <w:t xml:space="preserve">Using Tabulate Area </w:t>
      </w:r>
      <w:r w:rsidR="00DA57B1">
        <w:t>one-by-one</w:t>
      </w:r>
    </w:p>
    <w:p w14:paraId="00A7318C" w14:textId="77777777" w:rsidR="00E7125F" w:rsidRDefault="00E60C26" w:rsidP="000E5536">
      <w:pPr>
        <w:pStyle w:val="BodyText2"/>
      </w:pPr>
      <w:r w:rsidRPr="00E60C26">
        <w:t>So we need to convert all of the WDPA polygons to raster first using this method – but obviously overlapping polygons will not work!  We’ll have to iterate through the polygons and do them 1 by 1</w:t>
      </w:r>
      <w:r w:rsidR="00F70079">
        <w:t xml:space="preserve"> – heres the </w:t>
      </w:r>
      <w:hyperlink r:id="rId260" w:history="1">
        <w:r w:rsidR="00F70079" w:rsidRPr="00F70079">
          <w:rPr>
            <w:rStyle w:val="Hyperlink"/>
          </w:rPr>
          <w:t>tool</w:t>
        </w:r>
      </w:hyperlink>
      <w:r w:rsidR="00F70079">
        <w:t>.</w:t>
      </w:r>
      <w:r w:rsidR="00561DED">
        <w:t xml:space="preserve"> The previous method is slow – but we can speed it up by doing the Tabulate Area on a set of PAs, outputting the results, removing these sites from the PAs, repeating etc.  </w:t>
      </w:r>
    </w:p>
    <w:p w14:paraId="29247831" w14:textId="77777777" w:rsidR="00031D33" w:rsidRDefault="00031D33" w:rsidP="0034374E">
      <w:pPr>
        <w:pStyle w:val="Heading3"/>
      </w:pPr>
      <w:r>
        <w:t xml:space="preserve">Using </w:t>
      </w:r>
      <w:r w:rsidR="00561DED">
        <w:t>Graph Colouring to get unique non-overlapping polygons</w:t>
      </w:r>
    </w:p>
    <w:p w14:paraId="7723A958" w14:textId="77777777" w:rsidR="00031D33" w:rsidRDefault="00EC6E94" w:rsidP="000E5536">
      <w:pPr>
        <w:pStyle w:val="BodyText2"/>
      </w:pPr>
      <w:r>
        <w:t xml:space="preserve">I am </w:t>
      </w:r>
      <w:r w:rsidRPr="00EC6E94">
        <w:t xml:space="preserve">using a graph coloring method based on the code from </w:t>
      </w:r>
      <w:hyperlink r:id="rId261" w:history="1">
        <w:r w:rsidRPr="0001097E">
          <w:rPr>
            <w:rStyle w:val="Hyperlink"/>
          </w:rPr>
          <w:t>http://gis.stackexchange.com/questions/32217/exploding-overlapping-to-new-non-overlapping-polygons</w:t>
        </w:r>
      </w:hyperlink>
      <w:r w:rsidR="00E7384B">
        <w:t xml:space="preserve"> to get feature classes of unique non-overlapping polygons.</w:t>
      </w:r>
      <w:r>
        <w:t xml:space="preserve"> Implemented as a </w:t>
      </w:r>
      <w:hyperlink r:id="rId262" w:history="1">
        <w:r w:rsidRPr="00C00AA9">
          <w:rPr>
            <w:rStyle w:val="Hyperlink"/>
          </w:rPr>
          <w:t>GP script</w:t>
        </w:r>
      </w:hyperlink>
      <w:r>
        <w:t>.</w:t>
      </w:r>
      <w:r w:rsidR="009E78E9">
        <w:t xml:space="preserve"> </w:t>
      </w:r>
    </w:p>
    <w:p w14:paraId="2E248D7E" w14:textId="77777777" w:rsidR="007146AF" w:rsidRDefault="009E78E9" w:rsidP="000E5536">
      <w:pPr>
        <w:pStyle w:val="BodyText2"/>
      </w:pPr>
      <w:r>
        <w:t>There are issues with the TabulateArea method when you run it it crashes</w:t>
      </w:r>
      <w:r w:rsidR="007146AF">
        <w:t xml:space="preserve"> if you use the wdpa_id as the ‘Zone field’ but not if you use the OBJECTID. There are some errors: </w:t>
      </w:r>
    </w:p>
    <w:p w14:paraId="4B54E806" w14:textId="77777777" w:rsidR="007146AF" w:rsidRDefault="007146AF" w:rsidP="000E5536">
      <w:pPr>
        <w:pStyle w:val="Code"/>
      </w:pPr>
      <w:r>
        <w:t>ERROR 010429: Error in GRID IO: MtVatBldNew: Value range for c:\users\cottaan\appdata\local\temp\arcde5c\t_t011  exceeds 100000 and number of unique values exceeds 500 ..</w:t>
      </w:r>
    </w:p>
    <w:p w14:paraId="13561270" w14:textId="77777777" w:rsidR="007146AF" w:rsidRDefault="007146AF" w:rsidP="000E5536">
      <w:pPr>
        <w:pStyle w:val="Code"/>
      </w:pPr>
      <w:r>
        <w:t>ERROR 010236: Error in building VAT.</w:t>
      </w:r>
    </w:p>
    <w:p w14:paraId="680E0783" w14:textId="77777777" w:rsidR="007146AF" w:rsidRDefault="007146AF" w:rsidP="000E5536">
      <w:pPr>
        <w:pStyle w:val="Code"/>
      </w:pPr>
      <w:r>
        <w:t>ERROR 010067: Error in executing grid expression.</w:t>
      </w:r>
    </w:p>
    <w:p w14:paraId="7D430899" w14:textId="77777777" w:rsidR="007146AF" w:rsidRDefault="007146AF" w:rsidP="000E5536">
      <w:pPr>
        <w:pStyle w:val="Code"/>
      </w:pPr>
      <w:r>
        <w:t>ERROR 010419: Unable to build the attribute table of raster as required by the operation.</w:t>
      </w:r>
    </w:p>
    <w:p w14:paraId="0FADD7E3" w14:textId="77777777" w:rsidR="00DD394C" w:rsidRDefault="003630B2" w:rsidP="000E5536">
      <w:pPr>
        <w:pStyle w:val="BodyText2"/>
      </w:pPr>
      <w:hyperlink r:id="rId263" w:history="1">
        <w:r w:rsidR="002A37F4" w:rsidRPr="002A37F4">
          <w:rPr>
            <w:rStyle w:val="Hyperlink"/>
          </w:rPr>
          <w:t>Here</w:t>
        </w:r>
      </w:hyperlink>
      <w:r w:rsidR="002A37F4">
        <w:t xml:space="preserve"> is some help and </w:t>
      </w:r>
      <w:hyperlink r:id="rId264" w:anchor="//00vq00000005010367" w:history="1">
        <w:r w:rsidR="002A37F4" w:rsidRPr="002A37F4">
          <w:rPr>
            <w:rStyle w:val="Hyperlink"/>
          </w:rPr>
          <w:t>here</w:t>
        </w:r>
      </w:hyperlink>
      <w:r w:rsidR="002A37F4">
        <w:t xml:space="preserve"> is the error description.</w:t>
      </w:r>
      <w:r w:rsidR="00BE21B7">
        <w:t xml:space="preserve"> Using the OBJECTID field on </w:t>
      </w:r>
      <w:r w:rsidR="00BE21B7" w:rsidRPr="00BE21B7">
        <w:t>wdpa_latest_11_07_2014_001</w:t>
      </w:r>
      <w:r w:rsidR="00BE21B7">
        <w:t xml:space="preserve"> feature class (which has 59088 features) only 31094 features are in the TabulateArea output table – basically it stops after 31094 records.</w:t>
      </w:r>
      <w:r w:rsidR="002A0BBD">
        <w:t xml:space="preserve"> Same error as above if you use the id field.</w:t>
      </w:r>
      <w:r w:rsidR="002C0B1C">
        <w:t xml:space="preserve"> Whats going on?</w:t>
      </w:r>
      <w:r w:rsidR="006424B3">
        <w:t xml:space="preserve"> When I try and do TabulateArea on the features which weren’t processed the first time, it only does 13943 of them (out of 27994)</w:t>
      </w:r>
      <w:r w:rsidR="00822378">
        <w:t>. Trying again with the 14051 remaining ones.</w:t>
      </w:r>
      <w:r w:rsidR="005C05F8">
        <w:t xml:space="preserve"> </w:t>
      </w:r>
    </w:p>
    <w:p w14:paraId="1B3FCE26" w14:textId="77777777" w:rsidR="007E7432" w:rsidRDefault="00DD394C" w:rsidP="000E5536">
      <w:pPr>
        <w:pStyle w:val="BodyText2"/>
      </w:pPr>
      <w:r>
        <w:t xml:space="preserve">This issue is because when ArcGIS does TabulateArea it first converts the feature class to a raster and in this process you lose a lot of small PAs. </w:t>
      </w:r>
      <w:r w:rsidR="00931A17">
        <w:t>I discovered this by doing a manual Polygon</w:t>
      </w:r>
      <w:r w:rsidR="00215261">
        <w:t xml:space="preserve"> to Raster on the feature class and it only created 31094 records.</w:t>
      </w:r>
      <w:r w:rsidR="007E7432">
        <w:t xml:space="preserve"> The following </w:t>
      </w:r>
      <w:r w:rsidR="003F6446">
        <w:t>table shows the results of TabulateArea using different parameters (59088 features input)</w:t>
      </w:r>
      <w:r w:rsidR="007E7432">
        <w:t>:</w:t>
      </w:r>
    </w:p>
    <w:p w14:paraId="79D4417F" w14:textId="77777777" w:rsidR="007E7432" w:rsidRDefault="007E7432" w:rsidP="000E5536">
      <w:pPr>
        <w:pStyle w:val="BodyText2"/>
      </w:pPr>
    </w:p>
    <w:tbl>
      <w:tblPr>
        <w:tblW w:w="0" w:type="auto"/>
        <w:tblLook w:val="04A0" w:firstRow="1" w:lastRow="0" w:firstColumn="1" w:lastColumn="0" w:noHBand="0" w:noVBand="1"/>
      </w:tblPr>
      <w:tblGrid>
        <w:gridCol w:w="6575"/>
        <w:gridCol w:w="1528"/>
      </w:tblGrid>
      <w:tr w:rsidR="007E7432" w:rsidRPr="00134D2E" w14:paraId="53BB84B5" w14:textId="77777777" w:rsidTr="003F6446">
        <w:tc>
          <w:tcPr>
            <w:tcW w:w="5761" w:type="dxa"/>
          </w:tcPr>
          <w:p w14:paraId="5EE1A018" w14:textId="77777777" w:rsidR="007E7432" w:rsidRPr="00134D2E" w:rsidRDefault="007E7432" w:rsidP="000E5536">
            <w:pPr>
              <w:pStyle w:val="TableTextHeader"/>
            </w:pPr>
            <w:r>
              <w:t>Python</w:t>
            </w:r>
          </w:p>
        </w:tc>
        <w:tc>
          <w:tcPr>
            <w:tcW w:w="1528" w:type="dxa"/>
          </w:tcPr>
          <w:p w14:paraId="10C79569" w14:textId="77777777" w:rsidR="007E7432" w:rsidRPr="00134D2E" w:rsidRDefault="007E7432" w:rsidP="000E5536">
            <w:pPr>
              <w:pStyle w:val="TableTextHeader"/>
            </w:pPr>
            <w:r>
              <w:t>Rasterised features</w:t>
            </w:r>
          </w:p>
        </w:tc>
      </w:tr>
      <w:tr w:rsidR="007E7432" w:rsidRPr="00134D2E" w14:paraId="1C7A7678" w14:textId="77777777" w:rsidTr="003F6446">
        <w:tc>
          <w:tcPr>
            <w:tcW w:w="5761" w:type="dxa"/>
          </w:tcPr>
          <w:p w14:paraId="5BDEE9FF" w14:textId="77777777" w:rsidR="007E7432" w:rsidRPr="00134D2E" w:rsidRDefault="007E7432" w:rsidP="000E5536">
            <w:pPr>
              <w:pStyle w:val="Tiny"/>
            </w:pPr>
            <w:r w:rsidRPr="007E7432">
              <w:t>arcpy.PolygonToRaster_conversion(</w:t>
            </w:r>
            <w:r w:rsidR="003F6446">
              <w:t>..,"OBJECTID</w:t>
            </w:r>
            <w:r w:rsidRPr="007E7432">
              <w:t>"</w:t>
            </w:r>
            <w:r w:rsidR="003F6446">
              <w:t>,..</w:t>
            </w:r>
            <w:r w:rsidRPr="007E7432">
              <w:t>,"CELL_CENTER","wdpaid","0.0089285714")</w:t>
            </w:r>
          </w:p>
        </w:tc>
        <w:tc>
          <w:tcPr>
            <w:tcW w:w="1528" w:type="dxa"/>
          </w:tcPr>
          <w:p w14:paraId="11C3B81A" w14:textId="77777777" w:rsidR="007E7432" w:rsidRPr="00134D2E" w:rsidRDefault="00877B56" w:rsidP="000E5536">
            <w:pPr>
              <w:pStyle w:val="Tiny"/>
            </w:pPr>
            <w:r>
              <w:t>31094</w:t>
            </w:r>
          </w:p>
        </w:tc>
      </w:tr>
      <w:tr w:rsidR="003F6446" w:rsidRPr="00134D2E" w14:paraId="235CFF37" w14:textId="77777777" w:rsidTr="003F6446">
        <w:tc>
          <w:tcPr>
            <w:tcW w:w="5761" w:type="dxa"/>
          </w:tcPr>
          <w:p w14:paraId="211F95D7" w14:textId="77777777" w:rsidR="003F6446" w:rsidRPr="00134D2E" w:rsidRDefault="003F6446" w:rsidP="000E5536">
            <w:pPr>
              <w:pStyle w:val="Tiny"/>
            </w:pPr>
            <w:r w:rsidRPr="007E7432">
              <w:t>arcpy.PolygonToRaster_conversion(</w:t>
            </w:r>
            <w:r>
              <w:t>..,"OBJECTID</w:t>
            </w:r>
            <w:r w:rsidRPr="007E7432">
              <w:t>"</w:t>
            </w:r>
            <w:r>
              <w:t>,..</w:t>
            </w:r>
            <w:r w:rsidRPr="007E7432">
              <w:t>,"</w:t>
            </w:r>
            <w:r w:rsidRPr="003F6446">
              <w:t>MAXIMUM_AREA</w:t>
            </w:r>
            <w:r w:rsidRPr="007E7432">
              <w:t>","wdpaid","0.0089285714")</w:t>
            </w:r>
          </w:p>
        </w:tc>
        <w:tc>
          <w:tcPr>
            <w:tcW w:w="1528" w:type="dxa"/>
          </w:tcPr>
          <w:p w14:paraId="53C40E14" w14:textId="77777777" w:rsidR="003F6446" w:rsidRPr="00134D2E" w:rsidRDefault="00950E22" w:rsidP="000E5536">
            <w:pPr>
              <w:pStyle w:val="Tiny"/>
            </w:pPr>
            <w:r>
              <w:t>56996</w:t>
            </w:r>
          </w:p>
        </w:tc>
      </w:tr>
      <w:tr w:rsidR="003F6446" w:rsidRPr="00134D2E" w14:paraId="3E235AB9" w14:textId="77777777" w:rsidTr="003F6446">
        <w:tc>
          <w:tcPr>
            <w:tcW w:w="5761" w:type="dxa"/>
          </w:tcPr>
          <w:p w14:paraId="41B7B4AD" w14:textId="77777777" w:rsidR="003F6446" w:rsidRPr="00134D2E" w:rsidRDefault="003F6446" w:rsidP="000E5536">
            <w:pPr>
              <w:pStyle w:val="Tiny"/>
            </w:pPr>
            <w:r w:rsidRPr="007E7432">
              <w:t>arcpy.PolygonToRaster_conversion(</w:t>
            </w:r>
            <w:r>
              <w:t>..,"OBJECTID</w:t>
            </w:r>
            <w:r w:rsidRPr="007E7432">
              <w:t>"</w:t>
            </w:r>
            <w:r>
              <w:t>,..</w:t>
            </w:r>
            <w:r w:rsidRPr="007E7432">
              <w:t>,"</w:t>
            </w:r>
            <w:r w:rsidRPr="003F6446">
              <w:t>MAXIMUM_COMBINED_AREA</w:t>
            </w:r>
            <w:r w:rsidRPr="007E7432">
              <w:t>","wdpaid","0.0089285714")</w:t>
            </w:r>
          </w:p>
        </w:tc>
        <w:tc>
          <w:tcPr>
            <w:tcW w:w="1528" w:type="dxa"/>
          </w:tcPr>
          <w:p w14:paraId="3F9B2691" w14:textId="77777777" w:rsidR="003F6446" w:rsidRPr="00134D2E" w:rsidRDefault="003751FF" w:rsidP="000E5536">
            <w:pPr>
              <w:pStyle w:val="Tiny"/>
            </w:pPr>
            <w:r>
              <w:t>56996</w:t>
            </w:r>
          </w:p>
        </w:tc>
      </w:tr>
      <w:tr w:rsidR="001B24A9" w:rsidRPr="00134D2E" w14:paraId="3DA0B32A" w14:textId="77777777" w:rsidTr="003F6446">
        <w:tc>
          <w:tcPr>
            <w:tcW w:w="5761" w:type="dxa"/>
          </w:tcPr>
          <w:p w14:paraId="6D5C4113" w14:textId="77777777" w:rsidR="001B24A9" w:rsidRPr="007E7432" w:rsidRDefault="001B24A9" w:rsidP="000E5536">
            <w:pPr>
              <w:pStyle w:val="Tiny"/>
            </w:pPr>
            <w:r w:rsidRPr="007E7432">
              <w:t>arcpy.PolygonToRaster_conversion(</w:t>
            </w:r>
            <w:r>
              <w:t>..,"OBJECTID</w:t>
            </w:r>
            <w:r w:rsidRPr="007E7432">
              <w:t>"</w:t>
            </w:r>
            <w:r>
              <w:t>,..</w:t>
            </w:r>
            <w:r w:rsidRPr="007E7432">
              <w:t>,"</w:t>
            </w:r>
            <w:r w:rsidRPr="003F6446">
              <w:t>MAXIMUM_AREA</w:t>
            </w:r>
            <w:r w:rsidRPr="007E7432">
              <w:t>","</w:t>
            </w:r>
            <w:r w:rsidR="00E743C6">
              <w:t>Shape_A</w:t>
            </w:r>
            <w:r>
              <w:t>rea</w:t>
            </w:r>
            <w:r w:rsidRPr="007E7432">
              <w:t>","0.0089285714")</w:t>
            </w:r>
          </w:p>
        </w:tc>
        <w:tc>
          <w:tcPr>
            <w:tcW w:w="1528" w:type="dxa"/>
          </w:tcPr>
          <w:p w14:paraId="073955E4" w14:textId="77777777" w:rsidR="001B24A9" w:rsidRDefault="001B24A9" w:rsidP="000E5536">
            <w:pPr>
              <w:pStyle w:val="Tiny"/>
            </w:pPr>
            <w:r>
              <w:t>56204</w:t>
            </w:r>
          </w:p>
        </w:tc>
      </w:tr>
    </w:tbl>
    <w:p w14:paraId="590639F5" w14:textId="77777777" w:rsidR="007E7432" w:rsidRDefault="006D0C13" w:rsidP="000E5536">
      <w:pPr>
        <w:pStyle w:val="BodyText2"/>
      </w:pPr>
      <w:r>
        <w:rPr>
          <w:noProof/>
          <w:lang w:bidi="ar-SA"/>
        </w:rPr>
        <w:drawing>
          <wp:anchor distT="0" distB="0" distL="114300" distR="114300" simplePos="0" relativeHeight="251691008" behindDoc="1" locked="0" layoutInCell="1" allowOverlap="1" wp14:anchorId="35F258F7" wp14:editId="7B445923">
            <wp:simplePos x="0" y="0"/>
            <wp:positionH relativeFrom="column">
              <wp:posOffset>1658561</wp:posOffset>
            </wp:positionH>
            <wp:positionV relativeFrom="paragraph">
              <wp:posOffset>531628</wp:posOffset>
            </wp:positionV>
            <wp:extent cx="2428875" cy="2332355"/>
            <wp:effectExtent l="0" t="0" r="9525"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bulateAreaIssues.png"/>
                    <pic:cNvPicPr/>
                  </pic:nvPicPr>
                  <pic:blipFill>
                    <a:blip r:embed="rId265" cstate="print">
                      <a:extLst>
                        <a:ext uri="{28A0092B-C50C-407E-A947-70E740481C1C}">
                          <a14:useLocalDpi xmlns:a14="http://schemas.microsoft.com/office/drawing/2010/main" val="0"/>
                        </a:ext>
                      </a:extLst>
                    </a:blip>
                    <a:stretch>
                      <a:fillRect/>
                    </a:stretch>
                  </pic:blipFill>
                  <pic:spPr>
                    <a:xfrm>
                      <a:off x="0" y="0"/>
                      <a:ext cx="2428875" cy="2332355"/>
                    </a:xfrm>
                    <a:prstGeom prst="rect">
                      <a:avLst/>
                    </a:prstGeom>
                  </pic:spPr>
                </pic:pic>
              </a:graphicData>
            </a:graphic>
            <wp14:sizeRelH relativeFrom="page">
              <wp14:pctWidth>0</wp14:pctWidth>
            </wp14:sizeRelH>
            <wp14:sizeRelV relativeFrom="page">
              <wp14:pctHeight>0</wp14:pctHeight>
            </wp14:sizeRelV>
          </wp:anchor>
        </w:drawing>
      </w:r>
      <w:r w:rsidR="009378C4">
        <w:t>S</w:t>
      </w:r>
      <w:r w:rsidR="009E2312">
        <w:t>ome of the features aren’t being rasterised because when t</w:t>
      </w:r>
      <w:r w:rsidR="005E4C15">
        <w:t>w</w:t>
      </w:r>
      <w:r w:rsidR="009E2312">
        <w:t>o features are adjacent, when they are rasterised the raster cells overlap and the feature which takes precedent is given by the ‘Priority Field’ parameter. If a PA is smaller than a single cell and the other feature takes precedence</w:t>
      </w:r>
      <w:r w:rsidR="00B34B72">
        <w:t xml:space="preserve"> then it will not be rasterised:</w:t>
      </w:r>
    </w:p>
    <w:p w14:paraId="5EEA54D4" w14:textId="77777777" w:rsidR="00B34B72" w:rsidRDefault="00B34B72" w:rsidP="000E5536">
      <w:pPr>
        <w:pStyle w:val="BodyText2"/>
      </w:pPr>
    </w:p>
    <w:p w14:paraId="5EC52746" w14:textId="4029F807" w:rsidR="00B34B72" w:rsidRDefault="00B34B72" w:rsidP="000E5536">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2</w:t>
      </w:r>
      <w:r w:rsidR="00B13D76">
        <w:rPr>
          <w:noProof/>
        </w:rPr>
        <w:fldChar w:fldCharType="end"/>
      </w:r>
      <w:r>
        <w:t xml:space="preserve"> Tabulate Area issues</w:t>
      </w:r>
    </w:p>
    <w:p w14:paraId="5B75669E" w14:textId="77777777" w:rsidR="00EA3299" w:rsidRDefault="00B34B72" w:rsidP="000E5536">
      <w:pPr>
        <w:pStyle w:val="Heading7"/>
      </w:pPr>
      <w:r>
        <w:lastRenderedPageBreak/>
        <w:t xml:space="preserve">In the figure </w:t>
      </w:r>
      <w:r w:rsidR="006E73ED">
        <w:t>above</w:t>
      </w:r>
      <w:r>
        <w:t xml:space="preserve"> the arrows show the polygons which have been assigned to the cells based on Shape_Area and there are 2 features that are not rasterised because of this (selected features).</w:t>
      </w:r>
      <w:r w:rsidR="00D1715D">
        <w:t xml:space="preserve"> What we need to do in this case is buffer the PAs before we get the unique non-overlapping features classes.</w:t>
      </w:r>
      <w:r w:rsidR="00832F12">
        <w:t xml:space="preserve"> Added buffering </w:t>
      </w:r>
      <w:r w:rsidR="00366505">
        <w:t xml:space="preserve">of 0.01 degrees </w:t>
      </w:r>
      <w:r w:rsidR="00832F12">
        <w:t xml:space="preserve">to the </w:t>
      </w:r>
      <w:r w:rsidR="00832F12" w:rsidRPr="00832F12">
        <w:t>ExplodeOverlappingPolygons</w:t>
      </w:r>
      <w:r w:rsidR="00832F12">
        <w:t xml:space="preserve"> method and repeated on the WDPA feature class. </w:t>
      </w:r>
      <w:r w:rsidR="00BF3059">
        <w:t>Consistently fails when trying to v</w:t>
      </w:r>
      <w:r w:rsidR="006B546F">
        <w:t>alidat</w:t>
      </w:r>
      <w:r w:rsidR="00BF3059">
        <w:t>e</w:t>
      </w:r>
      <w:r w:rsidR="006B546F">
        <w:t xml:space="preserve"> the topology see </w:t>
      </w:r>
      <w:r w:rsidR="00BF3059">
        <w:rPr>
          <w:szCs w:val="22"/>
        </w:rPr>
        <w:fldChar w:fldCharType="begin"/>
      </w:r>
      <w:r w:rsidR="00BF3059">
        <w:instrText xml:space="preserve"> REF _Ref397075401 \h </w:instrText>
      </w:r>
      <w:r w:rsidR="00BF3059">
        <w:rPr>
          <w:szCs w:val="22"/>
        </w:rPr>
      </w:r>
      <w:r w:rsidR="00BF3059">
        <w:rPr>
          <w:szCs w:val="22"/>
        </w:rPr>
        <w:fldChar w:fldCharType="separate"/>
      </w:r>
      <w:r w:rsidR="00EA3299">
        <w:t>LayerToKML</w:t>
      </w:r>
    </w:p>
    <w:p w14:paraId="41EEB2E9" w14:textId="77777777" w:rsidR="00EA3299" w:rsidRPr="00007A08" w:rsidRDefault="00EA3299" w:rsidP="000E5536">
      <w:pPr>
        <w:pStyle w:val="BodyText2"/>
      </w:pPr>
      <w:r>
        <w:t xml:space="preserve">By default this exports all of the fields in the feature class to an HTML popup which is useless. See </w:t>
      </w:r>
      <w:r w:rsidRPr="00573BB7">
        <w:t>here</w:t>
      </w:r>
      <w:r>
        <w:t xml:space="preserve"> for a description of controlling the KML conversion process. Useless – trying FME. You can use Google Earth Pro to export a shapefile to KML but it seems to round double values.</w:t>
      </w:r>
    </w:p>
    <w:p w14:paraId="4C80959A" w14:textId="77777777" w:rsidR="005718E0" w:rsidRPr="005718E0" w:rsidRDefault="00EA3299" w:rsidP="000E5536">
      <w:pPr>
        <w:pStyle w:val="BodyText2"/>
      </w:pPr>
      <w:r>
        <w:t>Validate Topology</w:t>
      </w:r>
      <w:r w:rsidR="00BF3059">
        <w:fldChar w:fldCharType="end"/>
      </w:r>
      <w:r w:rsidR="00BF3059">
        <w:t>.</w:t>
      </w:r>
    </w:p>
    <w:p w14:paraId="7BF8015E" w14:textId="03269FCD" w:rsidR="00B37D09" w:rsidRDefault="00C476E5" w:rsidP="000E5536">
      <w:pPr>
        <w:pStyle w:val="Heading2"/>
      </w:pPr>
      <w:r>
        <w:t>PA/</w:t>
      </w:r>
      <w:r w:rsidR="00587F0C">
        <w:t>Red List</w:t>
      </w:r>
      <w:r>
        <w:t xml:space="preserve"> Intersection</w:t>
      </w:r>
      <w:bookmarkEnd w:id="66"/>
    </w:p>
    <w:p w14:paraId="74597DD6" w14:textId="77777777" w:rsidR="00742B34" w:rsidRPr="00742B34" w:rsidRDefault="00742B34" w:rsidP="0034374E">
      <w:pPr>
        <w:pStyle w:val="Heading3"/>
      </w:pPr>
      <w:bookmarkStart w:id="75" w:name="_Toc315774589"/>
      <w:r>
        <w:t>Using ArcGIS</w:t>
      </w:r>
      <w:bookmarkEnd w:id="75"/>
    </w:p>
    <w:p w14:paraId="283D8357" w14:textId="77777777" w:rsidR="00B37D09" w:rsidRDefault="00C476E5" w:rsidP="000E5536">
      <w:pPr>
        <w:pStyle w:val="BodyText2"/>
      </w:pPr>
      <w:r>
        <w:t xml:space="preserve">10030 took 1hr 5mins </w:t>
      </w:r>
    </w:p>
    <w:p w14:paraId="5AE4592D" w14:textId="77777777" w:rsidR="00B37D09" w:rsidRDefault="00C476E5" w:rsidP="000E5536">
      <w:pPr>
        <w:pStyle w:val="BodyText"/>
      </w:pPr>
      <w:r>
        <w:t>Trying the Python intersection using ID_NO in (8543)</w:t>
      </w:r>
    </w:p>
    <w:p w14:paraId="053DF283" w14:textId="77777777" w:rsidR="00B37D09" w:rsidRDefault="00C476E5" w:rsidP="000E5536">
      <w:pPr>
        <w:pStyle w:val="BodyText"/>
      </w:pPr>
      <w:r>
        <w:t>1. Intersect using in_memory for species and feature layer for PAs = 19mins 45secs</w:t>
      </w:r>
    </w:p>
    <w:p w14:paraId="348D32EE" w14:textId="77777777" w:rsidR="00B37D09" w:rsidRDefault="00C476E5" w:rsidP="000E5536">
      <w:pPr>
        <w:pStyle w:val="BodyText"/>
      </w:pPr>
      <w:r>
        <w:t>2. Species as shapefile with spatial index and PA feature layer = longer</w:t>
      </w:r>
    </w:p>
    <w:p w14:paraId="27E795CD" w14:textId="77777777" w:rsidR="00B37D09" w:rsidRDefault="00C476E5" w:rsidP="000E5536">
      <w:pPr>
        <w:pStyle w:val="BodyText"/>
      </w:pPr>
      <w:r>
        <w:t>3. Try spatial join - nope - slow</w:t>
      </w:r>
    </w:p>
    <w:p w14:paraId="7A6A9BEE" w14:textId="77777777" w:rsidR="00B37D09" w:rsidRDefault="00C476E5" w:rsidP="000E5536">
      <w:pPr>
        <w:pStyle w:val="BodyText"/>
      </w:pPr>
      <w:r>
        <w:t xml:space="preserve">4. Try set the processing extent based on the species data! Nope - </w:t>
      </w:r>
      <w:hyperlink r:id="rId266" w:anchor="/Output_Extent/001w00000009000000/ - Intersect tool will only process features that intersect one another" w:history="1">
        <w:r w:rsidRPr="0077669C">
          <w:rPr>
            <w:rStyle w:val="Hyperlink"/>
          </w:rPr>
          <w:t>http://help.arcgis.com/en/arcgisdesktop/10.0/help/index.html#/Output_Extent/001w00000009000000/ - Intersect tool will only process features that intersect one another</w:t>
        </w:r>
      </w:hyperlink>
    </w:p>
    <w:p w14:paraId="66ECFE15" w14:textId="77777777" w:rsidR="00B37D09" w:rsidRDefault="00C476E5" w:rsidP="000E5536">
      <w:pPr>
        <w:pStyle w:val="BodyText"/>
      </w:pPr>
      <w:r>
        <w:t>5. Try a straight select by location - v fast non-spatial method - still slow with 10030 - failed on 11200 but might have been when i turned computer on</w:t>
      </w:r>
    </w:p>
    <w:p w14:paraId="2CDC58F3" w14:textId="77777777" w:rsidR="00B37D09" w:rsidRDefault="00C476E5" w:rsidP="000E5536">
      <w:pPr>
        <w:pStyle w:val="BodyText"/>
      </w:pPr>
      <w:r>
        <w:t>select by location on PAs for a species (11200) - over 1 hour!!! need to do something else</w:t>
      </w:r>
    </w:p>
    <w:p w14:paraId="1C4D3CA5" w14:textId="77777777" w:rsidR="00B37D09" w:rsidRDefault="00C476E5" w:rsidP="000E5536">
      <w:pPr>
        <w:pStyle w:val="BodyText"/>
      </w:pPr>
      <w:r>
        <w:t>select by location on marine only PAs (i.e. marine =1) for a species (11200) - 11m22s - but you are dependent on the marine flag being set correctly</w:t>
      </w:r>
    </w:p>
    <w:p w14:paraId="5A1C3BAA" w14:textId="77777777" w:rsidR="00B37D09" w:rsidRDefault="00C476E5" w:rsidP="000E5536">
      <w:pPr>
        <w:pStyle w:val="BodyText2"/>
      </w:pPr>
      <w:r>
        <w:t>select by location on species for a PA (1) - promising? - 3m44s for wdpaid = 41 - 555 days in total!! - but ok for new PAs</w:t>
      </w:r>
    </w:p>
    <w:p w14:paraId="0829CBAB" w14:textId="77777777" w:rsidR="00B37D09" w:rsidRDefault="00C476E5" w:rsidP="000E5536">
      <w:pPr>
        <w:pStyle w:val="BodyText"/>
      </w:pPr>
      <w:r>
        <w:t>try 132733:</w:t>
      </w:r>
    </w:p>
    <w:p w14:paraId="4677099B" w14:textId="77777777" w:rsidR="00B37D09" w:rsidRDefault="00C476E5" w:rsidP="000E5536">
      <w:pPr>
        <w:pStyle w:val="BodyText"/>
      </w:pPr>
      <w:r>
        <w:t>fgdb + fgdb = 46s</w:t>
      </w:r>
    </w:p>
    <w:p w14:paraId="5FB858C5" w14:textId="77777777" w:rsidR="00B37D09" w:rsidRDefault="00C476E5" w:rsidP="000E5536">
      <w:pPr>
        <w:pStyle w:val="BodyText"/>
      </w:pPr>
      <w:r>
        <w:t>shp + shp = 45s</w:t>
      </w:r>
    </w:p>
    <w:p w14:paraId="3E327920" w14:textId="77777777" w:rsidR="00B37D09" w:rsidRDefault="00C476E5" w:rsidP="000E5536">
      <w:pPr>
        <w:pStyle w:val="BodyText2"/>
      </w:pPr>
      <w:r>
        <w:t>in memory = same</w:t>
      </w:r>
    </w:p>
    <w:p w14:paraId="315D8842" w14:textId="77777777" w:rsidR="00B37D09" w:rsidRDefault="00C476E5" w:rsidP="000E5536">
      <w:pPr>
        <w:pStyle w:val="BodyText2"/>
      </w:pPr>
      <w:r>
        <w:t>I wonder if the spatial reference makes any difference?</w:t>
      </w:r>
    </w:p>
    <w:p w14:paraId="6C411853" w14:textId="77777777" w:rsidR="00B37D09" w:rsidRDefault="00C476E5" w:rsidP="000E5536">
      <w:pPr>
        <w:pStyle w:val="BodyText"/>
      </w:pPr>
      <w:r>
        <w:t>For some big ranges it is using tiling (i.e. it says Processing Tiles.. and Assembling tile features), but for others it doesn't, e.g. 13247 is a whale but it didn</w:t>
      </w:r>
      <w:r w:rsidR="0039266F">
        <w:t>’</w:t>
      </w:r>
      <w:r>
        <w:t>t use tiling and took 6m to intersect</w:t>
      </w:r>
    </w:p>
    <w:p w14:paraId="184F2BE1" w14:textId="77777777" w:rsidR="00B37D09" w:rsidRDefault="00C476E5" w:rsidP="000E5536">
      <w:pPr>
        <w:pStyle w:val="BodyText"/>
      </w:pPr>
      <w:r>
        <w:t>Ones it says processing tiles for:</w:t>
      </w:r>
    </w:p>
    <w:p w14:paraId="305316CE" w14:textId="77777777" w:rsidR="00B37D09" w:rsidRDefault="003630B2" w:rsidP="000E5536">
      <w:pPr>
        <w:pStyle w:val="BodyText"/>
      </w:pPr>
      <w:hyperlink r:id="rId267" w:history="1">
        <w:r w:rsidR="00C476E5" w:rsidRPr="0077669C">
          <w:rPr>
            <w:rStyle w:val="Hyperlink"/>
          </w:rPr>
          <w:t>http://79.125.16.106/iucn/mapper/index.html?ID_NO=133525</w:t>
        </w:r>
      </w:hyperlink>
    </w:p>
    <w:p w14:paraId="7E9E9BEC" w14:textId="77777777" w:rsidR="00B37D09" w:rsidRDefault="00C476E5" w:rsidP="000E5536">
      <w:pPr>
        <w:pStyle w:val="BodyText"/>
      </w:pPr>
      <w:r>
        <w:t>One that doesn</w:t>
      </w:r>
      <w:r w:rsidR="0039266F">
        <w:t>’</w:t>
      </w:r>
      <w:r>
        <w:t>t:</w:t>
      </w:r>
    </w:p>
    <w:p w14:paraId="25D0AAB1" w14:textId="77777777" w:rsidR="00B37D09" w:rsidRDefault="003630B2" w:rsidP="000E5536">
      <w:pPr>
        <w:pStyle w:val="BodyText2"/>
      </w:pPr>
      <w:hyperlink r:id="rId268" w:history="1">
        <w:r w:rsidR="00C476E5" w:rsidRPr="0077669C">
          <w:rPr>
            <w:rStyle w:val="Hyperlink"/>
          </w:rPr>
          <w:t>http://79.125.16.106/iucn/mapper/index.html?ID_NO=133526</w:t>
        </w:r>
      </w:hyperlink>
    </w:p>
    <w:p w14:paraId="513108D0" w14:textId="77777777" w:rsidR="00B37D09" w:rsidRDefault="00C476E5" w:rsidP="000E5536">
      <w:pPr>
        <w:pStyle w:val="BodyText"/>
      </w:pPr>
      <w:r>
        <w:t>Seems to be getting slower at intersecting the dataset - try 133529 on its own and see how long it takes - took 5m2s on the EC2 instance</w:t>
      </w:r>
    </w:p>
    <w:p w14:paraId="612BFC76" w14:textId="77777777" w:rsidR="00B37D09" w:rsidRDefault="00C476E5" w:rsidP="000E5536">
      <w:pPr>
        <w:pStyle w:val="BodyText"/>
      </w:pPr>
      <w:r>
        <w:t>I wonder if it is taking time to append the data into the feature class</w:t>
      </w:r>
    </w:p>
    <w:p w14:paraId="6F812018" w14:textId="77777777" w:rsidR="00B37D09" w:rsidRDefault="00C476E5" w:rsidP="000E5536">
      <w:pPr>
        <w:pStyle w:val="BodyText2"/>
      </w:pPr>
      <w:r>
        <w:t>The OverlayAnalysis.gdb database on EC2 is 11Gb on 25/7/11</w:t>
      </w:r>
    </w:p>
    <w:p w14:paraId="47B921C5" w14:textId="77777777" w:rsidR="00B37D09" w:rsidRDefault="00C476E5" w:rsidP="000E5536">
      <w:pPr>
        <w:pStyle w:val="BodyText"/>
      </w:pPr>
      <w:r>
        <w:t>Running on the demo data it gets progressively slower - took 45 minutes! How long writing each to a new FC - 21 minutes!!!!!</w:t>
      </w:r>
    </w:p>
    <w:p w14:paraId="24514F85" w14:textId="77777777" w:rsidR="00B37D09" w:rsidRDefault="00C476E5" w:rsidP="000E5536">
      <w:pPr>
        <w:pStyle w:val="BodyText"/>
      </w:pPr>
      <w:r>
        <w:t>But the Merge at the end takes a long time and that is just for 304 species - the memory consumption just goes up and up and up - it must be updating the index each time - took 1h27mins!!!!</w:t>
      </w:r>
    </w:p>
    <w:p w14:paraId="5E6469B2" w14:textId="77777777" w:rsidR="00B37D09" w:rsidRDefault="00C476E5" w:rsidP="000E5536">
      <w:pPr>
        <w:pStyle w:val="BodyText"/>
      </w:pPr>
      <w:r>
        <w:t xml:space="preserve">Look here at the section on using load-only mode: </w:t>
      </w:r>
      <w:hyperlink r:id="rId269" w:anchor="/Creating_features/00010000049v000000/" w:history="1">
        <w:r w:rsidRPr="0077669C">
          <w:rPr>
            <w:rStyle w:val="Hyperlink"/>
          </w:rPr>
          <w:t>http://help.arcgis.com/en/sdk/10.0/arcobjects_net/conceptualhelp/index.html#/Creating_features/00010000049v000000/</w:t>
        </w:r>
      </w:hyperlink>
    </w:p>
    <w:p w14:paraId="4D37BD56" w14:textId="77777777" w:rsidR="00B37D09" w:rsidRDefault="00C476E5" w:rsidP="000E5536">
      <w:pPr>
        <w:pStyle w:val="BodyText"/>
      </w:pPr>
      <w:r>
        <w:t>Maybe could use Python - not sure.</w:t>
      </w:r>
    </w:p>
    <w:p w14:paraId="6E6766C1" w14:textId="77777777" w:rsidR="00B37D09" w:rsidRDefault="00C476E5" w:rsidP="000E5536">
      <w:pPr>
        <w:pStyle w:val="BodyText"/>
      </w:pPr>
      <w:r>
        <w:t>I could remove the spatial index before writing the data and the attributes indexes.</w:t>
      </w:r>
    </w:p>
    <w:p w14:paraId="0FDDE424" w14:textId="77777777" w:rsidR="00B37D09" w:rsidRDefault="0039266F" w:rsidP="000E5536">
      <w:pPr>
        <w:pStyle w:val="BodyText"/>
      </w:pPr>
      <w:r>
        <w:t xml:space="preserve">Let's </w:t>
      </w:r>
      <w:r w:rsidR="00C476E5">
        <w:t>try. There is no index in the SabahSpecies or SabahPAs FCs for some reason?@)*@^</w:t>
      </w:r>
      <w:r w:rsidR="00B37D09">
        <w:t>$</w:t>
      </w:r>
    </w:p>
    <w:p w14:paraId="4E85ED74" w14:textId="77777777" w:rsidR="00B37D09" w:rsidRDefault="00C476E5" w:rsidP="000E5536">
      <w:pPr>
        <w:pStyle w:val="BodyText"/>
      </w:pPr>
      <w:r>
        <w:lastRenderedPageBreak/>
        <w:t>Copied and pasted into a new File GDB and there was! Is it because the File GDB is compressed? YES - THATS REMOVED THE SPATIAL INDEX!!</w:t>
      </w:r>
    </w:p>
    <w:p w14:paraId="02F353B6" w14:textId="77777777" w:rsidR="00B37D09" w:rsidRDefault="00C476E5" w:rsidP="000E5536">
      <w:pPr>
        <w:pStyle w:val="BodyText"/>
      </w:pPr>
      <w:r>
        <w:t>Uncompressed the File GDB and the spatial indexes reappeared!!</w:t>
      </w:r>
    </w:p>
    <w:p w14:paraId="4BDF150E" w14:textId="77777777" w:rsidR="00B37D09" w:rsidRDefault="00C476E5" w:rsidP="000E5536">
      <w:pPr>
        <w:pStyle w:val="BodyText2"/>
      </w:pPr>
      <w:r>
        <w:t>Created a new empty FC with no spatial index and tried appending the data to that table - at the end the spatial grid had reappeared - took 17s</w:t>
      </w:r>
    </w:p>
    <w:p w14:paraId="48378CCF" w14:textId="77777777" w:rsidR="00B37D09" w:rsidRDefault="00C476E5" w:rsidP="000E5536">
      <w:pPr>
        <w:pStyle w:val="BodyText"/>
      </w:pPr>
      <w:r>
        <w:t>Trying to write the data to a table instead of a feature class - should be quicker</w:t>
      </w:r>
    </w:p>
    <w:p w14:paraId="1621C010" w14:textId="77777777" w:rsidR="00B37D09" w:rsidRDefault="00C476E5" w:rsidP="000E5536">
      <w:pPr>
        <w:pStyle w:val="BodyText"/>
      </w:pPr>
      <w:r>
        <w:t>Started at Wed Jul 27 08:46:33 2011 on EC2 - 3.45G RAM used</w:t>
      </w:r>
    </w:p>
    <w:p w14:paraId="27D1D7A4" w14:textId="77777777" w:rsidR="00B37D09" w:rsidRDefault="00C476E5" w:rsidP="000E5536">
      <w:pPr>
        <w:pStyle w:val="BodyText2"/>
      </w:pPr>
      <w:r>
        <w:t>It is getting slower though - after 8000 species it is taking minimum 12 secs for each species - it was 4 to start with</w:t>
      </w:r>
    </w:p>
    <w:p w14:paraId="384A8067" w14:textId="77777777" w:rsidR="00B37D09" w:rsidRDefault="00C476E5" w:rsidP="000E5536">
      <w:pPr>
        <w:pStyle w:val="BodyText"/>
      </w:pPr>
      <w:r>
        <w:t>Running on the IUCN EC2 instance got an error:</w:t>
      </w:r>
    </w:p>
    <w:p w14:paraId="1D2CB062" w14:textId="77777777" w:rsidR="00B37D09" w:rsidRDefault="00C476E5" w:rsidP="000E5536">
      <w:pPr>
        <w:pStyle w:val="BodyText"/>
      </w:pPr>
      <w:r>
        <w:t>Species ID:11047 (224 of 18300) (2011-07-27 14:05:49.747000)</w:t>
      </w:r>
    </w:p>
    <w:p w14:paraId="56776595" w14:textId="77777777" w:rsidR="00B37D09" w:rsidRDefault="00C476E5" w:rsidP="000E5536">
      <w:pPr>
        <w:pStyle w:val="BodyText"/>
      </w:pPr>
      <w:r>
        <w:t>&lt;class 'arcgisscripting.ExecuteError'&gt;: ERROR 999999: Error executing function.</w:t>
      </w:r>
    </w:p>
    <w:p w14:paraId="3D80F7FF" w14:textId="77777777" w:rsidR="00B37D09" w:rsidRDefault="00C476E5" w:rsidP="000E5536">
      <w:pPr>
        <w:pStyle w:val="BodyText"/>
      </w:pPr>
      <w:r>
        <w:t>Invalid Topology [Cfile write error.]</w:t>
      </w:r>
    </w:p>
    <w:p w14:paraId="17B6B693" w14:textId="77777777" w:rsidR="00B37D09" w:rsidRDefault="00C476E5" w:rsidP="000E5536">
      <w:pPr>
        <w:pStyle w:val="BodyText2"/>
      </w:pPr>
      <w:r>
        <w:t>Failed to execute (Intersect).</w:t>
      </w:r>
    </w:p>
    <w:p w14:paraId="5786DD13" w14:textId="77777777" w:rsidR="00B37D09" w:rsidRDefault="00C476E5" w:rsidP="000E5536">
      <w:pPr>
        <w:pStyle w:val="BodyText"/>
      </w:pPr>
      <w:r>
        <w:t>Failed to execute (OverlayIUCNAndWDPAToTable).</w:t>
      </w:r>
    </w:p>
    <w:p w14:paraId="6BDBFA2A" w14:textId="77777777" w:rsidR="00B37D09" w:rsidRDefault="00C476E5" w:rsidP="000E5536">
      <w:pPr>
        <w:pStyle w:val="BodyText"/>
      </w:pPr>
      <w:r>
        <w:t>Failed at Wed Jul 27 15:21:48 2011 (Elapsed Time: 5 hours 55 minutes 16 seconds)</w:t>
      </w:r>
    </w:p>
    <w:p w14:paraId="71191C69" w14:textId="77777777" w:rsidR="00B37D09" w:rsidRDefault="00C476E5" w:rsidP="000E5536">
      <w:pPr>
        <w:pStyle w:val="BodyText2"/>
      </w:pPr>
      <w:r>
        <w:t>Strange - not sure why - it should be the same data as local machine.</w:t>
      </w:r>
    </w:p>
    <w:p w14:paraId="6B63CB6C" w14:textId="77777777" w:rsidR="00B37D09" w:rsidRDefault="00C476E5" w:rsidP="000E5536">
      <w:pPr>
        <w:pStyle w:val="BodyText"/>
      </w:pPr>
      <w:r>
        <w:t>Ooops! I interruped it - 13488 is the next one to do - restarted it after deleting the code that recreates the overlay table</w:t>
      </w:r>
    </w:p>
    <w:p w14:paraId="6E7FE1FF" w14:textId="77777777" w:rsidR="00B37D09" w:rsidRDefault="00C476E5" w:rsidP="000E5536">
      <w:pPr>
        <w:pStyle w:val="BodyText2"/>
      </w:pPr>
      <w:r>
        <w:t>select those species which had not been done</w:t>
      </w:r>
    </w:p>
    <w:p w14:paraId="3B0DE5E7" w14:textId="77777777" w:rsidR="00B37D09" w:rsidRDefault="00C476E5" w:rsidP="000E5536">
      <w:pPr>
        <w:pStyle w:val="BodyText2"/>
      </w:pPr>
      <w:r>
        <w:t>"ID_NO" in ('10108','10118') - species keep disappearing - started with 10111 - that went, then 10113 - that went, now 10118</w:t>
      </w:r>
    </w:p>
    <w:p w14:paraId="1F39A8E9" w14:textId="77777777" w:rsidR="00B37D09" w:rsidRDefault="00C476E5" w:rsidP="000E5536">
      <w:pPr>
        <w:pStyle w:val="BodyText"/>
      </w:pPr>
      <w:r>
        <w:t>Creating a test dataset to pilot:</w:t>
      </w:r>
    </w:p>
    <w:p w14:paraId="0211ABE5" w14:textId="77777777" w:rsidR="00B37D09" w:rsidRDefault="00C476E5" w:rsidP="000E5536">
      <w:pPr>
        <w:pStyle w:val="BodyText"/>
      </w:pPr>
      <w:r>
        <w:t xml:space="preserve">Species: </w:t>
      </w:r>
      <w:r>
        <w:tab/>
        <w:t>SabahSpecies</w:t>
      </w:r>
    </w:p>
    <w:p w14:paraId="7AFC1AF9" w14:textId="77777777" w:rsidR="00B37D09" w:rsidRDefault="00C476E5" w:rsidP="000E5536">
      <w:pPr>
        <w:pStyle w:val="BodyText2"/>
      </w:pPr>
      <w:r>
        <w:t>PAs:</w:t>
      </w:r>
      <w:r>
        <w:tab/>
      </w:r>
      <w:r>
        <w:tab/>
        <w:t>SabahPAs</w:t>
      </w:r>
      <w:r>
        <w:tab/>
      </w:r>
    </w:p>
    <w:p w14:paraId="34A3B7CC" w14:textId="77777777" w:rsidR="00B37D09" w:rsidRDefault="00C476E5" w:rsidP="000E5536">
      <w:pPr>
        <w:pStyle w:val="BodyText2"/>
      </w:pPr>
      <w:r>
        <w:t>Up to 41482</w:t>
      </w:r>
    </w:p>
    <w:p w14:paraId="07CEE8E6" w14:textId="77777777" w:rsidR="000054B5" w:rsidRDefault="002D34AD" w:rsidP="007D2F52">
      <w:pPr>
        <w:pStyle w:val="Heading4"/>
      </w:pPr>
      <w:r>
        <w:t>Wietekes Analysis</w:t>
      </w:r>
    </w:p>
    <w:p w14:paraId="27C98697" w14:textId="77777777" w:rsidR="000054B5" w:rsidRDefault="000054B5" w:rsidP="000E5536">
      <w:pPr>
        <w:pStyle w:val="BodyText2"/>
      </w:pPr>
      <w:r>
        <w:t>Selecting all PAs within Africa countries - quick</w:t>
      </w:r>
    </w:p>
    <w:p w14:paraId="793D09D2" w14:textId="77777777" w:rsidR="000054B5" w:rsidRDefault="000054B5" w:rsidP="000E5536">
      <w:pPr>
        <w:pStyle w:val="BodyText"/>
      </w:pPr>
      <w:r>
        <w:t>Selecting all Species that intersect African PAs - started 8:32 Tuesday 20/12/11 finished at 09:00!!!!! Only 30 mins!</w:t>
      </w:r>
    </w:p>
    <w:p w14:paraId="35AEBB9E" w14:textId="77777777" w:rsidR="000054B5" w:rsidRDefault="000054B5" w:rsidP="000E5536">
      <w:pPr>
        <w:pStyle w:val="BodyText"/>
      </w:pPr>
      <w:r>
        <w:t>13315 features selected!</w:t>
      </w:r>
    </w:p>
    <w:p w14:paraId="0B607FD5" w14:textId="77777777" w:rsidR="000054B5" w:rsidRDefault="000054B5" w:rsidP="000E5536">
      <w:pPr>
        <w:pStyle w:val="BodyText"/>
      </w:pPr>
      <w:r>
        <w:t>Now to iterate through the PAs or Species. Which is quicker? Definitely Species!</w:t>
      </w:r>
    </w:p>
    <w:p w14:paraId="1014C348" w14:textId="77777777" w:rsidR="000054B5" w:rsidRDefault="000054B5" w:rsidP="000E5536">
      <w:pPr>
        <w:pStyle w:val="BodyText2"/>
      </w:pPr>
      <w:r>
        <w:t>Script to do the overlay:</w:t>
      </w:r>
    </w:p>
    <w:p w14:paraId="07945DC7" w14:textId="77777777" w:rsidR="000054B5" w:rsidRDefault="000054B5" w:rsidP="000E5536">
      <w:pPr>
        <w:pStyle w:val="BodyText"/>
      </w:pPr>
      <w:r>
        <w:t>import arcpy</w:t>
      </w:r>
    </w:p>
    <w:p w14:paraId="61DE4CBE" w14:textId="77777777" w:rsidR="000054B5" w:rsidRDefault="000054B5" w:rsidP="000E5536">
      <w:pPr>
        <w:pStyle w:val="BodyText"/>
      </w:pPr>
      <w:r>
        <w:t>arcpy.AddMessage("Creating intersections table")</w:t>
      </w:r>
    </w:p>
    <w:p w14:paraId="283310BB" w14:textId="77777777" w:rsidR="000054B5" w:rsidRDefault="000054B5" w:rsidP="000E5536">
      <w:pPr>
        <w:pStyle w:val="BodyText"/>
      </w:pPr>
      <w:r>
        <w:t>arcpy.CreateTable_management(r"E:\cottaan\My Documents\ArcGIS\Default.gdb","Africa_Species_PA_Intersections")</w:t>
      </w:r>
    </w:p>
    <w:p w14:paraId="4A15AB80" w14:textId="77777777" w:rsidR="000054B5" w:rsidRDefault="000054B5" w:rsidP="000E5536">
      <w:pPr>
        <w:pStyle w:val="BodyText"/>
      </w:pPr>
      <w:r>
        <w:t>arcpy.AddField_management(outputTable,"ID_NO","TEXT")</w:t>
      </w:r>
    </w:p>
    <w:p w14:paraId="3C6137F9" w14:textId="77777777" w:rsidR="000054B5" w:rsidRDefault="000054B5" w:rsidP="000E5536">
      <w:pPr>
        <w:pStyle w:val="BodyText"/>
      </w:pPr>
      <w:r>
        <w:t>arcpy.AddField_management(outputTable,"wdpaid","LONG")</w:t>
      </w:r>
    </w:p>
    <w:p w14:paraId="78AD2990" w14:textId="77777777" w:rsidR="000054B5" w:rsidRDefault="000054B5" w:rsidP="000E5536">
      <w:pPr>
        <w:pStyle w:val="BodyText"/>
      </w:pPr>
      <w:r>
        <w:t>insertCursor =  arcpy.InsertCursor("r"E:\cottaan\My Documents\ArcGIS\Default.gdb\Africa_Species_PA_Intersections")</w:t>
      </w:r>
    </w:p>
    <w:p w14:paraId="26207EE9" w14:textId="77777777" w:rsidR="000054B5" w:rsidRDefault="000054B5" w:rsidP="000E5536">
      <w:pPr>
        <w:pStyle w:val="BodyText"/>
      </w:pPr>
      <w:r>
        <w:t>rows = arcpy.SearchCursor("African_Species2011")</w:t>
      </w:r>
    </w:p>
    <w:p w14:paraId="47B18563" w14:textId="77777777" w:rsidR="000054B5" w:rsidRDefault="000054B5" w:rsidP="000E5536">
      <w:pPr>
        <w:pStyle w:val="BodyText"/>
      </w:pPr>
      <w:r>
        <w:t>for row in rows:</w:t>
      </w:r>
    </w:p>
    <w:p w14:paraId="00571184" w14:textId="77777777" w:rsidR="000054B5" w:rsidRDefault="000054B5" w:rsidP="000E5536">
      <w:pPr>
        <w:pStyle w:val="BodyText"/>
      </w:pPr>
      <w:r>
        <w:tab/>
        <w:t>arcpy.SelectLayerByAttribute_management("African_Species2011","NEW_SELECTION","ID_NO='" + row.ID_NO + "'")</w:t>
      </w:r>
    </w:p>
    <w:p w14:paraId="2747B3AC" w14:textId="77777777" w:rsidR="000054B5" w:rsidRDefault="000054B5" w:rsidP="000E5536">
      <w:pPr>
        <w:pStyle w:val="BodyText"/>
      </w:pPr>
      <w:r>
        <w:tab/>
        <w:t>arcpy.SelectLayerByLocation_management("African_Protected_Areas","INTERSECT","African_Species2011")</w:t>
      </w:r>
    </w:p>
    <w:p w14:paraId="04C4823D" w14:textId="77777777" w:rsidR="000054B5" w:rsidRDefault="000054B5" w:rsidP="000E5536">
      <w:pPr>
        <w:pStyle w:val="BodyText"/>
      </w:pPr>
      <w:r>
        <w:t xml:space="preserve">    paCursor = arcpy.SearchCursor("African_Protected_Areas")</w:t>
      </w:r>
    </w:p>
    <w:p w14:paraId="01C51B3B" w14:textId="77777777" w:rsidR="000054B5" w:rsidRDefault="000054B5" w:rsidP="000E5536">
      <w:pPr>
        <w:pStyle w:val="BodyText"/>
      </w:pPr>
      <w:r>
        <w:tab/>
        <w:t>for pa in paCursor:</w:t>
      </w:r>
    </w:p>
    <w:p w14:paraId="01B25B56" w14:textId="77777777" w:rsidR="000054B5" w:rsidRDefault="000054B5" w:rsidP="000E5536">
      <w:pPr>
        <w:pStyle w:val="BodyText"/>
      </w:pPr>
      <w:r>
        <w:tab/>
      </w:r>
      <w:r>
        <w:tab/>
        <w:t>arcpy.AddMessage(row.ID_NO + "\t" + pa.wdpaid)</w:t>
      </w:r>
    </w:p>
    <w:p w14:paraId="3266AEDD" w14:textId="77777777" w:rsidR="000054B5" w:rsidRDefault="000054B5" w:rsidP="000E5536">
      <w:pPr>
        <w:pStyle w:val="BodyText"/>
      </w:pPr>
      <w:r>
        <w:tab/>
      </w:r>
      <w:r>
        <w:tab/>
        <w:t>newRow = insertCursor.newRow()</w:t>
      </w:r>
    </w:p>
    <w:p w14:paraId="284F1CBD" w14:textId="77777777" w:rsidR="000054B5" w:rsidRDefault="000054B5" w:rsidP="000E5536">
      <w:pPr>
        <w:pStyle w:val="BodyText"/>
      </w:pPr>
      <w:r>
        <w:tab/>
      </w:r>
      <w:r>
        <w:tab/>
        <w:t>newRow.ID_NO = row.ID_NO</w:t>
      </w:r>
    </w:p>
    <w:p w14:paraId="7E0E434A" w14:textId="77777777" w:rsidR="000054B5" w:rsidRDefault="000054B5" w:rsidP="000E5536">
      <w:pPr>
        <w:pStyle w:val="BodyText"/>
      </w:pPr>
      <w:r>
        <w:tab/>
      </w:r>
      <w:r>
        <w:tab/>
        <w:t>newRow.wdpaid = pa.wdpaid</w:t>
      </w:r>
    </w:p>
    <w:p w14:paraId="04387CC6" w14:textId="77777777" w:rsidR="000054B5" w:rsidRDefault="000054B5" w:rsidP="000E5536">
      <w:pPr>
        <w:pStyle w:val="BodyText"/>
      </w:pPr>
      <w:r>
        <w:tab/>
      </w:r>
      <w:r>
        <w:tab/>
        <w:t>insertCursor.insertRow(newRow)</w:t>
      </w:r>
    </w:p>
    <w:p w14:paraId="06177A65" w14:textId="77777777" w:rsidR="000054B5" w:rsidRDefault="000054B5" w:rsidP="000E5536">
      <w:pPr>
        <w:pStyle w:val="BodyText"/>
      </w:pPr>
      <w:r>
        <w:tab/>
        <w:t>del newRow</w:t>
      </w:r>
    </w:p>
    <w:p w14:paraId="4DBF2C96" w14:textId="77777777" w:rsidR="000054B5" w:rsidRDefault="000054B5" w:rsidP="000E5536">
      <w:pPr>
        <w:pStyle w:val="BodyText"/>
      </w:pPr>
      <w:r>
        <w:tab/>
        <w:t>break</w:t>
      </w:r>
    </w:p>
    <w:p w14:paraId="3A1E63AA" w14:textId="77777777" w:rsidR="000054B5" w:rsidRDefault="000054B5" w:rsidP="000E5536">
      <w:pPr>
        <w:pStyle w:val="BodyText"/>
      </w:pPr>
      <w:r>
        <w:tab/>
      </w:r>
    </w:p>
    <w:p w14:paraId="3AE23D2F" w14:textId="77777777" w:rsidR="000054B5" w:rsidRDefault="000054B5" w:rsidP="000E5536">
      <w:pPr>
        <w:pStyle w:val="BodyText"/>
      </w:pPr>
      <w:r>
        <w:t>TOTAL TIME: 13315/((60/mins)*num*24)</w:t>
      </w:r>
    </w:p>
    <w:p w14:paraId="14521868" w14:textId="77777777" w:rsidR="000054B5" w:rsidRDefault="000054B5" w:rsidP="000E5536">
      <w:pPr>
        <w:pStyle w:val="BodyText"/>
      </w:pPr>
      <w:r>
        <w:t>mins is how many minutes</w:t>
      </w:r>
    </w:p>
    <w:p w14:paraId="2C7F0993" w14:textId="77777777" w:rsidR="000054B5" w:rsidRDefault="000054B5" w:rsidP="000E5536">
      <w:pPr>
        <w:pStyle w:val="BodyText"/>
      </w:pPr>
      <w:r>
        <w:lastRenderedPageBreak/>
        <w:t>num is how many species were done</w:t>
      </w:r>
    </w:p>
    <w:p w14:paraId="209F244C" w14:textId="77777777" w:rsidR="00020C1B" w:rsidRDefault="00020C1B" w:rsidP="000E5536">
      <w:pPr>
        <w:pStyle w:val="Heading5"/>
      </w:pPr>
      <w:r>
        <w:t>Attempt 1: 9/1/2012</w:t>
      </w:r>
    </w:p>
    <w:p w14:paraId="14402D90" w14:textId="77777777" w:rsidR="000054B5" w:rsidRDefault="000054B5" w:rsidP="000E5536">
      <w:pPr>
        <w:pStyle w:val="BodyText"/>
      </w:pPr>
      <w:r>
        <w:t>after 1 day estimated remaining time is 15 days</w:t>
      </w:r>
    </w:p>
    <w:p w14:paraId="7D209865" w14:textId="77777777" w:rsidR="000054B5" w:rsidRDefault="000054B5" w:rsidP="000E5536">
      <w:pPr>
        <w:pStyle w:val="BodyText"/>
      </w:pPr>
      <w:r>
        <w:t>After 1154 mins - estimate is now 15 days (702 done)</w:t>
      </w:r>
    </w:p>
    <w:p w14:paraId="6683458A" w14:textId="77777777" w:rsidR="000054B5" w:rsidRDefault="000054B5" w:rsidP="000E5536">
      <w:pPr>
        <w:pStyle w:val="BodyText"/>
      </w:pPr>
      <w:r>
        <w:t>After 1252 mins - estimate is now 9.87 days (1172 done)</w:t>
      </w:r>
    </w:p>
    <w:p w14:paraId="550F99DF" w14:textId="77777777" w:rsidR="000054B5" w:rsidRDefault="000054B5" w:rsidP="000E5536">
      <w:pPr>
        <w:pStyle w:val="BodyText"/>
      </w:pPr>
      <w:r>
        <w:t>After 1560 mins - estimate is now 8.47 days (1702 done)</w:t>
      </w:r>
    </w:p>
    <w:p w14:paraId="528ED893" w14:textId="77777777" w:rsidR="000054B5" w:rsidRDefault="000054B5" w:rsidP="000E5536">
      <w:pPr>
        <w:pStyle w:val="BodyText2"/>
      </w:pPr>
      <w:r>
        <w:t>After 2510 mins - estimate is now 7.2 days (3226 done)</w:t>
      </w:r>
    </w:p>
    <w:p w14:paraId="4D177411" w14:textId="77777777" w:rsidR="000054B5" w:rsidRDefault="000054B5" w:rsidP="000E5536">
      <w:pPr>
        <w:pStyle w:val="BodyText"/>
      </w:pPr>
      <w:r>
        <w:t>Came in on 9/1/11 and ArcMap had crashed! - 71Gb free space so not that</w:t>
      </w:r>
    </w:p>
    <w:p w14:paraId="17CC82E6" w14:textId="77777777" w:rsidR="000054B5" w:rsidRDefault="000054B5" w:rsidP="000E5536">
      <w:pPr>
        <w:pStyle w:val="BodyText"/>
      </w:pPr>
      <w:r>
        <w:t>latest file date was 23/12/11 19:17 for E:\cottaan\My Documents\ArcGIS\Default.gdb\a0001f3fa.gdbtable</w:t>
      </w:r>
    </w:p>
    <w:p w14:paraId="1BC6796A" w14:textId="77777777" w:rsidR="000054B5" w:rsidRDefault="000054B5" w:rsidP="000E5536">
      <w:pPr>
        <w:pStyle w:val="BodyText"/>
      </w:pPr>
      <w:r>
        <w:t>1151056 records where ID_NO values are NULL - in the species attribute table there are lots of species that have no ID_NO values but I cant update them because a lot of species also have no SpeciesID values either</w:t>
      </w:r>
    </w:p>
    <w:p w14:paraId="282C9267" w14:textId="77777777" w:rsidR="000054B5" w:rsidRDefault="000054B5" w:rsidP="000E5536">
      <w:pPr>
        <w:pStyle w:val="BodyText2"/>
      </w:pPr>
      <w:r>
        <w:t>3821 species done - out of 13315 (total records 4,224,935)</w:t>
      </w:r>
    </w:p>
    <w:p w14:paraId="50F94A6A" w14:textId="77777777" w:rsidR="00020C1B" w:rsidRDefault="00020C1B" w:rsidP="000E5536">
      <w:pPr>
        <w:pStyle w:val="Heading5"/>
      </w:pPr>
      <w:r>
        <w:t>Attempt 2: 16/1/2012</w:t>
      </w:r>
    </w:p>
    <w:p w14:paraId="06A8ABEA" w14:textId="77777777" w:rsidR="00B215D6" w:rsidRDefault="00B215D6" w:rsidP="000E5536">
      <w:pPr>
        <w:pStyle w:val="Heading6"/>
      </w:pPr>
      <w:r>
        <w:t>Intersection</w:t>
      </w:r>
    </w:p>
    <w:p w14:paraId="0FD7D699" w14:textId="77777777" w:rsidR="000054B5" w:rsidRDefault="000054B5" w:rsidP="000E5536">
      <w:pPr>
        <w:pStyle w:val="BodyText"/>
      </w:pPr>
      <w:r>
        <w:t>Starting again on 16/1/12:</w:t>
      </w:r>
    </w:p>
    <w:p w14:paraId="665073F6" w14:textId="77777777" w:rsidR="000054B5" w:rsidRDefault="000054B5" w:rsidP="000E5536">
      <w:pPr>
        <w:pStyle w:val="BodyText"/>
      </w:pPr>
      <w:r>
        <w:t>After 1423 mins - estimate is now 9.92 days (1326 done)</w:t>
      </w:r>
    </w:p>
    <w:p w14:paraId="377D900A" w14:textId="77777777" w:rsidR="000054B5" w:rsidRDefault="000054B5" w:rsidP="000E5536">
      <w:pPr>
        <w:pStyle w:val="BodyText"/>
      </w:pPr>
      <w:r>
        <w:t>After 2828 mins - estimate is now 7.45 days (3511 done)</w:t>
      </w:r>
    </w:p>
    <w:p w14:paraId="670BAA25" w14:textId="77777777" w:rsidR="000054B5" w:rsidRDefault="000054B5" w:rsidP="000E5536">
      <w:pPr>
        <w:pStyle w:val="BodyText"/>
      </w:pPr>
      <w:r>
        <w:t>After 4420 mins - estimate is now 10.11 days (4043 done) - but stopped for 14 hours because of the drop in the connection to the esri license server</w:t>
      </w:r>
    </w:p>
    <w:p w14:paraId="458B3777" w14:textId="77777777" w:rsidR="000054B5" w:rsidRDefault="000054B5" w:rsidP="000E5536">
      <w:pPr>
        <w:pStyle w:val="BodyText"/>
      </w:pPr>
      <w:r>
        <w:t xml:space="preserve">There are some species with no ID_NO values so I will have to extract these and run these when it has finished the overlay. </w:t>
      </w:r>
    </w:p>
    <w:p w14:paraId="08DBAAE6" w14:textId="77777777" w:rsidR="000054B5" w:rsidRDefault="000054B5" w:rsidP="000E5536">
      <w:pPr>
        <w:pStyle w:val="BodyText"/>
      </w:pPr>
      <w:r>
        <w:t>AAAAARRRRRRGGGGGHHH!</w:t>
      </w:r>
    </w:p>
    <w:p w14:paraId="6E37E4C9" w14:textId="77777777" w:rsidR="000054B5" w:rsidRDefault="000054B5" w:rsidP="000E5536">
      <w:pPr>
        <w:pStyle w:val="BodyText"/>
      </w:pPr>
      <w:r>
        <w:t>181385</w:t>
      </w:r>
      <w:r>
        <w:tab/>
        <w:t>Rostratula benghalensis (5270 out of 13315) (2012-01-20 06:35:32.380000)</w:t>
      </w:r>
    </w:p>
    <w:p w14:paraId="7150EBCD" w14:textId="77777777" w:rsidR="000054B5" w:rsidRDefault="000054B5" w:rsidP="000E5536">
      <w:pPr>
        <w:pStyle w:val="BodyText"/>
      </w:pPr>
      <w:r>
        <w:t xml:space="preserve"> </w:t>
      </w:r>
      <w:r>
        <w:tab/>
        <w:t>Actitis hypoleucos (5271 out of 13315) (2012-01-20 06:37:42.092000)</w:t>
      </w:r>
    </w:p>
    <w:p w14:paraId="4873102F" w14:textId="77777777" w:rsidR="000054B5" w:rsidRDefault="000054B5" w:rsidP="000E5536">
      <w:pPr>
        <w:pStyle w:val="BodyText"/>
      </w:pPr>
      <w:r>
        <w:t>&lt;type 'exceptions.NameError'&gt;: name 'newRow' is not defined</w:t>
      </w:r>
    </w:p>
    <w:p w14:paraId="0140A688" w14:textId="77777777" w:rsidR="000054B5" w:rsidRDefault="000054B5" w:rsidP="000E5536">
      <w:pPr>
        <w:pStyle w:val="BodyText"/>
      </w:pPr>
      <w:r>
        <w:t>Failed to execute (IntersectPASpecies).</w:t>
      </w:r>
    </w:p>
    <w:p w14:paraId="28415F83" w14:textId="77777777" w:rsidR="000054B5" w:rsidRDefault="000054B5" w:rsidP="000E5536">
      <w:pPr>
        <w:pStyle w:val="BodyText"/>
      </w:pPr>
      <w:r>
        <w:t>Failed at Fri Jan 20 06:37:46 2012 (Elapsed Time: 92 hours 48 minutes 18 seconds)</w:t>
      </w:r>
    </w:p>
    <w:p w14:paraId="6EF9EF97" w14:textId="77777777" w:rsidR="000054B5" w:rsidRDefault="000054B5" w:rsidP="000E5536">
      <w:pPr>
        <w:pStyle w:val="BodyText"/>
      </w:pPr>
      <w:r>
        <w:t>The default database is 12.1 GB (12,994,428,928 bytes) on disk.</w:t>
      </w:r>
    </w:p>
    <w:p w14:paraId="056978BF" w14:textId="77777777" w:rsidR="000054B5" w:rsidRDefault="000054B5" w:rsidP="000E5536">
      <w:pPr>
        <w:pStyle w:val="BodyText2"/>
      </w:pPr>
      <w:r>
        <w:t>4,387,472 records</w:t>
      </w:r>
    </w:p>
    <w:p w14:paraId="3A49DD14" w14:textId="77777777" w:rsidR="000054B5" w:rsidRDefault="000054B5" w:rsidP="000E5536">
      <w:pPr>
        <w:pStyle w:val="BodyText"/>
      </w:pPr>
      <w:r>
        <w:t>When I tried to rename the FeatureClass 'Africa_Species_PA_Intersections' to 'Africa_Species_PA_Intersections_Failed2' I got the following error message (twice):</w:t>
      </w:r>
    </w:p>
    <w:p w14:paraId="3EB309C1" w14:textId="77777777" w:rsidR="000054B5" w:rsidRDefault="000054B5" w:rsidP="000E5536">
      <w:pPr>
        <w:pStyle w:val="BodyText"/>
      </w:pPr>
      <w:r>
        <w:t>Out of Memory [GDB_Items]</w:t>
      </w:r>
    </w:p>
    <w:p w14:paraId="758A0182" w14:textId="77777777" w:rsidR="000054B5" w:rsidRDefault="000054B5" w:rsidP="000E5536">
      <w:pPr>
        <w:pStyle w:val="BodyText"/>
      </w:pPr>
      <w:r>
        <w:t>(I was running an Intersection at the same time of bird species in Borneo and the memory consumption was high!)</w:t>
      </w:r>
    </w:p>
    <w:p w14:paraId="4A68D49B" w14:textId="77777777" w:rsidR="000054B5" w:rsidRDefault="000054B5" w:rsidP="000E5536">
      <w:pPr>
        <w:pStyle w:val="BodyText"/>
      </w:pPr>
      <w:r>
        <w:t>Will try running again from where it crashed at 181385.</w:t>
      </w:r>
    </w:p>
    <w:p w14:paraId="32B12C3B" w14:textId="77777777" w:rsidR="000054B5" w:rsidRDefault="000054B5" w:rsidP="000E5536">
      <w:pPr>
        <w:pStyle w:val="BodyText"/>
      </w:pPr>
      <w:r>
        <w:t>Restarted, but then crashed again:</w:t>
      </w:r>
    </w:p>
    <w:p w14:paraId="51FA98D1" w14:textId="77777777" w:rsidR="000054B5" w:rsidRDefault="000054B5" w:rsidP="000E5536">
      <w:pPr>
        <w:pStyle w:val="BodyText"/>
      </w:pPr>
      <w:r>
        <w:t>41365</w:t>
      </w:r>
      <w:r>
        <w:tab/>
        <w:t>Crocidura voi (11272 out of 13315) (2012-01-22 02:13:02.879000)</w:t>
      </w:r>
    </w:p>
    <w:p w14:paraId="15C56B69" w14:textId="77777777" w:rsidR="000054B5" w:rsidRDefault="000054B5" w:rsidP="000E5536">
      <w:pPr>
        <w:pStyle w:val="BodyText"/>
      </w:pPr>
      <w:r>
        <w:t>&lt;type 'exceptions.NameError'&gt;: name 'newRow' is not defined</w:t>
      </w:r>
    </w:p>
    <w:p w14:paraId="51B65AAF" w14:textId="77777777" w:rsidR="000054B5" w:rsidRDefault="000054B5" w:rsidP="000E5536">
      <w:pPr>
        <w:pStyle w:val="BodyText"/>
      </w:pPr>
      <w:r>
        <w:t>Failed to execute (IntersectPASpecies).</w:t>
      </w:r>
    </w:p>
    <w:p w14:paraId="5BC1C69C" w14:textId="77777777" w:rsidR="000054B5" w:rsidRDefault="000054B5" w:rsidP="000E5536">
      <w:pPr>
        <w:pStyle w:val="BodyText"/>
      </w:pPr>
      <w:r>
        <w:t>Failed at Sun Jan 22 02:13:03 2012 (Elapsed Time: 36 hours 2 minutes 21 seconds)</w:t>
      </w:r>
    </w:p>
    <w:p w14:paraId="33ED431D" w14:textId="77777777" w:rsidR="000054B5" w:rsidRDefault="000054B5" w:rsidP="000E5536">
      <w:pPr>
        <w:pStyle w:val="BodyText"/>
      </w:pPr>
      <w:r>
        <w:t>The default database is now 11.6Gb - Hmm. maybe I deleted something.</w:t>
      </w:r>
    </w:p>
    <w:p w14:paraId="30346D5A" w14:textId="77777777" w:rsidR="000054B5" w:rsidRDefault="000054B5" w:rsidP="000E5536">
      <w:pPr>
        <w:pStyle w:val="BodyText"/>
      </w:pPr>
      <w:r>
        <w:t>5,752,974 records</w:t>
      </w:r>
    </w:p>
    <w:p w14:paraId="6653E9EA" w14:textId="77777777" w:rsidR="000054B5" w:rsidRDefault="000054B5" w:rsidP="000E5536">
      <w:pPr>
        <w:pStyle w:val="BodyText2"/>
      </w:pPr>
      <w:r>
        <w:t>Will try running again from where it crashed at 41365.</w:t>
      </w:r>
    </w:p>
    <w:p w14:paraId="3C419624" w14:textId="77777777" w:rsidR="000054B5" w:rsidRDefault="000054B5" w:rsidP="000E5536">
      <w:pPr>
        <w:pStyle w:val="BodyText"/>
      </w:pPr>
      <w:r>
        <w:t>4310</w:t>
      </w:r>
      <w:r>
        <w:tab/>
        <w:t>Tadarida chapini (11603 out of 13315) (2012-01-23 10:39:21.100000)</w:t>
      </w:r>
    </w:p>
    <w:p w14:paraId="3B29BEA4" w14:textId="77777777" w:rsidR="000054B5" w:rsidRDefault="000054B5" w:rsidP="000E5536">
      <w:pPr>
        <w:pStyle w:val="BodyText2"/>
      </w:pPr>
      <w:r>
        <w:t>&lt;class 'arcgisscripting.ExecuteError'&gt;: ERROR 999999: Error executing function.</w:t>
      </w:r>
    </w:p>
    <w:p w14:paraId="4B837211" w14:textId="77777777" w:rsidR="000054B5" w:rsidRDefault="000054B5" w:rsidP="000E5536">
      <w:pPr>
        <w:pStyle w:val="BodyText"/>
      </w:pPr>
      <w:r>
        <w:t>Cancelled function</w:t>
      </w:r>
    </w:p>
    <w:p w14:paraId="0CBBE3E0" w14:textId="77777777" w:rsidR="000054B5" w:rsidRDefault="000054B5" w:rsidP="000E5536">
      <w:pPr>
        <w:pStyle w:val="BodyText"/>
      </w:pPr>
      <w:r>
        <w:t>(IntersectPASpecies) aborted by User.</w:t>
      </w:r>
    </w:p>
    <w:p w14:paraId="1F21B8DB" w14:textId="77777777" w:rsidR="000054B5" w:rsidRDefault="000054B5" w:rsidP="000E5536">
      <w:pPr>
        <w:pStyle w:val="BodyText"/>
      </w:pPr>
      <w:r>
        <w:t>Failed at Mon Jan 23 10:40:10 2012 (Elapsed Time: 1 hours 14 minutes 51 seconds)</w:t>
      </w:r>
    </w:p>
    <w:p w14:paraId="6BBD710A" w14:textId="77777777" w:rsidR="000054B5" w:rsidRDefault="000054B5" w:rsidP="000E5536">
      <w:pPr>
        <w:pStyle w:val="BodyText2"/>
      </w:pPr>
      <w:r>
        <w:t>Dont think I did - but will restart!</w:t>
      </w:r>
    </w:p>
    <w:p w14:paraId="5DA67169" w14:textId="77777777" w:rsidR="000054B5" w:rsidRDefault="000054B5" w:rsidP="000E5536">
      <w:pPr>
        <w:pStyle w:val="BodyText"/>
      </w:pPr>
      <w:r>
        <w:t>Now doing the overlay for those species that had no ID_NO in the first pass - unfortunately not all species in the species taxonomy table have ID_NOs so i wont be able to do them. In total there are 5 tables to append into 1.</w:t>
      </w:r>
    </w:p>
    <w:p w14:paraId="5559AED2" w14:textId="77777777" w:rsidR="000054B5" w:rsidRDefault="000054B5" w:rsidP="000E5536">
      <w:pPr>
        <w:pStyle w:val="BodyText"/>
      </w:pPr>
      <w:r>
        <w:t>Then we need to remove duplicates. Appending to a single table.</w:t>
      </w:r>
    </w:p>
    <w:p w14:paraId="6C949AC8" w14:textId="77777777" w:rsidR="000054B5" w:rsidRDefault="000054B5" w:rsidP="000E5536">
      <w:pPr>
        <w:pStyle w:val="BodyText"/>
      </w:pPr>
      <w:r>
        <w:lastRenderedPageBreak/>
        <w:t>11,095,075 records - too big for Access so putting into damon postgresql</w:t>
      </w:r>
    </w:p>
    <w:p w14:paraId="1C02EB76" w14:textId="77777777" w:rsidR="000054B5" w:rsidRDefault="000054B5" w:rsidP="000E5536">
      <w:pPr>
        <w:pStyle w:val="BodyText2"/>
      </w:pPr>
      <w:r>
        <w:t>First, removing all records with ID_NO ='' - there are 1,639,829 records - taking ages so stopped arcmap during a delete</w:t>
      </w:r>
    </w:p>
    <w:p w14:paraId="370FCAA3" w14:textId="77777777" w:rsidR="000054B5" w:rsidRDefault="000054B5" w:rsidP="000E5536">
      <w:pPr>
        <w:pStyle w:val="BodyText"/>
      </w:pPr>
      <w:r>
        <w:t>Random check on the analysis: Panthera leo - 15951</w:t>
      </w:r>
    </w:p>
    <w:p w14:paraId="73DD8E9A" w14:textId="77777777" w:rsidR="000054B5" w:rsidRDefault="000054B5" w:rsidP="000E5536">
      <w:pPr>
        <w:pStyle w:val="BodyText"/>
      </w:pPr>
      <w:r>
        <w:t>182 features intersect 1297 PAs</w:t>
      </w:r>
    </w:p>
    <w:p w14:paraId="15B49D6A" w14:textId="77777777" w:rsidR="000054B5" w:rsidRDefault="000054B5" w:rsidP="000E5536">
      <w:pPr>
        <w:pStyle w:val="BodyText"/>
      </w:pPr>
      <w:r>
        <w:t>But there are 236054 records in the intersection table - there are lots of duplicates - these all need removing</w:t>
      </w:r>
    </w:p>
    <w:p w14:paraId="4D079B89" w14:textId="77777777" w:rsidR="00B215D6" w:rsidRDefault="00B215D6" w:rsidP="000E5536">
      <w:pPr>
        <w:pStyle w:val="Heading6"/>
      </w:pPr>
      <w:r>
        <w:t>Removing duplicates</w:t>
      </w:r>
    </w:p>
    <w:p w14:paraId="37E6C12B" w14:textId="77777777" w:rsidR="000054B5" w:rsidRDefault="000054B5" w:rsidP="000E5536">
      <w:pPr>
        <w:pStyle w:val="BodyText"/>
      </w:pPr>
      <w:r>
        <w:t>Run a frequency analysis using the id_no and wdpaid fields to get the unique values. Just noticed that in Wietekes last analysis I gave her duplicates too.</w:t>
      </w:r>
    </w:p>
    <w:p w14:paraId="2A8D65C4" w14:textId="77777777" w:rsidR="000054B5" w:rsidRDefault="000054B5" w:rsidP="000E5536">
      <w:pPr>
        <w:pStyle w:val="BodyText"/>
      </w:pPr>
      <w:r>
        <w:t>Ran a frequency analysis on the whole 9 million odd records - took 20 mins! 3,318,645 unique wdpaid/id_no for africa - exporting to dbf.</w:t>
      </w:r>
    </w:p>
    <w:p w14:paraId="0D85CD33" w14:textId="77777777" w:rsidR="000054B5" w:rsidRDefault="000054B5" w:rsidP="000E5536">
      <w:pPr>
        <w:pStyle w:val="BodyText"/>
      </w:pPr>
      <w:r>
        <w:t>Random check for Adrar in Algeria - has 64 species intersecting it according to the intersection table - an intersect on the data gives - 87 features (all marine - think something went wrong)</w:t>
      </w:r>
    </w:p>
    <w:p w14:paraId="611DCB75" w14:textId="77777777" w:rsidR="000054B5" w:rsidRDefault="000054B5" w:rsidP="000E5536">
      <w:pPr>
        <w:pStyle w:val="BodyText"/>
      </w:pPr>
      <w:r>
        <w:t>Marahoue in Cote d'ivoire apparently has 1256 species - i think not! The wikipedia article describes that it has lost 93% of its forest cover in the last 6 years.</w:t>
      </w:r>
    </w:p>
    <w:p w14:paraId="4F132E9B" w14:textId="77777777" w:rsidR="000054B5" w:rsidRDefault="000054B5" w:rsidP="000E5536">
      <w:pPr>
        <w:pStyle w:val="BodyText2"/>
      </w:pPr>
      <w:r>
        <w:t>Intersect looks fine!</w:t>
      </w:r>
    </w:p>
    <w:p w14:paraId="2DEFC7C0" w14:textId="77777777" w:rsidR="000054B5" w:rsidRDefault="000054B5" w:rsidP="000E5536">
      <w:pPr>
        <w:pStyle w:val="BodyText"/>
      </w:pPr>
      <w:r>
        <w:t>But there are some data quality issues with the PA data that are affecting the analysis: The PA called 'Ngongwa-Busangi' in Tanzania occurs as 14 separate PAs scattered across Tanzania and therefore has the highest number of species (total of 8081 species!). The wdpaids are all different.</w:t>
      </w:r>
    </w:p>
    <w:p w14:paraId="62CEE99D" w14:textId="77777777" w:rsidR="000054B5" w:rsidRDefault="000054B5" w:rsidP="000E5536">
      <w:pPr>
        <w:pStyle w:val="BodyText"/>
      </w:pPr>
      <w:r>
        <w:t>Same with 'Mwalugulu' - 6092 species.</w:t>
      </w:r>
    </w:p>
    <w:p w14:paraId="36E51636" w14:textId="77777777" w:rsidR="000054B5" w:rsidRDefault="000054B5" w:rsidP="000E5536">
      <w:pPr>
        <w:pStyle w:val="BodyText"/>
      </w:pPr>
      <w:r>
        <w:t>Same with 'Ruande' - 5056 species.</w:t>
      </w:r>
    </w:p>
    <w:p w14:paraId="0D91D7DB" w14:textId="77777777" w:rsidR="000054B5" w:rsidRDefault="000054B5" w:rsidP="000E5536">
      <w:pPr>
        <w:pStyle w:val="BodyText"/>
      </w:pPr>
      <w:r>
        <w:t>Same with 'Mamboto' - 3001 species.</w:t>
      </w:r>
    </w:p>
    <w:p w14:paraId="2F12B5EA" w14:textId="77777777" w:rsidR="00213277" w:rsidRDefault="00213277" w:rsidP="000E5536">
      <w:pPr>
        <w:pStyle w:val="Heading5"/>
      </w:pPr>
      <w:bookmarkStart w:id="76" w:name="_Ref325438593"/>
      <w:r>
        <w:t>Attempt 3: 28/2/</w:t>
      </w:r>
      <w:r w:rsidR="00897BAC">
        <w:t>20</w:t>
      </w:r>
      <w:r>
        <w:t>12</w:t>
      </w:r>
      <w:bookmarkEnd w:id="76"/>
    </w:p>
    <w:p w14:paraId="7BD9A52D" w14:textId="77777777" w:rsidR="00AF7B14" w:rsidRDefault="00AF7B14" w:rsidP="000E5536">
      <w:pPr>
        <w:pStyle w:val="BodyText"/>
      </w:pPr>
      <w:r>
        <w:t xml:space="preserve">Species </w:t>
      </w:r>
      <w:r w:rsidR="00213277">
        <w:t>Filter</w:t>
      </w:r>
      <w:r>
        <w:t>:</w:t>
      </w:r>
    </w:p>
    <w:p w14:paraId="67A2A103" w14:textId="77777777" w:rsidR="00213277" w:rsidRDefault="00213277" w:rsidP="000E5536">
      <w:pPr>
        <w:pStyle w:val="ListBullet"/>
      </w:pPr>
      <w:r>
        <w:t>Presence = ‘Extant’</w:t>
      </w:r>
    </w:p>
    <w:p w14:paraId="6507DF0F" w14:textId="77777777" w:rsidR="007409BD" w:rsidRDefault="007409BD" w:rsidP="000E5536">
      <w:pPr>
        <w:pStyle w:val="ListBullet"/>
      </w:pPr>
      <w:r>
        <w:t>Intersecting</w:t>
      </w:r>
      <w:r w:rsidRPr="007409BD">
        <w:t xml:space="preserve"> </w:t>
      </w:r>
      <w:r>
        <w:t xml:space="preserve">the Africa 12Nm buffer </w:t>
      </w:r>
    </w:p>
    <w:p w14:paraId="7A051CA9" w14:textId="77777777" w:rsidR="00AF7B14" w:rsidRPr="00AF7B14" w:rsidRDefault="00AF7B14" w:rsidP="000E5536">
      <w:pPr>
        <w:pStyle w:val="BodyText"/>
      </w:pPr>
      <w:r w:rsidRPr="00AF7B14">
        <w:t>Protected areas:</w:t>
      </w:r>
    </w:p>
    <w:p w14:paraId="312973E9" w14:textId="77777777" w:rsidR="00AF7B14" w:rsidRDefault="00AF7B14" w:rsidP="000E5536">
      <w:pPr>
        <w:pStyle w:val="ListBullet"/>
      </w:pPr>
      <w:r>
        <w:t xml:space="preserve">Sep 2011 dataset </w:t>
      </w:r>
    </w:p>
    <w:p w14:paraId="1E507682" w14:textId="77777777" w:rsidR="00B80ADE" w:rsidRDefault="00AF7B14" w:rsidP="000E5536">
      <w:pPr>
        <w:pStyle w:val="ListBullet"/>
      </w:pPr>
      <w:r>
        <w:t xml:space="preserve">Intersecting the Africa 12Nm buffer </w:t>
      </w:r>
    </w:p>
    <w:p w14:paraId="0FDF09EF" w14:textId="77777777" w:rsidR="00AF7B14" w:rsidRDefault="00B80ADE" w:rsidP="000E5536">
      <w:pPr>
        <w:pStyle w:val="ListBullet"/>
      </w:pPr>
      <w:r>
        <w:t>E</w:t>
      </w:r>
      <w:r w:rsidR="00AF7B14">
        <w:t xml:space="preserve">xcluding </w:t>
      </w:r>
      <w:r w:rsidR="00BC233E">
        <w:t>PAs which are points (i.e. a square centred on the point with the respective size)</w:t>
      </w:r>
    </w:p>
    <w:p w14:paraId="7A8CCBD8" w14:textId="77777777" w:rsidR="009E0362" w:rsidRDefault="009E0362" w:rsidP="000E5536">
      <w:pPr>
        <w:pStyle w:val="Heading6"/>
      </w:pPr>
      <w:r>
        <w:t>Intersection</w:t>
      </w:r>
    </w:p>
    <w:p w14:paraId="06751C40" w14:textId="77777777" w:rsidR="00F76314" w:rsidRDefault="00F76314" w:rsidP="000E5536">
      <w:pPr>
        <w:pStyle w:val="BodyText2"/>
      </w:pPr>
      <w:r>
        <w:t>Started at 1600 on 28/2/2012</w:t>
      </w:r>
      <w:r w:rsidR="008F28FE">
        <w:t xml:space="preserve"> – some species have no ID_NO so will need to be appended at the end</w:t>
      </w:r>
    </w:p>
    <w:p w14:paraId="55C9839D" w14:textId="77777777" w:rsidR="00EA3546" w:rsidRDefault="00EA3546" w:rsidP="000E5536">
      <w:pPr>
        <w:pStyle w:val="BodyText"/>
      </w:pPr>
      <w:r>
        <w:t>Processing: 11933</w:t>
      </w:r>
      <w:r>
        <w:tab/>
        <w:t>Liberiictis kuhni (5125 out of 10209) (2012-03-03 13:44:06.432000)</w:t>
      </w:r>
    </w:p>
    <w:p w14:paraId="2ECAF900" w14:textId="77777777" w:rsidR="00EA3546" w:rsidRDefault="00EA3546" w:rsidP="000E5536">
      <w:pPr>
        <w:pStyle w:val="BodyText"/>
      </w:pPr>
      <w:r>
        <w:t>&lt;type 'exceptions.NameError'&gt;: name 'newRow' is not defined</w:t>
      </w:r>
    </w:p>
    <w:p w14:paraId="3BBF3C1C" w14:textId="77777777" w:rsidR="00EA3546" w:rsidRDefault="00EA3546" w:rsidP="000E5536">
      <w:pPr>
        <w:pStyle w:val="BodyText"/>
      </w:pPr>
      <w:r>
        <w:t>Failed to execute (IntersectPASpecies2).</w:t>
      </w:r>
    </w:p>
    <w:p w14:paraId="3271C01C" w14:textId="77777777" w:rsidR="00CE5FB7" w:rsidRDefault="00EA3546" w:rsidP="000E5536">
      <w:pPr>
        <w:pStyle w:val="BodyText"/>
      </w:pPr>
      <w:r>
        <w:t>Failed at Sat Mar 03 13:44:27 2012 (Elapsed Time: 93 hours 43 minutes 42 seconds)</w:t>
      </w:r>
      <w:r w:rsidR="009E0362">
        <w:t xml:space="preserve"> – this is very similar to the last time I ran the intersection – last time it crashed after 92 hours 48 minutes (5270 records). Probably a memory issue.</w:t>
      </w:r>
      <w:r w:rsidR="00D02E94">
        <w:t xml:space="preserve"> There is an article on how to use geoprocessing with large datasets </w:t>
      </w:r>
      <w:hyperlink r:id="rId270" w:history="1">
        <w:r w:rsidR="00D02E94" w:rsidRPr="00D02E94">
          <w:rPr>
            <w:rStyle w:val="Hyperlink"/>
          </w:rPr>
          <w:t>here</w:t>
        </w:r>
      </w:hyperlink>
      <w:r w:rsidR="00D02E94">
        <w:t xml:space="preserve"> but I think I’ve tried all of these.</w:t>
      </w:r>
    </w:p>
    <w:p w14:paraId="50E3C604" w14:textId="77777777" w:rsidR="00925BA7" w:rsidRDefault="00925BA7" w:rsidP="000E5536">
      <w:pPr>
        <w:pStyle w:val="BodyText2"/>
      </w:pPr>
      <w:r>
        <w:t>Starting again</w:t>
      </w:r>
    </w:p>
    <w:p w14:paraId="4D306B1B" w14:textId="77777777" w:rsidR="00145B2F" w:rsidRDefault="00EE2085" w:rsidP="000E5536">
      <w:pPr>
        <w:pStyle w:val="BodyText"/>
      </w:pPr>
      <w:r>
        <w:t>Just noticed that there is now a new default database called default1.gdb as well as the default.gdb</w:t>
      </w:r>
      <w:r w:rsidR="00145B2F">
        <w:t xml:space="preserve"> – reset default database to default and deleted default1 which had nothing in it</w:t>
      </w:r>
    </w:p>
    <w:p w14:paraId="5589DAFA" w14:textId="77777777" w:rsidR="00145B2F" w:rsidRDefault="00145B2F" w:rsidP="000E5536">
      <w:pPr>
        <w:pStyle w:val="BodyText"/>
      </w:pPr>
      <w:r>
        <w:t>First batch is called Intersections1.gdb</w:t>
      </w:r>
      <w:r w:rsidR="00B21B4B">
        <w:t xml:space="preserve"> – 2873818 records</w:t>
      </w:r>
    </w:p>
    <w:p w14:paraId="24A27F70" w14:textId="77777777" w:rsidR="007C0574" w:rsidRDefault="007C0574" w:rsidP="000E5536">
      <w:pPr>
        <w:pStyle w:val="BodyText"/>
      </w:pPr>
      <w:r>
        <w:t xml:space="preserve">Second batch completed </w:t>
      </w:r>
      <w:r w:rsidRPr="007C0574">
        <w:t>Succeeded at Tue Mar 06 23:09:33 2012 (Elapsed Time: 36 hours 8 minutes 35 seconds)</w:t>
      </w:r>
      <w:r>
        <w:t>. So total time of 5.4 days</w:t>
      </w:r>
      <w:r w:rsidR="00101581">
        <w:t>.</w:t>
      </w:r>
    </w:p>
    <w:p w14:paraId="08FFC4A2" w14:textId="77777777" w:rsidR="00101581" w:rsidRDefault="00E86C5E" w:rsidP="000E5536">
      <w:pPr>
        <w:pStyle w:val="BodyText"/>
      </w:pPr>
      <w:r>
        <w:t>Seconds</w:t>
      </w:r>
      <w:r w:rsidR="00101581">
        <w:t xml:space="preserve"> batch is called Intersections2.gdb</w:t>
      </w:r>
      <w:r w:rsidR="00E9425A">
        <w:t xml:space="preserve"> – 2482614 records</w:t>
      </w:r>
    </w:p>
    <w:p w14:paraId="57271F44" w14:textId="77777777" w:rsidR="00135F46" w:rsidRDefault="00B21B4B" w:rsidP="000E5536">
      <w:pPr>
        <w:pStyle w:val="BodyText2"/>
      </w:pPr>
      <w:r>
        <w:t xml:space="preserve">Now finishing the intersection by including the species with ‘’ for ID_NO. Filled some with the SpeciesID – only </w:t>
      </w:r>
      <w:r w:rsidRPr="00B21B4B">
        <w:t>Boophis baetkei</w:t>
      </w:r>
      <w:r>
        <w:t xml:space="preserve"> has no ID_NO.</w:t>
      </w:r>
    </w:p>
    <w:p w14:paraId="12E7582F" w14:textId="77777777" w:rsidR="00DF62CA" w:rsidRDefault="00DF62CA" w:rsidP="000E5536">
      <w:pPr>
        <w:pStyle w:val="BodyText2"/>
      </w:pPr>
      <w:r>
        <w:t>Final batch called Intersections3.gdb – 19416 records</w:t>
      </w:r>
    </w:p>
    <w:p w14:paraId="502ECCCE" w14:textId="77777777" w:rsidR="00CF06E2" w:rsidRDefault="00CF06E2" w:rsidP="000E5536">
      <w:pPr>
        <w:pStyle w:val="Heading6"/>
      </w:pPr>
      <w:r>
        <w:t>Removing duplicates</w:t>
      </w:r>
    </w:p>
    <w:p w14:paraId="2E73CA7C" w14:textId="77777777" w:rsidR="00CF06E2" w:rsidRDefault="00CF06E2" w:rsidP="000E5536">
      <w:pPr>
        <w:pStyle w:val="BodyText2"/>
      </w:pPr>
      <w:r>
        <w:lastRenderedPageBreak/>
        <w:t>Appending all</w:t>
      </w:r>
      <w:r w:rsidR="00B45404">
        <w:t xml:space="preserve"> 3 intersection tables together – should be 5375848 records</w:t>
      </w:r>
      <w:r w:rsidR="00685B7F">
        <w:t xml:space="preserve"> – yep</w:t>
      </w:r>
    </w:p>
    <w:p w14:paraId="2B2BD41C" w14:textId="77777777" w:rsidR="00685B7F" w:rsidRDefault="00685B7F" w:rsidP="000E5536">
      <w:pPr>
        <w:pStyle w:val="BodyText"/>
      </w:pPr>
      <w:r>
        <w:t>Put index on ID_NO and WDPAID</w:t>
      </w:r>
      <w:r w:rsidR="00326FB0">
        <w:t xml:space="preserve"> – started at 11.40am</w:t>
      </w:r>
      <w:r w:rsidR="00762D8C">
        <w:t xml:space="preserve"> – about 10 minutes</w:t>
      </w:r>
    </w:p>
    <w:p w14:paraId="4B750093" w14:textId="77777777" w:rsidR="00685B7F" w:rsidRDefault="00685B7F" w:rsidP="000E5536">
      <w:pPr>
        <w:pStyle w:val="BodyText"/>
      </w:pPr>
      <w:r w:rsidRPr="00685B7F">
        <w:t>Removing all records with ID_NO is null</w:t>
      </w:r>
      <w:r w:rsidR="00D557D7">
        <w:t xml:space="preserve"> – 359347 records – using Delete </w:t>
      </w:r>
      <w:r w:rsidR="00E208FB">
        <w:t xml:space="preserve">Rows </w:t>
      </w:r>
      <w:r w:rsidR="00D557D7">
        <w:t>GP tool</w:t>
      </w:r>
      <w:r w:rsidR="00DC2906">
        <w:t xml:space="preserve"> – 5016501 records left</w:t>
      </w:r>
    </w:p>
    <w:p w14:paraId="62A3EF67" w14:textId="77777777" w:rsidR="006A767E" w:rsidRDefault="003B216A" w:rsidP="000E5536">
      <w:pPr>
        <w:pStyle w:val="BodyText"/>
      </w:pPr>
      <w:r>
        <w:t xml:space="preserve">Getting unique values with Frequency GP tool </w:t>
      </w:r>
      <w:r w:rsidR="003B26E4">
        <w:t>–</w:t>
      </w:r>
      <w:r>
        <w:t xml:space="preserve"> </w:t>
      </w:r>
    </w:p>
    <w:p w14:paraId="462420C1" w14:textId="77777777" w:rsidR="00444B38" w:rsidRPr="00444B38" w:rsidRDefault="00444B38" w:rsidP="000E5536">
      <w:pPr>
        <w:pStyle w:val="Code"/>
        <w:rPr>
          <w:lang w:bidi="ar-SA"/>
        </w:rPr>
      </w:pPr>
      <w:r w:rsidRPr="00444B38">
        <w:rPr>
          <w:lang w:bidi="ar-SA"/>
        </w:rPr>
        <w:t>Executing: Frequency Intersections1 "E:\cottaan\My Documents\ArcGIS\AfricaPASpeciesIntersection.gdb\IntersectionUnique" ID_NO;wdpaid #</w:t>
      </w:r>
    </w:p>
    <w:p w14:paraId="730959E3" w14:textId="77777777" w:rsidR="00444B38" w:rsidRPr="00444B38" w:rsidRDefault="00444B38" w:rsidP="000E5536">
      <w:pPr>
        <w:pStyle w:val="Code"/>
        <w:rPr>
          <w:lang w:bidi="ar-SA"/>
        </w:rPr>
      </w:pPr>
      <w:r w:rsidRPr="00444B38">
        <w:rPr>
          <w:lang w:bidi="ar-SA"/>
        </w:rPr>
        <w:t>Start Time: Wed Mar 07 14:14:39 2012</w:t>
      </w:r>
    </w:p>
    <w:p w14:paraId="48CA4822" w14:textId="77777777" w:rsidR="00A15A4B" w:rsidRDefault="00444B38" w:rsidP="000E5536">
      <w:pPr>
        <w:pStyle w:val="Code"/>
        <w:rPr>
          <w:lang w:bidi="ar-SA"/>
        </w:rPr>
      </w:pPr>
      <w:r w:rsidRPr="00444B38">
        <w:rPr>
          <w:lang w:bidi="ar-SA"/>
        </w:rPr>
        <w:t>Succeeded at Wed Mar 07 14:26:32 2012 (Elapsed Time: 11 minutes 53 seconds)</w:t>
      </w:r>
    </w:p>
    <w:p w14:paraId="133E2522" w14:textId="77777777" w:rsidR="00444B38" w:rsidRDefault="00444B38" w:rsidP="000E5536">
      <w:pPr>
        <w:pStyle w:val="BodyText2"/>
      </w:pPr>
      <w:r>
        <w:t>Not bad.</w:t>
      </w:r>
      <w:r w:rsidR="006009B8">
        <w:t xml:space="preserve"> Put unique index on the ID_NO and WDPAID fields</w:t>
      </w:r>
      <w:r w:rsidR="0063414B">
        <w:t xml:space="preserve"> and deleted the Frequency field</w:t>
      </w:r>
      <w:r w:rsidR="00786494">
        <w:t>. 1910914 records</w:t>
      </w:r>
    </w:p>
    <w:p w14:paraId="52234897" w14:textId="77777777" w:rsidR="0063414B" w:rsidRDefault="0063414B" w:rsidP="000E5536">
      <w:pPr>
        <w:pStyle w:val="BodyText2"/>
      </w:pPr>
      <w:r>
        <w:t xml:space="preserve">Getting a list of unique species. </w:t>
      </w:r>
      <w:r w:rsidR="00ED62DF">
        <w:t>There are 5403 using Frequency.</w:t>
      </w:r>
      <w:r w:rsidR="00D36E30">
        <w:t xml:space="preserve"> Adding on the other attributes from the species taxonomy table – needed to populate the blanks again.</w:t>
      </w:r>
    </w:p>
    <w:p w14:paraId="2EA4AE62" w14:textId="77777777" w:rsidR="003E49EC" w:rsidRDefault="003E49EC" w:rsidP="000E5536">
      <w:pPr>
        <w:pStyle w:val="BodyText2"/>
      </w:pPr>
      <w:r>
        <w:t xml:space="preserve">There are 3 new WDPA records that werent in the last analysis: </w:t>
      </w:r>
      <w:r w:rsidRPr="003E49EC">
        <w:t>"wdpaid" in (20953,147306,312917)</w:t>
      </w:r>
      <w:r>
        <w:t>. Appending these to the existing schema that Wieteke has used. The iucn_cat field has been renamed to iucncat and the action field is now called action_.</w:t>
      </w:r>
    </w:p>
    <w:p w14:paraId="7EC2C428" w14:textId="77777777" w:rsidR="0010302B" w:rsidRDefault="0010302B" w:rsidP="000E5536">
      <w:pPr>
        <w:pStyle w:val="Heading6"/>
      </w:pPr>
      <w:r>
        <w:t>Exporting to Access</w:t>
      </w:r>
    </w:p>
    <w:p w14:paraId="10EC3B94" w14:textId="77777777" w:rsidR="002E2F2D" w:rsidRPr="0010302B" w:rsidRDefault="0010302B" w:rsidP="000E5536">
      <w:pPr>
        <w:pStyle w:val="BodyText2"/>
      </w:pPr>
      <w:r>
        <w:t>Use FME Desktop</w:t>
      </w:r>
      <w:r w:rsidR="00FF5043">
        <w:t xml:space="preserve"> then remove spurious fields</w:t>
      </w:r>
      <w:r w:rsidR="00A11C0B">
        <w:t>. FME hung though and the PA table was a bit weird.</w:t>
      </w:r>
      <w:r w:rsidR="002E2F2D">
        <w:t xml:space="preserve"> </w:t>
      </w:r>
      <w:r w:rsidR="00C74496">
        <w:t>The ID_NOs in the species range data dont match the ID_NOs in the species taxonomy table.</w:t>
      </w:r>
      <w:r w:rsidR="002F7EA6">
        <w:t xml:space="preserve"> 10968 records in Intersection table have no matching ID_N</w:t>
      </w:r>
      <w:r w:rsidR="00067201">
        <w:t>O in the species taxonomy table – e.g. 156534 – this is Platyla polita (from the species range table that i have)- this is</w:t>
      </w:r>
      <w:r w:rsidR="009C40B1">
        <w:t>nt in my species taxonomy table – all my taxonomy tables have 55944 records.</w:t>
      </w:r>
      <w:r w:rsidR="001609CC">
        <w:t xml:space="preserve"> What about the one on postgis?</w:t>
      </w:r>
      <w:r w:rsidR="0060005F">
        <w:t xml:space="preserve"> There are 68463 records in the postgis table! So I must have imported the new taxonomy table into postgis. But the records for 156534 has no other information in the table at all – no higher level taxa. Going to look on the IUCN machine.</w:t>
      </w:r>
      <w:r w:rsidR="00991D2D">
        <w:t xml:space="preserve"> See the section on data quality.</w:t>
      </w:r>
    </w:p>
    <w:p w14:paraId="51B658C8" w14:textId="77777777" w:rsidR="002C5A94" w:rsidRDefault="002C5A94" w:rsidP="000E5536">
      <w:pPr>
        <w:pStyle w:val="Heading5"/>
      </w:pPr>
      <w:bookmarkStart w:id="77" w:name="_Toc315774590"/>
      <w:r>
        <w:t>Range sizes</w:t>
      </w:r>
    </w:p>
    <w:p w14:paraId="5B78DD73" w14:textId="77777777" w:rsidR="002C5A94" w:rsidRDefault="002C5A94" w:rsidP="000E5536">
      <w:pPr>
        <w:pStyle w:val="BodyText2"/>
      </w:pPr>
      <w:r>
        <w:t xml:space="preserve">There are some issues with exporting the range sizes. I exported the range sizes on 31/01/2012 and emailed to Wieteke but they did not include a number of species which should have had ranges: e.g. </w:t>
      </w:r>
    </w:p>
    <w:p w14:paraId="46D47B17" w14:textId="77777777" w:rsidR="002C5A94" w:rsidRDefault="002C5A94" w:rsidP="000E5536">
      <w:pPr>
        <w:pStyle w:val="BodyText2"/>
      </w:pPr>
      <w:r w:rsidRPr="002C5A94">
        <w:t>58125</w:t>
      </w:r>
      <w:r w:rsidRPr="002C5A94">
        <w:tab/>
        <w:t>Phrynobatrachus manengoubensis</w:t>
      </w:r>
      <w:r>
        <w:t xml:space="preserve"> – which occurs in Africa and </w:t>
      </w:r>
      <w:r w:rsidR="000648B3">
        <w:t>intersects a PA</w:t>
      </w:r>
    </w:p>
    <w:p w14:paraId="6082F3ED" w14:textId="77777777" w:rsidR="002C5A94" w:rsidRDefault="002C5A94" w:rsidP="000E5536">
      <w:pPr>
        <w:pStyle w:val="BodyText"/>
      </w:pPr>
      <w:r w:rsidRPr="002C5A94">
        <w:t>29650</w:t>
      </w:r>
      <w:r w:rsidRPr="002C5A94">
        <w:tab/>
        <w:t>Erinaceus europaeus</w:t>
      </w:r>
      <w:r>
        <w:t xml:space="preserve"> </w:t>
      </w:r>
      <w:r w:rsidR="00B5231E">
        <w:t xml:space="preserve">- which doesn’t occur in Africa, but the 12Nm </w:t>
      </w:r>
      <w:r w:rsidR="000132CA">
        <w:t>A</w:t>
      </w:r>
      <w:r w:rsidR="00B5231E">
        <w:t>frica buffer intersects the range</w:t>
      </w:r>
    </w:p>
    <w:p w14:paraId="1AD4AB62" w14:textId="77777777" w:rsidR="000648B3" w:rsidRDefault="000648B3" w:rsidP="000E5536">
      <w:pPr>
        <w:pStyle w:val="BodyText"/>
      </w:pPr>
    </w:p>
    <w:p w14:paraId="6BBF91BC" w14:textId="77777777" w:rsidR="007D7D93" w:rsidRDefault="002C5A94" w:rsidP="000E5536">
      <w:pPr>
        <w:pStyle w:val="BodyText2"/>
      </w:pPr>
      <w:r>
        <w:t>There were 6767 records of species with range sizes. How did I produce this table?</w:t>
      </w:r>
      <w:r w:rsidR="007D7D93">
        <w:t xml:space="preserve"> Here is some sample data:</w:t>
      </w:r>
    </w:p>
    <w:p w14:paraId="2F46CFE9" w14:textId="77777777" w:rsidR="007D7D93" w:rsidRDefault="007D7D93" w:rsidP="000E5536">
      <w:pPr>
        <w:pStyle w:val="BodyText2"/>
      </w:pPr>
      <w:r>
        <w:t>tax_id</w:t>
      </w:r>
      <w:r>
        <w:tab/>
        <w:t>PolygonCount</w:t>
      </w:r>
      <w:r>
        <w:tab/>
        <w:t>Rangem2</w:t>
      </w:r>
      <w:r>
        <w:tab/>
        <w:t>RangeKm2</w:t>
      </w:r>
    </w:p>
    <w:p w14:paraId="4AA2E5CD" w14:textId="77777777" w:rsidR="007D7D93" w:rsidRDefault="007D7D93" w:rsidP="000E5536">
      <w:pPr>
        <w:pStyle w:val="BodyText"/>
      </w:pPr>
      <w:r>
        <w:t>10030</w:t>
      </w:r>
      <w:r>
        <w:tab/>
        <w:t>1</w:t>
      </w:r>
      <w:r>
        <w:tab/>
        <w:t>1.9972E+13</w:t>
      </w:r>
      <w:r>
        <w:tab/>
        <w:t>19971955</w:t>
      </w:r>
    </w:p>
    <w:p w14:paraId="6656C03D" w14:textId="77777777" w:rsidR="007D7D93" w:rsidRDefault="007D7D93" w:rsidP="000E5536">
      <w:pPr>
        <w:pStyle w:val="BodyText"/>
      </w:pPr>
      <w:r>
        <w:t>10032</w:t>
      </w:r>
      <w:r>
        <w:tab/>
        <w:t>9</w:t>
      </w:r>
      <w:r>
        <w:tab/>
        <w:t>1.46367E+11</w:t>
      </w:r>
      <w:r>
        <w:tab/>
        <w:t>146367</w:t>
      </w:r>
    </w:p>
    <w:p w14:paraId="2919CB0A" w14:textId="77777777" w:rsidR="007D7D93" w:rsidRDefault="00962569" w:rsidP="000E5536">
      <w:pPr>
        <w:pStyle w:val="BodyText2"/>
      </w:pPr>
      <w:r>
        <w:t>Rerunning again using Statistics output just 5404 records, but including 29650 and 58125. Confused!</w:t>
      </w:r>
      <w:r w:rsidR="00B00F3F">
        <w:t xml:space="preserve"> The table I sent to Wieteke contains id_no=’1140’ but this doesn’t occur in the SpeciesRanges feature class for Africa. So where did I get the range sizes from?</w:t>
      </w:r>
      <w:r w:rsidR="00946DE0">
        <w:t xml:space="preserve"> More importantly – 1140 does occur in Africa according to the AllSpecies_WebMercator so why isnt it in Wietekes analysis?</w:t>
      </w:r>
      <w:r w:rsidR="008A1FDE">
        <w:t xml:space="preserve"> Probably because it doesn’t overlap a PA, isnt extant or is a marine species</w:t>
      </w:r>
      <w:r w:rsidR="009A7C9A">
        <w:t>.</w:t>
      </w:r>
      <w:r w:rsidR="005A6FA7">
        <w:t xml:space="preserve"> What about 136254?  Says probably extant so presumably excluded.</w:t>
      </w:r>
    </w:p>
    <w:p w14:paraId="5D8F012B" w14:textId="77777777" w:rsidR="001A60D2" w:rsidRPr="002C5A94" w:rsidRDefault="001A60D2" w:rsidP="000E5536">
      <w:pPr>
        <w:pStyle w:val="BodyText2"/>
      </w:pPr>
      <w:r>
        <w:t>Not sure how I produced the first table of range sizes, but they don’t match the list of species th</w:t>
      </w:r>
      <w:r w:rsidR="004E73AA">
        <w:t>at occur within protected areas.</w:t>
      </w:r>
    </w:p>
    <w:p w14:paraId="522CB3D9" w14:textId="77777777" w:rsidR="00872FE6" w:rsidRDefault="00872FE6" w:rsidP="0034374E">
      <w:pPr>
        <w:pStyle w:val="Heading3"/>
      </w:pPr>
      <w:r>
        <w:t>Using PostGIS</w:t>
      </w:r>
    </w:p>
    <w:p w14:paraId="17FC74E2" w14:textId="77777777" w:rsidR="00872FE6" w:rsidRDefault="00872FE6" w:rsidP="000E5536">
      <w:pPr>
        <w:pStyle w:val="BodyText2"/>
      </w:pPr>
      <w:r>
        <w:t xml:space="preserve">The disadvantage of using the ArcGIS method is that you can’t parallelise it – so I am </w:t>
      </w:r>
      <w:r w:rsidR="000358A8">
        <w:t>going to use PostGIS and Python.</w:t>
      </w:r>
    </w:p>
    <w:p w14:paraId="4B1CCEE7" w14:textId="77777777" w:rsidR="00A5062D" w:rsidRDefault="00A5062D" w:rsidP="007D2F52">
      <w:pPr>
        <w:pStyle w:val="Heading4"/>
      </w:pPr>
      <w:r>
        <w:t>Retrieving data using psycopg</w:t>
      </w:r>
    </w:p>
    <w:p w14:paraId="2B3A54BA" w14:textId="77777777" w:rsidR="00857B24" w:rsidRDefault="002C4433" w:rsidP="000E5536">
      <w:pPr>
        <w:pStyle w:val="BodyText2"/>
      </w:pPr>
      <w:r>
        <w:t>Using fetchall takes ages on the spe</w:t>
      </w:r>
      <w:r w:rsidR="00D10AD2">
        <w:t>cies table – about 6 mins</w:t>
      </w:r>
      <w:r w:rsidR="00857B24">
        <w:t xml:space="preserve"> – then an error:</w:t>
      </w:r>
    </w:p>
    <w:p w14:paraId="77D1311E" w14:textId="77777777" w:rsidR="00857B24" w:rsidRDefault="00857B24" w:rsidP="000E5536">
      <w:pPr>
        <w:pStyle w:val="Code"/>
      </w:pPr>
      <w:r>
        <w:t>psycopg2.DatabaseError: out of memory for query result</w:t>
      </w:r>
    </w:p>
    <w:p w14:paraId="2F564C07" w14:textId="77777777" w:rsidR="00A5062D" w:rsidRDefault="00D10AD2" w:rsidP="000E5536">
      <w:pPr>
        <w:pStyle w:val="BodyText2"/>
      </w:pPr>
      <w:r>
        <w:t>So iterating through each species ID and executing a query with each ID.</w:t>
      </w:r>
      <w:r w:rsidR="00D32D06">
        <w:t xml:space="preserve"> But </w:t>
      </w:r>
      <w:r w:rsidR="009E24B2">
        <w:t xml:space="preserve">I am not sure you can </w:t>
      </w:r>
      <w:r w:rsidR="00D32D06">
        <w:t xml:space="preserve">use multiprocessing with psycopg2 - </w:t>
      </w:r>
      <w:hyperlink r:id="rId271" w:anchor="thread-and-process-safety" w:history="1">
        <w:r w:rsidR="00D32D06">
          <w:rPr>
            <w:rStyle w:val="Hyperlink"/>
          </w:rPr>
          <w:t>http://www.initd.org/psycopg/docs/usage.html#thread-and-process-safety</w:t>
        </w:r>
      </w:hyperlink>
    </w:p>
    <w:p w14:paraId="1CAF7366" w14:textId="77777777" w:rsidR="00BE191D" w:rsidRDefault="00BE191D" w:rsidP="007D2F52">
      <w:pPr>
        <w:pStyle w:val="Heading4"/>
      </w:pPr>
      <w:r>
        <w:t>Native PostGIS SQL</w:t>
      </w:r>
    </w:p>
    <w:p w14:paraId="11EAD524" w14:textId="77777777" w:rsidR="00BE191D" w:rsidRDefault="00BE191D" w:rsidP="000E5536">
      <w:pPr>
        <w:pStyle w:val="BodyText2"/>
      </w:pPr>
      <w:r>
        <w:t>ST_Intersects is documented at the following places:</w:t>
      </w:r>
      <w:r w:rsidRPr="00BE191D">
        <w:t xml:space="preserve"> </w:t>
      </w:r>
    </w:p>
    <w:p w14:paraId="78FF8BAF" w14:textId="77777777" w:rsidR="00BE191D" w:rsidRDefault="00BE191D" w:rsidP="000E5536">
      <w:pPr>
        <w:pStyle w:val="BodyText2"/>
      </w:pPr>
      <w:r>
        <w:lastRenderedPageBreak/>
        <w:t xml:space="preserve">ESRI: </w:t>
      </w:r>
      <w:hyperlink r:id="rId272" w:anchor="/ST_Intersects/006z00000059000000/" w:history="1">
        <w:r>
          <w:rPr>
            <w:rStyle w:val="Hyperlink"/>
          </w:rPr>
          <w:t>http://help.arcgis.com/en/arcgisdesktop/10.0/help/index.html#/ST_Intersects/006z00000059000000/</w:t>
        </w:r>
      </w:hyperlink>
    </w:p>
    <w:p w14:paraId="7E9EAEF5" w14:textId="77777777" w:rsidR="00534CDD" w:rsidRDefault="00534CDD" w:rsidP="000E5536">
      <w:pPr>
        <w:pStyle w:val="BodyText2"/>
      </w:pPr>
      <w:r>
        <w:t xml:space="preserve">PostGIS: </w:t>
      </w:r>
      <w:hyperlink r:id="rId273" w:history="1">
        <w:r>
          <w:rPr>
            <w:rStyle w:val="Hyperlink"/>
          </w:rPr>
          <w:t>http://postgis.refractions.net/docs/reference.html</w:t>
        </w:r>
      </w:hyperlink>
    </w:p>
    <w:p w14:paraId="28AAECE9" w14:textId="77777777" w:rsidR="00E17D61" w:rsidRDefault="00E17D61" w:rsidP="000E5536">
      <w:pPr>
        <w:pStyle w:val="BodyText2"/>
      </w:pPr>
      <w:r>
        <w:t>This is documented in ESRI because you can run SQL statements natively against PostGIS, but only if uses ArcSDE. When you try to connect to durga from ArcMap</w:t>
      </w:r>
      <w:r w:rsidR="00B46FCA">
        <w:t xml:space="preserve"> using a database connection</w:t>
      </w:r>
      <w:r>
        <w:t xml:space="preserve"> following the instructions </w:t>
      </w:r>
      <w:hyperlink r:id="rId274" w:anchor="/Making_a_direct_connection_from_ArcGIS_Desktop_to_a_geodatabase_in_PostgreSQL/002p0000003r000000/" w:history="1">
        <w:r w:rsidRPr="00E17D61">
          <w:rPr>
            <w:rStyle w:val="Hyperlink"/>
          </w:rPr>
          <w:t>here</w:t>
        </w:r>
      </w:hyperlink>
      <w:r>
        <w:t xml:space="preserve">  it cannot find the sde namespace – so it is obviously expecting sde to be installed.</w:t>
      </w:r>
    </w:p>
    <w:p w14:paraId="404F5C85" w14:textId="77777777" w:rsidR="00534CDD" w:rsidRPr="00534CDD" w:rsidRDefault="00534CDD" w:rsidP="000E5536">
      <w:pPr>
        <w:pStyle w:val="Query"/>
      </w:pPr>
      <w:r w:rsidRPr="00534CDD">
        <w:t>Orang Utan</w:t>
      </w:r>
      <w:r w:rsidR="00C67608">
        <w:t xml:space="preserve"> features</w:t>
      </w:r>
      <w:r w:rsidRPr="00534CDD">
        <w:t>:</w:t>
      </w:r>
    </w:p>
    <w:p w14:paraId="3F9D24CC" w14:textId="77777777" w:rsidR="00A11F9A" w:rsidRDefault="00A11F9A" w:rsidP="000E5536">
      <w:pPr>
        <w:pStyle w:val="Code"/>
      </w:pPr>
      <w:r w:rsidRPr="00A11F9A">
        <w:t>select ST_AsText(geom) from species where id_no='17975'</w:t>
      </w:r>
    </w:p>
    <w:p w14:paraId="0A996EB8" w14:textId="77777777" w:rsidR="0031006B" w:rsidRDefault="0031006B" w:rsidP="000E5536">
      <w:pPr>
        <w:pStyle w:val="Query"/>
      </w:pPr>
      <w:r>
        <w:t>Area and centroid of valid Orang Utan features:</w:t>
      </w:r>
    </w:p>
    <w:p w14:paraId="3B393CB2" w14:textId="77777777" w:rsidR="0031006B" w:rsidRPr="0031006B" w:rsidRDefault="0031006B" w:rsidP="000E5536">
      <w:pPr>
        <w:pStyle w:val="Code"/>
      </w:pPr>
      <w:r>
        <w:t>SELECT (st_area(geom)::bigint)/1000 as areaha ,st_astext(st_centroid(geom)) as centroid  FROM species where id_no='17975' and st_isvalid(geom)='t' order by 1</w:t>
      </w:r>
    </w:p>
    <w:p w14:paraId="1DDA46D1" w14:textId="77777777" w:rsidR="00534CDD" w:rsidRDefault="00C67608" w:rsidP="000E5536">
      <w:pPr>
        <w:pStyle w:val="Query"/>
      </w:pPr>
      <w:r>
        <w:t>S</w:t>
      </w:r>
      <w:r w:rsidR="00534CDD">
        <w:t xml:space="preserve">pecies </w:t>
      </w:r>
      <w:r>
        <w:t xml:space="preserve">features </w:t>
      </w:r>
      <w:r w:rsidR="00534CDD">
        <w:t>for lat/long 0  0:</w:t>
      </w:r>
    </w:p>
    <w:p w14:paraId="59DB84B5" w14:textId="77777777" w:rsidR="00D8474D" w:rsidRDefault="00BE191D" w:rsidP="000E5536">
      <w:pPr>
        <w:pStyle w:val="Code"/>
      </w:pPr>
      <w:r w:rsidRPr="00BE191D">
        <w:t>SELECT * from species where st_Intersects(ST_GeomFromText('POINT(0 0)', 3857), species.geom)='t'</w:t>
      </w:r>
    </w:p>
    <w:p w14:paraId="557F0A37" w14:textId="77777777" w:rsidR="00D8474D" w:rsidRDefault="00C01D62" w:rsidP="000E5536">
      <w:pPr>
        <w:pStyle w:val="Query"/>
      </w:pPr>
      <w:r>
        <w:t>Get centroid of Kinabalu:</w:t>
      </w:r>
    </w:p>
    <w:p w14:paraId="05B7C07E" w14:textId="77777777" w:rsidR="00C01D62" w:rsidRDefault="005A1F65" w:rsidP="000E5536">
      <w:pPr>
        <w:pStyle w:val="Code"/>
      </w:pPr>
      <w:r>
        <w:t>select ST</w:t>
      </w:r>
      <w:r w:rsidR="00C01D62" w:rsidRPr="00C01D62">
        <w:t>_</w:t>
      </w:r>
      <w:r w:rsidRPr="005A1F65">
        <w:t xml:space="preserve">AsText </w:t>
      </w:r>
      <w:r w:rsidR="00C01D62" w:rsidRPr="00C01D62">
        <w:t>(st_centroid(geom)) from wdpa where wdpaid=785</w:t>
      </w:r>
    </w:p>
    <w:p w14:paraId="75605373" w14:textId="77777777" w:rsidR="00C01D62" w:rsidRDefault="00702AF9" w:rsidP="000E5536">
      <w:pPr>
        <w:pStyle w:val="Query"/>
      </w:pPr>
      <w:r>
        <w:t>Create a point:</w:t>
      </w:r>
    </w:p>
    <w:p w14:paraId="0B6E4D07" w14:textId="77777777" w:rsidR="006D5A34" w:rsidRDefault="006D5A34" w:rsidP="000E5536">
      <w:pPr>
        <w:pStyle w:val="Code"/>
      </w:pPr>
      <w:r w:rsidRPr="006D5A34">
        <w:t xml:space="preserve">select </w:t>
      </w:r>
      <w:r w:rsidR="0049619F">
        <w:t>ST</w:t>
      </w:r>
      <w:r w:rsidR="0049619F" w:rsidRPr="00C01D62">
        <w:t>_</w:t>
      </w:r>
      <w:r w:rsidR="0049619F" w:rsidRPr="005A1F65">
        <w:t xml:space="preserve">AsText </w:t>
      </w:r>
      <w:r w:rsidRPr="006D5A34">
        <w:t>(ST_GeomFromText('POINT(</w:t>
      </w:r>
      <w:r w:rsidR="0049619F" w:rsidRPr="0049619F">
        <w:t>12983178.7555336 690515.123730228</w:t>
      </w:r>
      <w:r w:rsidRPr="006D5A34">
        <w:t>)', 900914))</w:t>
      </w:r>
    </w:p>
    <w:p w14:paraId="218DCEE6" w14:textId="77777777" w:rsidR="006D5A34" w:rsidRDefault="0049619F" w:rsidP="000E5536">
      <w:pPr>
        <w:pStyle w:val="Query"/>
      </w:pPr>
      <w:r>
        <w:t>Get the srs for the centroid:</w:t>
      </w:r>
    </w:p>
    <w:p w14:paraId="584720B9" w14:textId="77777777" w:rsidR="0049619F" w:rsidRDefault="0049619F" w:rsidP="000E5536">
      <w:pPr>
        <w:pStyle w:val="Code"/>
      </w:pPr>
      <w:r w:rsidRPr="0049619F">
        <w:t>select st_srid(st_centroid(geom)) from wdpa where wdpaid=785</w:t>
      </w:r>
    </w:p>
    <w:p w14:paraId="3BBF4AE0" w14:textId="77777777" w:rsidR="0049619F" w:rsidRDefault="00C67608" w:rsidP="000E5536">
      <w:pPr>
        <w:pStyle w:val="Query"/>
      </w:pPr>
      <w:r>
        <w:t xml:space="preserve">Protected areas at point </w:t>
      </w:r>
      <w:r w:rsidRPr="0049619F">
        <w:t>12983178.7555336 690515.123730228</w:t>
      </w:r>
      <w:r>
        <w:t>:</w:t>
      </w:r>
    </w:p>
    <w:p w14:paraId="34A83BE8" w14:textId="77777777" w:rsidR="00C67608" w:rsidRDefault="00C67608" w:rsidP="000E5536">
      <w:pPr>
        <w:pStyle w:val="Code"/>
      </w:pPr>
      <w:r w:rsidRPr="00C67608">
        <w:t>select * from wdpa where st_intersects(ST_GeomFromText('POINT(12983178.7555336 690515.123730228)', 3857),</w:t>
      </w:r>
      <w:r>
        <w:t xml:space="preserve"> </w:t>
      </w:r>
      <w:r w:rsidRPr="00C67608">
        <w:t>geom)</w:t>
      </w:r>
    </w:p>
    <w:p w14:paraId="350F0687" w14:textId="77777777" w:rsidR="00865136" w:rsidRDefault="00865136" w:rsidP="000E5536">
      <w:pPr>
        <w:pStyle w:val="Query"/>
      </w:pPr>
      <w:r>
        <w:t>Protected areas for Orang utan:</w:t>
      </w:r>
    </w:p>
    <w:p w14:paraId="1C7A3B51" w14:textId="77777777" w:rsidR="00865136" w:rsidRDefault="001F663E" w:rsidP="000E5536">
      <w:pPr>
        <w:pStyle w:val="Code"/>
      </w:pPr>
      <w:r w:rsidRPr="001F663E">
        <w:t>select distinct wdpaid from wdpa, species where st_intersects(species.geom, wdpa.geom) and species.id_no='17975'</w:t>
      </w:r>
    </w:p>
    <w:p w14:paraId="184256D7" w14:textId="77777777" w:rsidR="0046281F" w:rsidRDefault="0046281F" w:rsidP="000E5536">
      <w:pPr>
        <w:pStyle w:val="Query"/>
      </w:pPr>
      <w:r>
        <w:t>Species list for Kinabalu National Park:</w:t>
      </w:r>
    </w:p>
    <w:p w14:paraId="440A235D" w14:textId="77777777" w:rsidR="0046281F" w:rsidRDefault="0046281F" w:rsidP="000E5536">
      <w:pPr>
        <w:pStyle w:val="Code"/>
      </w:pPr>
      <w:r w:rsidRPr="0046281F">
        <w:t>select id_no,wdpaid from wdpa, species where st_intersects(species.geom, wdpa.geom) and wdpaid=785</w:t>
      </w:r>
    </w:p>
    <w:p w14:paraId="53FB7589" w14:textId="77777777" w:rsidR="0097780E" w:rsidRDefault="0097780E" w:rsidP="000E5536">
      <w:pPr>
        <w:pStyle w:val="Query"/>
      </w:pPr>
      <w:r>
        <w:t>Area of intersection between Orang Utan and Maliau Basin PA:</w:t>
      </w:r>
    </w:p>
    <w:p w14:paraId="70D8DEEF" w14:textId="77777777" w:rsidR="0097780E" w:rsidRPr="0046281F" w:rsidRDefault="0097780E" w:rsidP="000E5536">
      <w:pPr>
        <w:pStyle w:val="Code"/>
      </w:pPr>
      <w:r>
        <w:t>SELECT species.id_no, wdpa.wdpaid,st_area(st_intersection(species.geom,wdpa.geom))  FROM species,wdpa where species.objectid=103255 and wdpaid=8810</w:t>
      </w:r>
    </w:p>
    <w:p w14:paraId="4AED72AE" w14:textId="77777777" w:rsidR="001F663E" w:rsidRDefault="001F663E" w:rsidP="000E5536">
      <w:pPr>
        <w:pStyle w:val="BodyText2"/>
      </w:pPr>
      <w:r>
        <w:t>In PostGIS there are</w:t>
      </w:r>
      <w:bookmarkStart w:id="78" w:name="b81"/>
      <w:r>
        <w:t xml:space="preserve"> 81 </w:t>
      </w:r>
      <w:bookmarkEnd w:id="78"/>
      <w:r>
        <w:t>unique parks where orang utan occurs</w:t>
      </w:r>
      <w:r w:rsidR="00D74A1A">
        <w:t>.</w:t>
      </w:r>
    </w:p>
    <w:p w14:paraId="125560CB" w14:textId="77777777" w:rsidR="00366B48" w:rsidRDefault="00366B48" w:rsidP="000E5536">
      <w:pPr>
        <w:pStyle w:val="BodyText2"/>
      </w:pPr>
      <w:r>
        <w:t xml:space="preserve">But can it run multiprocess? see </w:t>
      </w:r>
      <w:hyperlink r:id="rId275" w:history="1">
        <w:r w:rsidRPr="00D10075">
          <w:rPr>
            <w:rStyle w:val="Hyperlink"/>
          </w:rPr>
          <w:t>here</w:t>
        </w:r>
      </w:hyperlink>
    </w:p>
    <w:p w14:paraId="706F0E94" w14:textId="77777777" w:rsidR="007B5D60" w:rsidRDefault="00D74A1A" w:rsidP="000E5536">
      <w:pPr>
        <w:pStyle w:val="BodyText2"/>
      </w:pPr>
      <w:r>
        <w:t>Took longer for other species:</w:t>
      </w:r>
    </w:p>
    <w:p w14:paraId="6F8F44DD" w14:textId="77777777" w:rsidR="007B5D60" w:rsidRDefault="007B5D60" w:rsidP="000E5536">
      <w:pPr>
        <w:pStyle w:val="Heading5"/>
      </w:pPr>
      <w:r>
        <w:t>Using Species Geometries in PostGIS</w:t>
      </w:r>
    </w:p>
    <w:p w14:paraId="6651D149" w14:textId="77777777" w:rsidR="00C26D92" w:rsidRDefault="00C26D92" w:rsidP="000E5536">
      <w:pPr>
        <w:pStyle w:val="Heading6"/>
      </w:pPr>
      <w:r>
        <w:t>From the data imported from the ArcGIS FileGDB</w:t>
      </w:r>
    </w:p>
    <w:p w14:paraId="6BD6D939" w14:textId="77777777" w:rsidR="000F35A7" w:rsidRDefault="000F35A7" w:rsidP="000E5536">
      <w:pPr>
        <w:pStyle w:val="Heading7"/>
      </w:pPr>
      <w:r>
        <w:t>Attempt 1: 7/5/12</w:t>
      </w:r>
    </w:p>
    <w:p w14:paraId="2C585BA4" w14:textId="77777777" w:rsidR="00D756EE" w:rsidRDefault="00D756EE" w:rsidP="000E5536">
      <w:pPr>
        <w:pStyle w:val="BodyText2"/>
      </w:pPr>
      <w:r>
        <w:t>Using durga</w:t>
      </w:r>
    </w:p>
    <w:p w14:paraId="54C066D6" w14:textId="77777777" w:rsidR="000F35A7" w:rsidRDefault="000F35A7" w:rsidP="000E5536">
      <w:pPr>
        <w:pStyle w:val="BodyText2"/>
      </w:pPr>
      <w:r>
        <w:t>41836</w:t>
      </w:r>
      <w:r>
        <w:tab/>
        <w:t xml:space="preserve"> psycopg2.DatabaseError: server closed the connection unexpectedly. This probably means the server terminated abnormally before or while processing the request. This is exactly the same error message I got when I tried to run a query in pgAdmin so I think it is just because of this annoying timeout in PostGIS. This happened after about 2 hours and the species is not particularly big. </w:t>
      </w:r>
    </w:p>
    <w:p w14:paraId="74360BC9" w14:textId="77777777" w:rsidR="00D756EE" w:rsidRDefault="00D756EE" w:rsidP="000E5536">
      <w:pPr>
        <w:pStyle w:val="Heading7"/>
      </w:pPr>
      <w:bookmarkStart w:id="79" w:name="_Ref324227832"/>
      <w:r>
        <w:t>Attempt 2: 7/5/12</w:t>
      </w:r>
      <w:bookmarkEnd w:id="79"/>
    </w:p>
    <w:p w14:paraId="586F1B60" w14:textId="77777777" w:rsidR="0058641C" w:rsidRDefault="0058641C" w:rsidP="000E5536">
      <w:pPr>
        <w:pStyle w:val="BodyText2"/>
      </w:pPr>
      <w:r w:rsidRPr="0058641C">
        <w:t>select distinct species.id_no,wdpaid from wdpa, species where st_intersects(species.geom, wdpa.geom) and species.id_no='</w:t>
      </w:r>
      <w:r w:rsidR="006028B7">
        <w:t>133405</w:t>
      </w:r>
      <w:r w:rsidRPr="0058641C">
        <w:t>'</w:t>
      </w:r>
    </w:p>
    <w:p w14:paraId="397A075E" w14:textId="77777777" w:rsidR="00D756EE" w:rsidRDefault="0058641C" w:rsidP="000E5536">
      <w:pPr>
        <w:pStyle w:val="BodyText2"/>
      </w:pPr>
      <w:r w:rsidRPr="0058641C">
        <w:t>psycopg2.InternalError: GEOSIntersects: TopologyException: side location conflict at -2.00375e+07 -2.2821e+06</w:t>
      </w:r>
    </w:p>
    <w:p w14:paraId="197984A8" w14:textId="77777777" w:rsidR="00C26D92" w:rsidRDefault="00C26D92" w:rsidP="000E5536">
      <w:pPr>
        <w:pStyle w:val="Heading6"/>
      </w:pPr>
      <w:r>
        <w:t>From the data imported from the Species WFS GML</w:t>
      </w:r>
    </w:p>
    <w:p w14:paraId="65E2DCE6" w14:textId="77777777" w:rsidR="00C724E7" w:rsidRDefault="00C724E7" w:rsidP="000E5536">
      <w:pPr>
        <w:pStyle w:val="Heading7"/>
      </w:pPr>
      <w:r>
        <w:t>Attempt 1: 27/7/12</w:t>
      </w:r>
    </w:p>
    <w:p w14:paraId="4B41426A" w14:textId="77777777" w:rsidR="00C26D92" w:rsidRDefault="00C26D92" w:rsidP="000E5536">
      <w:pPr>
        <w:pStyle w:val="BodyText2"/>
      </w:pPr>
      <w:r>
        <w:t>Started at 15.20</w:t>
      </w:r>
      <w:r w:rsidR="00C724E7">
        <w:t xml:space="preserve"> </w:t>
      </w:r>
      <w:r>
        <w:t>– after 3 days still going for some reason?</w:t>
      </w:r>
      <w:r w:rsidR="00A169A5">
        <w:t xml:space="preserve"> Its because when I run my species/wdpa intersection using the WFS service, it iterates through EACH polygon in the feature and intersects it with the wdpa. Whereas in the PostGIS database the intersection is done on the whole feature</w:t>
      </w:r>
      <w:r w:rsidR="00E443F3">
        <w:t xml:space="preserve"> (i.e. a MULTIPOLYGON)</w:t>
      </w:r>
      <w:r w:rsidR="00A169A5">
        <w:t>!!</w:t>
      </w:r>
      <w:r w:rsidR="00264532">
        <w:t xml:space="preserve"> This seems to take a lot longer!</w:t>
      </w:r>
    </w:p>
    <w:p w14:paraId="219DB4B3" w14:textId="77777777" w:rsidR="005C5A9C" w:rsidRDefault="005C5A9C" w:rsidP="000E5536">
      <w:pPr>
        <w:pStyle w:val="Heading7"/>
      </w:pPr>
      <w:r>
        <w:t>Attempt 2: 28/9/12</w:t>
      </w:r>
    </w:p>
    <w:p w14:paraId="3A2A08DA" w14:textId="77777777" w:rsidR="00637E2D" w:rsidRDefault="00637E2D" w:rsidP="000E5536">
      <w:pPr>
        <w:pStyle w:val="BodyText2"/>
      </w:pPr>
      <w:r>
        <w:t>Trying again this time I will attempt to expl</w:t>
      </w:r>
      <w:r w:rsidR="00013D25">
        <w:t>ode the Multipolygon geometries:</w:t>
      </w:r>
    </w:p>
    <w:p w14:paraId="79A25428" w14:textId="77777777" w:rsidR="00013D25" w:rsidRDefault="00013D25" w:rsidP="000E5536">
      <w:pPr>
        <w:pStyle w:val="sql"/>
      </w:pPr>
      <w:r w:rsidRPr="00013D25">
        <w:t>select ST_GeometryType(geom) from species_distribution.species where species_distribution.species.id_no='17975'</w:t>
      </w:r>
      <w:r w:rsidR="00C73551">
        <w:t xml:space="preserve">          </w:t>
      </w:r>
      <w:r>
        <w:t>&gt;&gt;</w:t>
      </w:r>
      <w:r w:rsidR="00C73551">
        <w:t xml:space="preserve">92 </w:t>
      </w:r>
      <w:r>
        <w:t>ST_MultiPolygon</w:t>
      </w:r>
    </w:p>
    <w:p w14:paraId="63836EE0" w14:textId="77777777" w:rsidR="00013D25" w:rsidRDefault="00C73551" w:rsidP="000E5536">
      <w:pPr>
        <w:pStyle w:val="sql"/>
      </w:pPr>
      <w:r w:rsidRPr="00C73551">
        <w:t>select (ST_Dump(geom)).geom from species_distribution.species where species_distribution.species.id_no='17975'</w:t>
      </w:r>
      <w:r>
        <w:t xml:space="preserve">           &gt;&gt;210 ST_Polygon</w:t>
      </w:r>
    </w:p>
    <w:p w14:paraId="44417A64" w14:textId="77777777" w:rsidR="00944038" w:rsidRDefault="000E7FD1" w:rsidP="000E5536">
      <w:pPr>
        <w:pStyle w:val="sql"/>
      </w:pPr>
      <w:r w:rsidRPr="000E7FD1">
        <w:lastRenderedPageBreak/>
        <w:t>select distinct species_id, presence_id, wdpa_id from (select (ST_Dump(sp.geom)).geom, presence_id,species_id from species_distribution.species as sp where sp.id_no='17975') as sub, protected_sites.wdpa as pa where st_intersects(sub.geom, pa.geom)</w:t>
      </w:r>
      <w:r w:rsidR="00944038">
        <w:t xml:space="preserve">     &gt;&gt;81 unique PAs which is correct!</w:t>
      </w:r>
    </w:p>
    <w:p w14:paraId="1F012133" w14:textId="77777777" w:rsidR="000F3293" w:rsidRDefault="000F3293" w:rsidP="000E5536">
      <w:pPr>
        <w:pStyle w:val="BodyText2"/>
      </w:pPr>
      <w:r>
        <w:t xml:space="preserve">Or to get the </w:t>
      </w:r>
      <w:r w:rsidR="004F15B3">
        <w:t xml:space="preserve">total </w:t>
      </w:r>
      <w:r>
        <w:t>area</w:t>
      </w:r>
      <w:r w:rsidR="004F15B3">
        <w:t xml:space="preserve"> of intersection in Mollweide (97099)</w:t>
      </w:r>
      <w:r>
        <w:t>:</w:t>
      </w:r>
    </w:p>
    <w:p w14:paraId="09637753" w14:textId="77777777" w:rsidR="000F3293" w:rsidRDefault="00550BF0" w:rsidP="000E5536">
      <w:pPr>
        <w:pStyle w:val="sql"/>
      </w:pPr>
      <w:r w:rsidRPr="00550BF0">
        <w:t>select species_id, presence_id, wdpa_id, sum(ST_Area(st_transform((ST_Intersection(sub.geom, pa.geom)),97099))) from (select (ST_Dump(sp.geom)).geom, presence_id,species_id from species_distribution.species as sp where sp.id_no='17975') as sub, protected_sites.wdpa as pa where ST_Intersects(sub.geom, pa.geom) group by 1,2,3</w:t>
      </w:r>
      <w:r w:rsidR="00E04595">
        <w:t xml:space="preserve">   &gt;&gt;81 rows in 1011 ms</w:t>
      </w:r>
    </w:p>
    <w:p w14:paraId="47E55DCE" w14:textId="77777777" w:rsidR="00357A3D" w:rsidRDefault="00357A3D" w:rsidP="000E5536">
      <w:pPr>
        <w:pStyle w:val="BodyText2"/>
      </w:pPr>
      <w:r>
        <w:t>OK. Updated all routines to use the WDPA latest table (as a snapshot) and the red list on species database. Should be the last attempt.</w:t>
      </w:r>
      <w:r w:rsidR="00C268AA">
        <w:t xml:space="preserve"> Started at 3pm on 28/9/12 finished at 7am the next morning!!</w:t>
      </w:r>
      <w:r w:rsidR="00030691">
        <w:t xml:space="preserve"> 52,419,661 records in species_wd</w:t>
      </w:r>
      <w:r w:rsidR="00914801">
        <w:t>pa. 211 No speciesid errors. 34991 no intersecting feature errors.</w:t>
      </w:r>
    </w:p>
    <w:p w14:paraId="454C7995" w14:textId="77777777" w:rsidR="00B91908" w:rsidRDefault="00B91908" w:rsidP="000E5536">
      <w:pPr>
        <w:pStyle w:val="BodyText2"/>
      </w:pPr>
      <w:r>
        <w:t>BUT, there were errors in the log:</w:t>
      </w:r>
    </w:p>
    <w:p w14:paraId="21E1297D" w14:textId="77777777" w:rsidR="00B91908" w:rsidRDefault="00B91908" w:rsidP="000E5536">
      <w:pPr>
        <w:pStyle w:val="Code"/>
      </w:pPr>
      <w:r w:rsidRPr="00B91908">
        <w:t>2012-09-28 16:48:49,756 ERROR 6993 server closed the connection unexpectedly</w:t>
      </w:r>
      <w:r>
        <w:t>…</w:t>
      </w:r>
    </w:p>
    <w:p w14:paraId="56016A83" w14:textId="77777777" w:rsidR="00A17030" w:rsidRDefault="00A17030" w:rsidP="000E5536">
      <w:pPr>
        <w:pStyle w:val="BodyText2"/>
      </w:pPr>
      <w:r>
        <w:t>Not sure where this error is raised – might be in psycopg2.DataError, not sure.</w:t>
      </w:r>
    </w:p>
    <w:p w14:paraId="0F601615" w14:textId="77777777" w:rsidR="00240E7D" w:rsidRDefault="00B91908" w:rsidP="000E5536">
      <w:pPr>
        <w:pStyle w:val="BodyText2"/>
      </w:pPr>
      <w:r>
        <w:t>These occurred 8 times in the log and they seemed to be after large geometries – or when the memory was overloaded?</w:t>
      </w:r>
      <w:r w:rsidR="00C32E8A">
        <w:t xml:space="preserve"> However, these didn’t cause the process to stop!!!</w:t>
      </w:r>
      <w:r w:rsidR="0011125C">
        <w:t xml:space="preserve"> Which IDs caused these errors? </w:t>
      </w:r>
    </w:p>
    <w:p w14:paraId="743BEC15" w14:textId="77777777" w:rsidR="00240E7D" w:rsidRDefault="00240E7D" w:rsidP="000E5536">
      <w:pPr>
        <w:pStyle w:val="BodyText2"/>
      </w:pPr>
    </w:p>
    <w:tbl>
      <w:tblPr>
        <w:tblStyle w:val="LightShading-Accent11"/>
        <w:tblW w:w="0" w:type="auto"/>
        <w:tblLook w:val="04A0" w:firstRow="1" w:lastRow="0" w:firstColumn="1" w:lastColumn="0" w:noHBand="0" w:noVBand="1"/>
      </w:tblPr>
      <w:tblGrid>
        <w:gridCol w:w="964"/>
        <w:gridCol w:w="1179"/>
        <w:gridCol w:w="1179"/>
        <w:gridCol w:w="964"/>
      </w:tblGrid>
      <w:tr w:rsidR="00695A7D" w:rsidRPr="00240E7D" w14:paraId="3085BB36" w14:textId="77777777" w:rsidTr="003679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39DCD445" w14:textId="77777777" w:rsidR="00695A7D" w:rsidRPr="00695A7D" w:rsidRDefault="00695A7D" w:rsidP="000E5536">
            <w:pPr>
              <w:pStyle w:val="BodyText2"/>
            </w:pPr>
            <w:r w:rsidRPr="00695A7D">
              <w:t>id</w:t>
            </w:r>
          </w:p>
        </w:tc>
        <w:tc>
          <w:tcPr>
            <w:tcW w:w="965" w:type="dxa"/>
          </w:tcPr>
          <w:p w14:paraId="67C8319B" w14:textId="77777777" w:rsidR="00695A7D" w:rsidRPr="00695A7D" w:rsidRDefault="00695A7D" w:rsidP="000E5536">
            <w:pPr>
              <w:pStyle w:val="BodyText2"/>
              <w:cnfStyle w:val="100000000000" w:firstRow="1" w:lastRow="0" w:firstColumn="0" w:lastColumn="0" w:oddVBand="0" w:evenVBand="0" w:oddHBand="0" w:evenHBand="0" w:firstRowFirstColumn="0" w:firstRowLastColumn="0" w:lastRowFirstColumn="0" w:lastRowLastColumn="0"/>
            </w:pPr>
            <w:r w:rsidRPr="00695A7D">
              <w:t>Start</w:t>
            </w:r>
          </w:p>
        </w:tc>
        <w:tc>
          <w:tcPr>
            <w:tcW w:w="965" w:type="dxa"/>
          </w:tcPr>
          <w:p w14:paraId="0623FFA6" w14:textId="77777777" w:rsidR="00695A7D" w:rsidRPr="00695A7D" w:rsidRDefault="00695A7D" w:rsidP="000E5536">
            <w:pPr>
              <w:pStyle w:val="BodyText2"/>
              <w:cnfStyle w:val="100000000000" w:firstRow="1" w:lastRow="0" w:firstColumn="0" w:lastColumn="0" w:oddVBand="0" w:evenVBand="0" w:oddHBand="0" w:evenHBand="0" w:firstRowFirstColumn="0" w:firstRowLastColumn="0" w:lastRowFirstColumn="0" w:lastRowLastColumn="0"/>
            </w:pPr>
            <w:r w:rsidRPr="00695A7D">
              <w:t>Stop</w:t>
            </w:r>
          </w:p>
        </w:tc>
        <w:tc>
          <w:tcPr>
            <w:tcW w:w="964" w:type="dxa"/>
          </w:tcPr>
          <w:p w14:paraId="2E132BD8" w14:textId="77777777" w:rsidR="00695A7D" w:rsidRPr="00695A7D" w:rsidRDefault="00695A7D" w:rsidP="000E5536">
            <w:pPr>
              <w:pStyle w:val="BodyText2"/>
              <w:cnfStyle w:val="100000000000" w:firstRow="1" w:lastRow="0" w:firstColumn="0" w:lastColumn="0" w:oddVBand="0" w:evenVBand="0" w:oddHBand="0" w:evenHBand="0" w:firstRowFirstColumn="0" w:firstRowLastColumn="0" w:lastRowFirstColumn="0" w:lastRowLastColumn="0"/>
            </w:pPr>
            <w:r w:rsidRPr="00695A7D">
              <w:t>Time</w:t>
            </w:r>
          </w:p>
        </w:tc>
      </w:tr>
      <w:tr w:rsidR="0036794B" w:rsidRPr="0036794B" w14:paraId="6C484B3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56BD3DF" w14:textId="77777777" w:rsidR="0036794B" w:rsidRPr="00695A7D" w:rsidRDefault="0036794B" w:rsidP="000E5536">
            <w:pPr>
              <w:pStyle w:val="BodyText2"/>
            </w:pPr>
            <w:r w:rsidRPr="00695A7D">
              <w:t>124</w:t>
            </w:r>
          </w:p>
        </w:tc>
        <w:tc>
          <w:tcPr>
            <w:tcW w:w="965" w:type="dxa"/>
          </w:tcPr>
          <w:p w14:paraId="64ABCFE7"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15:23:08,033</w:t>
            </w:r>
          </w:p>
        </w:tc>
        <w:tc>
          <w:tcPr>
            <w:tcW w:w="965" w:type="dxa"/>
          </w:tcPr>
          <w:p w14:paraId="2E53AC1B"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16:48:49,756</w:t>
            </w:r>
          </w:p>
        </w:tc>
        <w:tc>
          <w:tcPr>
            <w:tcW w:w="964" w:type="dxa"/>
          </w:tcPr>
          <w:p w14:paraId="5AFE63D2" w14:textId="77777777" w:rsidR="0036794B" w:rsidRPr="0036794B"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36794B">
              <w:t>01:25:41</w:t>
            </w:r>
          </w:p>
        </w:tc>
      </w:tr>
      <w:tr w:rsidR="0036794B" w:rsidRPr="0036794B" w14:paraId="3937961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2C7AC50A" w14:textId="77777777" w:rsidR="0036794B" w:rsidRPr="00695A7D" w:rsidRDefault="0036794B" w:rsidP="000E5536">
            <w:pPr>
              <w:pStyle w:val="BodyText2"/>
            </w:pPr>
            <w:r w:rsidRPr="00695A7D">
              <w:t>585</w:t>
            </w:r>
          </w:p>
        </w:tc>
        <w:tc>
          <w:tcPr>
            <w:tcW w:w="965" w:type="dxa"/>
          </w:tcPr>
          <w:p w14:paraId="7CE5E9DE"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16:02:50,805</w:t>
            </w:r>
          </w:p>
        </w:tc>
        <w:tc>
          <w:tcPr>
            <w:tcW w:w="965" w:type="dxa"/>
          </w:tcPr>
          <w:p w14:paraId="1B49F6AB"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18:13:48,461</w:t>
            </w:r>
          </w:p>
        </w:tc>
        <w:tc>
          <w:tcPr>
            <w:tcW w:w="964" w:type="dxa"/>
          </w:tcPr>
          <w:p w14:paraId="7F88ABE6" w14:textId="77777777" w:rsidR="0036794B" w:rsidRPr="0036794B"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36794B">
              <w:t>02:10:58</w:t>
            </w:r>
          </w:p>
        </w:tc>
      </w:tr>
      <w:tr w:rsidR="0036794B" w:rsidRPr="0036794B" w14:paraId="640E532F"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24858377" w14:textId="77777777" w:rsidR="0036794B" w:rsidRPr="00695A7D" w:rsidRDefault="0036794B" w:rsidP="000E5536">
            <w:pPr>
              <w:pStyle w:val="BodyText2"/>
            </w:pPr>
            <w:r w:rsidRPr="00695A7D">
              <w:t>18397</w:t>
            </w:r>
          </w:p>
        </w:tc>
        <w:tc>
          <w:tcPr>
            <w:tcW w:w="965" w:type="dxa"/>
          </w:tcPr>
          <w:p w14:paraId="31112BEC"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19:15:41,395</w:t>
            </w:r>
          </w:p>
        </w:tc>
        <w:tc>
          <w:tcPr>
            <w:tcW w:w="965" w:type="dxa"/>
          </w:tcPr>
          <w:p w14:paraId="7ACEBF58"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20:55:41,710</w:t>
            </w:r>
          </w:p>
        </w:tc>
        <w:tc>
          <w:tcPr>
            <w:tcW w:w="964" w:type="dxa"/>
          </w:tcPr>
          <w:p w14:paraId="688F7F2A" w14:textId="77777777" w:rsidR="0036794B" w:rsidRPr="0036794B"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36794B">
              <w:t>01:40:00</w:t>
            </w:r>
          </w:p>
        </w:tc>
      </w:tr>
      <w:tr w:rsidR="0036794B" w:rsidRPr="0036794B" w14:paraId="30A3BE61"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149A259E" w14:textId="77777777" w:rsidR="0036794B" w:rsidRPr="00695A7D" w:rsidRDefault="0036794B" w:rsidP="000E5536">
            <w:pPr>
              <w:pStyle w:val="BodyText2"/>
            </w:pPr>
            <w:r w:rsidRPr="00695A7D">
              <w:t>18752</w:t>
            </w:r>
          </w:p>
        </w:tc>
        <w:tc>
          <w:tcPr>
            <w:tcW w:w="965" w:type="dxa"/>
          </w:tcPr>
          <w:p w14:paraId="78A1D551"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20:07:04,410</w:t>
            </w:r>
          </w:p>
        </w:tc>
        <w:tc>
          <w:tcPr>
            <w:tcW w:w="965" w:type="dxa"/>
          </w:tcPr>
          <w:p w14:paraId="73818A18"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21:18:51,769</w:t>
            </w:r>
          </w:p>
        </w:tc>
        <w:tc>
          <w:tcPr>
            <w:tcW w:w="964" w:type="dxa"/>
          </w:tcPr>
          <w:p w14:paraId="4B9BBCB8" w14:textId="77777777" w:rsidR="0036794B" w:rsidRPr="0036794B"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36794B">
              <w:t>01:11:47</w:t>
            </w:r>
          </w:p>
        </w:tc>
      </w:tr>
      <w:tr w:rsidR="0036794B" w:rsidRPr="0036794B" w14:paraId="14DC4FE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4CB596C" w14:textId="77777777" w:rsidR="0036794B" w:rsidRPr="00695A7D" w:rsidRDefault="0036794B" w:rsidP="000E5536">
            <w:pPr>
              <w:pStyle w:val="BodyText2"/>
            </w:pPr>
            <w:r w:rsidRPr="00695A7D">
              <w:t>64372</w:t>
            </w:r>
          </w:p>
        </w:tc>
        <w:tc>
          <w:tcPr>
            <w:tcW w:w="965" w:type="dxa"/>
          </w:tcPr>
          <w:p w14:paraId="583230F7"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04:08:12,414</w:t>
            </w:r>
          </w:p>
        </w:tc>
        <w:tc>
          <w:tcPr>
            <w:tcW w:w="965" w:type="dxa"/>
          </w:tcPr>
          <w:p w14:paraId="188D5E6E"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05:22:18,659</w:t>
            </w:r>
          </w:p>
        </w:tc>
        <w:tc>
          <w:tcPr>
            <w:tcW w:w="964" w:type="dxa"/>
          </w:tcPr>
          <w:p w14:paraId="026C6E9E" w14:textId="77777777" w:rsidR="0036794B" w:rsidRPr="0036794B"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36794B">
              <w:t>01:14:06</w:t>
            </w:r>
          </w:p>
        </w:tc>
      </w:tr>
      <w:tr w:rsidR="0036794B" w:rsidRPr="0036794B" w14:paraId="10C2C25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62F24D13" w14:textId="77777777" w:rsidR="0036794B" w:rsidRPr="00695A7D" w:rsidRDefault="0036794B" w:rsidP="000E5536">
            <w:pPr>
              <w:pStyle w:val="BodyText2"/>
            </w:pPr>
            <w:r w:rsidRPr="00695A7D">
              <w:t>64427</w:t>
            </w:r>
          </w:p>
        </w:tc>
        <w:tc>
          <w:tcPr>
            <w:tcW w:w="965" w:type="dxa"/>
          </w:tcPr>
          <w:p w14:paraId="0483C1ED"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04:32:07,553</w:t>
            </w:r>
          </w:p>
        </w:tc>
        <w:tc>
          <w:tcPr>
            <w:tcW w:w="965" w:type="dxa"/>
          </w:tcPr>
          <w:p w14:paraId="4DB3436A"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05:43:18,120</w:t>
            </w:r>
          </w:p>
        </w:tc>
        <w:tc>
          <w:tcPr>
            <w:tcW w:w="964" w:type="dxa"/>
          </w:tcPr>
          <w:p w14:paraId="712E1AB0" w14:textId="77777777" w:rsidR="0036794B" w:rsidRPr="0036794B"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36794B">
              <w:t>01:11:11</w:t>
            </w:r>
          </w:p>
        </w:tc>
      </w:tr>
      <w:tr w:rsidR="0036794B" w:rsidRPr="0036794B" w14:paraId="403CAAF2"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AA5FC0A" w14:textId="77777777" w:rsidR="0036794B" w:rsidRPr="00695A7D" w:rsidRDefault="0036794B" w:rsidP="000E5536">
            <w:pPr>
              <w:pStyle w:val="BodyText2"/>
            </w:pPr>
            <w:r w:rsidRPr="00695A7D">
              <w:t>64567</w:t>
            </w:r>
          </w:p>
        </w:tc>
        <w:tc>
          <w:tcPr>
            <w:tcW w:w="965" w:type="dxa"/>
          </w:tcPr>
          <w:p w14:paraId="6CC2D835"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04:52:12,656</w:t>
            </w:r>
          </w:p>
        </w:tc>
        <w:tc>
          <w:tcPr>
            <w:tcW w:w="965" w:type="dxa"/>
          </w:tcPr>
          <w:p w14:paraId="09ED5B86"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06:16:13,833</w:t>
            </w:r>
          </w:p>
        </w:tc>
        <w:tc>
          <w:tcPr>
            <w:tcW w:w="964" w:type="dxa"/>
          </w:tcPr>
          <w:p w14:paraId="71DCD74D" w14:textId="77777777" w:rsidR="0036794B" w:rsidRPr="0036794B"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36794B">
              <w:t>01:24:01</w:t>
            </w:r>
          </w:p>
        </w:tc>
      </w:tr>
      <w:tr w:rsidR="0036794B" w:rsidRPr="0036794B" w14:paraId="33B2DF3E"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7276D70F" w14:textId="77777777" w:rsidR="0036794B" w:rsidRPr="00695A7D" w:rsidRDefault="0036794B" w:rsidP="000E5536">
            <w:pPr>
              <w:pStyle w:val="BodyText2"/>
            </w:pPr>
            <w:r w:rsidRPr="00695A7D">
              <w:t>64565</w:t>
            </w:r>
          </w:p>
        </w:tc>
        <w:tc>
          <w:tcPr>
            <w:tcW w:w="965" w:type="dxa"/>
          </w:tcPr>
          <w:p w14:paraId="54254FC9"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04:49:36,573</w:t>
            </w:r>
          </w:p>
        </w:tc>
        <w:tc>
          <w:tcPr>
            <w:tcW w:w="965" w:type="dxa"/>
          </w:tcPr>
          <w:p w14:paraId="3672BD3E"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06:49:22,940</w:t>
            </w:r>
          </w:p>
        </w:tc>
        <w:tc>
          <w:tcPr>
            <w:tcW w:w="964" w:type="dxa"/>
          </w:tcPr>
          <w:p w14:paraId="6AD2CA96" w14:textId="77777777" w:rsidR="0036794B" w:rsidRPr="0036794B"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36794B">
              <w:t>01:59:46</w:t>
            </w:r>
          </w:p>
        </w:tc>
      </w:tr>
    </w:tbl>
    <w:p w14:paraId="702B2603" w14:textId="77777777" w:rsidR="00C11489" w:rsidRDefault="00C11489" w:rsidP="000E5536">
      <w:pPr>
        <w:pStyle w:val="BodyText2"/>
      </w:pPr>
      <w:r>
        <w:t>So this is the actual process:</w:t>
      </w:r>
    </w:p>
    <w:p w14:paraId="425E2EC9" w14:textId="77777777" w:rsidR="00BA68EB" w:rsidRDefault="00BA68EB" w:rsidP="003630B2">
      <w:pPr>
        <w:pStyle w:val="ListNumber"/>
        <w:numPr>
          <w:ilvl w:val="0"/>
          <w:numId w:val="13"/>
        </w:numPr>
      </w:pPr>
      <w:r>
        <w:t>Delete the data in especies.species_wdpa.</w:t>
      </w:r>
    </w:p>
    <w:p w14:paraId="3235ABDD" w14:textId="77777777" w:rsidR="00C11489" w:rsidRDefault="00C11489" w:rsidP="003630B2">
      <w:pPr>
        <w:pStyle w:val="ListNumber"/>
        <w:numPr>
          <w:ilvl w:val="0"/>
          <w:numId w:val="13"/>
        </w:numPr>
      </w:pPr>
      <w:r>
        <w:t>Create a table using the wdpa_latest view in the temp schema (i.e. temp.wdpa)</w:t>
      </w:r>
    </w:p>
    <w:p w14:paraId="500F04C4" w14:textId="77777777" w:rsidR="00C11489" w:rsidRDefault="00C11489" w:rsidP="003630B2">
      <w:pPr>
        <w:pStyle w:val="ListNumber"/>
        <w:numPr>
          <w:ilvl w:val="0"/>
          <w:numId w:val="13"/>
        </w:numPr>
      </w:pPr>
      <w:r>
        <w:t>Run the python</w:t>
      </w:r>
      <w:r w:rsidR="00A40547">
        <w:t xml:space="preserve"> on a computer with more than one processor</w:t>
      </w:r>
    </w:p>
    <w:p w14:paraId="6B36B7FB" w14:textId="77777777" w:rsidR="005739BF" w:rsidRPr="005739BF" w:rsidRDefault="005739BF" w:rsidP="000E5536">
      <w:pPr>
        <w:pStyle w:val="Heading8"/>
      </w:pPr>
      <w:r w:rsidRPr="005739BF">
        <w:t>Validation</w:t>
      </w:r>
    </w:p>
    <w:p w14:paraId="2D3CFDCA" w14:textId="77777777" w:rsidR="005739BF" w:rsidRDefault="005739BF" w:rsidP="000E5536">
      <w:pPr>
        <w:pStyle w:val="BodyText2"/>
      </w:pPr>
      <w:r>
        <w:t xml:space="preserve">Checking how many parks for Orang Utan – 79 according to the analysis and 705 species for Kinabalu Park (id=161961). This is different than the ArcGIS analysis or previous ones. If I do the intersect directly in PostGIS (see </w:t>
      </w:r>
      <w:r>
        <w:fldChar w:fldCharType="begin"/>
      </w:r>
      <w:r>
        <w:instrText xml:space="preserve"> REF _Ref336933250 \h </w:instrText>
      </w:r>
      <w:r>
        <w:fldChar w:fldCharType="separate"/>
      </w:r>
      <w:r w:rsidR="00EA3299">
        <w:t>For a protected area</w:t>
      </w:r>
      <w:r>
        <w:fldChar w:fldCharType="end"/>
      </w:r>
      <w:r>
        <w:t>) then I get 708 species and there are some differences – the following species are in the query but not the analysis: Pitta schwaneri, Sabahphrynus anotis, Sabahphrynus maculatus (id=</w:t>
      </w:r>
      <w:r w:rsidRPr="0016761C">
        <w:t>113185</w:t>
      </w:r>
      <w:r>
        <w:t>). All 3 overlap Kinabalu Park so why aren’t they in the analysis? This is what is run in the analysis:</w:t>
      </w:r>
    </w:p>
    <w:p w14:paraId="17E0ED8D" w14:textId="77777777" w:rsidR="005739BF" w:rsidRDefault="005739BF" w:rsidP="000E5536">
      <w:pPr>
        <w:pStyle w:val="sql"/>
      </w:pPr>
      <w:r w:rsidRPr="00333646">
        <w:t>select species_id, presence_id, id from (select (ST_Dump(geom)).geom, presence_id,species_id from species_distribution.species where id=113185) as sub, temp.wdpa where st_intersects(sub.geom, temp.wdpa.geom)</w:t>
      </w:r>
    </w:p>
    <w:p w14:paraId="2B05F26C" w14:textId="77777777" w:rsidR="005739BF" w:rsidRPr="00C26D92" w:rsidRDefault="005739BF" w:rsidP="000E5536">
      <w:pPr>
        <w:pStyle w:val="BodyText2"/>
      </w:pPr>
      <w:r>
        <w:t>And if you run this as a query then Kinabalu Park is present – but it isn’t in the output table of the analysis. BECAUSE THERE IS NOT SPECIES_ID! Need to update the code to write the species.id field rather than the species.species_id.</w:t>
      </w:r>
    </w:p>
    <w:p w14:paraId="1E31D58E" w14:textId="77777777" w:rsidR="005739BF" w:rsidRDefault="005739BF" w:rsidP="000E5536">
      <w:pPr>
        <w:pStyle w:val="Heading7"/>
      </w:pPr>
      <w:r>
        <w:t>Attempt 3: 2/10/12</w:t>
      </w:r>
    </w:p>
    <w:p w14:paraId="78DA6487" w14:textId="77777777" w:rsidR="005739BF" w:rsidRDefault="003B0F93" w:rsidP="000E5536">
      <w:pPr>
        <w:pStyle w:val="Code"/>
      </w:pPr>
      <w:r w:rsidRPr="00C11489">
        <w:t xml:space="preserve">cottaan@cruise:~/code&gt; </w:t>
      </w:r>
      <w:r w:rsidRPr="003B0F93">
        <w:t>nohup python species_wdpa_analysis_main.py&gt; /dev/null 2&gt; /dev/null&lt;/dev/null</w:t>
      </w:r>
    </w:p>
    <w:p w14:paraId="6D4F74DE" w14:textId="77777777" w:rsidR="007C56C0" w:rsidRDefault="006A6975" w:rsidP="000E5536">
      <w:pPr>
        <w:pStyle w:val="BodyText2"/>
      </w:pPr>
      <w:r>
        <w:t xml:space="preserve">Started at </w:t>
      </w:r>
      <w:r w:rsidR="00C70A3E">
        <w:t xml:space="preserve">16:37 using 8 processes. </w:t>
      </w:r>
      <w:r w:rsidR="008A54BE">
        <w:t>Still running at 8:52 next morning – only up to 40842 and</w:t>
      </w:r>
      <w:r w:rsidR="00486287">
        <w:t xml:space="preserve"> ps showed all processes as T: T    Stopped, either by a job control signal or because it is being traced.</w:t>
      </w:r>
      <w:r>
        <w:t xml:space="preserve"> </w:t>
      </w:r>
      <w:r w:rsidR="001E0572">
        <w:t xml:space="preserve">Process ID 6081 started at 16:39 but it isnt in the log so it didn’t </w:t>
      </w:r>
      <w:r w:rsidR="0083797C">
        <w:t>finish but it is not in the PostGIS Status monitor as still running.</w:t>
      </w:r>
      <w:r w:rsidR="00AD5C41">
        <w:t xml:space="preserve"> It may be still running because of all of the additional species that will be processed because we are now including the features that have no</w:t>
      </w:r>
      <w:r w:rsidR="00320B87">
        <w:t xml:space="preserve"> species_id. There were 4 queries still </w:t>
      </w:r>
      <w:r w:rsidR="00320B87">
        <w:lastRenderedPageBreak/>
        <w:t>running I think they were 40999, 4099x, 4099x, 4099x – but these started at 8:40 am and were still going at 17:15 when I left and will couldn’t terminate them in pgAdmin. But when I restarted my PC, they seemed to have disappeared!</w:t>
      </w:r>
    </w:p>
    <w:p w14:paraId="1C436329" w14:textId="77777777" w:rsidR="001E0572" w:rsidRDefault="001E0572" w:rsidP="000E5536">
      <w:pPr>
        <w:pStyle w:val="Code"/>
      </w:pPr>
      <w:r w:rsidRPr="001E0572">
        <w:t>2012-10-02 16:39:08,645 INFO 6081 OBJECTID 124 (124 out of 127866)</w:t>
      </w:r>
    </w:p>
    <w:p w14:paraId="603FCEC5" w14:textId="77777777" w:rsidR="00AD5C41" w:rsidRDefault="00AD5C41" w:rsidP="000E5536">
      <w:pPr>
        <w:pStyle w:val="BodyText2"/>
      </w:pPr>
      <w:r>
        <w:t>Comparing the processes from the logs from the 29/9/12 and 2/10/12:</w:t>
      </w:r>
    </w:p>
    <w:p w14:paraId="0AEC4239" w14:textId="77777777" w:rsidR="00AD5C41" w:rsidRDefault="001D1DD8" w:rsidP="000E5536">
      <w:pPr>
        <w:pStyle w:val="BodyText2"/>
      </w:pPr>
      <w:r>
        <w:t>This is the run on 29/9 using inline SQL</w:t>
      </w:r>
      <w:r w:rsidR="00A03661">
        <w:t xml:space="preserve"> (pid is the process id and count is the number of times that process starts an intersect</w:t>
      </w:r>
      <w:r>
        <w:t>:</w:t>
      </w:r>
    </w:p>
    <w:p w14:paraId="24B53257" w14:textId="77777777" w:rsidR="001D1DD8" w:rsidRDefault="001D1DD8" w:rsidP="000E5536">
      <w:pPr>
        <w:pStyle w:val="Code"/>
      </w:pPr>
      <w:r>
        <w:t>pid</w:t>
      </w:r>
      <w:r>
        <w:tab/>
        <w:t>count</w:t>
      </w:r>
    </w:p>
    <w:p w14:paraId="5658FED5" w14:textId="77777777" w:rsidR="001D1DD8" w:rsidRDefault="001D1DD8" w:rsidP="000E5536">
      <w:pPr>
        <w:pStyle w:val="Code"/>
      </w:pPr>
      <w:r>
        <w:t>6986</w:t>
      </w:r>
      <w:r>
        <w:tab/>
        <w:t>22106</w:t>
      </w:r>
    </w:p>
    <w:p w14:paraId="2F35194E" w14:textId="77777777" w:rsidR="001D1DD8" w:rsidRDefault="001D1DD8" w:rsidP="000E5536">
      <w:pPr>
        <w:pStyle w:val="Code"/>
      </w:pPr>
      <w:r>
        <w:t>6987</w:t>
      </w:r>
      <w:r>
        <w:tab/>
        <w:t>13604</w:t>
      </w:r>
    </w:p>
    <w:p w14:paraId="23189CB4" w14:textId="77777777" w:rsidR="001D1DD8" w:rsidRDefault="001D1DD8" w:rsidP="000E5536">
      <w:pPr>
        <w:pStyle w:val="Code"/>
      </w:pPr>
      <w:r>
        <w:t>6988</w:t>
      </w:r>
      <w:r>
        <w:tab/>
        <w:t>19339</w:t>
      </w:r>
    </w:p>
    <w:p w14:paraId="0240774B" w14:textId="77777777" w:rsidR="001D1DD8" w:rsidRDefault="001D1DD8" w:rsidP="000E5536">
      <w:pPr>
        <w:pStyle w:val="Code"/>
      </w:pPr>
      <w:r>
        <w:t>6989</w:t>
      </w:r>
      <w:r>
        <w:tab/>
        <w:t>15255</w:t>
      </w:r>
    </w:p>
    <w:p w14:paraId="7E2D19CF" w14:textId="77777777" w:rsidR="001D1DD8" w:rsidRDefault="001D1DD8" w:rsidP="000E5536">
      <w:pPr>
        <w:pStyle w:val="Code"/>
      </w:pPr>
      <w:r>
        <w:t>6990</w:t>
      </w:r>
      <w:r>
        <w:tab/>
        <w:t>14505</w:t>
      </w:r>
    </w:p>
    <w:p w14:paraId="234428CB" w14:textId="77777777" w:rsidR="001D1DD8" w:rsidRDefault="001D1DD8" w:rsidP="000E5536">
      <w:pPr>
        <w:pStyle w:val="Code"/>
      </w:pPr>
      <w:r>
        <w:t>6991</w:t>
      </w:r>
      <w:r>
        <w:tab/>
        <w:t>14780</w:t>
      </w:r>
    </w:p>
    <w:p w14:paraId="08DDB144" w14:textId="77777777" w:rsidR="001D1DD8" w:rsidRDefault="001D1DD8" w:rsidP="000E5536">
      <w:pPr>
        <w:pStyle w:val="Code"/>
      </w:pPr>
      <w:r>
        <w:t>6992</w:t>
      </w:r>
      <w:r>
        <w:tab/>
        <w:t>16735</w:t>
      </w:r>
    </w:p>
    <w:p w14:paraId="3BE6360D" w14:textId="77777777" w:rsidR="001D1DD8" w:rsidRPr="005739BF" w:rsidRDefault="001D1DD8" w:rsidP="000E5536">
      <w:pPr>
        <w:pStyle w:val="Code"/>
      </w:pPr>
      <w:r>
        <w:t>6993</w:t>
      </w:r>
      <w:r>
        <w:tab/>
        <w:t>11538</w:t>
      </w:r>
    </w:p>
    <w:p w14:paraId="09B45AFB" w14:textId="77777777" w:rsidR="00A03661" w:rsidRDefault="00A03661" w:rsidP="000E5536">
      <w:pPr>
        <w:pStyle w:val="BodyText2"/>
      </w:pPr>
      <w:r>
        <w:t>And for the 2/10/12 using functions</w:t>
      </w:r>
      <w:r w:rsidR="00091F76">
        <w:t xml:space="preserve"> – looks like the pids 6081, 6082, 6084 and 6086 have died</w:t>
      </w:r>
      <w:r w:rsidR="00286E81">
        <w:t>. Were they doing big species?</w:t>
      </w:r>
    </w:p>
    <w:p w14:paraId="671302E2" w14:textId="77777777" w:rsidR="00A03661" w:rsidRDefault="00A03661" w:rsidP="000E5536">
      <w:pPr>
        <w:pStyle w:val="Code"/>
      </w:pPr>
      <w:r>
        <w:t>pid</w:t>
      </w:r>
      <w:r>
        <w:tab/>
        <w:t>count</w:t>
      </w:r>
      <w:r w:rsidR="00162EB4">
        <w:tab/>
        <w:t>id</w:t>
      </w:r>
      <w:r w:rsidR="00162EB4">
        <w:tab/>
        <w:t>area (m2)</w:t>
      </w:r>
    </w:p>
    <w:p w14:paraId="5F627EAD" w14:textId="77777777" w:rsidR="00A03661" w:rsidRDefault="00A03661" w:rsidP="000E5536">
      <w:pPr>
        <w:pStyle w:val="Code"/>
      </w:pPr>
      <w:r>
        <w:t>6080</w:t>
      </w:r>
      <w:r>
        <w:tab/>
        <w:t>6788</w:t>
      </w:r>
      <w:r w:rsidR="00162EB4">
        <w:tab/>
      </w:r>
    </w:p>
    <w:p w14:paraId="60A2A63C" w14:textId="77777777" w:rsidR="00A03661" w:rsidRDefault="00A03661" w:rsidP="000E5536">
      <w:pPr>
        <w:pStyle w:val="Code"/>
      </w:pPr>
      <w:r>
        <w:t>6081</w:t>
      </w:r>
      <w:r>
        <w:tab/>
        <w:t>11</w:t>
      </w:r>
      <w:r w:rsidR="00162EB4">
        <w:tab/>
        <w:t>124</w:t>
      </w:r>
      <w:r w:rsidR="00162EB4">
        <w:tab/>
      </w:r>
      <w:r w:rsidR="00162EB4" w:rsidRPr="00162EB4">
        <w:t>223698151737208</w:t>
      </w:r>
    </w:p>
    <w:p w14:paraId="5AD04182" w14:textId="77777777" w:rsidR="00A03661" w:rsidRDefault="00A03661" w:rsidP="000E5536">
      <w:pPr>
        <w:pStyle w:val="Code"/>
      </w:pPr>
      <w:r>
        <w:t>6082</w:t>
      </w:r>
      <w:r>
        <w:tab/>
        <w:t>42</w:t>
      </w:r>
      <w:r w:rsidR="00162EB4">
        <w:tab/>
        <w:t>585</w:t>
      </w:r>
      <w:r w:rsidR="00162EB4">
        <w:tab/>
      </w:r>
      <w:r w:rsidR="00162EB4" w:rsidRPr="00162EB4">
        <w:t>265595941954164</w:t>
      </w:r>
    </w:p>
    <w:p w14:paraId="026DFFC8" w14:textId="77777777" w:rsidR="00A03661" w:rsidRDefault="00A03661" w:rsidP="000E5536">
      <w:pPr>
        <w:pStyle w:val="Code"/>
      </w:pPr>
      <w:r>
        <w:t>6083</w:t>
      </w:r>
      <w:r>
        <w:tab/>
        <w:t>9347</w:t>
      </w:r>
    </w:p>
    <w:p w14:paraId="50FA502E" w14:textId="77777777" w:rsidR="00A03661" w:rsidRDefault="00A03661" w:rsidP="000E5536">
      <w:pPr>
        <w:pStyle w:val="Code"/>
      </w:pPr>
      <w:r>
        <w:t>6084</w:t>
      </w:r>
      <w:r>
        <w:tab/>
        <w:t>3045</w:t>
      </w:r>
      <w:r w:rsidR="00162EB4">
        <w:tab/>
      </w:r>
      <w:r w:rsidR="00162EB4" w:rsidRPr="00162EB4">
        <w:t>18397</w:t>
      </w:r>
      <w:r w:rsidR="00162EB4">
        <w:tab/>
      </w:r>
      <w:r w:rsidR="00162EB4" w:rsidRPr="00162EB4">
        <w:t>249069402844567</w:t>
      </w:r>
    </w:p>
    <w:p w14:paraId="2DE2DB37" w14:textId="77777777" w:rsidR="00A03661" w:rsidRDefault="00A03661" w:rsidP="000E5536">
      <w:pPr>
        <w:pStyle w:val="Code"/>
      </w:pPr>
      <w:r>
        <w:t>6085</w:t>
      </w:r>
      <w:r>
        <w:tab/>
        <w:t>9187</w:t>
      </w:r>
    </w:p>
    <w:p w14:paraId="7300AA0A" w14:textId="77777777" w:rsidR="00A03661" w:rsidRDefault="00A03661" w:rsidP="000E5536">
      <w:pPr>
        <w:pStyle w:val="Code"/>
      </w:pPr>
      <w:r>
        <w:t>6086</w:t>
      </w:r>
      <w:r>
        <w:tab/>
        <w:t>2542</w:t>
      </w:r>
      <w:r w:rsidR="00162EB4">
        <w:tab/>
      </w:r>
      <w:r w:rsidR="00162EB4" w:rsidRPr="00162EB4">
        <w:t>18752</w:t>
      </w:r>
      <w:r w:rsidR="00162EB4">
        <w:tab/>
      </w:r>
      <w:r w:rsidR="00162EB4" w:rsidRPr="00162EB4">
        <w:t>233066096505570</w:t>
      </w:r>
    </w:p>
    <w:p w14:paraId="7B883266" w14:textId="77777777" w:rsidR="00A03661" w:rsidRDefault="00A03661" w:rsidP="000E5536">
      <w:pPr>
        <w:pStyle w:val="Code"/>
      </w:pPr>
      <w:r>
        <w:t>6087</w:t>
      </w:r>
      <w:r>
        <w:tab/>
        <w:t>9986</w:t>
      </w:r>
    </w:p>
    <w:p w14:paraId="33025B22" w14:textId="77777777" w:rsidR="0048291C" w:rsidRDefault="00A73306" w:rsidP="000E5536">
      <w:pPr>
        <w:pStyle w:val="BodyText2"/>
      </w:pPr>
      <w:r>
        <w:t>No</w:t>
      </w:r>
      <w:r w:rsidR="0048291C">
        <w:t xml:space="preserve"> it is not the area because it processed </w:t>
      </w:r>
      <w:r w:rsidR="006A56C6">
        <w:t>ID=18483</w:t>
      </w:r>
      <w:r w:rsidR="003574D7">
        <w:t xml:space="preserve"> (id_no=23148 a big swordfish) which has the 2</w:t>
      </w:r>
      <w:r w:rsidR="003574D7" w:rsidRPr="003574D7">
        <w:rPr>
          <w:vertAlign w:val="superscript"/>
        </w:rPr>
        <w:t>nd</w:t>
      </w:r>
      <w:r w:rsidR="003574D7">
        <w:t xml:space="preserve"> largest area after sperm whale (64550)</w:t>
      </w:r>
      <w:r w:rsidR="001272DC">
        <w:t xml:space="preserve"> in just under an hour</w:t>
      </w:r>
      <w:r w:rsidR="003445CA">
        <w:t xml:space="preserve"> and there are 8757 PAs for this species!</w:t>
      </w:r>
    </w:p>
    <w:p w14:paraId="7C6EE65D" w14:textId="77777777" w:rsidR="00C32E8A" w:rsidRDefault="00C32E8A" w:rsidP="000E5536">
      <w:pPr>
        <w:pStyle w:val="BodyText2"/>
      </w:pPr>
      <w:r>
        <w:t xml:space="preserve">I think what is happening is that the same errors that occurred on the 29/9/12 are also happening (i.e. </w:t>
      </w:r>
      <w:r w:rsidRPr="00C32E8A">
        <w:t>2012-09-28 16:48:49,756 ERROR 6993 server closed the connection unexpectedly</w:t>
      </w:r>
      <w:r>
        <w:t>…. type errors) but these aren’t being raised in the code (but in the function in postgis) and so the process fails!</w:t>
      </w:r>
      <w:r w:rsidR="0011125C">
        <w:t xml:space="preserve"> This seems to be the case – look </w:t>
      </w:r>
      <w:hyperlink r:id="rId276" w:anchor="PLPGSQL-ERROR-TRAPPING" w:history="1">
        <w:r w:rsidR="0011125C" w:rsidRPr="0011125C">
          <w:rPr>
            <w:rStyle w:val="Hyperlink"/>
          </w:rPr>
          <w:t>here</w:t>
        </w:r>
      </w:hyperlink>
      <w:r w:rsidR="0011125C">
        <w:t>.</w:t>
      </w:r>
    </w:p>
    <w:p w14:paraId="458874C5" w14:textId="77777777" w:rsidR="00217221" w:rsidRDefault="00217221" w:rsidP="000E5536">
      <w:pPr>
        <w:pStyle w:val="BodyText2"/>
      </w:pPr>
      <w:r>
        <w:t>Here is code for an exception handling block:</w:t>
      </w:r>
    </w:p>
    <w:p w14:paraId="1EF4947E" w14:textId="77777777" w:rsidR="00217221" w:rsidRDefault="00217221" w:rsidP="000E5536">
      <w:pPr>
        <w:pStyle w:val="Code"/>
      </w:pPr>
      <w:r>
        <w:t>EXCEPTION</w:t>
      </w:r>
    </w:p>
    <w:p w14:paraId="27F160F8" w14:textId="77777777" w:rsidR="00217221" w:rsidRDefault="00217221" w:rsidP="000E5536">
      <w:pPr>
        <w:pStyle w:val="Code"/>
      </w:pPr>
      <w:r>
        <w:tab/>
        <w:t>WHEN division_by_zero THEN</w:t>
      </w:r>
    </w:p>
    <w:p w14:paraId="7221D099" w14:textId="77777777" w:rsidR="00217221" w:rsidRDefault="00217221" w:rsidP="000E5536">
      <w:pPr>
        <w:pStyle w:val="Code"/>
      </w:pPr>
      <w:r>
        <w:tab/>
      </w:r>
      <w:r>
        <w:tab/>
        <w:t xml:space="preserve">RAISE EXCEPTION 'division_by_zero'; </w:t>
      </w:r>
    </w:p>
    <w:p w14:paraId="164C7ADD" w14:textId="77777777" w:rsidR="00217221" w:rsidRDefault="00217221" w:rsidP="000E5536">
      <w:pPr>
        <w:pStyle w:val="Code"/>
      </w:pPr>
      <w:r>
        <w:tab/>
      </w:r>
      <w:r>
        <w:tab/>
        <w:t>RETURN 'division_by_zero';</w:t>
      </w:r>
    </w:p>
    <w:p w14:paraId="0F123EBD" w14:textId="77777777" w:rsidR="00217221" w:rsidRDefault="00217221" w:rsidP="000E5536">
      <w:pPr>
        <w:pStyle w:val="Code"/>
      </w:pPr>
      <w:r>
        <w:tab/>
        <w:t>WHEN connection_exception THEN</w:t>
      </w:r>
    </w:p>
    <w:p w14:paraId="49FD92F4" w14:textId="77777777" w:rsidR="00217221" w:rsidRDefault="00217221" w:rsidP="000E5536">
      <w:pPr>
        <w:pStyle w:val="Code"/>
      </w:pPr>
      <w:r>
        <w:tab/>
      </w:r>
      <w:r>
        <w:tab/>
        <w:t xml:space="preserve">RAISE EXCEPTION 'connection_exception'; </w:t>
      </w:r>
    </w:p>
    <w:p w14:paraId="1FFB809F" w14:textId="77777777" w:rsidR="00217221" w:rsidRDefault="00217221" w:rsidP="000E5536">
      <w:pPr>
        <w:pStyle w:val="Code"/>
      </w:pPr>
      <w:r>
        <w:tab/>
      </w:r>
      <w:r>
        <w:tab/>
        <w:t>RETURN 'connection_exception';</w:t>
      </w:r>
    </w:p>
    <w:p w14:paraId="0E820F68" w14:textId="77777777" w:rsidR="00217221" w:rsidRDefault="00217221" w:rsidP="000E5536">
      <w:pPr>
        <w:pStyle w:val="Code"/>
      </w:pPr>
      <w:r>
        <w:tab/>
        <w:t>WHEN connection_failure THEN</w:t>
      </w:r>
    </w:p>
    <w:p w14:paraId="2E95D2BD" w14:textId="77777777" w:rsidR="00217221" w:rsidRDefault="00217221" w:rsidP="000E5536">
      <w:pPr>
        <w:pStyle w:val="Code"/>
      </w:pPr>
      <w:r>
        <w:tab/>
      </w:r>
      <w:r>
        <w:tab/>
        <w:t xml:space="preserve">RAISE EXCEPTION 'connection_failure'; </w:t>
      </w:r>
    </w:p>
    <w:p w14:paraId="44C25ADA" w14:textId="77777777" w:rsidR="00217221" w:rsidRDefault="00217221" w:rsidP="000E5536">
      <w:pPr>
        <w:pStyle w:val="Code"/>
      </w:pPr>
      <w:r>
        <w:tab/>
      </w:r>
      <w:r>
        <w:tab/>
        <w:t>RETURN 'connection_failure';</w:t>
      </w:r>
      <w:r>
        <w:tab/>
      </w:r>
    </w:p>
    <w:p w14:paraId="6F242DE4" w14:textId="77777777" w:rsidR="00925DAE" w:rsidRDefault="00925DAE" w:rsidP="000E5536">
      <w:pPr>
        <w:pStyle w:val="BodyText2"/>
      </w:pPr>
      <w:r>
        <w:t>Trying one that failed</w:t>
      </w:r>
      <w:r w:rsidR="008E7873">
        <w:t xml:space="preserve"> on its own to see what happens – started </w:t>
      </w:r>
      <w:r w:rsidR="00404CF3">
        <w:t xml:space="preserve">at 16:03 – finished in 78.82 minutes (1hr 18mins – so quicker than when it failed as part of the batch analysis - </w:t>
      </w:r>
      <w:r w:rsidR="00404CF3" w:rsidRPr="00404CF3">
        <w:t>01:25:41</w:t>
      </w:r>
      <w:r w:rsidR="00404CF3">
        <w:t>)</w:t>
      </w:r>
      <w:r w:rsidR="00BE24DD">
        <w:t>. There were 10,287 PAs:</w:t>
      </w:r>
    </w:p>
    <w:p w14:paraId="5A0175B8" w14:textId="77777777" w:rsidR="00925DAE" w:rsidRDefault="00925DAE" w:rsidP="000E5536">
      <w:pPr>
        <w:pStyle w:val="sql"/>
      </w:pPr>
      <w:r w:rsidRPr="00925DAE">
        <w:t>select species_id, presence_id, id from (select (ST_Dump(geom)).geom, presence_id,species_id from species_distribution.species where id=</w:t>
      </w:r>
      <w:r>
        <w:t>124</w:t>
      </w:r>
      <w:r w:rsidRPr="00925DAE">
        <w:t>) as sub, especies.wdpa_snapshot where st_intersects(sub.geom, especies.wdpa_snapshot.geom)</w:t>
      </w:r>
    </w:p>
    <w:p w14:paraId="050DF149" w14:textId="77777777" w:rsidR="003853FD" w:rsidRDefault="003853FD" w:rsidP="000E5536">
      <w:pPr>
        <w:pStyle w:val="BodyText2"/>
      </w:pPr>
      <w:r>
        <w:t>Don’t know where the server connection is failing – probably a timeout, so will put the python code on the species machine and run it from there.</w:t>
      </w:r>
      <w:r w:rsidR="00E5596E">
        <w:t xml:space="preserve"> Using an ssh session on the species.jrc.org machine. Copying the files across using WinSCP as there is no git on the machine. Hopefully will work.</w:t>
      </w:r>
      <w:r w:rsidR="007F73BF">
        <w:t xml:space="preserve"> Python 2.6.6 running on the species machine. </w:t>
      </w:r>
      <w:r w:rsidR="00F05920">
        <w:t>The only issue was that I had to update the dbconnect file to take out the name of the host=”species.jrc.org” because this failed (presumably because it was trying to find that machine using tcp). Without that parameter in the connection string it worked fine! Just connecting to the localmachine by default.</w:t>
      </w:r>
    </w:p>
    <w:p w14:paraId="02EE1E0B" w14:textId="77777777" w:rsidR="00BD1F4A" w:rsidRDefault="00BD1F4A" w:rsidP="000E5536">
      <w:pPr>
        <w:pStyle w:val="Heading7"/>
      </w:pPr>
      <w:bookmarkStart w:id="80" w:name="_Ref337196001"/>
      <w:r>
        <w:t>Attempt 4: 4/10/12</w:t>
      </w:r>
      <w:bookmarkEnd w:id="80"/>
    </w:p>
    <w:p w14:paraId="04033908" w14:textId="77777777" w:rsidR="00BD1F4A" w:rsidRDefault="00BD1F4A" w:rsidP="000E5536">
      <w:pPr>
        <w:pStyle w:val="BodyText2"/>
      </w:pPr>
      <w:r>
        <w:t>Running on the species.jrc.org machine on 8 processors.</w:t>
      </w:r>
      <w:r w:rsidR="00724333">
        <w:t xml:space="preserve"> </w:t>
      </w:r>
      <w:r w:rsidR="00441892">
        <w:t xml:space="preserve">Start </w:t>
      </w:r>
      <w:r w:rsidR="00441892" w:rsidRPr="00441892">
        <w:t xml:space="preserve">15:48:40,413 </w:t>
      </w:r>
      <w:r w:rsidR="00441892">
        <w:t xml:space="preserve"> end </w:t>
      </w:r>
      <w:r w:rsidR="00441892" w:rsidRPr="00441892">
        <w:t>06:31:04,274</w:t>
      </w:r>
      <w:r w:rsidR="00441892">
        <w:t>. 14hours 43 minutes.</w:t>
      </w:r>
      <w:r w:rsidR="00441892" w:rsidRPr="00441892">
        <w:t xml:space="preserve"> </w:t>
      </w:r>
      <w:r w:rsidR="00724333">
        <w:t>52,</w:t>
      </w:r>
      <w:r w:rsidR="00A545B8">
        <w:t>604,080</w:t>
      </w:r>
      <w:r w:rsidR="00724333">
        <w:t xml:space="preserve"> records!</w:t>
      </w:r>
      <w:r w:rsidR="00164AC6">
        <w:t xml:space="preserve"> No drops and 34991 features</w:t>
      </w:r>
      <w:r w:rsidR="00992CE9">
        <w:t xml:space="preserve">out of </w:t>
      </w:r>
      <w:r w:rsidR="00992CE9" w:rsidRPr="00992CE9">
        <w:t>127866</w:t>
      </w:r>
      <w:r w:rsidR="00992CE9">
        <w:t xml:space="preserve"> features with no intersections.</w:t>
      </w:r>
      <w:r w:rsidR="00A545B8">
        <w:t xml:space="preserve"> Check!</w:t>
      </w:r>
      <w:r w:rsidR="00D2425A">
        <w:t xml:space="preserve"> </w:t>
      </w:r>
    </w:p>
    <w:p w14:paraId="0AAFA1C2" w14:textId="77777777" w:rsidR="00E6416B" w:rsidRPr="00736B06" w:rsidRDefault="00E6416B" w:rsidP="000E5536">
      <w:pPr>
        <w:pStyle w:val="Heading8"/>
      </w:pPr>
      <w:r w:rsidRPr="00736B06">
        <w:t>Validation</w:t>
      </w:r>
    </w:p>
    <w:p w14:paraId="0EDD3C47" w14:textId="77777777" w:rsidR="00A16E4E" w:rsidRDefault="00D2425A" w:rsidP="000E5536">
      <w:pPr>
        <w:pStyle w:val="BodyText2"/>
      </w:pPr>
      <w:r>
        <w:t>We should have 127866</w:t>
      </w:r>
      <w:r w:rsidR="00736B06">
        <w:t xml:space="preserve"> </w:t>
      </w:r>
      <w:r>
        <w:t>-</w:t>
      </w:r>
      <w:r w:rsidR="00736B06">
        <w:t xml:space="preserve"> </w:t>
      </w:r>
      <w:r>
        <w:t xml:space="preserve">34991= </w:t>
      </w:r>
      <w:r w:rsidRPr="00D2425A">
        <w:t>92875</w:t>
      </w:r>
      <w:r>
        <w:t xml:space="preserve"> unique species ids in the species_wdpa table. </w:t>
      </w:r>
      <w:r w:rsidR="00F80B4A">
        <w:t>Check!</w:t>
      </w:r>
    </w:p>
    <w:p w14:paraId="585E2BD6" w14:textId="77777777" w:rsidR="007B24C1" w:rsidRDefault="00992CE9" w:rsidP="000E5536">
      <w:pPr>
        <w:pStyle w:val="BodyText"/>
      </w:pPr>
      <w:r>
        <w:t>Parks for Orang Utan:</w:t>
      </w:r>
      <w:r w:rsidR="00422FEB">
        <w:tab/>
        <w:t>81</w:t>
      </w:r>
      <w:r w:rsidR="00F80B4A">
        <w:t xml:space="preserve"> Check!</w:t>
      </w:r>
    </w:p>
    <w:p w14:paraId="2FC4A4F5" w14:textId="77777777" w:rsidR="007B24C1" w:rsidRDefault="007B24C1" w:rsidP="000E5536">
      <w:pPr>
        <w:pStyle w:val="BodyText"/>
      </w:pPr>
      <w:r>
        <w:t>Species for Kinabalu Park:</w:t>
      </w:r>
      <w:r>
        <w:tab/>
      </w:r>
      <w:r w:rsidR="00422FEB">
        <w:t>708</w:t>
      </w:r>
      <w:r w:rsidR="00F80B4A" w:rsidRPr="00F80B4A">
        <w:t xml:space="preserve"> </w:t>
      </w:r>
      <w:r w:rsidR="00F80B4A">
        <w:t>Check!</w:t>
      </w:r>
    </w:p>
    <w:p w14:paraId="25F91A48" w14:textId="77777777" w:rsidR="005311F7" w:rsidRDefault="005311F7" w:rsidP="000E5536">
      <w:pPr>
        <w:pStyle w:val="Heading7"/>
      </w:pPr>
      <w:r>
        <w:lastRenderedPageBreak/>
        <w:t>Attempt 5 9/10/12</w:t>
      </w:r>
    </w:p>
    <w:p w14:paraId="6071F660" w14:textId="77777777" w:rsidR="005311F7" w:rsidRDefault="005311F7" w:rsidP="000E5536">
      <w:pPr>
        <w:pStyle w:val="BodyText2"/>
      </w:pPr>
      <w:r>
        <w:t>Started after Will had updated the WDPA and after 15.45 hours it was only on the 30000 species using 10 processors. What gives?</w:t>
      </w:r>
      <w:r w:rsidR="008A2D6E">
        <w:t xml:space="preserve"> There are 159,530 PAs now – what were there before</w:t>
      </w:r>
      <w:r w:rsidR="005E4B64">
        <w:t xml:space="preserve"> – 165, 964</w:t>
      </w:r>
      <w:r w:rsidR="00F80F1F">
        <w:t xml:space="preserve"> in my spreadsheet</w:t>
      </w:r>
      <w:r w:rsidR="008A2D6E">
        <w:t>?</w:t>
      </w:r>
      <w:r w:rsidR="00F44BD1">
        <w:t xml:space="preserve"> Seems to have slowed down. Maybe after I created the wdpa table and missed an index or something.</w:t>
      </w:r>
      <w:r w:rsidR="00672AF2">
        <w:t xml:space="preserve"> Tuning for performance using this test query (for Wild Cat)</w:t>
      </w:r>
      <w:r w:rsidR="00D5196D">
        <w:t xml:space="preserve"> – so a GIST index helps a lot. </w:t>
      </w:r>
    </w:p>
    <w:p w14:paraId="0F059FE3" w14:textId="77777777" w:rsidR="00672AF2" w:rsidRDefault="00672AF2" w:rsidP="000E5536">
      <w:pPr>
        <w:pStyle w:val="sql"/>
      </w:pPr>
      <w:r w:rsidRPr="00672AF2">
        <w:t>SELECT redlist_intersect(91981,'wdpa','id',False);</w:t>
      </w:r>
    </w:p>
    <w:tbl>
      <w:tblPr>
        <w:tblStyle w:val="LightShading-Accent11"/>
        <w:tblW w:w="0" w:type="auto"/>
        <w:tblLook w:val="04A0" w:firstRow="1" w:lastRow="0" w:firstColumn="1" w:lastColumn="0" w:noHBand="0" w:noVBand="1"/>
      </w:tblPr>
      <w:tblGrid>
        <w:gridCol w:w="959"/>
        <w:gridCol w:w="992"/>
      </w:tblGrid>
      <w:tr w:rsidR="00134D2E" w:rsidRPr="00134D2E" w14:paraId="7E8ED729" w14:textId="77777777" w:rsidTr="00134D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5D3873A" w14:textId="77777777" w:rsidR="00134D2E" w:rsidRPr="00134D2E" w:rsidRDefault="00134D2E" w:rsidP="000E5536">
            <w:pPr>
              <w:pStyle w:val="Tiny"/>
            </w:pPr>
            <w:r w:rsidRPr="00134D2E">
              <w:t>Geom index</w:t>
            </w:r>
          </w:p>
        </w:tc>
        <w:tc>
          <w:tcPr>
            <w:tcW w:w="992" w:type="dxa"/>
          </w:tcPr>
          <w:p w14:paraId="7EF7AC02" w14:textId="77777777" w:rsidR="00134D2E" w:rsidRPr="00134D2E" w:rsidRDefault="005E4B64" w:rsidP="000E5536">
            <w:pPr>
              <w:pStyle w:val="Tiny"/>
              <w:cnfStyle w:val="100000000000" w:firstRow="1" w:lastRow="0" w:firstColumn="0" w:lastColumn="0" w:oddVBand="0" w:evenVBand="0" w:oddHBand="0" w:evenHBand="0" w:firstRowFirstColumn="0" w:firstRowLastColumn="0" w:lastRowFirstColumn="0" w:lastRowLastColumn="0"/>
            </w:pPr>
            <w:r>
              <w:t>Fastest t</w:t>
            </w:r>
            <w:r w:rsidR="00134D2E" w:rsidRPr="00134D2E">
              <w:t>ime</w:t>
            </w:r>
          </w:p>
        </w:tc>
      </w:tr>
      <w:tr w:rsidR="00134D2E" w:rsidRPr="00134D2E" w14:paraId="0107E88A" w14:textId="77777777" w:rsidTr="00134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48E14BA3" w14:textId="77777777" w:rsidR="00134D2E" w:rsidRPr="00134D2E" w:rsidRDefault="00134D2E" w:rsidP="000E5536">
            <w:pPr>
              <w:pStyle w:val="Tiny"/>
            </w:pPr>
            <w:r w:rsidRPr="00134D2E">
              <w:t>No Index</w:t>
            </w:r>
          </w:p>
        </w:tc>
        <w:tc>
          <w:tcPr>
            <w:tcW w:w="992" w:type="dxa"/>
          </w:tcPr>
          <w:p w14:paraId="061F7CEB" w14:textId="77777777" w:rsidR="00134D2E" w:rsidRPr="00134D2E" w:rsidRDefault="00134D2E" w:rsidP="000E5536">
            <w:pPr>
              <w:pStyle w:val="Tiny"/>
              <w:cnfStyle w:val="000000100000" w:firstRow="0" w:lastRow="0" w:firstColumn="0" w:lastColumn="0" w:oddVBand="0" w:evenVBand="0" w:oddHBand="1" w:evenHBand="0" w:firstRowFirstColumn="0" w:firstRowLastColumn="0" w:lastRowFirstColumn="0" w:lastRowLastColumn="0"/>
            </w:pPr>
            <w:r w:rsidRPr="00134D2E">
              <w:t>3751ms</w:t>
            </w:r>
          </w:p>
        </w:tc>
      </w:tr>
      <w:tr w:rsidR="00134D2E" w:rsidRPr="00134D2E" w14:paraId="3F19CA9D" w14:textId="77777777" w:rsidTr="00134D2E">
        <w:tc>
          <w:tcPr>
            <w:cnfStyle w:val="001000000000" w:firstRow="0" w:lastRow="0" w:firstColumn="1" w:lastColumn="0" w:oddVBand="0" w:evenVBand="0" w:oddHBand="0" w:evenHBand="0" w:firstRowFirstColumn="0" w:firstRowLastColumn="0" w:lastRowFirstColumn="0" w:lastRowLastColumn="0"/>
            <w:tcW w:w="959" w:type="dxa"/>
          </w:tcPr>
          <w:p w14:paraId="2770AD35" w14:textId="77777777" w:rsidR="00134D2E" w:rsidRPr="00134D2E" w:rsidRDefault="00134D2E" w:rsidP="000E5536">
            <w:pPr>
              <w:pStyle w:val="Tiny"/>
            </w:pPr>
            <w:r w:rsidRPr="00134D2E">
              <w:t>GIST Index</w:t>
            </w:r>
          </w:p>
        </w:tc>
        <w:tc>
          <w:tcPr>
            <w:tcW w:w="992" w:type="dxa"/>
          </w:tcPr>
          <w:p w14:paraId="28B19124" w14:textId="77777777" w:rsidR="00134D2E" w:rsidRPr="00134D2E" w:rsidRDefault="00134D2E" w:rsidP="000E5536">
            <w:pPr>
              <w:pStyle w:val="Tiny"/>
              <w:cnfStyle w:val="000000000000" w:firstRow="0" w:lastRow="0" w:firstColumn="0" w:lastColumn="0" w:oddVBand="0" w:evenVBand="0" w:oddHBand="0" w:evenHBand="0" w:firstRowFirstColumn="0" w:firstRowLastColumn="0" w:lastRowFirstColumn="0" w:lastRowLastColumn="0"/>
            </w:pPr>
            <w:r w:rsidRPr="00134D2E">
              <w:t>3541ms</w:t>
            </w:r>
          </w:p>
        </w:tc>
      </w:tr>
    </w:tbl>
    <w:p w14:paraId="5B7EB187" w14:textId="77777777" w:rsidR="00E54678" w:rsidRDefault="00E54678" w:rsidP="000E5536">
      <w:pPr>
        <w:pStyle w:val="Heading7"/>
      </w:pPr>
      <w:r>
        <w:t>Attempt 6 10/10/12</w:t>
      </w:r>
    </w:p>
    <w:p w14:paraId="266D6AF3" w14:textId="77777777" w:rsidR="00E54678" w:rsidRDefault="00E54678" w:rsidP="000E5536">
      <w:pPr>
        <w:pStyle w:val="BodyText2"/>
      </w:pPr>
      <w:r>
        <w:t>Took 14 hours and 42 minutes to process 127866 species.</w:t>
      </w:r>
      <w:r w:rsidR="00A94DB9">
        <w:t xml:space="preserve"> </w:t>
      </w:r>
    </w:p>
    <w:p w14:paraId="4EACBD20" w14:textId="77777777" w:rsidR="00A94DB9" w:rsidRDefault="00A94DB9" w:rsidP="000E5536">
      <w:pPr>
        <w:pStyle w:val="BodyText2"/>
      </w:pPr>
      <w:r>
        <w:t>species_wdpa</w:t>
      </w:r>
      <w:r>
        <w:tab/>
      </w:r>
      <w:r>
        <w:tab/>
        <w:t>52,247,538 records</w:t>
      </w:r>
    </w:p>
    <w:p w14:paraId="53E04E17" w14:textId="77777777" w:rsidR="00A94DB9" w:rsidRDefault="00A94DB9" w:rsidP="000E5536">
      <w:pPr>
        <w:pStyle w:val="BodyText"/>
      </w:pPr>
      <w:r>
        <w:t>species_wdpa_unique</w:t>
      </w:r>
      <w:r>
        <w:tab/>
        <w:t>50,824,938 records</w:t>
      </w:r>
    </w:p>
    <w:p w14:paraId="5F209D8C" w14:textId="77777777" w:rsidR="00A94DB9" w:rsidRDefault="00A94DB9" w:rsidP="000E5536">
      <w:pPr>
        <w:pStyle w:val="BodyText"/>
      </w:pPr>
      <w:r>
        <w:t>species_wdpa_final</w:t>
      </w:r>
      <w:r>
        <w:tab/>
      </w:r>
      <w:r>
        <w:tab/>
        <w:t>48,039,492</w:t>
      </w:r>
    </w:p>
    <w:p w14:paraId="0148F1DC" w14:textId="77777777" w:rsidR="00A94DB9" w:rsidRDefault="00A94DB9" w:rsidP="000E5536">
      <w:pPr>
        <w:pStyle w:val="BodyText"/>
      </w:pPr>
      <w:r>
        <w:t>Parks for Orang Utan:</w:t>
      </w:r>
      <w:r>
        <w:tab/>
        <w:t xml:space="preserve">81 </w:t>
      </w:r>
    </w:p>
    <w:p w14:paraId="66732AE9" w14:textId="77777777" w:rsidR="00A94DB9" w:rsidRDefault="00A94DB9" w:rsidP="000E5536">
      <w:pPr>
        <w:pStyle w:val="BodyText"/>
      </w:pPr>
      <w:r>
        <w:t>Species for Kinabalu Park:</w:t>
      </w:r>
      <w:r>
        <w:tab/>
        <w:t>711 (including nulls) and 709 (without nulls)</w:t>
      </w:r>
    </w:p>
    <w:p w14:paraId="6B420A01" w14:textId="77777777" w:rsidR="00230BA3" w:rsidRDefault="00230BA3" w:rsidP="000E5536">
      <w:pPr>
        <w:pStyle w:val="Heading7"/>
      </w:pPr>
      <w:r>
        <w:t>Attempt 7 20/12/12 Including area of intersection</w:t>
      </w:r>
    </w:p>
    <w:p w14:paraId="5F86BA1A" w14:textId="77777777" w:rsidR="009A1043" w:rsidRDefault="009A1043" w:rsidP="000E5536">
      <w:pPr>
        <w:pStyle w:val="BodyText2"/>
      </w:pPr>
      <w:r>
        <w:t>On the species database machine:</w:t>
      </w:r>
    </w:p>
    <w:p w14:paraId="4E9E6D75" w14:textId="77777777" w:rsidR="008A30C0" w:rsidRDefault="008A30C0" w:rsidP="00D96B97">
      <w:pPr>
        <w:pStyle w:val="Unix"/>
      </w:pPr>
      <w:r>
        <w:t>login as: arcgisuser</w:t>
      </w:r>
    </w:p>
    <w:p w14:paraId="2ED9FE91" w14:textId="77777777" w:rsidR="008A30C0" w:rsidRDefault="008A30C0" w:rsidP="00D96B97">
      <w:pPr>
        <w:pStyle w:val="Unix"/>
      </w:pPr>
      <w:r>
        <w:t>arcgisuser@species.jrc.org's password:</w:t>
      </w:r>
    </w:p>
    <w:p w14:paraId="7C07CB14" w14:textId="77777777" w:rsidR="008A30C0" w:rsidRDefault="008A30C0" w:rsidP="00D96B97">
      <w:pPr>
        <w:pStyle w:val="Unix"/>
      </w:pPr>
      <w:r>
        <w:t>Last login: Wed Aug 20 12:14:48 2014 from zetajones.jrc.it</w:t>
      </w:r>
    </w:p>
    <w:p w14:paraId="5206A644" w14:textId="77777777" w:rsidR="008958DF" w:rsidRDefault="008A30C0" w:rsidP="00D96B97">
      <w:pPr>
        <w:pStyle w:val="Unix"/>
      </w:pPr>
      <w:r>
        <w:t>-bash-4.1$ cd especies_python_scripts/</w:t>
      </w:r>
    </w:p>
    <w:p w14:paraId="64255D09" w14:textId="77777777" w:rsidR="009A1043" w:rsidRDefault="009A1043" w:rsidP="00D96B97">
      <w:pPr>
        <w:pStyle w:val="Unix"/>
      </w:pPr>
      <w:r w:rsidRPr="009A1043">
        <w:t>-bash-4.1$ python redlist_wdpa_intersect.py</w:t>
      </w:r>
    </w:p>
    <w:p w14:paraId="086F1669" w14:textId="77777777" w:rsidR="00230BA3" w:rsidRDefault="00230BA3" w:rsidP="000E5536">
      <w:pPr>
        <w:pStyle w:val="BodyText2"/>
      </w:pPr>
      <w:r>
        <w:t xml:space="preserve">Started on 20/12/12 over the xmas break and using 8 processors. Still running on 7/1/13 having done about 65000 </w:t>
      </w:r>
      <w:r w:rsidR="008A4A8C">
        <w:t>features</w:t>
      </w:r>
      <w:r>
        <w:t>.</w:t>
      </w:r>
      <w:r w:rsidR="00BF602A">
        <w:t xml:space="preserve"> </w:t>
      </w:r>
      <w:r w:rsidR="000E04EC">
        <w:t xml:space="preserve">Only 3 species left on 10/1/13. </w:t>
      </w:r>
      <w:r w:rsidR="000C0BB3">
        <w:t>Last 3 species are</w:t>
      </w:r>
      <w:r w:rsidR="003D2DBC">
        <w:t>:</w:t>
      </w:r>
    </w:p>
    <w:p w14:paraId="28BB8274" w14:textId="77777777" w:rsidR="003D2DBC" w:rsidRDefault="003D2DBC" w:rsidP="000E5536">
      <w:pPr>
        <w:pStyle w:val="BodyText2"/>
      </w:pPr>
    </w:p>
    <w:tbl>
      <w:tblPr>
        <w:tblStyle w:val="LightShading-Accent11"/>
        <w:tblW w:w="0" w:type="auto"/>
        <w:tblLook w:val="04A0" w:firstRow="1" w:lastRow="0" w:firstColumn="1" w:lastColumn="0" w:noHBand="0" w:noVBand="1"/>
      </w:tblPr>
      <w:tblGrid>
        <w:gridCol w:w="817"/>
        <w:gridCol w:w="1701"/>
        <w:gridCol w:w="2126"/>
        <w:gridCol w:w="2126"/>
      </w:tblGrid>
      <w:tr w:rsidR="003D2DBC" w14:paraId="377FDD45" w14:textId="77777777" w:rsidTr="00054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C885A7B" w14:textId="77777777" w:rsidR="003D2DBC" w:rsidRDefault="003D2DBC" w:rsidP="000E5536">
            <w:pPr>
              <w:pStyle w:val="Tiny"/>
            </w:pPr>
            <w:r>
              <w:t>ID</w:t>
            </w:r>
          </w:p>
        </w:tc>
        <w:tc>
          <w:tcPr>
            <w:tcW w:w="1701" w:type="dxa"/>
          </w:tcPr>
          <w:p w14:paraId="5603FF51" w14:textId="77777777" w:rsidR="003D2DBC" w:rsidRDefault="003D2DBC" w:rsidP="000E5536">
            <w:pPr>
              <w:pStyle w:val="Tiny"/>
              <w:cnfStyle w:val="100000000000" w:firstRow="1" w:lastRow="0" w:firstColumn="0" w:lastColumn="0" w:oddVBand="0" w:evenVBand="0" w:oddHBand="0" w:evenHBand="0" w:firstRowFirstColumn="0" w:firstRowLastColumn="0" w:lastRowFirstColumn="0" w:lastRowLastColumn="0"/>
            </w:pPr>
            <w:r>
              <w:t>Iucn_species_id</w:t>
            </w:r>
          </w:p>
        </w:tc>
        <w:tc>
          <w:tcPr>
            <w:tcW w:w="2126" w:type="dxa"/>
          </w:tcPr>
          <w:p w14:paraId="7266B012" w14:textId="77777777" w:rsidR="003D2DBC" w:rsidRDefault="003D2DBC" w:rsidP="000E5536">
            <w:pPr>
              <w:pStyle w:val="Tiny"/>
              <w:cnfStyle w:val="100000000000" w:firstRow="1" w:lastRow="0" w:firstColumn="0" w:lastColumn="0" w:oddVBand="0" w:evenVBand="0" w:oddHBand="0" w:evenHBand="0" w:firstRowFirstColumn="0" w:firstRowLastColumn="0" w:lastRowFirstColumn="0" w:lastRowLastColumn="0"/>
            </w:pPr>
            <w:r>
              <w:t>Taxon</w:t>
            </w:r>
          </w:p>
        </w:tc>
        <w:tc>
          <w:tcPr>
            <w:tcW w:w="2126" w:type="dxa"/>
          </w:tcPr>
          <w:p w14:paraId="687DA716" w14:textId="77777777" w:rsidR="003D2DBC" w:rsidRDefault="003D2DBC" w:rsidP="000E5536">
            <w:pPr>
              <w:pStyle w:val="Tiny"/>
              <w:cnfStyle w:val="100000000000" w:firstRow="1" w:lastRow="0" w:firstColumn="0" w:lastColumn="0" w:oddVBand="0" w:evenVBand="0" w:oddHBand="0" w:evenHBand="0" w:firstRowFirstColumn="0" w:firstRowLastColumn="0" w:lastRowFirstColumn="0" w:lastRowLastColumn="0"/>
            </w:pPr>
            <w:r>
              <w:t>Common name</w:t>
            </w:r>
          </w:p>
        </w:tc>
      </w:tr>
      <w:tr w:rsidR="003D2DBC" w:rsidRPr="003D2DBC" w14:paraId="142218AB"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F587795" w14:textId="77777777" w:rsidR="003D2DBC" w:rsidRPr="003D2DBC" w:rsidRDefault="003D2DBC" w:rsidP="000E5536">
            <w:pPr>
              <w:pStyle w:val="Tiny"/>
            </w:pPr>
            <w:r w:rsidRPr="003D2DBC">
              <w:t>64565</w:t>
            </w:r>
          </w:p>
        </w:tc>
        <w:tc>
          <w:tcPr>
            <w:tcW w:w="1701" w:type="dxa"/>
          </w:tcPr>
          <w:p w14:paraId="3FF06EF6"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18596</w:t>
            </w:r>
          </w:p>
        </w:tc>
        <w:tc>
          <w:tcPr>
            <w:tcW w:w="2126" w:type="dxa"/>
          </w:tcPr>
          <w:p w14:paraId="05DDB96C"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Pseudorca crassidens</w:t>
            </w:r>
          </w:p>
        </w:tc>
        <w:tc>
          <w:tcPr>
            <w:tcW w:w="2126" w:type="dxa"/>
          </w:tcPr>
          <w:p w14:paraId="261F26D9"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t>False Killer Whale</w:t>
            </w:r>
          </w:p>
        </w:tc>
      </w:tr>
      <w:tr w:rsidR="003D2DBC" w:rsidRPr="003D2DBC" w14:paraId="7C9AABFF" w14:textId="77777777" w:rsidTr="0005487A">
        <w:tc>
          <w:tcPr>
            <w:cnfStyle w:val="001000000000" w:firstRow="0" w:lastRow="0" w:firstColumn="1" w:lastColumn="0" w:oddVBand="0" w:evenVBand="0" w:oddHBand="0" w:evenHBand="0" w:firstRowFirstColumn="0" w:firstRowLastColumn="0" w:lastRowFirstColumn="0" w:lastRowLastColumn="0"/>
            <w:tcW w:w="817" w:type="dxa"/>
          </w:tcPr>
          <w:p w14:paraId="7B1916AF" w14:textId="77777777" w:rsidR="003D2DBC" w:rsidRPr="003D2DBC" w:rsidRDefault="003D2DBC" w:rsidP="000E5536">
            <w:pPr>
              <w:pStyle w:val="Tiny"/>
            </w:pPr>
            <w:r>
              <w:t>108480</w:t>
            </w:r>
          </w:p>
        </w:tc>
        <w:tc>
          <w:tcPr>
            <w:tcW w:w="1701" w:type="dxa"/>
          </w:tcPr>
          <w:p w14:paraId="0C882B1E" w14:textId="77777777" w:rsidR="003D2DBC" w:rsidRPr="003D2DBC" w:rsidRDefault="003D2DBC" w:rsidP="000E5536">
            <w:pPr>
              <w:pStyle w:val="Tiny"/>
              <w:cnfStyle w:val="000000000000" w:firstRow="0" w:lastRow="0" w:firstColumn="0" w:lastColumn="0" w:oddVBand="0" w:evenVBand="0" w:oddHBand="0" w:evenHBand="0" w:firstRowFirstColumn="0" w:firstRowLastColumn="0" w:lastRowFirstColumn="0" w:lastRowLastColumn="0"/>
            </w:pPr>
            <w:r w:rsidRPr="003D2DBC">
              <w:t>11048</w:t>
            </w:r>
          </w:p>
        </w:tc>
        <w:tc>
          <w:tcPr>
            <w:tcW w:w="2126" w:type="dxa"/>
          </w:tcPr>
          <w:p w14:paraId="5EEAD4F8" w14:textId="77777777" w:rsidR="003D2DBC" w:rsidRPr="003D2DBC" w:rsidRDefault="003D2DBC" w:rsidP="000E5536">
            <w:pPr>
              <w:pStyle w:val="Tiny"/>
              <w:cnfStyle w:val="000000000000" w:firstRow="0" w:lastRow="0" w:firstColumn="0" w:lastColumn="0" w:oddVBand="0" w:evenVBand="0" w:oddHBand="0" w:evenHBand="0" w:firstRowFirstColumn="0" w:firstRowLastColumn="0" w:lastRowFirstColumn="0" w:lastRowLastColumn="0"/>
            </w:pPr>
            <w:r w:rsidRPr="003D2DBC">
              <w:t>Kogia sima</w:t>
            </w:r>
          </w:p>
        </w:tc>
        <w:tc>
          <w:tcPr>
            <w:tcW w:w="2126" w:type="dxa"/>
          </w:tcPr>
          <w:p w14:paraId="71F91B56" w14:textId="77777777" w:rsidR="003D2DBC" w:rsidRPr="003D2DBC" w:rsidRDefault="003D2DBC" w:rsidP="000E5536">
            <w:pPr>
              <w:pStyle w:val="Tiny"/>
              <w:cnfStyle w:val="000000000000" w:firstRow="0" w:lastRow="0" w:firstColumn="0" w:lastColumn="0" w:oddVBand="0" w:evenVBand="0" w:oddHBand="0" w:evenHBand="0" w:firstRowFirstColumn="0" w:firstRowLastColumn="0" w:lastRowFirstColumn="0" w:lastRowLastColumn="0"/>
            </w:pPr>
            <w:r>
              <w:t>Dwarf Sperm Whale</w:t>
            </w:r>
          </w:p>
        </w:tc>
      </w:tr>
      <w:tr w:rsidR="003D2DBC" w:rsidRPr="003D2DBC" w14:paraId="46AD8E29"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4C55C48" w14:textId="77777777" w:rsidR="003D2DBC" w:rsidRDefault="003D2DBC" w:rsidP="000E5536">
            <w:pPr>
              <w:pStyle w:val="Tiny"/>
            </w:pPr>
            <w:r>
              <w:t>108491</w:t>
            </w:r>
          </w:p>
        </w:tc>
        <w:tc>
          <w:tcPr>
            <w:tcW w:w="1701" w:type="dxa"/>
          </w:tcPr>
          <w:p w14:paraId="32721FBB"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9249</w:t>
            </w:r>
          </w:p>
        </w:tc>
        <w:tc>
          <w:tcPr>
            <w:tcW w:w="2126" w:type="dxa"/>
          </w:tcPr>
          <w:p w14:paraId="5F382026"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Globicephala macrorhynchus</w:t>
            </w:r>
          </w:p>
        </w:tc>
        <w:tc>
          <w:tcPr>
            <w:tcW w:w="2126" w:type="dxa"/>
          </w:tcPr>
          <w:p w14:paraId="07363C22"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Short-finned Pilot Whale</w:t>
            </w:r>
          </w:p>
        </w:tc>
      </w:tr>
    </w:tbl>
    <w:p w14:paraId="0B33A260" w14:textId="77777777" w:rsidR="003D2DBC" w:rsidRDefault="0045402F" w:rsidP="000E5536">
      <w:pPr>
        <w:pStyle w:val="BodyText2"/>
      </w:pPr>
      <w:r>
        <w:t>Finished on 11/1/13 – so total time was 22 days!</w:t>
      </w:r>
      <w:r w:rsidR="0024007A">
        <w:t xml:space="preserve"> Copied the data into Access </w:t>
      </w:r>
      <w:r w:rsidR="0024007A" w:rsidRPr="0024007A">
        <w:t>48039492</w:t>
      </w:r>
      <w:r w:rsidR="0024007A">
        <w:t xml:space="preserve"> records in 2hours 36 mins for Philippe.</w:t>
      </w:r>
    </w:p>
    <w:p w14:paraId="56E8EA6E" w14:textId="77777777" w:rsidR="00B02965" w:rsidRDefault="00B02965" w:rsidP="000E5536">
      <w:pPr>
        <w:pStyle w:val="Heading7"/>
      </w:pPr>
      <w:r>
        <w:t>Attempt 8 11/08/14 Using Mike Hoffmans filtered species</w:t>
      </w:r>
    </w:p>
    <w:p w14:paraId="40766896" w14:textId="77777777" w:rsidR="00B02965" w:rsidRDefault="00B02965" w:rsidP="000E5536">
      <w:pPr>
        <w:pStyle w:val="BodyText2"/>
      </w:pPr>
      <w:r>
        <w:t>Mike Hoffman reviewed the get_pa_species_list service and proposed changes to how we get the species lists for sites according to the following method: it</w:t>
      </w:r>
      <w:r w:rsidRPr="00B02965">
        <w:t xml:space="preserve"> should be based on use of Presence polygons 1 + 2 (noting that presence codes 2 will shortly be phased out), Origin 1 + 2, and Seasonality 1 + 2 + 3 only</w:t>
      </w:r>
      <w:r w:rsidR="00464E48">
        <w:t>. Updated the functions in the database (redlist_intersect) to include these filters and restarted the intersection on the species machine</w:t>
      </w:r>
      <w:r w:rsidR="00455048">
        <w:t xml:space="preserve"> – first with no area calculations</w:t>
      </w:r>
      <w:r w:rsidR="00464E48">
        <w:t>:</w:t>
      </w:r>
    </w:p>
    <w:p w14:paraId="1997082E" w14:textId="77777777" w:rsidR="008A30C0" w:rsidRDefault="008A30C0" w:rsidP="00D96B97">
      <w:pPr>
        <w:pStyle w:val="Unix"/>
      </w:pPr>
      <w:r>
        <w:t>login as: arcgisuser</w:t>
      </w:r>
    </w:p>
    <w:p w14:paraId="52217D57" w14:textId="77777777" w:rsidR="008A30C0" w:rsidRDefault="008A30C0" w:rsidP="00D96B97">
      <w:pPr>
        <w:pStyle w:val="Unix"/>
      </w:pPr>
      <w:r>
        <w:t>arcgisuser@species.jrc.org's password:</w:t>
      </w:r>
    </w:p>
    <w:p w14:paraId="69D24806" w14:textId="77777777" w:rsidR="008A30C0" w:rsidRDefault="008A30C0" w:rsidP="00D96B97">
      <w:pPr>
        <w:pStyle w:val="Unix"/>
      </w:pPr>
      <w:r>
        <w:t>Last login: Wed Aug 20 12:14:48 2014 from zetajones.jrc.it</w:t>
      </w:r>
    </w:p>
    <w:p w14:paraId="4321EAB7" w14:textId="77777777" w:rsidR="00470AD7" w:rsidRDefault="008A30C0" w:rsidP="00D96B97">
      <w:pPr>
        <w:pStyle w:val="Unix"/>
      </w:pPr>
      <w:r>
        <w:t>-bash-4.1$ cd especies_python_scripts/</w:t>
      </w:r>
      <w:r w:rsidRPr="009A1043">
        <w:t xml:space="preserve"> </w:t>
      </w:r>
    </w:p>
    <w:p w14:paraId="073654D6" w14:textId="77777777" w:rsidR="00464E48" w:rsidRDefault="00464E48" w:rsidP="00D96B97">
      <w:pPr>
        <w:pStyle w:val="Unix"/>
      </w:pPr>
      <w:r w:rsidRPr="009A1043">
        <w:t>-bash-4.1$ python redlist_wdpa_intersect.py</w:t>
      </w:r>
      <w:r>
        <w:t xml:space="preserve"> </w:t>
      </w:r>
    </w:p>
    <w:p w14:paraId="4A614DDD" w14:textId="77777777" w:rsidR="00A57612" w:rsidRDefault="00A57612" w:rsidP="000E5536">
      <w:pPr>
        <w:pStyle w:val="BodyText2"/>
      </w:pPr>
      <w:r>
        <w:t>This took 4 days and 8 hours using 8 processors for some reason</w:t>
      </w:r>
      <w:r w:rsidR="00A51C45">
        <w:t>. Probably more protected areas – in fact there are now 56 million records in species_wdpa_final instead of 48 million</w:t>
      </w:r>
      <w:r w:rsidR="00E075C3">
        <w:t xml:space="preserve"> (a 16% increase).</w:t>
      </w:r>
    </w:p>
    <w:p w14:paraId="11F4F300" w14:textId="77777777" w:rsidR="002B1B41" w:rsidRDefault="002B1B41" w:rsidP="000E5536">
      <w:pPr>
        <w:pStyle w:val="Heading7"/>
      </w:pPr>
      <w:r>
        <w:t xml:space="preserve">Attempt 9 </w:t>
      </w:r>
      <w:r w:rsidR="00D63E1E">
        <w:t>8</w:t>
      </w:r>
      <w:r>
        <w:t>/10/14 Using the updated Red list for 2014</w:t>
      </w:r>
    </w:p>
    <w:p w14:paraId="7D1B070F" w14:textId="77777777" w:rsidR="002B1B41" w:rsidRPr="002B1B41" w:rsidRDefault="002B1B41" w:rsidP="000E5536">
      <w:pPr>
        <w:pStyle w:val="BodyText2"/>
      </w:pPr>
      <w:r>
        <w:t xml:space="preserve">Porting all the Python and PostGIS to the new Red List 2014 structure on 8/10/14. Moving the spatial data and the subset of PAs (&gt;100Km2) to especies.iucn_rl_species_2014_2 and especies.wdpa_aug14_100km2 using </w:t>
      </w:r>
      <w:hyperlink r:id="rId277" w:history="1">
        <w:r w:rsidRPr="006F6240">
          <w:rPr>
            <w:rStyle w:val="Hyperlink"/>
          </w:rPr>
          <w:t>this</w:t>
        </w:r>
      </w:hyperlink>
      <w:r>
        <w:t xml:space="preserve"> FME workbench – took </w:t>
      </w:r>
      <w:r w:rsidRPr="00695EB9">
        <w:t>56 minutes 18.4 second</w:t>
      </w:r>
      <w:r>
        <w:t>. Now we need to update the code, which was on the species machine.</w:t>
      </w:r>
      <w:r w:rsidR="00D63E1E">
        <w:t xml:space="preserve"> The schema has changed for species so I will create a new branch in the GitHub </w:t>
      </w:r>
      <w:hyperlink r:id="rId278" w:history="1">
        <w:r w:rsidR="00D63E1E" w:rsidRPr="008958DF">
          <w:rPr>
            <w:rStyle w:val="Hyperlink"/>
          </w:rPr>
          <w:t>repo</w:t>
        </w:r>
      </w:hyperlink>
      <w:r w:rsidR="00D63E1E">
        <w:t>.</w:t>
      </w:r>
    </w:p>
    <w:p w14:paraId="10EAD645" w14:textId="77777777" w:rsidR="007B5D60" w:rsidRDefault="007B5D60" w:rsidP="000E5536">
      <w:pPr>
        <w:pStyle w:val="Heading5"/>
      </w:pPr>
      <w:r>
        <w:lastRenderedPageBreak/>
        <w:t>Using Species Geometries from WFS</w:t>
      </w:r>
    </w:p>
    <w:p w14:paraId="1C2AC672" w14:textId="77777777" w:rsidR="00C76EEB" w:rsidRDefault="00C76EEB" w:rsidP="000E5536">
      <w:pPr>
        <w:pStyle w:val="Heading6"/>
      </w:pPr>
      <w:r>
        <w:t>Requesting GML</w:t>
      </w:r>
    </w:p>
    <w:p w14:paraId="300BD1CA" w14:textId="77777777" w:rsidR="00D41882" w:rsidRPr="00D41882" w:rsidRDefault="00D41882" w:rsidP="000E5536">
      <w:pPr>
        <w:pStyle w:val="Heading7"/>
      </w:pPr>
      <w:r>
        <w:t>Using OGR</w:t>
      </w:r>
    </w:p>
    <w:p w14:paraId="507C0C12" w14:textId="77777777" w:rsidR="009F3A56" w:rsidRDefault="009F3A56" w:rsidP="000E5536">
      <w:pPr>
        <w:pStyle w:val="BodyText"/>
      </w:pPr>
      <w:r>
        <w:t>This is really cool – this gets the species data from a WFS service and then constructs a geometry and overlaps that geometry with the protected areas and outputs the results. All I need to do now is to iterate through the species in the full WFS service.</w:t>
      </w:r>
    </w:p>
    <w:p w14:paraId="41E7F8A3" w14:textId="77777777" w:rsidR="009F3A56" w:rsidRDefault="009F3A56" w:rsidP="000E5536">
      <w:pPr>
        <w:pStyle w:val="Code"/>
      </w:pPr>
      <w:r>
        <w:t xml:space="preserve">    conn = psycopg2.connect(DSN)</w:t>
      </w:r>
    </w:p>
    <w:p w14:paraId="7B3A66D8" w14:textId="77777777" w:rsidR="009F3A56" w:rsidRDefault="009F3A56" w:rsidP="000E5536">
      <w:pPr>
        <w:pStyle w:val="Code"/>
      </w:pPr>
      <w:r>
        <w:t xml:space="preserve">    cursor = conn.cursor()</w:t>
      </w:r>
    </w:p>
    <w:p w14:paraId="0A886050" w14:textId="77777777" w:rsidR="009F3A56" w:rsidRDefault="009F3A56" w:rsidP="000E5536">
      <w:pPr>
        <w:pStyle w:val="Code"/>
      </w:pPr>
      <w:r>
        <w:t xml:space="preserve">    wfs = ogr.Open("WFS:http://mapservices.iucnredlist.org/ArcGIS/services/Andrew/OrangUtan/MapServer/WFSServer?request=GetCapabilities&amp;service=WFS")</w:t>
      </w:r>
    </w:p>
    <w:p w14:paraId="2CE389A5" w14:textId="77777777" w:rsidR="009F3A56" w:rsidRDefault="009F3A56" w:rsidP="000E5536">
      <w:pPr>
        <w:pStyle w:val="Code"/>
      </w:pPr>
      <w:r>
        <w:t xml:space="preserve">    layer = wfs.GetLayer(0) </w:t>
      </w:r>
    </w:p>
    <w:p w14:paraId="30245BB4" w14:textId="77777777" w:rsidR="009F3A56" w:rsidRDefault="009F3A56" w:rsidP="000E5536">
      <w:pPr>
        <w:pStyle w:val="Code"/>
      </w:pPr>
      <w:r>
        <w:t xml:space="preserve">#    print layer.GetSpatialRef()    </w:t>
      </w:r>
    </w:p>
    <w:p w14:paraId="7DDEDD48" w14:textId="77777777" w:rsidR="009F3A56" w:rsidRDefault="009F3A56" w:rsidP="000E5536">
      <w:pPr>
        <w:pStyle w:val="Code"/>
      </w:pPr>
      <w:r>
        <w:t xml:space="preserve">    for feature in layer:</w:t>
      </w:r>
    </w:p>
    <w:p w14:paraId="69DC0BA4" w14:textId="77777777" w:rsidR="009F3A56" w:rsidRDefault="009F3A56" w:rsidP="000E5536">
      <w:pPr>
        <w:pStyle w:val="Code"/>
      </w:pPr>
      <w:r>
        <w:t xml:space="preserve">        geometry = feature.GetGeometryRef()</w:t>
      </w:r>
    </w:p>
    <w:p w14:paraId="39B76F6A" w14:textId="77777777" w:rsidR="009F3A56" w:rsidRDefault="009F3A56" w:rsidP="000E5536">
      <w:pPr>
        <w:pStyle w:val="Code"/>
      </w:pPr>
      <w:r>
        <w:t xml:space="preserve">        geoWkt = geometry.ExportToWkt()</w:t>
      </w:r>
    </w:p>
    <w:p w14:paraId="4D3A115F" w14:textId="77777777" w:rsidR="009F3A56" w:rsidRDefault="009F3A56" w:rsidP="000E5536">
      <w:pPr>
        <w:pStyle w:val="Code"/>
      </w:pPr>
      <w:r>
        <w:t xml:space="preserve">        cursor.execute("select wdpaid from wdpa where st_intersects(ST_GeometryFromText('" + geoWkt + "',3857), geom)")</w:t>
      </w:r>
    </w:p>
    <w:p w14:paraId="47B93783" w14:textId="77777777" w:rsidR="009F3A56" w:rsidRDefault="009F3A56" w:rsidP="000E5536">
      <w:pPr>
        <w:pStyle w:val="Code"/>
      </w:pPr>
      <w:r>
        <w:t xml:space="preserve">        PAs = cursor.fetchall()</w:t>
      </w:r>
    </w:p>
    <w:p w14:paraId="279379CD" w14:textId="77777777" w:rsidR="009F3A56" w:rsidRDefault="009F3A56" w:rsidP="000E5536">
      <w:pPr>
        <w:pStyle w:val="Code"/>
      </w:pPr>
      <w:r>
        <w:t xml:space="preserve">        for PA in PAs:</w:t>
      </w:r>
    </w:p>
    <w:p w14:paraId="5FB485D0" w14:textId="77777777" w:rsidR="009F3A56" w:rsidRDefault="009F3A56" w:rsidP="000E5536">
      <w:pPr>
        <w:pStyle w:val="Code"/>
      </w:pPr>
      <w:r>
        <w:t xml:space="preserve">            print str(PA[0])</w:t>
      </w:r>
    </w:p>
    <w:p w14:paraId="2B7E5C53" w14:textId="77777777" w:rsidR="009F3A56" w:rsidRDefault="009F3A56" w:rsidP="000E5536">
      <w:pPr>
        <w:pStyle w:val="Code"/>
      </w:pPr>
      <w:r>
        <w:t xml:space="preserve">    cursor.close()                                                      </w:t>
      </w:r>
    </w:p>
    <w:p w14:paraId="29A894E0" w14:textId="77777777" w:rsidR="009F3A56" w:rsidRDefault="009F3A56" w:rsidP="000E5536">
      <w:pPr>
        <w:pStyle w:val="Code"/>
      </w:pPr>
      <w:r>
        <w:t xml:space="preserve">    conn.close()                                                        </w:t>
      </w:r>
    </w:p>
    <w:p w14:paraId="43641C1C" w14:textId="77777777" w:rsidR="009F3A56" w:rsidRDefault="009F3A56" w:rsidP="000E5536">
      <w:pPr>
        <w:pStyle w:val="Code"/>
      </w:pPr>
      <w:r>
        <w:t xml:space="preserve">    return</w:t>
      </w:r>
    </w:p>
    <w:p w14:paraId="729723A1" w14:textId="77777777" w:rsidR="009F3A56" w:rsidRDefault="009F3A56" w:rsidP="000E5536">
      <w:pPr>
        <w:pStyle w:val="BodyText2"/>
      </w:pPr>
      <w:r>
        <w:t xml:space="preserve">For this OrangUtan feature collection it results in 81 unique PAs which is the correct answer according to </w:t>
      </w:r>
      <w:r>
        <w:fldChar w:fldCharType="begin"/>
      </w:r>
      <w:r>
        <w:instrText xml:space="preserve"> REF b81 \h </w:instrText>
      </w:r>
      <w:r>
        <w:fldChar w:fldCharType="separate"/>
      </w:r>
      <w:r w:rsidR="00EA3299">
        <w:t xml:space="preserve"> 81 </w:t>
      </w:r>
      <w:r>
        <w:fldChar w:fldCharType="end"/>
      </w:r>
      <w:r>
        <w:t>.</w:t>
      </w:r>
    </w:p>
    <w:p w14:paraId="2B3EBFF1" w14:textId="77777777" w:rsidR="009F3A56" w:rsidRDefault="009F3A56" w:rsidP="000E5536">
      <w:pPr>
        <w:pStyle w:val="BodyText2"/>
      </w:pPr>
      <w:r>
        <w:t xml:space="preserve">The problem is with filtering this layer using ogr – basically you need to load the whole layer in before you can filter the data – client-side filtering. So we have to come up with another way of filtering based on using the filter in the WFS url. The example for OrangUtan from the full species WFS service is shown later – </w:t>
      </w:r>
      <w:r>
        <w:fldChar w:fldCharType="begin"/>
      </w:r>
      <w:r>
        <w:instrText xml:space="preserve"> REF _Ref324774499 \h </w:instrText>
      </w:r>
      <w:r>
        <w:fldChar w:fldCharType="separate"/>
      </w:r>
      <w:r w:rsidR="00EA3299">
        <w:t>Accessing WFS using Python (filtered)</w:t>
      </w:r>
      <w:r>
        <w:fldChar w:fldCharType="end"/>
      </w:r>
      <w:r>
        <w:t xml:space="preserve"> – this returns a WFS:FeatureCollection object. How can we get this and create an appropriate object out of it?</w:t>
      </w:r>
    </w:p>
    <w:p w14:paraId="21563C1F" w14:textId="77777777" w:rsidR="009F3A56" w:rsidRDefault="009F3A56" w:rsidP="000E5536">
      <w:pPr>
        <w:pStyle w:val="BodyText"/>
      </w:pPr>
      <w:r>
        <w:t>The line ‘wfs = ogr.Open’ returns an object of type: &lt;osgeo.ogr.DataSource&gt;</w:t>
      </w:r>
    </w:p>
    <w:p w14:paraId="044D3440" w14:textId="77777777" w:rsidR="009F3A56" w:rsidRDefault="009F3A56" w:rsidP="000E5536">
      <w:pPr>
        <w:pStyle w:val="BodyText"/>
      </w:pPr>
      <w:r>
        <w:t>The line ‘layer = wfs.GetLayer(0) ‘ returns an object of type: &lt;osgeo.ogr.Layer&gt;</w:t>
      </w:r>
    </w:p>
    <w:p w14:paraId="20DA3D90" w14:textId="77777777" w:rsidR="00A91A2A" w:rsidRDefault="00A91A2A" w:rsidP="000E5536">
      <w:pPr>
        <w:pStyle w:val="Heading7"/>
      </w:pPr>
      <w:bookmarkStart w:id="81" w:name="_Ref329674174"/>
      <w:r>
        <w:t>Using OWSLib</w:t>
      </w:r>
      <w:bookmarkEnd w:id="81"/>
    </w:p>
    <w:p w14:paraId="6F788DA2" w14:textId="77777777" w:rsidR="00516793" w:rsidRDefault="00516793" w:rsidP="000E5536">
      <w:pPr>
        <w:pStyle w:val="BodyText2"/>
      </w:pPr>
      <w:r>
        <w:t>Can we try using OWSlib? Installed on the cruise – so trying.</w:t>
      </w:r>
    </w:p>
    <w:p w14:paraId="7EDE7543" w14:textId="77777777" w:rsidR="00516793" w:rsidRDefault="00516793" w:rsidP="000E5536">
      <w:pPr>
        <w:pStyle w:val="Code"/>
      </w:pPr>
      <w:r w:rsidRPr="00C42C8B">
        <w:t>wfs = WebFeatureService('http://mapservices.iucnredlist.org/ArcGIS/services/Andrew/OrangUtan/MapServer/WFSServer?request=GetCapabilities&amp;service=WFS&amp;version=1.1.0')</w:t>
      </w:r>
    </w:p>
    <w:p w14:paraId="37457D75" w14:textId="77777777" w:rsidR="00516793" w:rsidRDefault="00516793" w:rsidP="000E5536">
      <w:pPr>
        <w:pStyle w:val="BodyText"/>
      </w:pPr>
      <w:r>
        <w:t>But error:</w:t>
      </w:r>
      <w:r w:rsidRPr="00C42C8B">
        <w:t xml:space="preserve"> </w:t>
      </w:r>
      <w:r>
        <w:t>self.type = self._root.find(nspath('Name')).text</w:t>
      </w:r>
    </w:p>
    <w:p w14:paraId="7FEABD8D" w14:textId="77777777" w:rsidR="00516793" w:rsidRDefault="00516793" w:rsidP="000E5536">
      <w:pPr>
        <w:pStyle w:val="BodyText"/>
      </w:pPr>
      <w:r>
        <w:t>AttributeError: 'NoneType' object has no attribute 'find'</w:t>
      </w:r>
    </w:p>
    <w:p w14:paraId="6B76D86F" w14:textId="77777777" w:rsidR="00516793" w:rsidRDefault="00516793" w:rsidP="000E5536">
      <w:pPr>
        <w:pStyle w:val="BodyText"/>
      </w:pPr>
      <w:r>
        <w:t>Try:</w:t>
      </w:r>
    </w:p>
    <w:p w14:paraId="495A113C" w14:textId="77777777" w:rsidR="00516793" w:rsidRDefault="00516793" w:rsidP="000E5536">
      <w:pPr>
        <w:pStyle w:val="Code"/>
      </w:pPr>
      <w:r>
        <w:t>wfs = WebFeatureService('</w:t>
      </w:r>
      <w:r w:rsidRPr="006C340D">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r>
        <w:t>’)</w:t>
      </w:r>
    </w:p>
    <w:p w14:paraId="1F540ED4" w14:textId="77777777" w:rsidR="00516793" w:rsidRDefault="00516793" w:rsidP="000E5536">
      <w:pPr>
        <w:pStyle w:val="BodyText2"/>
      </w:pPr>
      <w:r>
        <w:t>This is because the Name node is not found in the wfs XML that is returned from the service and that is because the Name node is not populated! It doesn’t have to be according to the OGC standard but the OWSLib code is expecting it to be populated. Michael found that the new library wfs110 loads the service metadata better so we need to use this.</w:t>
      </w:r>
    </w:p>
    <w:p w14:paraId="76C9A14C" w14:textId="77777777" w:rsidR="00516793" w:rsidRDefault="00516793" w:rsidP="000E5536">
      <w:pPr>
        <w:pStyle w:val="BodyText2"/>
      </w:pPr>
      <w:r>
        <w:t>Trying to populate the Name, Abstract and Title fields in the Map Document Properties but although they are updated in the Services Directory they do not update in the WFS GetCapabilities file – these are all set in the Service Properties of the MapService!</w:t>
      </w:r>
    </w:p>
    <w:p w14:paraId="303DC8FC" w14:textId="77777777" w:rsidR="00516793" w:rsidRDefault="00516793" w:rsidP="000E5536">
      <w:pPr>
        <w:pStyle w:val="BodyText2"/>
      </w:pPr>
      <w:r>
        <w:t>Checking out the OWSLib code from ‘</w:t>
      </w:r>
      <w:r w:rsidRPr="000B5FD8">
        <w:t>https://owslib.svn.sourc</w:t>
      </w:r>
      <w:r>
        <w:t>eforge.net/svnroot/owslib’.</w:t>
      </w:r>
    </w:p>
    <w:p w14:paraId="4D54466F" w14:textId="77777777" w:rsidR="00516793" w:rsidRPr="005D7774" w:rsidRDefault="00516793" w:rsidP="000E5536">
      <w:pPr>
        <w:pStyle w:val="Code"/>
      </w:pPr>
      <w:r w:rsidRPr="005D7774">
        <w:t>import sys</w:t>
      </w:r>
    </w:p>
    <w:p w14:paraId="351EF6D4" w14:textId="77777777" w:rsidR="00516793" w:rsidRPr="005D7774" w:rsidRDefault="00516793" w:rsidP="000E5536">
      <w:pPr>
        <w:pStyle w:val="Code"/>
      </w:pPr>
      <w:r w:rsidRPr="005D7774">
        <w:t>import psycopg2</w:t>
      </w:r>
    </w:p>
    <w:p w14:paraId="7FEFE912" w14:textId="77777777" w:rsidR="00516793" w:rsidRPr="005D7774" w:rsidRDefault="00516793" w:rsidP="000E5536">
      <w:pPr>
        <w:pStyle w:val="Code"/>
      </w:pPr>
      <w:r w:rsidRPr="005D7774">
        <w:t>DSN = "dbname='dev' user='appuser' host='species.jrc.it' password='5Ti5k9'"</w:t>
      </w:r>
    </w:p>
    <w:p w14:paraId="31CD5160" w14:textId="77777777" w:rsidR="00516793" w:rsidRPr="005D7774" w:rsidRDefault="00516793" w:rsidP="000E5536">
      <w:pPr>
        <w:pStyle w:val="Code"/>
      </w:pPr>
      <w:r w:rsidRPr="005D7774">
        <w:t>sys.path.append('E:\\cottaan\\Aptana Studio 3\\Aptana Studio Workspace\\')</w:t>
      </w:r>
    </w:p>
    <w:p w14:paraId="2CB790D7" w14:textId="77777777" w:rsidR="00516793" w:rsidRPr="005D7774" w:rsidRDefault="00516793" w:rsidP="000E5536">
      <w:pPr>
        <w:pStyle w:val="Code"/>
      </w:pPr>
      <w:r w:rsidRPr="005D7774">
        <w:t>from owslib.wfs import WebFeatureService</w:t>
      </w:r>
    </w:p>
    <w:p w14:paraId="193C4E17" w14:textId="77777777" w:rsidR="00516793" w:rsidRPr="005D7774" w:rsidRDefault="00516793" w:rsidP="000E5536">
      <w:pPr>
        <w:pStyle w:val="Code"/>
      </w:pPr>
      <w:r w:rsidRPr="005D7774">
        <w:t>from xml.etree import ElementTree as ET</w:t>
      </w:r>
    </w:p>
    <w:p w14:paraId="398C94DC" w14:textId="77777777" w:rsidR="00516793" w:rsidRPr="005D7774" w:rsidRDefault="00516793" w:rsidP="000E5536">
      <w:pPr>
        <w:pStyle w:val="Code"/>
      </w:pPr>
      <w:r w:rsidRPr="005D7774">
        <w:t>conn = psycopg2.connect(DSN)</w:t>
      </w:r>
    </w:p>
    <w:p w14:paraId="613780DB" w14:textId="77777777" w:rsidR="00516793" w:rsidRPr="005D7774" w:rsidRDefault="00516793" w:rsidP="000E5536">
      <w:pPr>
        <w:pStyle w:val="Code"/>
      </w:pPr>
      <w:r w:rsidRPr="005D7774">
        <w:t>cursor = conn.cursor()</w:t>
      </w:r>
    </w:p>
    <w:p w14:paraId="29572F98" w14:textId="77777777" w:rsidR="00516793" w:rsidRPr="005D7774" w:rsidRDefault="00516793" w:rsidP="000E5536">
      <w:pPr>
        <w:pStyle w:val="Code"/>
      </w:pPr>
      <w:r w:rsidRPr="005D7774">
        <w:t>wfs = WebFeatureService('http://mapservices.iucnredlist.org/ArcGIS/services/Andrew/OrangUtan/MapServer/WFSServer?request=GetCapabilities&amp;service=WFS&amp;version=1.1.0', version='1.1.0')</w:t>
      </w:r>
    </w:p>
    <w:p w14:paraId="10C9B27D" w14:textId="77777777" w:rsidR="00516793" w:rsidRPr="005D7774" w:rsidRDefault="00516793" w:rsidP="000E5536">
      <w:pPr>
        <w:pStyle w:val="Code"/>
      </w:pPr>
      <w:r w:rsidRPr="005D7774">
        <w:t>stream = wfs.getfeature(typename=['Andrew_OrangUtan:OrangUtan'], maxfeatures=1000,propertyname=[])</w:t>
      </w:r>
    </w:p>
    <w:p w14:paraId="24D117D7" w14:textId="77777777" w:rsidR="00516793" w:rsidRPr="005D7774" w:rsidRDefault="00516793" w:rsidP="000E5536">
      <w:pPr>
        <w:pStyle w:val="Code"/>
      </w:pPr>
      <w:r w:rsidRPr="005D7774">
        <w:t>elementTree = ET.parse(stream)</w:t>
      </w:r>
    </w:p>
    <w:p w14:paraId="048C4FF4" w14:textId="77777777" w:rsidR="00516793" w:rsidRPr="005D7774" w:rsidRDefault="00516793" w:rsidP="000E5536">
      <w:pPr>
        <w:pStyle w:val="Code"/>
      </w:pPr>
      <w:r w:rsidRPr="005D7774">
        <w:lastRenderedPageBreak/>
        <w:t>iterator = elementTree.getiterator('{http://www.opengis.net/gml}Polygon')</w:t>
      </w:r>
    </w:p>
    <w:p w14:paraId="15E3E3A3" w14:textId="77777777" w:rsidR="00516793" w:rsidRPr="005D7774" w:rsidRDefault="00516793" w:rsidP="000E5536">
      <w:pPr>
        <w:pStyle w:val="Code"/>
      </w:pPr>
      <w:r w:rsidRPr="005D7774">
        <w:t>for i in iterator:</w:t>
      </w:r>
    </w:p>
    <w:p w14:paraId="62A0AD31" w14:textId="77777777" w:rsidR="00516793" w:rsidRPr="005D7774" w:rsidRDefault="00516793" w:rsidP="000E5536">
      <w:pPr>
        <w:pStyle w:val="Code"/>
      </w:pPr>
      <w:r w:rsidRPr="005D7774">
        <w:t xml:space="preserve">    sql = "select wdpaid from wdpa where st_intersects(ST_GeomFromGML('" + ET.tostring(i) + "',3857), geom)"</w:t>
      </w:r>
    </w:p>
    <w:p w14:paraId="49212DDB" w14:textId="77777777" w:rsidR="00516793" w:rsidRPr="005D7774" w:rsidRDefault="00516793" w:rsidP="000E5536">
      <w:pPr>
        <w:pStyle w:val="Code"/>
      </w:pPr>
      <w:r w:rsidRPr="005D7774">
        <w:t xml:space="preserve">    cursor.execute(sql)</w:t>
      </w:r>
    </w:p>
    <w:p w14:paraId="18E90A78" w14:textId="77777777" w:rsidR="00516793" w:rsidRPr="005D7774" w:rsidRDefault="00516793" w:rsidP="000E5536">
      <w:pPr>
        <w:pStyle w:val="Code"/>
      </w:pPr>
      <w:r w:rsidRPr="005D7774">
        <w:t xml:space="preserve">    PAs = cursor.fetchall()</w:t>
      </w:r>
    </w:p>
    <w:p w14:paraId="3F436440" w14:textId="77777777" w:rsidR="00516793" w:rsidRPr="005D7774" w:rsidRDefault="00516793" w:rsidP="000E5536">
      <w:pPr>
        <w:pStyle w:val="Code"/>
      </w:pPr>
      <w:r w:rsidRPr="005D7774">
        <w:t xml:space="preserve">    for PA in PAs:</w:t>
      </w:r>
    </w:p>
    <w:p w14:paraId="1769D01B" w14:textId="77777777" w:rsidR="00516793" w:rsidRPr="005D7774" w:rsidRDefault="00516793" w:rsidP="000E5536">
      <w:pPr>
        <w:pStyle w:val="Code"/>
      </w:pPr>
      <w:r w:rsidRPr="005D7774">
        <w:t xml:space="preserve">        print str(int(PA[0]))</w:t>
      </w:r>
    </w:p>
    <w:p w14:paraId="51616204" w14:textId="77777777" w:rsidR="00516793" w:rsidRPr="005D7774" w:rsidRDefault="00516793" w:rsidP="000E5536">
      <w:pPr>
        <w:pStyle w:val="Code"/>
      </w:pPr>
      <w:r w:rsidRPr="005D7774">
        <w:t xml:space="preserve">cursor.close()                                                      </w:t>
      </w:r>
    </w:p>
    <w:p w14:paraId="1FFA14DD" w14:textId="77777777" w:rsidR="00516793" w:rsidRDefault="00516793" w:rsidP="000E5536">
      <w:pPr>
        <w:pStyle w:val="Code"/>
      </w:pPr>
      <w:r w:rsidRPr="005D7774">
        <w:t xml:space="preserve">conn.close()                                                        </w:t>
      </w:r>
    </w:p>
    <w:p w14:paraId="57FF1ADB" w14:textId="77777777" w:rsidR="00516793" w:rsidRDefault="00516793" w:rsidP="000E5536">
      <w:pPr>
        <w:pStyle w:val="BodyText"/>
      </w:pPr>
      <w:r>
        <w:t>This works only if you set propertyname=[] otherwise it just returns the attributes and not the geometry.</w:t>
      </w:r>
    </w:p>
    <w:p w14:paraId="70B622B7" w14:textId="77777777" w:rsidR="002B76DF" w:rsidRPr="00516793" w:rsidRDefault="002B76DF" w:rsidP="000E5536">
      <w:pPr>
        <w:pStyle w:val="BodyText"/>
      </w:pPr>
      <w:r>
        <w:t>It seems that if you call wfsservice.getfeature using the owslib it doesn’t raise any errors which is annoying because you cant capture the species that went wrong.</w:t>
      </w:r>
      <w:r w:rsidR="00572073">
        <w:t xml:space="preserve"> But I put the getfeature into a separate try finally block and it worked fine.</w:t>
      </w:r>
    </w:p>
    <w:p w14:paraId="165EBA8C" w14:textId="77777777" w:rsidR="00186A2D" w:rsidRDefault="00186A2D" w:rsidP="000E5536">
      <w:pPr>
        <w:pStyle w:val="Heading6"/>
      </w:pPr>
      <w:r>
        <w:t>Getting unique species IDs</w:t>
      </w:r>
    </w:p>
    <w:p w14:paraId="4B274E45" w14:textId="77777777" w:rsidR="007F4ED1" w:rsidRDefault="007F4ED1" w:rsidP="000E5536">
      <w:pPr>
        <w:pStyle w:val="Heading7"/>
      </w:pPr>
      <w:r>
        <w:t>Using the WFS Specification</w:t>
      </w:r>
    </w:p>
    <w:p w14:paraId="3DF29CDC" w14:textId="77777777" w:rsidR="00D36A40" w:rsidRDefault="00D36A40" w:rsidP="000E5536">
      <w:pPr>
        <w:pStyle w:val="BodyText2"/>
      </w:pPr>
      <w:r>
        <w:t xml:space="preserve">How do we filter the full species data? </w:t>
      </w:r>
    </w:p>
    <w:p w14:paraId="1F787E10" w14:textId="77777777" w:rsidR="00D36A40" w:rsidRDefault="00D36A40" w:rsidP="000E5536">
      <w:pPr>
        <w:pStyle w:val="BodyText2"/>
      </w:pPr>
      <w:r>
        <w:t>Retrieving just the ID_NO values using wfs is theoretically possible through specifying the propertyname but in all attempts it returns all of the properties. According to the WFS specification: ‘</w:t>
      </w:r>
      <w:r w:rsidRPr="00EA2AEE">
        <w:t xml:space="preserve">Thus the WFS must report all the mandatory properties of each feature, as well any properties requested through </w:t>
      </w:r>
      <w:r>
        <w:t xml:space="preserve">the &lt;wfs:PropertyName&gt; element’. So what properties are mandatory – these can be accessed through the DescribeFeatureType WFS method (e.g. </w:t>
      </w:r>
      <w:hyperlink r:id="rId279" w:history="1">
        <w:r w:rsidRPr="00F56CE0">
          <w:rPr>
            <w:rStyle w:val="Hyperlink"/>
          </w:rPr>
          <w:t>http://79.125.16.106/ArcGIS/services/Andrew/OrangUtan/MapServer/WFSServer?request=DescribeFeatureType&amp;service=WFS</w:t>
        </w:r>
      </w:hyperlink>
      <w:r>
        <w:t>) – but in this case it doesn’t show which are mandatory.</w:t>
      </w:r>
    </w:p>
    <w:p w14:paraId="6C88F2FE" w14:textId="77777777" w:rsidR="00D36A40" w:rsidRDefault="00D36A40" w:rsidP="000E5536">
      <w:pPr>
        <w:pStyle w:val="BodyText2"/>
      </w:pPr>
      <w:r>
        <w:t>There is lots of information about accessing ArcGIS Server WFS Services in the ESRI Help (</w:t>
      </w:r>
      <w:hyperlink r:id="rId280" w:anchor="/WFS_services/00930000005q000000/" w:history="1">
        <w:r>
          <w:rPr>
            <w:rStyle w:val="Hyperlink"/>
          </w:rPr>
          <w:t>http://help.arcgis.com/en/arcgisserver/10.0/help/arcgis_server_dotnet_help/index.html#/WFS_services/00930000005q000000/</w:t>
        </w:r>
      </w:hyperlink>
      <w:r>
        <w:t>). This includes all of the filters!</w:t>
      </w:r>
    </w:p>
    <w:p w14:paraId="5CDEE98A" w14:textId="77777777" w:rsidR="00D36A40" w:rsidRDefault="00D36A40" w:rsidP="000E5536">
      <w:pPr>
        <w:pStyle w:val="BodyText2"/>
      </w:pPr>
      <w:r>
        <w:t>To return just a single feature using the featureid parameter use &lt;FeatureTypeName&gt;.&lt;gml:id&gt; syntax:</w:t>
      </w:r>
    </w:p>
    <w:p w14:paraId="6EB2494B" w14:textId="77777777" w:rsidR="00D36A40" w:rsidRDefault="003630B2" w:rsidP="000E5536">
      <w:pPr>
        <w:pStyle w:val="BodyText2"/>
      </w:pPr>
      <w:hyperlink r:id="rId281" w:history="1">
        <w:r w:rsidR="00D36A40" w:rsidRPr="00F56CE0">
          <w:rPr>
            <w:rStyle w:val="Hyperlink"/>
          </w:rPr>
          <w:t>http://79.125.16.106/ArcGIS/services/Andrew/OrangUtan/MapServer/WFSServer?request=GetFeature&amp;service=WFS&amp;maxfeatures=10&amp;typename=Andrew_OrangUtan%3AOrangUtan&amp;version=1.1.0&amp;featureid=OrangUtan.F9__1</w:t>
        </w:r>
      </w:hyperlink>
    </w:p>
    <w:p w14:paraId="48B2AD3E" w14:textId="77777777" w:rsidR="00D36A40" w:rsidRDefault="00D36A40" w:rsidP="000E5536">
      <w:pPr>
        <w:pStyle w:val="BodyText2"/>
      </w:pPr>
      <w:r>
        <w:t xml:space="preserve">It seems that ArcGIS Server returns all properties regardless: </w:t>
      </w:r>
      <w:hyperlink r:id="rId282" w:history="1">
        <w:r>
          <w:rPr>
            <w:rStyle w:val="Hyperlink"/>
          </w:rPr>
          <w:t>http://forums.arcgis.com/threads/12407-Using-WFS-with-PROPERTYNAME-parameter-in-datainterop</w:t>
        </w:r>
      </w:hyperlink>
      <w:r>
        <w:t>. Cant get it to work – seems to be an ArcGIS Server issue – going to use the REST API.</w:t>
      </w:r>
    </w:p>
    <w:p w14:paraId="09AD0C0D" w14:textId="77777777" w:rsidR="007F4ED1" w:rsidRDefault="007F4ED1" w:rsidP="000E5536">
      <w:pPr>
        <w:pStyle w:val="Heading7"/>
      </w:pPr>
      <w:r>
        <w:t>Using ArcGIS Server REST API</w:t>
      </w:r>
    </w:p>
    <w:p w14:paraId="4EB4111C" w14:textId="77777777" w:rsidR="000D273E" w:rsidRDefault="001D2FCB" w:rsidP="000E5536">
      <w:pPr>
        <w:pStyle w:val="BodyText2"/>
      </w:pPr>
      <w:r>
        <w:t xml:space="preserve">This returns the IDs: </w:t>
      </w:r>
    </w:p>
    <w:p w14:paraId="6D013676" w14:textId="77777777" w:rsidR="000D273E" w:rsidRDefault="003630B2" w:rsidP="000E5536">
      <w:pPr>
        <w:pStyle w:val="BodyText2"/>
      </w:pPr>
      <w:hyperlink r:id="rId283" w:history="1">
        <w:r w:rsidR="000D273E">
          <w:rPr>
            <w:rStyle w:val="Hyperlink"/>
          </w:rPr>
          <w:t>http://mapservices.iucnredlist.org/ArcGIS/rest/services/Andrew/SpeciesWFS/MapServer/0/query?where=objectid%3E-1&amp;returnIdsOnly=true&amp;returnGeometry=false&amp;f=json</w:t>
        </w:r>
      </w:hyperlink>
    </w:p>
    <w:p w14:paraId="62933E28" w14:textId="77777777" w:rsidR="00D00707" w:rsidRDefault="001D2FCB" w:rsidP="000E5536">
      <w:pPr>
        <w:pStyle w:val="BodyText2"/>
      </w:pPr>
      <w:r>
        <w:t>So we need to call this and build the list in Python.</w:t>
      </w:r>
      <w:r w:rsidR="00C87FA0">
        <w:t xml:space="preserve"> </w:t>
      </w:r>
      <w:r w:rsidR="00FA2A62">
        <w:t xml:space="preserve">The test polygon that I am using is a large area over the Maliau Basin in Sabah for OrangUtan. The </w:t>
      </w:r>
      <w:r w:rsidR="00C87FA0">
        <w:t>ID</w:t>
      </w:r>
      <w:r w:rsidR="00B22F7E">
        <w:t xml:space="preserve"> is </w:t>
      </w:r>
      <w:r w:rsidR="00C87FA0">
        <w:t xml:space="preserve">103255 </w:t>
      </w:r>
      <w:r w:rsidR="00B664FE">
        <w:t xml:space="preserve">from the speciesWFS feature class </w:t>
      </w:r>
      <w:r w:rsidR="00B22F7E">
        <w:t xml:space="preserve">and this </w:t>
      </w:r>
      <w:r w:rsidR="00CD0614">
        <w:t xml:space="preserve">overlaps with </w:t>
      </w:r>
      <w:r w:rsidR="00EC731C">
        <w:t>lots of PAs.</w:t>
      </w:r>
      <w:r w:rsidR="00CB0D50">
        <w:t xml:space="preserve"> This geometry is too big to b</w:t>
      </w:r>
      <w:r w:rsidR="00175E62">
        <w:t>e output in the pgAdmin console</w:t>
      </w:r>
      <w:r w:rsidR="00CB0D50">
        <w:t>.</w:t>
      </w:r>
    </w:p>
    <w:p w14:paraId="45C476F2" w14:textId="77777777" w:rsidR="00D00707" w:rsidRDefault="00685E18" w:rsidP="000E5536">
      <w:pPr>
        <w:pStyle w:val="ListBullet"/>
      </w:pPr>
      <w:r>
        <w:t>in my local FileGDB this is the feature with an objectID of 39</w:t>
      </w:r>
    </w:p>
    <w:p w14:paraId="1D1409C4" w14:textId="77777777" w:rsidR="00D00707" w:rsidRDefault="00D00707" w:rsidP="000E5536">
      <w:pPr>
        <w:pStyle w:val="ListBullet"/>
      </w:pPr>
      <w:r>
        <w:t>in the PostGIS 2 database the objectid=103255</w:t>
      </w:r>
    </w:p>
    <w:p w14:paraId="24C7749A" w14:textId="77777777" w:rsidR="001D2FCB" w:rsidRDefault="000D5EB1" w:rsidP="000E5536">
      <w:pPr>
        <w:pStyle w:val="BodyText2"/>
      </w:pPr>
      <w:r>
        <w:t>Here’s the finished code:</w:t>
      </w:r>
    </w:p>
    <w:p w14:paraId="12D10DF7" w14:textId="77777777" w:rsidR="000D5EB1" w:rsidRDefault="000D5EB1" w:rsidP="000E5536">
      <w:pPr>
        <w:pStyle w:val="Code"/>
      </w:pPr>
      <w:r>
        <w:t>#imports</w:t>
      </w:r>
    </w:p>
    <w:p w14:paraId="79118449" w14:textId="77777777" w:rsidR="000D5EB1" w:rsidRDefault="000D5EB1" w:rsidP="000E5536">
      <w:pPr>
        <w:pStyle w:val="Code"/>
      </w:pPr>
      <w:r>
        <w:t>import sys, psycopg2, urllib, json, datetime</w:t>
      </w:r>
    </w:p>
    <w:p w14:paraId="300CD045" w14:textId="77777777" w:rsidR="000D5EB1" w:rsidRDefault="000D5EB1" w:rsidP="000E5536">
      <w:pPr>
        <w:pStyle w:val="Code"/>
      </w:pPr>
      <w:r>
        <w:t>from xml.etree import ElementTree as ET</w:t>
      </w:r>
    </w:p>
    <w:p w14:paraId="769EA255" w14:textId="77777777" w:rsidR="000D5EB1" w:rsidRDefault="000D5EB1" w:rsidP="000E5536">
      <w:pPr>
        <w:pStyle w:val="Code"/>
      </w:pPr>
    </w:p>
    <w:p w14:paraId="3EC68AB8" w14:textId="77777777" w:rsidR="000D5EB1" w:rsidRDefault="000D5EB1" w:rsidP="000E5536">
      <w:pPr>
        <w:pStyle w:val="Code"/>
      </w:pPr>
      <w:r>
        <w:t>#constants</w:t>
      </w:r>
    </w:p>
    <w:p w14:paraId="61C487CA" w14:textId="77777777" w:rsidR="000D5EB1" w:rsidRDefault="000D5EB1" w:rsidP="000E5536">
      <w:pPr>
        <w:pStyle w:val="Code"/>
      </w:pPr>
      <w:r>
        <w:t>DSN = "dbname='dev' user='appuser' host='species.jrc.it' password='5Ti5k9'"</w:t>
      </w:r>
    </w:p>
    <w:p w14:paraId="4B9A2D25" w14:textId="77777777" w:rsidR="000D5EB1" w:rsidRDefault="000D5EB1" w:rsidP="000E5536">
      <w:pPr>
        <w:pStyle w:val="Code"/>
      </w:pPr>
      <w:r>
        <w:t>IUCN_DOMAIN = "http://79.125.16.106/ArcGIS/"</w:t>
      </w:r>
    </w:p>
    <w:p w14:paraId="74C2B955" w14:textId="77777777" w:rsidR="000D5EB1" w:rsidRDefault="000D5EB1" w:rsidP="000E5536">
      <w:pPr>
        <w:pStyle w:val="Code"/>
      </w:pPr>
      <w:r>
        <w:t>WFS_URL = IUCN_DOMAIN + "services/Andrew/SpeciesWFS/MapServer/WFSServer"</w:t>
      </w:r>
    </w:p>
    <w:p w14:paraId="6D4CEA5C" w14:textId="77777777" w:rsidR="000D5EB1" w:rsidRDefault="000D5EB1" w:rsidP="000E5536">
      <w:pPr>
        <w:pStyle w:val="Code"/>
      </w:pPr>
      <w:r>
        <w:t>REST_URL = IUCN_DOMAIN + "rest/services/Andrew/SpeciesWFS/MapServer/0"</w:t>
      </w:r>
    </w:p>
    <w:p w14:paraId="3AC7CE9F" w14:textId="77777777" w:rsidR="000D5EB1" w:rsidRDefault="000D5EB1" w:rsidP="000E5536">
      <w:pPr>
        <w:pStyle w:val="Code"/>
      </w:pPr>
    </w:p>
    <w:p w14:paraId="1E4E85B3" w14:textId="77777777" w:rsidR="000D5EB1" w:rsidRDefault="000D5EB1" w:rsidP="000E5536">
      <w:pPr>
        <w:pStyle w:val="Code"/>
      </w:pPr>
      <w:r>
        <w:t>sys.path.append('E:\\cottaan\\Aptana Studio 3\\Aptana Studio Workspace\\')</w:t>
      </w:r>
    </w:p>
    <w:p w14:paraId="456BF8FF" w14:textId="77777777" w:rsidR="000D5EB1" w:rsidRDefault="000D5EB1" w:rsidP="000E5536">
      <w:pPr>
        <w:pStyle w:val="Code"/>
      </w:pPr>
      <w:r>
        <w:t>from owslib.wfs import WebFeatureService</w:t>
      </w:r>
    </w:p>
    <w:p w14:paraId="5A3C27BA" w14:textId="77777777" w:rsidR="000D5EB1" w:rsidRDefault="000D5EB1" w:rsidP="000E5536">
      <w:pPr>
        <w:pStyle w:val="Code"/>
      </w:pPr>
    </w:p>
    <w:p w14:paraId="50CCE349" w14:textId="77777777" w:rsidR="000D5EB1" w:rsidRDefault="000D5EB1" w:rsidP="000E5536">
      <w:pPr>
        <w:pStyle w:val="Code"/>
      </w:pPr>
      <w:r>
        <w:t>#connect to db</w:t>
      </w:r>
    </w:p>
    <w:p w14:paraId="5F3843C1" w14:textId="77777777" w:rsidR="000D5EB1" w:rsidRDefault="000D5EB1" w:rsidP="000E5536">
      <w:pPr>
        <w:pStyle w:val="Code"/>
      </w:pPr>
      <w:r>
        <w:t>conn = psycopg2.connect(DSN)                                                                # connect to PostGIS</w:t>
      </w:r>
    </w:p>
    <w:p w14:paraId="0C8C33F5" w14:textId="77777777" w:rsidR="000D5EB1" w:rsidRDefault="000D5EB1" w:rsidP="000E5536">
      <w:pPr>
        <w:pStyle w:val="Code"/>
      </w:pPr>
      <w:r>
        <w:t>cursor = conn.cursor()                                                                      # get a cursor to PostGIS</w:t>
      </w:r>
    </w:p>
    <w:p w14:paraId="79B2069B" w14:textId="77777777" w:rsidR="000D5EB1" w:rsidRDefault="000D5EB1" w:rsidP="000E5536">
      <w:pPr>
        <w:pStyle w:val="Code"/>
      </w:pPr>
    </w:p>
    <w:p w14:paraId="3DB468E3" w14:textId="77777777" w:rsidR="000D5EB1" w:rsidRDefault="000D5EB1" w:rsidP="000E5536">
      <w:pPr>
        <w:pStyle w:val="Code"/>
      </w:pPr>
      <w:r>
        <w:t>#connect to the IUCN services and get the list of object ids to iterate through</w:t>
      </w:r>
    </w:p>
    <w:p w14:paraId="4D289A9D" w14:textId="77777777" w:rsidR="000D5EB1" w:rsidRDefault="000D5EB1" w:rsidP="000E5536">
      <w:pPr>
        <w:pStyle w:val="Code"/>
      </w:pPr>
      <w:r>
        <w:t>wfs = WebFeatureService(WFS_URL + '?request=GetCapabilities', version='1.1.0')              # get the WFS Service Capabilities</w:t>
      </w:r>
    </w:p>
    <w:p w14:paraId="29C0642F" w14:textId="77777777" w:rsidR="000D5EB1" w:rsidRDefault="000D5EB1" w:rsidP="000E5536">
      <w:pPr>
        <w:pStyle w:val="Code"/>
      </w:pPr>
      <w:r>
        <w:t>ids = urllib.urlopen(REST_URL + "/query?where=objectid%3E-1&amp;returnIdsOnly=true&amp;returnGeometry=false&amp;f=json").read() # get all of the OBJECTID values from the species range data</w:t>
      </w:r>
    </w:p>
    <w:p w14:paraId="54D02F2C" w14:textId="77777777" w:rsidR="000D5EB1" w:rsidRDefault="000D5EB1" w:rsidP="000E5536">
      <w:pPr>
        <w:pStyle w:val="Code"/>
      </w:pPr>
      <w:r>
        <w:t>idlist = json.loads(ids)['objectIds']                                                       # convert the json ids to a python list</w:t>
      </w:r>
    </w:p>
    <w:p w14:paraId="51AE8B7E" w14:textId="77777777" w:rsidR="000D5EB1" w:rsidRDefault="000D5EB1" w:rsidP="000E5536">
      <w:pPr>
        <w:pStyle w:val="Code"/>
      </w:pPr>
      <w:r>
        <w:t>f = open(r"E:\cottaan\My Documents\ArcGIS\wdpa_iucn.csv", 'a')</w:t>
      </w:r>
    </w:p>
    <w:p w14:paraId="302A38D1" w14:textId="77777777" w:rsidR="000D5EB1" w:rsidRDefault="000D5EB1" w:rsidP="000E5536">
      <w:pPr>
        <w:pStyle w:val="Code"/>
      </w:pPr>
      <w:r>
        <w:t>count = 1</w:t>
      </w:r>
    </w:p>
    <w:p w14:paraId="5ED26DCF" w14:textId="77777777" w:rsidR="000D5EB1" w:rsidRDefault="000D5EB1" w:rsidP="000E5536">
      <w:pPr>
        <w:pStyle w:val="Code"/>
      </w:pPr>
      <w:r>
        <w:t>#iterate through the species range features</w:t>
      </w:r>
    </w:p>
    <w:p w14:paraId="49CB8DC4" w14:textId="77777777" w:rsidR="000D5EB1" w:rsidRDefault="000D5EB1" w:rsidP="000E5536">
      <w:pPr>
        <w:pStyle w:val="Code"/>
      </w:pPr>
      <w:r>
        <w:t>for OBJECTID in idlist:                                                                     # iterate through the OBJECTID values</w:t>
      </w:r>
    </w:p>
    <w:p w14:paraId="210A83CD" w14:textId="77777777" w:rsidR="000D5EB1" w:rsidRDefault="000D5EB1" w:rsidP="000E5536">
      <w:pPr>
        <w:pStyle w:val="Code"/>
      </w:pPr>
      <w:r>
        <w:t xml:space="preserve">    print "Species " + str(count) + " of " + str(len(idlist)) + " (" + str(datetime.datetime.now()) + ")" # feedback                                        </w:t>
      </w:r>
    </w:p>
    <w:p w14:paraId="2B6F2305" w14:textId="77777777" w:rsidR="000D5EB1" w:rsidRDefault="000D5EB1" w:rsidP="000E5536">
      <w:pPr>
        <w:pStyle w:val="Code"/>
      </w:pPr>
      <w:r>
        <w:t xml:space="preserve">    wfsfilter = "&lt;ogc:Filter&gt;&lt;ogc:PropertyIsEqualTo&gt;&lt;ogc:PropertyName&gt;OBJECTID&lt;/ogc:PropertyName&gt;&lt;ogc:Literal&gt;" + str(OBJECTID) + "&lt;/ogc:Literal&gt;&lt;/ogc:PropertyIsEqualTo&gt;&lt;/ogc:Filter&gt;"   # create the filter for the species</w:t>
      </w:r>
    </w:p>
    <w:p w14:paraId="619F3E99" w14:textId="77777777" w:rsidR="000D5EB1" w:rsidRDefault="000D5EB1" w:rsidP="000E5536">
      <w:pPr>
        <w:pStyle w:val="Code"/>
      </w:pPr>
      <w:r>
        <w:t xml:space="preserve">    stream = wfs.getfeature(typename=['Andrew_SpeciesWFS:AllSpecies_WebMercator'], filter=wfsfilter, maxfeatures=10000, propertyname=[])    # get the species range as gml from the WFS service</w:t>
      </w:r>
    </w:p>
    <w:p w14:paraId="35314DDF" w14:textId="77777777" w:rsidR="000D5EB1" w:rsidRDefault="000D5EB1" w:rsidP="000E5536">
      <w:pPr>
        <w:pStyle w:val="Code"/>
      </w:pPr>
      <w:r>
        <w:t xml:space="preserve">    elementTree = ET.parse(stream)                                                          # load the gml into memory</w:t>
      </w:r>
    </w:p>
    <w:p w14:paraId="3F853921" w14:textId="77777777" w:rsidR="000D5EB1" w:rsidRDefault="000D5EB1" w:rsidP="000E5536">
      <w:pPr>
        <w:pStyle w:val="Code"/>
      </w:pPr>
      <w:r>
        <w:t xml:space="preserve">    id_no = elementTree.getiterator('{' + WFS_URL + '}ID_NO')[0].text                       # get the species id_no </w:t>
      </w:r>
    </w:p>
    <w:p w14:paraId="74ED8E03" w14:textId="77777777" w:rsidR="000D5EB1" w:rsidRDefault="000D5EB1" w:rsidP="000E5536">
      <w:pPr>
        <w:pStyle w:val="Code"/>
      </w:pPr>
      <w:r>
        <w:t xml:space="preserve">    iterator = elementTree.getiterator('{http://www.opengis.net/gml}Polygon')               # get all of the gml:polygon elements</w:t>
      </w:r>
    </w:p>
    <w:p w14:paraId="586DFFED" w14:textId="77777777" w:rsidR="000D5EB1" w:rsidRDefault="000D5EB1" w:rsidP="000E5536">
      <w:pPr>
        <w:pStyle w:val="Code"/>
      </w:pPr>
      <w:r>
        <w:t xml:space="preserve">    for i in iterator:                                                                      # iterate through all of the species range polygons</w:t>
      </w:r>
    </w:p>
    <w:p w14:paraId="0F00043D" w14:textId="77777777" w:rsidR="000D5EB1" w:rsidRDefault="000D5EB1" w:rsidP="000E5536">
      <w:pPr>
        <w:pStyle w:val="Code"/>
      </w:pPr>
      <w:r>
        <w:t xml:space="preserve">        </w:t>
      </w:r>
    </w:p>
    <w:p w14:paraId="0EAF432C" w14:textId="77777777" w:rsidR="000D5EB1" w:rsidRDefault="000D5EB1" w:rsidP="000E5536">
      <w:pPr>
        <w:pStyle w:val="Code"/>
      </w:pPr>
      <w:r>
        <w:t xml:space="preserve">        # intersect the species range features with the PA features</w:t>
      </w:r>
    </w:p>
    <w:p w14:paraId="74B0AC7F" w14:textId="77777777" w:rsidR="000D5EB1" w:rsidRDefault="000D5EB1" w:rsidP="000E5536">
      <w:pPr>
        <w:pStyle w:val="Code"/>
      </w:pPr>
      <w:r>
        <w:t xml:space="preserve">        sql = "select wdpaid from wdpa where st_intersects(ST_GeomFromGML('" + ET.tostring(i) + "',3857), geom)" # select the protected areas that overlap the species range</w:t>
      </w:r>
    </w:p>
    <w:p w14:paraId="38D68936" w14:textId="77777777" w:rsidR="000D5EB1" w:rsidRDefault="000D5EB1" w:rsidP="000E5536">
      <w:pPr>
        <w:pStyle w:val="Code"/>
      </w:pPr>
      <w:r>
        <w:t xml:space="preserve">        cursor.execute(sql)                                                                 # execute the query</w:t>
      </w:r>
    </w:p>
    <w:p w14:paraId="195AA6E0" w14:textId="77777777" w:rsidR="000D5EB1" w:rsidRDefault="000D5EB1" w:rsidP="000E5536">
      <w:pPr>
        <w:pStyle w:val="Code"/>
      </w:pPr>
      <w:r>
        <w:t xml:space="preserve">        PAs = cursor.fetchall()                                                             # get all of the records</w:t>
      </w:r>
    </w:p>
    <w:p w14:paraId="45C09313" w14:textId="77777777" w:rsidR="000D5EB1" w:rsidRDefault="000D5EB1" w:rsidP="000E5536">
      <w:pPr>
        <w:pStyle w:val="Code"/>
      </w:pPr>
      <w:r>
        <w:t xml:space="preserve">        for PA in PAs:                                                                      # iterate through the PAs                                                                          </w:t>
      </w:r>
    </w:p>
    <w:p w14:paraId="07D7267C" w14:textId="77777777" w:rsidR="000D5EB1" w:rsidRDefault="000D5EB1" w:rsidP="000E5536">
      <w:pPr>
        <w:pStyle w:val="Code"/>
      </w:pPr>
      <w:r>
        <w:t xml:space="preserve">            f.write(id_no + "," + str(int(PA[0])) + "\n")</w:t>
      </w:r>
    </w:p>
    <w:p w14:paraId="63EC09B5" w14:textId="77777777" w:rsidR="000D5EB1" w:rsidRDefault="000D5EB1" w:rsidP="000E5536">
      <w:pPr>
        <w:pStyle w:val="Code"/>
      </w:pPr>
      <w:r>
        <w:t xml:space="preserve">    count += 1</w:t>
      </w:r>
    </w:p>
    <w:p w14:paraId="713D5A77" w14:textId="77777777" w:rsidR="000D5EB1" w:rsidRDefault="000D5EB1" w:rsidP="000E5536">
      <w:pPr>
        <w:pStyle w:val="Code"/>
      </w:pPr>
      <w:r>
        <w:t>f.close()</w:t>
      </w:r>
    </w:p>
    <w:p w14:paraId="59C46EC8" w14:textId="77777777" w:rsidR="000D5EB1" w:rsidRDefault="000D5EB1" w:rsidP="000E5536">
      <w:pPr>
        <w:pStyle w:val="Code"/>
      </w:pPr>
      <w:r>
        <w:t>cursor.close()                                                                              # close the cursor</w:t>
      </w:r>
    </w:p>
    <w:p w14:paraId="5FDAC9B1" w14:textId="77777777" w:rsidR="000D5EB1" w:rsidRDefault="000D5EB1" w:rsidP="000E5536">
      <w:pPr>
        <w:pStyle w:val="Code"/>
      </w:pPr>
      <w:r>
        <w:t>conn.close()                                                                                # close the connection</w:t>
      </w:r>
    </w:p>
    <w:p w14:paraId="67787FBD" w14:textId="77777777" w:rsidR="00366ABA" w:rsidRPr="00366ABA" w:rsidRDefault="00366ABA" w:rsidP="000E5536">
      <w:pPr>
        <w:pStyle w:val="Heading6"/>
      </w:pPr>
      <w:r>
        <w:t>Attempts</w:t>
      </w:r>
    </w:p>
    <w:p w14:paraId="14C959D8" w14:textId="77777777" w:rsidR="00366ABA" w:rsidRDefault="00366ABA" w:rsidP="000E5536">
      <w:pPr>
        <w:pStyle w:val="Heading7"/>
      </w:pPr>
      <w:r>
        <w:t>Attempt 1: 16/5/12</w:t>
      </w:r>
    </w:p>
    <w:p w14:paraId="0B886154" w14:textId="77777777" w:rsidR="00366ABA" w:rsidRDefault="00366ABA" w:rsidP="000E5536">
      <w:pPr>
        <w:pStyle w:val="BodyText2"/>
      </w:pPr>
      <w:r>
        <w:t>Started at 1600 and ran for 5 days until it crashed because I was using Aptana for something else. Boo. But after 5 days it had only done 15% of the species.</w:t>
      </w:r>
    </w:p>
    <w:p w14:paraId="0A0A8D4A" w14:textId="77777777" w:rsidR="00366ABA" w:rsidRDefault="00366ABA" w:rsidP="000E5536">
      <w:pPr>
        <w:pStyle w:val="Heading7"/>
      </w:pPr>
      <w:bookmarkStart w:id="82" w:name="_Ref325698498"/>
      <w:r>
        <w:t>Attempt 2: 23/5/12</w:t>
      </w:r>
      <w:bookmarkEnd w:id="82"/>
    </w:p>
    <w:p w14:paraId="51DB0515" w14:textId="77777777" w:rsidR="00366ABA" w:rsidRDefault="00366ABA" w:rsidP="000E5536">
      <w:pPr>
        <w:pStyle w:val="Heading8"/>
      </w:pPr>
      <w:r>
        <w:t>Processing</w:t>
      </w:r>
    </w:p>
    <w:p w14:paraId="5A5ECF1E" w14:textId="77777777" w:rsidR="00366ABA" w:rsidRDefault="00366ABA" w:rsidP="000E5536">
      <w:pPr>
        <w:pStyle w:val="BodyText2"/>
      </w:pPr>
      <w:r>
        <w:t xml:space="preserve">Trying it using multiprocessing. Started at 16:54 on 23/5/12. Using 6 threads but only appears to be running a single query on PostGIS. This is because I was including the locks in the multiprocess (i.e. lock.acquire() in front of the connection). There are 127929 records in total in the WFS service. Took about 33 hours to do the whole analysis!!! Hooray!!! At last!!! Although the log file only has 127833 rows so not sure where the other 96 records went? 2164 features from the WFS service have no id_no. Importing the species that were logged into Access to compare with the WFS id_nos. </w:t>
      </w:r>
    </w:p>
    <w:p w14:paraId="023C9F99" w14:textId="77777777" w:rsidR="00366ABA" w:rsidRDefault="00366ABA" w:rsidP="000E5536">
      <w:pPr>
        <w:pStyle w:val="Heading8"/>
      </w:pPr>
      <w:r>
        <w:t>Unprocessed records</w:t>
      </w:r>
    </w:p>
    <w:p w14:paraId="6AC3610F" w14:textId="77777777" w:rsidR="00366ABA" w:rsidRDefault="00366ABA" w:rsidP="000E5536">
      <w:pPr>
        <w:pStyle w:val="BodyText2"/>
      </w:pPr>
      <w:r>
        <w:t xml:space="preserve">There are 73 species id_no values (56 unique) that are present in the WFS service that are not logged in the overlay.py process for some reason. One of them is </w:t>
      </w:r>
      <w:r w:rsidRPr="00AE3F55">
        <w:t>13006</w:t>
      </w:r>
      <w:r>
        <w:t xml:space="preserve"> – there is no record of this species in the log (the full list is in the ‘</w:t>
      </w:r>
      <w:r w:rsidRPr="00CF1C04">
        <w:t>id_nos NOT processed in the wdpa iucn overlay analysis</w:t>
      </w:r>
      <w:r>
        <w:t>’ in the ‘</w:t>
      </w:r>
      <w:r w:rsidRPr="00924F0C">
        <w:t>Libraries\Documents</w:t>
      </w:r>
      <w:r>
        <w:t xml:space="preserve">\general.accdb’ database. </w:t>
      </w:r>
    </w:p>
    <w:p w14:paraId="646F6A4B" w14:textId="77777777" w:rsidR="00366ABA" w:rsidRDefault="00366ABA" w:rsidP="000E5536">
      <w:pPr>
        <w:pStyle w:val="BodyText2"/>
      </w:pPr>
      <w:r>
        <w:t>Here are the species that did not get processed:</w:t>
      </w:r>
    </w:p>
    <w:tbl>
      <w:tblPr>
        <w:tblStyle w:val="LightShading-Accent11"/>
        <w:tblW w:w="0" w:type="auto"/>
        <w:tblLook w:val="04A0" w:firstRow="1" w:lastRow="0" w:firstColumn="1" w:lastColumn="0" w:noHBand="0" w:noVBand="1"/>
      </w:tblPr>
      <w:tblGrid>
        <w:gridCol w:w="764"/>
        <w:gridCol w:w="1525"/>
        <w:gridCol w:w="6750"/>
      </w:tblGrid>
      <w:tr w:rsidR="00366ABA" w:rsidRPr="008562E2" w14:paraId="277654E3" w14:textId="77777777" w:rsidTr="0074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214DBB08" w14:textId="77777777" w:rsidR="00366ABA" w:rsidRPr="008562E2" w:rsidRDefault="00366ABA" w:rsidP="000E5536">
            <w:pPr>
              <w:pStyle w:val="BodyText2"/>
            </w:pPr>
            <w:r w:rsidRPr="008562E2">
              <w:t>id_no</w:t>
            </w:r>
          </w:p>
        </w:tc>
        <w:tc>
          <w:tcPr>
            <w:tcW w:w="1525" w:type="dxa"/>
          </w:tcPr>
          <w:p w14:paraId="3E0CD814" w14:textId="77777777" w:rsidR="00366ABA" w:rsidRPr="008562E2" w:rsidRDefault="00366ABA" w:rsidP="000E5536">
            <w:pPr>
              <w:pStyle w:val="BodyText2"/>
              <w:cnfStyle w:val="100000000000" w:firstRow="1" w:lastRow="0" w:firstColumn="0" w:lastColumn="0" w:oddVBand="0" w:evenVBand="0" w:oddHBand="0" w:evenHBand="0" w:firstRowFirstColumn="0" w:firstRowLastColumn="0" w:lastRowFirstColumn="0" w:lastRowLastColumn="0"/>
            </w:pPr>
            <w:r w:rsidRPr="008562E2">
              <w:t>Species</w:t>
            </w:r>
          </w:p>
        </w:tc>
        <w:tc>
          <w:tcPr>
            <w:tcW w:w="6750" w:type="dxa"/>
          </w:tcPr>
          <w:p w14:paraId="0DCA5D9F" w14:textId="77777777" w:rsidR="00366ABA" w:rsidRPr="008562E2" w:rsidRDefault="00366ABA" w:rsidP="000E5536">
            <w:pPr>
              <w:pStyle w:val="BodyText2"/>
              <w:cnfStyle w:val="100000000000" w:firstRow="1" w:lastRow="0" w:firstColumn="0" w:lastColumn="0" w:oddVBand="0" w:evenVBand="0" w:oddHBand="0" w:evenHBand="0" w:firstRowFirstColumn="0" w:firstRowLastColumn="0" w:lastRowFirstColumn="0" w:lastRowLastColumn="0"/>
            </w:pPr>
            <w:r w:rsidRPr="008562E2">
              <w:t>Issue</w:t>
            </w:r>
          </w:p>
        </w:tc>
      </w:tr>
      <w:tr w:rsidR="00366ABA" w:rsidRPr="008562E2" w14:paraId="6B488FEA" w14:textId="77777777" w:rsidTr="0074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01A33DD1" w14:textId="77777777" w:rsidR="00366ABA" w:rsidRPr="008562E2" w:rsidRDefault="00366ABA" w:rsidP="000E5536">
            <w:pPr>
              <w:pStyle w:val="BodyText2"/>
            </w:pPr>
            <w:r w:rsidRPr="008562E2">
              <w:t>13006</w:t>
            </w:r>
          </w:p>
        </w:tc>
        <w:tc>
          <w:tcPr>
            <w:tcW w:w="1525" w:type="dxa"/>
          </w:tcPr>
          <w:p w14:paraId="6E873AFD" w14:textId="77777777" w:rsidR="00366ABA" w:rsidRPr="008562E2" w:rsidRDefault="00366ABA" w:rsidP="000E5536">
            <w:pPr>
              <w:pStyle w:val="BodyText2"/>
              <w:cnfStyle w:val="000000100000" w:firstRow="0" w:lastRow="0" w:firstColumn="0" w:lastColumn="0" w:oddVBand="0" w:evenVBand="0" w:oddHBand="1" w:evenHBand="0" w:firstRowFirstColumn="0" w:firstRowLastColumn="0" w:lastRowFirstColumn="0" w:lastRowLastColumn="0"/>
            </w:pPr>
            <w:r w:rsidRPr="008562E2">
              <w:t>Hunchback whale</w:t>
            </w:r>
          </w:p>
        </w:tc>
        <w:tc>
          <w:tcPr>
            <w:tcW w:w="6750" w:type="dxa"/>
          </w:tcPr>
          <w:p w14:paraId="54EEE15D" w14:textId="77777777" w:rsidR="00366ABA" w:rsidRPr="008562E2" w:rsidRDefault="00366ABA" w:rsidP="000E5536">
            <w:pPr>
              <w:pStyle w:val="BodyText2"/>
              <w:cnfStyle w:val="000000100000" w:firstRow="0" w:lastRow="0" w:firstColumn="0" w:lastColumn="0" w:oddVBand="0" w:evenVBand="0" w:oddHBand="1" w:evenHBand="0" w:firstRowFirstColumn="0" w:firstRowLastColumn="0" w:lastRowFirstColumn="0" w:lastRowLastColumn="0"/>
            </w:pPr>
            <w:r w:rsidRPr="008562E2">
              <w:t>Data volume – this species has an enormous range</w:t>
            </w:r>
          </w:p>
        </w:tc>
      </w:tr>
      <w:tr w:rsidR="00366ABA" w:rsidRPr="008562E2" w14:paraId="1B29BCDD" w14:textId="77777777" w:rsidTr="00740448">
        <w:tc>
          <w:tcPr>
            <w:cnfStyle w:val="001000000000" w:firstRow="0" w:lastRow="0" w:firstColumn="1" w:lastColumn="0" w:oddVBand="0" w:evenVBand="0" w:oddHBand="0" w:evenHBand="0" w:firstRowFirstColumn="0" w:firstRowLastColumn="0" w:lastRowFirstColumn="0" w:lastRowLastColumn="0"/>
            <w:tcW w:w="764" w:type="dxa"/>
          </w:tcPr>
          <w:p w14:paraId="59C5E9C2" w14:textId="77777777" w:rsidR="00366ABA" w:rsidRPr="008562E2" w:rsidRDefault="00366ABA" w:rsidP="000E5536">
            <w:pPr>
              <w:pStyle w:val="BodyText2"/>
            </w:pPr>
            <w:r w:rsidRPr="008562E2">
              <w:t>141454</w:t>
            </w:r>
          </w:p>
        </w:tc>
        <w:tc>
          <w:tcPr>
            <w:tcW w:w="1525" w:type="dxa"/>
          </w:tcPr>
          <w:p w14:paraId="18A5AB18" w14:textId="77777777" w:rsidR="00366ABA" w:rsidRPr="008562E2" w:rsidRDefault="00366ABA" w:rsidP="000E5536">
            <w:pPr>
              <w:pStyle w:val="BodyText2"/>
              <w:cnfStyle w:val="000000000000" w:firstRow="0" w:lastRow="0" w:firstColumn="0" w:lastColumn="0" w:oddVBand="0" w:evenVBand="0" w:oddHBand="0" w:evenHBand="0" w:firstRowFirstColumn="0" w:firstRowLastColumn="0" w:lastRowFirstColumn="0" w:lastRowLastColumn="0"/>
            </w:pPr>
            <w:r w:rsidRPr="008562E2">
              <w:t>Barnacle Goose</w:t>
            </w:r>
          </w:p>
        </w:tc>
        <w:tc>
          <w:tcPr>
            <w:tcW w:w="6750" w:type="dxa"/>
          </w:tcPr>
          <w:p w14:paraId="26A1759D" w14:textId="77777777" w:rsidR="00366ABA" w:rsidRPr="008562E2" w:rsidRDefault="003630B2" w:rsidP="000E5536">
            <w:pPr>
              <w:pStyle w:val="BodyText2"/>
              <w:cnfStyle w:val="000000000000" w:firstRow="0" w:lastRow="0" w:firstColumn="0" w:lastColumn="0" w:oddVBand="0" w:evenVBand="0" w:oddHBand="0" w:evenHBand="0" w:firstRowFirstColumn="0" w:firstRowLastColumn="0" w:lastRowFirstColumn="0" w:lastRowLastColumn="0"/>
            </w:pPr>
            <w:hyperlink r:id="rId284" w:history="1">
              <w:r w:rsidR="00366ABA" w:rsidRPr="008562E2">
                <w:rPr>
                  <w:rStyle w:val="Hyperlink"/>
                </w:rPr>
                <w:t>WFS</w:t>
              </w:r>
            </w:hyperlink>
            <w:r w:rsidR="00366ABA" w:rsidRPr="008562E2">
              <w:t xml:space="preserve"> loads fine – not sure what the issue is – needs investigating – the object id is 29047</w:t>
            </w:r>
          </w:p>
        </w:tc>
      </w:tr>
    </w:tbl>
    <w:p w14:paraId="2B3F1FEF" w14:textId="77777777" w:rsidR="00366ABA" w:rsidRDefault="00366ABA" w:rsidP="000E5536">
      <w:pPr>
        <w:pStyle w:val="BodyText2"/>
      </w:pPr>
      <w:r>
        <w:t>Why didn’t it process the barnacle goose? I ran it again just on its own and it worked fine – bizarre. Trying to look at the ArcGIS Server logs to see if there is any indication there – but in ArcGIS Server Manager you can’t see the Server Log files for some reason. On disk (</w:t>
      </w:r>
      <w:r w:rsidRPr="00321CEA">
        <w:t>E:\ArcGIS_Logs</w:t>
      </w:r>
      <w:r>
        <w:t>) the most recent server log file is huge (3.5Gb). Wonder if this is why? The Server Log Properties says that the Maximum file size for the log file is 10Mb. So not sure why the most recent is 3.5Gb. I can see them today in ArcGIS Server Manager in a browser (6/7/12).</w:t>
      </w:r>
    </w:p>
    <w:p w14:paraId="2BB6EF1F" w14:textId="77777777" w:rsidR="00EA3299" w:rsidRDefault="00366ABA" w:rsidP="000E5536">
      <w:pPr>
        <w:pStyle w:val="Heading5"/>
      </w:pPr>
      <w:r>
        <w:lastRenderedPageBreak/>
        <w:t xml:space="preserve">For more information on why some species may not have been processed see </w:t>
      </w:r>
      <w:r>
        <w:rPr>
          <w:szCs w:val="22"/>
        </w:rPr>
        <w:fldChar w:fldCharType="begin"/>
      </w:r>
      <w:r>
        <w:instrText xml:space="preserve"> REF _Ref329348513 \h </w:instrText>
      </w:r>
      <w:r>
        <w:rPr>
          <w:szCs w:val="22"/>
        </w:rPr>
      </w:r>
      <w:r>
        <w:rPr>
          <w:szCs w:val="22"/>
        </w:rPr>
        <w:fldChar w:fldCharType="separate"/>
      </w:r>
      <w:r w:rsidR="00EA3299">
        <w:t>OGC Support</w:t>
      </w:r>
    </w:p>
    <w:p w14:paraId="24004BCF" w14:textId="77777777" w:rsidR="00EA3299" w:rsidRDefault="00EA3299" w:rsidP="000E5536">
      <w:pPr>
        <w:pStyle w:val="Heading7"/>
      </w:pPr>
      <w:r>
        <w:t>WFS</w:t>
      </w:r>
    </w:p>
    <w:p w14:paraId="3A690BFB" w14:textId="77777777" w:rsidR="00EA3299" w:rsidRDefault="00EA3299" w:rsidP="000E5536">
      <w:pPr>
        <w:pStyle w:val="Heading8"/>
      </w:pPr>
      <w:r>
        <w:t>Coordinate order</w:t>
      </w:r>
    </w:p>
    <w:p w14:paraId="6AFD7678" w14:textId="77777777" w:rsidR="00EA3299" w:rsidRPr="00DF0B13" w:rsidRDefault="00EA3299" w:rsidP="000E5536">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r w:rsidRPr="00573BB7">
        <w:t>here</w:t>
      </w:r>
      <w:r>
        <w:t xml:space="preserve"> for more information.</w:t>
      </w:r>
    </w:p>
    <w:p w14:paraId="18B6D514" w14:textId="77777777" w:rsidR="00EA3299" w:rsidRPr="00FA38C3" w:rsidRDefault="00EA3299" w:rsidP="000E5536">
      <w:pPr>
        <w:pStyle w:val="BodyText2"/>
      </w:pPr>
      <w:r>
        <w:t xml:space="preserve">To see whats new in ArcGIS for Server 10.1 see </w:t>
      </w:r>
      <w:r w:rsidRPr="00573BB7">
        <w:t>here</w:t>
      </w:r>
      <w:r>
        <w:t xml:space="preserve"> in the section ‘</w:t>
      </w:r>
      <w:r w:rsidRPr="00FA38C3">
        <w:t>What's new in ArcGIS 10.1 for Server</w:t>
      </w:r>
      <w:r>
        <w:t>’ – this includes a new wizard approach to installing ArcGIS for Server on Amazon EC2.</w:t>
      </w:r>
    </w:p>
    <w:p w14:paraId="2FB8EFC3" w14:textId="77777777" w:rsidR="00366ABA" w:rsidRDefault="00EA3299" w:rsidP="000E5536">
      <w:pPr>
        <w:pStyle w:val="BodyText2"/>
      </w:pPr>
      <w:r>
        <w:t>Performance</w:t>
      </w:r>
      <w:r w:rsidR="00366ABA">
        <w:fldChar w:fldCharType="end"/>
      </w:r>
      <w:r w:rsidR="00366ABA">
        <w:t>.</w:t>
      </w:r>
    </w:p>
    <w:p w14:paraId="64D2E0CE" w14:textId="77777777" w:rsidR="00366ABA" w:rsidRDefault="00366ABA" w:rsidP="000E5536">
      <w:pPr>
        <w:pStyle w:val="BodyText2"/>
      </w:pPr>
      <w:r>
        <w:t>So in summary – this code is:</w:t>
      </w:r>
    </w:p>
    <w:p w14:paraId="09073E4B" w14:textId="77777777" w:rsidR="00366ABA" w:rsidRDefault="003630B2" w:rsidP="000E5536">
      <w:pPr>
        <w:pStyle w:val="BodyText2"/>
      </w:pPr>
      <w:hyperlink r:id="rId285" w:history="1">
        <w:r w:rsidR="00366ABA">
          <w:rPr>
            <w:rStyle w:val="Hyperlink"/>
          </w:rPr>
          <w:t>https://github.com/andrewcottam/eSpecies-Preprocessing-Scripts/commit/e47cb0d2fa2c05a6a663efa976e3c3ff8c234b8e</w:t>
        </w:r>
      </w:hyperlink>
    </w:p>
    <w:p w14:paraId="75ED7598" w14:textId="77777777" w:rsidR="00366ABA" w:rsidRDefault="00366ABA" w:rsidP="000E5536">
      <w:pPr>
        <w:pStyle w:val="BodyText2"/>
      </w:pPr>
      <w:r>
        <w:t xml:space="preserve">Running on cruise using 6 processors accessing the species polygons directly from IUCNs WFS service and using the WDPA from species PostGIS instance, i.e. </w:t>
      </w:r>
      <w:r w:rsidR="00B02965">
        <w:t xml:space="preserve"> </w:t>
      </w:r>
    </w:p>
    <w:p w14:paraId="31C54AD2" w14:textId="77777777" w:rsidR="00366ABA" w:rsidRDefault="00366ABA" w:rsidP="000E5536">
      <w:pPr>
        <w:pStyle w:val="Code"/>
      </w:pPr>
      <w:r>
        <w:t>python overlay.py</w:t>
      </w:r>
    </w:p>
    <w:p w14:paraId="78D424D7" w14:textId="77777777" w:rsidR="00366ABA" w:rsidRDefault="00366ABA" w:rsidP="000E5536">
      <w:pPr>
        <w:pStyle w:val="BodyText2"/>
      </w:pPr>
      <w:r>
        <w:t>The resulting file is 660MB and too big to load into Notepad+. Looks fine in normal notepad though! Need to load it into PostGIS. Trying in FME.</w:t>
      </w:r>
    </w:p>
    <w:p w14:paraId="7D96420A" w14:textId="77777777" w:rsidR="00366ABA" w:rsidRDefault="00366ABA" w:rsidP="000E5536">
      <w:pPr>
        <w:pStyle w:val="Heading8"/>
      </w:pPr>
      <w:bookmarkStart w:id="83" w:name="_Ref331595766"/>
      <w:r>
        <w:t>Validation</w:t>
      </w:r>
      <w:bookmarkEnd w:id="83"/>
    </w:p>
    <w:p w14:paraId="0870763E" w14:textId="77777777" w:rsidR="00366ABA" w:rsidRDefault="00366ABA" w:rsidP="000E5536">
      <w:pPr>
        <w:pStyle w:val="BodyText2"/>
      </w:pPr>
      <w:r>
        <w:t>Validating the species list for Kinabalu 785:</w:t>
      </w:r>
    </w:p>
    <w:p w14:paraId="5D74DEB2" w14:textId="77777777" w:rsidR="00366ABA" w:rsidRDefault="00366ABA" w:rsidP="000E5536">
      <w:pPr>
        <w:pStyle w:val="ListBullet2"/>
      </w:pPr>
      <w:r>
        <w:t>According to the overlay analysis there are 703 species</w:t>
      </w:r>
    </w:p>
    <w:p w14:paraId="67903904" w14:textId="77777777" w:rsidR="00366ABA" w:rsidRDefault="00366ABA" w:rsidP="000E5536">
      <w:pPr>
        <w:pStyle w:val="ListBullet2"/>
      </w:pPr>
      <w:r>
        <w:t>In ArcGIS it keeps crashing when I try and intersect the PA and the species on the final selection stage so trying a spatial join instead. Seems to be better – at least the memory isn’t continually climbing. But when I do a spatial join there is only 1 record which says that Kinabalu intersects with 793 species! But some of these have no id_no – e.g. Apus pacificus overlaps Kinabalu and it has no id_no – it is not included in the list of 703 species in the overlay analysis. Christian said I can have a new computer with more memory to see if that will be able to do the analysis!! Pester him at the beginning of July if not got it by then!</w:t>
      </w:r>
    </w:p>
    <w:p w14:paraId="22E82CF1" w14:textId="77777777" w:rsidR="00366ABA" w:rsidRDefault="00366ABA" w:rsidP="000E5536">
      <w:pPr>
        <w:pStyle w:val="ListBullet2"/>
      </w:pPr>
      <w:r>
        <w:t>Trying lots of ways to be able to select the species that intersect Kinabalu but none seem to work! Eventually managed to select all species within a large rectangle around Kinabalu and exported to a new FC (1792 features). Spatial selection still crashed.</w:t>
      </w:r>
    </w:p>
    <w:p w14:paraId="4010CEE6" w14:textId="77777777" w:rsidR="00366ABA" w:rsidRDefault="00366ABA" w:rsidP="000E5536">
      <w:pPr>
        <w:pStyle w:val="ListBullet2"/>
      </w:pPr>
      <w:r>
        <w:t>Spatial join on this FC (1792 features) against Kinabalu Park (wdpaid=785) – same 793 species! Trying with id_no!=’ ‘ in the species layer – 785 features?!#%#$</w:t>
      </w:r>
    </w:p>
    <w:p w14:paraId="5FDE33FB" w14:textId="77777777" w:rsidR="00A60C2C" w:rsidRDefault="00A60C2C" w:rsidP="000E5536">
      <w:pPr>
        <w:pStyle w:val="BodyText2"/>
      </w:pPr>
      <w:r>
        <w:t>Just found an issue with the Laughing Dove (</w:t>
      </w:r>
      <w:r w:rsidRPr="00A60C2C">
        <w:t>Stigmatopelia senegalensis</w:t>
      </w:r>
      <w:r>
        <w:t xml:space="preserve">) – </w:t>
      </w:r>
      <w:r w:rsidRPr="00A60C2C">
        <w:t>143496</w:t>
      </w:r>
      <w:r>
        <w:t xml:space="preserve"> or </w:t>
      </w:r>
      <w:r w:rsidRPr="00A60C2C">
        <w:t>106002502</w:t>
      </w:r>
      <w:r>
        <w:t xml:space="preserve"> – it has a wide range but there are no records for it overlapping the WDPA! And ther</w:t>
      </w:r>
      <w:r w:rsidR="00794B3A">
        <w:t>e is no record of it in the log!</w:t>
      </w:r>
    </w:p>
    <w:p w14:paraId="6A7D09A2" w14:textId="77777777" w:rsidR="00366ABA" w:rsidRDefault="00366ABA" w:rsidP="000E5536">
      <w:pPr>
        <w:pStyle w:val="Heading7"/>
      </w:pPr>
      <w:bookmarkStart w:id="84" w:name="_Ref329953876"/>
      <w:r>
        <w:t>Attempt 3: 10/7/12 Including area</w:t>
      </w:r>
      <w:bookmarkEnd w:id="84"/>
    </w:p>
    <w:p w14:paraId="59E789CE" w14:textId="77777777" w:rsidR="00366ABA" w:rsidRDefault="00366ABA" w:rsidP="000E5536">
      <w:pPr>
        <w:pStyle w:val="BodyText2"/>
      </w:pPr>
      <w:r>
        <w:t xml:space="preserve">Updated the code to get the area of intersection as well. Using 8 processors on cruise. Very slow. Some OBJECTIDs take ages, e.g. a </w:t>
      </w:r>
      <w:hyperlink r:id="rId286" w:history="1">
        <w:r>
          <w:rPr>
            <w:rStyle w:val="Hyperlink"/>
          </w:rPr>
          <w:t>longfin mako</w:t>
        </w:r>
      </w:hyperlink>
      <w:r>
        <w:t xml:space="preserve"> took 21 hours and there were 6972 intersections.</w:t>
      </w:r>
      <w:r w:rsidR="00CC54B4">
        <w:t xml:space="preserve"> Longfin mako took 36 hours (</w:t>
      </w:r>
      <w:r w:rsidR="00CC54B4" w:rsidRPr="00CC54B4">
        <w:t>39341</w:t>
      </w:r>
      <w:r w:rsidR="00CC54B4">
        <w:t>).</w:t>
      </w:r>
      <w:r w:rsidR="00072B73">
        <w:t xml:space="preserve"> Common thresher shark (</w:t>
      </w:r>
      <w:r w:rsidR="00072B73" w:rsidRPr="00072B73">
        <w:t>39339</w:t>
      </w:r>
      <w:r w:rsidR="00072B73">
        <w:t>) is taking over 2 days.</w:t>
      </w:r>
      <w:r w:rsidR="00894923">
        <w:t xml:space="preserve"> After 3 days it has only done 3000 – so with 127929 species that will take about 127 days!!</w:t>
      </w:r>
      <w:r w:rsidR="005F26EE">
        <w:t xml:space="preserve"> Stopped it after 3 days to do a protection gap analysis.</w:t>
      </w:r>
    </w:p>
    <w:p w14:paraId="229E8AA4" w14:textId="77777777" w:rsidR="001A2020" w:rsidRDefault="001A2020" w:rsidP="000E5536">
      <w:pPr>
        <w:pStyle w:val="Heading7"/>
      </w:pPr>
      <w:bookmarkStart w:id="85" w:name="_Ref332966170"/>
      <w:r>
        <w:t>Attempt 4: 1/8/12 dopa.wdpa_latest and SpeciesWFSLatLong</w:t>
      </w:r>
      <w:bookmarkEnd w:id="85"/>
    </w:p>
    <w:p w14:paraId="37397126" w14:textId="77777777" w:rsidR="001A2020" w:rsidRDefault="001A2020" w:rsidP="000E5536">
      <w:pPr>
        <w:pStyle w:val="BodyText2"/>
      </w:pPr>
      <w:r w:rsidRPr="00006478">
        <w:t>cottaan@cruise:~/code&gt; nohup python overlayWFS.py&gt; /dev/null 2&gt; /dev/null&lt;/dev/null</w:t>
      </w:r>
    </w:p>
    <w:p w14:paraId="31B681CB" w14:textId="77777777" w:rsidR="001A2020" w:rsidRPr="00006478" w:rsidRDefault="001A2020" w:rsidP="000E5536">
      <w:pPr>
        <w:pStyle w:val="BodyText2"/>
      </w:pPr>
      <w:r>
        <w:t xml:space="preserve">Running on 8 processors. Took 2 days and 1 hour. Log file and intersection file produced. These were imported into PostGIS (see </w:t>
      </w:r>
      <w:r>
        <w:fldChar w:fldCharType="begin"/>
      </w:r>
      <w:r>
        <w:instrText xml:space="preserve"> REF _Ref332966125 \h </w:instrText>
      </w:r>
      <w:r>
        <w:fldChar w:fldCharType="separate"/>
      </w:r>
      <w:r w:rsidR="00EA3299">
        <w:t>Importing the log file</w:t>
      </w:r>
      <w:r>
        <w:fldChar w:fldCharType="end"/>
      </w:r>
      <w:r>
        <w:t xml:space="preserve">). There were issues with the output from the intersection to do with text buffering see </w:t>
      </w:r>
      <w:r>
        <w:fldChar w:fldCharType="begin"/>
      </w:r>
      <w:r>
        <w:instrText xml:space="preserve"> REF _Ref333394603 \h </w:instrText>
      </w:r>
      <w:r>
        <w:fldChar w:fldCharType="separate"/>
      </w:r>
      <w:r w:rsidR="00EA3299">
        <w:t>Importing the intersection</w:t>
      </w:r>
      <w:r>
        <w:fldChar w:fldCharType="end"/>
      </w:r>
      <w:r>
        <w:t>. Will need to rerun.</w:t>
      </w:r>
    </w:p>
    <w:p w14:paraId="419E0B0F" w14:textId="77777777" w:rsidR="001A2020" w:rsidRDefault="001A2020" w:rsidP="000E5536">
      <w:pPr>
        <w:pStyle w:val="Heading7"/>
      </w:pPr>
      <w:r>
        <w:t>Attempt 5: 22/8/12 dopa.wdpa_latest and SpeciesWFSLatLong</w:t>
      </w:r>
    </w:p>
    <w:p w14:paraId="671B0EC5" w14:textId="77777777" w:rsidR="001A2020" w:rsidRDefault="001A2020" w:rsidP="000E5536">
      <w:pPr>
        <w:pStyle w:val="BodyText2"/>
      </w:pPr>
      <w:r w:rsidRPr="00006478">
        <w:t>cottaan@cruise:~/code&gt; nohup python overlayWFS.py&gt; /dev/null 2&gt; /dev/null&lt;/dev/null</w:t>
      </w:r>
    </w:p>
    <w:p w14:paraId="141290FB" w14:textId="77777777" w:rsidR="0098530E" w:rsidRPr="00006478" w:rsidRDefault="001A2020" w:rsidP="000E5536">
      <w:pPr>
        <w:pStyle w:val="BodyText2"/>
      </w:pPr>
      <w:r>
        <w:lastRenderedPageBreak/>
        <w:t xml:space="preserve">Running on </w:t>
      </w:r>
      <w:r w:rsidR="001D49AA">
        <w:t>9 processors and writing the results to Postgresql. Started at 15:45 on 22/8.</w:t>
      </w:r>
      <w:r w:rsidR="0053371D">
        <w:t xml:space="preserve"> Not sure what time it finished – but it has!</w:t>
      </w:r>
      <w:r w:rsidR="000A1B1D">
        <w:t xml:space="preserve"> Probably about 18:33 on 25/8/12 – so 3 days 3 hours.</w:t>
      </w:r>
      <w:r w:rsidR="00A51560">
        <w:t xml:space="preserve"> </w:t>
      </w:r>
      <w:r w:rsidR="00C14E10">
        <w:t xml:space="preserve">Looks like the summary tables that were supposed to be produced at the end of the overlayWFS didn’t </w:t>
      </w:r>
      <w:r w:rsidR="00B97D54">
        <w:t>run for some reason but no error message presumably because I am running it from nohup.</w:t>
      </w:r>
      <w:r w:rsidR="00D70EFC">
        <w:t xml:space="preserve"> It hasn’t finished putting all the data into species_wdpa for some reason!!!</w:t>
      </w:r>
      <w:r w:rsidR="00563E29">
        <w:t xml:space="preserve"> The last one I know ran was OBJECTID = </w:t>
      </w:r>
      <w:r w:rsidR="00DB13C2" w:rsidRPr="00DB13C2">
        <w:t>34492</w:t>
      </w:r>
      <w:r w:rsidR="00DB13C2">
        <w:t xml:space="preserve"> </w:t>
      </w:r>
      <w:r w:rsidR="00563E29">
        <w:t>because it says intersecting_features = false. Beyond that one there are no more flags set in the summary table.</w:t>
      </w:r>
      <w:r w:rsidR="004F7119">
        <w:t xml:space="preserve"> </w:t>
      </w:r>
      <w:r w:rsidR="009232D1">
        <w:t>Just noticed that the REST services from IUCN are inaccessible!</w:t>
      </w:r>
      <w:r w:rsidR="005556DC">
        <w:t xml:space="preserve"> Get even connect to the </w:t>
      </w:r>
      <w:r w:rsidR="005556DC" w:rsidRPr="005556DC">
        <w:t>79.125.16.106</w:t>
      </w:r>
      <w:r w:rsidR="005556DC">
        <w:t xml:space="preserve"> address through Remote Desktop.</w:t>
      </w:r>
    </w:p>
    <w:p w14:paraId="2750B8DD" w14:textId="77777777" w:rsidR="00A81E95" w:rsidRDefault="00A81E95" w:rsidP="0034374E">
      <w:pPr>
        <w:pStyle w:val="Heading3"/>
      </w:pPr>
      <w:r>
        <w:t>Issues</w:t>
      </w:r>
    </w:p>
    <w:p w14:paraId="5ED0BB4B" w14:textId="77777777" w:rsidR="00A81E95" w:rsidRDefault="00A81E95" w:rsidP="007D2F52">
      <w:pPr>
        <w:pStyle w:val="Heading4"/>
      </w:pPr>
      <w:bookmarkStart w:id="86" w:name="_Ref333584356"/>
      <w:r>
        <w:t>High richness along the coasts</w:t>
      </w:r>
      <w:bookmarkEnd w:id="86"/>
    </w:p>
    <w:p w14:paraId="08AE1141" w14:textId="77777777" w:rsidR="00A81E95" w:rsidRDefault="00A81E95" w:rsidP="000E5536">
      <w:pPr>
        <w:pStyle w:val="BodyText2"/>
      </w:pPr>
      <w:r>
        <w:t>You can see this in the WebGL demo using the top 1000 most rich protected areas:</w:t>
      </w:r>
    </w:p>
    <w:p w14:paraId="18D89866" w14:textId="77777777" w:rsidR="00A81E95" w:rsidRDefault="00A81E95" w:rsidP="000E5536">
      <w:pPr>
        <w:pStyle w:val="BodyText2"/>
      </w:pPr>
      <w:r>
        <w:rPr>
          <w:noProof/>
          <w:lang w:bidi="ar-SA"/>
        </w:rPr>
        <w:drawing>
          <wp:inline distT="0" distB="0" distL="0" distR="0" wp14:anchorId="505E7E72" wp14:editId="081C7F2A">
            <wp:extent cx="3562350" cy="3093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3562350" cy="3093720"/>
                    </a:xfrm>
                    <a:prstGeom prst="rect">
                      <a:avLst/>
                    </a:prstGeom>
                    <a:noFill/>
                    <a:ln>
                      <a:noFill/>
                    </a:ln>
                  </pic:spPr>
                </pic:pic>
              </a:graphicData>
            </a:graphic>
          </wp:inline>
        </w:drawing>
      </w:r>
    </w:p>
    <w:p w14:paraId="485B33DB" w14:textId="77777777" w:rsidR="00A81E95" w:rsidRPr="00A81E95" w:rsidRDefault="00A81E95" w:rsidP="000E5536">
      <w:pPr>
        <w:pStyle w:val="BodyText2"/>
      </w:pPr>
      <w:r>
        <w:t xml:space="preserve">High richness occurs along coastal protected areas because they have both terrestrial and marine species in a similar way to </w:t>
      </w:r>
      <w:r>
        <w:fldChar w:fldCharType="begin"/>
      </w:r>
      <w:r>
        <w:instrText xml:space="preserve"> REF _Ref333584309 \h </w:instrText>
      </w:r>
      <w:r>
        <w:fldChar w:fldCharType="separate"/>
      </w:r>
      <w:r w:rsidR="00EA3299">
        <w:t>Pixel manipulation with HTML5 canvas element</w:t>
      </w:r>
      <w:r>
        <w:fldChar w:fldCharType="end"/>
      </w:r>
      <w:r>
        <w:t>.</w:t>
      </w:r>
      <w:r w:rsidR="008B2F37">
        <w:t xml:space="preserve"> We need to take out the marine species from the richness counts. But how?</w:t>
      </w:r>
      <w:r w:rsidR="001039ED">
        <w:t xml:space="preserve"> Not easy as fish are not a separate taxonomic group (see </w:t>
      </w:r>
      <w:r w:rsidR="001039ED">
        <w:fldChar w:fldCharType="begin"/>
      </w:r>
      <w:r w:rsidR="001039ED">
        <w:instrText xml:space="preserve"> REF _Ref333585029 \h </w:instrText>
      </w:r>
      <w:r w:rsidR="001039ED">
        <w:fldChar w:fldCharType="separate"/>
      </w:r>
      <w:r w:rsidR="00EA3299">
        <w:t>Filtering species for non-marine</w:t>
      </w:r>
      <w:r w:rsidR="001039ED">
        <w:fldChar w:fldCharType="end"/>
      </w:r>
      <w:r w:rsidR="001039ED">
        <w:t>).</w:t>
      </w:r>
    </w:p>
    <w:p w14:paraId="3B1364E2" w14:textId="29B7E8BE" w:rsidR="00587F0C" w:rsidRDefault="00587F0C" w:rsidP="000E5536">
      <w:pPr>
        <w:pStyle w:val="Heading2"/>
      </w:pPr>
      <w:r>
        <w:t>PA/GBIF Intersection</w:t>
      </w:r>
    </w:p>
    <w:p w14:paraId="240D3506" w14:textId="62BAD95D" w:rsidR="00587F0C" w:rsidRDefault="00587F0C" w:rsidP="000E5536">
      <w:pPr>
        <w:pStyle w:val="BodyText2"/>
      </w:pPr>
      <w:r>
        <w:t xml:space="preserve">Imported the GBIF data according to </w:t>
      </w:r>
      <w:r>
        <w:fldChar w:fldCharType="begin"/>
      </w:r>
      <w:r>
        <w:instrText xml:space="preserve"> REF _Ref430078309 \h </w:instrText>
      </w:r>
      <w:r>
        <w:fldChar w:fldCharType="separate"/>
      </w:r>
      <w:r w:rsidR="00EA3299">
        <w:t>Into Hadoop</w:t>
      </w:r>
      <w:r>
        <w:fldChar w:fldCharType="end"/>
      </w:r>
      <w:r>
        <w:t xml:space="preserve"> method. Then creating points from the lat/long points:</w:t>
      </w:r>
    </w:p>
    <w:p w14:paraId="4485F954" w14:textId="0551ADF0" w:rsidR="00587F0C" w:rsidRDefault="00587F0C" w:rsidP="00D96B97">
      <w:pPr>
        <w:pStyle w:val="Unix"/>
      </w:pPr>
      <w:r w:rsidRPr="00587F0C">
        <w:t>hive&gt; select st_point(decimallongitude,decimallatitude) from gbif_species_occurrences limit 100;</w:t>
      </w:r>
    </w:p>
    <w:p w14:paraId="61D72AAF" w14:textId="5E5EC93E" w:rsidR="00984531" w:rsidRDefault="00984531" w:rsidP="000E5536">
      <w:pPr>
        <w:pStyle w:val="BodyText2"/>
      </w:pPr>
      <w:r>
        <w:t>Test query</w:t>
      </w:r>
      <w:r w:rsidR="00770635">
        <w:t xml:space="preserve"> returns 15,000 species</w:t>
      </w:r>
      <w:r>
        <w:t>:</w:t>
      </w:r>
    </w:p>
    <w:p w14:paraId="298A8FF4" w14:textId="6AB97EAA" w:rsidR="00587F0C" w:rsidRDefault="00984531" w:rsidP="00D96B97">
      <w:pPr>
        <w:pStyle w:val="Unix"/>
      </w:pPr>
      <w:r w:rsidRPr="00587F0C">
        <w:t>hive&gt;</w:t>
      </w:r>
      <w:r>
        <w:t xml:space="preserve"> select distinct species from </w:t>
      </w:r>
      <w:r w:rsidRPr="00587F0C">
        <w:t>gbif_species_occurrences</w:t>
      </w:r>
      <w:r>
        <w:t xml:space="preserve"> where st_intersects(st_point</w:t>
      </w:r>
      <w:r w:rsidRPr="00587F0C">
        <w:t>(decimallongitude,decimallatitude)</w:t>
      </w:r>
      <w:r>
        <w:t>,</w:t>
      </w:r>
      <w:r w:rsidRPr="00984531">
        <w:t xml:space="preserve"> </w:t>
      </w:r>
      <w:r w:rsidRPr="00115DCB">
        <w:t>st_setsrid(st_polygon('polygon ((</w:t>
      </w:r>
      <w:r w:rsidR="00792BAB">
        <w:t>0</w:t>
      </w:r>
      <w:r w:rsidRPr="00115DCB">
        <w:t xml:space="preserve"> 5</w:t>
      </w:r>
      <w:r w:rsidR="00792BAB">
        <w:t>2</w:t>
      </w:r>
      <w:r w:rsidRPr="00115DCB">
        <w:t>,</w:t>
      </w:r>
      <w:r w:rsidR="00792BAB">
        <w:t>1</w:t>
      </w:r>
      <w:r w:rsidRPr="00115DCB">
        <w:t xml:space="preserve"> 5</w:t>
      </w:r>
      <w:r w:rsidR="00792BAB">
        <w:t>2</w:t>
      </w:r>
      <w:r w:rsidRPr="00115DCB">
        <w:t>,</w:t>
      </w:r>
      <w:r w:rsidR="00792BAB">
        <w:t>1</w:t>
      </w:r>
      <w:r w:rsidRPr="00115DCB">
        <w:t xml:space="preserve"> </w:t>
      </w:r>
      <w:r w:rsidR="00792BAB">
        <w:t>53</w:t>
      </w:r>
      <w:r w:rsidRPr="00115DCB">
        <w:t>,</w:t>
      </w:r>
      <w:r w:rsidR="00792BAB">
        <w:t>0</w:t>
      </w:r>
      <w:r w:rsidRPr="00115DCB">
        <w:t xml:space="preserve"> </w:t>
      </w:r>
      <w:r w:rsidR="00792BAB">
        <w:t>53</w:t>
      </w:r>
      <w:r w:rsidRPr="00115DCB">
        <w:t>))'),4326)</w:t>
      </w:r>
      <w:r>
        <w:t>);</w:t>
      </w:r>
    </w:p>
    <w:p w14:paraId="755B2E0B" w14:textId="61841A46" w:rsidR="00770635" w:rsidRDefault="00770635" w:rsidP="000E5536">
      <w:pPr>
        <w:pStyle w:val="BodyText2"/>
      </w:pPr>
      <w:r>
        <w:t>Importing the latest WDPA data from ArcGIS using the FeatureClassToAvro tool.</w:t>
      </w:r>
    </w:p>
    <w:p w14:paraId="454D0BD0" w14:textId="79D21D15" w:rsidR="00B33B58" w:rsidRDefault="00B33B58" w:rsidP="00D96B97">
      <w:pPr>
        <w:pStyle w:val="Unix"/>
      </w:pPr>
      <w:r w:rsidRPr="00587F0C">
        <w:t>hive&gt;</w:t>
      </w:r>
      <w:r>
        <w:t xml:space="preserve"> select distinct species from </w:t>
      </w:r>
      <w:r w:rsidRPr="00587F0C">
        <w:t>gbif_species_occurrences</w:t>
      </w:r>
      <w:r>
        <w:t>, wdpa_14_10_14 where st_intersects(st_point</w:t>
      </w:r>
      <w:r w:rsidRPr="00587F0C">
        <w:t>(decimallongitude,decimallatitude)</w:t>
      </w:r>
      <w:r>
        <w:t>,</w:t>
      </w:r>
      <w:r w:rsidRPr="00984531">
        <w:t xml:space="preserve"> </w:t>
      </w:r>
      <w:r>
        <w:t>geom</w:t>
      </w:r>
      <w:r w:rsidRPr="00115DCB">
        <w:t>)</w:t>
      </w:r>
      <w:r>
        <w:t>;</w:t>
      </w:r>
    </w:p>
    <w:p w14:paraId="6DE12C3B" w14:textId="1C429034" w:rsidR="00ED184A" w:rsidRDefault="00ED184A" w:rsidP="000E5536">
      <w:pPr>
        <w:pStyle w:val="BodyText2"/>
      </w:pPr>
      <w:r>
        <w:t>This results in a Java Heap Space error on the reducer (all maps complete) – upping memory:</w:t>
      </w:r>
    </w:p>
    <w:p w14:paraId="75C1DE8E" w14:textId="77777777" w:rsidR="00ED184A" w:rsidRDefault="00ED184A" w:rsidP="00D96B97">
      <w:pPr>
        <w:pStyle w:val="Unix"/>
      </w:pPr>
      <w:r>
        <w:t>mapreduce.map.memory.mb=1024</w:t>
      </w:r>
    </w:p>
    <w:p w14:paraId="6E924BEB" w14:textId="2983D55D" w:rsidR="00ED184A" w:rsidRDefault="00ED184A" w:rsidP="00D96B97">
      <w:pPr>
        <w:pStyle w:val="Unix"/>
      </w:pPr>
      <w:r>
        <w:t>hive&gt; SET mapreduce.map.memory.mb=2048;</w:t>
      </w:r>
    </w:p>
    <w:p w14:paraId="681CF855" w14:textId="43483AB8" w:rsidR="00ED184A" w:rsidRDefault="003C7C5C" w:rsidP="000E5536">
      <w:pPr>
        <w:pStyle w:val="BodyText2"/>
      </w:pPr>
      <w:r>
        <w:t>Still failed. Trying another setting:</w:t>
      </w:r>
    </w:p>
    <w:p w14:paraId="621FAC2B" w14:textId="77777777" w:rsidR="003C7C5C" w:rsidRDefault="003C7C5C" w:rsidP="00D96B97">
      <w:pPr>
        <w:pStyle w:val="Unix"/>
      </w:pPr>
      <w:r>
        <w:t>mapreduce.map.java.opts=-Djava.net.preferIPv4Stack=true -Xmx825955249</w:t>
      </w:r>
    </w:p>
    <w:p w14:paraId="148812DC" w14:textId="471736D4" w:rsidR="003C7C5C" w:rsidRDefault="003C7C5C" w:rsidP="00D96B97">
      <w:pPr>
        <w:pStyle w:val="Unix"/>
      </w:pPr>
      <w:r>
        <w:t>hive&gt; SET mapreduce.map.java.opts=-Djava.net.preferIPv4Stack=true –Xmx3400m;</w:t>
      </w:r>
    </w:p>
    <w:p w14:paraId="12026A2D" w14:textId="1F808696" w:rsidR="003C7C5C" w:rsidRDefault="003C7C5C" w:rsidP="000E5536">
      <w:pPr>
        <w:pStyle w:val="BodyText2"/>
      </w:pPr>
      <w:r>
        <w:t>Failed. Upping to Xmx2000m;</w:t>
      </w:r>
      <w:r w:rsidR="006F68DC">
        <w:t xml:space="preserve"> Nope. Trying this:</w:t>
      </w:r>
    </w:p>
    <w:p w14:paraId="7F712B08" w14:textId="77777777" w:rsidR="006F68DC" w:rsidRDefault="006F68DC" w:rsidP="00D96B97">
      <w:pPr>
        <w:pStyle w:val="Unix"/>
      </w:pPr>
      <w:r>
        <w:t>hive&gt; SET mapred.child.java.opts;</w:t>
      </w:r>
    </w:p>
    <w:p w14:paraId="338CD615" w14:textId="77777777" w:rsidR="006F68DC" w:rsidRDefault="006F68DC" w:rsidP="00D96B97">
      <w:pPr>
        <w:pStyle w:val="Unix"/>
      </w:pPr>
      <w:r>
        <w:t>mapred.child.java.opts=-Xmx200m</w:t>
      </w:r>
    </w:p>
    <w:p w14:paraId="1C5C644C" w14:textId="3CFDB287" w:rsidR="006F68DC" w:rsidRDefault="006F68DC" w:rsidP="00D96B97">
      <w:pPr>
        <w:pStyle w:val="Unix"/>
      </w:pPr>
      <w:r>
        <w:lastRenderedPageBreak/>
        <w:t>hive&gt; SET mapred.child.java.opts=-Xmx4G -XX:+UseConcMarkSweepGC;</w:t>
      </w:r>
    </w:p>
    <w:p w14:paraId="6BB6C925" w14:textId="53352EA0" w:rsidR="006F68DC" w:rsidRDefault="00C27328" w:rsidP="000E5536">
      <w:pPr>
        <w:pStyle w:val="BodyText2"/>
      </w:pPr>
      <w:r>
        <w:t>Nope!</w:t>
      </w:r>
      <w:r w:rsidR="006B45AB">
        <w:t xml:space="preserve"> Resetting all settings:</w:t>
      </w:r>
    </w:p>
    <w:p w14:paraId="24F6386A" w14:textId="3026804B" w:rsidR="006B45AB" w:rsidRDefault="006B45AB" w:rsidP="00D96B97">
      <w:pPr>
        <w:pStyle w:val="Unix"/>
      </w:pPr>
      <w:r>
        <w:t>SET mapreduce.map.memory.mb=1024;</w:t>
      </w:r>
    </w:p>
    <w:p w14:paraId="1395FDDB" w14:textId="270341A5" w:rsidR="006B45AB" w:rsidRDefault="006B45AB" w:rsidP="00D96B97">
      <w:pPr>
        <w:pStyle w:val="Unix"/>
      </w:pPr>
      <w:r>
        <w:t>SET mapreduce.map.java.opts=-Djava.net.preferIPv4Stack=true -Xmx825955249;</w:t>
      </w:r>
    </w:p>
    <w:p w14:paraId="67DAE2A1" w14:textId="2DF4E508" w:rsidR="006B45AB" w:rsidRDefault="006B45AB" w:rsidP="00D96B97">
      <w:pPr>
        <w:pStyle w:val="Unix"/>
      </w:pPr>
      <w:r>
        <w:t>SET  mapred.child.java.opts=-Xmx200m;</w:t>
      </w:r>
    </w:p>
    <w:p w14:paraId="6753C723" w14:textId="140B8AD2" w:rsidR="00B2613B" w:rsidRDefault="00B2613B" w:rsidP="000E5536">
      <w:pPr>
        <w:pStyle w:val="BodyText2"/>
      </w:pPr>
      <w:r>
        <w:t>The following fails too:</w:t>
      </w:r>
    </w:p>
    <w:p w14:paraId="0262FA4F" w14:textId="7FAF86C7" w:rsidR="00BA5179" w:rsidRPr="00587F0C" w:rsidRDefault="00BA5179" w:rsidP="00D96B97">
      <w:pPr>
        <w:pStyle w:val="Unix"/>
      </w:pPr>
      <w:r w:rsidRPr="00BA5179">
        <w:t>select distinct species from gbif_species_occurrences, (select wdpa_id, geom from wdpa_14_10_14 where wdpa_id = 785) as sub where st_intersects(st_point(decimallongitude,decimallatitude), geom)=='t';</w:t>
      </w:r>
    </w:p>
    <w:p w14:paraId="6DE1383D" w14:textId="77777777" w:rsidR="009C5058" w:rsidRDefault="00410A44" w:rsidP="000E5536">
      <w:pPr>
        <w:pStyle w:val="Heading2"/>
      </w:pPr>
      <w:r>
        <w:t>P</w:t>
      </w:r>
      <w:r w:rsidR="009C5058">
        <w:t xml:space="preserve">rotection </w:t>
      </w:r>
      <w:r w:rsidR="004350B9">
        <w:t>Gap Analysis</w:t>
      </w:r>
    </w:p>
    <w:p w14:paraId="74377AA3" w14:textId="77777777" w:rsidR="001E4972" w:rsidRDefault="001E4972" w:rsidP="000E5536">
      <w:pPr>
        <w:pStyle w:val="BodyText2"/>
      </w:pPr>
      <w:r>
        <w:t>Main questions should be:</w:t>
      </w:r>
    </w:p>
    <w:p w14:paraId="0F68B06F" w14:textId="77777777" w:rsidR="001E4972" w:rsidRPr="001E4972" w:rsidRDefault="001E4972" w:rsidP="000E5536">
      <w:pPr>
        <w:pStyle w:val="ListBullet"/>
      </w:pPr>
      <w:r>
        <w:t>Which species have no protection? This is easy and isn’t affected by RL data quality</w:t>
      </w:r>
    </w:p>
    <w:p w14:paraId="3E45577C" w14:textId="77777777" w:rsidR="001E4972" w:rsidRDefault="001E4972" w:rsidP="0034374E">
      <w:pPr>
        <w:pStyle w:val="Heading3"/>
      </w:pPr>
      <w:bookmarkStart w:id="87" w:name="_Ref335985740"/>
      <w:r>
        <w:t>Species not protected</w:t>
      </w:r>
      <w:bookmarkEnd w:id="87"/>
    </w:p>
    <w:p w14:paraId="0539FCA1" w14:textId="77777777" w:rsidR="00FD32D2" w:rsidRDefault="00B74AFA" w:rsidP="000E5536">
      <w:pPr>
        <w:pStyle w:val="BodyText2"/>
      </w:pPr>
      <w:r>
        <w:t>We can easily get a lis</w:t>
      </w:r>
      <w:r w:rsidR="006167A2">
        <w:t>t of species with no protection.</w:t>
      </w:r>
    </w:p>
    <w:p w14:paraId="1C9D5208" w14:textId="77777777" w:rsidR="006167A2" w:rsidRDefault="006167A2" w:rsidP="000E5536">
      <w:pPr>
        <w:pStyle w:val="ListBullet"/>
      </w:pPr>
      <w:r>
        <w:t>Creat</w:t>
      </w:r>
      <w:r w:rsidR="002B3531">
        <w:t>e a table of unique species ids from the Nov 2011 list (127929 records)</w:t>
      </w:r>
    </w:p>
    <w:p w14:paraId="5A60B075" w14:textId="77777777" w:rsidR="00874FE5" w:rsidRPr="00456F2D" w:rsidRDefault="00874FE5" w:rsidP="000E5536">
      <w:pPr>
        <w:pStyle w:val="sql"/>
      </w:pPr>
      <w:r w:rsidRPr="00456F2D">
        <w:t>drop table species_unique;</w:t>
      </w:r>
    </w:p>
    <w:p w14:paraId="4A5E5125" w14:textId="77777777" w:rsidR="00874FE5" w:rsidRDefault="00874FE5" w:rsidP="000E5536">
      <w:pPr>
        <w:pStyle w:val="sql"/>
      </w:pPr>
      <w:r>
        <w:t>create table species_unique with oids as SELECT distinct speciesid::bigint FROM speciesll where speciesid is not null;</w:t>
      </w:r>
    </w:p>
    <w:p w14:paraId="1F5BCDB6" w14:textId="77777777" w:rsidR="009C5C5A" w:rsidRDefault="00874FE5" w:rsidP="000E5536">
      <w:pPr>
        <w:pStyle w:val="sql"/>
      </w:pPr>
      <w:r>
        <w:t>CREATE INDEX su1 ON public.species_unique USING btree (speciesid);</w:t>
      </w:r>
    </w:p>
    <w:p w14:paraId="1FEF8DB8" w14:textId="77777777" w:rsidR="006167A2" w:rsidRDefault="006167A2" w:rsidP="000E5536">
      <w:pPr>
        <w:pStyle w:val="ListBullet"/>
      </w:pPr>
      <w:r>
        <w:t xml:space="preserve">Create a </w:t>
      </w:r>
      <w:r w:rsidR="00456F2D">
        <w:t>table</w:t>
      </w:r>
      <w:r w:rsidR="009C5C5A">
        <w:t xml:space="preserve"> </w:t>
      </w:r>
      <w:r>
        <w:t>of species not protected</w:t>
      </w:r>
      <w:r w:rsidR="009C5C5A">
        <w:t>:</w:t>
      </w:r>
    </w:p>
    <w:p w14:paraId="441C9413" w14:textId="77777777" w:rsidR="005166BD" w:rsidRDefault="005166BD" w:rsidP="000E5536">
      <w:pPr>
        <w:pStyle w:val="sql"/>
      </w:pPr>
      <w:r>
        <w:t>create table species_gap_analysis as SELECT species_unique.speciesid,kingdom,phylum,"class",order_,family, friendly_n, rl_categor, redlistass FROM species_unique LEFT OUTER JOIN species_wdpa_unique ON (species_unique.speciesid=species_wdpa_unique.id_no),taxonomy where species_wdpa_unique.id_no is null and species_unique.speciesid=taxonomy.tax_id;</w:t>
      </w:r>
    </w:p>
    <w:p w14:paraId="17697AA4" w14:textId="77777777" w:rsidR="005166BD" w:rsidRDefault="005166BD" w:rsidP="000E5536">
      <w:pPr>
        <w:pStyle w:val="sql"/>
      </w:pPr>
      <w:r>
        <w:t>create index sga1 on species_gap_analysis using btree(speciesid);</w:t>
      </w:r>
    </w:p>
    <w:p w14:paraId="4492A1F8" w14:textId="77777777" w:rsidR="005166BD" w:rsidRDefault="005166BD" w:rsidP="000E5536">
      <w:pPr>
        <w:pStyle w:val="sql"/>
      </w:pPr>
      <w:r>
        <w:t>create index sga2 on species_gap_analysis using btree(phylum);</w:t>
      </w:r>
    </w:p>
    <w:p w14:paraId="485C905E" w14:textId="77777777" w:rsidR="005166BD" w:rsidRDefault="005166BD" w:rsidP="000E5536">
      <w:pPr>
        <w:pStyle w:val="sql"/>
      </w:pPr>
      <w:r>
        <w:t>create index sga3 on species_gap_analysis using btree(class);</w:t>
      </w:r>
    </w:p>
    <w:p w14:paraId="221B47DB" w14:textId="77777777" w:rsidR="005166BD" w:rsidRDefault="005166BD" w:rsidP="000E5536">
      <w:pPr>
        <w:pStyle w:val="sql"/>
      </w:pPr>
      <w:r>
        <w:t>create index sga4 on species_gap_analysis using btree(order_);</w:t>
      </w:r>
    </w:p>
    <w:p w14:paraId="0BA07102" w14:textId="77777777" w:rsidR="005166BD" w:rsidRDefault="005166BD" w:rsidP="000E5536">
      <w:pPr>
        <w:pStyle w:val="sql"/>
      </w:pPr>
      <w:r>
        <w:t>create index sga5 on species_gap_analysis using btree(family);</w:t>
      </w:r>
    </w:p>
    <w:p w14:paraId="251C020A" w14:textId="77777777" w:rsidR="005166BD" w:rsidRDefault="005166BD" w:rsidP="000E5536">
      <w:pPr>
        <w:pStyle w:val="sql"/>
      </w:pPr>
      <w:r>
        <w:t>create index sga6 on species_gap_analysis using btree(friendly_n);</w:t>
      </w:r>
    </w:p>
    <w:p w14:paraId="3E8708D5" w14:textId="77777777" w:rsidR="00456F2D" w:rsidRDefault="005166BD" w:rsidP="000E5536">
      <w:pPr>
        <w:pStyle w:val="sql"/>
      </w:pPr>
      <w:r>
        <w:t>create index sga7 on species_gap_analysis using btree(rl_categor);</w:t>
      </w:r>
    </w:p>
    <w:p w14:paraId="5D6AACFE" w14:textId="77777777" w:rsidR="006338AD" w:rsidRDefault="0026545E" w:rsidP="000E5536">
      <w:pPr>
        <w:pStyle w:val="BodyText2"/>
      </w:pPr>
      <w:r>
        <w:t>Interesting there are 2</w:t>
      </w:r>
      <w:r w:rsidR="006338AD">
        <w:t>77</w:t>
      </w:r>
      <w:r>
        <w:t xml:space="preserve"> critically endangered species</w:t>
      </w:r>
      <w:r w:rsidR="006338AD">
        <w:t xml:space="preserve"> that have no protection at all. Copied the data to durga.</w:t>
      </w:r>
    </w:p>
    <w:p w14:paraId="607B6F67" w14:textId="77777777" w:rsidR="00E173AA" w:rsidRDefault="00E173AA" w:rsidP="000E5536">
      <w:pPr>
        <w:pStyle w:val="BodyText2"/>
      </w:pPr>
      <w:r>
        <w:t>Examples of primates:</w:t>
      </w:r>
    </w:p>
    <w:p w14:paraId="7A6DA82B" w14:textId="77777777" w:rsidR="00E173AA" w:rsidRDefault="00E173AA" w:rsidP="000E5536">
      <w:pPr>
        <w:pStyle w:val="BodyText"/>
      </w:pPr>
      <w:r>
        <w:t>4216</w:t>
      </w:r>
      <w:r>
        <w:tab/>
      </w:r>
      <w:r w:rsidR="00837441" w:rsidRPr="00837441">
        <w:t>Ce</w:t>
      </w:r>
      <w:r w:rsidR="00837441">
        <w:t>rcopithecus dryas</w:t>
      </w:r>
      <w:r w:rsidR="007E72ED">
        <w:t xml:space="preserve"> - </w:t>
      </w:r>
      <w:r w:rsidR="007E72ED" w:rsidRPr="007E72ED">
        <w:t>Dryad Monkey</w:t>
      </w:r>
      <w:r w:rsidR="007E72ED">
        <w:t xml:space="preserve"> in DRC</w:t>
      </w:r>
    </w:p>
    <w:p w14:paraId="5BD96D16" w14:textId="77777777" w:rsidR="00837441" w:rsidRDefault="00837441" w:rsidP="000E5536">
      <w:pPr>
        <w:pStyle w:val="BodyText"/>
      </w:pPr>
      <w:r>
        <w:t>39794</w:t>
      </w:r>
      <w:r>
        <w:tab/>
        <w:t>Macaca pagensis</w:t>
      </w:r>
    </w:p>
    <w:p w14:paraId="3F3ABB63" w14:textId="77777777" w:rsidR="0039053C" w:rsidRDefault="0039053C" w:rsidP="000E5536">
      <w:pPr>
        <w:pStyle w:val="BodyText"/>
      </w:pPr>
      <w:r>
        <w:t>11622</w:t>
      </w:r>
      <w:r>
        <w:tab/>
        <w:t>Lepilemur septentrionalis</w:t>
      </w:r>
    </w:p>
    <w:p w14:paraId="4B338900" w14:textId="77777777" w:rsidR="00C65C3F" w:rsidRDefault="00C65C3F" w:rsidP="000E5536">
      <w:pPr>
        <w:pStyle w:val="BodyText2"/>
      </w:pPr>
      <w:r>
        <w:t xml:space="preserve">But there are some issues with species that were not processed having no protection (see </w:t>
      </w:r>
      <w:r>
        <w:fldChar w:fldCharType="begin"/>
      </w:r>
      <w:r>
        <w:instrText xml:space="preserve"> REF _Ref331595766 \h </w:instrText>
      </w:r>
      <w:r>
        <w:fldChar w:fldCharType="separate"/>
      </w:r>
      <w:r w:rsidR="00EA3299">
        <w:t>Validation</w:t>
      </w:r>
      <w:r>
        <w:fldChar w:fldCharType="end"/>
      </w:r>
      <w:r>
        <w:t>).</w:t>
      </w:r>
      <w:r w:rsidR="002E08EC">
        <w:t xml:space="preserve"> I need to finish a reliable list of species with no protection for Jeju and so I will intersect the species in ArcGIS with PAs to remove the ones that weren’t processed.</w:t>
      </w:r>
    </w:p>
    <w:p w14:paraId="131B9C25" w14:textId="77777777" w:rsidR="008A0376" w:rsidRDefault="008A0376" w:rsidP="000E5536">
      <w:pPr>
        <w:pStyle w:val="BodyText2"/>
      </w:pPr>
      <w:r>
        <w:t>There are some real issues with either the Red List data or the WDPA data as when I do a Select By Location on the species layer using the WDPA, species which clearly intersect the WD</w:t>
      </w:r>
      <w:r w:rsidR="006D7F9E">
        <w:t>P</w:t>
      </w:r>
      <w:r>
        <w:t>A are not selected (particularly the marine species).</w:t>
      </w:r>
      <w:r w:rsidR="006D7F9E">
        <w:t xml:space="preserve"> The red species range data below have lots of overlapping PAs.</w:t>
      </w:r>
      <w:r>
        <w:t xml:space="preserve"> See below:</w:t>
      </w:r>
    </w:p>
    <w:p w14:paraId="2541F46F" w14:textId="77777777" w:rsidR="008A0376" w:rsidRDefault="008A0376" w:rsidP="000E5536">
      <w:pPr>
        <w:pStyle w:val="BodyText2"/>
      </w:pPr>
      <w:r>
        <w:rPr>
          <w:noProof/>
          <w:lang w:bidi="ar-SA"/>
        </w:rPr>
        <w:lastRenderedPageBreak/>
        <w:drawing>
          <wp:inline distT="0" distB="0" distL="0" distR="0" wp14:anchorId="451A769F" wp14:editId="48473404">
            <wp:extent cx="5308600" cy="3317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8"/>
                    <a:stretch>
                      <a:fillRect/>
                    </a:stretch>
                  </pic:blipFill>
                  <pic:spPr>
                    <a:xfrm>
                      <a:off x="0" y="0"/>
                      <a:ext cx="5308600" cy="3317875"/>
                    </a:xfrm>
                    <a:prstGeom prst="rect">
                      <a:avLst/>
                    </a:prstGeom>
                  </pic:spPr>
                </pic:pic>
              </a:graphicData>
            </a:graphic>
          </wp:inline>
        </w:drawing>
      </w:r>
    </w:p>
    <w:p w14:paraId="6E4B1A9E" w14:textId="77777777" w:rsidR="00CF6086" w:rsidRPr="00FD32D2" w:rsidRDefault="00CF6086" w:rsidP="000E5536">
      <w:pPr>
        <w:pStyle w:val="BodyText2"/>
      </w:pPr>
      <w:r>
        <w:t>Don’t know why this is happening but manually removing the marine species.</w:t>
      </w:r>
      <w:r w:rsidR="00D942ED">
        <w:t xml:space="preserve"> Had lots of separate gos at it.</w:t>
      </w:r>
    </w:p>
    <w:p w14:paraId="52490680" w14:textId="77777777" w:rsidR="001E4972" w:rsidRPr="001E4972" w:rsidRDefault="001E4972" w:rsidP="0034374E">
      <w:pPr>
        <w:pStyle w:val="Heading3"/>
      </w:pPr>
      <w:r>
        <w:t>Percentage of range protected</w:t>
      </w:r>
    </w:p>
    <w:p w14:paraId="568B33F1" w14:textId="77777777" w:rsidR="009C5058" w:rsidRDefault="009C5058" w:rsidP="000E5536">
      <w:pPr>
        <w:pStyle w:val="BodyText2"/>
      </w:pPr>
      <w:r>
        <w:t xml:space="preserve">There are some issues with deriving statistics on how much of a species range lies within protected areas and there is some </w:t>
      </w:r>
      <w:hyperlink r:id="rId289" w:history="1">
        <w:r w:rsidRPr="00954F5C">
          <w:rPr>
            <w:rStyle w:val="Hyperlink"/>
          </w:rPr>
          <w:t>guidance</w:t>
        </w:r>
      </w:hyperlink>
      <w:r>
        <w:t xml:space="preserve"> from BIP Partnership (on page 16 things to consider when calculating proportion of species protection). There are lots of overlapping PAs and so total area calculations will be invalid. There are a number of options.</w:t>
      </w:r>
    </w:p>
    <w:p w14:paraId="35547D6B" w14:textId="77777777" w:rsidR="009C5058" w:rsidRDefault="009C5058" w:rsidP="000E5536">
      <w:pPr>
        <w:pStyle w:val="ListBullet"/>
      </w:pPr>
      <w:r>
        <w:t>Summarise range protected as is, i.e. area within each PA</w:t>
      </w:r>
      <w:r w:rsidR="00266C52">
        <w:t xml:space="preserve"> – this is </w:t>
      </w:r>
      <w:r w:rsidR="00266C52">
        <w:fldChar w:fldCharType="begin"/>
      </w:r>
      <w:r w:rsidR="00266C52">
        <w:instrText xml:space="preserve"> REF _Ref329953876 \h </w:instrText>
      </w:r>
      <w:r w:rsidR="00266C52">
        <w:fldChar w:fldCharType="separate"/>
      </w:r>
      <w:r w:rsidR="00EA3299">
        <w:t>Attempt 3: 10/7/12 Including area</w:t>
      </w:r>
      <w:r w:rsidR="00266C52">
        <w:fldChar w:fldCharType="end"/>
      </w:r>
      <w:r w:rsidR="00266C52">
        <w:t>.</w:t>
      </w:r>
    </w:p>
    <w:p w14:paraId="1384C384" w14:textId="77777777" w:rsidR="00EA3299" w:rsidRDefault="00EA2326" w:rsidP="0034374E">
      <w:pPr>
        <w:pStyle w:val="Heading3"/>
      </w:pPr>
      <w:r>
        <w:t>Summarise the % of range inside the PA network using</w:t>
      </w:r>
      <w:r w:rsidR="009C5058">
        <w:t xml:space="preserve"> a </w:t>
      </w:r>
      <w:r w:rsidR="00504D1B">
        <w:t xml:space="preserve">dissolved </w:t>
      </w:r>
      <w:r w:rsidR="009C5058">
        <w:t xml:space="preserve">PA layer </w:t>
      </w:r>
      <w:r w:rsidR="00504D1B">
        <w:t xml:space="preserve">(see </w:t>
      </w:r>
      <w:r w:rsidR="00504D1B">
        <w:rPr>
          <w:szCs w:val="22"/>
        </w:rPr>
        <w:fldChar w:fldCharType="begin"/>
      </w:r>
      <w:r w:rsidR="00504D1B">
        <w:instrText xml:space="preserve"> REF _Ref329781716 \h </w:instrText>
      </w:r>
      <w:r w:rsidR="00504D1B">
        <w:rPr>
          <w:szCs w:val="22"/>
        </w:rPr>
      </w:r>
      <w:r w:rsidR="00504D1B">
        <w:rPr>
          <w:szCs w:val="22"/>
        </w:rPr>
        <w:fldChar w:fldCharType="separate"/>
      </w:r>
      <w:r w:rsidR="00EA3299">
        <w:t>Cleaning</w:t>
      </w:r>
    </w:p>
    <w:p w14:paraId="674D50DA" w14:textId="77777777" w:rsidR="00EA3299" w:rsidRDefault="00EA3299" w:rsidP="000E5536">
      <w:pPr>
        <w:pStyle w:val="BodyText2"/>
      </w:pPr>
      <w:r>
        <w:t>There are 249 topology errors. See Topology errors.</w:t>
      </w:r>
    </w:p>
    <w:p w14:paraId="1C23BA5A" w14:textId="77777777" w:rsidR="00EA3299" w:rsidRDefault="00EA3299" w:rsidP="000E5536">
      <w:pPr>
        <w:pStyle w:val="BodyText"/>
      </w:pPr>
      <w:r>
        <w:t>Attempting to clean:</w:t>
      </w:r>
    </w:p>
    <w:p w14:paraId="21B0CB8A" w14:textId="77777777" w:rsidR="00EA3299" w:rsidRDefault="00EA3299" w:rsidP="000E5536">
      <w:pPr>
        <w:pStyle w:val="Code"/>
      </w:pPr>
      <w:r w:rsidRPr="000A5E8E">
        <w:t xml:space="preserve">update </w:t>
      </w:r>
      <w:r>
        <w:t>wdpa</w:t>
      </w:r>
      <w:r w:rsidRPr="000A5E8E">
        <w:t xml:space="preserve"> set geom = st_makevalid(geom) where st_isvalid(geom)='f'</w:t>
      </w:r>
    </w:p>
    <w:p w14:paraId="167D337E" w14:textId="77777777" w:rsidR="00EA3299" w:rsidRPr="00D62425" w:rsidRDefault="00EA3299" w:rsidP="000E5536">
      <w:pPr>
        <w:pStyle w:val="BodyText2"/>
      </w:pPr>
      <w:r>
        <w:t>Took 6 hours to run but did remove all topology errors. Now to try to dissolve the data again (see In PostGIS).</w:t>
      </w:r>
    </w:p>
    <w:p w14:paraId="21AADE01" w14:textId="77777777" w:rsidR="009C5058" w:rsidRDefault="00EA3299" w:rsidP="000E5536">
      <w:pPr>
        <w:pStyle w:val="ListBullet"/>
      </w:pPr>
      <w:r>
        <w:t>Dissolving</w:t>
      </w:r>
      <w:r w:rsidR="00504D1B">
        <w:fldChar w:fldCharType="end"/>
      </w:r>
      <w:r w:rsidR="00504D1B">
        <w:t>)</w:t>
      </w:r>
      <w:r w:rsidR="00A85AF4">
        <w:t xml:space="preserve"> – this could be for all PAs, IUCN Cat 3, 2 etc.</w:t>
      </w:r>
    </w:p>
    <w:p w14:paraId="33139F9C" w14:textId="77777777" w:rsidR="002F0F84" w:rsidRDefault="002F0F84" w:rsidP="000E5536">
      <w:pPr>
        <w:pStyle w:val="ListBullet"/>
      </w:pPr>
      <w:r>
        <w:t>Most sensible would be</w:t>
      </w:r>
      <w:r w:rsidR="004350B9">
        <w:t xml:space="preserve"> something like</w:t>
      </w:r>
      <w:r>
        <w:t xml:space="preserve"> IUCN Cat I, II and III</w:t>
      </w:r>
    </w:p>
    <w:p w14:paraId="12DEF5F2" w14:textId="77777777" w:rsidR="001E4972" w:rsidRDefault="005371F2" w:rsidP="000E5536">
      <w:pPr>
        <w:pStyle w:val="BodyText2"/>
      </w:pPr>
      <w:r>
        <w:t xml:space="preserve">First </w:t>
      </w:r>
      <w:r w:rsidR="00130E0E">
        <w:t xml:space="preserve">attempt is the dissolve all PAs (see </w:t>
      </w:r>
      <w:r w:rsidR="00130E0E">
        <w:fldChar w:fldCharType="begin"/>
      </w:r>
      <w:r w:rsidR="00130E0E">
        <w:instrText xml:space="preserve"> REF _Ref329958140 \h </w:instrText>
      </w:r>
      <w:r w:rsidR="00130E0E">
        <w:fldChar w:fldCharType="separate"/>
      </w:r>
      <w:r w:rsidR="00EA3299">
        <w:t>In PostGIS</w:t>
      </w:r>
      <w:r w:rsidR="00130E0E">
        <w:fldChar w:fldCharType="end"/>
      </w:r>
      <w:r w:rsidR="00130E0E">
        <w:t>).</w:t>
      </w:r>
      <w:r w:rsidR="001E4972">
        <w:t xml:space="preserve"> Continuously failing!</w:t>
      </w:r>
    </w:p>
    <w:p w14:paraId="0E8E0954" w14:textId="49D6E85B" w:rsidR="00B37D09" w:rsidRDefault="00C476E5" w:rsidP="000E5536">
      <w:pPr>
        <w:pStyle w:val="Heading2"/>
      </w:pPr>
      <w:r>
        <w:t>Species Charisma Index</w:t>
      </w:r>
      <w:bookmarkEnd w:id="77"/>
    </w:p>
    <w:p w14:paraId="7A0888C5" w14:textId="77777777" w:rsidR="003E1870" w:rsidRDefault="003E1870" w:rsidP="000E5536">
      <w:pPr>
        <w:pStyle w:val="BodyText2"/>
      </w:pPr>
      <w:r>
        <w:t xml:space="preserve">The species charisma index is based on the pa/species intersection analysis. </w:t>
      </w:r>
    </w:p>
    <w:p w14:paraId="3473E2AE" w14:textId="77777777" w:rsidR="00B37D09" w:rsidRDefault="00C476E5" w:rsidP="000E5536">
      <w:pPr>
        <w:pStyle w:val="BodyText2"/>
      </w:pPr>
      <w:r>
        <w:t>Using the google search apis have limits on the number of queries per day</w:t>
      </w:r>
    </w:p>
    <w:p w14:paraId="5CCC0374" w14:textId="77777777" w:rsidR="00B37D09" w:rsidRDefault="00C476E5" w:rsidP="000E5536">
      <w:pPr>
        <w:pStyle w:val="BodyText"/>
      </w:pPr>
      <w:r>
        <w:t xml:space="preserve">So trying PyBing and the Bing search API: </w:t>
      </w:r>
      <w:hyperlink r:id="rId290" w:history="1">
        <w:r w:rsidRPr="0077669C">
          <w:rPr>
            <w:rStyle w:val="Hyperlink"/>
          </w:rPr>
          <w:t>http://code.google.com/p/pybing/</w:t>
        </w:r>
      </w:hyperlink>
    </w:p>
    <w:p w14:paraId="19AD559B" w14:textId="77777777" w:rsidR="00B37D09" w:rsidRDefault="00C476E5" w:rsidP="000E5536">
      <w:pPr>
        <w:pStyle w:val="BodyText"/>
      </w:pPr>
      <w:r>
        <w:t xml:space="preserve">It needs easy_install - which i have installed from the windows exe </w:t>
      </w:r>
    </w:p>
    <w:p w14:paraId="29B9D455" w14:textId="77777777" w:rsidR="00B37D09" w:rsidRDefault="00C476E5" w:rsidP="000E5536">
      <w:pPr>
        <w:pStyle w:val="BodyText"/>
      </w:pPr>
      <w:r>
        <w:t>Then it says type: $ easy_install pybing - but this is UNIX???</w:t>
      </w:r>
    </w:p>
    <w:p w14:paraId="59137D1F" w14:textId="77777777" w:rsidR="00B37D09" w:rsidRDefault="00C476E5" w:rsidP="000E5536">
      <w:pPr>
        <w:pStyle w:val="BodyText"/>
      </w:pPr>
      <w:r>
        <w:t>python cmd line - type import easy_install - maybe - or is this unix</w:t>
      </w:r>
    </w:p>
    <w:p w14:paraId="5BB3E999" w14:textId="77777777" w:rsidR="00B37D09" w:rsidRDefault="00C476E5" w:rsidP="000E5536">
      <w:pPr>
        <w:pStyle w:val="BodyText"/>
      </w:pPr>
      <w:r>
        <w:t>In cmd prompt - tried easy_install - not found etc. tried easy_install.py - it says perhaps i havent got write permissions!</w:t>
      </w:r>
    </w:p>
    <w:p w14:paraId="20157C88" w14:textId="77777777" w:rsidR="00B37D09" w:rsidRDefault="00C476E5" w:rsidP="000E5536">
      <w:pPr>
        <w:pStyle w:val="BodyText"/>
      </w:pPr>
      <w:r>
        <w:t xml:space="preserve">Trying to get PyBing using svn - </w:t>
      </w:r>
      <w:hyperlink r:id="rId291" w:history="1">
        <w:r w:rsidRPr="0077669C">
          <w:rPr>
            <w:rStyle w:val="Hyperlink"/>
          </w:rPr>
          <w:t>http://subclipse.tigris.org/servlets/ProjectProcess?pageID=p4wYuA - added the software site http://subclipse.tigris.org/update_1.0.x and downloaded</w:t>
        </w:r>
      </w:hyperlink>
    </w:p>
    <w:p w14:paraId="73574119" w14:textId="77777777" w:rsidR="00B37D09" w:rsidRDefault="00C476E5" w:rsidP="000E5536">
      <w:pPr>
        <w:pStyle w:val="BodyText"/>
      </w:pPr>
      <w:r>
        <w:lastRenderedPageBreak/>
        <w:t>installed subclipse and svn and checked out the pybing source into a new project</w:t>
      </w:r>
    </w:p>
    <w:p w14:paraId="75695829" w14:textId="77777777" w:rsidR="00B37D09" w:rsidRDefault="00C476E5" w:rsidP="000E5536">
      <w:pPr>
        <w:pStyle w:val="BodyText"/>
      </w:pPr>
      <w:r>
        <w:t xml:space="preserve">but when trying to run couldnt find pybing so renamed the import to bing and it found it </w:t>
      </w:r>
    </w:p>
    <w:p w14:paraId="6568154D" w14:textId="77777777" w:rsidR="00B37D09" w:rsidRDefault="00C476E5" w:rsidP="000E5536">
      <w:pPr>
        <w:pStyle w:val="BodyText"/>
      </w:pPr>
      <w:r>
        <w:t xml:space="preserve">then it cant find </w:t>
      </w:r>
      <w:hyperlink r:id="rId292" w:history="1">
        <w:r w:rsidRPr="0077669C">
          <w:rPr>
            <w:rStyle w:val="Hyperlink"/>
          </w:rPr>
          <w:t>httplib2 in the bing.py file</w:t>
        </w:r>
      </w:hyperlink>
    </w:p>
    <w:p w14:paraId="65062747" w14:textId="77777777" w:rsidR="00B37D09" w:rsidRDefault="00C476E5" w:rsidP="000E5536">
      <w:pPr>
        <w:pStyle w:val="BodyText2"/>
      </w:pPr>
      <w:r>
        <w:t xml:space="preserve">downloaded </w:t>
      </w:r>
      <w:hyperlink r:id="rId293" w:history="1">
        <w:r w:rsidRPr="0077669C">
          <w:rPr>
            <w:rStyle w:val="Hyperlink"/>
          </w:rPr>
          <w:t>httplib2, unzipped and pasted it into E:\cottaan\Aptana Studio 3\Aptana Studio Workspace - nope</w:t>
        </w:r>
      </w:hyperlink>
    </w:p>
    <w:p w14:paraId="381DB5BF" w14:textId="77777777" w:rsidR="00B37D09" w:rsidRDefault="00C476E5" w:rsidP="000E5536">
      <w:pPr>
        <w:pStyle w:val="BodyText"/>
      </w:pPr>
      <w:r>
        <w:t>E:\cottaan\My Documents\Downloads\</w:t>
      </w:r>
      <w:hyperlink r:id="rId294" w:history="1">
        <w:r w:rsidRPr="0077669C">
          <w:rPr>
            <w:rStyle w:val="Hyperlink"/>
          </w:rPr>
          <w:t>httplib2-0.7.1.zip\httplib2-0.7.1&gt;C:\Python26\ArcGIS10.0\python.exe setup.py install</w:t>
        </w:r>
      </w:hyperlink>
    </w:p>
    <w:p w14:paraId="66D229E4" w14:textId="77777777" w:rsidR="00BE3458" w:rsidRDefault="00C476E5" w:rsidP="000E5536">
      <w:pPr>
        <w:pStyle w:val="BodyText"/>
      </w:pPr>
      <w:r>
        <w:t>THIS WORKS AND INSTALLS HTTPLIB2 - but you need to be logged on as admin</w:t>
      </w:r>
    </w:p>
    <w:p w14:paraId="279DF0F0" w14:textId="77777777" w:rsidR="00B37D09" w:rsidRDefault="00C476E5" w:rsidP="000E5536">
      <w:pPr>
        <w:pStyle w:val="BodyText"/>
      </w:pPr>
      <w:r>
        <w:t>Rerunning on 25/1/12 and there are some encoding issues - so if you search for parus major then there are no problems (as there are no extended characters) but other species cause encoding errors.</w:t>
      </w:r>
    </w:p>
    <w:p w14:paraId="7130EA3F" w14:textId="77777777" w:rsidR="00B37D09" w:rsidRDefault="00C476E5" w:rsidP="000E5536">
      <w:pPr>
        <w:pStyle w:val="BodyText2"/>
      </w:pPr>
      <w:r>
        <w:t>Sorted the encoding issue - set the encoding to 'iso-8859-15' in the json.loads call (results = json.loads(search_response.read(),'iso-8859-15') and it works fine</w:t>
      </w:r>
    </w:p>
    <w:p w14:paraId="7C976287" w14:textId="77777777" w:rsidR="00B37D09" w:rsidRDefault="00C476E5" w:rsidP="000E5536">
      <w:pPr>
        <w:pStyle w:val="BodyText"/>
      </w:pPr>
      <w:r>
        <w:t>The Bing API call is different from the web search online - 26 results as a pose to 26000! Blimey.</w:t>
      </w:r>
    </w:p>
    <w:p w14:paraId="56ABC7C2" w14:textId="77777777" w:rsidR="00B37D09" w:rsidRDefault="00C476E5" w:rsidP="000E5536">
      <w:pPr>
        <w:pStyle w:val="BodyText"/>
      </w:pPr>
      <w:r>
        <w:t>Tyring the Google API:</w:t>
      </w:r>
    </w:p>
    <w:p w14:paraId="171B3AEA" w14:textId="77777777" w:rsidR="00B37D09" w:rsidRDefault="003630B2" w:rsidP="000E5536">
      <w:pPr>
        <w:pStyle w:val="BodyText2"/>
      </w:pPr>
      <w:hyperlink r:id="rId295" w:history="1">
        <w:r w:rsidR="00C476E5" w:rsidRPr="0077669C">
          <w:rPr>
            <w:rStyle w:val="Hyperlink"/>
          </w:rPr>
          <w:t>https://www.googleapis.com/customsearch/v1?q=Atherurus+africanus&amp;key=AIzaSyD_MlDpar9x3OK5ZqBD6Vw9fthtAZvtLI0 - useless you have to specify which domains or sites to search</w:t>
        </w:r>
      </w:hyperlink>
    </w:p>
    <w:p w14:paraId="0AAFE9E5" w14:textId="77777777" w:rsidR="00B37D09" w:rsidRDefault="00C476E5" w:rsidP="000E5536">
      <w:pPr>
        <w:pStyle w:val="BodyText"/>
      </w:pPr>
      <w:r>
        <w:t>Resorting to the old deprecated Google Search REST API - there are limits of 100 searches per day for web, but none for images. e.g.</w:t>
      </w:r>
    </w:p>
    <w:p w14:paraId="19ACA33A" w14:textId="77777777" w:rsidR="00B37D09" w:rsidRDefault="003630B2" w:rsidP="000E5536">
      <w:pPr>
        <w:pStyle w:val="BodyText2"/>
      </w:pPr>
      <w:hyperlink r:id="rId296" w:history="1">
        <w:r w:rsidR="00C476E5" w:rsidRPr="0077669C">
          <w:rPr>
            <w:rStyle w:val="Hyperlink"/>
          </w:rPr>
          <w:t>https://ajax.googleapis.com/ajax/services/search/images?v=1.0&amp;q=Gorilla%20gorilla</w:t>
        </w:r>
      </w:hyperlink>
    </w:p>
    <w:p w14:paraId="0EFEA1EB" w14:textId="77777777" w:rsidR="001C4EFA" w:rsidRDefault="001C4EFA" w:rsidP="000E5536">
      <w:pPr>
        <w:pStyle w:val="BodyText2"/>
      </w:pPr>
      <w:r>
        <w:t>But according to the Google Code Playground you can use Google Search to search all websites and get the results:</w:t>
      </w:r>
    </w:p>
    <w:p w14:paraId="5996708A" w14:textId="77777777" w:rsidR="001C4EFA" w:rsidRDefault="003630B2" w:rsidP="000E5536">
      <w:pPr>
        <w:pStyle w:val="BodyText2"/>
      </w:pPr>
      <w:hyperlink r:id="rId297" w:anchor="raw_search" w:history="1">
        <w:r w:rsidR="001C4EFA">
          <w:rPr>
            <w:rStyle w:val="Hyperlink"/>
          </w:rPr>
          <w:t>http://code.google.com/apis/ajax/playground/#raw_search</w:t>
        </w:r>
      </w:hyperlink>
    </w:p>
    <w:p w14:paraId="7B683280" w14:textId="77777777" w:rsidR="00D206E0" w:rsidRDefault="00D206E0" w:rsidP="000E5536">
      <w:pPr>
        <w:pStyle w:val="BodyText2"/>
      </w:pPr>
      <w:r>
        <w:t>After all of this fiddling about we reverted to the Bing search as you could control the search options much more and so a search using the + operator only searched for strict results, e.g. +</w:t>
      </w:r>
      <w:r w:rsidR="00043CED">
        <w:t>”</w:t>
      </w:r>
      <w:r>
        <w:t>Anser anser</w:t>
      </w:r>
      <w:r w:rsidR="00043CED">
        <w:t>”</w:t>
      </w:r>
      <w:r>
        <w:t xml:space="preserve"> only searched for “Anser anser</w:t>
      </w:r>
      <w:r w:rsidR="00043CED">
        <w:t>”</w:t>
      </w:r>
      <w:r>
        <w:t xml:space="preserve"> and not “Answer answer</w:t>
      </w:r>
      <w:r w:rsidR="00043CED">
        <w:t>”</w:t>
      </w:r>
      <w:r>
        <w:t xml:space="preserve"> which it guessed at.</w:t>
      </w:r>
    </w:p>
    <w:p w14:paraId="67664691" w14:textId="77777777" w:rsidR="00017B1F" w:rsidRDefault="00017B1F" w:rsidP="0034374E">
      <w:pPr>
        <w:pStyle w:val="Heading3"/>
      </w:pPr>
      <w:r>
        <w:t>Search APIs</w:t>
      </w:r>
    </w:p>
    <w:p w14:paraId="59AE226F" w14:textId="77777777" w:rsidR="00BE3458" w:rsidRDefault="00BE3458" w:rsidP="007D2F52">
      <w:pPr>
        <w:pStyle w:val="Heading4"/>
      </w:pPr>
      <w:r>
        <w:t>Bing Search API</w:t>
      </w:r>
    </w:p>
    <w:p w14:paraId="086BDC89" w14:textId="77777777" w:rsidR="00D206E0" w:rsidRDefault="00B6531E" w:rsidP="000E5536">
      <w:pPr>
        <w:pStyle w:val="BodyText2"/>
      </w:pPr>
      <w:r>
        <w:t>Redeveloped the Charisma index using the new Microsoft Azure Marketplace API which has a free 5000 transactions per month. Ran on the first 5000 and the most charismatic species are nearly all birds.</w:t>
      </w:r>
      <w:r w:rsidR="00806594">
        <w:t xml:space="preserve"> Creating some new account to be able to run al</w:t>
      </w:r>
      <w:r w:rsidR="00412C16">
        <w:t>l 30000 species in a day or two.</w:t>
      </w:r>
    </w:p>
    <w:p w14:paraId="2CF82FF0" w14:textId="77777777" w:rsidR="00412C16" w:rsidRDefault="00412C16" w:rsidP="000E5536">
      <w:pPr>
        <w:pStyle w:val="ListBullet2"/>
      </w:pPr>
      <w:r>
        <w:t>Create a Gmail</w:t>
      </w:r>
      <w:r w:rsidR="00356DA0">
        <w:t xml:space="preserve"> or Yahoo</w:t>
      </w:r>
      <w:r>
        <w:t xml:space="preserve"> Account</w:t>
      </w:r>
    </w:p>
    <w:p w14:paraId="4853DE8E" w14:textId="77777777" w:rsidR="00412C16" w:rsidRDefault="00412C16" w:rsidP="000E5536">
      <w:pPr>
        <w:pStyle w:val="ListBullet2"/>
      </w:pPr>
      <w:r>
        <w:t>Creat</w:t>
      </w:r>
      <w:r w:rsidR="000E48D1">
        <w:t>e a Microsoft Account (Windows Live ID) with the e</w:t>
      </w:r>
      <w:r>
        <w:t>mail address</w:t>
      </w:r>
      <w:r w:rsidR="00356DA0">
        <w:t xml:space="preserve"> (</w:t>
      </w:r>
      <w:hyperlink r:id="rId298" w:history="1">
        <w:r w:rsidR="00356DA0" w:rsidRPr="00356DA0">
          <w:rPr>
            <w:rStyle w:val="Hyperlink"/>
          </w:rPr>
          <w:t>https://accountservices.passport.net/</w:t>
        </w:r>
      </w:hyperlink>
      <w:r w:rsidR="00356DA0">
        <w:t>)</w:t>
      </w:r>
    </w:p>
    <w:p w14:paraId="548DDBA8" w14:textId="77777777" w:rsidR="00412C16" w:rsidRDefault="00412C16" w:rsidP="000E5536">
      <w:pPr>
        <w:pStyle w:val="ListBullet2"/>
      </w:pPr>
      <w:r>
        <w:t>Create a Microsoft Azure Marketplace account (</w:t>
      </w:r>
      <w:hyperlink r:id="rId299" w:history="1">
        <w:r w:rsidRPr="00412C16">
          <w:rPr>
            <w:rStyle w:val="Hyperlink"/>
          </w:rPr>
          <w:t>here</w:t>
        </w:r>
      </w:hyperlink>
      <w:r>
        <w:t>)</w:t>
      </w:r>
    </w:p>
    <w:p w14:paraId="61308F5A" w14:textId="77777777" w:rsidR="00412C16" w:rsidRDefault="00412C16" w:rsidP="000E5536">
      <w:pPr>
        <w:pStyle w:val="ListBullet2"/>
      </w:pPr>
      <w:r>
        <w:t>S</w:t>
      </w:r>
      <w:r w:rsidR="002D69EB">
        <w:t>earch for Bing and Sign up to the Bing Search API</w:t>
      </w:r>
    </w:p>
    <w:p w14:paraId="1EF848F0" w14:textId="77777777" w:rsidR="00C80018" w:rsidRDefault="00C80018" w:rsidP="000E5536">
      <w:pPr>
        <w:pStyle w:val="ListBullet2"/>
      </w:pPr>
      <w:r>
        <w:t>Run the client.py file from ‘</w:t>
      </w:r>
      <w:r w:rsidRPr="00C80018">
        <w:t xml:space="preserve">E:\cottaan\Aptana Studio 3\Aptana Studio Workspace\SpeciesCharismaIndex </w:t>
      </w:r>
      <w:r>
        <w:t>‘</w:t>
      </w:r>
    </w:p>
    <w:p w14:paraId="3612DF7A" w14:textId="77777777" w:rsidR="00412C16" w:rsidRDefault="00412C16" w:rsidP="000E5536">
      <w:pPr>
        <w:pStyle w:val="ListBullet2"/>
      </w:pPr>
      <w:r>
        <w:t>Monitor the number of credits on the My Data page</w:t>
      </w:r>
    </w:p>
    <w:p w14:paraId="0D141F52" w14:textId="77777777" w:rsidR="007F0955" w:rsidRDefault="007F0955" w:rsidP="000E5536">
      <w:pPr>
        <w:pStyle w:val="BodyText2"/>
      </w:pPr>
      <w:r>
        <w:t xml:space="preserve">Changed how I register so that I just get sequential Microsoft Hotmail accounts now starting with </w:t>
      </w:r>
      <w:hyperlink r:id="rId300" w:history="1">
        <w:r w:rsidR="00E53DEA" w:rsidRPr="00226724">
          <w:rPr>
            <w:rStyle w:val="Hyperlink"/>
          </w:rPr>
          <w:t>spechar7@hotmail.com</w:t>
        </w:r>
      </w:hyperlink>
      <w:r w:rsidR="001F6D8A">
        <w:t>.</w:t>
      </w:r>
      <w:r w:rsidR="00E53DEA">
        <w:t xml:space="preserve"> But there are </w:t>
      </w:r>
      <w:hyperlink r:id="rId301" w:history="1">
        <w:r w:rsidR="00E53DEA" w:rsidRPr="00E53DEA">
          <w:rPr>
            <w:rStyle w:val="Hyperlink"/>
          </w:rPr>
          <w:t>limits</w:t>
        </w:r>
      </w:hyperlink>
      <w:r w:rsidR="00E53DEA">
        <w:t xml:space="preserve"> on how many Hotmail email addresses you can create from one IP address.</w:t>
      </w:r>
      <w:r w:rsidR="00622256">
        <w:t xml:space="preserve"> So did a RD to the Birdlife machine and added some there</w:t>
      </w:r>
    </w:p>
    <w:p w14:paraId="580231A7" w14:textId="77777777" w:rsidR="00806594" w:rsidRDefault="00806594" w:rsidP="000E5536">
      <w:pPr>
        <w:pStyle w:val="BodyText2"/>
      </w:pPr>
    </w:p>
    <w:tbl>
      <w:tblPr>
        <w:tblW w:w="0" w:type="auto"/>
        <w:jc w:val="center"/>
        <w:tblLayout w:type="fixed"/>
        <w:tblLook w:val="04A0" w:firstRow="1" w:lastRow="0" w:firstColumn="1" w:lastColumn="0" w:noHBand="0" w:noVBand="1"/>
      </w:tblPr>
      <w:tblGrid>
        <w:gridCol w:w="2093"/>
        <w:gridCol w:w="1984"/>
        <w:gridCol w:w="1560"/>
        <w:gridCol w:w="1417"/>
        <w:gridCol w:w="1417"/>
      </w:tblGrid>
      <w:tr w:rsidR="00845548" w:rsidRPr="00806594" w14:paraId="6AC830C4" w14:textId="77777777" w:rsidTr="00DB5824">
        <w:trPr>
          <w:jc w:val="center"/>
        </w:trPr>
        <w:tc>
          <w:tcPr>
            <w:tcW w:w="2093" w:type="dxa"/>
          </w:tcPr>
          <w:p w14:paraId="6737BB97" w14:textId="77777777" w:rsidR="00845548" w:rsidRPr="001A5308" w:rsidRDefault="00845548" w:rsidP="000E5536">
            <w:pPr>
              <w:pStyle w:val="TableTextHeader"/>
            </w:pPr>
            <w:r w:rsidRPr="001A5308">
              <w:t>Microsoft Account Email</w:t>
            </w:r>
          </w:p>
        </w:tc>
        <w:tc>
          <w:tcPr>
            <w:tcW w:w="1984" w:type="dxa"/>
          </w:tcPr>
          <w:p w14:paraId="60248D95" w14:textId="77777777" w:rsidR="00845548" w:rsidRPr="00806594" w:rsidRDefault="00845548" w:rsidP="000E5536">
            <w:pPr>
              <w:pStyle w:val="TableTextHeader"/>
            </w:pPr>
            <w:r>
              <w:t>Microsoft Account Password</w:t>
            </w:r>
          </w:p>
        </w:tc>
        <w:tc>
          <w:tcPr>
            <w:tcW w:w="1560" w:type="dxa"/>
          </w:tcPr>
          <w:p w14:paraId="75588563" w14:textId="77777777" w:rsidR="00845548" w:rsidRDefault="00845548" w:rsidP="000E5536">
            <w:pPr>
              <w:pStyle w:val="TableTextHeader"/>
            </w:pPr>
            <w:r>
              <w:t>Azure First name</w:t>
            </w:r>
          </w:p>
        </w:tc>
        <w:tc>
          <w:tcPr>
            <w:tcW w:w="1417" w:type="dxa"/>
          </w:tcPr>
          <w:p w14:paraId="60021542" w14:textId="77777777" w:rsidR="00845548" w:rsidRDefault="00845548" w:rsidP="000E5536">
            <w:pPr>
              <w:pStyle w:val="TableTextHeader"/>
            </w:pPr>
            <w:r>
              <w:t>Azure Second name</w:t>
            </w:r>
          </w:p>
        </w:tc>
        <w:tc>
          <w:tcPr>
            <w:tcW w:w="1417" w:type="dxa"/>
          </w:tcPr>
          <w:p w14:paraId="4AF66D34" w14:textId="77777777" w:rsidR="00845548" w:rsidRDefault="00845548" w:rsidP="000E5536">
            <w:pPr>
              <w:pStyle w:val="TableTextHeader"/>
            </w:pPr>
            <w:r>
              <w:t>Sign up date</w:t>
            </w:r>
          </w:p>
        </w:tc>
      </w:tr>
      <w:tr w:rsidR="00845548" w:rsidRPr="00806594" w14:paraId="3B4AFC4E" w14:textId="77777777" w:rsidTr="00DB5824">
        <w:trPr>
          <w:jc w:val="center"/>
        </w:trPr>
        <w:tc>
          <w:tcPr>
            <w:tcW w:w="2093" w:type="dxa"/>
          </w:tcPr>
          <w:p w14:paraId="1D03B6FB" w14:textId="77777777" w:rsidR="00845548" w:rsidRPr="001A5308" w:rsidRDefault="003630B2" w:rsidP="000E5536">
            <w:pPr>
              <w:pStyle w:val="TableText"/>
              <w:rPr>
                <w:b/>
              </w:rPr>
            </w:pPr>
            <w:hyperlink r:id="rId302" w:history="1">
              <w:r w:rsidR="00845548" w:rsidRPr="001A5308">
                <w:rPr>
                  <w:rStyle w:val="Hyperlink"/>
                  <w:b/>
                  <w:color w:val="auto"/>
                  <w:u w:val="none"/>
                </w:rPr>
                <w:t>speciescharisma1@gmail.com</w:t>
              </w:r>
            </w:hyperlink>
          </w:p>
        </w:tc>
        <w:tc>
          <w:tcPr>
            <w:tcW w:w="1984" w:type="dxa"/>
          </w:tcPr>
          <w:p w14:paraId="328F84B0" w14:textId="77777777" w:rsidR="00845548" w:rsidRPr="001A5308" w:rsidRDefault="00845548" w:rsidP="000E5536">
            <w:pPr>
              <w:pStyle w:val="TableText"/>
            </w:pPr>
            <w:r w:rsidRPr="001A5308">
              <w:t>charasmatic</w:t>
            </w:r>
          </w:p>
        </w:tc>
        <w:tc>
          <w:tcPr>
            <w:tcW w:w="1560" w:type="dxa"/>
          </w:tcPr>
          <w:p w14:paraId="46E2350B" w14:textId="77777777" w:rsidR="00845548" w:rsidRPr="001A5308" w:rsidRDefault="00845548" w:rsidP="000E5536">
            <w:pPr>
              <w:pStyle w:val="TableText"/>
            </w:pPr>
            <w:r w:rsidRPr="001A5308">
              <w:t>species</w:t>
            </w:r>
          </w:p>
        </w:tc>
        <w:tc>
          <w:tcPr>
            <w:tcW w:w="1417" w:type="dxa"/>
          </w:tcPr>
          <w:p w14:paraId="6F19D06B" w14:textId="77777777" w:rsidR="00845548" w:rsidRPr="001A5308" w:rsidRDefault="00845548" w:rsidP="000E5536">
            <w:pPr>
              <w:pStyle w:val="TableText"/>
            </w:pPr>
            <w:r w:rsidRPr="001A5308">
              <w:t>charisma1</w:t>
            </w:r>
          </w:p>
        </w:tc>
        <w:tc>
          <w:tcPr>
            <w:tcW w:w="1417" w:type="dxa"/>
          </w:tcPr>
          <w:p w14:paraId="4C5D8884" w14:textId="77777777" w:rsidR="00845548" w:rsidRPr="001A5308" w:rsidRDefault="00845548" w:rsidP="000E5536">
            <w:pPr>
              <w:pStyle w:val="TableText"/>
            </w:pPr>
            <w:r w:rsidRPr="001A5308">
              <w:t>25/10/12</w:t>
            </w:r>
          </w:p>
        </w:tc>
      </w:tr>
      <w:tr w:rsidR="00845548" w:rsidRPr="00806594" w14:paraId="3DFBD145" w14:textId="77777777" w:rsidTr="00DB5824">
        <w:trPr>
          <w:jc w:val="center"/>
        </w:trPr>
        <w:tc>
          <w:tcPr>
            <w:tcW w:w="2093" w:type="dxa"/>
          </w:tcPr>
          <w:p w14:paraId="46BE19B2" w14:textId="77777777" w:rsidR="00845548" w:rsidRPr="001A5308" w:rsidRDefault="003630B2" w:rsidP="000E5536">
            <w:pPr>
              <w:pStyle w:val="TableText"/>
              <w:rPr>
                <w:b/>
              </w:rPr>
            </w:pPr>
            <w:hyperlink r:id="rId303" w:history="1">
              <w:r w:rsidR="00845548" w:rsidRPr="001A5308">
                <w:rPr>
                  <w:rStyle w:val="Hyperlink"/>
                  <w:b/>
                  <w:color w:val="auto"/>
                  <w:u w:val="none"/>
                </w:rPr>
                <w:t>speciescharisma2@gmail.com</w:t>
              </w:r>
            </w:hyperlink>
          </w:p>
        </w:tc>
        <w:tc>
          <w:tcPr>
            <w:tcW w:w="1984" w:type="dxa"/>
          </w:tcPr>
          <w:p w14:paraId="05ECA7F2" w14:textId="77777777" w:rsidR="00845548" w:rsidRPr="001A5308" w:rsidRDefault="00C80018" w:rsidP="000E5536">
            <w:pPr>
              <w:pStyle w:val="TableText"/>
            </w:pPr>
            <w:r w:rsidRPr="001A5308">
              <w:t>charasmatic</w:t>
            </w:r>
          </w:p>
        </w:tc>
        <w:tc>
          <w:tcPr>
            <w:tcW w:w="1560" w:type="dxa"/>
          </w:tcPr>
          <w:p w14:paraId="62F3A011" w14:textId="77777777" w:rsidR="00845548" w:rsidRPr="001A5308" w:rsidRDefault="00C80018" w:rsidP="000E5536">
            <w:pPr>
              <w:pStyle w:val="TableText"/>
            </w:pPr>
            <w:r w:rsidRPr="001A5308">
              <w:t>Species</w:t>
            </w:r>
          </w:p>
        </w:tc>
        <w:tc>
          <w:tcPr>
            <w:tcW w:w="1417" w:type="dxa"/>
          </w:tcPr>
          <w:p w14:paraId="37508C03" w14:textId="77777777" w:rsidR="00845548" w:rsidRPr="001A5308" w:rsidRDefault="00C80018" w:rsidP="000E5536">
            <w:pPr>
              <w:pStyle w:val="TableText"/>
            </w:pPr>
            <w:r w:rsidRPr="001A5308">
              <w:t>charisma</w:t>
            </w:r>
          </w:p>
        </w:tc>
        <w:tc>
          <w:tcPr>
            <w:tcW w:w="1417" w:type="dxa"/>
          </w:tcPr>
          <w:p w14:paraId="28180EC8" w14:textId="77777777" w:rsidR="00845548" w:rsidRPr="001A5308" w:rsidRDefault="00C80018" w:rsidP="000E5536">
            <w:pPr>
              <w:pStyle w:val="TableText"/>
            </w:pPr>
            <w:r w:rsidRPr="001A5308">
              <w:t>25/10/12</w:t>
            </w:r>
          </w:p>
        </w:tc>
      </w:tr>
      <w:tr w:rsidR="00356DA0" w:rsidRPr="00806594" w14:paraId="414945C7" w14:textId="77777777" w:rsidTr="00DB5824">
        <w:trPr>
          <w:jc w:val="center"/>
        </w:trPr>
        <w:tc>
          <w:tcPr>
            <w:tcW w:w="2093" w:type="dxa"/>
          </w:tcPr>
          <w:p w14:paraId="009809E7" w14:textId="77777777" w:rsidR="00356DA0" w:rsidRPr="001A5308" w:rsidRDefault="003630B2" w:rsidP="000E5536">
            <w:pPr>
              <w:pStyle w:val="TableText"/>
              <w:rPr>
                <w:b/>
              </w:rPr>
            </w:pPr>
            <w:hyperlink r:id="rId304" w:history="1">
              <w:r w:rsidR="00356DA0" w:rsidRPr="001A5308">
                <w:rPr>
                  <w:rStyle w:val="Hyperlink"/>
                  <w:b/>
                  <w:color w:val="auto"/>
                  <w:u w:val="none"/>
                </w:rPr>
                <w:t>speciescharisma@yahoo.co.uk</w:t>
              </w:r>
            </w:hyperlink>
          </w:p>
        </w:tc>
        <w:tc>
          <w:tcPr>
            <w:tcW w:w="1984" w:type="dxa"/>
          </w:tcPr>
          <w:p w14:paraId="63C0A17B" w14:textId="77777777" w:rsidR="00356DA0" w:rsidRPr="001A5308" w:rsidRDefault="00356DA0" w:rsidP="000E5536">
            <w:pPr>
              <w:pStyle w:val="TableText"/>
            </w:pPr>
            <w:r w:rsidRPr="001A5308">
              <w:t>charasmatic</w:t>
            </w:r>
          </w:p>
        </w:tc>
        <w:tc>
          <w:tcPr>
            <w:tcW w:w="1560" w:type="dxa"/>
          </w:tcPr>
          <w:p w14:paraId="6FFFDF39" w14:textId="77777777" w:rsidR="00356DA0" w:rsidRPr="001A5308" w:rsidRDefault="00975CFA" w:rsidP="000E5536">
            <w:pPr>
              <w:pStyle w:val="TableText"/>
            </w:pPr>
            <w:r w:rsidRPr="001A5308">
              <w:t>species</w:t>
            </w:r>
          </w:p>
        </w:tc>
        <w:tc>
          <w:tcPr>
            <w:tcW w:w="1417" w:type="dxa"/>
          </w:tcPr>
          <w:p w14:paraId="46237675" w14:textId="77777777" w:rsidR="00356DA0" w:rsidRPr="001A5308" w:rsidRDefault="00975CFA" w:rsidP="000E5536">
            <w:pPr>
              <w:pStyle w:val="TableText"/>
            </w:pPr>
            <w:r w:rsidRPr="001A5308">
              <w:t>charisma4</w:t>
            </w:r>
          </w:p>
        </w:tc>
        <w:tc>
          <w:tcPr>
            <w:tcW w:w="1417" w:type="dxa"/>
          </w:tcPr>
          <w:p w14:paraId="59843DF2" w14:textId="77777777" w:rsidR="00356DA0" w:rsidRPr="001A5308" w:rsidRDefault="00975CFA" w:rsidP="000E5536">
            <w:pPr>
              <w:pStyle w:val="TableText"/>
            </w:pPr>
            <w:r w:rsidRPr="001A5308">
              <w:t>5/11/12</w:t>
            </w:r>
          </w:p>
        </w:tc>
      </w:tr>
      <w:tr w:rsidR="00975CFA" w:rsidRPr="00806594" w14:paraId="63AEFF15" w14:textId="77777777" w:rsidTr="00DB5824">
        <w:trPr>
          <w:jc w:val="center"/>
        </w:trPr>
        <w:tc>
          <w:tcPr>
            <w:tcW w:w="2093" w:type="dxa"/>
          </w:tcPr>
          <w:p w14:paraId="3306CD78" w14:textId="77777777" w:rsidR="00975CFA" w:rsidRPr="001A5308" w:rsidRDefault="003630B2" w:rsidP="000E5536">
            <w:pPr>
              <w:pStyle w:val="TableText"/>
              <w:rPr>
                <w:b/>
              </w:rPr>
            </w:pPr>
            <w:hyperlink r:id="rId305" w:history="1">
              <w:r w:rsidR="000E48D1" w:rsidRPr="001A5308">
                <w:rPr>
                  <w:rStyle w:val="Hyperlink"/>
                  <w:b/>
                  <w:color w:val="auto"/>
                  <w:u w:val="none"/>
                </w:rPr>
                <w:t>speciescharisma2@yahoo.co.uk</w:t>
              </w:r>
            </w:hyperlink>
          </w:p>
        </w:tc>
        <w:tc>
          <w:tcPr>
            <w:tcW w:w="1984" w:type="dxa"/>
          </w:tcPr>
          <w:p w14:paraId="270536D5" w14:textId="77777777" w:rsidR="00975CFA" w:rsidRPr="001A5308" w:rsidRDefault="00152FBD" w:rsidP="000E5536">
            <w:pPr>
              <w:pStyle w:val="TableText"/>
            </w:pPr>
            <w:r w:rsidRPr="001A5308">
              <w:t>charasmatic</w:t>
            </w:r>
          </w:p>
        </w:tc>
        <w:tc>
          <w:tcPr>
            <w:tcW w:w="1560" w:type="dxa"/>
          </w:tcPr>
          <w:p w14:paraId="0E1552BD" w14:textId="77777777" w:rsidR="00975CFA" w:rsidRPr="001A5308" w:rsidRDefault="002A60B3" w:rsidP="000E5536">
            <w:pPr>
              <w:pStyle w:val="TableText"/>
            </w:pPr>
            <w:r w:rsidRPr="001A5308">
              <w:t>species</w:t>
            </w:r>
          </w:p>
        </w:tc>
        <w:tc>
          <w:tcPr>
            <w:tcW w:w="1417" w:type="dxa"/>
          </w:tcPr>
          <w:p w14:paraId="6313C977" w14:textId="77777777" w:rsidR="00975CFA" w:rsidRPr="001A5308" w:rsidRDefault="002A60B3" w:rsidP="000E5536">
            <w:pPr>
              <w:pStyle w:val="TableText"/>
            </w:pPr>
            <w:r w:rsidRPr="001A5308">
              <w:t>charisma5</w:t>
            </w:r>
          </w:p>
        </w:tc>
        <w:tc>
          <w:tcPr>
            <w:tcW w:w="1417" w:type="dxa"/>
          </w:tcPr>
          <w:p w14:paraId="0924CBE6" w14:textId="77777777" w:rsidR="00975CFA" w:rsidRPr="001A5308" w:rsidRDefault="002A60B3" w:rsidP="000E5536">
            <w:pPr>
              <w:pStyle w:val="TableText"/>
            </w:pPr>
            <w:r w:rsidRPr="001A5308">
              <w:t>6/11/12</w:t>
            </w:r>
          </w:p>
        </w:tc>
      </w:tr>
      <w:tr w:rsidR="00CD06BD" w:rsidRPr="00806594" w14:paraId="15FD4E6F" w14:textId="77777777" w:rsidTr="00DB5824">
        <w:trPr>
          <w:jc w:val="center"/>
        </w:trPr>
        <w:tc>
          <w:tcPr>
            <w:tcW w:w="2093" w:type="dxa"/>
          </w:tcPr>
          <w:p w14:paraId="4B7CC23D" w14:textId="77777777" w:rsidR="00CD06BD" w:rsidRPr="001A5308" w:rsidRDefault="003630B2" w:rsidP="000E5536">
            <w:pPr>
              <w:pStyle w:val="TableText"/>
              <w:rPr>
                <w:b/>
              </w:rPr>
            </w:pPr>
            <w:hyperlink r:id="rId306" w:history="1">
              <w:r w:rsidR="00CD06BD" w:rsidRPr="001A5308">
                <w:rPr>
                  <w:rStyle w:val="Hyperlink"/>
                  <w:b/>
                  <w:color w:val="auto"/>
                  <w:u w:val="none"/>
                </w:rPr>
                <w:t>speciescharisma6@gmail.com</w:t>
              </w:r>
            </w:hyperlink>
          </w:p>
        </w:tc>
        <w:tc>
          <w:tcPr>
            <w:tcW w:w="1984" w:type="dxa"/>
          </w:tcPr>
          <w:p w14:paraId="0C34706F" w14:textId="77777777" w:rsidR="00CD06BD" w:rsidRPr="001A5308" w:rsidRDefault="00332C3F" w:rsidP="000E5536">
            <w:pPr>
              <w:pStyle w:val="TableText"/>
            </w:pPr>
            <w:r w:rsidRPr="001A5308">
              <w:t>Thargal88$</w:t>
            </w:r>
          </w:p>
        </w:tc>
        <w:tc>
          <w:tcPr>
            <w:tcW w:w="1560" w:type="dxa"/>
          </w:tcPr>
          <w:p w14:paraId="52CA16BC" w14:textId="77777777" w:rsidR="00CD06BD" w:rsidRPr="001A5308" w:rsidRDefault="00CD06BD" w:rsidP="000E5536">
            <w:pPr>
              <w:pStyle w:val="TableText"/>
            </w:pPr>
            <w:r w:rsidRPr="001A5308">
              <w:t>species</w:t>
            </w:r>
          </w:p>
        </w:tc>
        <w:tc>
          <w:tcPr>
            <w:tcW w:w="1417" w:type="dxa"/>
          </w:tcPr>
          <w:p w14:paraId="2DD6FDEB" w14:textId="77777777" w:rsidR="00CD06BD" w:rsidRPr="001A5308" w:rsidRDefault="00CD06BD" w:rsidP="000E5536">
            <w:pPr>
              <w:pStyle w:val="TableText"/>
            </w:pPr>
            <w:r w:rsidRPr="001A5308">
              <w:t>charisma6</w:t>
            </w:r>
          </w:p>
        </w:tc>
        <w:tc>
          <w:tcPr>
            <w:tcW w:w="1417" w:type="dxa"/>
          </w:tcPr>
          <w:p w14:paraId="2BD7EF1F" w14:textId="77777777" w:rsidR="00CD06BD" w:rsidRPr="001A5308" w:rsidRDefault="004B4804" w:rsidP="000E5536">
            <w:pPr>
              <w:pStyle w:val="TableText"/>
            </w:pPr>
            <w:r w:rsidRPr="001A5308">
              <w:t>28/2/13</w:t>
            </w:r>
          </w:p>
        </w:tc>
      </w:tr>
      <w:tr w:rsidR="004B4804" w:rsidRPr="00806594" w14:paraId="74D42508" w14:textId="77777777" w:rsidTr="00DB5824">
        <w:trPr>
          <w:jc w:val="center"/>
        </w:trPr>
        <w:tc>
          <w:tcPr>
            <w:tcW w:w="2093" w:type="dxa"/>
          </w:tcPr>
          <w:p w14:paraId="31B6A775" w14:textId="77777777" w:rsidR="004B4804" w:rsidRPr="001A5308" w:rsidRDefault="003630B2" w:rsidP="000E5536">
            <w:pPr>
              <w:pStyle w:val="TableText"/>
              <w:rPr>
                <w:b/>
              </w:rPr>
            </w:pPr>
            <w:hyperlink r:id="rId307" w:history="1">
              <w:r w:rsidR="004B4804" w:rsidRPr="001A5308">
                <w:rPr>
                  <w:rStyle w:val="Hyperlink"/>
                  <w:b/>
                  <w:color w:val="auto"/>
                  <w:u w:val="none"/>
                </w:rPr>
                <w:t>speciescharisma7@gmail.com</w:t>
              </w:r>
            </w:hyperlink>
          </w:p>
        </w:tc>
        <w:tc>
          <w:tcPr>
            <w:tcW w:w="1984" w:type="dxa"/>
          </w:tcPr>
          <w:p w14:paraId="4742F0A5" w14:textId="77777777" w:rsidR="004B4804" w:rsidRPr="001A5308" w:rsidRDefault="004B4804" w:rsidP="000E5536">
            <w:pPr>
              <w:pStyle w:val="TableText"/>
            </w:pPr>
            <w:r w:rsidRPr="001A5308">
              <w:t>charismatic</w:t>
            </w:r>
          </w:p>
        </w:tc>
        <w:tc>
          <w:tcPr>
            <w:tcW w:w="1560" w:type="dxa"/>
          </w:tcPr>
          <w:p w14:paraId="6E16CC2B" w14:textId="77777777" w:rsidR="004B4804" w:rsidRPr="001A5308" w:rsidRDefault="004B4804" w:rsidP="000E5536">
            <w:pPr>
              <w:pStyle w:val="TableText"/>
            </w:pPr>
            <w:r w:rsidRPr="001A5308">
              <w:t>species</w:t>
            </w:r>
          </w:p>
        </w:tc>
        <w:tc>
          <w:tcPr>
            <w:tcW w:w="1417" w:type="dxa"/>
          </w:tcPr>
          <w:p w14:paraId="7BA392D7" w14:textId="77777777" w:rsidR="004B4804" w:rsidRPr="001A5308" w:rsidRDefault="004B4804" w:rsidP="000E5536">
            <w:pPr>
              <w:pStyle w:val="TableText"/>
            </w:pPr>
            <w:r w:rsidRPr="001A5308">
              <w:t>charisma7</w:t>
            </w:r>
          </w:p>
        </w:tc>
        <w:tc>
          <w:tcPr>
            <w:tcW w:w="1417" w:type="dxa"/>
          </w:tcPr>
          <w:p w14:paraId="4D4540CF" w14:textId="77777777" w:rsidR="004B4804" w:rsidRPr="001A5308" w:rsidRDefault="004B4804" w:rsidP="000E5536">
            <w:pPr>
              <w:pStyle w:val="TableText"/>
            </w:pPr>
            <w:r w:rsidRPr="001A5308">
              <w:t>28/2/13</w:t>
            </w:r>
          </w:p>
        </w:tc>
      </w:tr>
    </w:tbl>
    <w:p w14:paraId="099D89F6" w14:textId="77777777" w:rsidR="00A223BC" w:rsidRDefault="00A223BC" w:rsidP="000E5536">
      <w:pPr>
        <w:pStyle w:val="BodyText2"/>
      </w:pPr>
    </w:p>
    <w:p w14:paraId="7BC26520" w14:textId="77777777" w:rsidR="00806594" w:rsidRDefault="00C26BE6" w:rsidP="000E5536">
      <w:pPr>
        <w:pStyle w:val="BodyText2"/>
      </w:pPr>
      <w:r>
        <w:t>Copying the data from the '</w:t>
      </w:r>
      <w:r w:rsidRPr="00C26BE6">
        <w:t>E:\cottaan\My Documents\ArcGIS\UniqueSpecies.gdb\SpeciesUnique</w:t>
      </w:r>
      <w:r>
        <w:t>' database to postgresql.</w:t>
      </w:r>
    </w:p>
    <w:p w14:paraId="6BAE76C1" w14:textId="77777777" w:rsidR="009137D5" w:rsidRDefault="009137D5" w:rsidP="000E5536">
      <w:pPr>
        <w:pStyle w:val="BodyText2"/>
      </w:pPr>
      <w:r>
        <w:t>You can filter results for photos only and also by strict search (using +).</w:t>
      </w:r>
      <w:r w:rsidR="00A16C3F">
        <w:t xml:space="preserve"> See the </w:t>
      </w:r>
      <w:r w:rsidR="00E91B86">
        <w:t xml:space="preserve">Bing Image Search </w:t>
      </w:r>
      <w:r w:rsidR="00A16C3F">
        <w:t xml:space="preserve">API documentation </w:t>
      </w:r>
      <w:hyperlink r:id="rId308" w:history="1">
        <w:r w:rsidR="00A16C3F" w:rsidRPr="00A16C3F">
          <w:rPr>
            <w:rStyle w:val="Hyperlink"/>
          </w:rPr>
          <w:t>here</w:t>
        </w:r>
      </w:hyperlink>
      <w:r w:rsidR="00A16C3F">
        <w:t>.</w:t>
      </w:r>
      <w:r w:rsidR="001A19CB">
        <w:t xml:space="preserve"> You can explore the API and the parameters here using the </w:t>
      </w:r>
      <w:hyperlink r:id="rId309" w:history="1">
        <w:r w:rsidR="001A19CB" w:rsidRPr="001A19CB">
          <w:rPr>
            <w:rStyle w:val="Hyperlink"/>
          </w:rPr>
          <w:t>API Explorer</w:t>
        </w:r>
      </w:hyperlink>
      <w:r w:rsidR="001A19CB">
        <w:t>. Not many parameters affect the number of images – for example, I tried the Market parameter but it made little difference.</w:t>
      </w:r>
    </w:p>
    <w:p w14:paraId="1F0ECD51" w14:textId="77777777" w:rsidR="002B7A7F" w:rsidRDefault="002B7A7F" w:rsidP="000E5536">
      <w:pPr>
        <w:pStyle w:val="BodyText2"/>
      </w:pPr>
      <w:r>
        <w:t>The Bing API includes Flickr images!</w:t>
      </w:r>
    </w:p>
    <w:p w14:paraId="15E75201" w14:textId="77777777" w:rsidR="00017B1F" w:rsidRDefault="00017B1F" w:rsidP="007D2F52">
      <w:pPr>
        <w:pStyle w:val="Heading4"/>
      </w:pPr>
      <w:r>
        <w:lastRenderedPageBreak/>
        <w:t>Flickr API</w:t>
      </w:r>
    </w:p>
    <w:p w14:paraId="66419EF7" w14:textId="77777777" w:rsidR="00017B1F" w:rsidRDefault="00017B1F" w:rsidP="000E5536">
      <w:pPr>
        <w:pStyle w:val="BodyText2"/>
      </w:pPr>
      <w:r>
        <w:t>This is really good as the limits are 5000 per hour so you can do all species much quicker. Wrote a Python module to get the data.</w:t>
      </w:r>
      <w:r w:rsidR="00847050">
        <w:t xml:space="preserve"> Heres the </w:t>
      </w:r>
      <w:hyperlink r:id="rId310" w:history="1">
        <w:r w:rsidR="00847050" w:rsidRPr="00847050">
          <w:rPr>
            <w:rStyle w:val="Hyperlink"/>
          </w:rPr>
          <w:t>API explorer</w:t>
        </w:r>
      </w:hyperlink>
      <w:r w:rsidR="00847050">
        <w:t>.</w:t>
      </w:r>
      <w:r w:rsidR="00F374C0">
        <w:t xml:space="preserve"> Searching using double quotes seemed the most accurate (Felix sylvestris gave 7k without and 5k with quotes).</w:t>
      </w:r>
      <w:r w:rsidR="00B044E3">
        <w:t xml:space="preserve"> First attempt produces high values for species with the same genus/species name, e.g. </w:t>
      </w:r>
      <w:r w:rsidR="00B044E3" w:rsidRPr="00B044E3">
        <w:t>Dives dives</w:t>
      </w:r>
      <w:r w:rsidR="00B044E3">
        <w:t xml:space="preserve"> had 2 million counts. Putting double quotes around the search term improves the hits (383482 hits) but there are still lots of images of dive sites!</w:t>
      </w:r>
      <w:r w:rsidR="00961F7C">
        <w:t xml:space="preserve"> Maybe we could also search with the common name for these!</w:t>
      </w:r>
    </w:p>
    <w:p w14:paraId="7E7C692E" w14:textId="77777777" w:rsidR="006661CA" w:rsidRDefault="006661CA" w:rsidP="000E5536">
      <w:pPr>
        <w:pStyle w:val="BodyText2"/>
      </w:pPr>
    </w:p>
    <w:tbl>
      <w:tblPr>
        <w:tblW w:w="0" w:type="auto"/>
        <w:jc w:val="center"/>
        <w:tblLook w:val="04A0" w:firstRow="1" w:lastRow="0" w:firstColumn="1" w:lastColumn="0" w:noHBand="0" w:noVBand="1"/>
      </w:tblPr>
      <w:tblGrid>
        <w:gridCol w:w="3487"/>
        <w:gridCol w:w="654"/>
      </w:tblGrid>
      <w:tr w:rsidR="006661CA" w14:paraId="645FE33D" w14:textId="77777777" w:rsidTr="00832421">
        <w:trPr>
          <w:jc w:val="center"/>
        </w:trPr>
        <w:tc>
          <w:tcPr>
            <w:tcW w:w="3487" w:type="dxa"/>
          </w:tcPr>
          <w:p w14:paraId="05DC08CB" w14:textId="77777777" w:rsidR="006661CA" w:rsidRDefault="006661CA" w:rsidP="000E5536">
            <w:pPr>
              <w:pStyle w:val="TableTextHeader"/>
            </w:pPr>
            <w:r>
              <w:t>search</w:t>
            </w:r>
          </w:p>
        </w:tc>
        <w:tc>
          <w:tcPr>
            <w:tcW w:w="654" w:type="dxa"/>
          </w:tcPr>
          <w:p w14:paraId="654A099E" w14:textId="77777777" w:rsidR="006661CA" w:rsidRDefault="006661CA" w:rsidP="000E5536">
            <w:pPr>
              <w:pStyle w:val="TableTextHeader"/>
            </w:pPr>
            <w:r>
              <w:t>hits</w:t>
            </w:r>
          </w:p>
        </w:tc>
      </w:tr>
      <w:tr w:rsidR="006661CA" w14:paraId="4A670F0A" w14:textId="77777777" w:rsidTr="00832421">
        <w:trPr>
          <w:jc w:val="center"/>
        </w:trPr>
        <w:tc>
          <w:tcPr>
            <w:tcW w:w="3487" w:type="dxa"/>
          </w:tcPr>
          <w:p w14:paraId="4D9D8A21" w14:textId="77777777" w:rsidR="006661CA" w:rsidRDefault="003630B2" w:rsidP="000E5536">
            <w:pPr>
              <w:pStyle w:val="TableText"/>
            </w:pPr>
            <w:hyperlink r:id="rId311" w:history="1">
              <w:r w:rsidR="006661CA" w:rsidRPr="006661CA">
                <w:rPr>
                  <w:rStyle w:val="Hyperlink"/>
                  <w:b/>
                </w:rPr>
                <w:t>Hippocampus hippocampus</w:t>
              </w:r>
            </w:hyperlink>
          </w:p>
        </w:tc>
        <w:tc>
          <w:tcPr>
            <w:tcW w:w="654" w:type="dxa"/>
          </w:tcPr>
          <w:p w14:paraId="2FC8EE34" w14:textId="77777777" w:rsidR="006661CA" w:rsidRDefault="006661CA" w:rsidP="000E5536">
            <w:pPr>
              <w:pStyle w:val="TableText"/>
            </w:pPr>
            <w:r>
              <w:t>7433</w:t>
            </w:r>
          </w:p>
        </w:tc>
      </w:tr>
      <w:tr w:rsidR="006661CA" w14:paraId="20B2F9B3" w14:textId="77777777" w:rsidTr="00832421">
        <w:trPr>
          <w:jc w:val="center"/>
        </w:trPr>
        <w:tc>
          <w:tcPr>
            <w:tcW w:w="3487" w:type="dxa"/>
          </w:tcPr>
          <w:p w14:paraId="6EB8DDC7" w14:textId="77777777" w:rsidR="006661CA" w:rsidRDefault="003630B2" w:rsidP="000E5536">
            <w:pPr>
              <w:pStyle w:val="TableText"/>
            </w:pPr>
            <w:hyperlink r:id="rId312" w:history="1">
              <w:r w:rsidR="006661CA" w:rsidRPr="006661CA">
                <w:rPr>
                  <w:rStyle w:val="Hyperlink"/>
                  <w:b/>
                </w:rPr>
                <w:t>‘Hippocampus hippocampus’</w:t>
              </w:r>
            </w:hyperlink>
          </w:p>
        </w:tc>
        <w:tc>
          <w:tcPr>
            <w:tcW w:w="654" w:type="dxa"/>
          </w:tcPr>
          <w:p w14:paraId="452111C1" w14:textId="77777777" w:rsidR="006661CA" w:rsidRDefault="006661CA" w:rsidP="000E5536">
            <w:pPr>
              <w:pStyle w:val="TableText"/>
            </w:pPr>
            <w:r>
              <w:t>7433</w:t>
            </w:r>
          </w:p>
        </w:tc>
      </w:tr>
      <w:tr w:rsidR="006661CA" w14:paraId="1F6ACC9E" w14:textId="77777777" w:rsidTr="00832421">
        <w:trPr>
          <w:jc w:val="center"/>
        </w:trPr>
        <w:tc>
          <w:tcPr>
            <w:tcW w:w="3487" w:type="dxa"/>
          </w:tcPr>
          <w:p w14:paraId="0D2200AD" w14:textId="77777777" w:rsidR="006661CA" w:rsidRDefault="003630B2" w:rsidP="000E5536">
            <w:pPr>
              <w:pStyle w:val="TableText"/>
            </w:pPr>
            <w:hyperlink r:id="rId313" w:history="1">
              <w:r w:rsidR="006661CA" w:rsidRPr="006661CA">
                <w:rPr>
                  <w:rStyle w:val="Hyperlink"/>
                  <w:b/>
                </w:rPr>
                <w:t>"Hippocampus hippocampus"</w:t>
              </w:r>
            </w:hyperlink>
          </w:p>
        </w:tc>
        <w:tc>
          <w:tcPr>
            <w:tcW w:w="654" w:type="dxa"/>
          </w:tcPr>
          <w:p w14:paraId="6C80AC9C" w14:textId="77777777" w:rsidR="006661CA" w:rsidRDefault="006661CA" w:rsidP="000E5536">
            <w:pPr>
              <w:pStyle w:val="TableText"/>
            </w:pPr>
            <w:r>
              <w:t>1496</w:t>
            </w:r>
          </w:p>
        </w:tc>
      </w:tr>
      <w:tr w:rsidR="006661CA" w14:paraId="0D4F63C2" w14:textId="77777777" w:rsidTr="00832421">
        <w:trPr>
          <w:jc w:val="center"/>
        </w:trPr>
        <w:tc>
          <w:tcPr>
            <w:tcW w:w="3487" w:type="dxa"/>
          </w:tcPr>
          <w:p w14:paraId="5F388B42" w14:textId="77777777" w:rsidR="006661CA" w:rsidRDefault="003630B2" w:rsidP="000E5536">
            <w:pPr>
              <w:pStyle w:val="TableText"/>
            </w:pPr>
            <w:hyperlink r:id="rId314" w:history="1">
              <w:r w:rsidR="006661CA" w:rsidRPr="006661CA">
                <w:rPr>
                  <w:rStyle w:val="Hyperlink"/>
                  <w:b/>
                </w:rPr>
                <w:t>"Hippocampus hippocampus" + sea</w:t>
              </w:r>
            </w:hyperlink>
          </w:p>
        </w:tc>
        <w:tc>
          <w:tcPr>
            <w:tcW w:w="654" w:type="dxa"/>
          </w:tcPr>
          <w:p w14:paraId="17435638" w14:textId="77777777" w:rsidR="006661CA" w:rsidRDefault="006661CA" w:rsidP="000E5536">
            <w:pPr>
              <w:pStyle w:val="TableText"/>
            </w:pPr>
            <w:r>
              <w:t>191</w:t>
            </w:r>
          </w:p>
        </w:tc>
      </w:tr>
      <w:tr w:rsidR="006661CA" w14:paraId="0D4E3E6B" w14:textId="77777777" w:rsidTr="00832421">
        <w:trPr>
          <w:jc w:val="center"/>
        </w:trPr>
        <w:tc>
          <w:tcPr>
            <w:tcW w:w="3487" w:type="dxa"/>
          </w:tcPr>
          <w:p w14:paraId="39B2D2E8" w14:textId="77777777" w:rsidR="006661CA" w:rsidRPr="006661CA" w:rsidRDefault="003630B2" w:rsidP="000E5536">
            <w:pPr>
              <w:pStyle w:val="TableText"/>
            </w:pPr>
            <w:hyperlink r:id="rId315" w:history="1">
              <w:r w:rsidR="006661CA" w:rsidRPr="006661CA">
                <w:rPr>
                  <w:rStyle w:val="Hyperlink"/>
                  <w:b/>
                </w:rPr>
                <w:t>"Hippocampus hippocampus" + sea + horse</w:t>
              </w:r>
            </w:hyperlink>
          </w:p>
        </w:tc>
        <w:tc>
          <w:tcPr>
            <w:tcW w:w="654" w:type="dxa"/>
          </w:tcPr>
          <w:p w14:paraId="1C51E86C" w14:textId="77777777" w:rsidR="006661CA" w:rsidRDefault="006661CA" w:rsidP="000E5536">
            <w:pPr>
              <w:pStyle w:val="TableText"/>
            </w:pPr>
            <w:r>
              <w:t>107</w:t>
            </w:r>
          </w:p>
        </w:tc>
      </w:tr>
      <w:tr w:rsidR="006661CA" w14:paraId="497AA67B" w14:textId="77777777" w:rsidTr="00832421">
        <w:trPr>
          <w:jc w:val="center"/>
        </w:trPr>
        <w:tc>
          <w:tcPr>
            <w:tcW w:w="3487" w:type="dxa"/>
          </w:tcPr>
          <w:p w14:paraId="0DBD57C8" w14:textId="77777777" w:rsidR="006661CA" w:rsidRDefault="003630B2" w:rsidP="000E5536">
            <w:pPr>
              <w:pStyle w:val="TableText"/>
            </w:pPr>
            <w:hyperlink r:id="rId316" w:history="1">
              <w:r w:rsidR="006661CA" w:rsidRPr="006661CA">
                <w:rPr>
                  <w:rStyle w:val="Hyperlink"/>
                  <w:b/>
                </w:rPr>
                <w:t>"Hippocampus hippocampus" + sea  horse</w:t>
              </w:r>
            </w:hyperlink>
          </w:p>
        </w:tc>
        <w:tc>
          <w:tcPr>
            <w:tcW w:w="654" w:type="dxa"/>
          </w:tcPr>
          <w:p w14:paraId="33DD3D05" w14:textId="77777777" w:rsidR="006661CA" w:rsidRDefault="006661CA" w:rsidP="000E5536">
            <w:pPr>
              <w:pStyle w:val="TableText"/>
            </w:pPr>
            <w:r>
              <w:t>107</w:t>
            </w:r>
          </w:p>
        </w:tc>
      </w:tr>
      <w:tr w:rsidR="006661CA" w14:paraId="26087CA5" w14:textId="77777777" w:rsidTr="00832421">
        <w:trPr>
          <w:jc w:val="center"/>
        </w:trPr>
        <w:tc>
          <w:tcPr>
            <w:tcW w:w="3487" w:type="dxa"/>
          </w:tcPr>
          <w:p w14:paraId="0151A955" w14:textId="77777777" w:rsidR="006661CA" w:rsidRDefault="003630B2" w:rsidP="000E5536">
            <w:pPr>
              <w:pStyle w:val="TableText"/>
            </w:pPr>
            <w:hyperlink r:id="rId317" w:history="1">
              <w:r w:rsidR="006661CA" w:rsidRPr="006661CA">
                <w:rPr>
                  <w:rStyle w:val="Hyperlink"/>
                  <w:b/>
                </w:rPr>
                <w:t>"Hippocampus hippocampus" sea  horse</w:t>
              </w:r>
            </w:hyperlink>
          </w:p>
        </w:tc>
        <w:tc>
          <w:tcPr>
            <w:tcW w:w="654" w:type="dxa"/>
          </w:tcPr>
          <w:p w14:paraId="34D9E3E4" w14:textId="77777777" w:rsidR="006661CA" w:rsidRDefault="006661CA" w:rsidP="000E5536">
            <w:pPr>
              <w:pStyle w:val="TableText"/>
            </w:pPr>
            <w:r>
              <w:t>107</w:t>
            </w:r>
          </w:p>
        </w:tc>
      </w:tr>
      <w:tr w:rsidR="006661CA" w14:paraId="70FECECA" w14:textId="77777777" w:rsidTr="00832421">
        <w:trPr>
          <w:jc w:val="center"/>
        </w:trPr>
        <w:tc>
          <w:tcPr>
            <w:tcW w:w="3487" w:type="dxa"/>
          </w:tcPr>
          <w:p w14:paraId="2EA28A9D" w14:textId="77777777" w:rsidR="006661CA" w:rsidRDefault="003630B2" w:rsidP="000E5536">
            <w:pPr>
              <w:pStyle w:val="TableText"/>
            </w:pPr>
            <w:hyperlink r:id="rId318" w:history="1">
              <w:r w:rsidR="00832421" w:rsidRPr="00832421">
                <w:rPr>
                  <w:rStyle w:val="Hyperlink"/>
                  <w:b/>
                </w:rPr>
                <w:t>"Hippocampus hippocampus" AND sea  horse</w:t>
              </w:r>
            </w:hyperlink>
          </w:p>
        </w:tc>
        <w:tc>
          <w:tcPr>
            <w:tcW w:w="654" w:type="dxa"/>
          </w:tcPr>
          <w:p w14:paraId="2CAC81DD" w14:textId="77777777" w:rsidR="006661CA" w:rsidRDefault="00832421" w:rsidP="000E5536">
            <w:pPr>
              <w:pStyle w:val="TableText"/>
            </w:pPr>
            <w:r>
              <w:t>99</w:t>
            </w:r>
          </w:p>
        </w:tc>
      </w:tr>
      <w:tr w:rsidR="00832421" w14:paraId="74595C19" w14:textId="77777777" w:rsidTr="00832421">
        <w:trPr>
          <w:jc w:val="center"/>
        </w:trPr>
        <w:tc>
          <w:tcPr>
            <w:tcW w:w="3487" w:type="dxa"/>
          </w:tcPr>
          <w:p w14:paraId="7A501939" w14:textId="77777777" w:rsidR="00832421" w:rsidRDefault="003630B2" w:rsidP="000E5536">
            <w:pPr>
              <w:pStyle w:val="TableText"/>
            </w:pPr>
            <w:hyperlink r:id="rId319" w:history="1">
              <w:r w:rsidR="00832421" w:rsidRPr="00832421">
                <w:rPr>
                  <w:rStyle w:val="Hyperlink"/>
                  <w:b/>
                </w:rPr>
                <w:t>"Hippocampus hippocampus" AND sea  AND horse</w:t>
              </w:r>
            </w:hyperlink>
          </w:p>
        </w:tc>
        <w:tc>
          <w:tcPr>
            <w:tcW w:w="654" w:type="dxa"/>
          </w:tcPr>
          <w:p w14:paraId="6DE48F46" w14:textId="77777777" w:rsidR="00832421" w:rsidRDefault="00832421" w:rsidP="000E5536">
            <w:pPr>
              <w:pStyle w:val="TableText"/>
            </w:pPr>
            <w:r>
              <w:t>107</w:t>
            </w:r>
          </w:p>
        </w:tc>
      </w:tr>
      <w:tr w:rsidR="00832421" w14:paraId="500C70F8" w14:textId="77777777" w:rsidTr="00832421">
        <w:trPr>
          <w:jc w:val="center"/>
        </w:trPr>
        <w:tc>
          <w:tcPr>
            <w:tcW w:w="3487" w:type="dxa"/>
          </w:tcPr>
          <w:p w14:paraId="232F2C09" w14:textId="77777777" w:rsidR="00832421" w:rsidRDefault="003630B2" w:rsidP="000E5536">
            <w:pPr>
              <w:pStyle w:val="TableText"/>
            </w:pPr>
            <w:hyperlink r:id="rId320" w:history="1">
              <w:r w:rsidR="00832421" w:rsidRPr="00832421">
                <w:rPr>
                  <w:rStyle w:val="Hyperlink"/>
                  <w:b/>
                </w:rPr>
                <w:t>"Hippocampus hippocampus"  + "sea horse"</w:t>
              </w:r>
            </w:hyperlink>
          </w:p>
        </w:tc>
        <w:tc>
          <w:tcPr>
            <w:tcW w:w="654" w:type="dxa"/>
          </w:tcPr>
          <w:p w14:paraId="63B91FF9" w14:textId="77777777" w:rsidR="00832421" w:rsidRDefault="00832421" w:rsidP="000E5536">
            <w:pPr>
              <w:pStyle w:val="TableText"/>
            </w:pPr>
            <w:r>
              <w:t>99</w:t>
            </w:r>
          </w:p>
        </w:tc>
      </w:tr>
    </w:tbl>
    <w:p w14:paraId="0856A7F3" w14:textId="77777777" w:rsidR="009F6984" w:rsidRDefault="009F6984" w:rsidP="000E5536">
      <w:pPr>
        <w:pStyle w:val="BodyText2"/>
      </w:pPr>
    </w:p>
    <w:tbl>
      <w:tblPr>
        <w:tblW w:w="0" w:type="auto"/>
        <w:jc w:val="center"/>
        <w:tblLook w:val="04A0" w:firstRow="1" w:lastRow="0" w:firstColumn="1" w:lastColumn="0" w:noHBand="0" w:noVBand="1"/>
      </w:tblPr>
      <w:tblGrid>
        <w:gridCol w:w="959"/>
        <w:gridCol w:w="1134"/>
        <w:gridCol w:w="1559"/>
        <w:gridCol w:w="992"/>
        <w:gridCol w:w="2694"/>
      </w:tblGrid>
      <w:tr w:rsidR="00273555" w:rsidRPr="009F6984" w14:paraId="73FC0212" w14:textId="77777777" w:rsidTr="00273555">
        <w:trPr>
          <w:jc w:val="center"/>
        </w:trPr>
        <w:tc>
          <w:tcPr>
            <w:tcW w:w="959" w:type="dxa"/>
          </w:tcPr>
          <w:p w14:paraId="7F75BE2F" w14:textId="77777777" w:rsidR="00273555" w:rsidRPr="00C8341F" w:rsidRDefault="00273555" w:rsidP="000E5536">
            <w:pPr>
              <w:pStyle w:val="TableTextHeader"/>
            </w:pPr>
            <w:r w:rsidRPr="00C8341F">
              <w:t>species_id</w:t>
            </w:r>
          </w:p>
        </w:tc>
        <w:tc>
          <w:tcPr>
            <w:tcW w:w="1134" w:type="dxa"/>
          </w:tcPr>
          <w:p w14:paraId="630E1805" w14:textId="77777777" w:rsidR="00273555" w:rsidRPr="009F6984" w:rsidRDefault="00273555" w:rsidP="000E5536">
            <w:pPr>
              <w:pStyle w:val="TableTextHeader"/>
            </w:pPr>
            <w:r>
              <w:t>Binomial</w:t>
            </w:r>
          </w:p>
        </w:tc>
        <w:tc>
          <w:tcPr>
            <w:tcW w:w="1559" w:type="dxa"/>
          </w:tcPr>
          <w:p w14:paraId="2EBC56E7" w14:textId="77777777" w:rsidR="00273555" w:rsidRPr="009F6984" w:rsidRDefault="00273555" w:rsidP="000E5536">
            <w:pPr>
              <w:pStyle w:val="TableTextHeader"/>
            </w:pPr>
            <w:r>
              <w:t>Common name</w:t>
            </w:r>
          </w:p>
        </w:tc>
        <w:tc>
          <w:tcPr>
            <w:tcW w:w="992" w:type="dxa"/>
          </w:tcPr>
          <w:p w14:paraId="0A5EA2A7" w14:textId="77777777" w:rsidR="00273555" w:rsidRPr="009F6984" w:rsidRDefault="00273555" w:rsidP="000E5536">
            <w:pPr>
              <w:pStyle w:val="TableTextHeader"/>
            </w:pPr>
            <w:r>
              <w:t>Image count</w:t>
            </w:r>
          </w:p>
        </w:tc>
        <w:tc>
          <w:tcPr>
            <w:tcW w:w="2694" w:type="dxa"/>
          </w:tcPr>
          <w:p w14:paraId="6B92A620" w14:textId="77777777" w:rsidR="00273555" w:rsidRPr="009F6984" w:rsidRDefault="00273555" w:rsidP="000E5536">
            <w:pPr>
              <w:pStyle w:val="TableTextHeader"/>
            </w:pPr>
            <w:r>
              <w:t>Search term</w:t>
            </w:r>
          </w:p>
        </w:tc>
      </w:tr>
      <w:tr w:rsidR="00273555" w:rsidRPr="009F6984" w14:paraId="5E4D3A2B" w14:textId="77777777" w:rsidTr="00273555">
        <w:trPr>
          <w:jc w:val="center"/>
        </w:trPr>
        <w:tc>
          <w:tcPr>
            <w:tcW w:w="959" w:type="dxa"/>
          </w:tcPr>
          <w:p w14:paraId="25E874D6" w14:textId="77777777" w:rsidR="00273555" w:rsidRPr="00C8341F" w:rsidRDefault="00273555" w:rsidP="000E5536">
            <w:pPr>
              <w:pStyle w:val="TableText"/>
            </w:pPr>
            <w:r w:rsidRPr="00C8341F">
              <w:t>9404</w:t>
            </w:r>
          </w:p>
        </w:tc>
        <w:tc>
          <w:tcPr>
            <w:tcW w:w="1134" w:type="dxa"/>
          </w:tcPr>
          <w:p w14:paraId="61D6F8CD" w14:textId="77777777" w:rsidR="00273555" w:rsidRPr="009F6984" w:rsidRDefault="00273555" w:rsidP="000E5536">
            <w:pPr>
              <w:pStyle w:val="TableText"/>
            </w:pPr>
            <w:r w:rsidRPr="009F6984">
              <w:t>Gorilla gorilla</w:t>
            </w:r>
          </w:p>
        </w:tc>
        <w:tc>
          <w:tcPr>
            <w:tcW w:w="1559" w:type="dxa"/>
          </w:tcPr>
          <w:p w14:paraId="0F13C01E" w14:textId="77777777" w:rsidR="00273555" w:rsidRPr="009F6984" w:rsidRDefault="00273555" w:rsidP="000E5536">
            <w:pPr>
              <w:pStyle w:val="TableText"/>
            </w:pPr>
            <w:r w:rsidRPr="009F6984">
              <w:t>Lowland gorilla</w:t>
            </w:r>
          </w:p>
        </w:tc>
        <w:tc>
          <w:tcPr>
            <w:tcW w:w="992" w:type="dxa"/>
          </w:tcPr>
          <w:p w14:paraId="03BE0B1B" w14:textId="77777777" w:rsidR="00273555" w:rsidRPr="009F6984" w:rsidRDefault="00273555" w:rsidP="000E5536">
            <w:pPr>
              <w:pStyle w:val="TableText"/>
            </w:pPr>
            <w:r w:rsidRPr="009F6984">
              <w:t>73123</w:t>
            </w:r>
          </w:p>
        </w:tc>
        <w:tc>
          <w:tcPr>
            <w:tcW w:w="2694" w:type="dxa"/>
          </w:tcPr>
          <w:p w14:paraId="2CBCB3DF" w14:textId="77777777" w:rsidR="00273555" w:rsidRPr="009F6984" w:rsidRDefault="00273555" w:rsidP="000E5536">
            <w:pPr>
              <w:pStyle w:val="TableText"/>
            </w:pPr>
            <w:r w:rsidRPr="009F6984">
              <w:t>"Gorilla gorilla" + gorilla or lowland</w:t>
            </w:r>
          </w:p>
        </w:tc>
      </w:tr>
      <w:tr w:rsidR="00273555" w:rsidRPr="00161455" w14:paraId="58216C3B" w14:textId="77777777" w:rsidTr="00273555">
        <w:trPr>
          <w:jc w:val="center"/>
        </w:trPr>
        <w:tc>
          <w:tcPr>
            <w:tcW w:w="959" w:type="dxa"/>
          </w:tcPr>
          <w:p w14:paraId="53BD5A63" w14:textId="77777777" w:rsidR="00273555" w:rsidRPr="00C8341F" w:rsidRDefault="00273555" w:rsidP="000E5536">
            <w:pPr>
              <w:pStyle w:val="TableText"/>
            </w:pPr>
            <w:r w:rsidRPr="00C8341F">
              <w:t xml:space="preserve">150416         </w:t>
            </w:r>
          </w:p>
        </w:tc>
        <w:tc>
          <w:tcPr>
            <w:tcW w:w="1134" w:type="dxa"/>
          </w:tcPr>
          <w:p w14:paraId="22416ED8" w14:textId="77777777" w:rsidR="00273555" w:rsidRPr="00161455" w:rsidRDefault="00273555" w:rsidP="000E5536">
            <w:pPr>
              <w:pStyle w:val="TableText"/>
            </w:pPr>
            <w:r w:rsidRPr="00161455">
              <w:t xml:space="preserve">Dives dives                   </w:t>
            </w:r>
          </w:p>
        </w:tc>
        <w:tc>
          <w:tcPr>
            <w:tcW w:w="1559" w:type="dxa"/>
          </w:tcPr>
          <w:p w14:paraId="43461701" w14:textId="77777777" w:rsidR="00273555" w:rsidRPr="00161455" w:rsidRDefault="00273555" w:rsidP="000E5536">
            <w:pPr>
              <w:pStyle w:val="TableText"/>
            </w:pPr>
            <w:r w:rsidRPr="00161455">
              <w:t xml:space="preserve">Melodious blackbird                                         </w:t>
            </w:r>
          </w:p>
        </w:tc>
        <w:tc>
          <w:tcPr>
            <w:tcW w:w="992" w:type="dxa"/>
          </w:tcPr>
          <w:p w14:paraId="72ED6697" w14:textId="77777777" w:rsidR="00273555" w:rsidRPr="00161455" w:rsidRDefault="00273555" w:rsidP="000E5536">
            <w:pPr>
              <w:pStyle w:val="TableText"/>
            </w:pPr>
            <w:r>
              <w:t>140</w:t>
            </w:r>
          </w:p>
        </w:tc>
        <w:tc>
          <w:tcPr>
            <w:tcW w:w="2694" w:type="dxa"/>
          </w:tcPr>
          <w:p w14:paraId="188597E8" w14:textId="77777777" w:rsidR="00273555" w:rsidRPr="00161455" w:rsidRDefault="00273555" w:rsidP="000E5536">
            <w:pPr>
              <w:pStyle w:val="TableText"/>
            </w:pPr>
            <w:r w:rsidRPr="00161455">
              <w:t>"Dives dives" + blackbird or melodious</w:t>
            </w:r>
          </w:p>
        </w:tc>
      </w:tr>
      <w:tr w:rsidR="00273555" w:rsidRPr="00161455" w14:paraId="68AAF1B4" w14:textId="77777777" w:rsidTr="00273555">
        <w:trPr>
          <w:jc w:val="center"/>
        </w:trPr>
        <w:tc>
          <w:tcPr>
            <w:tcW w:w="959" w:type="dxa"/>
          </w:tcPr>
          <w:p w14:paraId="1542022E" w14:textId="77777777" w:rsidR="00273555" w:rsidRPr="00C8341F" w:rsidRDefault="00273555" w:rsidP="000E5536">
            <w:pPr>
              <w:pStyle w:val="TableText"/>
            </w:pPr>
          </w:p>
        </w:tc>
        <w:tc>
          <w:tcPr>
            <w:tcW w:w="1134" w:type="dxa"/>
          </w:tcPr>
          <w:p w14:paraId="205A6406" w14:textId="77777777" w:rsidR="00273555" w:rsidRPr="00161455" w:rsidRDefault="00273555" w:rsidP="000E5536">
            <w:pPr>
              <w:pStyle w:val="TableText"/>
            </w:pPr>
            <w:r>
              <w:t>Bison bison</w:t>
            </w:r>
          </w:p>
        </w:tc>
        <w:tc>
          <w:tcPr>
            <w:tcW w:w="1559" w:type="dxa"/>
          </w:tcPr>
          <w:p w14:paraId="46BBEE54" w14:textId="77777777" w:rsidR="00273555" w:rsidRPr="00161455" w:rsidRDefault="00273555" w:rsidP="000E5536">
            <w:pPr>
              <w:pStyle w:val="TableText"/>
            </w:pPr>
            <w:r>
              <w:t>Bison</w:t>
            </w:r>
          </w:p>
        </w:tc>
        <w:tc>
          <w:tcPr>
            <w:tcW w:w="992" w:type="dxa"/>
          </w:tcPr>
          <w:p w14:paraId="32B2F68A" w14:textId="77777777" w:rsidR="00273555" w:rsidRDefault="00273555" w:rsidP="000E5536">
            <w:pPr>
              <w:pStyle w:val="TableText"/>
            </w:pPr>
            <w:r>
              <w:t>45326</w:t>
            </w:r>
          </w:p>
        </w:tc>
        <w:tc>
          <w:tcPr>
            <w:tcW w:w="2694" w:type="dxa"/>
          </w:tcPr>
          <w:p w14:paraId="16A8E6CD" w14:textId="77777777" w:rsidR="00273555" w:rsidRPr="00161455" w:rsidRDefault="00273555" w:rsidP="000E5536">
            <w:pPr>
              <w:pStyle w:val="TableText"/>
            </w:pPr>
          </w:p>
        </w:tc>
      </w:tr>
    </w:tbl>
    <w:p w14:paraId="01077F2E" w14:textId="77777777" w:rsidR="00634599" w:rsidRDefault="00634599" w:rsidP="000E5536">
      <w:pPr>
        <w:pStyle w:val="BodyText"/>
      </w:pPr>
    </w:p>
    <w:p w14:paraId="17A6B3B2" w14:textId="77777777" w:rsidR="009F6984" w:rsidRDefault="00634599" w:rsidP="000E5536">
      <w:pPr>
        <w:pStyle w:val="BodyText"/>
      </w:pPr>
      <w:r>
        <w:t>Flickr_count is a flickr search for &lt;binomial&gt;</w:t>
      </w:r>
    </w:p>
    <w:p w14:paraId="71487F0A" w14:textId="77777777" w:rsidR="00634599" w:rsidRDefault="00634599" w:rsidP="000E5536">
      <w:pPr>
        <w:pStyle w:val="BodyText"/>
      </w:pPr>
      <w:r>
        <w:t>Flickr_count2 is a flickr search for &lt;binomial&gt; + common names for ‘bison bison’ etc</w:t>
      </w:r>
    </w:p>
    <w:p w14:paraId="053EA400" w14:textId="77777777" w:rsidR="00634599" w:rsidRDefault="00634599" w:rsidP="000E5536">
      <w:pPr>
        <w:pStyle w:val="BodyText"/>
      </w:pPr>
      <w:r>
        <w:t>Flickr_count3 is a flickr search for “&lt;binomial&gt;” + common names for ‘bison bison’ etc</w:t>
      </w:r>
    </w:p>
    <w:p w14:paraId="4F264B85" w14:textId="77777777" w:rsidR="00634599" w:rsidRDefault="00634599" w:rsidP="000E5536">
      <w:pPr>
        <w:pStyle w:val="BodyText"/>
      </w:pPr>
      <w:r>
        <w:t xml:space="preserve">Flickr_count4 is a flickr search for “&lt;commonname&gt;” </w:t>
      </w:r>
    </w:p>
    <w:p w14:paraId="0B2C1E03" w14:textId="77777777" w:rsidR="00221788" w:rsidRDefault="00221788" w:rsidP="007D2F52">
      <w:pPr>
        <w:pStyle w:val="Heading4"/>
      </w:pPr>
      <w:r>
        <w:t>Comparison</w:t>
      </w:r>
    </w:p>
    <w:p w14:paraId="368813C2" w14:textId="77777777" w:rsidR="00221788" w:rsidRDefault="00221788" w:rsidP="000E5536">
      <w:pPr>
        <w:pStyle w:val="BodyText2"/>
      </w:pPr>
      <w:r>
        <w:t>These comparisons are done on mammals with LC removed</w:t>
      </w:r>
      <w:r w:rsidR="00FF5028">
        <w:t xml:space="preserve"> (using the query </w:t>
      </w:r>
      <w:r w:rsidR="00FF5028" w:rsidRPr="00FF5028">
        <w:t>get_species_charisma_big_differences_between_flickr_and_bing</w:t>
      </w:r>
      <w:r w:rsidR="00FF5028">
        <w:t>.sql)</w:t>
      </w:r>
      <w:r>
        <w:t>:</w:t>
      </w:r>
    </w:p>
    <w:p w14:paraId="1D6ADBEF" w14:textId="77777777" w:rsidR="00221788" w:rsidRPr="00221788" w:rsidRDefault="00221788" w:rsidP="000E5536">
      <w:pPr>
        <w:pStyle w:val="BodyText2"/>
      </w:pPr>
    </w:p>
    <w:tbl>
      <w:tblPr>
        <w:tblW w:w="0" w:type="auto"/>
        <w:tblLook w:val="04A0" w:firstRow="1" w:lastRow="0" w:firstColumn="1" w:lastColumn="0" w:noHBand="0" w:noVBand="1"/>
      </w:tblPr>
      <w:tblGrid>
        <w:gridCol w:w="1787"/>
        <w:gridCol w:w="1538"/>
        <w:gridCol w:w="1204"/>
        <w:gridCol w:w="1206"/>
        <w:gridCol w:w="1207"/>
        <w:gridCol w:w="1206"/>
        <w:gridCol w:w="1212"/>
      </w:tblGrid>
      <w:tr w:rsidR="00D45188" w:rsidRPr="009F6984" w14:paraId="486A3D31" w14:textId="77777777" w:rsidTr="00926867">
        <w:tc>
          <w:tcPr>
            <w:tcW w:w="1809" w:type="dxa"/>
          </w:tcPr>
          <w:p w14:paraId="27842D3A" w14:textId="77777777" w:rsidR="00D45188" w:rsidRPr="00C323BB" w:rsidRDefault="00D45188" w:rsidP="000E5536">
            <w:pPr>
              <w:pStyle w:val="TableTextHeader"/>
            </w:pPr>
            <w:r w:rsidRPr="00C323BB">
              <w:t>Binomial</w:t>
            </w:r>
          </w:p>
        </w:tc>
        <w:tc>
          <w:tcPr>
            <w:tcW w:w="1560" w:type="dxa"/>
          </w:tcPr>
          <w:p w14:paraId="14C7D5E7" w14:textId="77777777" w:rsidR="00D45188" w:rsidRPr="009F6984" w:rsidRDefault="00D45188" w:rsidP="000E5536">
            <w:pPr>
              <w:pStyle w:val="TableTextHeader"/>
            </w:pPr>
            <w:r>
              <w:t>Common name</w:t>
            </w:r>
          </w:p>
        </w:tc>
        <w:tc>
          <w:tcPr>
            <w:tcW w:w="1225" w:type="dxa"/>
          </w:tcPr>
          <w:p w14:paraId="5165AB80" w14:textId="77777777" w:rsidR="00D45188" w:rsidRPr="009F6984" w:rsidRDefault="00D45188" w:rsidP="000E5536">
            <w:pPr>
              <w:pStyle w:val="TableTextHeader"/>
            </w:pPr>
            <w:r>
              <w:t>Bing rank</w:t>
            </w:r>
          </w:p>
        </w:tc>
        <w:tc>
          <w:tcPr>
            <w:tcW w:w="1225" w:type="dxa"/>
          </w:tcPr>
          <w:p w14:paraId="44712A43" w14:textId="77777777" w:rsidR="00D45188" w:rsidRPr="009F6984" w:rsidRDefault="00D45188" w:rsidP="000E5536">
            <w:pPr>
              <w:pStyle w:val="TableTextHeader"/>
            </w:pPr>
            <w:r>
              <w:t>Flickr rank</w:t>
            </w:r>
          </w:p>
        </w:tc>
        <w:tc>
          <w:tcPr>
            <w:tcW w:w="1225" w:type="dxa"/>
          </w:tcPr>
          <w:p w14:paraId="446F213C" w14:textId="77777777" w:rsidR="00D45188" w:rsidRPr="009F6984" w:rsidRDefault="00D45188" w:rsidP="000E5536">
            <w:pPr>
              <w:pStyle w:val="TableTextHeader"/>
            </w:pPr>
            <w:r>
              <w:t>Bing count</w:t>
            </w:r>
          </w:p>
        </w:tc>
        <w:tc>
          <w:tcPr>
            <w:tcW w:w="1225" w:type="dxa"/>
          </w:tcPr>
          <w:p w14:paraId="765ACCEA" w14:textId="77777777" w:rsidR="00D45188" w:rsidRPr="009F6984" w:rsidRDefault="00D45188" w:rsidP="000E5536">
            <w:pPr>
              <w:pStyle w:val="TableTextHeader"/>
            </w:pPr>
            <w:r>
              <w:t>Flickr count</w:t>
            </w:r>
          </w:p>
        </w:tc>
        <w:tc>
          <w:tcPr>
            <w:tcW w:w="1225" w:type="dxa"/>
          </w:tcPr>
          <w:p w14:paraId="14743036" w14:textId="77777777" w:rsidR="00D45188" w:rsidRDefault="00D45188" w:rsidP="000E5536">
            <w:pPr>
              <w:pStyle w:val="TableTextHeader"/>
            </w:pPr>
            <w:r>
              <w:t>Notes</w:t>
            </w:r>
          </w:p>
        </w:tc>
      </w:tr>
      <w:tr w:rsidR="00D45188" w:rsidRPr="009F6984" w14:paraId="3B83A110" w14:textId="77777777" w:rsidTr="00926867">
        <w:tc>
          <w:tcPr>
            <w:tcW w:w="1809" w:type="dxa"/>
          </w:tcPr>
          <w:p w14:paraId="2EBA55C5" w14:textId="77777777" w:rsidR="00D45188" w:rsidRPr="00C323BB" w:rsidRDefault="00D45188" w:rsidP="000E5536">
            <w:pPr>
              <w:pStyle w:val="TableText"/>
            </w:pPr>
            <w:r w:rsidRPr="00C323BB">
              <w:t>Capricornis sumatraensis</w:t>
            </w:r>
          </w:p>
        </w:tc>
        <w:tc>
          <w:tcPr>
            <w:tcW w:w="1560" w:type="dxa"/>
          </w:tcPr>
          <w:p w14:paraId="3D793FA8" w14:textId="77777777" w:rsidR="00D45188" w:rsidRPr="009F6984" w:rsidRDefault="00D45188" w:rsidP="000E5536">
            <w:pPr>
              <w:pStyle w:val="TableText"/>
            </w:pPr>
            <w:r w:rsidRPr="00221788">
              <w:t>Serow</w:t>
            </w:r>
          </w:p>
        </w:tc>
        <w:tc>
          <w:tcPr>
            <w:tcW w:w="1225" w:type="dxa"/>
          </w:tcPr>
          <w:p w14:paraId="6F8BE8BE" w14:textId="77777777" w:rsidR="00D45188" w:rsidRPr="009F6984" w:rsidRDefault="00D45188" w:rsidP="000E5536">
            <w:pPr>
              <w:pStyle w:val="TableText"/>
            </w:pPr>
            <w:r>
              <w:t>12</w:t>
            </w:r>
          </w:p>
        </w:tc>
        <w:tc>
          <w:tcPr>
            <w:tcW w:w="1225" w:type="dxa"/>
          </w:tcPr>
          <w:p w14:paraId="656CC39F" w14:textId="77777777" w:rsidR="00D45188" w:rsidRPr="009F6984" w:rsidRDefault="00D45188" w:rsidP="000E5536">
            <w:pPr>
              <w:pStyle w:val="TableText"/>
            </w:pPr>
            <w:r>
              <w:t>359</w:t>
            </w:r>
          </w:p>
        </w:tc>
        <w:tc>
          <w:tcPr>
            <w:tcW w:w="1225" w:type="dxa"/>
          </w:tcPr>
          <w:p w14:paraId="18999BAE" w14:textId="77777777" w:rsidR="00D45188" w:rsidRPr="009F6984" w:rsidRDefault="00D45188" w:rsidP="000E5536">
            <w:pPr>
              <w:pStyle w:val="TableText"/>
            </w:pPr>
            <w:r>
              <w:t>21300</w:t>
            </w:r>
          </w:p>
        </w:tc>
        <w:tc>
          <w:tcPr>
            <w:tcW w:w="1225" w:type="dxa"/>
          </w:tcPr>
          <w:p w14:paraId="57F631C9" w14:textId="77777777" w:rsidR="00D45188" w:rsidRPr="009F6984" w:rsidRDefault="00D45188" w:rsidP="000E5536">
            <w:pPr>
              <w:pStyle w:val="TableText"/>
            </w:pPr>
            <w:r>
              <w:t>18</w:t>
            </w:r>
          </w:p>
        </w:tc>
        <w:tc>
          <w:tcPr>
            <w:tcW w:w="1225" w:type="dxa"/>
          </w:tcPr>
          <w:p w14:paraId="1AE0C21D" w14:textId="77777777" w:rsidR="00D45188" w:rsidRDefault="00D45188" w:rsidP="000E5536">
            <w:pPr>
              <w:pStyle w:val="TableText"/>
            </w:pPr>
            <w:r>
              <w:t>The Bing results are really dodgy!</w:t>
            </w:r>
          </w:p>
        </w:tc>
      </w:tr>
      <w:tr w:rsidR="00D45188" w:rsidRPr="009F6984" w14:paraId="23E56125" w14:textId="77777777" w:rsidTr="00926867">
        <w:tc>
          <w:tcPr>
            <w:tcW w:w="1809" w:type="dxa"/>
          </w:tcPr>
          <w:p w14:paraId="43C6A413" w14:textId="77777777" w:rsidR="00D45188" w:rsidRPr="00C323BB" w:rsidRDefault="00D45188" w:rsidP="000E5536">
            <w:pPr>
              <w:pStyle w:val="TableText"/>
            </w:pPr>
            <w:r w:rsidRPr="00C323BB">
              <w:t>Pygathrix nemaeus</w:t>
            </w:r>
          </w:p>
        </w:tc>
        <w:tc>
          <w:tcPr>
            <w:tcW w:w="1560" w:type="dxa"/>
          </w:tcPr>
          <w:p w14:paraId="36914EC2" w14:textId="77777777" w:rsidR="00D45188" w:rsidRPr="00221788" w:rsidRDefault="00D45188" w:rsidP="000E5536">
            <w:pPr>
              <w:pStyle w:val="TableText"/>
            </w:pPr>
            <w:r w:rsidRPr="005848B4">
              <w:t>Red-shanked Douc</w:t>
            </w:r>
          </w:p>
        </w:tc>
        <w:tc>
          <w:tcPr>
            <w:tcW w:w="1225" w:type="dxa"/>
          </w:tcPr>
          <w:p w14:paraId="7F874ADB" w14:textId="77777777" w:rsidR="00D45188" w:rsidRDefault="00D45188" w:rsidP="000E5536">
            <w:pPr>
              <w:pStyle w:val="TableText"/>
            </w:pPr>
            <w:r>
              <w:t>10</w:t>
            </w:r>
          </w:p>
        </w:tc>
        <w:tc>
          <w:tcPr>
            <w:tcW w:w="1225" w:type="dxa"/>
          </w:tcPr>
          <w:p w14:paraId="044FA05C" w14:textId="77777777" w:rsidR="00D45188" w:rsidRDefault="00D45188" w:rsidP="000E5536">
            <w:pPr>
              <w:pStyle w:val="TableText"/>
            </w:pPr>
            <w:r>
              <w:t>220</w:t>
            </w:r>
          </w:p>
        </w:tc>
        <w:tc>
          <w:tcPr>
            <w:tcW w:w="1225" w:type="dxa"/>
          </w:tcPr>
          <w:p w14:paraId="7DC79301" w14:textId="77777777" w:rsidR="00D45188" w:rsidRDefault="00D45188" w:rsidP="000E5536">
            <w:pPr>
              <w:pStyle w:val="TableText"/>
            </w:pPr>
            <w:r w:rsidRPr="005848B4">
              <w:t>26700</w:t>
            </w:r>
          </w:p>
        </w:tc>
        <w:tc>
          <w:tcPr>
            <w:tcW w:w="1225" w:type="dxa"/>
          </w:tcPr>
          <w:p w14:paraId="6C5F864C" w14:textId="77777777" w:rsidR="00D45188" w:rsidRDefault="00D45188" w:rsidP="000E5536">
            <w:pPr>
              <w:pStyle w:val="TableText"/>
            </w:pPr>
            <w:r>
              <w:t>71</w:t>
            </w:r>
          </w:p>
        </w:tc>
        <w:tc>
          <w:tcPr>
            <w:tcW w:w="1225" w:type="dxa"/>
          </w:tcPr>
          <w:p w14:paraId="27AFF20B" w14:textId="77777777" w:rsidR="00D45188" w:rsidRDefault="00D45188" w:rsidP="000E5536">
            <w:pPr>
              <w:pStyle w:val="TableText"/>
            </w:pPr>
            <w:r>
              <w:t>Flickr results more accurate, but all from zoos!</w:t>
            </w:r>
          </w:p>
        </w:tc>
      </w:tr>
      <w:tr w:rsidR="00D45188" w:rsidRPr="009F6984" w14:paraId="1A79973F" w14:textId="77777777" w:rsidTr="00926867">
        <w:tc>
          <w:tcPr>
            <w:tcW w:w="1809" w:type="dxa"/>
          </w:tcPr>
          <w:p w14:paraId="31CC976B" w14:textId="77777777" w:rsidR="00D45188" w:rsidRPr="00C323BB" w:rsidRDefault="00D45188" w:rsidP="000E5536">
            <w:pPr>
              <w:pStyle w:val="TableText"/>
            </w:pPr>
            <w:r w:rsidRPr="00C323BB">
              <w:t>Chinchilla chinchilla</w:t>
            </w:r>
          </w:p>
        </w:tc>
        <w:tc>
          <w:tcPr>
            <w:tcW w:w="1560" w:type="dxa"/>
          </w:tcPr>
          <w:p w14:paraId="10D9A895" w14:textId="77777777" w:rsidR="00D45188" w:rsidRPr="005848B4" w:rsidRDefault="00D45188" w:rsidP="000E5536">
            <w:pPr>
              <w:pStyle w:val="TableText"/>
            </w:pPr>
            <w:r w:rsidRPr="005848B4">
              <w:t>Short tailed Chinchilla</w:t>
            </w:r>
          </w:p>
        </w:tc>
        <w:tc>
          <w:tcPr>
            <w:tcW w:w="1225" w:type="dxa"/>
          </w:tcPr>
          <w:p w14:paraId="09252543" w14:textId="77777777" w:rsidR="00D45188" w:rsidRDefault="00D45188" w:rsidP="000E5536">
            <w:pPr>
              <w:pStyle w:val="TableText"/>
            </w:pPr>
            <w:r>
              <w:t>31</w:t>
            </w:r>
          </w:p>
        </w:tc>
        <w:tc>
          <w:tcPr>
            <w:tcW w:w="1225" w:type="dxa"/>
          </w:tcPr>
          <w:p w14:paraId="7113399A" w14:textId="77777777" w:rsidR="00D45188" w:rsidRDefault="00D45188" w:rsidP="000E5536">
            <w:pPr>
              <w:pStyle w:val="TableText"/>
            </w:pPr>
            <w:r>
              <w:t>6</w:t>
            </w:r>
          </w:p>
        </w:tc>
        <w:tc>
          <w:tcPr>
            <w:tcW w:w="1225" w:type="dxa"/>
          </w:tcPr>
          <w:p w14:paraId="0995C6FA" w14:textId="77777777" w:rsidR="00D45188" w:rsidRPr="005848B4" w:rsidRDefault="00D45188" w:rsidP="000E5536">
            <w:pPr>
              <w:pStyle w:val="TableText"/>
            </w:pPr>
            <w:r w:rsidRPr="005848B4">
              <w:t>8490</w:t>
            </w:r>
          </w:p>
        </w:tc>
        <w:tc>
          <w:tcPr>
            <w:tcW w:w="1225" w:type="dxa"/>
          </w:tcPr>
          <w:p w14:paraId="51FF2C60" w14:textId="77777777" w:rsidR="00D45188" w:rsidRDefault="00D45188" w:rsidP="000E5536">
            <w:pPr>
              <w:pStyle w:val="TableText"/>
            </w:pPr>
            <w:r>
              <w:t>7349</w:t>
            </w:r>
          </w:p>
        </w:tc>
        <w:tc>
          <w:tcPr>
            <w:tcW w:w="1225" w:type="dxa"/>
          </w:tcPr>
          <w:p w14:paraId="45564A9F" w14:textId="77777777" w:rsidR="00D45188" w:rsidRDefault="00D45188" w:rsidP="000E5536">
            <w:pPr>
              <w:pStyle w:val="TableText"/>
            </w:pPr>
          </w:p>
        </w:tc>
      </w:tr>
      <w:tr w:rsidR="00D45188" w:rsidRPr="009F6984" w14:paraId="5704162C" w14:textId="77777777" w:rsidTr="00926867">
        <w:tc>
          <w:tcPr>
            <w:tcW w:w="1809" w:type="dxa"/>
          </w:tcPr>
          <w:p w14:paraId="45AC0B6D" w14:textId="77777777" w:rsidR="00D45188" w:rsidRPr="00C323BB" w:rsidRDefault="00D45188" w:rsidP="000E5536">
            <w:pPr>
              <w:pStyle w:val="TableText"/>
            </w:pPr>
            <w:r w:rsidRPr="00C323BB">
              <w:t>Tapirus bairdii</w:t>
            </w:r>
          </w:p>
        </w:tc>
        <w:tc>
          <w:tcPr>
            <w:tcW w:w="1560" w:type="dxa"/>
          </w:tcPr>
          <w:p w14:paraId="743F2FA2" w14:textId="77777777" w:rsidR="00D45188" w:rsidRPr="005848B4" w:rsidRDefault="00D45188" w:rsidP="000E5536">
            <w:pPr>
              <w:pStyle w:val="TableText"/>
            </w:pPr>
            <w:r w:rsidRPr="00D41975">
              <w:t>Central American tapir</w:t>
            </w:r>
          </w:p>
        </w:tc>
        <w:tc>
          <w:tcPr>
            <w:tcW w:w="1225" w:type="dxa"/>
          </w:tcPr>
          <w:p w14:paraId="37134E4A" w14:textId="77777777" w:rsidR="00D45188" w:rsidRDefault="00D45188" w:rsidP="000E5536">
            <w:pPr>
              <w:pStyle w:val="TableText"/>
            </w:pPr>
            <w:r>
              <w:t>127</w:t>
            </w:r>
          </w:p>
        </w:tc>
        <w:tc>
          <w:tcPr>
            <w:tcW w:w="1225" w:type="dxa"/>
          </w:tcPr>
          <w:p w14:paraId="7AAF5135" w14:textId="77777777" w:rsidR="00D45188" w:rsidRDefault="00D45188" w:rsidP="000E5536">
            <w:pPr>
              <w:pStyle w:val="TableText"/>
            </w:pPr>
            <w:r>
              <w:t>14</w:t>
            </w:r>
          </w:p>
        </w:tc>
        <w:tc>
          <w:tcPr>
            <w:tcW w:w="1225" w:type="dxa"/>
          </w:tcPr>
          <w:p w14:paraId="32CB66C6" w14:textId="77777777" w:rsidR="00D45188" w:rsidRPr="005848B4" w:rsidRDefault="00D45188" w:rsidP="000E5536">
            <w:pPr>
              <w:pStyle w:val="TableText"/>
            </w:pPr>
            <w:r w:rsidRPr="00D41975">
              <w:t>3170</w:t>
            </w:r>
          </w:p>
        </w:tc>
        <w:tc>
          <w:tcPr>
            <w:tcW w:w="1225" w:type="dxa"/>
          </w:tcPr>
          <w:p w14:paraId="403291F9" w14:textId="77777777" w:rsidR="00D45188" w:rsidRDefault="00D45188" w:rsidP="000E5536">
            <w:pPr>
              <w:pStyle w:val="TableText"/>
            </w:pPr>
            <w:r>
              <w:t>3163</w:t>
            </w:r>
          </w:p>
        </w:tc>
        <w:tc>
          <w:tcPr>
            <w:tcW w:w="1225" w:type="dxa"/>
          </w:tcPr>
          <w:p w14:paraId="6F16C157" w14:textId="77777777" w:rsidR="00D45188" w:rsidRDefault="00D45188" w:rsidP="000E5536">
            <w:pPr>
              <w:pStyle w:val="TableText"/>
            </w:pPr>
          </w:p>
        </w:tc>
      </w:tr>
    </w:tbl>
    <w:p w14:paraId="52D381A8" w14:textId="77777777" w:rsidR="00087CEB" w:rsidRDefault="00CA1AB1" w:rsidP="0034374E">
      <w:pPr>
        <w:pStyle w:val="Heading3"/>
      </w:pPr>
      <w:r>
        <w:t>Search term</w:t>
      </w:r>
    </w:p>
    <w:p w14:paraId="1721E48C" w14:textId="77777777" w:rsidR="00087CEB" w:rsidRDefault="00087CEB" w:rsidP="000E5536">
      <w:pPr>
        <w:pStyle w:val="BodyText2"/>
      </w:pPr>
      <w:r>
        <w:t>Started out assuming that binomial was the best – but should we search for just the common name? If so, in which language? Tourists probably don’t know scientific names?</w:t>
      </w:r>
      <w:r w:rsidR="00CA1D2D">
        <w:t xml:space="preserve"> Common names don’t </w:t>
      </w:r>
      <w:r w:rsidR="008B5CAE">
        <w:t>work very well at all as there are loads of simple common n</w:t>
      </w:r>
      <w:r w:rsidR="00AA0924">
        <w:t xml:space="preserve">ames that are just normal words, e.g. Ray, </w:t>
      </w:r>
      <w:r w:rsidR="008F626D">
        <w:t xml:space="preserve">Bunch, </w:t>
      </w:r>
    </w:p>
    <w:p w14:paraId="0A499286" w14:textId="77777777" w:rsidR="00757882" w:rsidRPr="00087CEB" w:rsidRDefault="00757882" w:rsidP="000E5536">
      <w:pPr>
        <w:pStyle w:val="BodyText2"/>
      </w:pPr>
      <w:r>
        <w:t xml:space="preserve">Common names do result in a lot more images, e.g. the Northern Cardinal </w:t>
      </w:r>
    </w:p>
    <w:p w14:paraId="4386D2FB" w14:textId="77777777" w:rsidR="0080098A" w:rsidRDefault="009E70C8" w:rsidP="0034374E">
      <w:pPr>
        <w:pStyle w:val="Heading3"/>
      </w:pPr>
      <w:r>
        <w:t xml:space="preserve">Search </w:t>
      </w:r>
      <w:r w:rsidR="005E389D">
        <w:t xml:space="preserve">API </w:t>
      </w:r>
      <w:r>
        <w:t>issues</w:t>
      </w:r>
    </w:p>
    <w:p w14:paraId="2658B8C8" w14:textId="77777777" w:rsidR="0080506E" w:rsidRDefault="0080506E" w:rsidP="007D2F52">
      <w:pPr>
        <w:pStyle w:val="Heading4"/>
      </w:pPr>
      <w:r>
        <w:t>Unusually high</w:t>
      </w:r>
    </w:p>
    <w:p w14:paraId="34B5A314" w14:textId="77777777" w:rsidR="0080506E" w:rsidRDefault="0080506E" w:rsidP="000E5536">
      <w:pPr>
        <w:pStyle w:val="Heading5"/>
      </w:pPr>
      <w:r>
        <w:t>Single species anomalies</w:t>
      </w:r>
    </w:p>
    <w:p w14:paraId="373E089D" w14:textId="77777777" w:rsidR="002B6179" w:rsidRPr="002B6179" w:rsidRDefault="0080506E" w:rsidP="000E5536">
      <w:pPr>
        <w:pStyle w:val="BodyText2"/>
      </w:pPr>
      <w:r>
        <w:t xml:space="preserve">The Central </w:t>
      </w:r>
      <w:r w:rsidRPr="00564808">
        <w:t>American</w:t>
      </w:r>
      <w:r>
        <w:t xml:space="preserve"> Agouti (</w:t>
      </w:r>
      <w:r w:rsidRPr="00BA7A85">
        <w:rPr>
          <w:i/>
        </w:rPr>
        <w:t xml:space="preserve">Dasyprocta </w:t>
      </w:r>
      <w:r>
        <w:rPr>
          <w:i/>
        </w:rPr>
        <w:t>punctat</w:t>
      </w:r>
      <w:r w:rsidR="009E54DD">
        <w:rPr>
          <w:i/>
        </w:rPr>
        <w:t>a</w:t>
      </w:r>
      <w:r>
        <w:t xml:space="preserve">) comes out top in Flickr because of a single Flickr </w:t>
      </w:r>
      <w:hyperlink r:id="rId321" w:anchor="photo_5178330866" w:history="1">
        <w:r w:rsidRPr="009548AC">
          <w:rPr>
            <w:rStyle w:val="Hyperlink"/>
          </w:rPr>
          <w:t>user</w:t>
        </w:r>
      </w:hyperlink>
      <w:r>
        <w:t xml:space="preserve"> who has posted thousands of camera trap images of it from the Smithsonian Institute. Can we control for these?</w:t>
      </w:r>
      <w:r w:rsidR="009E54DD">
        <w:t xml:space="preserve"> We can certainly remove this user from a Flickr search for </w:t>
      </w:r>
      <w:r w:rsidR="009E54DD" w:rsidRPr="00BA7A85">
        <w:rPr>
          <w:i/>
        </w:rPr>
        <w:t xml:space="preserve">Dasyprocta </w:t>
      </w:r>
      <w:r w:rsidR="009E54DD">
        <w:rPr>
          <w:i/>
        </w:rPr>
        <w:t>punctata.</w:t>
      </w:r>
      <w:r w:rsidR="00DC48F9">
        <w:t xml:space="preserve"> Adding ‘-siwild’ to the Flickr search</w:t>
      </w:r>
      <w:r w:rsidR="009C5751">
        <w:t xml:space="preserve"> results in only 190 images instead of </w:t>
      </w:r>
      <w:r w:rsidR="009C5751">
        <w:lastRenderedPageBreak/>
        <w:t>87,037 images!</w:t>
      </w:r>
      <w:r w:rsidR="001C5F0C">
        <w:t xml:space="preserve"> Updated the species_charisma table with an exception – </w:t>
      </w:r>
      <w:r w:rsidR="00C67E82">
        <w:t>these exceptions have been put into a table called species_charisma_exceptions.</w:t>
      </w:r>
      <w:r w:rsidR="006969B1">
        <w:t xml:space="preserve"> There are a few species like this – </w:t>
      </w:r>
      <w:r w:rsidR="008C3DC9">
        <w:t>a Pecari, White-nosed coati</w:t>
      </w:r>
      <w:r w:rsidR="00027900">
        <w:t xml:space="preserve">, spotted paca, </w:t>
      </w:r>
    </w:p>
    <w:p w14:paraId="61DD3A69" w14:textId="77777777" w:rsidR="0080506E" w:rsidRDefault="0080506E" w:rsidP="000E5536">
      <w:pPr>
        <w:pStyle w:val="Heading5"/>
      </w:pPr>
      <w:r>
        <w:t>Binomials with the same Genus and Specific name</w:t>
      </w:r>
    </w:p>
    <w:p w14:paraId="7F16C401" w14:textId="77777777" w:rsidR="0080506E" w:rsidRDefault="0080506E" w:rsidP="000E5536">
      <w:pPr>
        <w:pStyle w:val="BodyText2"/>
      </w:pPr>
      <w:r>
        <w:t>‘</w:t>
      </w:r>
      <w:r w:rsidRPr="00513848">
        <w:rPr>
          <w:i/>
        </w:rPr>
        <w:t>Alle alle</w:t>
      </w:r>
      <w:r>
        <w:t xml:space="preserve">’ was searching for all german words ‘alle’ (and so returning 183000 hits!) and so I have added some logic that if the generic name is the same as the species name then the search adds on the common names (in English). However, there are some issues as, for example </w:t>
      </w:r>
      <w:r w:rsidRPr="00847BC1">
        <w:rPr>
          <w:i/>
        </w:rPr>
        <w:t>Tetrax tetrax</w:t>
      </w:r>
      <w:r>
        <w:t xml:space="preserve"> only has the common name </w:t>
      </w:r>
      <w:r w:rsidRPr="00FC0962">
        <w:t>Basoilo txikia</w:t>
      </w:r>
      <w:r>
        <w:t xml:space="preserve"> from GBIF and not Great Bustard so there are only 15 images!!! Same for Black Kite – there are only 752 images because its only synonym is Glada. </w:t>
      </w:r>
      <w:r w:rsidRPr="00346346">
        <w:rPr>
          <w:i/>
        </w:rPr>
        <w:t>Puffinus puffinus</w:t>
      </w:r>
      <w:r>
        <w:t xml:space="preserve"> 15 images! What to do? Nightingale has no common name in </w:t>
      </w:r>
      <w:hyperlink r:id="rId322" w:history="1">
        <w:r w:rsidRPr="00892346">
          <w:rPr>
            <w:rStyle w:val="Hyperlink"/>
          </w:rPr>
          <w:t>GBIF</w:t>
        </w:r>
      </w:hyperlink>
      <w:r>
        <w:t xml:space="preserve"> and so there are only 113 images (</w:t>
      </w:r>
      <w:r w:rsidRPr="00745A1C">
        <w:rPr>
          <w:i/>
        </w:rPr>
        <w:t>Luscinia luscinia</w:t>
      </w:r>
      <w:r>
        <w:t xml:space="preserve">)! Maybe its better to leave the common name search out and just manually correct the high ones like </w:t>
      </w:r>
      <w:r w:rsidRPr="00D24033">
        <w:rPr>
          <w:i/>
        </w:rPr>
        <w:t>Alle alle</w:t>
      </w:r>
      <w:r>
        <w:t>.</w:t>
      </w:r>
    </w:p>
    <w:p w14:paraId="276A4FDA" w14:textId="77777777" w:rsidR="005B7683" w:rsidRPr="00600CC9" w:rsidRDefault="008C3DC9" w:rsidP="000E5536">
      <w:pPr>
        <w:pStyle w:val="BodyText2"/>
      </w:pPr>
      <w:r>
        <w:t xml:space="preserve">In the Flickr API,  </w:t>
      </w:r>
      <w:r w:rsidR="004560C2" w:rsidRPr="004560C2">
        <w:t xml:space="preserve">"Gorilla gorilla" + gorilla </w:t>
      </w:r>
      <w:r w:rsidR="004560C2">
        <w:t>OR</w:t>
      </w:r>
      <w:r w:rsidR="004560C2" w:rsidRPr="004560C2">
        <w:t xml:space="preserve"> lowland</w:t>
      </w:r>
      <w:r w:rsidR="004560C2">
        <w:t xml:space="preserve"> returns 81970 images. </w:t>
      </w:r>
      <w:r w:rsidR="00032345">
        <w:t>Now resorting to searching on “&lt;ScientificName&gt;” + “&lt;CommonName&gt;” where they are the same – seems a bit better.</w:t>
      </w:r>
      <w:r w:rsidR="00291334">
        <w:t xml:space="preserve"> </w:t>
      </w:r>
      <w:r w:rsidR="005B7683" w:rsidRPr="005B7683">
        <w:rPr>
          <w:i/>
        </w:rPr>
        <w:t>Anhinga anhinga</w:t>
      </w:r>
      <w:r w:rsidR="005B7683">
        <w:t xml:space="preserve"> (</w:t>
      </w:r>
      <w:r w:rsidR="005B7683" w:rsidRPr="005B7683">
        <w:t>Anhinga</w:t>
      </w:r>
      <w:r w:rsidR="00353767">
        <w:t>) i</w:t>
      </w:r>
      <w:r w:rsidR="00032345">
        <w:t xml:space="preserve">s a problem and is at number 38 – also </w:t>
      </w:r>
      <w:r w:rsidR="00032345" w:rsidRPr="00032345">
        <w:rPr>
          <w:i/>
        </w:rPr>
        <w:t>Bison bison</w:t>
      </w:r>
      <w:r w:rsidR="00032345">
        <w:t xml:space="preserve"> (Bison) so setting image count as 0 for these.</w:t>
      </w:r>
    </w:p>
    <w:p w14:paraId="348630D8" w14:textId="77777777" w:rsidR="0080506E" w:rsidRDefault="0080506E" w:rsidP="007D2F52">
      <w:pPr>
        <w:pStyle w:val="Heading4"/>
      </w:pPr>
      <w:r>
        <w:t>Not returning the right image</w:t>
      </w:r>
    </w:p>
    <w:p w14:paraId="1B0C8F5C" w14:textId="77777777" w:rsidR="0080506E" w:rsidRDefault="0080506E" w:rsidP="000E5536">
      <w:pPr>
        <w:pStyle w:val="BodyText2"/>
      </w:pPr>
      <w:r>
        <w:t xml:space="preserve">Generally Bing is poor at returning images that are relevant to the search term and Flickr is much better. Some images that are returned are not of the actual search term, e.g. </w:t>
      </w:r>
      <w:hyperlink r:id="rId323" w:history="1">
        <w:r w:rsidRPr="006A4A3D">
          <w:rPr>
            <w:rStyle w:val="Hyperlink"/>
          </w:rPr>
          <w:t>Caecilia gracilis</w:t>
        </w:r>
      </w:hyperlink>
      <w:r>
        <w:t xml:space="preserve"> on this page is labelled under the image, but the search engine returns the image below – in this case it is a worm, but shows the frog – and to make things worse there are 4 images on the page and all of these are returned for </w:t>
      </w:r>
      <w:r w:rsidRPr="00EB25A5">
        <w:t>Caecilia gracilis</w:t>
      </w:r>
      <w:r>
        <w:t xml:space="preserve"> when there should only be 1.</w:t>
      </w:r>
    </w:p>
    <w:p w14:paraId="4BE47B70" w14:textId="77777777" w:rsidR="0054716A" w:rsidRDefault="00502AF1" w:rsidP="007D2F52">
      <w:pPr>
        <w:pStyle w:val="Heading4"/>
      </w:pPr>
      <w:r>
        <w:t xml:space="preserve">Bing: API </w:t>
      </w:r>
      <w:r w:rsidR="0054716A">
        <w:t>count different to Bing Image Search</w:t>
      </w:r>
    </w:p>
    <w:p w14:paraId="17604850" w14:textId="77777777" w:rsidR="00F6198B" w:rsidRDefault="00F6198B" w:rsidP="000E5536">
      <w:pPr>
        <w:pStyle w:val="BodyText2"/>
      </w:pPr>
      <w:r>
        <w:t xml:space="preserve">The following look like bugs with the </w:t>
      </w:r>
      <w:r w:rsidR="00DD4ABE">
        <w:t>API or at least with the python code.</w:t>
      </w:r>
    </w:p>
    <w:p w14:paraId="63C2E99F" w14:textId="77777777" w:rsidR="006661CA" w:rsidRDefault="006661CA" w:rsidP="000E5536">
      <w:pPr>
        <w:pStyle w:val="BodyText2"/>
      </w:pPr>
    </w:p>
    <w:tbl>
      <w:tblPr>
        <w:tblW w:w="0" w:type="auto"/>
        <w:tblLook w:val="04A0" w:firstRow="1" w:lastRow="0" w:firstColumn="1" w:lastColumn="0" w:noHBand="0" w:noVBand="1"/>
      </w:tblPr>
      <w:tblGrid>
        <w:gridCol w:w="1668"/>
        <w:gridCol w:w="2126"/>
        <w:gridCol w:w="1417"/>
        <w:gridCol w:w="1701"/>
        <w:gridCol w:w="2409"/>
      </w:tblGrid>
      <w:tr w:rsidR="00F6198B" w:rsidRPr="008C118F" w14:paraId="4FF770F0" w14:textId="77777777" w:rsidTr="00DB5824">
        <w:tc>
          <w:tcPr>
            <w:tcW w:w="1668" w:type="dxa"/>
          </w:tcPr>
          <w:p w14:paraId="47895A51" w14:textId="77777777" w:rsidR="00F6198B" w:rsidRPr="008C118F" w:rsidRDefault="00F6198B" w:rsidP="000E5536">
            <w:pPr>
              <w:pStyle w:val="TableTextHeader"/>
            </w:pPr>
            <w:r w:rsidRPr="008C118F">
              <w:t>Scientific name</w:t>
            </w:r>
          </w:p>
        </w:tc>
        <w:tc>
          <w:tcPr>
            <w:tcW w:w="2126" w:type="dxa"/>
          </w:tcPr>
          <w:p w14:paraId="7B5AC24B" w14:textId="77777777" w:rsidR="00F6198B" w:rsidRPr="008C118F" w:rsidRDefault="00F6198B" w:rsidP="000E5536">
            <w:pPr>
              <w:pStyle w:val="TableTextHeader"/>
            </w:pPr>
            <w:r w:rsidRPr="008C118F">
              <w:t>Common name</w:t>
            </w:r>
          </w:p>
        </w:tc>
        <w:tc>
          <w:tcPr>
            <w:tcW w:w="1417" w:type="dxa"/>
          </w:tcPr>
          <w:p w14:paraId="63DCB486" w14:textId="77777777" w:rsidR="00F6198B" w:rsidRPr="008C118F" w:rsidRDefault="00F6198B" w:rsidP="000E5536">
            <w:pPr>
              <w:pStyle w:val="TableTextHeader"/>
            </w:pPr>
            <w:r w:rsidRPr="008C118F">
              <w:t>Bing Image Search</w:t>
            </w:r>
          </w:p>
        </w:tc>
        <w:tc>
          <w:tcPr>
            <w:tcW w:w="1701" w:type="dxa"/>
          </w:tcPr>
          <w:p w14:paraId="25066D7F" w14:textId="77777777" w:rsidR="00F6198B" w:rsidRPr="008C118F" w:rsidRDefault="00F6198B" w:rsidP="000E5536">
            <w:pPr>
              <w:pStyle w:val="TableTextHeader"/>
            </w:pPr>
            <w:r w:rsidRPr="008C118F">
              <w:t xml:space="preserve">Bing Image API </w:t>
            </w:r>
            <w:r w:rsidR="00DD4ABE" w:rsidRPr="008C118F">
              <w:t>Python</w:t>
            </w:r>
          </w:p>
        </w:tc>
        <w:tc>
          <w:tcPr>
            <w:tcW w:w="2409" w:type="dxa"/>
          </w:tcPr>
          <w:p w14:paraId="02A35B6F" w14:textId="77777777" w:rsidR="00F6198B" w:rsidRPr="008C118F" w:rsidRDefault="00DD4ABE" w:rsidP="000E5536">
            <w:pPr>
              <w:pStyle w:val="TableTextHeader"/>
            </w:pPr>
            <w:r w:rsidRPr="008C118F">
              <w:t>Bing Image API Explorer</w:t>
            </w:r>
          </w:p>
        </w:tc>
      </w:tr>
      <w:tr w:rsidR="00F6198B" w14:paraId="0D674F92" w14:textId="77777777" w:rsidTr="00DB5824">
        <w:tc>
          <w:tcPr>
            <w:tcW w:w="1668" w:type="dxa"/>
          </w:tcPr>
          <w:p w14:paraId="62B48932" w14:textId="77777777" w:rsidR="00F6198B" w:rsidRPr="008C118F" w:rsidRDefault="00301B94" w:rsidP="000E5536">
            <w:pPr>
              <w:pStyle w:val="TableText"/>
            </w:pPr>
            <w:r w:rsidRPr="008C118F">
              <w:t>Psittacella madaraszi</w:t>
            </w:r>
          </w:p>
        </w:tc>
        <w:tc>
          <w:tcPr>
            <w:tcW w:w="2126" w:type="dxa"/>
          </w:tcPr>
          <w:p w14:paraId="4300241F" w14:textId="77777777" w:rsidR="00F6198B" w:rsidRDefault="00301B94" w:rsidP="000E5536">
            <w:pPr>
              <w:pStyle w:val="TableText"/>
            </w:pPr>
            <w:r w:rsidRPr="00301B94">
              <w:t>Madarasz's Tiger Parrot</w:t>
            </w:r>
          </w:p>
        </w:tc>
        <w:tc>
          <w:tcPr>
            <w:tcW w:w="1417" w:type="dxa"/>
          </w:tcPr>
          <w:p w14:paraId="777694BF" w14:textId="77777777" w:rsidR="00F6198B" w:rsidRDefault="00301B94" w:rsidP="000E5536">
            <w:pPr>
              <w:pStyle w:val="TableText"/>
            </w:pPr>
            <w:r>
              <w:t>70</w:t>
            </w:r>
          </w:p>
        </w:tc>
        <w:tc>
          <w:tcPr>
            <w:tcW w:w="1701" w:type="dxa"/>
          </w:tcPr>
          <w:p w14:paraId="1B355B46" w14:textId="77777777" w:rsidR="00F6198B" w:rsidRDefault="00301B94" w:rsidP="000E5536">
            <w:pPr>
              <w:pStyle w:val="TableText"/>
            </w:pPr>
            <w:r w:rsidRPr="00301B94">
              <w:t>870000</w:t>
            </w:r>
          </w:p>
        </w:tc>
        <w:tc>
          <w:tcPr>
            <w:tcW w:w="2409" w:type="dxa"/>
          </w:tcPr>
          <w:p w14:paraId="68FB57E1" w14:textId="77777777" w:rsidR="00F6198B" w:rsidRDefault="0004391F" w:rsidP="000E5536">
            <w:pPr>
              <w:pStyle w:val="TableText"/>
            </w:pPr>
            <w:r>
              <w:t>70</w:t>
            </w:r>
          </w:p>
        </w:tc>
      </w:tr>
      <w:tr w:rsidR="00F6198B" w14:paraId="6EDD2AD4" w14:textId="77777777" w:rsidTr="00DB5824">
        <w:tc>
          <w:tcPr>
            <w:tcW w:w="1668" w:type="dxa"/>
          </w:tcPr>
          <w:p w14:paraId="4F645F0B" w14:textId="77777777" w:rsidR="00F6198B" w:rsidRPr="008C118F" w:rsidRDefault="0050168B" w:rsidP="000E5536">
            <w:pPr>
              <w:pStyle w:val="TableText"/>
            </w:pPr>
            <w:r w:rsidRPr="008C118F">
              <w:t>Glaucidium siju</w:t>
            </w:r>
          </w:p>
        </w:tc>
        <w:tc>
          <w:tcPr>
            <w:tcW w:w="2126" w:type="dxa"/>
          </w:tcPr>
          <w:p w14:paraId="589EFC04" w14:textId="77777777" w:rsidR="00F6198B" w:rsidRDefault="0050168B" w:rsidP="000E5536">
            <w:pPr>
              <w:pStyle w:val="TableText"/>
            </w:pPr>
            <w:r w:rsidRPr="0050168B">
              <w:t>Cuban Pygmy-owl</w:t>
            </w:r>
          </w:p>
        </w:tc>
        <w:tc>
          <w:tcPr>
            <w:tcW w:w="1417" w:type="dxa"/>
          </w:tcPr>
          <w:p w14:paraId="6637092E" w14:textId="77777777" w:rsidR="00F6198B" w:rsidRDefault="0050168B" w:rsidP="000E5536">
            <w:pPr>
              <w:pStyle w:val="TableText"/>
            </w:pPr>
            <w:r>
              <w:t>298</w:t>
            </w:r>
          </w:p>
        </w:tc>
        <w:tc>
          <w:tcPr>
            <w:tcW w:w="1701" w:type="dxa"/>
          </w:tcPr>
          <w:p w14:paraId="686820D8" w14:textId="77777777" w:rsidR="00F6198B" w:rsidRDefault="0050168B" w:rsidP="000E5536">
            <w:pPr>
              <w:pStyle w:val="TableText"/>
            </w:pPr>
            <w:r>
              <w:t>905000</w:t>
            </w:r>
          </w:p>
        </w:tc>
        <w:tc>
          <w:tcPr>
            <w:tcW w:w="2409" w:type="dxa"/>
          </w:tcPr>
          <w:p w14:paraId="7DC0F753" w14:textId="77777777" w:rsidR="00F6198B" w:rsidRDefault="0004391F" w:rsidP="000E5536">
            <w:pPr>
              <w:pStyle w:val="TableText"/>
            </w:pPr>
            <w:r>
              <w:t>298</w:t>
            </w:r>
          </w:p>
        </w:tc>
      </w:tr>
    </w:tbl>
    <w:p w14:paraId="35C0F4A3" w14:textId="77777777" w:rsidR="00D3287E" w:rsidRDefault="00D3287E" w:rsidP="000E5536">
      <w:pPr>
        <w:pStyle w:val="BodyText2"/>
      </w:pPr>
      <w:r>
        <w:t>This is what is being send in the Python API:</w:t>
      </w:r>
    </w:p>
    <w:p w14:paraId="4675E12A" w14:textId="77777777" w:rsidR="00D3287E" w:rsidRDefault="00D3287E" w:rsidP="000E5536">
      <w:pPr>
        <w:pStyle w:val="Code"/>
        <w:rPr>
          <w:lang w:bidi="ar-SA"/>
        </w:rPr>
      </w:pPr>
      <w:r w:rsidRPr="00D3287E">
        <w:rPr>
          <w:lang w:bidi="ar-SA"/>
        </w:rPr>
        <w:t>https://api.datamarket.azure.com/Bing/Search/v1/Composite?Sources=%27image%27&amp;Query=%27%2b%22Psittacella%20madaraszi%22%27&amp;ImageFilters=%27Style%3aPhoto%27&amp;$top=1&amp;$format=json&amp;$skip=0</w:t>
      </w:r>
    </w:p>
    <w:p w14:paraId="334BDAD4" w14:textId="77777777" w:rsidR="00D3287E" w:rsidRDefault="00D3287E" w:rsidP="000E5536">
      <w:pPr>
        <w:pStyle w:val="BodyText"/>
        <w:rPr>
          <w:lang w:bidi="ar-SA"/>
        </w:rPr>
      </w:pPr>
      <w:r>
        <w:rPr>
          <w:lang w:bidi="ar-SA"/>
        </w:rPr>
        <w:t>And the API Exporer url is this:</w:t>
      </w:r>
    </w:p>
    <w:p w14:paraId="0016D74D" w14:textId="77777777" w:rsidR="00D3287E" w:rsidRDefault="00C3197E" w:rsidP="000E5536">
      <w:pPr>
        <w:pStyle w:val="Code"/>
      </w:pPr>
      <w:r w:rsidRPr="0004391F">
        <w:t>https://api.datamarket.azure.com/Bing/Search/v1/Composite?Sources=%27image%27&amp;Query=%27%2B%22Psittacella%20madaraszi%22%27</w:t>
      </w:r>
    </w:p>
    <w:p w14:paraId="074E681D" w14:textId="77777777" w:rsidR="00B52BD7" w:rsidRDefault="00C3197E" w:rsidP="000E5536">
      <w:pPr>
        <w:pStyle w:val="BodyText"/>
      </w:pPr>
      <w:r>
        <w:t>So I changed the code to remove the parameters top, imagefilters and skip and ran it again and it returned the same number of images in the Python code as in the API Explorer. Hooray!</w:t>
      </w:r>
      <w:r w:rsidR="00D34017">
        <w:t xml:space="preserve"> </w:t>
      </w:r>
    </w:p>
    <w:p w14:paraId="65FCCA6B" w14:textId="77777777" w:rsidR="00D34017" w:rsidRPr="00D34017" w:rsidRDefault="00D34017" w:rsidP="000E5536">
      <w:pPr>
        <w:pStyle w:val="BodyText2"/>
      </w:pPr>
      <w:r>
        <w:t xml:space="preserve">This one still looks wrong: </w:t>
      </w:r>
      <w:r w:rsidRPr="00D34017">
        <w:rPr>
          <w:i/>
        </w:rPr>
        <w:t>Amazilia amazilia</w:t>
      </w:r>
      <w:r>
        <w:t xml:space="preserve"> 64500 in Python and 39800 – this is because with </w:t>
      </w:r>
      <w:r w:rsidR="00B52BD7">
        <w:t>S</w:t>
      </w:r>
      <w:r>
        <w:t>tyle:Photo in as well it goes up from 39800 to 64500!</w:t>
      </w:r>
      <w:r w:rsidR="00B52BD7">
        <w:t xml:space="preserve"> But for most species it goes down when you filter for Style:Photo. </w:t>
      </w:r>
      <w:r w:rsidR="009309AF">
        <w:t>What to do?</w:t>
      </w:r>
    </w:p>
    <w:p w14:paraId="2DEE66F9" w14:textId="77777777" w:rsidR="00FF0942" w:rsidRDefault="00FF0942" w:rsidP="007D2F52">
      <w:pPr>
        <w:pStyle w:val="Heading4"/>
      </w:pPr>
      <w:r>
        <w:t>No images found</w:t>
      </w:r>
    </w:p>
    <w:p w14:paraId="2DF128A3" w14:textId="77777777" w:rsidR="00FF0942" w:rsidRDefault="00FF0942" w:rsidP="000E5536">
      <w:pPr>
        <w:pStyle w:val="BodyText2"/>
      </w:pPr>
      <w:r>
        <w:t xml:space="preserve">Because of naming issues, e.g. </w:t>
      </w:r>
      <w:r w:rsidRPr="00FF0942">
        <w:t>Eugenia sp. nov. 'metzdorfii'</w:t>
      </w:r>
    </w:p>
    <w:p w14:paraId="17B0C850" w14:textId="77777777" w:rsidR="004738D8" w:rsidRPr="006A4A3D" w:rsidRDefault="004738D8" w:rsidP="007D2F52">
      <w:pPr>
        <w:pStyle w:val="Heading4"/>
      </w:pPr>
      <w:r>
        <w:t>Biases</w:t>
      </w:r>
    </w:p>
    <w:p w14:paraId="74016965" w14:textId="77777777" w:rsidR="008902CA" w:rsidRDefault="00C00AA4" w:rsidP="000E5536">
      <w:pPr>
        <w:pStyle w:val="BodyText2"/>
      </w:pPr>
      <w:r>
        <w:t>The following table highlights some unusual image counts:</w:t>
      </w:r>
    </w:p>
    <w:p w14:paraId="75353AB4" w14:textId="77777777" w:rsidR="00C00AA4" w:rsidRDefault="00C00AA4" w:rsidP="000E5536">
      <w:pPr>
        <w:pStyle w:val="BodyText2"/>
      </w:pPr>
    </w:p>
    <w:tbl>
      <w:tblPr>
        <w:tblW w:w="0" w:type="auto"/>
        <w:jc w:val="center"/>
        <w:tblLook w:val="04A0" w:firstRow="1" w:lastRow="0" w:firstColumn="1" w:lastColumn="0" w:noHBand="0" w:noVBand="1"/>
      </w:tblPr>
      <w:tblGrid>
        <w:gridCol w:w="1929"/>
        <w:gridCol w:w="1123"/>
        <w:gridCol w:w="3708"/>
      </w:tblGrid>
      <w:tr w:rsidR="00CD2FB5" w:rsidRPr="007227BE" w14:paraId="0ADFCCF5" w14:textId="77777777" w:rsidTr="003F24E2">
        <w:trPr>
          <w:jc w:val="center"/>
        </w:trPr>
        <w:tc>
          <w:tcPr>
            <w:tcW w:w="1929" w:type="dxa"/>
          </w:tcPr>
          <w:p w14:paraId="161A04B4" w14:textId="77777777" w:rsidR="00CD2FB5" w:rsidRPr="00520052" w:rsidRDefault="00CD2FB5" w:rsidP="000E5536">
            <w:pPr>
              <w:pStyle w:val="TableTextHeader"/>
            </w:pPr>
            <w:r w:rsidRPr="00520052">
              <w:t>Bias</w:t>
            </w:r>
          </w:p>
        </w:tc>
        <w:tc>
          <w:tcPr>
            <w:tcW w:w="1123" w:type="dxa"/>
          </w:tcPr>
          <w:p w14:paraId="7F3323DC" w14:textId="77777777" w:rsidR="00CD2FB5" w:rsidRPr="007227BE" w:rsidRDefault="00CD2FB5" w:rsidP="000E5536">
            <w:pPr>
              <w:pStyle w:val="TableTextHeader"/>
            </w:pPr>
            <w:r w:rsidRPr="007227BE">
              <w:t>Direction</w:t>
            </w:r>
          </w:p>
        </w:tc>
        <w:tc>
          <w:tcPr>
            <w:tcW w:w="3708" w:type="dxa"/>
          </w:tcPr>
          <w:p w14:paraId="67F3B125" w14:textId="77777777" w:rsidR="00CD2FB5" w:rsidRPr="007227BE" w:rsidRDefault="00CD2FB5" w:rsidP="000E5536">
            <w:pPr>
              <w:pStyle w:val="TableTextHeader"/>
            </w:pPr>
            <w:r>
              <w:t>Example s</w:t>
            </w:r>
            <w:r w:rsidRPr="007227BE">
              <w:t>pecies</w:t>
            </w:r>
          </w:p>
        </w:tc>
      </w:tr>
      <w:tr w:rsidR="003F24E2" w:rsidRPr="00522497" w14:paraId="665B52D7" w14:textId="77777777" w:rsidTr="003F24E2">
        <w:trPr>
          <w:jc w:val="center"/>
        </w:trPr>
        <w:tc>
          <w:tcPr>
            <w:tcW w:w="1929" w:type="dxa"/>
          </w:tcPr>
          <w:p w14:paraId="46C697CA" w14:textId="77777777" w:rsidR="003F24E2" w:rsidRPr="00520052" w:rsidRDefault="003F24E2" w:rsidP="000E5536">
            <w:pPr>
              <w:pStyle w:val="TableText"/>
            </w:pPr>
            <w:r w:rsidRPr="00520052">
              <w:t>Charismatic species</w:t>
            </w:r>
          </w:p>
        </w:tc>
        <w:tc>
          <w:tcPr>
            <w:tcW w:w="1123" w:type="dxa"/>
          </w:tcPr>
          <w:p w14:paraId="4BB9F07B" w14:textId="77777777" w:rsidR="003F24E2" w:rsidRDefault="003F24E2" w:rsidP="000E5536">
            <w:pPr>
              <w:pStyle w:val="TableText"/>
            </w:pPr>
            <w:r>
              <w:t>Higher</w:t>
            </w:r>
          </w:p>
        </w:tc>
        <w:tc>
          <w:tcPr>
            <w:tcW w:w="3708" w:type="dxa"/>
          </w:tcPr>
          <w:p w14:paraId="374B7F31" w14:textId="77777777" w:rsidR="003F24E2" w:rsidRPr="0079109C" w:rsidRDefault="003F24E2" w:rsidP="000E5536">
            <w:pPr>
              <w:pStyle w:val="TableText"/>
            </w:pPr>
            <w:r w:rsidRPr="00F86D03">
              <w:rPr>
                <w:i/>
              </w:rPr>
              <w:t>Pygathrix nemaeus</w:t>
            </w:r>
            <w:r>
              <w:t xml:space="preserve"> (</w:t>
            </w:r>
            <w:r w:rsidRPr="003F24E2">
              <w:t>red-shanked douc</w:t>
            </w:r>
            <w:r>
              <w:t>) – very colourful</w:t>
            </w:r>
          </w:p>
        </w:tc>
      </w:tr>
      <w:tr w:rsidR="00CD2FB5" w:rsidRPr="00522497" w14:paraId="7EC5888D" w14:textId="77777777" w:rsidTr="00106D8A">
        <w:trPr>
          <w:jc w:val="center"/>
        </w:trPr>
        <w:tc>
          <w:tcPr>
            <w:tcW w:w="1929" w:type="dxa"/>
          </w:tcPr>
          <w:p w14:paraId="5885EC5A" w14:textId="77777777" w:rsidR="00CD2FB5" w:rsidRPr="00520052" w:rsidRDefault="00CD2FB5" w:rsidP="000E5536">
            <w:pPr>
              <w:pStyle w:val="TableText"/>
            </w:pPr>
            <w:r w:rsidRPr="00520052">
              <w:t>Pet species</w:t>
            </w:r>
          </w:p>
        </w:tc>
        <w:tc>
          <w:tcPr>
            <w:tcW w:w="1123" w:type="dxa"/>
          </w:tcPr>
          <w:p w14:paraId="24C92844" w14:textId="77777777" w:rsidR="00CD2FB5" w:rsidRPr="00522497" w:rsidRDefault="00361AB0" w:rsidP="000E5536">
            <w:pPr>
              <w:pStyle w:val="TableText"/>
            </w:pPr>
            <w:r>
              <w:t>H</w:t>
            </w:r>
            <w:r w:rsidR="00CD2FB5" w:rsidRPr="00522497">
              <w:t>igh</w:t>
            </w:r>
            <w:r>
              <w:t>er</w:t>
            </w:r>
          </w:p>
        </w:tc>
        <w:tc>
          <w:tcPr>
            <w:tcW w:w="3708" w:type="dxa"/>
          </w:tcPr>
          <w:p w14:paraId="541A7DF0" w14:textId="77777777" w:rsidR="00CD2FB5" w:rsidRDefault="00CD2FB5" w:rsidP="000E5536">
            <w:pPr>
              <w:pStyle w:val="TableText"/>
            </w:pPr>
            <w:r w:rsidRPr="0079109C">
              <w:rPr>
                <w:i/>
              </w:rPr>
              <w:t>Platycercus eximius</w:t>
            </w:r>
            <w:r>
              <w:t xml:space="preserve"> (</w:t>
            </w:r>
            <w:r w:rsidRPr="00522497">
              <w:t>Eastern Rosella Parrot</w:t>
            </w:r>
            <w:r>
              <w:t>)</w:t>
            </w:r>
          </w:p>
          <w:p w14:paraId="175E33BC" w14:textId="77777777" w:rsidR="0079109C" w:rsidRDefault="0079109C" w:rsidP="000E5536">
            <w:pPr>
              <w:pStyle w:val="TableText"/>
            </w:pPr>
            <w:r w:rsidRPr="0079109C">
              <w:t>Pseudeos fuscata</w:t>
            </w:r>
            <w:r>
              <w:t xml:space="preserve"> (Dusky Lory)</w:t>
            </w:r>
          </w:p>
          <w:p w14:paraId="13F37B15" w14:textId="77777777" w:rsidR="00E40703" w:rsidRPr="0079109C" w:rsidRDefault="00E40703" w:rsidP="000E5536">
            <w:pPr>
              <w:pStyle w:val="TableText"/>
            </w:pPr>
            <w:r w:rsidRPr="00E40703">
              <w:t>Mesocricetus auratus</w:t>
            </w:r>
            <w:r>
              <w:t xml:space="preserve"> (Golden Hamster)</w:t>
            </w:r>
          </w:p>
        </w:tc>
      </w:tr>
      <w:tr w:rsidR="00CD2FB5" w:rsidRPr="007227BE" w14:paraId="5A0335D3" w14:textId="77777777" w:rsidTr="003F24E2">
        <w:trPr>
          <w:jc w:val="center"/>
        </w:trPr>
        <w:tc>
          <w:tcPr>
            <w:tcW w:w="1929" w:type="dxa"/>
          </w:tcPr>
          <w:p w14:paraId="7B1484B4" w14:textId="77777777" w:rsidR="00CD2FB5" w:rsidRPr="00520052" w:rsidRDefault="00CD2FB5" w:rsidP="000E5536">
            <w:pPr>
              <w:pStyle w:val="TableText"/>
            </w:pPr>
            <w:r w:rsidRPr="00520052">
              <w:t>Pest species</w:t>
            </w:r>
          </w:p>
        </w:tc>
        <w:tc>
          <w:tcPr>
            <w:tcW w:w="1123" w:type="dxa"/>
          </w:tcPr>
          <w:p w14:paraId="5D33D46A" w14:textId="77777777" w:rsidR="00CD2FB5" w:rsidRPr="00522497" w:rsidRDefault="00361AB0" w:rsidP="000E5536">
            <w:pPr>
              <w:pStyle w:val="TableText"/>
            </w:pPr>
            <w:r>
              <w:t>H</w:t>
            </w:r>
            <w:r w:rsidR="00CD2FB5" w:rsidRPr="00522497">
              <w:t>igh</w:t>
            </w:r>
            <w:r>
              <w:t>er</w:t>
            </w:r>
          </w:p>
        </w:tc>
        <w:tc>
          <w:tcPr>
            <w:tcW w:w="3708" w:type="dxa"/>
          </w:tcPr>
          <w:p w14:paraId="2868DD6C" w14:textId="77777777" w:rsidR="00CD2FB5" w:rsidRPr="007227BE" w:rsidRDefault="00CD2FB5" w:rsidP="000E5536">
            <w:pPr>
              <w:pStyle w:val="TableText"/>
            </w:pPr>
            <w:r>
              <w:t>Rats etc.</w:t>
            </w:r>
          </w:p>
        </w:tc>
      </w:tr>
      <w:tr w:rsidR="00CD2FB5" w:rsidRPr="007227BE" w14:paraId="4412CB19" w14:textId="77777777" w:rsidTr="00106D8A">
        <w:trPr>
          <w:jc w:val="center"/>
        </w:trPr>
        <w:tc>
          <w:tcPr>
            <w:tcW w:w="1929" w:type="dxa"/>
          </w:tcPr>
          <w:p w14:paraId="4834C554" w14:textId="77777777" w:rsidR="00CD2FB5" w:rsidRPr="00520052" w:rsidRDefault="00CD2FB5" w:rsidP="000E5536">
            <w:pPr>
              <w:pStyle w:val="TableText"/>
            </w:pPr>
            <w:r w:rsidRPr="00520052">
              <w:t>Species in zoos</w:t>
            </w:r>
          </w:p>
        </w:tc>
        <w:tc>
          <w:tcPr>
            <w:tcW w:w="1123" w:type="dxa"/>
          </w:tcPr>
          <w:p w14:paraId="2B831403" w14:textId="77777777" w:rsidR="00CD2FB5" w:rsidRPr="00522497" w:rsidRDefault="00361AB0" w:rsidP="000E5536">
            <w:pPr>
              <w:pStyle w:val="TableText"/>
            </w:pPr>
            <w:r>
              <w:t>H</w:t>
            </w:r>
            <w:r w:rsidR="00CD2FB5" w:rsidRPr="00522497">
              <w:t>igh</w:t>
            </w:r>
            <w:r>
              <w:t>er</w:t>
            </w:r>
          </w:p>
        </w:tc>
        <w:tc>
          <w:tcPr>
            <w:tcW w:w="3708" w:type="dxa"/>
          </w:tcPr>
          <w:p w14:paraId="5EA39187" w14:textId="77777777" w:rsidR="00CD2FB5" w:rsidRPr="007227BE" w:rsidRDefault="00CD2FB5" w:rsidP="000E5536">
            <w:pPr>
              <w:pStyle w:val="TableText"/>
            </w:pPr>
          </w:p>
        </w:tc>
      </w:tr>
      <w:tr w:rsidR="00CD2FB5" w:rsidRPr="007227BE" w14:paraId="4C2E0097" w14:textId="77777777" w:rsidTr="003F24E2">
        <w:trPr>
          <w:jc w:val="center"/>
        </w:trPr>
        <w:tc>
          <w:tcPr>
            <w:tcW w:w="1929" w:type="dxa"/>
          </w:tcPr>
          <w:p w14:paraId="20065CDE" w14:textId="77777777" w:rsidR="00CD2FB5" w:rsidRPr="00520052" w:rsidRDefault="00CD2FB5" w:rsidP="000E5536">
            <w:pPr>
              <w:pStyle w:val="TableText"/>
            </w:pPr>
            <w:r w:rsidRPr="00520052">
              <w:t>Conspicous or slow-moving</w:t>
            </w:r>
          </w:p>
        </w:tc>
        <w:tc>
          <w:tcPr>
            <w:tcW w:w="1123" w:type="dxa"/>
          </w:tcPr>
          <w:p w14:paraId="2F2581DF" w14:textId="77777777" w:rsidR="00CD2FB5" w:rsidRPr="00522497" w:rsidRDefault="00361AB0" w:rsidP="000E5536">
            <w:pPr>
              <w:pStyle w:val="TableText"/>
            </w:pPr>
            <w:r>
              <w:t>H</w:t>
            </w:r>
            <w:r w:rsidR="00CD2FB5" w:rsidRPr="00522497">
              <w:t>igh</w:t>
            </w:r>
            <w:r>
              <w:t>er</w:t>
            </w:r>
          </w:p>
        </w:tc>
        <w:tc>
          <w:tcPr>
            <w:tcW w:w="3708" w:type="dxa"/>
          </w:tcPr>
          <w:p w14:paraId="4CF41DF4" w14:textId="77777777" w:rsidR="00CD2FB5" w:rsidRPr="007227BE" w:rsidRDefault="00CD2FB5" w:rsidP="000E5536">
            <w:pPr>
              <w:pStyle w:val="TableText"/>
            </w:pPr>
            <w:r>
              <w:t>Big land mammals</w:t>
            </w:r>
          </w:p>
        </w:tc>
      </w:tr>
      <w:tr w:rsidR="00CD2FB5" w:rsidRPr="007227BE" w14:paraId="0BA1CCB2" w14:textId="77777777" w:rsidTr="00106D8A">
        <w:trPr>
          <w:jc w:val="center"/>
        </w:trPr>
        <w:tc>
          <w:tcPr>
            <w:tcW w:w="1929" w:type="dxa"/>
          </w:tcPr>
          <w:p w14:paraId="1BD990BA" w14:textId="77777777" w:rsidR="00CD2FB5" w:rsidRPr="00520052" w:rsidRDefault="00CD2FB5" w:rsidP="000E5536">
            <w:pPr>
              <w:pStyle w:val="TableText"/>
            </w:pPr>
            <w:r w:rsidRPr="00520052">
              <w:t>Nocturnal species</w:t>
            </w:r>
          </w:p>
        </w:tc>
        <w:tc>
          <w:tcPr>
            <w:tcW w:w="1123" w:type="dxa"/>
          </w:tcPr>
          <w:p w14:paraId="0491EA51" w14:textId="77777777" w:rsidR="00CD2FB5" w:rsidRPr="007227BE" w:rsidRDefault="00361AB0" w:rsidP="000E5536">
            <w:pPr>
              <w:pStyle w:val="TableText"/>
            </w:pPr>
            <w:r>
              <w:t>L</w:t>
            </w:r>
            <w:r w:rsidR="00CD2FB5">
              <w:t>ow</w:t>
            </w:r>
            <w:r>
              <w:t>er</w:t>
            </w:r>
          </w:p>
        </w:tc>
        <w:tc>
          <w:tcPr>
            <w:tcW w:w="3708" w:type="dxa"/>
          </w:tcPr>
          <w:p w14:paraId="6CD6E87C" w14:textId="77777777" w:rsidR="00CD2FB5" w:rsidRPr="007227BE" w:rsidRDefault="00262402" w:rsidP="000E5536">
            <w:pPr>
              <w:pStyle w:val="TableText"/>
            </w:pPr>
            <w:r>
              <w:t>Bats</w:t>
            </w:r>
          </w:p>
        </w:tc>
      </w:tr>
      <w:tr w:rsidR="000616B5" w:rsidRPr="007227BE" w14:paraId="553D63CE" w14:textId="77777777" w:rsidTr="00AC054E">
        <w:trPr>
          <w:jc w:val="center"/>
        </w:trPr>
        <w:tc>
          <w:tcPr>
            <w:tcW w:w="1929" w:type="dxa"/>
          </w:tcPr>
          <w:p w14:paraId="59366EA7" w14:textId="77777777" w:rsidR="000616B5" w:rsidRPr="00520052" w:rsidRDefault="000616B5" w:rsidP="000E5536">
            <w:pPr>
              <w:pStyle w:val="TableText"/>
            </w:pPr>
            <w:r>
              <w:t>Beached cetaceans</w:t>
            </w:r>
          </w:p>
        </w:tc>
        <w:tc>
          <w:tcPr>
            <w:tcW w:w="1123" w:type="dxa"/>
          </w:tcPr>
          <w:p w14:paraId="183FDA08" w14:textId="77777777" w:rsidR="000616B5" w:rsidRDefault="000616B5" w:rsidP="000E5536">
            <w:pPr>
              <w:pStyle w:val="TableText"/>
            </w:pPr>
            <w:r>
              <w:t>Higher</w:t>
            </w:r>
          </w:p>
        </w:tc>
        <w:tc>
          <w:tcPr>
            <w:tcW w:w="3708" w:type="dxa"/>
          </w:tcPr>
          <w:p w14:paraId="649C24D1" w14:textId="77777777" w:rsidR="000616B5" w:rsidRPr="007227BE" w:rsidRDefault="000616B5" w:rsidP="000E5536">
            <w:pPr>
              <w:pStyle w:val="TableText"/>
            </w:pPr>
            <w:r>
              <w:t xml:space="preserve">e.g. </w:t>
            </w:r>
            <w:r w:rsidRPr="000616B5">
              <w:t>Megaptera novaeangliae</w:t>
            </w:r>
            <w:r>
              <w:t xml:space="preserve"> (Bunch)</w:t>
            </w:r>
          </w:p>
        </w:tc>
      </w:tr>
      <w:tr w:rsidR="00CD2FB5" w:rsidRPr="007227BE" w14:paraId="0AB1E234" w14:textId="77777777" w:rsidTr="003F24E2">
        <w:trPr>
          <w:jc w:val="center"/>
        </w:trPr>
        <w:tc>
          <w:tcPr>
            <w:tcW w:w="1929" w:type="dxa"/>
          </w:tcPr>
          <w:p w14:paraId="2F2AB5AC" w14:textId="77777777" w:rsidR="00CD2FB5" w:rsidRPr="00520052" w:rsidRDefault="00CD2FB5" w:rsidP="000E5536">
            <w:pPr>
              <w:pStyle w:val="TableText"/>
            </w:pPr>
            <w:r w:rsidRPr="00520052">
              <w:t>Restricted range</w:t>
            </w:r>
          </w:p>
        </w:tc>
        <w:tc>
          <w:tcPr>
            <w:tcW w:w="1123" w:type="dxa"/>
          </w:tcPr>
          <w:p w14:paraId="1488472D" w14:textId="77777777" w:rsidR="00CD2FB5" w:rsidRDefault="00361AB0" w:rsidP="000E5536">
            <w:pPr>
              <w:pStyle w:val="TableText"/>
            </w:pPr>
            <w:r>
              <w:t>L</w:t>
            </w:r>
            <w:r w:rsidR="00CD2FB5">
              <w:t>ow</w:t>
            </w:r>
            <w:r>
              <w:t>er</w:t>
            </w:r>
          </w:p>
        </w:tc>
        <w:tc>
          <w:tcPr>
            <w:tcW w:w="3708" w:type="dxa"/>
          </w:tcPr>
          <w:p w14:paraId="4B1F4BF5" w14:textId="77777777" w:rsidR="00CD2FB5" w:rsidRPr="007227BE" w:rsidRDefault="00CD2FB5" w:rsidP="000E5536">
            <w:pPr>
              <w:pStyle w:val="TableText"/>
            </w:pPr>
          </w:p>
        </w:tc>
      </w:tr>
      <w:tr w:rsidR="00CD2FB5" w:rsidRPr="007227BE" w14:paraId="650D0372" w14:textId="77777777" w:rsidTr="00AC054E">
        <w:trPr>
          <w:jc w:val="center"/>
        </w:trPr>
        <w:tc>
          <w:tcPr>
            <w:tcW w:w="1929" w:type="dxa"/>
          </w:tcPr>
          <w:p w14:paraId="653FA374" w14:textId="77777777" w:rsidR="00CD2FB5" w:rsidRPr="00520052" w:rsidRDefault="00CD2FB5" w:rsidP="000E5536">
            <w:pPr>
              <w:pStyle w:val="TableText"/>
            </w:pPr>
            <w:r w:rsidRPr="00520052">
              <w:t>Secretive or inconspicuous</w:t>
            </w:r>
          </w:p>
        </w:tc>
        <w:tc>
          <w:tcPr>
            <w:tcW w:w="1123" w:type="dxa"/>
          </w:tcPr>
          <w:p w14:paraId="556E8CAE" w14:textId="77777777" w:rsidR="00CD2FB5" w:rsidRDefault="00361AB0" w:rsidP="000E5536">
            <w:pPr>
              <w:pStyle w:val="TableText"/>
            </w:pPr>
            <w:r>
              <w:t>L</w:t>
            </w:r>
            <w:r w:rsidR="00CD2FB5">
              <w:t>ow</w:t>
            </w:r>
            <w:r>
              <w:t>er</w:t>
            </w:r>
          </w:p>
        </w:tc>
        <w:tc>
          <w:tcPr>
            <w:tcW w:w="3708" w:type="dxa"/>
          </w:tcPr>
          <w:p w14:paraId="0D17CC80" w14:textId="77777777" w:rsidR="00CD2FB5" w:rsidRPr="007227BE" w:rsidRDefault="00CD2FB5" w:rsidP="000E5536">
            <w:pPr>
              <w:pStyle w:val="TableText"/>
            </w:pPr>
          </w:p>
        </w:tc>
      </w:tr>
      <w:tr w:rsidR="00CD2FB5" w:rsidRPr="007227BE" w14:paraId="6A3CA7BC" w14:textId="77777777" w:rsidTr="003F24E2">
        <w:trPr>
          <w:jc w:val="center"/>
        </w:trPr>
        <w:tc>
          <w:tcPr>
            <w:tcW w:w="1929" w:type="dxa"/>
          </w:tcPr>
          <w:p w14:paraId="3F4A080D" w14:textId="77777777" w:rsidR="00CD2FB5" w:rsidRPr="00520052" w:rsidRDefault="00CD2FB5" w:rsidP="000E5536">
            <w:pPr>
              <w:pStyle w:val="TableText"/>
            </w:pPr>
            <w:r w:rsidRPr="00520052">
              <w:t>Size?</w:t>
            </w:r>
          </w:p>
        </w:tc>
        <w:tc>
          <w:tcPr>
            <w:tcW w:w="1123" w:type="dxa"/>
          </w:tcPr>
          <w:p w14:paraId="1623BA2F" w14:textId="77777777" w:rsidR="00CD2FB5" w:rsidRDefault="00CD2FB5" w:rsidP="000E5536">
            <w:pPr>
              <w:pStyle w:val="TableText"/>
            </w:pPr>
            <w:r>
              <w:t>High</w:t>
            </w:r>
            <w:r w:rsidR="00361AB0">
              <w:t>er</w:t>
            </w:r>
            <w:r>
              <w:t xml:space="preserve"> or low</w:t>
            </w:r>
            <w:r w:rsidR="00361AB0">
              <w:t>er</w:t>
            </w:r>
          </w:p>
        </w:tc>
        <w:tc>
          <w:tcPr>
            <w:tcW w:w="3708" w:type="dxa"/>
          </w:tcPr>
          <w:p w14:paraId="73AA6048" w14:textId="77777777" w:rsidR="00CD2FB5" w:rsidRPr="007227BE" w:rsidRDefault="00CD2FB5" w:rsidP="000E5536">
            <w:pPr>
              <w:pStyle w:val="TableText"/>
            </w:pPr>
          </w:p>
        </w:tc>
      </w:tr>
      <w:tr w:rsidR="00361AB0" w:rsidRPr="007227BE" w14:paraId="75E8F5E4" w14:textId="77777777" w:rsidTr="00AC054E">
        <w:trPr>
          <w:jc w:val="center"/>
        </w:trPr>
        <w:tc>
          <w:tcPr>
            <w:tcW w:w="1929" w:type="dxa"/>
          </w:tcPr>
          <w:p w14:paraId="33FBC19F" w14:textId="77777777" w:rsidR="00361AB0" w:rsidRPr="00520052" w:rsidRDefault="00361AB0" w:rsidP="000E5536">
            <w:pPr>
              <w:pStyle w:val="TableText"/>
            </w:pPr>
            <w:r w:rsidRPr="00520052">
              <w:t>Red List Stauts</w:t>
            </w:r>
          </w:p>
        </w:tc>
        <w:tc>
          <w:tcPr>
            <w:tcW w:w="1123" w:type="dxa"/>
          </w:tcPr>
          <w:p w14:paraId="5C3FC0EF" w14:textId="77777777" w:rsidR="00361AB0" w:rsidRDefault="00361AB0" w:rsidP="000E5536">
            <w:pPr>
              <w:pStyle w:val="TableText"/>
            </w:pPr>
            <w:r>
              <w:t>Higher or lower</w:t>
            </w:r>
          </w:p>
        </w:tc>
        <w:tc>
          <w:tcPr>
            <w:tcW w:w="3708" w:type="dxa"/>
          </w:tcPr>
          <w:p w14:paraId="14D9784E" w14:textId="77777777" w:rsidR="00361AB0" w:rsidRPr="00464D8F" w:rsidRDefault="00361AB0" w:rsidP="000E5536">
            <w:pPr>
              <w:pStyle w:val="TableText"/>
            </w:pPr>
          </w:p>
        </w:tc>
      </w:tr>
    </w:tbl>
    <w:p w14:paraId="052E1674" w14:textId="77777777" w:rsidR="003435AA" w:rsidRDefault="003435AA" w:rsidP="003630B2">
      <w:pPr>
        <w:pStyle w:val="ListNumber"/>
        <w:numPr>
          <w:ilvl w:val="0"/>
          <w:numId w:val="14"/>
        </w:numPr>
      </w:pPr>
      <w:r>
        <w:lastRenderedPageBreak/>
        <w:t xml:space="preserve">For some charismatic species it works well like </w:t>
      </w:r>
      <w:r w:rsidRPr="003435AA">
        <w:t>Epipedobates tricolor</w:t>
      </w:r>
      <w:r>
        <w:t xml:space="preserve"> </w:t>
      </w:r>
      <w:r w:rsidR="008A02EE">
        <w:t xml:space="preserve">(a frog) </w:t>
      </w:r>
      <w:r>
        <w:t>which has more images than others in its genera cos it is bright probably</w:t>
      </w:r>
    </w:p>
    <w:p w14:paraId="542025E6" w14:textId="77777777" w:rsidR="00262402" w:rsidRDefault="00D07D1F" w:rsidP="003630B2">
      <w:pPr>
        <w:pStyle w:val="ListNumber"/>
        <w:numPr>
          <w:ilvl w:val="0"/>
          <w:numId w:val="14"/>
        </w:numPr>
      </w:pPr>
      <w:r>
        <w:t>Restricted range species, again, will obviously have less images. We have attempted to control for this using the range area</w:t>
      </w:r>
      <w:r w:rsidR="00F64F87">
        <w:t>. But actually you can control better by excluding LC species – which are the most widely distributed.</w:t>
      </w:r>
      <w:r w:rsidR="00986399">
        <w:t xml:space="preserve"> </w:t>
      </w:r>
    </w:p>
    <w:p w14:paraId="705AC683" w14:textId="77777777" w:rsidR="00BB4712" w:rsidRDefault="00BB4712" w:rsidP="003630B2">
      <w:pPr>
        <w:pStyle w:val="ListNumber"/>
        <w:numPr>
          <w:ilvl w:val="0"/>
          <w:numId w:val="14"/>
        </w:numPr>
      </w:pPr>
      <w:r>
        <w:t xml:space="preserve">Secretive </w:t>
      </w:r>
      <w:r w:rsidR="00C627A6">
        <w:t xml:space="preserve">or inconspicuous </w:t>
      </w:r>
      <w:r>
        <w:t>species, like the Snow Leopard will probably have less images, but this is a true reflection of ecotourism potential – people probably won't go to see them because they are so hard to see</w:t>
      </w:r>
      <w:r w:rsidR="001D78C9">
        <w:t xml:space="preserve"> – yes is true only 15000 images compared with 278000 for tiger</w:t>
      </w:r>
    </w:p>
    <w:p w14:paraId="657E8740" w14:textId="77777777" w:rsidR="007B716C" w:rsidRDefault="007B716C" w:rsidP="003630B2">
      <w:pPr>
        <w:pStyle w:val="ListNumber"/>
        <w:numPr>
          <w:ilvl w:val="0"/>
          <w:numId w:val="14"/>
        </w:numPr>
      </w:pPr>
      <w:r>
        <w:t>Conspicuous or slow moving species will have more, e.g. big land mammals, e.g. bison, foxes, giraffes</w:t>
      </w:r>
    </w:p>
    <w:p w14:paraId="42177F3C" w14:textId="77777777" w:rsidR="00236659" w:rsidRDefault="00D07D1F" w:rsidP="003630B2">
      <w:pPr>
        <w:pStyle w:val="ListNumber"/>
        <w:numPr>
          <w:ilvl w:val="0"/>
          <w:numId w:val="14"/>
        </w:numPr>
      </w:pPr>
      <w:r>
        <w:t>Common pests will have more images, e.g. rats</w:t>
      </w:r>
      <w:r w:rsidR="00C05E97">
        <w:t xml:space="preserve">. </w:t>
      </w:r>
    </w:p>
    <w:p w14:paraId="1A790A99" w14:textId="77777777" w:rsidR="00C24A0F" w:rsidRDefault="002523A2" w:rsidP="003630B2">
      <w:pPr>
        <w:pStyle w:val="ListNumber"/>
        <w:numPr>
          <w:ilvl w:val="0"/>
          <w:numId w:val="14"/>
        </w:numPr>
      </w:pPr>
      <w:r>
        <w:t>Species in zoos</w:t>
      </w:r>
      <w:r w:rsidR="00775C83">
        <w:t xml:space="preserve"> will have more images</w:t>
      </w:r>
      <w:r w:rsidR="00AE2E30">
        <w:t xml:space="preserve"> – could add ‘-zoo’ to the search – works. But these are still charismatic?</w:t>
      </w:r>
    </w:p>
    <w:p w14:paraId="30985557" w14:textId="77777777" w:rsidR="00192482" w:rsidRDefault="00192482" w:rsidP="003630B2">
      <w:pPr>
        <w:pStyle w:val="ListNumber"/>
        <w:numPr>
          <w:ilvl w:val="0"/>
          <w:numId w:val="14"/>
        </w:numPr>
      </w:pPr>
      <w:r>
        <w:t xml:space="preserve">Multiple images for the same species on the same page, e.g. </w:t>
      </w:r>
      <w:hyperlink r:id="rId324" w:history="1">
        <w:r w:rsidRPr="00192482">
          <w:rPr>
            <w:rStyle w:val="Hyperlink"/>
          </w:rPr>
          <w:t>here</w:t>
        </w:r>
      </w:hyperlink>
    </w:p>
    <w:p w14:paraId="5F0EC890" w14:textId="77777777" w:rsidR="00152FBD" w:rsidRDefault="00152FBD" w:rsidP="0034374E">
      <w:pPr>
        <w:pStyle w:val="Heading3"/>
      </w:pPr>
      <w:r>
        <w:t xml:space="preserve">Correcting for </w:t>
      </w:r>
      <w:r w:rsidR="00762DF0">
        <w:t>API search issues</w:t>
      </w:r>
    </w:p>
    <w:p w14:paraId="553133F9" w14:textId="77777777" w:rsidR="00762DF0" w:rsidRDefault="00762DF0" w:rsidP="007D2F52">
      <w:pPr>
        <w:pStyle w:val="Heading4"/>
      </w:pPr>
      <w:r>
        <w:t>Correcting for binomials with the same Genus and Specific name</w:t>
      </w:r>
    </w:p>
    <w:p w14:paraId="5BA3B45E" w14:textId="77777777" w:rsidR="0084794C" w:rsidRDefault="0084794C" w:rsidP="000E5536">
      <w:pPr>
        <w:pStyle w:val="BodyText2"/>
      </w:pPr>
      <w:r>
        <w:t>Various ways of correcting most by using the common name, but this means that you are restricting the search to English common names.</w:t>
      </w:r>
      <w:r w:rsidR="007910D2">
        <w:t xml:space="preserve"> Can we just remove all species with the same Genus as Specific name?</w:t>
      </w:r>
    </w:p>
    <w:p w14:paraId="324B5CFB" w14:textId="77777777" w:rsidR="001C15DB" w:rsidRPr="00926867" w:rsidRDefault="004560C2" w:rsidP="000E5536">
      <w:pPr>
        <w:pStyle w:val="BodyText2"/>
      </w:pPr>
      <w:r>
        <w:t xml:space="preserve">In the Flickr API,  </w:t>
      </w:r>
      <w:r w:rsidRPr="004560C2">
        <w:t xml:space="preserve">"Gorilla gorilla" + gorilla </w:t>
      </w:r>
      <w:r>
        <w:t>OR</w:t>
      </w:r>
      <w:r w:rsidRPr="004560C2">
        <w:t xml:space="preserve"> lowland</w:t>
      </w:r>
      <w:r>
        <w:t xml:space="preserve"> returns 81970 images. </w:t>
      </w:r>
      <w:r w:rsidR="00762DF0">
        <w:t>If you search for ‘Lowland Gorilla’ + gorilla you only get 13,918!</w:t>
      </w:r>
      <w:r w:rsidR="00465BAE">
        <w:t xml:space="preserve"> P</w:t>
      </w:r>
      <w:r w:rsidR="001C15DB">
        <w:t xml:space="preserve">ut this into the manual exceptions table. </w:t>
      </w:r>
      <w:r w:rsidR="00926867">
        <w:t>Same for Axis Deer (</w:t>
      </w:r>
      <w:r w:rsidR="00926867">
        <w:rPr>
          <w:i/>
        </w:rPr>
        <w:t>Axis axis</w:t>
      </w:r>
      <w:r w:rsidR="00926867">
        <w:t>).</w:t>
      </w:r>
    </w:p>
    <w:p w14:paraId="103AD311" w14:textId="77777777" w:rsidR="00762DF0" w:rsidRPr="00762DF0" w:rsidRDefault="00762DF0" w:rsidP="000E5536">
      <w:pPr>
        <w:pStyle w:val="BodyText2"/>
      </w:pPr>
      <w:r>
        <w:t>Still no way of correcting for ‘Bison bison’ as the common name is ‘Bison’!</w:t>
      </w:r>
    </w:p>
    <w:p w14:paraId="3BBFEA66" w14:textId="77777777" w:rsidR="009E7CB7" w:rsidRDefault="009E7CB7" w:rsidP="007D2F52">
      <w:pPr>
        <w:pStyle w:val="Heading4"/>
      </w:pPr>
      <w:r>
        <w:t>Removing duplicate domain hits</w:t>
      </w:r>
    </w:p>
    <w:p w14:paraId="4C901FE0" w14:textId="77777777" w:rsidR="009E7CB7" w:rsidRDefault="009E7CB7" w:rsidP="000E5536">
      <w:pPr>
        <w:pStyle w:val="BodyText2"/>
      </w:pPr>
      <w:r>
        <w:t>We could get all of the unique domains from the image search results?</w:t>
      </w:r>
      <w:r w:rsidR="00ED1B37">
        <w:t xml:space="preserve"> You can only request a max page size of 50 and then skip to different pages – but for species with 50000 this is 1000 separate calls and would use the API quota very quickly – so not really possible.</w:t>
      </w:r>
    </w:p>
    <w:p w14:paraId="50239F87" w14:textId="77777777" w:rsidR="002A4A09" w:rsidRPr="009E7CB7" w:rsidRDefault="002A4A09" w:rsidP="007D2F52">
      <w:pPr>
        <w:pStyle w:val="Heading4"/>
      </w:pPr>
      <w:r>
        <w:t>Correcting for species range</w:t>
      </w:r>
      <w:r w:rsidR="00581EED">
        <w:t xml:space="preserve"> size</w:t>
      </w:r>
    </w:p>
    <w:p w14:paraId="01ABDF01" w14:textId="77777777" w:rsidR="00194C81" w:rsidRPr="00E71FCF" w:rsidRDefault="002A4A09" w:rsidP="000E5536">
      <w:pPr>
        <w:pStyle w:val="BodyText2"/>
      </w:pPr>
      <w:r>
        <w:t>W</w:t>
      </w:r>
      <w:r w:rsidR="00152FBD">
        <w:t xml:space="preserve">e </w:t>
      </w:r>
      <w:r>
        <w:t xml:space="preserve">could </w:t>
      </w:r>
      <w:r w:rsidR="00FD4184">
        <w:t xml:space="preserve">take the actual species range and control for it, or we could </w:t>
      </w:r>
      <w:r w:rsidR="00152FBD">
        <w:t xml:space="preserve">do it for particular species statuses, like CR, VU, EN, NT? </w:t>
      </w:r>
      <w:r w:rsidR="00E71FCF">
        <w:t xml:space="preserve">There are problems with taking the actual range size in that we have only got an old version of the RL and some species that have high CI have no spatial data – e.g. Killer Whale, </w:t>
      </w:r>
      <w:r w:rsidR="00E71FCF">
        <w:rPr>
          <w:i/>
        </w:rPr>
        <w:t xml:space="preserve">Orcinus orca </w:t>
      </w:r>
      <w:r w:rsidR="00E71FCF">
        <w:t>(</w:t>
      </w:r>
      <w:r w:rsidR="00E71FCF" w:rsidRPr="00E71FCF">
        <w:t>15421</w:t>
      </w:r>
      <w:r w:rsidR="00E71FCF">
        <w:t>) has not area.</w:t>
      </w:r>
    </w:p>
    <w:p w14:paraId="3996DE7D" w14:textId="77777777" w:rsidR="00194C81" w:rsidRDefault="00194C81" w:rsidP="000E5536">
      <w:pPr>
        <w:pStyle w:val="BodyText2"/>
      </w:pPr>
      <w:r>
        <w:t>Looking at the relationship between</w:t>
      </w:r>
      <w:r w:rsidR="00FD4184">
        <w:t xml:space="preserve"> red list status and range size there is a relationship between range size and status:</w:t>
      </w:r>
    </w:p>
    <w:p w14:paraId="6BE232EF" w14:textId="77777777" w:rsidR="00194C81" w:rsidRDefault="00194C81" w:rsidP="000E5536">
      <w:pPr>
        <w:pStyle w:val="BodyText"/>
      </w:pPr>
    </w:p>
    <w:tbl>
      <w:tblPr>
        <w:tblW w:w="0" w:type="auto"/>
        <w:jc w:val="center"/>
        <w:tblLook w:val="04A0" w:firstRow="1" w:lastRow="0" w:firstColumn="1" w:lastColumn="0" w:noHBand="0" w:noVBand="1"/>
      </w:tblPr>
      <w:tblGrid>
        <w:gridCol w:w="1079"/>
        <w:gridCol w:w="1837"/>
      </w:tblGrid>
      <w:tr w:rsidR="00194C81" w:rsidRPr="00F720D1" w14:paraId="56025984" w14:textId="77777777" w:rsidTr="00F720D1">
        <w:trPr>
          <w:jc w:val="center"/>
        </w:trPr>
        <w:tc>
          <w:tcPr>
            <w:tcW w:w="1079" w:type="dxa"/>
          </w:tcPr>
          <w:p w14:paraId="5FC8DD47" w14:textId="77777777" w:rsidR="00194C81" w:rsidRPr="00065CFF" w:rsidRDefault="00194C81" w:rsidP="000E5536">
            <w:pPr>
              <w:pStyle w:val="TableTextHeader"/>
            </w:pPr>
            <w:r w:rsidRPr="00065CFF">
              <w:t>Red list status</w:t>
            </w:r>
          </w:p>
        </w:tc>
        <w:tc>
          <w:tcPr>
            <w:tcW w:w="1837" w:type="dxa"/>
          </w:tcPr>
          <w:p w14:paraId="37DDE0B5" w14:textId="77777777" w:rsidR="00194C81" w:rsidRPr="00F720D1" w:rsidRDefault="00194C81" w:rsidP="000E5536">
            <w:pPr>
              <w:pStyle w:val="TableTextHeader"/>
            </w:pPr>
            <w:r w:rsidRPr="00F720D1">
              <w:t>Average of Total area (m2)</w:t>
            </w:r>
          </w:p>
        </w:tc>
      </w:tr>
      <w:tr w:rsidR="00194C81" w:rsidRPr="005921D0" w14:paraId="4F336B5E" w14:textId="77777777" w:rsidTr="00F720D1">
        <w:trPr>
          <w:jc w:val="center"/>
        </w:trPr>
        <w:tc>
          <w:tcPr>
            <w:tcW w:w="1079" w:type="dxa"/>
          </w:tcPr>
          <w:p w14:paraId="33310E05" w14:textId="77777777" w:rsidR="00194C81" w:rsidRPr="00065CFF" w:rsidRDefault="00194C81" w:rsidP="000E5536">
            <w:pPr>
              <w:pStyle w:val="TableText"/>
            </w:pPr>
            <w:r w:rsidRPr="00065CFF">
              <w:t>LC</w:t>
            </w:r>
          </w:p>
        </w:tc>
        <w:tc>
          <w:tcPr>
            <w:tcW w:w="1837" w:type="dxa"/>
          </w:tcPr>
          <w:p w14:paraId="7BF3B353" w14:textId="77777777" w:rsidR="00194C81" w:rsidRPr="005921D0" w:rsidRDefault="00194C81" w:rsidP="000E5536">
            <w:pPr>
              <w:pStyle w:val="TableText"/>
            </w:pPr>
            <w:r w:rsidRPr="005921D0">
              <w:t>13262384070541</w:t>
            </w:r>
          </w:p>
        </w:tc>
      </w:tr>
      <w:tr w:rsidR="00194C81" w:rsidRPr="005921D0" w14:paraId="1A02F1D5" w14:textId="77777777" w:rsidTr="00F720D1">
        <w:trPr>
          <w:jc w:val="center"/>
        </w:trPr>
        <w:tc>
          <w:tcPr>
            <w:tcW w:w="1079" w:type="dxa"/>
          </w:tcPr>
          <w:p w14:paraId="02AAC480" w14:textId="77777777" w:rsidR="00194C81" w:rsidRPr="00065CFF" w:rsidRDefault="00194C81" w:rsidP="000E5536">
            <w:pPr>
              <w:pStyle w:val="TableText"/>
            </w:pPr>
            <w:r w:rsidRPr="00065CFF">
              <w:t>NT</w:t>
            </w:r>
          </w:p>
        </w:tc>
        <w:tc>
          <w:tcPr>
            <w:tcW w:w="1837" w:type="dxa"/>
          </w:tcPr>
          <w:p w14:paraId="6C4123AF" w14:textId="77777777" w:rsidR="00194C81" w:rsidRPr="005921D0" w:rsidRDefault="00194C81" w:rsidP="000E5536">
            <w:pPr>
              <w:pStyle w:val="TableText"/>
            </w:pPr>
            <w:r w:rsidRPr="005921D0">
              <w:t>8631490932619</w:t>
            </w:r>
          </w:p>
        </w:tc>
      </w:tr>
      <w:tr w:rsidR="00194C81" w:rsidRPr="005921D0" w14:paraId="58F9C6E8" w14:textId="77777777" w:rsidTr="00F720D1">
        <w:trPr>
          <w:jc w:val="center"/>
        </w:trPr>
        <w:tc>
          <w:tcPr>
            <w:tcW w:w="1079" w:type="dxa"/>
          </w:tcPr>
          <w:p w14:paraId="7E042927" w14:textId="77777777" w:rsidR="00194C81" w:rsidRPr="00065CFF" w:rsidRDefault="00194C81" w:rsidP="000E5536">
            <w:pPr>
              <w:pStyle w:val="TableText"/>
            </w:pPr>
            <w:r w:rsidRPr="00065CFF">
              <w:t>VU</w:t>
            </w:r>
          </w:p>
        </w:tc>
        <w:tc>
          <w:tcPr>
            <w:tcW w:w="1837" w:type="dxa"/>
          </w:tcPr>
          <w:p w14:paraId="00ABC6E4" w14:textId="77777777" w:rsidR="00194C81" w:rsidRPr="005921D0" w:rsidRDefault="00194C81" w:rsidP="000E5536">
            <w:pPr>
              <w:pStyle w:val="TableText"/>
            </w:pPr>
            <w:r w:rsidRPr="005921D0">
              <w:t>5288424638422</w:t>
            </w:r>
          </w:p>
        </w:tc>
      </w:tr>
      <w:tr w:rsidR="00194C81" w:rsidRPr="005921D0" w14:paraId="5B3666BD" w14:textId="77777777" w:rsidTr="00F720D1">
        <w:trPr>
          <w:jc w:val="center"/>
        </w:trPr>
        <w:tc>
          <w:tcPr>
            <w:tcW w:w="1079" w:type="dxa"/>
          </w:tcPr>
          <w:p w14:paraId="0150A753" w14:textId="77777777" w:rsidR="00194C81" w:rsidRPr="00065CFF" w:rsidRDefault="00194C81" w:rsidP="000E5536">
            <w:pPr>
              <w:pStyle w:val="TableText"/>
            </w:pPr>
            <w:r w:rsidRPr="00065CFF">
              <w:t>DD</w:t>
            </w:r>
          </w:p>
        </w:tc>
        <w:tc>
          <w:tcPr>
            <w:tcW w:w="1837" w:type="dxa"/>
          </w:tcPr>
          <w:p w14:paraId="0E2FCF75" w14:textId="77777777" w:rsidR="00194C81" w:rsidRPr="005921D0" w:rsidRDefault="00194C81" w:rsidP="000E5536">
            <w:pPr>
              <w:pStyle w:val="TableText"/>
            </w:pPr>
            <w:r w:rsidRPr="005921D0">
              <w:t>3332376132701</w:t>
            </w:r>
          </w:p>
        </w:tc>
      </w:tr>
      <w:tr w:rsidR="00194C81" w:rsidRPr="005921D0" w14:paraId="163F167C" w14:textId="77777777" w:rsidTr="00F720D1">
        <w:trPr>
          <w:jc w:val="center"/>
        </w:trPr>
        <w:tc>
          <w:tcPr>
            <w:tcW w:w="1079" w:type="dxa"/>
          </w:tcPr>
          <w:p w14:paraId="51103E95" w14:textId="77777777" w:rsidR="00194C81" w:rsidRPr="00065CFF" w:rsidRDefault="00194C81" w:rsidP="000E5536">
            <w:pPr>
              <w:pStyle w:val="TableText"/>
            </w:pPr>
            <w:r w:rsidRPr="00065CFF">
              <w:t>EN</w:t>
            </w:r>
          </w:p>
        </w:tc>
        <w:tc>
          <w:tcPr>
            <w:tcW w:w="1837" w:type="dxa"/>
          </w:tcPr>
          <w:p w14:paraId="773DBB15" w14:textId="77777777" w:rsidR="00194C81" w:rsidRPr="005921D0" w:rsidRDefault="00194C81" w:rsidP="000E5536">
            <w:pPr>
              <w:pStyle w:val="TableText"/>
            </w:pPr>
            <w:r w:rsidRPr="005921D0">
              <w:t>1416820533856</w:t>
            </w:r>
          </w:p>
        </w:tc>
      </w:tr>
      <w:tr w:rsidR="00194C81" w:rsidRPr="005921D0" w14:paraId="6C135A1C" w14:textId="77777777" w:rsidTr="00F720D1">
        <w:trPr>
          <w:jc w:val="center"/>
        </w:trPr>
        <w:tc>
          <w:tcPr>
            <w:tcW w:w="1079" w:type="dxa"/>
          </w:tcPr>
          <w:p w14:paraId="0D4E3E49" w14:textId="77777777" w:rsidR="00194C81" w:rsidRPr="00065CFF" w:rsidRDefault="00194C81" w:rsidP="000E5536">
            <w:pPr>
              <w:pStyle w:val="TableText"/>
            </w:pPr>
            <w:r w:rsidRPr="00065CFF">
              <w:t>CR</w:t>
            </w:r>
          </w:p>
        </w:tc>
        <w:tc>
          <w:tcPr>
            <w:tcW w:w="1837" w:type="dxa"/>
          </w:tcPr>
          <w:p w14:paraId="0DB82295" w14:textId="77777777" w:rsidR="00194C81" w:rsidRPr="005921D0" w:rsidRDefault="00194C81" w:rsidP="000E5536">
            <w:pPr>
              <w:pStyle w:val="TableText"/>
            </w:pPr>
            <w:r w:rsidRPr="005921D0">
              <w:t>1004991838258</w:t>
            </w:r>
          </w:p>
        </w:tc>
      </w:tr>
      <w:tr w:rsidR="00194C81" w:rsidRPr="005921D0" w14:paraId="03C6A719" w14:textId="77777777" w:rsidTr="00F720D1">
        <w:trPr>
          <w:jc w:val="center"/>
        </w:trPr>
        <w:tc>
          <w:tcPr>
            <w:tcW w:w="1079" w:type="dxa"/>
          </w:tcPr>
          <w:p w14:paraId="3D74D5EA" w14:textId="77777777" w:rsidR="00194C81" w:rsidRPr="00065CFF" w:rsidRDefault="00194C81" w:rsidP="000E5536">
            <w:pPr>
              <w:pStyle w:val="TableText"/>
            </w:pPr>
            <w:r w:rsidRPr="00065CFF">
              <w:t>EX</w:t>
            </w:r>
          </w:p>
        </w:tc>
        <w:tc>
          <w:tcPr>
            <w:tcW w:w="1837" w:type="dxa"/>
          </w:tcPr>
          <w:p w14:paraId="463F41A8" w14:textId="77777777" w:rsidR="00194C81" w:rsidRPr="005921D0" w:rsidRDefault="00194C81" w:rsidP="000E5536">
            <w:pPr>
              <w:pStyle w:val="TableText"/>
            </w:pPr>
            <w:r w:rsidRPr="005921D0">
              <w:t>523813641194</w:t>
            </w:r>
          </w:p>
        </w:tc>
      </w:tr>
      <w:tr w:rsidR="00194C81" w:rsidRPr="005921D0" w14:paraId="2BB31FAD" w14:textId="77777777" w:rsidTr="00F720D1">
        <w:trPr>
          <w:jc w:val="center"/>
        </w:trPr>
        <w:tc>
          <w:tcPr>
            <w:tcW w:w="1079" w:type="dxa"/>
          </w:tcPr>
          <w:p w14:paraId="77050E1F" w14:textId="77777777" w:rsidR="00194C81" w:rsidRPr="00065CFF" w:rsidRDefault="00194C81" w:rsidP="000E5536">
            <w:pPr>
              <w:pStyle w:val="TableText"/>
            </w:pPr>
            <w:r w:rsidRPr="00065CFF">
              <w:t>EW</w:t>
            </w:r>
          </w:p>
        </w:tc>
        <w:tc>
          <w:tcPr>
            <w:tcW w:w="1837" w:type="dxa"/>
          </w:tcPr>
          <w:p w14:paraId="17FBA344" w14:textId="77777777" w:rsidR="00194C81" w:rsidRPr="005921D0" w:rsidRDefault="00194C81" w:rsidP="000E5536">
            <w:pPr>
              <w:pStyle w:val="TableText"/>
            </w:pPr>
            <w:r w:rsidRPr="005921D0">
              <w:t>2305479652</w:t>
            </w:r>
          </w:p>
        </w:tc>
      </w:tr>
    </w:tbl>
    <w:p w14:paraId="11D2FDA0" w14:textId="77777777" w:rsidR="00630870" w:rsidRDefault="001859D1" w:rsidP="000E5536">
      <w:pPr>
        <w:pStyle w:val="BodyText2"/>
      </w:pPr>
      <w:r>
        <w:t xml:space="preserve">What about looking at species with identical range sizes to see which are the most charismatic? </w:t>
      </w:r>
      <w:r w:rsidR="00630870">
        <w:t>This is not so straightforward as it is not just range size, but also how accessible the species are. Compare these</w:t>
      </w:r>
      <w:r w:rsidR="00AC7601">
        <w:t xml:space="preserve"> groups of species</w:t>
      </w:r>
      <w:r w:rsidR="00630870">
        <w:t xml:space="preserve"> species:</w:t>
      </w:r>
      <w:r w:rsidR="00630870" w:rsidRPr="00630870">
        <w:t xml:space="preserve"> </w:t>
      </w:r>
    </w:p>
    <w:p w14:paraId="6658AB6E" w14:textId="77777777" w:rsidR="00630870" w:rsidRDefault="00630870" w:rsidP="000E5536">
      <w:pPr>
        <w:pStyle w:val="BodyText2"/>
      </w:pPr>
    </w:p>
    <w:tbl>
      <w:tblPr>
        <w:tblW w:w="0" w:type="auto"/>
        <w:jc w:val="center"/>
        <w:tblLook w:val="04A0" w:firstRow="1" w:lastRow="0" w:firstColumn="1" w:lastColumn="0" w:noHBand="0" w:noVBand="1"/>
      </w:tblPr>
      <w:tblGrid>
        <w:gridCol w:w="806"/>
        <w:gridCol w:w="1833"/>
        <w:gridCol w:w="1984"/>
        <w:gridCol w:w="1281"/>
        <w:gridCol w:w="993"/>
        <w:gridCol w:w="1134"/>
      </w:tblGrid>
      <w:tr w:rsidR="00AC7601" w:rsidRPr="00630870" w14:paraId="72E181CF" w14:textId="77777777" w:rsidTr="00AC7601">
        <w:trPr>
          <w:jc w:val="center"/>
        </w:trPr>
        <w:tc>
          <w:tcPr>
            <w:tcW w:w="701" w:type="dxa"/>
            <w:tcBorders>
              <w:bottom w:val="single" w:sz="8" w:space="0" w:color="0F6FC6" w:themeColor="accent1"/>
            </w:tcBorders>
          </w:tcPr>
          <w:p w14:paraId="72B57FA9" w14:textId="77777777" w:rsidR="00630870" w:rsidRPr="00065CFF" w:rsidRDefault="00630870" w:rsidP="000E5536">
            <w:pPr>
              <w:pStyle w:val="TableTextHeader"/>
            </w:pPr>
            <w:r w:rsidRPr="00065CFF">
              <w:t>species_id</w:t>
            </w:r>
          </w:p>
        </w:tc>
        <w:tc>
          <w:tcPr>
            <w:tcW w:w="1833" w:type="dxa"/>
            <w:tcBorders>
              <w:bottom w:val="single" w:sz="8" w:space="0" w:color="0F6FC6" w:themeColor="accent1"/>
            </w:tcBorders>
          </w:tcPr>
          <w:p w14:paraId="37EF7B65" w14:textId="77777777" w:rsidR="00630870" w:rsidRPr="00630870" w:rsidRDefault="00630870" w:rsidP="000E5536">
            <w:pPr>
              <w:pStyle w:val="TableTextHeader"/>
            </w:pPr>
            <w:r>
              <w:t>Binomial</w:t>
            </w:r>
          </w:p>
        </w:tc>
        <w:tc>
          <w:tcPr>
            <w:tcW w:w="1984" w:type="dxa"/>
            <w:tcBorders>
              <w:bottom w:val="single" w:sz="8" w:space="0" w:color="0F6FC6" w:themeColor="accent1"/>
            </w:tcBorders>
          </w:tcPr>
          <w:p w14:paraId="795D950C" w14:textId="77777777" w:rsidR="00630870" w:rsidRPr="00630870" w:rsidRDefault="00630870" w:rsidP="000E5536">
            <w:pPr>
              <w:pStyle w:val="TableTextHeader"/>
            </w:pPr>
            <w:r>
              <w:t>Common name</w:t>
            </w:r>
          </w:p>
        </w:tc>
        <w:tc>
          <w:tcPr>
            <w:tcW w:w="1281" w:type="dxa"/>
            <w:tcBorders>
              <w:bottom w:val="single" w:sz="8" w:space="0" w:color="0F6FC6" w:themeColor="accent1"/>
            </w:tcBorders>
          </w:tcPr>
          <w:p w14:paraId="162BF8E1" w14:textId="77777777" w:rsidR="00630870" w:rsidRPr="00630870" w:rsidRDefault="00630870" w:rsidP="000E5536">
            <w:pPr>
              <w:pStyle w:val="TableTextHeader"/>
            </w:pPr>
            <w:r>
              <w:t>Range (Km2)</w:t>
            </w:r>
          </w:p>
        </w:tc>
        <w:tc>
          <w:tcPr>
            <w:tcW w:w="993" w:type="dxa"/>
            <w:tcBorders>
              <w:bottom w:val="single" w:sz="8" w:space="0" w:color="0F6FC6" w:themeColor="accent1"/>
            </w:tcBorders>
          </w:tcPr>
          <w:p w14:paraId="2FF78B9B" w14:textId="77777777" w:rsidR="00630870" w:rsidRPr="00630870" w:rsidRDefault="00630870" w:rsidP="000E5536">
            <w:pPr>
              <w:pStyle w:val="TableTextHeader"/>
            </w:pPr>
            <w:r>
              <w:t>Image count</w:t>
            </w:r>
          </w:p>
        </w:tc>
        <w:tc>
          <w:tcPr>
            <w:tcW w:w="1134" w:type="dxa"/>
            <w:tcBorders>
              <w:bottom w:val="single" w:sz="8" w:space="0" w:color="0F6FC6" w:themeColor="accent1"/>
            </w:tcBorders>
          </w:tcPr>
          <w:p w14:paraId="46B3982B" w14:textId="77777777" w:rsidR="00630870" w:rsidRPr="00630870" w:rsidRDefault="00630870" w:rsidP="000E5536">
            <w:pPr>
              <w:pStyle w:val="TableTextHeader"/>
            </w:pPr>
            <w:r>
              <w:t>Red list status</w:t>
            </w:r>
          </w:p>
        </w:tc>
      </w:tr>
      <w:tr w:rsidR="00630870" w:rsidRPr="00630870" w14:paraId="12412443" w14:textId="77777777" w:rsidTr="00AC7601">
        <w:trPr>
          <w:jc w:val="center"/>
        </w:trPr>
        <w:tc>
          <w:tcPr>
            <w:tcW w:w="701" w:type="dxa"/>
            <w:shd w:val="clear" w:color="auto" w:fill="DBEFF9" w:themeFill="background2"/>
          </w:tcPr>
          <w:p w14:paraId="503DDA62" w14:textId="77777777" w:rsidR="00630870" w:rsidRPr="00065CFF" w:rsidRDefault="00630870" w:rsidP="000E5536">
            <w:pPr>
              <w:pStyle w:val="TableText"/>
            </w:pPr>
            <w:r w:rsidRPr="00065CFF">
              <w:t>19516</w:t>
            </w:r>
          </w:p>
        </w:tc>
        <w:tc>
          <w:tcPr>
            <w:tcW w:w="1833" w:type="dxa"/>
            <w:shd w:val="clear" w:color="auto" w:fill="DBEFF9" w:themeFill="background2"/>
          </w:tcPr>
          <w:p w14:paraId="6FEFC8ED" w14:textId="77777777" w:rsidR="00630870" w:rsidRPr="00630870" w:rsidRDefault="00630870" w:rsidP="000E5536">
            <w:pPr>
              <w:pStyle w:val="TableText"/>
            </w:pPr>
            <w:r w:rsidRPr="00630870">
              <w:t>Rhinolophus euryale</w:t>
            </w:r>
          </w:p>
        </w:tc>
        <w:tc>
          <w:tcPr>
            <w:tcW w:w="1984" w:type="dxa"/>
            <w:shd w:val="clear" w:color="auto" w:fill="DBEFF9" w:themeFill="background2"/>
          </w:tcPr>
          <w:p w14:paraId="5CFC1871" w14:textId="77777777" w:rsidR="00630870" w:rsidRPr="00630870" w:rsidRDefault="00630870" w:rsidP="000E5536">
            <w:pPr>
              <w:pStyle w:val="TableText"/>
            </w:pPr>
            <w:r w:rsidRPr="00630870">
              <w:t>Mediterranean horseshoe bat</w:t>
            </w:r>
          </w:p>
        </w:tc>
        <w:tc>
          <w:tcPr>
            <w:tcW w:w="1281" w:type="dxa"/>
            <w:shd w:val="clear" w:color="auto" w:fill="DBEFF9" w:themeFill="background2"/>
          </w:tcPr>
          <w:p w14:paraId="4E429A11" w14:textId="77777777" w:rsidR="00630870" w:rsidRPr="00630870" w:rsidRDefault="00630870" w:rsidP="000E5536">
            <w:pPr>
              <w:pStyle w:val="TableText"/>
            </w:pPr>
            <w:r w:rsidRPr="00630870">
              <w:t>272610879488061</w:t>
            </w:r>
          </w:p>
        </w:tc>
        <w:tc>
          <w:tcPr>
            <w:tcW w:w="993" w:type="dxa"/>
            <w:shd w:val="clear" w:color="auto" w:fill="DBEFF9" w:themeFill="background2"/>
          </w:tcPr>
          <w:p w14:paraId="6C1D510B" w14:textId="77777777" w:rsidR="00630870" w:rsidRPr="00630870" w:rsidRDefault="00630870" w:rsidP="000E5536">
            <w:pPr>
              <w:pStyle w:val="TableText"/>
            </w:pPr>
            <w:r w:rsidRPr="00630870">
              <w:t>10100</w:t>
            </w:r>
          </w:p>
        </w:tc>
        <w:tc>
          <w:tcPr>
            <w:tcW w:w="1134" w:type="dxa"/>
            <w:shd w:val="clear" w:color="auto" w:fill="DBEFF9" w:themeFill="background2"/>
          </w:tcPr>
          <w:p w14:paraId="3BBB0F27" w14:textId="77777777" w:rsidR="00630870" w:rsidRPr="00630870" w:rsidRDefault="00630870" w:rsidP="000E5536">
            <w:pPr>
              <w:pStyle w:val="TableText"/>
            </w:pPr>
            <w:r w:rsidRPr="00630870">
              <w:t>NT</w:t>
            </w:r>
          </w:p>
        </w:tc>
      </w:tr>
      <w:tr w:rsidR="00AC7601" w:rsidRPr="00630870" w14:paraId="5817136A" w14:textId="77777777" w:rsidTr="00AC7601">
        <w:trPr>
          <w:jc w:val="center"/>
        </w:trPr>
        <w:tc>
          <w:tcPr>
            <w:tcW w:w="701" w:type="dxa"/>
            <w:tcBorders>
              <w:top w:val="single" w:sz="8" w:space="0" w:color="0F6FC6" w:themeColor="accent1"/>
              <w:bottom w:val="single" w:sz="8" w:space="0" w:color="0F6FC6" w:themeColor="accent1"/>
            </w:tcBorders>
            <w:shd w:val="clear" w:color="auto" w:fill="DBEFF9" w:themeFill="background2"/>
          </w:tcPr>
          <w:p w14:paraId="6818D0B1" w14:textId="77777777" w:rsidR="00630870" w:rsidRPr="00065CFF" w:rsidRDefault="00630870" w:rsidP="000E5536">
            <w:pPr>
              <w:pStyle w:val="TableText"/>
            </w:pPr>
            <w:r w:rsidRPr="00065CFF">
              <w:t>21460</w:t>
            </w:r>
          </w:p>
        </w:tc>
        <w:tc>
          <w:tcPr>
            <w:tcW w:w="1833" w:type="dxa"/>
            <w:tcBorders>
              <w:top w:val="single" w:sz="8" w:space="0" w:color="0F6FC6" w:themeColor="accent1"/>
              <w:bottom w:val="single" w:sz="8" w:space="0" w:color="0F6FC6" w:themeColor="accent1"/>
            </w:tcBorders>
            <w:shd w:val="clear" w:color="auto" w:fill="DBEFF9" w:themeFill="background2"/>
          </w:tcPr>
          <w:p w14:paraId="1B0AF28A" w14:textId="77777777" w:rsidR="00630870" w:rsidRPr="00630870" w:rsidRDefault="00630870" w:rsidP="000E5536">
            <w:pPr>
              <w:pStyle w:val="TableText"/>
            </w:pPr>
            <w:r w:rsidRPr="00630870">
              <w:t>Taphozous mauritianus</w:t>
            </w:r>
          </w:p>
        </w:tc>
        <w:tc>
          <w:tcPr>
            <w:tcW w:w="1984" w:type="dxa"/>
            <w:tcBorders>
              <w:top w:val="single" w:sz="8" w:space="0" w:color="0F6FC6" w:themeColor="accent1"/>
              <w:bottom w:val="single" w:sz="8" w:space="0" w:color="0F6FC6" w:themeColor="accent1"/>
            </w:tcBorders>
            <w:shd w:val="clear" w:color="auto" w:fill="DBEFF9" w:themeFill="background2"/>
          </w:tcPr>
          <w:p w14:paraId="0E07629D" w14:textId="77777777" w:rsidR="00630870" w:rsidRPr="00630870" w:rsidRDefault="00630870" w:rsidP="000E5536">
            <w:pPr>
              <w:pStyle w:val="TableText"/>
            </w:pPr>
            <w:r w:rsidRPr="00630870">
              <w:t>Mauritian tomb bat</w:t>
            </w:r>
          </w:p>
        </w:tc>
        <w:tc>
          <w:tcPr>
            <w:tcW w:w="1281" w:type="dxa"/>
            <w:tcBorders>
              <w:top w:val="single" w:sz="8" w:space="0" w:color="0F6FC6" w:themeColor="accent1"/>
              <w:bottom w:val="single" w:sz="8" w:space="0" w:color="0F6FC6" w:themeColor="accent1"/>
            </w:tcBorders>
            <w:shd w:val="clear" w:color="auto" w:fill="DBEFF9" w:themeFill="background2"/>
          </w:tcPr>
          <w:p w14:paraId="4C5EE9A4" w14:textId="77777777" w:rsidR="00630870" w:rsidRPr="00630870" w:rsidRDefault="00630870" w:rsidP="000E5536">
            <w:pPr>
              <w:pStyle w:val="TableText"/>
            </w:pPr>
            <w:r w:rsidRPr="00630870">
              <w:t>270008821494495</w:t>
            </w:r>
          </w:p>
        </w:tc>
        <w:tc>
          <w:tcPr>
            <w:tcW w:w="993" w:type="dxa"/>
            <w:tcBorders>
              <w:top w:val="single" w:sz="8" w:space="0" w:color="0F6FC6" w:themeColor="accent1"/>
              <w:bottom w:val="single" w:sz="8" w:space="0" w:color="0F6FC6" w:themeColor="accent1"/>
            </w:tcBorders>
            <w:shd w:val="clear" w:color="auto" w:fill="DBEFF9" w:themeFill="background2"/>
          </w:tcPr>
          <w:p w14:paraId="703612CA" w14:textId="77777777" w:rsidR="00630870" w:rsidRPr="00630870" w:rsidRDefault="00630870" w:rsidP="000E5536">
            <w:pPr>
              <w:pStyle w:val="TableText"/>
            </w:pPr>
            <w:r w:rsidRPr="00630870">
              <w:t>135</w:t>
            </w:r>
          </w:p>
        </w:tc>
        <w:tc>
          <w:tcPr>
            <w:tcW w:w="1134" w:type="dxa"/>
            <w:tcBorders>
              <w:top w:val="single" w:sz="8" w:space="0" w:color="0F6FC6" w:themeColor="accent1"/>
              <w:bottom w:val="single" w:sz="8" w:space="0" w:color="0F6FC6" w:themeColor="accent1"/>
            </w:tcBorders>
            <w:shd w:val="clear" w:color="auto" w:fill="DBEFF9" w:themeFill="background2"/>
          </w:tcPr>
          <w:p w14:paraId="657BC3E5" w14:textId="77777777" w:rsidR="00630870" w:rsidRPr="00630870" w:rsidRDefault="00630870" w:rsidP="000E5536">
            <w:pPr>
              <w:pStyle w:val="TableText"/>
            </w:pPr>
            <w:r w:rsidRPr="00630870">
              <w:t>LC</w:t>
            </w:r>
          </w:p>
        </w:tc>
      </w:tr>
      <w:tr w:rsidR="00065CFF" w:rsidRPr="00630870" w14:paraId="7FA88638" w14:textId="77777777" w:rsidTr="00AC7601">
        <w:trPr>
          <w:jc w:val="center"/>
        </w:trPr>
        <w:tc>
          <w:tcPr>
            <w:tcW w:w="701" w:type="dxa"/>
          </w:tcPr>
          <w:p w14:paraId="0850A094" w14:textId="77777777" w:rsidR="00065CFF" w:rsidRPr="00065CFF" w:rsidRDefault="00065CFF" w:rsidP="000E5536">
            <w:pPr>
              <w:pStyle w:val="TableText"/>
            </w:pPr>
            <w:r w:rsidRPr="00065CFF">
              <w:t>8543</w:t>
            </w:r>
          </w:p>
        </w:tc>
        <w:tc>
          <w:tcPr>
            <w:tcW w:w="1833" w:type="dxa"/>
          </w:tcPr>
          <w:p w14:paraId="182D03CB" w14:textId="77777777" w:rsidR="00065CFF" w:rsidRPr="00630870" w:rsidRDefault="00065CFF" w:rsidP="000E5536">
            <w:pPr>
              <w:pStyle w:val="TableText"/>
            </w:pPr>
            <w:r>
              <w:t>Felis silvestris</w:t>
            </w:r>
          </w:p>
        </w:tc>
        <w:tc>
          <w:tcPr>
            <w:tcW w:w="1984" w:type="dxa"/>
          </w:tcPr>
          <w:p w14:paraId="11F734CD" w14:textId="77777777" w:rsidR="00065CFF" w:rsidRPr="00630870" w:rsidRDefault="00065CFF" w:rsidP="000E5536">
            <w:pPr>
              <w:pStyle w:val="TableText"/>
            </w:pPr>
            <w:r w:rsidRPr="00065CFF">
              <w:t>Wildcat</w:t>
            </w:r>
          </w:p>
        </w:tc>
        <w:tc>
          <w:tcPr>
            <w:tcW w:w="1281" w:type="dxa"/>
          </w:tcPr>
          <w:p w14:paraId="53B15CD6" w14:textId="77777777" w:rsidR="00065CFF" w:rsidRPr="00630870" w:rsidRDefault="00065CFF" w:rsidP="000E5536">
            <w:pPr>
              <w:pStyle w:val="TableText"/>
            </w:pPr>
            <w:r w:rsidRPr="00065CFF">
              <w:t>383641615274766</w:t>
            </w:r>
          </w:p>
        </w:tc>
        <w:tc>
          <w:tcPr>
            <w:tcW w:w="993" w:type="dxa"/>
          </w:tcPr>
          <w:p w14:paraId="564358B4" w14:textId="77777777" w:rsidR="00065CFF" w:rsidRPr="00630870" w:rsidRDefault="00065CFF" w:rsidP="000E5536">
            <w:pPr>
              <w:pStyle w:val="TableText"/>
            </w:pPr>
            <w:r w:rsidRPr="00065CFF">
              <w:t>47600</w:t>
            </w:r>
          </w:p>
        </w:tc>
        <w:tc>
          <w:tcPr>
            <w:tcW w:w="1134" w:type="dxa"/>
          </w:tcPr>
          <w:p w14:paraId="70AEDEDC" w14:textId="77777777" w:rsidR="00065CFF" w:rsidRPr="00630870" w:rsidRDefault="00065CFF" w:rsidP="000E5536">
            <w:pPr>
              <w:pStyle w:val="TableText"/>
            </w:pPr>
            <w:r>
              <w:t>LC</w:t>
            </w:r>
          </w:p>
        </w:tc>
      </w:tr>
      <w:tr w:rsidR="00065CFF" w:rsidRPr="00630870" w14:paraId="520FA5D6" w14:textId="77777777" w:rsidTr="00065CFF">
        <w:trPr>
          <w:jc w:val="center"/>
        </w:trPr>
        <w:tc>
          <w:tcPr>
            <w:tcW w:w="701" w:type="dxa"/>
          </w:tcPr>
          <w:p w14:paraId="7F320C8C" w14:textId="77777777" w:rsidR="00065CFF" w:rsidRPr="00065CFF" w:rsidRDefault="00065CFF" w:rsidP="000E5536">
            <w:pPr>
              <w:pStyle w:val="TableText"/>
            </w:pPr>
            <w:r w:rsidRPr="00065CFF">
              <w:t>41606</w:t>
            </w:r>
          </w:p>
        </w:tc>
        <w:tc>
          <w:tcPr>
            <w:tcW w:w="1833" w:type="dxa"/>
          </w:tcPr>
          <w:p w14:paraId="3E1860F4" w14:textId="77777777" w:rsidR="00065CFF" w:rsidRDefault="00065CFF" w:rsidP="000E5536">
            <w:pPr>
              <w:pStyle w:val="TableText"/>
            </w:pPr>
            <w:r w:rsidRPr="00065CFF">
              <w:t>Herpestes sanguineus</w:t>
            </w:r>
          </w:p>
        </w:tc>
        <w:tc>
          <w:tcPr>
            <w:tcW w:w="1984" w:type="dxa"/>
          </w:tcPr>
          <w:p w14:paraId="484C417D" w14:textId="77777777" w:rsidR="00065CFF" w:rsidRPr="00065CFF" w:rsidRDefault="00065CFF" w:rsidP="000E5536">
            <w:pPr>
              <w:pStyle w:val="TableText"/>
            </w:pPr>
            <w:r w:rsidRPr="00065CFF">
              <w:t>Slender Mongoose</w:t>
            </w:r>
          </w:p>
        </w:tc>
        <w:tc>
          <w:tcPr>
            <w:tcW w:w="1281" w:type="dxa"/>
          </w:tcPr>
          <w:p w14:paraId="307931E0" w14:textId="77777777" w:rsidR="00065CFF" w:rsidRPr="00065CFF" w:rsidRDefault="00065CFF" w:rsidP="000E5536">
            <w:pPr>
              <w:pStyle w:val="TableText"/>
            </w:pPr>
            <w:r w:rsidRPr="00065CFF">
              <w:t>370974922949547</w:t>
            </w:r>
          </w:p>
        </w:tc>
        <w:tc>
          <w:tcPr>
            <w:tcW w:w="993" w:type="dxa"/>
          </w:tcPr>
          <w:p w14:paraId="347B3392" w14:textId="77777777" w:rsidR="00065CFF" w:rsidRPr="00065CFF" w:rsidRDefault="00065CFF" w:rsidP="000E5536">
            <w:pPr>
              <w:pStyle w:val="TableText"/>
            </w:pPr>
            <w:r>
              <w:t>72</w:t>
            </w:r>
          </w:p>
        </w:tc>
        <w:tc>
          <w:tcPr>
            <w:tcW w:w="1134" w:type="dxa"/>
          </w:tcPr>
          <w:p w14:paraId="75762FAB" w14:textId="77777777" w:rsidR="00065CFF" w:rsidRDefault="00065CFF" w:rsidP="000E5536">
            <w:pPr>
              <w:pStyle w:val="TableText"/>
            </w:pPr>
            <w:r>
              <w:t>LC</w:t>
            </w:r>
          </w:p>
        </w:tc>
      </w:tr>
    </w:tbl>
    <w:p w14:paraId="3D59E02E" w14:textId="77777777" w:rsidR="00520052" w:rsidRDefault="00520052" w:rsidP="000E5536">
      <w:pPr>
        <w:pStyle w:val="BodyText2"/>
      </w:pPr>
      <w:r>
        <w:t>Clearly the range is the s</w:t>
      </w:r>
      <w:r w:rsidR="00931037">
        <w:t xml:space="preserve">ame, but the image count is not </w:t>
      </w:r>
      <w:r w:rsidR="006677C9">
        <w:t>–</w:t>
      </w:r>
      <w:r w:rsidR="00931037">
        <w:t xml:space="preserve"> </w:t>
      </w:r>
      <w:r w:rsidR="006677C9">
        <w:t xml:space="preserve">for the bats, </w:t>
      </w:r>
      <w:r w:rsidR="00A20E40">
        <w:t>t</w:t>
      </w:r>
      <w:r w:rsidR="00636286">
        <w:t>he first species is European, the second occurs in equatorial Africa!</w:t>
      </w:r>
      <w:r w:rsidR="004A06BF">
        <w:t xml:space="preserve"> The wildcat has </w:t>
      </w:r>
      <w:r w:rsidR="00BE50B3">
        <w:t>images of pet cats so is higher.</w:t>
      </w:r>
      <w:r w:rsidR="00395807">
        <w:t xml:space="preserve"> </w:t>
      </w:r>
    </w:p>
    <w:p w14:paraId="3BFA0B98" w14:textId="77777777" w:rsidR="00395807" w:rsidRDefault="00395807" w:rsidP="000E5536">
      <w:pPr>
        <w:pStyle w:val="BodyText2"/>
      </w:pPr>
      <w:r>
        <w:t>Let's look at the regression between range and image count.</w:t>
      </w:r>
      <w:r w:rsidR="00C74E15">
        <w:t xml:space="preserve"> Already done with Wieteke – species charisma regression with google data.xlsm in docs. Shows the regression and which species are more or less charismatic than predicted.</w:t>
      </w:r>
    </w:p>
    <w:p w14:paraId="029B999E" w14:textId="77777777" w:rsidR="00E33EB9" w:rsidRDefault="00E33EB9" w:rsidP="000E5536">
      <w:pPr>
        <w:pStyle w:val="BodyText2"/>
      </w:pPr>
      <w:r>
        <w:lastRenderedPageBreak/>
        <w:t>If you remove the LC species then the charisma list looks better, except that there are some species that people would like t</w:t>
      </w:r>
      <w:r w:rsidR="008F626D">
        <w:t>o see, e.g. Giraffe, Brown Bear, Greater Flamingo.</w:t>
      </w:r>
    </w:p>
    <w:p w14:paraId="2660FC3F" w14:textId="77777777" w:rsidR="00194C81" w:rsidRDefault="00194C81" w:rsidP="007D2F52">
      <w:pPr>
        <w:pStyle w:val="Heading4"/>
      </w:pPr>
      <w:r>
        <w:t>Correcting for pets</w:t>
      </w:r>
    </w:p>
    <w:p w14:paraId="71B9B90E" w14:textId="77777777" w:rsidR="00152FBD" w:rsidRPr="00DD4B54" w:rsidRDefault="009C2E20" w:rsidP="000E5536">
      <w:pPr>
        <w:pStyle w:val="BodyText2"/>
      </w:pPr>
      <w:r>
        <w:t>We can use a pet checklist but where from</w:t>
      </w:r>
      <w:r w:rsidR="00152FBD">
        <w:t>?</w:t>
      </w:r>
      <w:r w:rsidR="002E226B">
        <w:t xml:space="preserve"> Australian list </w:t>
      </w:r>
      <w:hyperlink r:id="rId325" w:history="1">
        <w:r w:rsidR="002E226B" w:rsidRPr="00236659">
          <w:rPr>
            <w:rStyle w:val="Hyperlink"/>
          </w:rPr>
          <w:t>here</w:t>
        </w:r>
      </w:hyperlink>
      <w:r w:rsidR="002E226B">
        <w:t>. CITES? Captive bred species?</w:t>
      </w:r>
    </w:p>
    <w:p w14:paraId="7CFD3974" w14:textId="77777777" w:rsidR="00194C81" w:rsidRDefault="009C2E20" w:rsidP="000E5536">
      <w:pPr>
        <w:pStyle w:val="BodyText2"/>
      </w:pPr>
      <w:r>
        <w:t>We could filter out all common species (e.g. status is LC) and assume that these are pets. But, t</w:t>
      </w:r>
      <w:r w:rsidR="00194C81">
        <w:t xml:space="preserve">here are some common captive bred species that are CR in the wild. For example: </w:t>
      </w:r>
    </w:p>
    <w:p w14:paraId="19922296" w14:textId="77777777" w:rsidR="00194C81" w:rsidRDefault="00194C81" w:rsidP="000E5536">
      <w:pPr>
        <w:pStyle w:val="BodyText2"/>
      </w:pPr>
    </w:p>
    <w:tbl>
      <w:tblPr>
        <w:tblW w:w="0" w:type="auto"/>
        <w:jc w:val="center"/>
        <w:tblLook w:val="04A0" w:firstRow="1" w:lastRow="0" w:firstColumn="1" w:lastColumn="0" w:noHBand="0" w:noVBand="1"/>
      </w:tblPr>
      <w:tblGrid>
        <w:gridCol w:w="1333"/>
        <w:gridCol w:w="1291"/>
        <w:gridCol w:w="737"/>
        <w:gridCol w:w="1560"/>
      </w:tblGrid>
      <w:tr w:rsidR="00194C81" w:rsidRPr="009307E1" w14:paraId="7B1C3CCE" w14:textId="77777777" w:rsidTr="00437DD6">
        <w:trPr>
          <w:jc w:val="center"/>
        </w:trPr>
        <w:tc>
          <w:tcPr>
            <w:tcW w:w="0" w:type="auto"/>
            <w:tcBorders>
              <w:bottom w:val="single" w:sz="8" w:space="0" w:color="0F6FC6" w:themeColor="accent1"/>
            </w:tcBorders>
          </w:tcPr>
          <w:p w14:paraId="16458952" w14:textId="77777777" w:rsidR="00194C81" w:rsidRPr="00735F3C" w:rsidRDefault="00194C81" w:rsidP="000E5536">
            <w:pPr>
              <w:pStyle w:val="TableTextHeader"/>
            </w:pPr>
            <w:r w:rsidRPr="00735F3C">
              <w:t>Latin</w:t>
            </w:r>
          </w:p>
        </w:tc>
        <w:tc>
          <w:tcPr>
            <w:tcW w:w="0" w:type="auto"/>
            <w:tcBorders>
              <w:bottom w:val="single" w:sz="8" w:space="0" w:color="0F6FC6" w:themeColor="accent1"/>
            </w:tcBorders>
          </w:tcPr>
          <w:p w14:paraId="04B1C471" w14:textId="77777777" w:rsidR="00194C81" w:rsidRPr="009307E1" w:rsidRDefault="00194C81" w:rsidP="000E5536">
            <w:pPr>
              <w:pStyle w:val="TableTextHeader"/>
            </w:pPr>
            <w:r w:rsidRPr="009307E1">
              <w:t>Common</w:t>
            </w:r>
          </w:p>
        </w:tc>
        <w:tc>
          <w:tcPr>
            <w:tcW w:w="0" w:type="auto"/>
            <w:tcBorders>
              <w:bottom w:val="single" w:sz="8" w:space="0" w:color="0F6FC6" w:themeColor="accent1"/>
            </w:tcBorders>
          </w:tcPr>
          <w:p w14:paraId="32C9D8A0" w14:textId="77777777" w:rsidR="00194C81" w:rsidRPr="009307E1" w:rsidRDefault="00194C81" w:rsidP="000E5536">
            <w:pPr>
              <w:pStyle w:val="TableTextHeader"/>
            </w:pPr>
            <w:r w:rsidRPr="009307E1">
              <w:t>RL Status</w:t>
            </w:r>
          </w:p>
        </w:tc>
        <w:tc>
          <w:tcPr>
            <w:tcW w:w="0" w:type="auto"/>
            <w:tcBorders>
              <w:bottom w:val="single" w:sz="8" w:space="0" w:color="0F6FC6" w:themeColor="accent1"/>
            </w:tcBorders>
          </w:tcPr>
          <w:p w14:paraId="04884719" w14:textId="77777777" w:rsidR="00194C81" w:rsidRPr="009307E1" w:rsidRDefault="00194C81" w:rsidP="000E5536">
            <w:pPr>
              <w:pStyle w:val="TableTextHeader"/>
            </w:pPr>
            <w:r>
              <w:t>Exception</w:t>
            </w:r>
          </w:p>
        </w:tc>
      </w:tr>
      <w:tr w:rsidR="00194C81" w:rsidRPr="009307E1" w14:paraId="65E95953" w14:textId="77777777" w:rsidTr="00437DD6">
        <w:trPr>
          <w:jc w:val="center"/>
        </w:trPr>
        <w:tc>
          <w:tcPr>
            <w:tcW w:w="0" w:type="auto"/>
            <w:tcBorders>
              <w:bottom w:val="nil"/>
            </w:tcBorders>
          </w:tcPr>
          <w:p w14:paraId="0555A9EB" w14:textId="77777777" w:rsidR="00194C81" w:rsidRPr="00735F3C" w:rsidRDefault="00194C81" w:rsidP="000E5536">
            <w:pPr>
              <w:pStyle w:val="TableText"/>
            </w:pPr>
            <w:r w:rsidRPr="00735F3C">
              <w:t>Chinchilla chinchilla</w:t>
            </w:r>
          </w:p>
        </w:tc>
        <w:tc>
          <w:tcPr>
            <w:tcW w:w="0" w:type="auto"/>
            <w:tcBorders>
              <w:bottom w:val="nil"/>
            </w:tcBorders>
          </w:tcPr>
          <w:p w14:paraId="4264523F" w14:textId="77777777" w:rsidR="00194C81" w:rsidRPr="009307E1" w:rsidRDefault="00194C81" w:rsidP="000E5536">
            <w:pPr>
              <w:pStyle w:val="TableText"/>
            </w:pPr>
            <w:r w:rsidRPr="009307E1">
              <w:t>Chinchilla</w:t>
            </w:r>
          </w:p>
        </w:tc>
        <w:tc>
          <w:tcPr>
            <w:tcW w:w="0" w:type="auto"/>
            <w:tcBorders>
              <w:bottom w:val="nil"/>
            </w:tcBorders>
          </w:tcPr>
          <w:p w14:paraId="1DB4055E" w14:textId="77777777" w:rsidR="00194C81" w:rsidRPr="009307E1" w:rsidRDefault="00194C81" w:rsidP="000E5536">
            <w:pPr>
              <w:pStyle w:val="TableText"/>
            </w:pPr>
            <w:r w:rsidRPr="009307E1">
              <w:t>CR</w:t>
            </w:r>
          </w:p>
        </w:tc>
        <w:tc>
          <w:tcPr>
            <w:tcW w:w="0" w:type="auto"/>
            <w:tcBorders>
              <w:bottom w:val="nil"/>
            </w:tcBorders>
          </w:tcPr>
          <w:p w14:paraId="1E3EAFC2" w14:textId="77777777" w:rsidR="00194C81" w:rsidRPr="009307E1" w:rsidRDefault="00194C81" w:rsidP="000E5536">
            <w:pPr>
              <w:pStyle w:val="TableText"/>
            </w:pPr>
            <w:r>
              <w:t>Pet hamster type thing</w:t>
            </w:r>
          </w:p>
        </w:tc>
      </w:tr>
      <w:tr w:rsidR="00194C81" w:rsidRPr="009307E1" w14:paraId="678DCD6D" w14:textId="77777777" w:rsidTr="00437DD6">
        <w:trPr>
          <w:jc w:val="center"/>
        </w:trPr>
        <w:tc>
          <w:tcPr>
            <w:tcW w:w="0" w:type="auto"/>
            <w:tcBorders>
              <w:top w:val="nil"/>
              <w:bottom w:val="nil"/>
            </w:tcBorders>
          </w:tcPr>
          <w:p w14:paraId="4414B9AA" w14:textId="77777777" w:rsidR="00194C81" w:rsidRPr="00735F3C" w:rsidRDefault="00194C81" w:rsidP="000E5536">
            <w:pPr>
              <w:pStyle w:val="TableText"/>
            </w:pPr>
            <w:r w:rsidRPr="00735F3C">
              <w:t>Agapornis fischeri</w:t>
            </w:r>
          </w:p>
        </w:tc>
        <w:tc>
          <w:tcPr>
            <w:tcW w:w="0" w:type="auto"/>
            <w:tcBorders>
              <w:top w:val="nil"/>
              <w:bottom w:val="nil"/>
            </w:tcBorders>
          </w:tcPr>
          <w:p w14:paraId="6A2399E7" w14:textId="77777777" w:rsidR="00194C81" w:rsidRPr="009307E1" w:rsidRDefault="00194C81" w:rsidP="000E5536">
            <w:pPr>
              <w:pStyle w:val="TableText"/>
            </w:pPr>
            <w:r w:rsidRPr="009307E1">
              <w:t>Fischer's lovebird</w:t>
            </w:r>
          </w:p>
        </w:tc>
        <w:tc>
          <w:tcPr>
            <w:tcW w:w="0" w:type="auto"/>
            <w:tcBorders>
              <w:top w:val="nil"/>
              <w:bottom w:val="nil"/>
            </w:tcBorders>
          </w:tcPr>
          <w:p w14:paraId="72D42960" w14:textId="77777777" w:rsidR="00194C81" w:rsidRPr="009307E1" w:rsidRDefault="00194C81" w:rsidP="000E5536">
            <w:pPr>
              <w:pStyle w:val="TableText"/>
            </w:pPr>
            <w:r w:rsidRPr="009307E1">
              <w:t>NT</w:t>
            </w:r>
          </w:p>
        </w:tc>
        <w:tc>
          <w:tcPr>
            <w:tcW w:w="0" w:type="auto"/>
            <w:tcBorders>
              <w:top w:val="nil"/>
              <w:bottom w:val="nil"/>
            </w:tcBorders>
          </w:tcPr>
          <w:p w14:paraId="50444EBF" w14:textId="77777777" w:rsidR="00194C81" w:rsidRPr="009307E1" w:rsidRDefault="00194C81" w:rsidP="000E5536">
            <w:pPr>
              <w:pStyle w:val="TableText"/>
            </w:pPr>
            <w:r>
              <w:t>Pet bird</w:t>
            </w:r>
          </w:p>
        </w:tc>
      </w:tr>
      <w:tr w:rsidR="00194C81" w:rsidRPr="009307E1" w14:paraId="29A91FF2" w14:textId="77777777" w:rsidTr="00437DD6">
        <w:trPr>
          <w:jc w:val="center"/>
        </w:trPr>
        <w:tc>
          <w:tcPr>
            <w:tcW w:w="0" w:type="auto"/>
            <w:tcBorders>
              <w:top w:val="nil"/>
              <w:bottom w:val="nil"/>
            </w:tcBorders>
          </w:tcPr>
          <w:p w14:paraId="460EB8D9" w14:textId="77777777" w:rsidR="00194C81" w:rsidRPr="00735F3C" w:rsidRDefault="00194C81" w:rsidP="000E5536">
            <w:pPr>
              <w:pStyle w:val="TableText"/>
            </w:pPr>
            <w:r w:rsidRPr="00735F3C">
              <w:t>Psittacus erithacus</w:t>
            </w:r>
          </w:p>
        </w:tc>
        <w:tc>
          <w:tcPr>
            <w:tcW w:w="0" w:type="auto"/>
            <w:tcBorders>
              <w:top w:val="nil"/>
              <w:bottom w:val="nil"/>
            </w:tcBorders>
          </w:tcPr>
          <w:p w14:paraId="3DD6260A" w14:textId="77777777" w:rsidR="00194C81" w:rsidRPr="009307E1" w:rsidRDefault="00194C81" w:rsidP="000E5536">
            <w:pPr>
              <w:pStyle w:val="TableText"/>
            </w:pPr>
            <w:r w:rsidRPr="00ED700A">
              <w:t>African grey parrot</w:t>
            </w:r>
          </w:p>
        </w:tc>
        <w:tc>
          <w:tcPr>
            <w:tcW w:w="0" w:type="auto"/>
            <w:tcBorders>
              <w:top w:val="nil"/>
              <w:bottom w:val="nil"/>
            </w:tcBorders>
          </w:tcPr>
          <w:p w14:paraId="5B7E12DD" w14:textId="77777777" w:rsidR="00194C81" w:rsidRPr="009307E1" w:rsidRDefault="00194C81" w:rsidP="000E5536">
            <w:pPr>
              <w:pStyle w:val="TableText"/>
            </w:pPr>
            <w:r>
              <w:t>NT</w:t>
            </w:r>
          </w:p>
        </w:tc>
        <w:tc>
          <w:tcPr>
            <w:tcW w:w="0" w:type="auto"/>
            <w:tcBorders>
              <w:top w:val="nil"/>
              <w:bottom w:val="nil"/>
            </w:tcBorders>
          </w:tcPr>
          <w:p w14:paraId="0EA6A232" w14:textId="77777777" w:rsidR="00194C81" w:rsidRDefault="00194C81" w:rsidP="000E5536">
            <w:pPr>
              <w:pStyle w:val="TableText"/>
            </w:pPr>
            <w:r>
              <w:t>Pet bird</w:t>
            </w:r>
          </w:p>
        </w:tc>
      </w:tr>
      <w:tr w:rsidR="00194C81" w:rsidRPr="009307E1" w14:paraId="4523DF6C" w14:textId="77777777" w:rsidTr="00437DD6">
        <w:trPr>
          <w:jc w:val="center"/>
        </w:trPr>
        <w:tc>
          <w:tcPr>
            <w:tcW w:w="0" w:type="auto"/>
            <w:tcBorders>
              <w:top w:val="nil"/>
              <w:bottom w:val="nil"/>
            </w:tcBorders>
          </w:tcPr>
          <w:p w14:paraId="583B6134" w14:textId="77777777" w:rsidR="00194C81" w:rsidRPr="00735F3C" w:rsidRDefault="00194C81" w:rsidP="000E5536">
            <w:pPr>
              <w:pStyle w:val="TableText"/>
            </w:pPr>
            <w:r w:rsidRPr="00735F3C">
              <w:t>Kassina maculata</w:t>
            </w:r>
          </w:p>
        </w:tc>
        <w:tc>
          <w:tcPr>
            <w:tcW w:w="0" w:type="auto"/>
            <w:tcBorders>
              <w:top w:val="nil"/>
              <w:bottom w:val="nil"/>
            </w:tcBorders>
          </w:tcPr>
          <w:p w14:paraId="790CDD02" w14:textId="77777777" w:rsidR="00194C81" w:rsidRPr="00ED700A" w:rsidRDefault="00194C81" w:rsidP="000E5536">
            <w:pPr>
              <w:pStyle w:val="TableText"/>
            </w:pPr>
          </w:p>
        </w:tc>
        <w:tc>
          <w:tcPr>
            <w:tcW w:w="0" w:type="auto"/>
            <w:tcBorders>
              <w:top w:val="nil"/>
              <w:bottom w:val="nil"/>
            </w:tcBorders>
          </w:tcPr>
          <w:p w14:paraId="7D877CC0" w14:textId="77777777" w:rsidR="00194C81" w:rsidRDefault="00194C81" w:rsidP="000E5536">
            <w:pPr>
              <w:pStyle w:val="TableText"/>
            </w:pPr>
          </w:p>
        </w:tc>
        <w:tc>
          <w:tcPr>
            <w:tcW w:w="0" w:type="auto"/>
            <w:tcBorders>
              <w:top w:val="nil"/>
              <w:bottom w:val="nil"/>
            </w:tcBorders>
          </w:tcPr>
          <w:p w14:paraId="51C9C8A9" w14:textId="77777777" w:rsidR="00194C81" w:rsidRDefault="00194C81" w:rsidP="000E5536">
            <w:pPr>
              <w:pStyle w:val="TableText"/>
            </w:pPr>
            <w:r>
              <w:t>Pet frog</w:t>
            </w:r>
          </w:p>
        </w:tc>
      </w:tr>
      <w:tr w:rsidR="00194C81" w:rsidRPr="009307E1" w14:paraId="513BF8E7" w14:textId="77777777" w:rsidTr="00437DD6">
        <w:trPr>
          <w:jc w:val="center"/>
        </w:trPr>
        <w:tc>
          <w:tcPr>
            <w:tcW w:w="0" w:type="auto"/>
            <w:tcBorders>
              <w:top w:val="nil"/>
            </w:tcBorders>
          </w:tcPr>
          <w:p w14:paraId="0C3F1EE2" w14:textId="77777777" w:rsidR="00194C81" w:rsidRPr="00735F3C" w:rsidRDefault="00194C81" w:rsidP="000E5536">
            <w:pPr>
              <w:pStyle w:val="TableText"/>
            </w:pPr>
            <w:r w:rsidRPr="00104030">
              <w:t>Erythrura gouldiae</w:t>
            </w:r>
          </w:p>
        </w:tc>
        <w:tc>
          <w:tcPr>
            <w:tcW w:w="0" w:type="auto"/>
            <w:tcBorders>
              <w:top w:val="nil"/>
            </w:tcBorders>
          </w:tcPr>
          <w:p w14:paraId="6C90861C" w14:textId="77777777" w:rsidR="00194C81" w:rsidRPr="00ED700A" w:rsidRDefault="00194C81" w:rsidP="000E5536">
            <w:pPr>
              <w:pStyle w:val="TableText"/>
            </w:pPr>
            <w:r>
              <w:t>Gouldian Finch</w:t>
            </w:r>
          </w:p>
        </w:tc>
        <w:tc>
          <w:tcPr>
            <w:tcW w:w="0" w:type="auto"/>
            <w:tcBorders>
              <w:top w:val="nil"/>
            </w:tcBorders>
          </w:tcPr>
          <w:p w14:paraId="7F75E158" w14:textId="77777777" w:rsidR="00194C81" w:rsidRDefault="00194C81" w:rsidP="000E5536">
            <w:pPr>
              <w:pStyle w:val="TableText"/>
            </w:pPr>
          </w:p>
        </w:tc>
        <w:tc>
          <w:tcPr>
            <w:tcW w:w="0" w:type="auto"/>
            <w:tcBorders>
              <w:top w:val="nil"/>
            </w:tcBorders>
          </w:tcPr>
          <w:p w14:paraId="6852F2DD" w14:textId="77777777" w:rsidR="00194C81" w:rsidRDefault="00194C81" w:rsidP="000E5536">
            <w:pPr>
              <w:pStyle w:val="TableText"/>
            </w:pPr>
            <w:r>
              <w:t>Pet bird and very bright</w:t>
            </w:r>
          </w:p>
        </w:tc>
      </w:tr>
    </w:tbl>
    <w:p w14:paraId="04C88FFC" w14:textId="77777777" w:rsidR="0058254B" w:rsidRDefault="0058254B" w:rsidP="0034374E">
      <w:pPr>
        <w:pStyle w:val="Heading3"/>
      </w:pPr>
      <w:r>
        <w:t>Data preparation and processing</w:t>
      </w:r>
    </w:p>
    <w:p w14:paraId="1D4876C3" w14:textId="77777777" w:rsidR="00752A24" w:rsidRDefault="0058254B" w:rsidP="000E5536">
      <w:pPr>
        <w:pStyle w:val="BodyText2"/>
      </w:pPr>
      <w:r>
        <w:t>The query called ‘</w:t>
      </w:r>
      <w:r w:rsidRPr="0058254B">
        <w:t>make_species_charisma_table</w:t>
      </w:r>
      <w:r>
        <w:t>’ creates the species_charisma table. The values for the common_name and the flickr_image_count fields are then populated using the Python routines.</w:t>
      </w:r>
      <w:r w:rsidR="00365B6F">
        <w:t xml:space="preserve"> </w:t>
      </w:r>
      <w:r w:rsidR="00752A24">
        <w:t>There are the usual issues with species_ids and missing taxonomy data for some species.</w:t>
      </w:r>
    </w:p>
    <w:p w14:paraId="0000E3DF" w14:textId="77777777" w:rsidR="004F7F62" w:rsidRPr="0058254B" w:rsidRDefault="00365B6F" w:rsidP="000E5536">
      <w:pPr>
        <w:pStyle w:val="BodyText2"/>
      </w:pPr>
      <w:r>
        <w:t>Tursiops truncatus (</w:t>
      </w:r>
      <w:r w:rsidRPr="00365B6F">
        <w:t>22563</w:t>
      </w:r>
      <w:r>
        <w:t>)</w:t>
      </w:r>
      <w:r w:rsidR="00933979">
        <w:t xml:space="preserve"> </w:t>
      </w:r>
      <w:r>
        <w:t>has disappeared</w:t>
      </w:r>
      <w:r w:rsidR="00A2686A">
        <w:t xml:space="preserve"> – its in the species_xml table but not the species table</w:t>
      </w:r>
      <w:r>
        <w:t>!!!</w:t>
      </w:r>
      <w:r w:rsidR="001E7138">
        <w:t xml:space="preserve"> Just n</w:t>
      </w:r>
      <w:r w:rsidR="00AC44BD">
        <w:t>oticed that it has a range of 0!</w:t>
      </w:r>
      <w:r w:rsidR="004F7F62">
        <w:t xml:space="preserve"> Wills looking into it.</w:t>
      </w:r>
    </w:p>
    <w:p w14:paraId="3D328AFF" w14:textId="77777777" w:rsidR="00C842AF" w:rsidRDefault="00C842AF" w:rsidP="0034374E">
      <w:pPr>
        <w:pStyle w:val="Heading3"/>
      </w:pPr>
      <w:r>
        <w:t>Uses of the Species Charisma Index</w:t>
      </w:r>
    </w:p>
    <w:p w14:paraId="570B4030" w14:textId="77777777" w:rsidR="00E7585B" w:rsidRDefault="00E7585B" w:rsidP="007D2F52">
      <w:pPr>
        <w:pStyle w:val="Heading4"/>
      </w:pPr>
      <w:r>
        <w:t>Ranking ecotourism potential for protected areas</w:t>
      </w:r>
    </w:p>
    <w:p w14:paraId="65AA5A1C" w14:textId="77777777" w:rsidR="00E7585B" w:rsidRPr="00E962D7" w:rsidRDefault="00E7585B" w:rsidP="000E5536">
      <w:pPr>
        <w:pStyle w:val="Heading5"/>
      </w:pPr>
      <w:r>
        <w:t>Which species do you include?</w:t>
      </w:r>
    </w:p>
    <w:p w14:paraId="534FDADC" w14:textId="77777777" w:rsidR="00E7585B" w:rsidRDefault="00E7585B" w:rsidP="000E5536">
      <w:pPr>
        <w:pStyle w:val="BodyText2"/>
      </w:pPr>
      <w:r>
        <w:t>Could we just do it for a single taxonomic group, like birds? Or have a table of number of species within each taxonomic group?</w:t>
      </w:r>
    </w:p>
    <w:p w14:paraId="398BF8F9" w14:textId="77777777" w:rsidR="00E7585B" w:rsidRDefault="00E7585B" w:rsidP="000E5536">
      <w:pPr>
        <w:pStyle w:val="BodyText2"/>
      </w:pPr>
      <w:r>
        <w:t>There are some problematic species:</w:t>
      </w:r>
    </w:p>
    <w:p w14:paraId="49DB3422" w14:textId="77777777" w:rsidR="00E7585B" w:rsidRDefault="00E7585B" w:rsidP="000E5536">
      <w:pPr>
        <w:pStyle w:val="BodyText2"/>
      </w:pPr>
      <w:r>
        <w:t xml:space="preserve">Problem of common species that are pretty – e.g. </w:t>
      </w:r>
      <w:hyperlink r:id="rId326" w:history="1">
        <w:r w:rsidRPr="00BA1400">
          <w:rPr>
            <w:rStyle w:val="Hyperlink"/>
            <w:i/>
          </w:rPr>
          <w:t>Cardinalis cardinalis</w:t>
        </w:r>
      </w:hyperlink>
      <w:r>
        <w:rPr>
          <w:i/>
        </w:rPr>
        <w:t xml:space="preserve">, </w:t>
      </w:r>
      <w:r>
        <w:t>the Red Cardinal is charismatic but everyone in America has seen it – there are 100,000,000 of them! So actually in this case a species with a high CI has a low appeal – but you could control for this by excluding all Red List LC species.</w:t>
      </w:r>
    </w:p>
    <w:p w14:paraId="796BE7B8" w14:textId="77777777" w:rsidR="00E7585B" w:rsidRDefault="00E7585B" w:rsidP="000E5536">
      <w:pPr>
        <w:pStyle w:val="BodyText2"/>
      </w:pPr>
      <w:r>
        <w:t xml:space="preserve">The opposite is also probably true for some species - the allure for birdwatchers of spotting something very rare and getting the first photo is probably high. </w:t>
      </w:r>
    </w:p>
    <w:p w14:paraId="3BA58936" w14:textId="77777777" w:rsidR="006D7202" w:rsidRDefault="006D7202" w:rsidP="000E5536">
      <w:pPr>
        <w:pStyle w:val="BodyText2"/>
      </w:pPr>
      <w:r>
        <w:t>Created a page called park.html to look at the species for a PA – there were some issues with the Egyptian Eagle or Vulture (</w:t>
      </w:r>
      <w:r w:rsidRPr="006D7202">
        <w:t>144347</w:t>
      </w:r>
      <w:r>
        <w:t>)</w:t>
      </w:r>
      <w:r w:rsidRPr="006D7202">
        <w:t xml:space="preserve"> </w:t>
      </w:r>
      <w:r>
        <w:t xml:space="preserve">as it seemed to occur for a park near Genoa, but </w:t>
      </w:r>
      <w:r w:rsidR="00244B8B">
        <w:t>the the IUCN Red List site didn’t show its distribution there. W</w:t>
      </w:r>
      <w:r>
        <w:t xml:space="preserve">hen I looked at the data it had been updated since the RL that we got. </w:t>
      </w:r>
    </w:p>
    <w:p w14:paraId="588DB0C3" w14:textId="77777777" w:rsidR="00ED0EE8" w:rsidRDefault="00ED0EE8" w:rsidP="000E5536">
      <w:pPr>
        <w:pStyle w:val="Heading6"/>
      </w:pPr>
      <w:r>
        <w:t>All species</w:t>
      </w:r>
    </w:p>
    <w:p w14:paraId="4EC30201" w14:textId="77777777" w:rsidR="00ED0EE8" w:rsidRDefault="00ED0EE8" w:rsidP="000E5536">
      <w:pPr>
        <w:pStyle w:val="BodyText2"/>
      </w:pPr>
      <w:r>
        <w:t>There is a huge bias towards commonly occurring birds in the SCI so PAs with common birds come at the top of the list and these are mostly in Morocco, Algeria, Tunisia!</w:t>
      </w:r>
    </w:p>
    <w:p w14:paraId="2A30C00C" w14:textId="77777777" w:rsidR="00ED0EE8" w:rsidRDefault="00ED0EE8" w:rsidP="000E5536">
      <w:pPr>
        <w:pStyle w:val="Heading6"/>
      </w:pPr>
      <w:r>
        <w:t>All species except LC species</w:t>
      </w:r>
    </w:p>
    <w:p w14:paraId="2B44647A" w14:textId="77777777" w:rsidR="00ED0EE8" w:rsidRPr="00ED0EE8" w:rsidRDefault="00ED0EE8" w:rsidP="000E5536">
      <w:pPr>
        <w:pStyle w:val="BodyText2"/>
      </w:pPr>
      <w:r>
        <w:t xml:space="preserve">Results seem to be a lot better – the top site is a marine/terrestrial site </w:t>
      </w:r>
      <w:r w:rsidRPr="00ED0EE8">
        <w:t>Marromeu Complex</w:t>
      </w:r>
      <w:r>
        <w:t xml:space="preserve"> (</w:t>
      </w:r>
      <w:r w:rsidRPr="00ED0EE8">
        <w:t>902679</w:t>
      </w:r>
      <w:r>
        <w:t>) – but it is a square with no polygon data! We should probably exclude these.</w:t>
      </w:r>
    </w:p>
    <w:p w14:paraId="79CF672C" w14:textId="77777777" w:rsidR="00E7585B" w:rsidRDefault="00E7585B" w:rsidP="000E5536">
      <w:pPr>
        <w:pStyle w:val="Heading5"/>
      </w:pPr>
      <w:r>
        <w:t>How do you summarise the image hit counts?</w:t>
      </w:r>
    </w:p>
    <w:p w14:paraId="24B5EE6F" w14:textId="77777777" w:rsidR="00E7585B" w:rsidRDefault="00E7585B" w:rsidP="000E5536">
      <w:pPr>
        <w:pStyle w:val="BodyText2"/>
      </w:pPr>
      <w:r>
        <w:t>Do we use the actual image hit counts?</w:t>
      </w:r>
    </w:p>
    <w:p w14:paraId="7288DE14" w14:textId="77777777" w:rsidR="00E7585B" w:rsidRDefault="00E7585B" w:rsidP="000E5536">
      <w:pPr>
        <w:pStyle w:val="BodyText2"/>
      </w:pPr>
      <w:r>
        <w:t>Could put CI scores into bins, e.g. 0-100 scores 1, 100-1000 2, 1000-10000 3 etc</w:t>
      </w:r>
    </w:p>
    <w:p w14:paraId="07BCA998" w14:textId="77777777" w:rsidR="006C6A52" w:rsidRDefault="006C6A52" w:rsidP="000E5536">
      <w:pPr>
        <w:pStyle w:val="BodyText2"/>
      </w:pPr>
      <w:r>
        <w:lastRenderedPageBreak/>
        <w:t xml:space="preserve">We need to filter the species by red list status, taxon group etc. and potentially other factors – what is the best way to have different ways of filtering and summarising the </w:t>
      </w:r>
      <w:r w:rsidR="006C7BD0">
        <w:t xml:space="preserve">data? Microsoft Excel? Not sure – no – the row limit is </w:t>
      </w:r>
      <w:r w:rsidR="006C7BD0" w:rsidRPr="006C7BD0">
        <w:t>1,048,576</w:t>
      </w:r>
      <w:r w:rsidR="006C7BD0">
        <w:t>.</w:t>
      </w:r>
      <w:r w:rsidR="006E3405">
        <w:t xml:space="preserve"> But I cannot Access the data in Access using linked tables as there are lots of errors for some reason – so the only other option is to write SQL in Postgresql for different analyses. </w:t>
      </w:r>
      <w:r w:rsidR="0055488D">
        <w:t>Decided to create views in Postgresql which are then imported using Microsoft Query in Excel.</w:t>
      </w:r>
    </w:p>
    <w:p w14:paraId="6BC2D74D" w14:textId="77777777" w:rsidR="00AE6989" w:rsidRDefault="00AE6989" w:rsidP="000E5536">
      <w:pPr>
        <w:pStyle w:val="BodyText2"/>
      </w:pPr>
      <w:r>
        <w:t>Best solution is to import the tables into Access and use a snapshot to do the analysis. Created 3 queries to produce the data called ‘wieteke_*’ which produce tables in postgresql which are then imported into Access. Then added indexes and changed some data types (iucn_species_id was imported as Decimal) and created relationships.</w:t>
      </w:r>
      <w:r w:rsidR="00F0685D">
        <w:t xml:space="preserve"> There are some null values in the iucn_species_id field in the species_wdpa_final!</w:t>
      </w:r>
      <w:r w:rsidR="007D6C9B">
        <w:t xml:space="preserve"> There is no 170028 in the species charisma table!! WHY?</w:t>
      </w:r>
    </w:p>
    <w:p w14:paraId="2CCA8FD2" w14:textId="77777777" w:rsidR="00E7585B" w:rsidRDefault="00E7585B" w:rsidP="000E5536">
      <w:pPr>
        <w:pStyle w:val="Heading5"/>
      </w:pPr>
      <w:r>
        <w:t>At what geographic scale do you rank?</w:t>
      </w:r>
    </w:p>
    <w:p w14:paraId="71FC4606" w14:textId="77777777" w:rsidR="00E7585B" w:rsidRPr="00152FBD" w:rsidRDefault="00E7585B" w:rsidP="000E5536">
      <w:pPr>
        <w:pStyle w:val="BodyText2"/>
      </w:pPr>
      <w:r>
        <w:t>How do you rank geographically – by continent, globally, country etc.</w:t>
      </w:r>
    </w:p>
    <w:p w14:paraId="7617531B" w14:textId="77777777" w:rsidR="005914F1" w:rsidRDefault="00265593" w:rsidP="000E5536">
      <w:pPr>
        <w:pStyle w:val="Heading5"/>
      </w:pPr>
      <w:r>
        <w:t>Global ranking sql</w:t>
      </w:r>
    </w:p>
    <w:p w14:paraId="77DC279E" w14:textId="77777777" w:rsidR="005914F1" w:rsidRPr="005914F1" w:rsidRDefault="00265593" w:rsidP="000E5536">
      <w:pPr>
        <w:pStyle w:val="BodyText2"/>
      </w:pPr>
      <w:r>
        <w:t>There are a set of queries that rank PAs globally for tourism potential – these are species_charisma_global*.</w:t>
      </w:r>
    </w:p>
    <w:p w14:paraId="53E8DF7E" w14:textId="77777777" w:rsidR="00A719C0" w:rsidRDefault="00A719C0" w:rsidP="000E5536">
      <w:pPr>
        <w:pStyle w:val="Heading5"/>
      </w:pPr>
      <w:r>
        <w:t>Statistics data</w:t>
      </w:r>
    </w:p>
    <w:p w14:paraId="27D2D1CC" w14:textId="77777777" w:rsidR="004B404F" w:rsidRPr="00A719C0" w:rsidRDefault="000152B6" w:rsidP="000E5536">
      <w:pPr>
        <w:pStyle w:val="BodyText2"/>
      </w:pPr>
      <w:r>
        <w:t>See the spreadsheet called tourism statistics.</w:t>
      </w:r>
      <w:r w:rsidR="000D0FA7">
        <w:t xml:space="preserve"> We need to account for accessibility so I have added the travel time to major cities base map and am using the ‘zonal statistics as table’ tool to calculate the minimum value for each PA.</w:t>
      </w:r>
    </w:p>
    <w:p w14:paraId="5DC73D99" w14:textId="77777777" w:rsidR="00262402" w:rsidRDefault="004F7F62" w:rsidP="007D2F52">
      <w:pPr>
        <w:pStyle w:val="Heading4"/>
      </w:pPr>
      <w:r>
        <w:t>Putting a value on biodiversity</w:t>
      </w:r>
    </w:p>
    <w:p w14:paraId="3F930327" w14:textId="77777777" w:rsidR="0067279D" w:rsidRDefault="0067279D" w:rsidP="000E5536">
      <w:pPr>
        <w:pStyle w:val="BodyText2"/>
      </w:pPr>
      <w:r>
        <w:t xml:space="preserve">Can be used by birdwatching tour operators to identify the most charismatic birds to sell to people. </w:t>
      </w:r>
    </w:p>
    <w:p w14:paraId="05ECD094" w14:textId="77777777" w:rsidR="0067279D" w:rsidRDefault="0067279D" w:rsidP="000E5536">
      <w:pPr>
        <w:pStyle w:val="BodyText2"/>
      </w:pPr>
      <w:r>
        <w:t>These values will be useful to Birdlife as well?</w:t>
      </w:r>
    </w:p>
    <w:p w14:paraId="690A7656" w14:textId="77777777" w:rsidR="00C842AF" w:rsidRDefault="00262402" w:rsidP="000E5536">
      <w:pPr>
        <w:pStyle w:val="BodyText2"/>
      </w:pPr>
      <w:r>
        <w:t>The number of images for a taxon could be used to infer other things about it, e.g. for a species - how secretive it is, how gregarious, its size etc. but you would need to control for the most likely causal factors, e.g. range. For a higher level taxon it could simply be the amount of interest in a taxonomic group? You could measure this through time to look at trends in natural history for example.</w:t>
      </w:r>
    </w:p>
    <w:p w14:paraId="516AA066" w14:textId="77777777" w:rsidR="00072F0A" w:rsidRDefault="00072F0A" w:rsidP="000E5536">
      <w:pPr>
        <w:pStyle w:val="BodyText2"/>
      </w:pPr>
      <w:r>
        <w:t>Most charismatic species within genera – e.g. the most charismatic cat species is – the Lion!</w:t>
      </w:r>
      <w:r w:rsidR="005F7924">
        <w:t xml:space="preserve"> Or whatever.</w:t>
      </w:r>
    </w:p>
    <w:p w14:paraId="02985D1F" w14:textId="77777777" w:rsidR="009016F0" w:rsidRDefault="009016F0" w:rsidP="000E5536">
      <w:pPr>
        <w:pStyle w:val="BodyText2"/>
      </w:pPr>
      <w:r>
        <w:t>Whats the most charismatic monkey – I would actually like to know!</w:t>
      </w:r>
    </w:p>
    <w:p w14:paraId="2A392F9A" w14:textId="77777777" w:rsidR="004F7F62" w:rsidRDefault="004F7F62" w:rsidP="007D2F52">
      <w:pPr>
        <w:pStyle w:val="Heading4"/>
      </w:pPr>
      <w:r>
        <w:t>Ordering species lists by the most familiar/charismatic</w:t>
      </w:r>
    </w:p>
    <w:p w14:paraId="6EE3E968" w14:textId="77777777" w:rsidR="004F7F62" w:rsidRPr="004F7F62" w:rsidRDefault="004F7F62" w:rsidP="000E5536">
      <w:pPr>
        <w:pStyle w:val="BodyText2"/>
      </w:pPr>
      <w:r>
        <w:t>The charisma index provides a good way to order species by how well known or charismatic they are.</w:t>
      </w:r>
    </w:p>
    <w:p w14:paraId="387E300B" w14:textId="77777777" w:rsidR="003E58D0" w:rsidRDefault="004B78C4" w:rsidP="000E5536">
      <w:pPr>
        <w:pStyle w:val="Heading2"/>
      </w:pPr>
      <w:r>
        <w:t>S</w:t>
      </w:r>
      <w:r w:rsidR="003E58D0">
        <w:t xml:space="preserve">pecies </w:t>
      </w:r>
      <w:r>
        <w:t>R</w:t>
      </w:r>
      <w:r w:rsidR="003E58D0">
        <w:t>ichness</w:t>
      </w:r>
    </w:p>
    <w:p w14:paraId="5C05FA2D" w14:textId="77777777" w:rsidR="004A2AEA" w:rsidRDefault="004A2AEA" w:rsidP="0034374E">
      <w:pPr>
        <w:pStyle w:val="Heading3"/>
      </w:pPr>
      <w:r>
        <w:t>Regional</w:t>
      </w:r>
    </w:p>
    <w:p w14:paraId="6C5B6491" w14:textId="77777777" w:rsidR="004A2AEA" w:rsidRDefault="004A2AEA" w:rsidP="000E5536">
      <w:pPr>
        <w:pStyle w:val="BodyText2"/>
      </w:pPr>
      <w:r>
        <w:t xml:space="preserve">For Borneo trying to improve the richness map for birds by smoothing and contouring. </w:t>
      </w:r>
    </w:p>
    <w:p w14:paraId="092DEED0" w14:textId="77777777" w:rsidR="004A2AEA" w:rsidRDefault="004A2AEA" w:rsidP="007D2F52">
      <w:pPr>
        <w:pStyle w:val="Heading4"/>
      </w:pPr>
      <w:r>
        <w:t>Smoothing</w:t>
      </w:r>
    </w:p>
    <w:p w14:paraId="422F56D6" w14:textId="77777777" w:rsidR="004A2AEA" w:rsidRDefault="004A2AEA" w:rsidP="000E5536">
      <w:pPr>
        <w:pStyle w:val="BodyText2"/>
      </w:pPr>
      <w:r>
        <w:t xml:space="preserve">You can use a </w:t>
      </w:r>
      <w:r w:rsidRPr="008D20AF">
        <w:t>Spatial Analyst Tools.tbx\Neighborhood\Filter</w:t>
      </w:r>
      <w:r>
        <w:t xml:space="preserve"> GP tool to smooth the raster and use either a low/med/high filter. Then I used a Contour GP tool.</w:t>
      </w:r>
    </w:p>
    <w:p w14:paraId="2D232F34" w14:textId="77777777" w:rsidR="004A2AEA" w:rsidRDefault="004A2AEA" w:rsidP="000E5536">
      <w:pPr>
        <w:pStyle w:val="BodyText2"/>
      </w:pPr>
      <w:r>
        <w:rPr>
          <w:noProof/>
          <w:lang w:bidi="ar-SA"/>
        </w:rPr>
        <w:lastRenderedPageBreak/>
        <w:drawing>
          <wp:inline distT="0" distB="0" distL="0" distR="0" wp14:anchorId="3F7C33EF" wp14:editId="6EA35B69">
            <wp:extent cx="1919988" cy="1846116"/>
            <wp:effectExtent l="19050" t="0" r="4062" b="0"/>
            <wp:docPr id="1" name="Picture 0" descr="Borneo Species Richn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jpg"/>
                    <pic:cNvPicPr/>
                  </pic:nvPicPr>
                  <pic:blipFill>
                    <a:blip r:embed="rId327"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4CFBAFC4" wp14:editId="0BF6C2CF">
            <wp:extent cx="1919988" cy="1846116"/>
            <wp:effectExtent l="19050" t="0" r="4062" b="0"/>
            <wp:docPr id="2" name="Picture 1" descr="Borneo Species Richness Low 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Low Filter.jpg"/>
                    <pic:cNvPicPr/>
                  </pic:nvPicPr>
                  <pic:blipFill>
                    <a:blip r:embed="rId328"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0F770182" wp14:editId="149C35D3">
            <wp:extent cx="1919988" cy="1846116"/>
            <wp:effectExtent l="19050" t="0" r="4062" b="0"/>
            <wp:docPr id="3" name="Picture 2" descr="Borneo Species Richness Cont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Contour.jpg"/>
                    <pic:cNvPicPr/>
                  </pic:nvPicPr>
                  <pic:blipFill>
                    <a:blip r:embed="rId329" cstate="print"/>
                    <a:stretch>
                      <a:fillRect/>
                    </a:stretch>
                  </pic:blipFill>
                  <pic:spPr>
                    <a:xfrm>
                      <a:off x="0" y="0"/>
                      <a:ext cx="1919988" cy="1846116"/>
                    </a:xfrm>
                    <a:prstGeom prst="rect">
                      <a:avLst/>
                    </a:prstGeom>
                  </pic:spPr>
                </pic:pic>
              </a:graphicData>
            </a:graphic>
          </wp:inline>
        </w:drawing>
      </w:r>
    </w:p>
    <w:p w14:paraId="39D6A11A" w14:textId="77777777" w:rsidR="004A2AEA" w:rsidRDefault="004A2AEA" w:rsidP="007D2F52">
      <w:pPr>
        <w:pStyle w:val="Heading4"/>
      </w:pPr>
      <w:r>
        <w:t>Reclassifying</w:t>
      </w:r>
    </w:p>
    <w:p w14:paraId="79EF39A9" w14:textId="77777777" w:rsidR="004A2AEA" w:rsidRDefault="004A2AEA" w:rsidP="000E5536">
      <w:pPr>
        <w:pStyle w:val="BodyText2"/>
      </w:pPr>
      <w:r>
        <w:t xml:space="preserve">Reclassifying the data also helps the visualisation. SEDAC have produced some good richness maps for amphibians like the example shown below which is classified into 8 classes (from </w:t>
      </w:r>
      <w:hyperlink r:id="rId330" w:anchor="species-v1" w:history="1">
        <w:r>
          <w:rPr>
            <w:rStyle w:val="Hyperlink"/>
          </w:rPr>
          <w:t>http://sedac.ciesin.columbia.edu/maps/services/wms#species-v1</w:t>
        </w:r>
      </w:hyperlink>
      <w:r>
        <w:t>):</w:t>
      </w:r>
    </w:p>
    <w:p w14:paraId="6983F2B7" w14:textId="77777777" w:rsidR="004A2AEA" w:rsidRDefault="004A2AEA" w:rsidP="000E5536">
      <w:pPr>
        <w:pStyle w:val="BodyText2"/>
      </w:pPr>
      <w:r>
        <w:rPr>
          <w:noProof/>
          <w:lang w:bidi="ar-SA"/>
        </w:rPr>
        <w:drawing>
          <wp:inline distT="0" distB="0" distL="0" distR="0" wp14:anchorId="7EA229FC" wp14:editId="47C9A316">
            <wp:extent cx="2210937" cy="2271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png"/>
                    <pic:cNvPicPr/>
                  </pic:nvPicPr>
                  <pic:blipFill>
                    <a:blip r:embed="rId331" cstate="print">
                      <a:extLst>
                        <a:ext uri="{28A0092B-C50C-407E-A947-70E740481C1C}">
                          <a14:useLocalDpi xmlns:a14="http://schemas.microsoft.com/office/drawing/2010/main" val="0"/>
                        </a:ext>
                      </a:extLst>
                    </a:blip>
                    <a:stretch>
                      <a:fillRect/>
                    </a:stretch>
                  </pic:blipFill>
                  <pic:spPr>
                    <a:xfrm>
                      <a:off x="0" y="0"/>
                      <a:ext cx="2211775" cy="2272740"/>
                    </a:xfrm>
                    <a:prstGeom prst="rect">
                      <a:avLst/>
                    </a:prstGeom>
                  </pic:spPr>
                </pic:pic>
              </a:graphicData>
            </a:graphic>
          </wp:inline>
        </w:drawing>
      </w:r>
      <w:r>
        <w:rPr>
          <w:noProof/>
          <w:lang w:bidi="ar-SA"/>
        </w:rPr>
        <w:drawing>
          <wp:inline distT="0" distB="0" distL="0" distR="0" wp14:anchorId="4423487A" wp14:editId="1D826F1E">
            <wp:extent cx="1064526" cy="10687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 - key.png"/>
                    <pic:cNvPicPr/>
                  </pic:nvPicPr>
                  <pic:blipFill>
                    <a:blip r:embed="rId332">
                      <a:extLst>
                        <a:ext uri="{28A0092B-C50C-407E-A947-70E740481C1C}">
                          <a14:useLocalDpi xmlns:a14="http://schemas.microsoft.com/office/drawing/2010/main" val="0"/>
                        </a:ext>
                      </a:extLst>
                    </a:blip>
                    <a:stretch>
                      <a:fillRect/>
                    </a:stretch>
                  </pic:blipFill>
                  <pic:spPr>
                    <a:xfrm>
                      <a:off x="0" y="0"/>
                      <a:ext cx="1064488" cy="1068679"/>
                    </a:xfrm>
                    <a:prstGeom prst="rect">
                      <a:avLst/>
                    </a:prstGeom>
                  </pic:spPr>
                </pic:pic>
              </a:graphicData>
            </a:graphic>
          </wp:inline>
        </w:drawing>
      </w:r>
    </w:p>
    <w:p w14:paraId="06034D19" w14:textId="77777777" w:rsidR="004A2AEA" w:rsidRPr="00B50390" w:rsidRDefault="004A2AEA" w:rsidP="000E5536">
      <w:pPr>
        <w:pStyle w:val="BodyText2"/>
      </w:pPr>
      <w:r>
        <w:t>I could adopt a similar approach using my data and have the reclassification done in the client?</w:t>
      </w:r>
    </w:p>
    <w:p w14:paraId="47B159CD" w14:textId="77777777" w:rsidR="00616892" w:rsidRDefault="00616892" w:rsidP="0034374E">
      <w:pPr>
        <w:pStyle w:val="Heading3"/>
      </w:pPr>
      <w:r>
        <w:t>Global</w:t>
      </w:r>
    </w:p>
    <w:p w14:paraId="79CEDD45" w14:textId="77777777" w:rsidR="003E58D0" w:rsidRDefault="003E58D0" w:rsidP="000E5536">
      <w:pPr>
        <w:pStyle w:val="BodyText2"/>
      </w:pPr>
      <w:r>
        <w:t>For Steve we need a 2048x1024 jpeg.</w:t>
      </w:r>
      <w:r w:rsidR="005E3513">
        <w:t xml:space="preserve"> How to produce?</w:t>
      </w:r>
      <w:r w:rsidR="000965FB">
        <w:t xml:space="preserve"> Michael has produced global animal richness but there are some artefacts from the analysis, i.e. stripes, but only in marine areas for some reason. Need to mask the tif for terrestrial richness. First, I need to get a land polygon to use to mask.</w:t>
      </w:r>
      <w:r w:rsidR="00171B83">
        <w:t xml:space="preserve"> Dissolved </w:t>
      </w:r>
      <w:r w:rsidR="00171B83" w:rsidRPr="00171B83">
        <w:t>PONET_UN_poly_new</w:t>
      </w:r>
      <w:r w:rsidR="00171B83">
        <w:t xml:space="preserve"> and extractbymask using Michaels richness TIFF.</w:t>
      </w:r>
      <w:r w:rsidR="0086727A">
        <w:t xml:space="preserve"> ExtractbyMask took 1.5 hours.</w:t>
      </w:r>
      <w:r w:rsidR="00B93FF0">
        <w:t xml:space="preserve"> There are some stripes in the reptiles</w:t>
      </w:r>
      <w:r w:rsidR="00F768B3">
        <w:t xml:space="preserve"> | squamata</w:t>
      </w:r>
      <w:r w:rsidR="00B93FF0">
        <w:t xml:space="preserve">. Crocodyla is empty! </w:t>
      </w:r>
    </w:p>
    <w:p w14:paraId="100B8B11" w14:textId="77777777" w:rsidR="00B3688A" w:rsidRDefault="00B3688A" w:rsidP="000E5536">
      <w:pPr>
        <w:pStyle w:val="BodyText2"/>
      </w:pPr>
      <w:r>
        <w:t>Using the GBIF analysis, the richest quad keys are:</w:t>
      </w:r>
    </w:p>
    <w:p w14:paraId="25E2CD57" w14:textId="77777777" w:rsidR="00B3688A" w:rsidRDefault="00B3688A" w:rsidP="000E5536">
      <w:pPr>
        <w:pStyle w:val="BodyText2"/>
      </w:pPr>
      <w:r>
        <w:t>032221132113031 – this is x=9147 and y=17205 – 529 species in the middle of Panama city</w:t>
      </w:r>
      <w:r w:rsidR="00A928C2">
        <w:t xml:space="preserve"> – but this is only using half of the IUCN data</w:t>
      </w:r>
    </w:p>
    <w:p w14:paraId="08EC44FF" w14:textId="77777777" w:rsidR="002148D3" w:rsidRDefault="002148D3" w:rsidP="000E5536">
      <w:pPr>
        <w:pStyle w:val="BodyText2"/>
      </w:pPr>
      <w:r>
        <w:t xml:space="preserve">There is a data issue with the richness data – wdpaid = </w:t>
      </w:r>
      <w:r w:rsidRPr="002148D3">
        <w:t>34878</w:t>
      </w:r>
      <w:r>
        <w:t xml:space="preserve"> has 5173 species! Ooops! This must be wrong. Deleting that record in the species_wdpa_counts table.</w:t>
      </w:r>
      <w:r w:rsidR="003070F4">
        <w:t xml:space="preserve"> Need to investigate.</w:t>
      </w:r>
    </w:p>
    <w:p w14:paraId="6B1F9B90" w14:textId="77777777" w:rsidR="008C7905" w:rsidRDefault="008C7905" w:rsidP="000E5536">
      <w:pPr>
        <w:pStyle w:val="BodyText2"/>
      </w:pPr>
      <w:r>
        <w:t xml:space="preserve">The richness data is here: </w:t>
      </w:r>
    </w:p>
    <w:p w14:paraId="369FD49B" w14:textId="77777777" w:rsidR="000B492A" w:rsidRDefault="007A6E79" w:rsidP="000E5536">
      <w:pPr>
        <w:pStyle w:val="Code"/>
      </w:pPr>
      <w:r>
        <w:t>\\h05</w:t>
      </w:r>
      <w:r w:rsidR="000B492A">
        <w:t>-dev-vm7\data\geoserver_data_dir\data\lrm\raster\global\species</w:t>
      </w:r>
    </w:p>
    <w:p w14:paraId="2CAC0A5D" w14:textId="77777777" w:rsidR="008C7905" w:rsidRDefault="008C7905" w:rsidP="000E5536">
      <w:pPr>
        <w:pStyle w:val="Code"/>
      </w:pPr>
      <w:r w:rsidRPr="008C7905">
        <w:t>\\cruise\MONDE\DOPA\data\www</w:t>
      </w:r>
    </w:p>
    <w:p w14:paraId="5F165345" w14:textId="77777777" w:rsidR="00872D48" w:rsidRDefault="00872D48" w:rsidP="0034374E">
      <w:pPr>
        <w:pStyle w:val="Heading3"/>
      </w:pPr>
      <w:bookmarkStart w:id="88" w:name="_Toc315774593"/>
      <w:r>
        <w:t>Country</w:t>
      </w:r>
    </w:p>
    <w:p w14:paraId="768574D3" w14:textId="77777777" w:rsidR="006B33C9" w:rsidRPr="00872D48" w:rsidRDefault="00872D48" w:rsidP="000E5536">
      <w:pPr>
        <w:pStyle w:val="BodyText2"/>
      </w:pPr>
      <w:r>
        <w:t xml:space="preserve">Lucy Waruingi wants richness maps for Kenya. In </w:t>
      </w:r>
      <w:r w:rsidRPr="00872D48">
        <w:t>E:\cottaan\My Documents\ArcGIS\JejuGlobe\Richness and accessiblity.mxd</w:t>
      </w:r>
      <w:r>
        <w:t xml:space="preserve"> there is a </w:t>
      </w:r>
      <w:r w:rsidR="006B33C9">
        <w:t>Kenya feature class. Used this in a Extract by Mask to get the data for Kenya and export using Raster | Copy.</w:t>
      </w:r>
    </w:p>
    <w:p w14:paraId="78DFBF08" w14:textId="77777777" w:rsidR="00866994" w:rsidRDefault="00866994" w:rsidP="0034374E">
      <w:pPr>
        <w:pStyle w:val="Heading3"/>
      </w:pPr>
      <w:r>
        <w:lastRenderedPageBreak/>
        <w:t>Uses</w:t>
      </w:r>
    </w:p>
    <w:p w14:paraId="3AB083D4" w14:textId="77777777" w:rsidR="00866994" w:rsidRPr="00866994" w:rsidRDefault="00866994" w:rsidP="000E5536">
      <w:pPr>
        <w:pStyle w:val="BodyText2"/>
      </w:pPr>
      <w:r>
        <w:t>Roxanne Leberger is doing an analysis of species richness patterns in forested areas in Africa using our 1Km data.</w:t>
      </w:r>
    </w:p>
    <w:p w14:paraId="20BE217A" w14:textId="77777777" w:rsidR="004604BC" w:rsidRDefault="004604BC" w:rsidP="000E5536">
      <w:pPr>
        <w:pStyle w:val="Heading2"/>
      </w:pPr>
      <w:r>
        <w:t>Custom area intersection</w:t>
      </w:r>
    </w:p>
    <w:p w14:paraId="39170768" w14:textId="77777777" w:rsidR="004604BC" w:rsidRDefault="004604BC" w:rsidP="000E5536">
      <w:pPr>
        <w:pStyle w:val="BodyText2"/>
      </w:pPr>
      <w:r>
        <w:t>Philippe wants an analysis of what species occur in three regions of Africa. He has given me the shapefiles and so this is a good test case for analysis.</w:t>
      </w:r>
    </w:p>
    <w:p w14:paraId="43840290" w14:textId="77777777" w:rsidR="00570653" w:rsidRDefault="00570653" w:rsidP="0034374E">
      <w:pPr>
        <w:pStyle w:val="Heading3"/>
      </w:pPr>
      <w:r>
        <w:t>Using ArcGIS</w:t>
      </w:r>
    </w:p>
    <w:p w14:paraId="3A6329BA" w14:textId="77777777" w:rsidR="00570653" w:rsidRDefault="00570653" w:rsidP="007D2F52">
      <w:pPr>
        <w:pStyle w:val="Heading4"/>
      </w:pPr>
      <w:r>
        <w:t>Select By Location</w:t>
      </w:r>
    </w:p>
    <w:p w14:paraId="09448F21" w14:textId="77777777" w:rsidR="00C502D2" w:rsidRDefault="00C502D2" w:rsidP="000E5536">
      <w:pPr>
        <w:pStyle w:val="BodyText2"/>
      </w:pPr>
      <w:r>
        <w:t>ArcMap just about coped with the Select By Location and did it in about 20 minutes without crashing. Could be the new version of ArcMap 10.1</w:t>
      </w:r>
      <w:r w:rsidR="00131757">
        <w:t>.</w:t>
      </w:r>
      <w:r w:rsidR="00F76A11">
        <w:t xml:space="preserve"> Exported the data to dbf and then into Access mdb file.</w:t>
      </w:r>
    </w:p>
    <w:p w14:paraId="26338E33" w14:textId="77777777" w:rsidR="00570653" w:rsidRDefault="00450DBE" w:rsidP="000E5536">
      <w:pPr>
        <w:pStyle w:val="BodyText2"/>
      </w:pPr>
      <w:r>
        <w:t xml:space="preserve">But there are some real issues with Select By Location not selecting all intersecting species within Madagascar – could be similar to the issues here: </w:t>
      </w:r>
      <w:r>
        <w:fldChar w:fldCharType="begin"/>
      </w:r>
      <w:r>
        <w:instrText xml:space="preserve"> REF _Ref335985740 \h </w:instrText>
      </w:r>
      <w:r>
        <w:fldChar w:fldCharType="separate"/>
      </w:r>
      <w:r w:rsidR="00EA3299">
        <w:t>Species not protected</w:t>
      </w:r>
      <w:r>
        <w:fldChar w:fldCharType="end"/>
      </w:r>
      <w:r>
        <w:t xml:space="preserve">. For example the Madagascar Sparrowhawk </w:t>
      </w:r>
      <w:r w:rsidR="00661D18" w:rsidRPr="00661D18">
        <w:rPr>
          <w:i/>
        </w:rPr>
        <w:t>Accipiter madagascariensis</w:t>
      </w:r>
      <w:r w:rsidR="00661D18">
        <w:t xml:space="preserve"> </w:t>
      </w:r>
      <w:r>
        <w:t>should be selected (</w:t>
      </w:r>
      <w:r w:rsidRPr="00450DBE">
        <w:t>106003453</w:t>
      </w:r>
      <w:r w:rsidR="003C4860">
        <w:t xml:space="preserve"> or 144423</w:t>
      </w:r>
      <w:r>
        <w:t>) but it isn’t!</w:t>
      </w:r>
      <w:r w:rsidR="0005176B">
        <w:t xml:space="preserve"> This is a really serious issue. Probably because of the geo</w:t>
      </w:r>
      <w:r w:rsidR="000A4A5A">
        <w:t>metry errors in the RL database. Importing the cleaned data from PostGIS that was imported from the IUCN WFS service.</w:t>
      </w:r>
      <w:r w:rsidR="0005176B">
        <w:t xml:space="preserve"> </w:t>
      </w:r>
    </w:p>
    <w:p w14:paraId="22E3109F" w14:textId="77777777" w:rsidR="004E2E2C" w:rsidRDefault="00B1726F" w:rsidP="000E5536">
      <w:pPr>
        <w:pStyle w:val="BodyText2"/>
      </w:pPr>
      <w:r>
        <w:t xml:space="preserve">Also, there is another example of Select By Location giving wrong results. The species.id = 1 appears in SE Asia but if you add in the gaul_eez layer (from species.administrative_areas.gaul_eez) and </w:t>
      </w:r>
      <w:r w:rsidR="007E6CCA">
        <w:t>do a Select By Location</w:t>
      </w:r>
      <w:r>
        <w:t xml:space="preserve"> with species.id=1, country 321 is selected – this is Fiji. Wrong!</w:t>
      </w:r>
      <w:r w:rsidR="004E2E2C">
        <w:t xml:space="preserve"> Here is the species in red and Fiji in blue – one problem might be that Fiji spans the dateline.</w:t>
      </w:r>
    </w:p>
    <w:p w14:paraId="7C017249" w14:textId="77777777" w:rsidR="00BA6B37" w:rsidRDefault="004E2E2C" w:rsidP="000E5536">
      <w:pPr>
        <w:pStyle w:val="BodyText2"/>
      </w:pPr>
      <w:r w:rsidRPr="004E2E2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bidi="ar-SA"/>
        </w:rPr>
        <w:drawing>
          <wp:inline distT="0" distB="0" distL="0" distR="0" wp14:anchorId="5891B555" wp14:editId="2FED897F">
            <wp:extent cx="1689100" cy="1732120"/>
            <wp:effectExtent l="0" t="0" r="0" b="0"/>
            <wp:docPr id="30" name="Picture 30" descr="E:\cottaan\My 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Untitled.png"/>
                    <pic:cNvPicPr>
                      <a:picLocks noChangeAspect="1" noChangeArrowheads="1"/>
                    </pic:cNvPicPr>
                  </pic:nvPicPr>
                  <pic:blipFill>
                    <a:blip r:embed="rId333" cstate="print">
                      <a:extLst>
                        <a:ext uri="{28A0092B-C50C-407E-A947-70E740481C1C}">
                          <a14:useLocalDpi xmlns:a14="http://schemas.microsoft.com/office/drawing/2010/main" val="0"/>
                        </a:ext>
                      </a:extLst>
                    </a:blip>
                    <a:srcRect/>
                    <a:stretch>
                      <a:fillRect/>
                    </a:stretch>
                  </pic:blipFill>
                  <pic:spPr bwMode="auto">
                    <a:xfrm>
                      <a:off x="0" y="0"/>
                      <a:ext cx="1689100" cy="1732120"/>
                    </a:xfrm>
                    <a:prstGeom prst="rect">
                      <a:avLst/>
                    </a:prstGeom>
                    <a:noFill/>
                    <a:ln>
                      <a:noFill/>
                    </a:ln>
                  </pic:spPr>
                </pic:pic>
              </a:graphicData>
            </a:graphic>
          </wp:inline>
        </w:drawing>
      </w:r>
      <w:r w:rsidR="00BA6B37" w:rsidRPr="00BA6B37">
        <w:t xml:space="preserve"> </w:t>
      </w:r>
    </w:p>
    <w:p w14:paraId="5E8A4225" w14:textId="77777777" w:rsidR="00BA6B37" w:rsidRPr="00BA6B37" w:rsidRDefault="00BA6B37" w:rsidP="000E5536">
      <w:pPr>
        <w:pStyle w:val="BodyText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Also, there is another example of Select By Location giving wrong results. The species.id = 1 appears in SE Asia but if you add in the gaul_eez layer</w:t>
      </w:r>
    </w:p>
    <w:p w14:paraId="7918675F" w14:textId="77777777" w:rsidR="00570653" w:rsidRDefault="00570653" w:rsidP="007D2F52">
      <w:pPr>
        <w:pStyle w:val="Heading4"/>
      </w:pPr>
      <w:r>
        <w:t>Identify</w:t>
      </w:r>
    </w:p>
    <w:p w14:paraId="384290DD" w14:textId="77777777" w:rsidR="00570653" w:rsidRDefault="00570653" w:rsidP="000E5536">
      <w:pPr>
        <w:pStyle w:val="BodyText2"/>
      </w:pPr>
      <w:r>
        <w:t>Using ArcMap identify there were 126 features in about 5 minutes and it included Madagascar Sparrowhawk! But lots less than the PostGIS select.</w:t>
      </w:r>
    </w:p>
    <w:p w14:paraId="6CBC30BF" w14:textId="77777777" w:rsidR="00570653" w:rsidRDefault="00570653" w:rsidP="0034374E">
      <w:pPr>
        <w:pStyle w:val="Heading3"/>
      </w:pPr>
      <w:r>
        <w:t>Using PostGIS</w:t>
      </w:r>
    </w:p>
    <w:p w14:paraId="0AA6EDA6" w14:textId="77777777" w:rsidR="00DA6687" w:rsidRDefault="00DA6687" w:rsidP="007D2F52">
      <w:pPr>
        <w:pStyle w:val="Heading4"/>
      </w:pPr>
      <w:r>
        <w:t>Using SQL queries</w:t>
      </w:r>
    </w:p>
    <w:p w14:paraId="40F7C043" w14:textId="77777777" w:rsidR="00450DBE" w:rsidRDefault="00570653" w:rsidP="000E5536">
      <w:pPr>
        <w:pStyle w:val="BodyText2"/>
      </w:pPr>
      <w:r>
        <w:t>For lat/long 0,0:</w:t>
      </w:r>
    </w:p>
    <w:p w14:paraId="7B97A4B3" w14:textId="77777777" w:rsidR="0005176B" w:rsidRDefault="0005176B" w:rsidP="000E5536">
      <w:pPr>
        <w:pStyle w:val="sql"/>
      </w:pPr>
      <w:r w:rsidRPr="0005176B">
        <w:t xml:space="preserve">SELECT binomial from species_distribution.species where st_Intersects(ST_GeomFromText('POINT(0 0)', </w:t>
      </w:r>
      <w:r w:rsidRPr="00406519">
        <w:t>4326</w:t>
      </w:r>
      <w:r w:rsidRPr="0005176B">
        <w:t xml:space="preserve">), species_distribution.species.geom)='t' </w:t>
      </w:r>
      <w:r w:rsidR="00406519">
        <w:t>;</w:t>
      </w:r>
      <w:r w:rsidR="00570653">
        <w:t xml:space="preserve"> // on dopa – 243 s 72 rows</w:t>
      </w:r>
    </w:p>
    <w:p w14:paraId="0396697B" w14:textId="77777777" w:rsidR="00DB406C" w:rsidRDefault="00DB406C" w:rsidP="000E5536">
      <w:pPr>
        <w:pStyle w:val="BodyText2"/>
      </w:pPr>
      <w:r>
        <w:t xml:space="preserve">For </w:t>
      </w:r>
      <w:r w:rsidR="006F080F">
        <w:t xml:space="preserve">a point in </w:t>
      </w:r>
      <w:r>
        <w:t>Madagascar:</w:t>
      </w:r>
    </w:p>
    <w:p w14:paraId="3C59504D" w14:textId="77777777" w:rsidR="00DB406C" w:rsidRDefault="00DB406C" w:rsidP="000E5536">
      <w:pPr>
        <w:pStyle w:val="sql"/>
      </w:pPr>
      <w:r w:rsidRPr="00DB406C">
        <w:t xml:space="preserve">SELECT binomial from species_distribution.species where st_Intersects(ST_GeomFromText('POINT(48 -19)', </w:t>
      </w:r>
      <w:r w:rsidRPr="00406519">
        <w:rPr>
          <w:highlight w:val="red"/>
        </w:rPr>
        <w:t>4326</w:t>
      </w:r>
      <w:r w:rsidRPr="00DB406C">
        <w:t>), species_</w:t>
      </w:r>
      <w:r w:rsidR="00406519">
        <w:t xml:space="preserve">distribution.species.geom)='t' </w:t>
      </w:r>
      <w:r w:rsidR="00406519" w:rsidRPr="0005176B">
        <w:t>;</w:t>
      </w:r>
      <w:r w:rsidR="00406519">
        <w:t xml:space="preserve"> //on dopa</w:t>
      </w:r>
      <w:r w:rsidR="00D353A9">
        <w:t xml:space="preserve"> – 210s </w:t>
      </w:r>
      <w:r w:rsidR="00D353A9" w:rsidRPr="00A61088">
        <w:rPr>
          <w:highlight w:val="red"/>
        </w:rPr>
        <w:t>270</w:t>
      </w:r>
      <w:r w:rsidR="00D353A9">
        <w:t xml:space="preserve"> rows</w:t>
      </w:r>
    </w:p>
    <w:p w14:paraId="496A71CA" w14:textId="77777777" w:rsidR="00406519" w:rsidRDefault="00406519" w:rsidP="000E5536">
      <w:pPr>
        <w:pStyle w:val="sql"/>
      </w:pPr>
      <w:r w:rsidRPr="00DB6C82">
        <w:t xml:space="preserve">SELECT binomial from species where st_Intersects(ST_GeomFromText('POINT(48 -19)', </w:t>
      </w:r>
      <w:r w:rsidRPr="00DB6C82">
        <w:rPr>
          <w:highlight w:val="red"/>
        </w:rPr>
        <w:t>3857</w:t>
      </w:r>
      <w:r w:rsidRPr="00DB6C82">
        <w:t>), species.geom)='t' ;</w:t>
      </w:r>
      <w:r>
        <w:t xml:space="preserve"> //on dev</w:t>
      </w:r>
      <w:r w:rsidR="00A61088">
        <w:t xml:space="preserve"> – 235s </w:t>
      </w:r>
      <w:r w:rsidR="00A61088" w:rsidRPr="00A61088">
        <w:rPr>
          <w:highlight w:val="red"/>
        </w:rPr>
        <w:t>70</w:t>
      </w:r>
      <w:r w:rsidR="00A61088">
        <w:t xml:space="preserve"> rows</w:t>
      </w:r>
    </w:p>
    <w:p w14:paraId="139C27BB" w14:textId="77777777" w:rsidR="00DB406C" w:rsidRDefault="00830B70" w:rsidP="000E5536">
      <w:pPr>
        <w:pStyle w:val="BodyText2"/>
      </w:pPr>
      <w:r>
        <w:t>Madagascar Sparrowhawk</w:t>
      </w:r>
      <w:r w:rsidR="00A61088">
        <w:t xml:space="preserve"> is present in the data on dopa (which was imported from the IUCN WFS Service) but not in the data on dev.</w:t>
      </w:r>
      <w:r w:rsidR="006F193E">
        <w:t xml:space="preserve"> There are lots of geometry errors in the species.dev database but not on species.dopa.</w:t>
      </w:r>
      <w:r w:rsidR="00FA64BE">
        <w:t xml:space="preserve"> Copying the species.dopa.species_distribution.species data </w:t>
      </w:r>
      <w:r w:rsidR="00AF57F1">
        <w:t xml:space="preserve">to species.dev.species_from_wfs where I can intersect the data with Philippes </w:t>
      </w:r>
      <w:r w:rsidR="00AF57F1">
        <w:lastRenderedPageBreak/>
        <w:t>data.</w:t>
      </w:r>
      <w:r w:rsidR="007C58B8">
        <w:t xml:space="preserve"> Cant copy the data as there is an issue with FME not supporting PostGIS 2 yet – see here </w:t>
      </w:r>
      <w:r w:rsidR="007C58B8">
        <w:fldChar w:fldCharType="begin"/>
      </w:r>
      <w:r w:rsidR="007C58B8">
        <w:instrText xml:space="preserve"> REF _Ref335993294 \h </w:instrText>
      </w:r>
      <w:r w:rsidR="007C58B8">
        <w:fldChar w:fldCharType="separate"/>
      </w:r>
      <w:r w:rsidR="00EA3299">
        <w:t>Into ArcGIS</w:t>
      </w:r>
      <w:r w:rsidR="007C58B8">
        <w:fldChar w:fldCharType="end"/>
      </w:r>
      <w:r w:rsidR="007C58B8">
        <w:t>. So importing the P</w:t>
      </w:r>
      <w:r w:rsidR="00F33A8D">
        <w:t>ostGIS data into ArcGIS fileGDB – failed after 3 hours with and error ‘Underlying DBMS error’. Useful!</w:t>
      </w:r>
    </w:p>
    <w:p w14:paraId="68ACE023" w14:textId="77777777" w:rsidR="004E250E" w:rsidRDefault="009F0ED4" w:rsidP="000E5536">
      <w:pPr>
        <w:pStyle w:val="BodyText2"/>
      </w:pPr>
      <w:r>
        <w:t>In the meantime, I wrote Philippes shapes to geometries (st_geomtotext</w:t>
      </w:r>
      <w:r w:rsidR="002C1932">
        <w:t xml:space="preserve"> and sent query results to a file</w:t>
      </w:r>
      <w:r>
        <w:t xml:space="preserve">) and then used these </w:t>
      </w:r>
      <w:r w:rsidR="002C1932">
        <w:t>strings</w:t>
      </w:r>
      <w:r>
        <w:t xml:space="preserve"> to do the query against the species.dopa.species_distribution.species database and it worked! In 60s with 2921 species for cafr. Need to do for Madagascar and wafr.</w:t>
      </w:r>
      <w:r w:rsidR="004E250E">
        <w:t xml:space="preserve"> Example query:</w:t>
      </w:r>
    </w:p>
    <w:p w14:paraId="4B1F8930" w14:textId="77777777" w:rsidR="004E250E" w:rsidRDefault="004E250E" w:rsidP="000E5536">
      <w:pPr>
        <w:pStyle w:val="sql"/>
      </w:pPr>
      <w:r>
        <w:t>SELECT species_id,binomial from species_distribution.species where st_Intersects(ST_GeomFromText('POLYGON((5.46600341796875 5.14501953125,5.47589111328125 5.14788818359375,5.45892333984375 5.14697265625,5.3729248046875 5.1461181640625,5.36962890625 5.15753173828125,5.3665771484375 5.16192626953125,5.3663330078125 5.16766357421875,5.364990234375 ……………………….</w:t>
      </w:r>
    </w:p>
    <w:p w14:paraId="13DED48D" w14:textId="77777777" w:rsidR="004E250E" w:rsidRDefault="004E250E" w:rsidP="000E5536">
      <w:pPr>
        <w:pStyle w:val="sql"/>
      </w:pPr>
      <w:r>
        <w:t>5.140625,5.45343017578125 5.14520263671875,5.45892333984375 5.14697265625,5.46600341796875 5.14501953125))</w:t>
      </w:r>
    </w:p>
    <w:p w14:paraId="668CDE17" w14:textId="77777777" w:rsidR="004E250E" w:rsidRDefault="004E250E" w:rsidP="000E5536">
      <w:pPr>
        <w:pStyle w:val="sql"/>
      </w:pPr>
      <w:r>
        <w:t>', 4326), species_distribution.species.geom)='t' ;</w:t>
      </w:r>
    </w:p>
    <w:p w14:paraId="45311363" w14:textId="77777777" w:rsidR="0080515B" w:rsidRDefault="0080515B" w:rsidP="000E5536">
      <w:pPr>
        <w:pStyle w:val="BodyText2"/>
      </w:pPr>
      <w:r>
        <w:t xml:space="preserve">Madagascar: </w:t>
      </w:r>
      <w:r w:rsidR="004E250E">
        <w:tab/>
      </w:r>
      <w:r>
        <w:t>1701 rows – including Madagascar Sparrowhawk! Hooray!</w:t>
      </w:r>
      <w:r w:rsidR="004C4BE2">
        <w:t xml:space="preserve"> (not unique)</w:t>
      </w:r>
    </w:p>
    <w:p w14:paraId="06C1A08C" w14:textId="77777777" w:rsidR="004E250E" w:rsidRDefault="004E250E" w:rsidP="000E5536">
      <w:pPr>
        <w:pStyle w:val="BodyText"/>
      </w:pPr>
      <w:r>
        <w:t>Central Africa:</w:t>
      </w:r>
      <w:r>
        <w:tab/>
      </w:r>
      <w:r w:rsidR="00290C14">
        <w:t>2921 rows</w:t>
      </w:r>
      <w:r w:rsidR="004C4BE2">
        <w:t xml:space="preserve"> (not unique)</w:t>
      </w:r>
    </w:p>
    <w:p w14:paraId="4D38DDB2" w14:textId="77777777" w:rsidR="004E250E" w:rsidRDefault="004E250E" w:rsidP="000E5536">
      <w:pPr>
        <w:pStyle w:val="BodyText"/>
      </w:pPr>
      <w:r>
        <w:t xml:space="preserve">West Africa: </w:t>
      </w:r>
      <w:r w:rsidR="00290C14">
        <w:tab/>
        <w:t>2014 rows</w:t>
      </w:r>
      <w:r w:rsidR="004C4BE2">
        <w:t xml:space="preserve"> (not unique)</w:t>
      </w:r>
    </w:p>
    <w:p w14:paraId="199DD068" w14:textId="77777777" w:rsidR="00E8275D" w:rsidRDefault="00E8275D" w:rsidP="000E5536">
      <w:pPr>
        <w:pStyle w:val="BodyText2"/>
      </w:pPr>
      <w:r>
        <w:t>Importing the data into Access.</w:t>
      </w:r>
    </w:p>
    <w:p w14:paraId="5650D7FB" w14:textId="77777777" w:rsidR="006A58D7" w:rsidRDefault="00DA6687" w:rsidP="007D2F52">
      <w:pPr>
        <w:pStyle w:val="Heading4"/>
      </w:pPr>
      <w:r>
        <w:t>Using Python and multiprocessing</w:t>
      </w:r>
    </w:p>
    <w:p w14:paraId="767AACD8" w14:textId="77777777" w:rsidR="00C747AB" w:rsidRDefault="00C747AB" w:rsidP="000E5536">
      <w:pPr>
        <w:pStyle w:val="Heading5"/>
      </w:pPr>
      <w:r>
        <w:t>Philipps European National Parks</w:t>
      </w:r>
    </w:p>
    <w:p w14:paraId="5B45D38D" w14:textId="77777777" w:rsidR="00D509A7" w:rsidRDefault="00D509A7" w:rsidP="000E5536">
      <w:pPr>
        <w:pStyle w:val="Heading6"/>
      </w:pPr>
      <w:r>
        <w:t>First batch</w:t>
      </w:r>
    </w:p>
    <w:p w14:paraId="20D1B672" w14:textId="77777777" w:rsidR="00C747AB" w:rsidRDefault="004C478F" w:rsidP="000E5536">
      <w:pPr>
        <w:pStyle w:val="BodyText2"/>
      </w:pPr>
      <w:r>
        <w:t>Topology issues with Philipps park data.</w:t>
      </w:r>
    </w:p>
    <w:p w14:paraId="2850EE4F" w14:textId="77777777" w:rsidR="00CA627A" w:rsidRDefault="00CA627A" w:rsidP="000E5536">
      <w:pPr>
        <w:pStyle w:val="ListNumber2"/>
        <w:numPr>
          <w:ilvl w:val="0"/>
          <w:numId w:val="16"/>
        </w:numPr>
      </w:pPr>
      <w:r>
        <w:t>Exported file</w:t>
      </w:r>
      <w:r w:rsidR="00932439">
        <w:t xml:space="preserve"> gdb</w:t>
      </w:r>
      <w:r>
        <w:t xml:space="preserve"> feature class to postgis using ArcGIS – failed importing polygon into multipolygon</w:t>
      </w:r>
    </w:p>
    <w:p w14:paraId="43D31DB2" w14:textId="77777777" w:rsidR="00867A22" w:rsidRDefault="00867A22" w:rsidP="000E5536">
      <w:pPr>
        <w:pStyle w:val="ListNumber2"/>
      </w:pPr>
      <w:r>
        <w:t>Exported with FME (‘</w:t>
      </w:r>
      <w:r w:rsidRPr="00867A22">
        <w:t>C:\Users\cottaan</w:t>
      </w:r>
      <w:r>
        <w:t>\</w:t>
      </w:r>
      <w:r w:rsidRPr="00867A22">
        <w:t>Philipps_Parks.fmw</w:t>
      </w:r>
      <w:r>
        <w:t>’) – imported as GeometryZ</w:t>
      </w:r>
      <w:r w:rsidR="00A6431B">
        <w:t xml:space="preserve"> – i.e. with z values</w:t>
      </w:r>
    </w:p>
    <w:p w14:paraId="15271D11" w14:textId="77777777" w:rsidR="008A4ABD" w:rsidRDefault="008A4ABD" w:rsidP="000E5536">
      <w:pPr>
        <w:pStyle w:val="ListNumber2"/>
      </w:pPr>
      <w:r>
        <w:t xml:space="preserve">Then on the species </w:t>
      </w:r>
      <w:r w:rsidR="00DB083C">
        <w:t xml:space="preserve">database </w:t>
      </w:r>
      <w:r>
        <w:t>machine</w:t>
      </w:r>
    </w:p>
    <w:p w14:paraId="1892E221" w14:textId="77777777" w:rsidR="0017463D" w:rsidRDefault="0017463D" w:rsidP="00D96B97">
      <w:pPr>
        <w:pStyle w:val="Unix"/>
      </w:pPr>
      <w:r w:rsidRPr="0017463D">
        <w:t>-bash-</w:t>
      </w:r>
      <w:r>
        <w:t>4.1$ cd especies_python_scripts</w:t>
      </w:r>
    </w:p>
    <w:p w14:paraId="55F9D45E" w14:textId="77777777" w:rsidR="005D7D2E" w:rsidRDefault="00B2141A" w:rsidP="00D96B97">
      <w:pPr>
        <w:pStyle w:val="Unix"/>
      </w:pPr>
      <w:r w:rsidRPr="00B2141A">
        <w:t>-bash-4.1$ python redlist_intersect.py philipps_parks objectid False 8</w:t>
      </w:r>
    </w:p>
    <w:p w14:paraId="6C5505D1" w14:textId="77777777" w:rsidR="00881D35" w:rsidRDefault="00881D35" w:rsidP="000E5536">
      <w:pPr>
        <w:pStyle w:val="ListNumber2"/>
      </w:pPr>
      <w:r>
        <w:t xml:space="preserve">Ran </w:t>
      </w:r>
      <w:r w:rsidRPr="00881D35">
        <w:t>philipps_tourism_potential_for_europe</w:t>
      </w:r>
      <w:r>
        <w:t>.sql to produce the final table</w:t>
      </w:r>
      <w:r w:rsidR="006D6458">
        <w:t xml:space="preserve"> – imported into Excel and did pivot tables</w:t>
      </w:r>
    </w:p>
    <w:p w14:paraId="14CD23CE" w14:textId="77777777" w:rsidR="00C40357" w:rsidRDefault="00C40357" w:rsidP="000E5536">
      <w:pPr>
        <w:pStyle w:val="BodyText"/>
      </w:pPr>
      <w:r>
        <w:t>There was another park (Hoge Kempen NP) which Philipp missed off the first list so repeated the process with this park.</w:t>
      </w:r>
    </w:p>
    <w:p w14:paraId="1CE35980" w14:textId="77777777" w:rsidR="00D509A7" w:rsidRDefault="00D509A7" w:rsidP="000E5536">
      <w:pPr>
        <w:pStyle w:val="Heading6"/>
      </w:pPr>
      <w:r>
        <w:t>Second Batch</w:t>
      </w:r>
    </w:p>
    <w:p w14:paraId="58ED37CC" w14:textId="77777777" w:rsidR="006310B7" w:rsidRDefault="00B01444" w:rsidP="000E5536">
      <w:pPr>
        <w:pStyle w:val="BodyText2"/>
      </w:pPr>
      <w:r>
        <w:t>New set of sites split into 6 shapefiles</w:t>
      </w:r>
      <w:r w:rsidR="006310B7">
        <w:t>:</w:t>
      </w:r>
    </w:p>
    <w:p w14:paraId="1F828512" w14:textId="77777777" w:rsidR="00D509A7" w:rsidRDefault="006310B7" w:rsidP="000E5536">
      <w:pPr>
        <w:pStyle w:val="ListBullet"/>
      </w:pPr>
      <w:r>
        <w:t>A</w:t>
      </w:r>
      <w:r w:rsidR="00B01444">
        <w:t>dded 2 fields to each shapefile with the name of the shapefile and the objectid so you can join back onto the original shapefil</w:t>
      </w:r>
      <w:r>
        <w:t>e – populated using Python code</w:t>
      </w:r>
    </w:p>
    <w:p w14:paraId="6D37D5F5" w14:textId="77777777" w:rsidR="006310B7" w:rsidRDefault="006310B7" w:rsidP="000E5536">
      <w:pPr>
        <w:pStyle w:val="ListBullet"/>
      </w:pPr>
      <w:r>
        <w:t>Imported the allfeatureclass feature class into PostGIS using FME</w:t>
      </w:r>
      <w:r w:rsidR="00345061">
        <w:t xml:space="preserve"> (Philips_parks_16_05_13.fmw)</w:t>
      </w:r>
    </w:p>
    <w:p w14:paraId="121810B7" w14:textId="77777777" w:rsidR="006310B7" w:rsidRDefault="006310B7" w:rsidP="000E5536">
      <w:pPr>
        <w:pStyle w:val="ListBullet"/>
      </w:pPr>
      <w:r>
        <w:t>On the species machine:</w:t>
      </w:r>
    </w:p>
    <w:p w14:paraId="404607EF" w14:textId="77777777" w:rsidR="006310B7" w:rsidRDefault="006310B7" w:rsidP="00D96B97">
      <w:pPr>
        <w:pStyle w:val="Unix"/>
      </w:pPr>
      <w:r>
        <w:t>-bash-4.1$ cd especies_python_scripts</w:t>
      </w:r>
    </w:p>
    <w:p w14:paraId="59AB324A" w14:textId="77777777" w:rsidR="006310B7" w:rsidRDefault="006310B7" w:rsidP="00D96B97">
      <w:pPr>
        <w:pStyle w:val="Unix"/>
      </w:pPr>
      <w:r>
        <w:t>-bash-4.1$ python redlist_intersect.py philipps_parks objectid False 8</w:t>
      </w:r>
    </w:p>
    <w:p w14:paraId="17B53241" w14:textId="77777777" w:rsidR="00AE500C" w:rsidRDefault="004E5B49" w:rsidP="000E5536">
      <w:pPr>
        <w:pStyle w:val="BodyText2"/>
      </w:pPr>
      <w:r>
        <w:t>There are some differences  in the analyses – for example for the South Downs site there is no longer Little Ringed Plover 144097 for some reason.</w:t>
      </w:r>
      <w:r w:rsidR="00525F04">
        <w:t xml:space="preserve"> There is a topology exception when you run the intersect with the polygon (30395 is the species polygon ID that</w:t>
      </w:r>
      <w:r w:rsidR="008F7DF2">
        <w:t xml:space="preserve"> overlaps with the south downs). Don’t know why!</w:t>
      </w:r>
      <w:r w:rsidR="00D573D0">
        <w:t xml:space="preserve"> Same for </w:t>
      </w:r>
      <w:r w:rsidR="00D573D0" w:rsidRPr="00D573D0">
        <w:t>Haparanda Skärgård</w:t>
      </w:r>
      <w:r w:rsidR="00D573D0">
        <w:t xml:space="preserve">, </w:t>
      </w:r>
      <w:r w:rsidR="00D573D0" w:rsidRPr="00D573D0">
        <w:t>Perämeri</w:t>
      </w:r>
      <w:r w:rsidR="00D573D0">
        <w:t xml:space="preserve">, </w:t>
      </w:r>
      <w:r w:rsidR="00D573D0" w:rsidRPr="00D573D0">
        <w:t>Pyhätunturi</w:t>
      </w:r>
      <w:r w:rsidR="00D573D0">
        <w:t xml:space="preserve"> etc. The polygon is a valid geometry, i.e. </w:t>
      </w:r>
      <w:r w:rsidR="00D573D0" w:rsidRPr="00D573D0">
        <w:t>ST_IsValidReason</w:t>
      </w:r>
      <w:r w:rsidR="00D573D0">
        <w:t xml:space="preserve"> returns valid geometry.</w:t>
      </w:r>
      <w:r w:rsidR="00AE500C">
        <w:t xml:space="preserve"> </w:t>
      </w:r>
      <w:r w:rsidR="003221E5">
        <w:t>Just checked the allfeatureclasses feature class and there are 179 invalid geometries</w:t>
      </w:r>
      <w:r w:rsidR="00CA196B">
        <w:t xml:space="preserve"> in postgis and 5 invalid in arcgis check_geometry</w:t>
      </w:r>
      <w:r w:rsidR="003221E5">
        <w:t xml:space="preserve"> – cleaning them.</w:t>
      </w:r>
      <w:r w:rsidR="008841A8">
        <w:t xml:space="preserve"> ST_MakeValid didn’t work!</w:t>
      </w:r>
      <w:r w:rsidR="00876FDF">
        <w:t xml:space="preserve"> Ran Repair_Geometry – seemed to repair them – running check_geometry again – fine!</w:t>
      </w:r>
      <w:r w:rsidR="00E87EC0">
        <w:t xml:space="preserve"> Reimporting into PostGIS.</w:t>
      </w:r>
    </w:p>
    <w:p w14:paraId="1D559446" w14:textId="77777777" w:rsidR="00525F04" w:rsidRDefault="00525F04" w:rsidP="000E5536">
      <w:pPr>
        <w:pStyle w:val="Code"/>
      </w:pPr>
      <w:r w:rsidRPr="00525F04">
        <w:t>SELECT redlist_intersect(30395,'allfeatureclasses','objectid',false);</w:t>
      </w:r>
    </w:p>
    <w:p w14:paraId="7725FECB" w14:textId="77777777" w:rsidR="00690CD0" w:rsidRDefault="00690CD0" w:rsidP="000E5536">
      <w:pPr>
        <w:pStyle w:val="Code"/>
      </w:pPr>
      <w:r>
        <w:t>ERROR:  GEOSIntersects: TopologyException: side location conflict at 18.965374137000026 47.639554476000058</w:t>
      </w:r>
    </w:p>
    <w:p w14:paraId="07ACA8E3" w14:textId="77777777" w:rsidR="00690CD0" w:rsidRDefault="00690CD0" w:rsidP="000E5536">
      <w:pPr>
        <w:pStyle w:val="Code"/>
      </w:pPr>
      <w:r>
        <w:t>CONTEXT:  PL/pgSQL function "redlist_intersect" line 11 at RETURN QUERY</w:t>
      </w:r>
    </w:p>
    <w:p w14:paraId="05D7B8C0" w14:textId="77777777" w:rsidR="00690CD0" w:rsidRDefault="00690CD0" w:rsidP="000E5536">
      <w:pPr>
        <w:pStyle w:val="Code"/>
      </w:pPr>
    </w:p>
    <w:p w14:paraId="3FD75EA3" w14:textId="77777777" w:rsidR="00690CD0" w:rsidRDefault="00690CD0" w:rsidP="000E5536">
      <w:pPr>
        <w:pStyle w:val="Code"/>
      </w:pPr>
      <w:r>
        <w:t>********** Error **********</w:t>
      </w:r>
    </w:p>
    <w:p w14:paraId="44567898" w14:textId="77777777" w:rsidR="00690CD0" w:rsidRDefault="00690CD0" w:rsidP="000E5536">
      <w:pPr>
        <w:pStyle w:val="Code"/>
      </w:pPr>
    </w:p>
    <w:p w14:paraId="445D2FD7" w14:textId="77777777" w:rsidR="00690CD0" w:rsidRDefault="00690CD0" w:rsidP="000E5536">
      <w:pPr>
        <w:pStyle w:val="Code"/>
      </w:pPr>
      <w:r>
        <w:t>ERROR: GEOSIntersects: TopologyException: side location conflict at 18.965374137000026 47.639554476000058</w:t>
      </w:r>
    </w:p>
    <w:p w14:paraId="46013607" w14:textId="77777777" w:rsidR="00690CD0" w:rsidRDefault="00690CD0" w:rsidP="000E5536">
      <w:pPr>
        <w:pStyle w:val="Code"/>
      </w:pPr>
      <w:r>
        <w:t>SQL state: XX000</w:t>
      </w:r>
    </w:p>
    <w:p w14:paraId="37828C1A" w14:textId="77777777" w:rsidR="00690CD0" w:rsidRDefault="00690CD0" w:rsidP="000E5536">
      <w:pPr>
        <w:pStyle w:val="Code"/>
      </w:pPr>
      <w:r>
        <w:t>Context: PL/pgSQL function "redlist_intersect" line 11 at RETURN QUERY</w:t>
      </w:r>
    </w:p>
    <w:p w14:paraId="264587F4" w14:textId="77777777" w:rsidR="00AC4492" w:rsidRDefault="00AC4492" w:rsidP="000E5536">
      <w:pPr>
        <w:pStyle w:val="BodyText"/>
      </w:pPr>
      <w:r>
        <w:t>Gave up in the end and did the intersection for Little Ringed Plover in ArcGIS and appended the records</w:t>
      </w:r>
      <w:r w:rsidR="003C4025">
        <w:t xml:space="preserve"> to the final table for Philipp.</w:t>
      </w:r>
      <w:r w:rsidR="003A27F6">
        <w:t xml:space="preserve"> Seemed to work fine then hit RefreshAll in the Excel spreadsheet and it refreshed all of the pivot tables!</w:t>
      </w:r>
    </w:p>
    <w:p w14:paraId="547D728E" w14:textId="77777777" w:rsidR="00115A76" w:rsidRDefault="00115A76" w:rsidP="000E5536">
      <w:pPr>
        <w:pStyle w:val="Heading5"/>
      </w:pPr>
      <w:r>
        <w:lastRenderedPageBreak/>
        <w:t>European Biogeoregions</w:t>
      </w:r>
      <w:r w:rsidR="00C306EA">
        <w:t xml:space="preserve"> (for Dario)</w:t>
      </w:r>
    </w:p>
    <w:p w14:paraId="6BA0A666" w14:textId="77777777" w:rsidR="00115A76" w:rsidRDefault="00115A76" w:rsidP="000E5536">
      <w:pPr>
        <w:pStyle w:val="BodyText2"/>
      </w:pPr>
      <w:r>
        <w:t>Analysis for Dario Masante and Luisa Paracchini. They sent me the European biogeoregions and I imported them into '</w:t>
      </w:r>
      <w:r w:rsidRPr="00115A76">
        <w:t>E:\cottaan\My Documents\ArcGIS\European Biogeoregions\European_Biogeoregions.gdb</w:t>
      </w:r>
      <w:r>
        <w:t>'.</w:t>
      </w:r>
      <w:r w:rsidR="00C13D50">
        <w:t xml:space="preserve"> The SRS is 'ETRS_1989_LAEA' (WKID: 3035 Authority: EPSG).</w:t>
      </w:r>
    </w:p>
    <w:p w14:paraId="0D1C77B7" w14:textId="77777777" w:rsidR="00B32F29" w:rsidRDefault="00B32F29" w:rsidP="000E5536">
      <w:pPr>
        <w:pStyle w:val="ListNumber2"/>
        <w:numPr>
          <w:ilvl w:val="0"/>
          <w:numId w:val="17"/>
        </w:numPr>
      </w:pPr>
      <w:r>
        <w:t>Imported the shapefile into a geodatabase and mapped - looks fine. Code field used as the id</w:t>
      </w:r>
    </w:p>
    <w:p w14:paraId="1829673F" w14:textId="77777777" w:rsidR="00B32F29" w:rsidRDefault="004F54DB" w:rsidP="000E5536">
      <w:pPr>
        <w:pStyle w:val="ListNumber2"/>
      </w:pPr>
      <w:r>
        <w:t xml:space="preserve">Exported to PostGIS using FME - </w:t>
      </w:r>
      <w:r w:rsidR="006142AB">
        <w:t>projected to EPSG:4326</w:t>
      </w:r>
      <w:r w:rsidR="005C0B11">
        <w:t xml:space="preserve"> (</w:t>
      </w:r>
      <w:r w:rsidR="005C0B11" w:rsidRPr="005C0B11">
        <w:t>european_biogeoregions_to_postgis</w:t>
      </w:r>
      <w:r w:rsidR="005C0B11">
        <w:t>.fmw)</w:t>
      </w:r>
    </w:p>
    <w:p w14:paraId="076AA578" w14:textId="77777777" w:rsidR="00C16835" w:rsidRDefault="00C16835" w:rsidP="000E5536">
      <w:pPr>
        <w:pStyle w:val="ListNumber2"/>
      </w:pPr>
      <w:r>
        <w:t>On the species database machine connected and run the following python</w:t>
      </w:r>
      <w:r w:rsidR="00DC45B0">
        <w:t xml:space="preserve"> (took 2hr 15min)</w:t>
      </w:r>
      <w:r>
        <w:t>:</w:t>
      </w:r>
    </w:p>
    <w:p w14:paraId="215AAE4F" w14:textId="77777777" w:rsidR="00C16835" w:rsidRDefault="00C16835" w:rsidP="00D96B97">
      <w:pPr>
        <w:pStyle w:val="Unix"/>
      </w:pPr>
      <w:r w:rsidRPr="00C16835">
        <w:t>-bash-4.1$ python redlist_intersect.py european_biogeoregions objectid False 16</w:t>
      </w:r>
    </w:p>
    <w:p w14:paraId="2EDDCBA4" w14:textId="77777777" w:rsidR="00C16835" w:rsidRDefault="00C16835" w:rsidP="000E5536">
      <w:pPr>
        <w:pStyle w:val="ListNumber2"/>
      </w:pPr>
      <w:r>
        <w:t xml:space="preserve">This produced a table of the unique </w:t>
      </w:r>
      <w:r w:rsidRPr="00C16835">
        <w:t>objectid</w:t>
      </w:r>
      <w:r>
        <w:t>s</w:t>
      </w:r>
      <w:r w:rsidRPr="00C16835">
        <w:t xml:space="preserve"> </w:t>
      </w:r>
      <w:r>
        <w:t>and species_ids – we need to produce the final table with species names. Then used the query ‘</w:t>
      </w:r>
      <w:r w:rsidRPr="002323FE">
        <w:t>get_species_list_for_user_defined_polygon_results</w:t>
      </w:r>
      <w:r w:rsidR="001938CF">
        <w:t>2</w:t>
      </w:r>
      <w:r>
        <w:t>’ to get a species list.</w:t>
      </w:r>
      <w:r w:rsidR="00185F22">
        <w:t xml:space="preserve"> This query is better than the one for the Peruvian concessions because there are missing values in the speciestaxonomy table that aren’t taken into account in that query. In ..results2 we have an outer join.</w:t>
      </w:r>
    </w:p>
    <w:p w14:paraId="0DDA1C3C" w14:textId="77777777" w:rsidR="00C306EA" w:rsidRDefault="00C306EA" w:rsidP="000E5536">
      <w:pPr>
        <w:pStyle w:val="Heading5"/>
      </w:pPr>
      <w:r>
        <w:t>European 10Km grid squares (for Dario)</w:t>
      </w:r>
    </w:p>
    <w:p w14:paraId="0379F27B" w14:textId="77777777" w:rsidR="00C306EA" w:rsidRDefault="00C306EA" w:rsidP="000E5536">
      <w:pPr>
        <w:pStyle w:val="BodyText2"/>
      </w:pPr>
      <w:r>
        <w:t>Imported '</w:t>
      </w:r>
      <w:r w:rsidRPr="00C74F92">
        <w:t>E:\cottaan\My Documents\ArcGIS\European Biogeoregions\BiogeoRegions_EEA_2011_EU.shp</w:t>
      </w:r>
      <w:r>
        <w:t>' into postgis as 'eu_polygon_grid_10km' and tried the intersect but it failed to insert any records although a manual intersection worked. This is because the objectid of the 10km grids was as a longinteger and not an integer!</w:t>
      </w:r>
    </w:p>
    <w:p w14:paraId="78581380" w14:textId="77777777" w:rsidR="00C306EA" w:rsidRDefault="00C306EA" w:rsidP="000E5536">
      <w:pPr>
        <w:pStyle w:val="BodyText2"/>
      </w:pPr>
      <w:r>
        <w:t xml:space="preserve">Dario also wants the analysis done for the European 10km squares so added an objectid field, populated it with the fid from the shapefile and FME into postgis (using int4 as data type for the objectid field) </w:t>
      </w:r>
      <w:r w:rsidR="005F6BDF">
        <w:t xml:space="preserve">and ran the following. The first 10km grids included </w:t>
      </w:r>
      <w:r w:rsidR="00C1694F">
        <w:t>Switzerland</w:t>
      </w:r>
      <w:r w:rsidR="004748C9">
        <w:t>, Bos</w:t>
      </w:r>
      <w:r w:rsidR="005F6BDF">
        <w:t>n</w:t>
      </w:r>
      <w:r w:rsidR="004748C9">
        <w:t>i</w:t>
      </w:r>
      <w:r w:rsidR="005F6BDF">
        <w:t>a and Herzegovina, Serbia, Montenegro, Albania and Macedonia.</w:t>
      </w:r>
    </w:p>
    <w:p w14:paraId="65F105E4" w14:textId="77777777" w:rsidR="00C306EA" w:rsidRDefault="00C306EA" w:rsidP="00D96B97">
      <w:pPr>
        <w:pStyle w:val="Unix"/>
      </w:pPr>
      <w:r w:rsidRPr="00C16835">
        <w:t xml:space="preserve">-bash-4.1$ python redlist_intersect.py </w:t>
      </w:r>
      <w:r>
        <w:t>eu_polygon_grid_10km</w:t>
      </w:r>
      <w:r w:rsidRPr="00C16835">
        <w:t xml:space="preserve"> objectid False 16</w:t>
      </w:r>
      <w:r w:rsidR="004C7922">
        <w:t xml:space="preserve"> - took 1hr 10 mins</w:t>
      </w:r>
    </w:p>
    <w:p w14:paraId="6A7BE759" w14:textId="77777777" w:rsidR="00536EC0" w:rsidRPr="00907279" w:rsidRDefault="00536EC0" w:rsidP="000E5536">
      <w:pPr>
        <w:pStyle w:val="BodyText2"/>
      </w:pPr>
      <w:r>
        <w:t xml:space="preserve">There are about 14 million unique records </w:t>
      </w:r>
      <w:r w:rsidR="00CC44A4">
        <w:t>(the final query '</w:t>
      </w:r>
      <w:r w:rsidR="00CC44A4" w:rsidRPr="00CC44A4">
        <w:t>get_species_list_for_user_defined_polygon_results_eu_10km_grids.sql</w:t>
      </w:r>
      <w:r w:rsidR="00CC44A4">
        <w:t xml:space="preserve">' took 15 hours) </w:t>
      </w:r>
      <w:r>
        <w:t xml:space="preserve">and I am validating with </w:t>
      </w:r>
      <w:r w:rsidRPr="00536EC0">
        <w:t>cellcode = '10kmE369N321'</w:t>
      </w:r>
      <w:r>
        <w:t xml:space="preserve"> which is Dengie.</w:t>
      </w:r>
      <w:r w:rsidR="00D911BB">
        <w:t xml:space="preserve"> Tried to write the data out to Access but it &gt;2Gb and failed so removing all the higher level taxonomy.</w:t>
      </w:r>
      <w:r w:rsidR="002C2929">
        <w:t xml:space="preserve"> Wrote to Access and put on ftp for Dario at </w:t>
      </w:r>
      <w:hyperlink r:id="rId334" w:history="1">
        <w:r w:rsidR="002C2929">
          <w:rPr>
            <w:rStyle w:val="Hyperlink"/>
          </w:rPr>
          <w:t>ftp://h05-ftp.jrc.it/cottaan/European_10km_Red_List_Species.mdb</w:t>
        </w:r>
      </w:hyperlink>
      <w:r w:rsidR="002C2929">
        <w:t xml:space="preserve">. </w:t>
      </w:r>
    </w:p>
    <w:p w14:paraId="2E673446" w14:textId="77777777" w:rsidR="00C306EA" w:rsidRPr="00C747AB" w:rsidRDefault="00C306EA" w:rsidP="000E5536">
      <w:pPr>
        <w:pStyle w:val="Heading5"/>
      </w:pPr>
      <w:r>
        <w:t>Peruvian Concessions</w:t>
      </w:r>
    </w:p>
    <w:p w14:paraId="484D2D55" w14:textId="77777777" w:rsidR="00C306EA" w:rsidRDefault="00C306EA" w:rsidP="000E5536">
      <w:pPr>
        <w:pStyle w:val="BodyText2"/>
      </w:pPr>
      <w:r>
        <w:t>Using the data request for Peruvian concessions as a data request. Heres the process:</w:t>
      </w:r>
    </w:p>
    <w:p w14:paraId="53D0EFCB" w14:textId="77777777" w:rsidR="00C306EA" w:rsidRDefault="00C306EA" w:rsidP="000E5536">
      <w:pPr>
        <w:pStyle w:val="ListNumber2"/>
        <w:numPr>
          <w:ilvl w:val="0"/>
          <w:numId w:val="18"/>
        </w:numPr>
      </w:pPr>
      <w:r>
        <w:t xml:space="preserve">Imported the shapefile into especies.amazon in species using FME and a copy of the FID field </w:t>
      </w:r>
    </w:p>
    <w:p w14:paraId="118C1764" w14:textId="77777777" w:rsidR="00C306EA" w:rsidRDefault="00C306EA" w:rsidP="000E5536">
      <w:pPr>
        <w:pStyle w:val="ListNumber2"/>
      </w:pPr>
      <w:r>
        <w:t>Mapped in ArcGIS to check it was OK – was fine after projecting to web mercator</w:t>
      </w:r>
    </w:p>
    <w:p w14:paraId="466A063C" w14:textId="77777777" w:rsidR="00C306EA" w:rsidRDefault="00C306EA" w:rsidP="000E5536">
      <w:pPr>
        <w:pStyle w:val="ListNumber2"/>
      </w:pPr>
      <w:r>
        <w:t>On the species database machine connected and run the following python:</w:t>
      </w:r>
    </w:p>
    <w:p w14:paraId="6C7DFA65" w14:textId="77777777" w:rsidR="00C306EA" w:rsidRDefault="00C306EA" w:rsidP="00D96B97">
      <w:pPr>
        <w:pStyle w:val="Unix"/>
      </w:pPr>
      <w:r w:rsidRPr="00820750">
        <w:t>-bash-4.1$ pytho</w:t>
      </w:r>
      <w:r>
        <w:t>n redlist_intersect.py amazon fid False 16</w:t>
      </w:r>
    </w:p>
    <w:p w14:paraId="37FBE349" w14:textId="77777777" w:rsidR="00C306EA" w:rsidRDefault="00C306EA" w:rsidP="000E5536">
      <w:pPr>
        <w:pStyle w:val="ListNumber2"/>
      </w:pPr>
      <w:r>
        <w:t>This produced a table of the unique fid’s and species_ids – we need to produce the final table with species names. Then used the query ‘</w:t>
      </w:r>
      <w:r w:rsidRPr="002323FE">
        <w:t>get_species_list_for_user_defined_polygon_results</w:t>
      </w:r>
      <w:r>
        <w:t>’ to get a species list.</w:t>
      </w:r>
    </w:p>
    <w:p w14:paraId="554B4541" w14:textId="77777777" w:rsidR="00286796" w:rsidRDefault="00286796" w:rsidP="000E5536">
      <w:pPr>
        <w:pStyle w:val="Heading5"/>
      </w:pPr>
      <w:bookmarkStart w:id="89" w:name="_Ref406403858"/>
      <w:r>
        <w:t xml:space="preserve">WWF </w:t>
      </w:r>
      <w:r w:rsidR="004057A6">
        <w:t xml:space="preserve">Terrestrial </w:t>
      </w:r>
      <w:r>
        <w:t>Ecoregions</w:t>
      </w:r>
      <w:bookmarkEnd w:id="89"/>
    </w:p>
    <w:p w14:paraId="43ACB15E" w14:textId="77777777" w:rsidR="00286796" w:rsidRDefault="00286796" w:rsidP="000E5536">
      <w:pPr>
        <w:pStyle w:val="BodyText2"/>
      </w:pPr>
      <w:r>
        <w:t xml:space="preserve">Copied the </w:t>
      </w:r>
      <w:r w:rsidRPr="00286796">
        <w:t>habitats_and_biotopes.wwf_terrestrial_ecosystems</w:t>
      </w:r>
      <w:r>
        <w:t xml:space="preserve"> dataset from PostGIS into a FGDB and dissolved on the name and then put back into the especies schema.</w:t>
      </w:r>
      <w:r w:rsidR="004A5F38">
        <w:t xml:space="preserve"> Running</w:t>
      </w:r>
      <w:r w:rsidR="00F17C7E">
        <w:t xml:space="preserve"> (took 8hr 47min)</w:t>
      </w:r>
      <w:r w:rsidR="004A5F38">
        <w:t>:</w:t>
      </w:r>
    </w:p>
    <w:p w14:paraId="531D4C6C" w14:textId="77777777" w:rsidR="004A5F38" w:rsidRDefault="004A5F38" w:rsidP="00D96B97">
      <w:pPr>
        <w:pStyle w:val="Unix"/>
      </w:pPr>
      <w:r w:rsidRPr="00C16835">
        <w:t xml:space="preserve">-bash-4.1$ python redlist_intersect.py </w:t>
      </w:r>
      <w:r>
        <w:t>terrestrial_eco</w:t>
      </w:r>
      <w:r w:rsidR="00AE2695">
        <w:t>regions</w:t>
      </w:r>
      <w:r w:rsidRPr="00C16835">
        <w:t xml:space="preserve"> objectid False 16</w:t>
      </w:r>
    </w:p>
    <w:p w14:paraId="2609ACF1" w14:textId="77777777" w:rsidR="004057A6" w:rsidRDefault="004057A6" w:rsidP="000E5536">
      <w:pPr>
        <w:pStyle w:val="BodyText2"/>
      </w:pPr>
      <w:r>
        <w:t>There are some issues with the results:</w:t>
      </w:r>
    </w:p>
    <w:p w14:paraId="5C3C6DFE" w14:textId="77777777" w:rsidR="004057A6" w:rsidRDefault="004057A6" w:rsidP="000E5536">
      <w:pPr>
        <w:pStyle w:val="ListBullet"/>
      </w:pPr>
      <w:r>
        <w:t>Marine species are given for terrestrial ecoregions, e.g. in '</w:t>
      </w:r>
      <w:r w:rsidRPr="004057A6">
        <w:t>Caledon conifer forests</w:t>
      </w:r>
      <w:r>
        <w:t>' there is '</w:t>
      </w:r>
      <w:r w:rsidRPr="004057A6">
        <w:t>Blue Skate</w:t>
      </w:r>
      <w:r>
        <w:t>' which is CR! Need to remove marine species from the results.</w:t>
      </w:r>
      <w:r w:rsidR="000E798E">
        <w:t xml:space="preserve"> See </w:t>
      </w:r>
      <w:r w:rsidR="000E798E">
        <w:fldChar w:fldCharType="begin"/>
      </w:r>
      <w:r w:rsidR="000E798E">
        <w:instrText xml:space="preserve"> REF _Ref333585029 \h </w:instrText>
      </w:r>
      <w:r w:rsidR="000E798E">
        <w:fldChar w:fldCharType="separate"/>
      </w:r>
      <w:r w:rsidR="00EA3299">
        <w:t>Filtering species for non-marine</w:t>
      </w:r>
      <w:r w:rsidR="000E798E">
        <w:fldChar w:fldCharType="end"/>
      </w:r>
      <w:r w:rsidR="000E798E">
        <w:t>.</w:t>
      </w:r>
      <w:r w:rsidR="00F20484">
        <w:t xml:space="preserve"> Cant use filters on the owner field as its not present in the PostGIS data!</w:t>
      </w:r>
    </w:p>
    <w:p w14:paraId="15549E50" w14:textId="77777777" w:rsidR="00810B30" w:rsidRPr="00286796" w:rsidRDefault="00810B30" w:rsidP="000E5536">
      <w:pPr>
        <w:pStyle w:val="ListBullet"/>
      </w:pPr>
      <w:r>
        <w:t>Removed marine species and tried again - final query took 3.5 hours (</w:t>
      </w:r>
      <w:r w:rsidRPr="00810B30">
        <w:t>get_species_list_for_user_defined_polygon_results_terrestrial_ecoregions.sql</w:t>
      </w:r>
      <w:r>
        <w:t>)!</w:t>
      </w:r>
    </w:p>
    <w:p w14:paraId="73B275BF" w14:textId="77777777" w:rsidR="000E2C60" w:rsidRDefault="000E2C60" w:rsidP="0034374E">
      <w:pPr>
        <w:pStyle w:val="Heading3"/>
      </w:pPr>
      <w:r>
        <w:t>Using Hadoop</w:t>
      </w:r>
    </w:p>
    <w:p w14:paraId="205C0AF0" w14:textId="4A072B93" w:rsidR="000E2C60" w:rsidRPr="000E2C60" w:rsidRDefault="000E2C60" w:rsidP="000E5536">
      <w:pPr>
        <w:pStyle w:val="BodyText2"/>
      </w:pPr>
      <w:r>
        <w:lastRenderedPageBreak/>
        <w:t>Doing the intersection on the ecoregions.</w:t>
      </w:r>
    </w:p>
    <w:p w14:paraId="6A4A3242" w14:textId="77777777" w:rsidR="006A3E1A" w:rsidRDefault="00D2126C" w:rsidP="0034374E">
      <w:pPr>
        <w:pStyle w:val="Heading3"/>
      </w:pPr>
      <w:r>
        <w:t>Using MapOfLife Services</w:t>
      </w:r>
    </w:p>
    <w:p w14:paraId="3B770DF4" w14:textId="77777777" w:rsidR="00CB0A99" w:rsidRDefault="00CB0A99" w:rsidP="000E5536">
      <w:pPr>
        <w:pStyle w:val="BodyText2"/>
      </w:pPr>
      <w:r>
        <w:t>Map Of Life have implemented a fast 50Km species list tool:</w:t>
      </w:r>
    </w:p>
    <w:p w14:paraId="615F2CC5" w14:textId="77777777" w:rsidR="00CB0A99" w:rsidRDefault="003630B2" w:rsidP="000E5536">
      <w:pPr>
        <w:pStyle w:val="BodyText2"/>
      </w:pPr>
      <w:hyperlink r:id="rId335" w:history="1">
        <w:r w:rsidR="00CB0A99">
          <w:rPr>
            <w:rStyle w:val="Hyperlink"/>
          </w:rPr>
          <w:t>https://github.com/MapofLife/MOL/blob/develop/app/js/mol.map.query.js</w:t>
        </w:r>
      </w:hyperlink>
    </w:p>
    <w:p w14:paraId="1B456752" w14:textId="77777777" w:rsidR="008B2D43" w:rsidRDefault="008B2D43" w:rsidP="000E5536">
      <w:pPr>
        <w:pStyle w:val="BodyText2"/>
      </w:pPr>
      <w:r>
        <w:t xml:space="preserve">But the data contains no </w:t>
      </w:r>
      <w:r w:rsidR="004A3035">
        <w:t xml:space="preserve">cetaceans, e.g. do a search for </w:t>
      </w:r>
      <w:r w:rsidR="004A3035" w:rsidRPr="004A3035">
        <w:t>Balaenoptera borealis</w:t>
      </w:r>
      <w:r w:rsidR="004A3035">
        <w:t xml:space="preserve"> and there is no Red List data</w:t>
      </w:r>
    </w:p>
    <w:p w14:paraId="509981E4" w14:textId="77777777" w:rsidR="00D3512F" w:rsidRDefault="00D3512F" w:rsidP="000E5536">
      <w:pPr>
        <w:pStyle w:val="BodyText2"/>
      </w:pPr>
      <w:r>
        <w:t>The SQL that is used to query for a point is also there:</w:t>
      </w:r>
    </w:p>
    <w:p w14:paraId="2C18DE26" w14:textId="77777777" w:rsidR="00D3512F" w:rsidRDefault="003630B2" w:rsidP="000E5536">
      <w:pPr>
        <w:pStyle w:val="BodyText2"/>
      </w:pPr>
      <w:hyperlink r:id="rId336" w:history="1">
        <w:r w:rsidR="00D3512F">
          <w:rPr>
            <w:rStyle w:val="Hyperlink"/>
          </w:rPr>
          <w:t>https://github.com/MapofLife/MOL/blob/develop/app/sql/get_species_list.sql?source=c</w:t>
        </w:r>
      </w:hyperlink>
      <w:r w:rsidR="00D3512F">
        <w:t xml:space="preserve"> and it looks quite normal.</w:t>
      </w:r>
      <w:r w:rsidR="00C964D1">
        <w:t xml:space="preserve"> Trying to reproduce the performance by extracting just the mammals. However, when I try to produce a table of just mammals and union them I get: </w:t>
      </w:r>
      <w:r w:rsidR="00C964D1" w:rsidRPr="00C964D1">
        <w:t>ERROR:  GEOSUnaryUnion: TopologyException: found non-noded intersection between LINESTRING (150.076 -22.1534, 150.076 -22.1534) and LINESTRING (150.076 -22.1534, 150.076 -22.1534) at 150.07614138000008 -22.15344427499997</w:t>
      </w:r>
      <w:r w:rsidR="00C964D1">
        <w:t>.</w:t>
      </w:r>
    </w:p>
    <w:p w14:paraId="510F14DF" w14:textId="77777777" w:rsidR="00CB507A" w:rsidRDefault="00CB507A" w:rsidP="000E5536">
      <w:pPr>
        <w:pStyle w:val="BodyText2"/>
      </w:pPr>
      <w:r>
        <w:t>Here is the url to their species list REST web service for a 1Km buffer</w:t>
      </w:r>
      <w:r w:rsidR="003E3EA8">
        <w:t xml:space="preserve"> (536ms)</w:t>
      </w:r>
      <w:r>
        <w:t>:</w:t>
      </w:r>
    </w:p>
    <w:p w14:paraId="4AA08A46" w14:textId="77777777" w:rsidR="00CB507A" w:rsidRDefault="003630B2" w:rsidP="000E5536">
      <w:pPr>
        <w:pStyle w:val="BodyText2"/>
      </w:pPr>
      <w:hyperlink r:id="rId337" w:history="1">
        <w:r w:rsidR="00CB507A">
          <w:rPr>
            <w:rStyle w:val="Hyperlink"/>
          </w:rPr>
          <w:t>http://www.mappinglife.org/list?dsid=iucn_mammals&amp;lon=8.79&amp;lat=45.58&amp;radius=1000&amp;taxa=Mammalia</w:t>
        </w:r>
      </w:hyperlink>
      <w:r w:rsidR="003F6770">
        <w:t xml:space="preserve"> and here is the query that is actually used:</w:t>
      </w:r>
    </w:p>
    <w:p w14:paraId="0BE5826A" w14:textId="77777777" w:rsidR="003F6770" w:rsidRDefault="003F6770" w:rsidP="000E5536">
      <w:pPr>
        <w:pStyle w:val="sql"/>
      </w:pPr>
      <w:r>
        <w:t>WHERE ST_DWithin(d.the_geom_webmercator,ST_Transform(ST_PointFromText(''POINT(8.79 45.58)'',4326),3857),1000/cos(radians(45.58)))</w:t>
      </w:r>
    </w:p>
    <w:p w14:paraId="7EC8CDF5" w14:textId="77777777" w:rsidR="009B0DD3" w:rsidRDefault="009B0DD3" w:rsidP="000E5536">
      <w:pPr>
        <w:pStyle w:val="BodyText2"/>
      </w:pPr>
      <w:r>
        <w:t>Produced a table of mammals excluding the ceteceans and ran the following again:</w:t>
      </w:r>
    </w:p>
    <w:p w14:paraId="78922BB5" w14:textId="77777777" w:rsidR="009B0DD3" w:rsidRDefault="003F6770" w:rsidP="000E5536">
      <w:pPr>
        <w:pStyle w:val="sql"/>
      </w:pPr>
      <w:r w:rsidRPr="003F6770">
        <w:t>SELECT st_Intersects(ST_GeomFromText('POINT(8.79 45.58)',4326), tmp.geom) from tmp;</w:t>
      </w:r>
    </w:p>
    <w:p w14:paraId="1AA3BAC3" w14:textId="77777777" w:rsidR="009B0DD3" w:rsidRPr="00CB0A99" w:rsidRDefault="009B0DD3" w:rsidP="000E5536">
      <w:pPr>
        <w:pStyle w:val="BodyText"/>
      </w:pPr>
      <w:r>
        <w:t>Took 121 seconds – still miles from what they are getting on MapOfLife.</w:t>
      </w:r>
    </w:p>
    <w:p w14:paraId="164095FF" w14:textId="77777777" w:rsidR="00BE1029" w:rsidRDefault="00BE1029" w:rsidP="000E5536">
      <w:pPr>
        <w:pStyle w:val="Heading2"/>
      </w:pPr>
      <w:r>
        <w:t>Species data for Valia</w:t>
      </w:r>
    </w:p>
    <w:p w14:paraId="46C7123B" w14:textId="77777777" w:rsidR="00F144DF" w:rsidRDefault="00F144DF" w:rsidP="000E5536">
      <w:pPr>
        <w:pStyle w:val="BodyText2"/>
      </w:pPr>
      <w:r>
        <w:t>These are extracted from the Red List using the Python script '</w:t>
      </w:r>
      <w:r w:rsidRPr="00F144DF">
        <w:t>E:\cottaan\My Documents\ArcGIS</w:t>
      </w:r>
      <w:r>
        <w:t>\</w:t>
      </w:r>
      <w:r w:rsidRPr="00F144DF">
        <w:t>filter_red_list_and_export</w:t>
      </w:r>
      <w:r>
        <w:t>.py'</w:t>
      </w:r>
    </w:p>
    <w:p w14:paraId="5E133CEB" w14:textId="77777777" w:rsidR="00BE1029" w:rsidRDefault="00BE1029" w:rsidP="000E5536">
      <w:pPr>
        <w:pStyle w:val="BodyText2"/>
      </w:pPr>
      <w:r>
        <w:t>Mangroves</w:t>
      </w:r>
      <w:r w:rsidR="003C51FC">
        <w:t xml:space="preserve">: </w:t>
      </w:r>
      <w:r>
        <w:t>Owner = 'GMSA Mangroves'</w:t>
      </w:r>
      <w:r w:rsidR="00DB311A">
        <w:t xml:space="preserve"> </w:t>
      </w:r>
    </w:p>
    <w:p w14:paraId="2314FB42" w14:textId="77777777" w:rsidR="008660B0" w:rsidRPr="008660B0" w:rsidRDefault="008660B0" w:rsidP="000E5536">
      <w:pPr>
        <w:pStyle w:val="BodyText2"/>
      </w:pPr>
      <w:r>
        <w:t>Coral reefs</w:t>
      </w:r>
      <w:r w:rsidR="003C51FC">
        <w:t xml:space="preserve">: </w:t>
      </w:r>
      <w:r>
        <w:t>Owner = 'GMSA</w:t>
      </w:r>
      <w:r w:rsidR="003C51FC">
        <w:t>_c</w:t>
      </w:r>
      <w:r>
        <w:t>oral'</w:t>
      </w:r>
    </w:p>
    <w:p w14:paraId="76F7DE6D" w14:textId="77777777" w:rsidR="008660B0" w:rsidRDefault="008660B0" w:rsidP="000E5536">
      <w:pPr>
        <w:pStyle w:val="BodyText2"/>
      </w:pPr>
      <w:r>
        <w:t>Saltmarsh</w:t>
      </w:r>
      <w:r w:rsidR="007B1160">
        <w:t xml:space="preserve">: </w:t>
      </w:r>
      <w:r w:rsidR="007B1160" w:rsidRPr="007B1160">
        <w:t>"BINOMIAL" IN ('Zoostera marina','Zoostera noltii','Cymodocea nodosa','Posidonia oceanica','Halopila stipulacea')</w:t>
      </w:r>
    </w:p>
    <w:p w14:paraId="1E1CF86E" w14:textId="77777777" w:rsidR="00D66F2D" w:rsidRPr="008660B0" w:rsidRDefault="00D66F2D" w:rsidP="000E5536">
      <w:pPr>
        <w:pStyle w:val="BodyText2"/>
      </w:pPr>
      <w:r>
        <w:t>Seagrasses</w:t>
      </w:r>
    </w:p>
    <w:p w14:paraId="58735F1D" w14:textId="77777777" w:rsidR="003036D6" w:rsidRDefault="003036D6" w:rsidP="000E5536">
      <w:pPr>
        <w:pStyle w:val="Heading2"/>
      </w:pPr>
      <w:r>
        <w:t>Supervised Cluster Analysis</w:t>
      </w:r>
    </w:p>
    <w:p w14:paraId="5D14BC7E" w14:textId="77777777" w:rsidR="003036D6" w:rsidRDefault="003036D6" w:rsidP="000E5536">
      <w:pPr>
        <w:pStyle w:val="BodyText2"/>
      </w:pPr>
      <w:r>
        <w:t>We need to be able to partition pixel space in order to use Google Earth Engine to classify data. What are the clustering algoritms that we can use?</w:t>
      </w:r>
    </w:p>
    <w:p w14:paraId="7F900942" w14:textId="77777777" w:rsidR="003036D6" w:rsidRDefault="003036D6" w:rsidP="0034374E">
      <w:pPr>
        <w:pStyle w:val="Heading3"/>
      </w:pPr>
      <w:r>
        <w:t>K-Nearest neighbour</w:t>
      </w:r>
    </w:p>
    <w:p w14:paraId="53C020DC" w14:textId="77777777" w:rsidR="000B7DF5" w:rsidRPr="003036D6" w:rsidRDefault="003036D6" w:rsidP="000E5536">
      <w:pPr>
        <w:pStyle w:val="BodyText2"/>
      </w:pPr>
      <w:r>
        <w:t xml:space="preserve">Good description here </w:t>
      </w:r>
      <w:hyperlink r:id="rId338" w:history="1">
        <w:r>
          <w:rPr>
            <w:rStyle w:val="Hyperlink"/>
          </w:rPr>
          <w:t>http://blog.yhathq.com/posts/classification-using-knn-and-python.html</w:t>
        </w:r>
      </w:hyperlink>
      <w:r>
        <w:t>. This analysis can be used to predict which class a new point will be based on previously trained data.</w:t>
      </w:r>
      <w:r w:rsidR="000B7DF5">
        <w:t xml:space="preserve"> It does not create equations for the class boundaries.</w:t>
      </w:r>
      <w:r w:rsidR="002E68D7">
        <w:t xml:space="preserve"> Javier suggests using CART to get the equations.</w:t>
      </w:r>
    </w:p>
    <w:p w14:paraId="0CB989BE" w14:textId="77777777" w:rsidR="002016FC" w:rsidRDefault="002016FC" w:rsidP="000E5536">
      <w:pPr>
        <w:pStyle w:val="Heading2"/>
      </w:pPr>
      <w:r>
        <w:t>Travel time to major cities</w:t>
      </w:r>
    </w:p>
    <w:p w14:paraId="44E5EE21" w14:textId="77777777" w:rsidR="002016FC" w:rsidRPr="002016FC" w:rsidRDefault="002016FC" w:rsidP="000E5536">
      <w:pPr>
        <w:pStyle w:val="BodyText2"/>
      </w:pPr>
    </w:p>
    <w:p w14:paraId="43ED32FE" w14:textId="77777777" w:rsidR="002016FC" w:rsidRDefault="002016FC" w:rsidP="0034374E">
      <w:pPr>
        <w:pStyle w:val="Heading3"/>
      </w:pPr>
      <w:r>
        <w:t>Website</w:t>
      </w:r>
    </w:p>
    <w:p w14:paraId="7DCA0D4A" w14:textId="77777777" w:rsidR="00970378" w:rsidRPr="00970378" w:rsidRDefault="003630B2" w:rsidP="000E5536">
      <w:pPr>
        <w:pStyle w:val="BodyText2"/>
      </w:pPr>
      <w:hyperlink r:id="rId339" w:history="1">
        <w:r w:rsidR="00970378" w:rsidRPr="008913AD">
          <w:rPr>
            <w:rStyle w:val="Hyperlink"/>
          </w:rPr>
          <w:t>http://bioval.jrc.ec.europa.eu/products/gam/index.htm</w:t>
        </w:r>
      </w:hyperlink>
      <w:r w:rsidR="00970378">
        <w:t xml:space="preserve"> </w:t>
      </w:r>
    </w:p>
    <w:p w14:paraId="4B6CD9FA" w14:textId="77777777" w:rsidR="002016FC" w:rsidRDefault="002016FC" w:rsidP="0034374E">
      <w:pPr>
        <w:pStyle w:val="Heading3"/>
      </w:pPr>
      <w:r>
        <w:t>Data and documentation</w:t>
      </w:r>
    </w:p>
    <w:p w14:paraId="29F31CAB" w14:textId="77777777" w:rsidR="002016FC" w:rsidRPr="002016FC" w:rsidRDefault="00970378" w:rsidP="000E5536">
      <w:pPr>
        <w:pStyle w:val="BodyText2"/>
      </w:pPr>
      <w:r>
        <w:t xml:space="preserve">The data is here: </w:t>
      </w:r>
      <w:hyperlink r:id="rId340" w:history="1">
        <w:r w:rsidRPr="008913AD">
          <w:rPr>
            <w:rStyle w:val="Hyperlink"/>
          </w:rPr>
          <w:t>\\NETMONDE2\qt_vol23\gisdata\nelsoan\wdr2009\data</w:t>
        </w:r>
      </w:hyperlink>
      <w:r>
        <w:t>. Connected in ArcGIS Desktop.</w:t>
      </w:r>
      <w:r w:rsidR="00937DE5">
        <w:t xml:space="preserve"> Added </w:t>
      </w:r>
      <w:r w:rsidR="00937DE5" w:rsidRPr="00937DE5">
        <w:t>glc2000_v1_1</w:t>
      </w:r>
      <w:r w:rsidR="00937DE5">
        <w:t xml:space="preserve"> to the map. There are </w:t>
      </w:r>
      <w:r w:rsidR="00937DE5" w:rsidRPr="00937DE5">
        <w:t>40320, 16353</w:t>
      </w:r>
      <w:r w:rsidR="00D15E37">
        <w:t xml:space="preserve"> cols, rows and it is WGS84 and is an ESRI GRID Raster.</w:t>
      </w:r>
    </w:p>
    <w:p w14:paraId="6E9FA595" w14:textId="77777777" w:rsidR="009A3C9D" w:rsidRDefault="009A3C9D" w:rsidP="0034374E">
      <w:pPr>
        <w:pStyle w:val="Heading3"/>
      </w:pPr>
      <w:r>
        <w:t>Method implementation</w:t>
      </w:r>
    </w:p>
    <w:p w14:paraId="7DA040AF" w14:textId="77777777" w:rsidR="009A3C9D" w:rsidRDefault="009A3C9D" w:rsidP="007D2F52">
      <w:pPr>
        <w:pStyle w:val="Heading4"/>
      </w:pPr>
      <w:r>
        <w:lastRenderedPageBreak/>
        <w:t>Computation of a Cost-Surface</w:t>
      </w:r>
    </w:p>
    <w:p w14:paraId="07DE67A6" w14:textId="77777777" w:rsidR="002542E6" w:rsidRDefault="009A3C9D" w:rsidP="000E5536">
      <w:pPr>
        <w:pStyle w:val="BodyText2"/>
      </w:pPr>
      <w:r>
        <w:t>The first step is to calculate a cost surface which is easy. Simply add up all the values for the input rasters (i.e. quadkeys)</w:t>
      </w:r>
      <w:r w:rsidR="00677F2C">
        <w:t xml:space="preserve"> optionally with a weighting factor</w:t>
      </w:r>
      <w:r>
        <w:t>.</w:t>
      </w:r>
      <w:r w:rsidR="0025335F">
        <w:t xml:space="preserve"> </w:t>
      </w:r>
      <w:r w:rsidR="002542E6">
        <w:t xml:space="preserve">Example here on the ESRI site: </w:t>
      </w:r>
      <w:hyperlink r:id="rId341" w:anchor="/Creating_a_cost_surface_raster/009z0000001z000000/" w:history="1">
        <w:r w:rsidR="002542E6" w:rsidRPr="008913AD">
          <w:rPr>
            <w:rStyle w:val="Hyperlink"/>
          </w:rPr>
          <w:t>http://resources.arcgis.com/en/help/main/10.2/index.html#/Creating_a_cost_surface_raster/009z0000001z000000/</w:t>
        </w:r>
      </w:hyperlink>
      <w:r w:rsidR="002542E6">
        <w:t xml:space="preserve"> </w:t>
      </w:r>
    </w:p>
    <w:p w14:paraId="7A3AF855" w14:textId="77777777" w:rsidR="009A3C9D" w:rsidRDefault="0025335F" w:rsidP="000E5536">
      <w:pPr>
        <w:pStyle w:val="BodyText2"/>
      </w:pPr>
      <w:r>
        <w:t>Whats the best way to rasterise/convert and import the layers into Hadoop?</w:t>
      </w:r>
      <w:r w:rsidR="00B57AE4">
        <w:t xml:space="preserve"> Maybe rasterise and convert on the client machine – but no GDAL or Python bindings </w:t>
      </w:r>
      <w:r w:rsidR="00B57AE4">
        <w:sym w:font="Wingdings" w:char="F04C"/>
      </w:r>
      <w:r w:rsidR="00363462">
        <w:t xml:space="preserve"> Converting the WGS84 raster to Web Mercator using ArcGIS and a cell size of </w:t>
      </w:r>
      <w:r w:rsidR="00363462" w:rsidRPr="00363462">
        <w:t>1222.9924525618553</w:t>
      </w:r>
      <w:r w:rsidR="00363462">
        <w:t>.</w:t>
      </w:r>
      <w:r w:rsidR="007B2F83">
        <w:t xml:space="preserve"> We should then be able to use this and convert it to quadkey data.</w:t>
      </w:r>
    </w:p>
    <w:p w14:paraId="4355DB73" w14:textId="77777777" w:rsidR="00DD5D45" w:rsidRDefault="00DD5D45" w:rsidP="000E5536">
      <w:pPr>
        <w:pStyle w:val="Code"/>
      </w:pPr>
      <w:r>
        <w:t>arcpy.ProjectRaster_management("glc2000_v1_1","E:/cottaan/My Documents/ArcGIS/Default.gdb/glc2000_v1_1_ProjectRaster","PROJCS['WGS_1984_Web_Mercator_Auxiliary_Sphere',GEOGCS['GCS_WGS_1984',DATUM['D_WGS_1984',SPHEROID['WGS_1984',6378137.0,298.257223563]],PRIMEM['Greenwich',0.0],UNIT['Degree',0.0174532925199433]],PROJECTION['Mercator_Auxiliary_Sphere'],PARAMETER['False_Easting',0.0],PARAMETER['False_Northing',0.0],PARAMETER['Central_Meridian',0.0],PARAMETER['Standard_Parallel_1',0.0],PARAMETER['Auxiliary_Sphere_Type',0.0],UNIT['Meter',1.0]]","NEAREST","1222.99245256186","#","#","GEOGCS['GCS_WGS_1984',DATUM['D_WGS_1984',SPHEROID['WGS_1984',6378137.0,298.257223563]],PRIMEM['Greenwich',0.0],UNIT['Degree',0.0174532925199433]]")</w:t>
      </w:r>
    </w:p>
    <w:p w14:paraId="4FD0AD4F" w14:textId="77777777" w:rsidR="00224715" w:rsidRDefault="00DD5D45" w:rsidP="000E5536">
      <w:pPr>
        <w:pStyle w:val="BodyText2"/>
      </w:pPr>
      <w:r>
        <w:t xml:space="preserve">There are </w:t>
      </w:r>
      <w:r w:rsidRPr="00DD5D45">
        <w:t>32768, 30910</w:t>
      </w:r>
      <w:r>
        <w:t xml:space="preserve"> cols, rows in the output raster. </w:t>
      </w:r>
      <w:r w:rsidR="0056342A">
        <w:t xml:space="preserve">Moving it to Cruise where I can use GDAL to load to Numpy and convert to quadkey data. </w:t>
      </w:r>
    </w:p>
    <w:p w14:paraId="13958412" w14:textId="77777777" w:rsidR="00224715" w:rsidRDefault="00224715" w:rsidP="000E5536">
      <w:pPr>
        <w:pStyle w:val="Code"/>
      </w:pPr>
      <w:r w:rsidRPr="00224715">
        <w:t>arcpy.CopyRaster_management("E:/cottaan/My Documents/ArcGIS/Default.gdb/glc2000_v1_1_ProjectRaster","E:/cottaan/My Documents/ArcGIS/glc2000.tif","#","#","#","NONE","NONE","#","NONE","NONE")</w:t>
      </w:r>
    </w:p>
    <w:p w14:paraId="69F86E3E" w14:textId="77777777" w:rsidR="00224715" w:rsidRDefault="00224715" w:rsidP="000E5536">
      <w:pPr>
        <w:pStyle w:val="BodyText2"/>
      </w:pPr>
    </w:p>
    <w:p w14:paraId="7AAA3A34" w14:textId="77777777" w:rsidR="00DD5D45" w:rsidRPr="009A3C9D" w:rsidRDefault="00DD5D45" w:rsidP="000E5536">
      <w:pPr>
        <w:pStyle w:val="BodyText2"/>
      </w:pPr>
      <w:r>
        <w:t xml:space="preserve">We need to flush cache </w:t>
      </w:r>
      <w:r w:rsidRPr="00DD5D45">
        <w:t>outBand.FlushCache()</w:t>
      </w:r>
      <w:r>
        <w:t xml:space="preserve"> see </w:t>
      </w:r>
      <w:hyperlink r:id="rId342" w:history="1">
        <w:r w:rsidRPr="00DD5D45">
          <w:rPr>
            <w:rStyle w:val="Hyperlink"/>
          </w:rPr>
          <w:t>here</w:t>
        </w:r>
      </w:hyperlink>
      <w:r>
        <w:t>.</w:t>
      </w:r>
    </w:p>
    <w:p w14:paraId="6F87DC7E" w14:textId="77777777" w:rsidR="009A3C9D" w:rsidRPr="009A3C9D" w:rsidRDefault="009A3C9D" w:rsidP="007D2F52">
      <w:pPr>
        <w:pStyle w:val="Heading4"/>
      </w:pPr>
      <w:r>
        <w:t>Computation of a Cost-Distance</w:t>
      </w:r>
    </w:p>
    <w:p w14:paraId="4A22B480" w14:textId="77777777" w:rsidR="00B238A4" w:rsidRDefault="00B238A4" w:rsidP="000E5536">
      <w:pPr>
        <w:pStyle w:val="Heading2"/>
      </w:pPr>
      <w:r>
        <w:t>Roadless areas</w:t>
      </w:r>
    </w:p>
    <w:p w14:paraId="30736D8A" w14:textId="77777777" w:rsidR="00B238A4" w:rsidRPr="00B238A4" w:rsidRDefault="00B238A4" w:rsidP="000E5536">
      <w:pPr>
        <w:pStyle w:val="BodyText2"/>
      </w:pPr>
      <w:r>
        <w:t xml:space="preserve">There is an excellent document describing gRoads available </w:t>
      </w:r>
      <w:hyperlink r:id="rId343" w:history="1">
        <w:r w:rsidRPr="00B238A4">
          <w:rPr>
            <w:rStyle w:val="Hyperlink"/>
          </w:rPr>
          <w:t>here</w:t>
        </w:r>
      </w:hyperlink>
      <w:r>
        <w:t xml:space="preserve">. This is a CIESIN </w:t>
      </w:r>
      <w:r w:rsidR="00BB137C">
        <w:t xml:space="preserve">initiative that is described </w:t>
      </w:r>
      <w:hyperlink r:id="rId344" w:history="1">
        <w:r w:rsidR="00BB137C" w:rsidRPr="00BB137C">
          <w:rPr>
            <w:rStyle w:val="Hyperlink"/>
          </w:rPr>
          <w:t>here</w:t>
        </w:r>
      </w:hyperlink>
      <w:r w:rsidR="00BB137C">
        <w:t>.</w:t>
      </w:r>
    </w:p>
    <w:p w14:paraId="573E1535" w14:textId="202DF4C2" w:rsidR="00B37D09" w:rsidRDefault="0093510D" w:rsidP="000E5536">
      <w:pPr>
        <w:pStyle w:val="Heading1"/>
      </w:pPr>
      <w:r>
        <w:t>Server Development</w:t>
      </w:r>
      <w:bookmarkEnd w:id="88"/>
    </w:p>
    <w:p w14:paraId="03C07670" w14:textId="77777777" w:rsidR="00FF083D" w:rsidRDefault="00FF083D" w:rsidP="000E5536">
      <w:pPr>
        <w:pStyle w:val="Heading2"/>
      </w:pPr>
      <w:bookmarkStart w:id="90" w:name="_Toc315774594"/>
      <w:r>
        <w:t>Python programming</w:t>
      </w:r>
      <w:bookmarkEnd w:id="90"/>
    </w:p>
    <w:p w14:paraId="098C548C" w14:textId="77777777" w:rsidR="00FF083D" w:rsidRDefault="00FF083D" w:rsidP="0034374E">
      <w:pPr>
        <w:pStyle w:val="Heading3"/>
      </w:pPr>
      <w:bookmarkStart w:id="91" w:name="_Toc315774595"/>
      <w:r>
        <w:t>Modules and packages</w:t>
      </w:r>
      <w:bookmarkEnd w:id="91"/>
    </w:p>
    <w:p w14:paraId="679438A1" w14:textId="77777777" w:rsidR="00FF083D" w:rsidRDefault="003630B2" w:rsidP="000E5536">
      <w:pPr>
        <w:pStyle w:val="BodyText"/>
      </w:pPr>
      <w:hyperlink r:id="rId345" w:history="1">
        <w:r w:rsidR="00FF083D" w:rsidRPr="0077669C">
          <w:rPr>
            <w:rStyle w:val="Hyperlink"/>
          </w:rPr>
          <w:t>http://guide.python-distribute.org/introduction.html</w:t>
        </w:r>
      </w:hyperlink>
    </w:p>
    <w:p w14:paraId="3C4D540D" w14:textId="77777777" w:rsidR="00FF083D" w:rsidRDefault="00FF083D" w:rsidP="000E5536">
      <w:pPr>
        <w:pStyle w:val="BodyText"/>
      </w:pPr>
      <w:r>
        <w:t>The corresponding arcpy wrappers for the GP functions are in:</w:t>
      </w:r>
    </w:p>
    <w:p w14:paraId="7D9E4F36" w14:textId="77777777" w:rsidR="00FF083D" w:rsidRDefault="00FF083D" w:rsidP="000E5536">
      <w:pPr>
        <w:pStyle w:val="BodyText"/>
      </w:pPr>
      <w:r>
        <w:t>'C:\Program Files (x86)\ArcGIS\Desktop10.0\arcpy\arcpy'</w:t>
      </w:r>
    </w:p>
    <w:p w14:paraId="3D51B850" w14:textId="77777777" w:rsidR="00FF083D" w:rsidRDefault="00FF083D" w:rsidP="000E5536">
      <w:pPr>
        <w:pStyle w:val="BodyText"/>
      </w:pPr>
      <w:r>
        <w:t>So for example, if you want to find the source for the Python code:</w:t>
      </w:r>
    </w:p>
    <w:p w14:paraId="0318ABE9" w14:textId="77777777" w:rsidR="00FF083D" w:rsidRDefault="00FF083D" w:rsidP="000E5536">
      <w:pPr>
        <w:pStyle w:val="BodyText"/>
      </w:pPr>
      <w:r>
        <w:t>arcpy.PolygonToRaster_conversion(bla bla bla..)</w:t>
      </w:r>
    </w:p>
    <w:p w14:paraId="6487AAC3" w14:textId="77777777" w:rsidR="00FF083D" w:rsidRDefault="00FF083D" w:rsidP="000E5536">
      <w:pPr>
        <w:pStyle w:val="BodyText"/>
      </w:pPr>
      <w:r>
        <w:t>It will be in the file:</w:t>
      </w:r>
    </w:p>
    <w:p w14:paraId="43AEDF9F" w14:textId="77777777" w:rsidR="00FF083D" w:rsidRDefault="00FF083D" w:rsidP="000E5536">
      <w:pPr>
        <w:pStyle w:val="BodyText"/>
      </w:pPr>
      <w:r>
        <w:t>'C:\Program Files (x86)\ArcGIS\Desktop10.0\arcpy\arcpy\conversion.py'</w:t>
      </w:r>
    </w:p>
    <w:p w14:paraId="26C5AD02" w14:textId="77777777" w:rsidR="00FF083D" w:rsidRDefault="00FF083D" w:rsidP="000E5536">
      <w:pPr>
        <w:pStyle w:val="BodyText"/>
      </w:pPr>
      <w:r>
        <w:t>Sure enough:</w:t>
      </w:r>
    </w:p>
    <w:p w14:paraId="088ADBD4" w14:textId="77777777" w:rsidR="00FF083D" w:rsidRDefault="00FF083D" w:rsidP="000E5536">
      <w:pPr>
        <w:pStyle w:val="BodyText"/>
      </w:pPr>
      <w:r>
        <w:t>def PolygonToRaster(in_features=None, value_field=None, out_rasterdataset=None, cell_assignment=None, priority_field=None, cellsize=None):</w:t>
      </w:r>
    </w:p>
    <w:p w14:paraId="52200D09" w14:textId="77777777" w:rsidR="00FF083D" w:rsidRDefault="00FF083D" w:rsidP="000E5536">
      <w:pPr>
        <w:pStyle w:val="BodyText"/>
      </w:pPr>
      <w:r>
        <w:t xml:space="preserve">    """PolygonToRaster_conversion(in_features, value_field, out_rasterdataset, {cell_assignment}, {priority_field}, {cellsize})</w:t>
      </w:r>
    </w:p>
    <w:p w14:paraId="32A0F4E0" w14:textId="77777777" w:rsidR="00DD2C82" w:rsidRDefault="00DD2C82" w:rsidP="0034374E">
      <w:pPr>
        <w:pStyle w:val="Heading3"/>
      </w:pPr>
      <w:bookmarkStart w:id="92" w:name="_Toc315774598"/>
      <w:r>
        <w:t>Video Codec</w:t>
      </w:r>
    </w:p>
    <w:p w14:paraId="63DF10B6" w14:textId="77777777" w:rsidR="008F1185" w:rsidRDefault="008F1185" w:rsidP="007D2F52">
      <w:pPr>
        <w:pStyle w:val="Heading4"/>
      </w:pPr>
      <w:r>
        <w:t>OpenCV</w:t>
      </w:r>
    </w:p>
    <w:p w14:paraId="7F910010" w14:textId="77777777" w:rsidR="00DD2C82" w:rsidRDefault="00DD2C82" w:rsidP="000E5536">
      <w:pPr>
        <w:pStyle w:val="BodyText2"/>
      </w:pPr>
      <w:r>
        <w:t xml:space="preserve">We need to be able to create videos of the Landsat scenes that have water detection in Python. For this, Monica has installed </w:t>
      </w:r>
      <w:hyperlink r:id="rId346" w:history="1">
        <w:r w:rsidRPr="00DD2C82">
          <w:rPr>
            <w:rStyle w:val="Hyperlink"/>
          </w:rPr>
          <w:t>OpenCV</w:t>
        </w:r>
      </w:hyperlink>
      <w:r>
        <w:t>.</w:t>
      </w:r>
      <w:r w:rsidR="004B197C">
        <w:t xml:space="preserve"> Here is a tutorial on how to create a video: </w:t>
      </w:r>
      <w:hyperlink r:id="rId347" w:history="1">
        <w:r w:rsidR="004B197C">
          <w:rPr>
            <w:rStyle w:val="Hyperlink"/>
          </w:rPr>
          <w:t>http://stackoverflow.com/questions/14440400/creating-a-video-using-opencv-2-4-0-in-python</w:t>
        </w:r>
      </w:hyperlink>
      <w:r w:rsidR="004B197C">
        <w:t>.</w:t>
      </w:r>
      <w:r w:rsidR="008F1185">
        <w:t xml:space="preserve"> Too hard to configure.</w:t>
      </w:r>
    </w:p>
    <w:p w14:paraId="78BC5FDE" w14:textId="77777777" w:rsidR="008F1185" w:rsidRDefault="008F1185" w:rsidP="0034374E">
      <w:pPr>
        <w:pStyle w:val="Heading3"/>
      </w:pPr>
      <w:r>
        <w:t>ffMpeg</w:t>
      </w:r>
    </w:p>
    <w:p w14:paraId="6DB6C3CD" w14:textId="77777777" w:rsidR="008F1185" w:rsidRDefault="008F1185" w:rsidP="000E5536">
      <w:pPr>
        <w:pStyle w:val="BodyText2"/>
      </w:pPr>
      <w:r>
        <w:t xml:space="preserve">Installed on </w:t>
      </w:r>
      <w:r w:rsidRPr="008F1185">
        <w:t>schwarzy-vm6</w:t>
      </w:r>
      <w:r>
        <w:t xml:space="preserve"> using webuser/changeme. Moved some images to the /images folder.</w:t>
      </w:r>
      <w:r w:rsidR="00623033">
        <w:t xml:space="preserve"> Renamed them to img0001.png etc. and the following worked but the background was black and there seemed to be some shifting.</w:t>
      </w:r>
    </w:p>
    <w:p w14:paraId="17828EEE" w14:textId="77777777" w:rsidR="00623033" w:rsidRPr="008F1185" w:rsidRDefault="00E929E3" w:rsidP="00D96B97">
      <w:pPr>
        <w:pStyle w:val="Unix"/>
      </w:pPr>
      <w:r w:rsidRPr="00E929E3">
        <w:lastRenderedPageBreak/>
        <w:t>[webuser@schwarzy-vm6 images]$ ffmpeg -f image2 -i img%04d.png output2.mpg</w:t>
      </w:r>
    </w:p>
    <w:p w14:paraId="06B1F2E4" w14:textId="53416BE4" w:rsidR="00B37D09" w:rsidRDefault="006F16DC" w:rsidP="000E5536">
      <w:pPr>
        <w:pStyle w:val="Heading2"/>
      </w:pPr>
      <w:r>
        <w:t xml:space="preserve">REST Service </w:t>
      </w:r>
      <w:r w:rsidR="000E4C4F">
        <w:t>Development</w:t>
      </w:r>
      <w:bookmarkEnd w:id="92"/>
    </w:p>
    <w:p w14:paraId="73BFD1AB" w14:textId="77777777" w:rsidR="00D07925" w:rsidRDefault="00D07925" w:rsidP="0034374E">
      <w:pPr>
        <w:pStyle w:val="Heading3"/>
      </w:pPr>
      <w:bookmarkStart w:id="93" w:name="_Toc315774599"/>
      <w:r>
        <w:t>Connecting to the dopa/eHabitat machine</w:t>
      </w:r>
      <w:bookmarkEnd w:id="93"/>
    </w:p>
    <w:p w14:paraId="20DB79D8" w14:textId="729CE34A" w:rsidR="00D07925" w:rsidRDefault="00D07925" w:rsidP="007D2F52">
      <w:pPr>
        <w:pStyle w:val="Heading4"/>
      </w:pPr>
      <w:bookmarkStart w:id="94" w:name="_Toc315774600"/>
      <w:r>
        <w:t>Putty</w:t>
      </w:r>
      <w:bookmarkEnd w:id="94"/>
    </w:p>
    <w:p w14:paraId="1EDE1C87" w14:textId="77777777" w:rsidR="00D07925" w:rsidRDefault="00D07925" w:rsidP="000E5536">
      <w:pPr>
        <w:pStyle w:val="ListBullet"/>
      </w:pPr>
      <w:r>
        <w:t>Click on Session and enter a hostname</w:t>
      </w:r>
    </w:p>
    <w:p w14:paraId="49F91E57" w14:textId="77777777" w:rsidR="00D07925" w:rsidRDefault="00D07925" w:rsidP="000E5536">
      <w:pPr>
        <w:pStyle w:val="BodyText"/>
      </w:pPr>
      <w:r>
        <w:t xml:space="preserve"> </w:t>
      </w:r>
      <w:r>
        <w:tab/>
        <w:t xml:space="preserve">ehabitat machine: </w:t>
      </w:r>
      <w:r>
        <w:tab/>
        <w:t xml:space="preserve">h03-dev-vm7 </w:t>
      </w:r>
      <w:r>
        <w:tab/>
        <w:t xml:space="preserve">user: webuser </w:t>
      </w:r>
      <w:r>
        <w:tab/>
        <w:t>password: ehab2011uncert</w:t>
      </w:r>
    </w:p>
    <w:p w14:paraId="750DCB64" w14:textId="77777777" w:rsidR="00D07925" w:rsidRDefault="009F1FC7" w:rsidP="000E5536">
      <w:pPr>
        <w:pStyle w:val="BodyText"/>
      </w:pPr>
      <w:r>
        <w:tab/>
        <w:t xml:space="preserve">dopa: </w:t>
      </w:r>
      <w:r>
        <w:tab/>
      </w:r>
      <w:r>
        <w:tab/>
      </w:r>
      <w:r w:rsidR="00D07925">
        <w:t xml:space="preserve">h03-dev-vm3 </w:t>
      </w:r>
      <w:r w:rsidR="00D07925">
        <w:tab/>
        <w:t xml:space="preserve">user: webuser </w:t>
      </w:r>
      <w:r w:rsidR="00D07925">
        <w:tab/>
        <w:t>password: dopa2011uncert</w:t>
      </w:r>
    </w:p>
    <w:p w14:paraId="2D40A8BA" w14:textId="77777777" w:rsidR="00D07925" w:rsidRDefault="00D07925" w:rsidP="000E5536">
      <w:pPr>
        <w:pStyle w:val="ListBullet"/>
      </w:pPr>
      <w:r>
        <w:t>Click Open</w:t>
      </w:r>
    </w:p>
    <w:p w14:paraId="2495A28A" w14:textId="77777777" w:rsidR="00D07925" w:rsidRDefault="00D07925" w:rsidP="000E5536">
      <w:pPr>
        <w:pStyle w:val="ListBullet"/>
      </w:pPr>
      <w:r>
        <w:t>This will connect to the UNIX machine</w:t>
      </w:r>
    </w:p>
    <w:p w14:paraId="1B89601A" w14:textId="77777777" w:rsidR="00D07925" w:rsidRDefault="00D07925" w:rsidP="000E5536">
      <w:pPr>
        <w:pStyle w:val="ListBullet"/>
      </w:pPr>
      <w:r>
        <w:t>To copy information from the current PuTTY window, simply highlight the text you want to copy, and it will be copied to the clipboard.</w:t>
      </w:r>
    </w:p>
    <w:p w14:paraId="0038825E" w14:textId="77777777" w:rsidR="00D07925" w:rsidRDefault="00D07925" w:rsidP="000E5536">
      <w:pPr>
        <w:pStyle w:val="ListBullet"/>
      </w:pPr>
      <w:r>
        <w:t>To paste information that has been highlighted in the current PuTTY window or has been copied to the clipboard, press the Shift and Insert keys simultaneously or right-click. The   information will be pasted in at the cursor.</w:t>
      </w:r>
    </w:p>
    <w:p w14:paraId="12EDF71D" w14:textId="77777777" w:rsidR="00D07925" w:rsidRDefault="00D07925" w:rsidP="000E5536">
      <w:pPr>
        <w:pStyle w:val="ListBullet"/>
      </w:pPr>
      <w:r>
        <w:t>To copy text from the current PuTTY window and paste it at the cursor's location, simply highlight the text and right-click.</w:t>
      </w:r>
    </w:p>
    <w:p w14:paraId="4E2DD865" w14:textId="77777777" w:rsidR="00D07925" w:rsidRDefault="00D07925" w:rsidP="007D2F52">
      <w:pPr>
        <w:pStyle w:val="Heading4"/>
      </w:pPr>
      <w:bookmarkStart w:id="95" w:name="_Toc315774601"/>
      <w:r>
        <w:t>WinSCP</w:t>
      </w:r>
      <w:bookmarkEnd w:id="95"/>
    </w:p>
    <w:p w14:paraId="4FD38020" w14:textId="77777777" w:rsidR="00D07925" w:rsidRDefault="00D07925" w:rsidP="000E5536">
      <w:pPr>
        <w:pStyle w:val="ListBullet"/>
      </w:pPr>
      <w:r>
        <w:t>WinSCP is a secure ftp client that allows you to open the UNIX machine file on the local machine, edit it and then it gets put back on the UNIX machine</w:t>
      </w:r>
    </w:p>
    <w:p w14:paraId="7FE72B14" w14:textId="77777777" w:rsidR="00D07925" w:rsidRDefault="00D07925" w:rsidP="000E5536">
      <w:pPr>
        <w:pStyle w:val="ListBullet"/>
      </w:pPr>
      <w:r>
        <w:t>logon to the server in the same way as PuTTY</w:t>
      </w:r>
    </w:p>
    <w:p w14:paraId="626CAE33" w14:textId="77777777" w:rsidR="00D07925" w:rsidRDefault="00D07925" w:rsidP="000E5536">
      <w:pPr>
        <w:pStyle w:val="ListBullet"/>
      </w:pPr>
      <w:r>
        <w:t>It also allows you to keep folder synchronised across ftp - so for example you can have a folder on your local machine synched with for example the eHabitat webserver. To do that:</w:t>
      </w:r>
    </w:p>
    <w:p w14:paraId="7E63D82E" w14:textId="77777777" w:rsidR="00D07925" w:rsidRDefault="00D07925" w:rsidP="000E5536">
      <w:pPr>
        <w:pStyle w:val="BodyText"/>
      </w:pPr>
      <w:r>
        <w:tab/>
        <w:t>- Open WinSCP and navigate to the local and remote folders that you want to keep in synch</w:t>
      </w:r>
    </w:p>
    <w:p w14:paraId="57694E00" w14:textId="77777777" w:rsidR="00D07925" w:rsidRDefault="00D07925" w:rsidP="000E5536">
      <w:pPr>
        <w:pStyle w:val="BodyText"/>
      </w:pPr>
      <w:r>
        <w:tab/>
        <w:t>- Click commands | keep remote directory up to date</w:t>
      </w:r>
    </w:p>
    <w:p w14:paraId="7DE24869" w14:textId="77777777" w:rsidR="00D07925" w:rsidRDefault="00D07925" w:rsidP="000E5536">
      <w:pPr>
        <w:pStyle w:val="BodyText2"/>
      </w:pPr>
      <w:r>
        <w:tab/>
        <w:t>- Click start</w:t>
      </w:r>
    </w:p>
    <w:p w14:paraId="6D00F25B" w14:textId="77777777" w:rsidR="00D07925" w:rsidRDefault="00D07925" w:rsidP="000E5536">
      <w:pPr>
        <w:pStyle w:val="BodyText"/>
      </w:pPr>
      <w:r>
        <w:t>On the eHabitat machine the web root is at:</w:t>
      </w:r>
    </w:p>
    <w:p w14:paraId="585E83F8" w14:textId="77777777" w:rsidR="00D07925" w:rsidRDefault="00D07925" w:rsidP="000E5536">
      <w:pPr>
        <w:pStyle w:val="BodyText"/>
      </w:pPr>
      <w:r>
        <w:t>root\srv\www\htdocs</w:t>
      </w:r>
    </w:p>
    <w:p w14:paraId="3CF9A520" w14:textId="77777777" w:rsidR="00D07925" w:rsidRDefault="00D07925" w:rsidP="000E5536">
      <w:pPr>
        <w:pStyle w:val="BodyText"/>
      </w:pPr>
      <w:r>
        <w:t>So if you put a file called 'index.php' on the server it will accessible from:</w:t>
      </w:r>
    </w:p>
    <w:p w14:paraId="504082E8" w14:textId="77777777" w:rsidR="00D07925" w:rsidRDefault="003630B2" w:rsidP="000E5536">
      <w:pPr>
        <w:pStyle w:val="BodyText2"/>
      </w:pPr>
      <w:hyperlink r:id="rId348" w:history="1">
        <w:r w:rsidR="00D07925" w:rsidRPr="0077669C">
          <w:rPr>
            <w:rStyle w:val="Hyperlink"/>
          </w:rPr>
          <w:t>http://h03-dev-vm7/eSpecies-REST/index.php</w:t>
        </w:r>
      </w:hyperlink>
    </w:p>
    <w:p w14:paraId="55EAE6A8" w14:textId="08E275C6" w:rsidR="00D07925" w:rsidRDefault="00D07925" w:rsidP="0034374E">
      <w:pPr>
        <w:pStyle w:val="Heading3"/>
      </w:pPr>
      <w:bookmarkStart w:id="96" w:name="_Toc315774602"/>
      <w:r>
        <w:t>Service Implementation</w:t>
      </w:r>
      <w:bookmarkEnd w:id="96"/>
    </w:p>
    <w:p w14:paraId="2F9F95D8" w14:textId="77777777" w:rsidR="002D1594" w:rsidRDefault="002D1594" w:rsidP="007D2F52">
      <w:pPr>
        <w:pStyle w:val="Heading4"/>
      </w:pPr>
      <w:bookmarkStart w:id="97" w:name="_Toc315774603"/>
      <w:r>
        <w:t>webpy</w:t>
      </w:r>
    </w:p>
    <w:p w14:paraId="18445F01" w14:textId="77777777" w:rsidR="002D1594" w:rsidRDefault="002D1594" w:rsidP="000E5536">
      <w:pPr>
        <w:pStyle w:val="BodyText2"/>
      </w:pPr>
      <w:r>
        <w:t>Creating a custom REST server by doing the following:</w:t>
      </w:r>
    </w:p>
    <w:p w14:paraId="11FD738C" w14:textId="77777777" w:rsidR="002D1594" w:rsidRDefault="002D1594" w:rsidP="000E5536">
      <w:pPr>
        <w:pStyle w:val="ListBullet"/>
      </w:pPr>
      <w:r>
        <w:t xml:space="preserve">Open a putty session to the UNIX machine </w:t>
      </w:r>
    </w:p>
    <w:p w14:paraId="43466E97" w14:textId="77777777" w:rsidR="002D1594" w:rsidRDefault="002D1594" w:rsidP="000E5536">
      <w:pPr>
        <w:pStyle w:val="ListBullet"/>
      </w:pPr>
      <w:r>
        <w:t>Navigate to the cgi-bin in the web server directory</w:t>
      </w:r>
    </w:p>
    <w:p w14:paraId="000D818F" w14:textId="77777777" w:rsidR="002D1594" w:rsidRDefault="002D1594" w:rsidP="000E5536">
      <w:pPr>
        <w:pStyle w:val="ListBullet"/>
      </w:pPr>
      <w:r>
        <w:t>Create a new file that will be your REST server, e.g. cat&gt;eSpecies</w:t>
      </w:r>
    </w:p>
    <w:p w14:paraId="212FF13D" w14:textId="77777777" w:rsidR="002D1594" w:rsidRDefault="002D1594" w:rsidP="000E5536">
      <w:pPr>
        <w:pStyle w:val="ListBullet"/>
      </w:pPr>
      <w:r>
        <w:t>Give the file execute permissions using chmod 777 eSpecies (all permissions for all)</w:t>
      </w:r>
      <w:r w:rsidR="001E1F25">
        <w:t xml:space="preserve"> – the icon in Aptana will change to an executable binary file</w:t>
      </w:r>
    </w:p>
    <w:p w14:paraId="47468408" w14:textId="77777777" w:rsidR="002D1594" w:rsidRPr="003C4BD6" w:rsidRDefault="002D1594" w:rsidP="000E5536">
      <w:pPr>
        <w:pStyle w:val="ListBullet"/>
      </w:pPr>
      <w:r>
        <w:t>Write the implementation code as below – THIS DOESN’T WORK. Copy the working REST file and rename it!! Must be some extra configuration step that I havent done</w:t>
      </w:r>
      <w:r w:rsidR="00D1682F">
        <w:t>. Think it is because you need to add the file to the apache host file and specify that it is a script file.</w:t>
      </w:r>
    </w:p>
    <w:p w14:paraId="77440A55" w14:textId="77777777" w:rsidR="002D1594" w:rsidRDefault="003630B2" w:rsidP="000E5536">
      <w:pPr>
        <w:pStyle w:val="BodyText"/>
      </w:pPr>
      <w:hyperlink r:id="rId349" w:history="1">
        <w:r w:rsidR="002D1594" w:rsidRPr="0077669C">
          <w:rPr>
            <w:rStyle w:val="Hyperlink"/>
          </w:rPr>
          <w:t>http://webpy.org/cookbook/cgi-apache</w:t>
        </w:r>
      </w:hyperlink>
    </w:p>
    <w:p w14:paraId="084D6082" w14:textId="77777777" w:rsidR="002D1594" w:rsidRDefault="002D1594" w:rsidP="000E5536">
      <w:pPr>
        <w:pStyle w:val="BodyText"/>
      </w:pPr>
      <w:r>
        <w:t>You need to install both web.py and flup</w:t>
      </w:r>
    </w:p>
    <w:p w14:paraId="1B7C17FF" w14:textId="77777777" w:rsidR="002D1594" w:rsidRDefault="003630B2" w:rsidP="000E5536">
      <w:pPr>
        <w:pStyle w:val="ListBullet"/>
      </w:pPr>
      <w:hyperlink r:id="rId350" w:history="1">
        <w:r w:rsidR="002D1594" w:rsidRPr="0077669C">
          <w:rPr>
            <w:rStyle w:val="Hyperlink"/>
          </w:rPr>
          <w:t>http://webpy.org/download</w:t>
        </w:r>
      </w:hyperlink>
    </w:p>
    <w:p w14:paraId="02B15108" w14:textId="77777777" w:rsidR="002D1594" w:rsidRDefault="003630B2" w:rsidP="000E5536">
      <w:pPr>
        <w:pStyle w:val="ListBullet"/>
      </w:pPr>
      <w:hyperlink r:id="rId351" w:history="1">
        <w:r w:rsidR="002D1594" w:rsidRPr="0077669C">
          <w:rPr>
            <w:rStyle w:val="Hyperlink"/>
          </w:rPr>
          <w:t>http://pypi.python.org/pypi/flup/1.0.2</w:t>
        </w:r>
      </w:hyperlink>
    </w:p>
    <w:p w14:paraId="677E46A4" w14:textId="77777777" w:rsidR="002D1594" w:rsidRDefault="002D1594" w:rsidP="000E5536">
      <w:pPr>
        <w:pStyle w:val="BodyText2"/>
      </w:pPr>
      <w:r>
        <w:t>Both now installed.</w:t>
      </w:r>
    </w:p>
    <w:p w14:paraId="7268FE42" w14:textId="77777777" w:rsidR="002D1594" w:rsidRDefault="002D1594" w:rsidP="000E5536">
      <w:pPr>
        <w:pStyle w:val="BodyText"/>
      </w:pPr>
      <w:r>
        <w:t>Then follow the Tutorials:</w:t>
      </w:r>
    </w:p>
    <w:p w14:paraId="40EF2469" w14:textId="77777777" w:rsidR="002D1594" w:rsidRDefault="003630B2" w:rsidP="000E5536">
      <w:pPr>
        <w:pStyle w:val="ListBullet"/>
      </w:pPr>
      <w:hyperlink r:id="rId352" w:history="1">
        <w:r w:rsidR="002D1594" w:rsidRPr="0077669C">
          <w:rPr>
            <w:rStyle w:val="Hyperlink"/>
          </w:rPr>
          <w:t>http://webpy.org/docs/0.3/tutorial</w:t>
        </w:r>
      </w:hyperlink>
    </w:p>
    <w:p w14:paraId="3154A27E" w14:textId="77777777" w:rsidR="002D1594" w:rsidRDefault="003630B2" w:rsidP="000E5536">
      <w:pPr>
        <w:pStyle w:val="ListBullet"/>
      </w:pPr>
      <w:hyperlink r:id="rId353" w:history="1">
        <w:r w:rsidR="002D1594" w:rsidRPr="0077669C">
          <w:rPr>
            <w:rStyle w:val="Hyperlink"/>
          </w:rPr>
          <w:t>http://johnpaulett.com/2008/09/20/getting-restful-with-webpy/</w:t>
        </w:r>
      </w:hyperlink>
    </w:p>
    <w:p w14:paraId="16EA8727" w14:textId="77777777" w:rsidR="002D1594" w:rsidRDefault="002D1594" w:rsidP="000E5536">
      <w:pPr>
        <w:pStyle w:val="BodyText"/>
      </w:pPr>
      <w:r>
        <w:t xml:space="preserve">To configure web.py on unix running apache it will use cgi. You need to add in the following into the </w:t>
      </w:r>
      <w:hyperlink r:id="rId354" w:history="1">
        <w:r w:rsidRPr="0077669C">
          <w:rPr>
            <w:rStyle w:val="Hyperlink"/>
          </w:rPr>
          <w:t>httpd.conf or apache2.conf files:</w:t>
        </w:r>
      </w:hyperlink>
    </w:p>
    <w:p w14:paraId="3E4FB2AB" w14:textId="77777777" w:rsidR="002D1594" w:rsidRDefault="002D1594" w:rsidP="000E5536">
      <w:pPr>
        <w:pStyle w:val="BodyText2"/>
      </w:pPr>
      <w:r>
        <w:t xml:space="preserve">(see the help here: </w:t>
      </w:r>
      <w:hyperlink r:id="rId355" w:anchor="alias)" w:history="1">
        <w:r w:rsidRPr="0077669C">
          <w:rPr>
            <w:rStyle w:val="Hyperlink"/>
          </w:rPr>
          <w:t>http://httpd.apache.org/docs/current/mod/mod_alias.html#alias)</w:t>
        </w:r>
      </w:hyperlink>
    </w:p>
    <w:p w14:paraId="12861940" w14:textId="77777777" w:rsidR="002D1594" w:rsidRDefault="002D1594" w:rsidP="000E5536">
      <w:pPr>
        <w:pStyle w:val="BodyText"/>
      </w:pPr>
      <w:r>
        <w:t>Alias /eSpecies /eSpecies - dont actually need this as this is just mapping a folder to the same place - only needed if the virtual folder is somewhere else</w:t>
      </w:r>
    </w:p>
    <w:p w14:paraId="3D835888" w14:textId="77777777" w:rsidR="002D1594" w:rsidRPr="00D55A9F" w:rsidRDefault="002D1594" w:rsidP="000E5536">
      <w:pPr>
        <w:pStyle w:val="BodyText2"/>
      </w:pPr>
      <w:r>
        <w:t xml:space="preserve">ScriptAlias /eSpecies/REST/ /eSpecies/REST/ - this is needed because you need to tell apache that the folder is a </w:t>
      </w:r>
      <w:r w:rsidRPr="00D55A9F">
        <w:t>script folder</w:t>
      </w:r>
    </w:p>
    <w:p w14:paraId="72E840A8" w14:textId="77777777" w:rsidR="002D1594" w:rsidRDefault="002D1594" w:rsidP="000E5536">
      <w:pPr>
        <w:pStyle w:val="BodyText2"/>
      </w:pPr>
      <w:r>
        <w:t>The script alias can also be created by putting a *.cgi file in the cgi-bin folder in root\srv\www which references the scripts</w:t>
      </w:r>
    </w:p>
    <w:p w14:paraId="53055269" w14:textId="77777777" w:rsidR="002D1594" w:rsidRDefault="002D1594" w:rsidP="000E5536">
      <w:pPr>
        <w:pStyle w:val="BodyText"/>
      </w:pPr>
      <w:r>
        <w:t xml:space="preserve">Tried running python code.py on the eHabitat machine using putty. </w:t>
      </w:r>
    </w:p>
    <w:p w14:paraId="0E3756D8" w14:textId="77777777" w:rsidR="002D1594" w:rsidRDefault="002D1594" w:rsidP="000E5536">
      <w:pPr>
        <w:pStyle w:val="ListBullet"/>
      </w:pPr>
      <w:r>
        <w:t xml:space="preserve">Got </w:t>
      </w:r>
      <w:hyperlink r:id="rId356" w:history="1">
        <w:r w:rsidRPr="0077669C">
          <w:rPr>
            <w:rStyle w:val="Hyperlink"/>
          </w:rPr>
          <w:t>http://0.0.0.0:8080 suggesting that the server was running</w:t>
        </w:r>
      </w:hyperlink>
    </w:p>
    <w:p w14:paraId="7C0B67FE" w14:textId="77777777" w:rsidR="002D1594" w:rsidRDefault="002D1594" w:rsidP="000E5536">
      <w:pPr>
        <w:pStyle w:val="ListBullet"/>
      </w:pPr>
      <w:r>
        <w:t>But cant open the browser to check it works</w:t>
      </w:r>
    </w:p>
    <w:p w14:paraId="5CA17F12" w14:textId="77777777" w:rsidR="002D1594" w:rsidRDefault="002D1594" w:rsidP="000E5536">
      <w:pPr>
        <w:pStyle w:val="BodyText"/>
      </w:pPr>
      <w:r>
        <w:t>Tried python code.py scgi</w:t>
      </w:r>
    </w:p>
    <w:p w14:paraId="3A94C2DC" w14:textId="77777777" w:rsidR="002D1594" w:rsidRDefault="002D1594" w:rsidP="000E5536">
      <w:pPr>
        <w:pStyle w:val="ListBullet"/>
      </w:pPr>
      <w:r>
        <w:t>Got 2011-10-13 17:50:47 : WSGIServer starting up</w:t>
      </w:r>
    </w:p>
    <w:p w14:paraId="78044C48" w14:textId="77777777" w:rsidR="002D1594" w:rsidRDefault="002D1594" w:rsidP="000E5536">
      <w:pPr>
        <w:pStyle w:val="ListBullet"/>
      </w:pPr>
      <w:r>
        <w:t xml:space="preserve">Tried refreshing </w:t>
      </w:r>
      <w:hyperlink r:id="rId357" w:history="1">
        <w:r w:rsidRPr="0077669C">
          <w:rPr>
            <w:rStyle w:val="Hyperlink"/>
          </w:rPr>
          <w:t>http://h03-dev-vm7/eSpecies/REST/ but Access Forbidden still</w:t>
        </w:r>
      </w:hyperlink>
    </w:p>
    <w:p w14:paraId="57EF689B" w14:textId="77777777" w:rsidR="002D1594" w:rsidRDefault="002D1594" w:rsidP="000E5536">
      <w:pPr>
        <w:pStyle w:val="BodyText"/>
      </w:pPr>
      <w:r>
        <w:t>When I rename the file in the cgi-bin it says someting about a missing header so Michael added the following to the file and it worked ok:</w:t>
      </w:r>
    </w:p>
    <w:p w14:paraId="168CE54B" w14:textId="77777777" w:rsidR="002D1594" w:rsidRDefault="002D1594" w:rsidP="000E5536">
      <w:pPr>
        <w:pStyle w:val="BodyText"/>
      </w:pPr>
      <w:r>
        <w:t xml:space="preserve">print "Content-Type: text/html"    </w:t>
      </w:r>
    </w:p>
    <w:p w14:paraId="36451FB3" w14:textId="77777777" w:rsidR="002D1594" w:rsidRDefault="002D1594" w:rsidP="000E5536">
      <w:pPr>
        <w:pStyle w:val="BodyText2"/>
      </w:pPr>
      <w:r>
        <w:t xml:space="preserve">print </w:t>
      </w:r>
    </w:p>
    <w:p w14:paraId="14DDEB60" w14:textId="77777777" w:rsidR="002D1594" w:rsidRDefault="002D1594" w:rsidP="000E5536">
      <w:pPr>
        <w:pStyle w:val="BodyText2"/>
      </w:pPr>
      <w:r>
        <w:t>The #!/usr/local/bin/python line in the code.py file tells the web server to use the python interpreter</w:t>
      </w:r>
    </w:p>
    <w:p w14:paraId="209B7115" w14:textId="77777777" w:rsidR="002D1594" w:rsidRDefault="002D1594" w:rsidP="000E5536">
      <w:pPr>
        <w:pStyle w:val="BodyText"/>
      </w:pPr>
      <w:r>
        <w:t>THE FOLLOWING CODE WORKED ON DAMON:</w:t>
      </w:r>
    </w:p>
    <w:p w14:paraId="064DF6BE" w14:textId="77777777" w:rsidR="002D1594" w:rsidRDefault="002D1594" w:rsidP="000E5536">
      <w:pPr>
        <w:pStyle w:val="BodyText"/>
      </w:pPr>
      <w:r>
        <w:t>&gt;&gt;&gt; import web</w:t>
      </w:r>
    </w:p>
    <w:p w14:paraId="77FF8EC4" w14:textId="77777777" w:rsidR="002D1594" w:rsidRDefault="002D1594" w:rsidP="000E5536">
      <w:pPr>
        <w:pStyle w:val="BodyText"/>
      </w:pPr>
      <w:r>
        <w:t>&gt;&gt;&gt; urls=("/test","test")</w:t>
      </w:r>
    </w:p>
    <w:p w14:paraId="2214FACD" w14:textId="77777777" w:rsidR="002D1594" w:rsidRDefault="002D1594" w:rsidP="000E5536">
      <w:pPr>
        <w:pStyle w:val="BodyText"/>
      </w:pPr>
      <w:r>
        <w:t>&gt;&gt;&gt; app=web.application(urls,globals())</w:t>
      </w:r>
    </w:p>
    <w:p w14:paraId="19E65F38" w14:textId="77777777" w:rsidR="002D1594" w:rsidRDefault="002D1594" w:rsidP="000E5536">
      <w:pPr>
        <w:pStyle w:val="BodyText"/>
      </w:pPr>
      <w:r>
        <w:t>&gt;&gt;&gt; class test:</w:t>
      </w:r>
    </w:p>
    <w:p w14:paraId="35DFAB88" w14:textId="77777777" w:rsidR="002D1594" w:rsidRDefault="002D1594" w:rsidP="000E5536">
      <w:pPr>
        <w:pStyle w:val="BodyText"/>
      </w:pPr>
      <w:r>
        <w:t>...    def GET(self): return "wibble"</w:t>
      </w:r>
    </w:p>
    <w:p w14:paraId="60C43F1F" w14:textId="77777777" w:rsidR="002D1594" w:rsidRDefault="002D1594" w:rsidP="000E5536">
      <w:pPr>
        <w:pStyle w:val="BodyText"/>
      </w:pPr>
      <w:r>
        <w:t>...</w:t>
      </w:r>
    </w:p>
    <w:p w14:paraId="63B6635F" w14:textId="77777777" w:rsidR="002D1594" w:rsidRDefault="002D1594" w:rsidP="000E5536">
      <w:pPr>
        <w:pStyle w:val="BodyText"/>
      </w:pPr>
      <w:r>
        <w:t>&gt;&gt;&gt; app.request("/test")</w:t>
      </w:r>
    </w:p>
    <w:p w14:paraId="670F2EEB" w14:textId="77777777" w:rsidR="002D1594" w:rsidRDefault="002D1594" w:rsidP="000E5536">
      <w:pPr>
        <w:pStyle w:val="BodyText2"/>
      </w:pPr>
      <w:r>
        <w:t>&lt;Storage {'status': '200 OK', 'headers': {}, 'header_items': [], 'data': 'wibble'}&gt;</w:t>
      </w:r>
    </w:p>
    <w:p w14:paraId="4C87CD6E" w14:textId="77777777" w:rsidR="002D1594" w:rsidRDefault="002D1594" w:rsidP="000E5536">
      <w:pPr>
        <w:pStyle w:val="BodyText"/>
      </w:pPr>
      <w:r>
        <w:t>But how do I call this from outside python:</w:t>
      </w:r>
    </w:p>
    <w:p w14:paraId="10E0C98F" w14:textId="77777777" w:rsidR="002D1594" w:rsidRDefault="002D1594" w:rsidP="000E5536">
      <w:pPr>
        <w:pStyle w:val="BodyText"/>
      </w:pPr>
      <w:r>
        <w:t>python ../../srv/www/cgi-bin/eSpecies.cgi</w:t>
      </w:r>
    </w:p>
    <w:p w14:paraId="1AA12933" w14:textId="77777777" w:rsidR="002D1594" w:rsidRDefault="003630B2" w:rsidP="000E5536">
      <w:pPr>
        <w:pStyle w:val="BodyText2"/>
      </w:pPr>
      <w:hyperlink r:id="rId358" w:history="1">
        <w:r w:rsidR="002D1594" w:rsidRPr="0077669C">
          <w:rPr>
            <w:rStyle w:val="Hyperlink"/>
          </w:rPr>
          <w:t>http://0.0.0.0:8080/</w:t>
        </w:r>
      </w:hyperlink>
    </w:p>
    <w:p w14:paraId="33B6507C" w14:textId="77777777" w:rsidR="002D1594" w:rsidRDefault="002D1594" w:rsidP="000E5536">
      <w:pPr>
        <w:pStyle w:val="BodyText2"/>
      </w:pPr>
      <w:r>
        <w:t>This starts the app.</w:t>
      </w:r>
    </w:p>
    <w:p w14:paraId="743A7F68" w14:textId="77777777" w:rsidR="002D1594" w:rsidRDefault="002D1594" w:rsidP="000E5536">
      <w:pPr>
        <w:pStyle w:val="BodyText"/>
      </w:pPr>
      <w:r>
        <w:t>The following worked from '</w:t>
      </w:r>
      <w:hyperlink r:id="rId359" w:history="1">
        <w:r w:rsidRPr="0077669C">
          <w:rPr>
            <w:rStyle w:val="Hyperlink"/>
          </w:rPr>
          <w:t>http://h03-dev-vm7/cgi-bin/eSpecies.cgi/'</w:t>
        </w:r>
      </w:hyperlink>
    </w:p>
    <w:p w14:paraId="0336BB3C" w14:textId="77777777" w:rsidR="002D1594" w:rsidRDefault="002D1594" w:rsidP="000E5536">
      <w:pPr>
        <w:pStyle w:val="Code"/>
      </w:pPr>
      <w:r>
        <w:t>#!/usr/bin/env python</w:t>
      </w:r>
    </w:p>
    <w:p w14:paraId="65B9A969" w14:textId="77777777" w:rsidR="002D1594" w:rsidRDefault="002D1594" w:rsidP="000E5536">
      <w:pPr>
        <w:pStyle w:val="Code"/>
      </w:pPr>
      <w:r>
        <w:t>import web</w:t>
      </w:r>
    </w:p>
    <w:p w14:paraId="1EA51F54" w14:textId="77777777" w:rsidR="002D1594" w:rsidRDefault="002D1594" w:rsidP="000E5536">
      <w:pPr>
        <w:pStyle w:val="Code"/>
      </w:pPr>
      <w:r>
        <w:t>urls = (</w:t>
      </w:r>
    </w:p>
    <w:p w14:paraId="3FAF9F80" w14:textId="77777777" w:rsidR="002D1594" w:rsidRDefault="002D1594" w:rsidP="000E5536">
      <w:pPr>
        <w:pStyle w:val="Code"/>
      </w:pPr>
      <w:r>
        <w:t xml:space="preserve">  '/', 'test')</w:t>
      </w:r>
    </w:p>
    <w:p w14:paraId="4F86BE00" w14:textId="77777777" w:rsidR="002D1594" w:rsidRDefault="002D1594" w:rsidP="000E5536">
      <w:pPr>
        <w:pStyle w:val="Code"/>
      </w:pPr>
      <w:r>
        <w:t>class test:</w:t>
      </w:r>
    </w:p>
    <w:p w14:paraId="7F33F14B" w14:textId="77777777" w:rsidR="002D1594" w:rsidRDefault="002D1594" w:rsidP="000E5536">
      <w:pPr>
        <w:pStyle w:val="Code"/>
      </w:pPr>
      <w:r>
        <w:t xml:space="preserve">    def GET(self):</w:t>
      </w:r>
    </w:p>
    <w:p w14:paraId="06BCCEA6" w14:textId="77777777" w:rsidR="002D1594" w:rsidRDefault="002D1594" w:rsidP="000E5536">
      <w:pPr>
        <w:pStyle w:val="Code"/>
      </w:pPr>
      <w:r>
        <w:t xml:space="preserve">        web.header('Content-Type', 'text/json')</w:t>
      </w:r>
    </w:p>
    <w:p w14:paraId="14506849" w14:textId="77777777" w:rsidR="002D1594" w:rsidRDefault="002D1594" w:rsidP="000E5536">
      <w:pPr>
        <w:pStyle w:val="Code"/>
      </w:pPr>
      <w:r>
        <w:t xml:space="preserve">        return 'wibble'</w:t>
      </w:r>
    </w:p>
    <w:p w14:paraId="6BBD71EA" w14:textId="77777777" w:rsidR="002D1594" w:rsidRDefault="002D1594" w:rsidP="000E5536">
      <w:pPr>
        <w:pStyle w:val="Code"/>
      </w:pPr>
      <w:r>
        <w:t>if __name__ == "__main__":</w:t>
      </w:r>
    </w:p>
    <w:p w14:paraId="5DC7FD17" w14:textId="77777777" w:rsidR="002D1594" w:rsidRDefault="002D1594" w:rsidP="000E5536">
      <w:pPr>
        <w:pStyle w:val="Code"/>
      </w:pPr>
      <w:r>
        <w:t xml:space="preserve">     web.application(urls, globals()).run()</w:t>
      </w:r>
    </w:p>
    <w:p w14:paraId="5C454886" w14:textId="77777777" w:rsidR="002D1594" w:rsidRDefault="002D1594" w:rsidP="000E5536">
      <w:pPr>
        <w:pStyle w:val="BodyText"/>
      </w:pPr>
      <w:r>
        <w:t>url-pattern-match examples:</w:t>
      </w:r>
    </w:p>
    <w:p w14:paraId="68FC2F78" w14:textId="77777777" w:rsidR="002D1594" w:rsidRDefault="002D1594" w:rsidP="000E5536">
      <w:pPr>
        <w:pStyle w:val="BodyText"/>
      </w:pPr>
      <w:r>
        <w:t>"/qk/."</w:t>
      </w:r>
      <w:r>
        <w:tab/>
      </w:r>
      <w:r>
        <w:tab/>
        <w:t>-</w:t>
      </w:r>
      <w:r>
        <w:tab/>
        <w:t xml:space="preserve">matches qk/ and a single wildcard character, e.g. </w:t>
      </w:r>
      <w:hyperlink r:id="rId360" w:history="1">
        <w:r w:rsidRPr="0077669C">
          <w:rPr>
            <w:rStyle w:val="Hyperlink"/>
          </w:rPr>
          <w:t>http://h03-dev-vm7/cgi-bin/eSpecies.py/qk/3</w:t>
        </w:r>
      </w:hyperlink>
    </w:p>
    <w:p w14:paraId="2DB5F2ED" w14:textId="77777777" w:rsidR="002D1594" w:rsidRDefault="002D1594" w:rsidP="000E5536">
      <w:pPr>
        <w:pStyle w:val="BodyText"/>
      </w:pPr>
      <w:r>
        <w:t>"/qk/.."</w:t>
      </w:r>
      <w:r>
        <w:tab/>
        <w:t>-</w:t>
      </w:r>
      <w:r>
        <w:tab/>
        <w:t xml:space="preserve">matches qk/ and a two wildcard characters, e.g. </w:t>
      </w:r>
      <w:hyperlink r:id="rId361" w:history="1">
        <w:r w:rsidRPr="0077669C">
          <w:rPr>
            <w:rStyle w:val="Hyperlink"/>
          </w:rPr>
          <w:t>http://h03-dev-vm7/cgi-bin/eSpecies.py/qk/32</w:t>
        </w:r>
      </w:hyperlink>
    </w:p>
    <w:p w14:paraId="383529E4" w14:textId="77777777" w:rsidR="002D1594" w:rsidRDefault="002D1594" w:rsidP="000E5536">
      <w:pPr>
        <w:pStyle w:val="BodyText"/>
      </w:pPr>
      <w:r>
        <w:t>"/qk/.+"</w:t>
      </w:r>
      <w:r>
        <w:tab/>
        <w:t>-</w:t>
      </w:r>
      <w:r>
        <w:tab/>
        <w:t xml:space="preserve">matches qk/ and a any number of wildcard characters, e.g. </w:t>
      </w:r>
      <w:hyperlink r:id="rId362" w:history="1">
        <w:r w:rsidRPr="0077669C">
          <w:rPr>
            <w:rStyle w:val="Hyperlink"/>
          </w:rPr>
          <w:t>http://h03-dev-vm7/cgi-bin/eSpecies.py/qk/323r35</w:t>
        </w:r>
      </w:hyperlink>
    </w:p>
    <w:p w14:paraId="6A94E7B7" w14:textId="77777777" w:rsidR="002D1594" w:rsidRDefault="002D1594" w:rsidP="000E5536">
      <w:pPr>
        <w:pStyle w:val="BodyText"/>
      </w:pPr>
      <w:r>
        <w:t>"/qk/(.)"</w:t>
      </w:r>
      <w:r>
        <w:tab/>
        <w:t>-</w:t>
      </w:r>
      <w:r>
        <w:tab/>
        <w:t xml:space="preserve">matches qk/ and a single wildcard character, e.g. </w:t>
      </w:r>
      <w:hyperlink r:id="rId363" w:history="1">
        <w:r w:rsidRPr="0077669C">
          <w:rPr>
            <w:rStyle w:val="Hyperlink"/>
          </w:rPr>
          <w:t>http://h03-dev-vm7/cgi-bin/eSpecies.py/qk/3 and returns the variable as a parameter in the GET method</w:t>
        </w:r>
      </w:hyperlink>
    </w:p>
    <w:p w14:paraId="6D8A5A27" w14:textId="77777777" w:rsidR="002D1594" w:rsidRDefault="002D1594" w:rsidP="000E5536">
      <w:pPr>
        <w:pStyle w:val="BodyText"/>
      </w:pPr>
      <w:r>
        <w:tab/>
        <w:t xml:space="preserve"> </w:t>
      </w:r>
    </w:p>
    <w:p w14:paraId="6FB181FA" w14:textId="77777777" w:rsidR="002D1594" w:rsidRDefault="002D1594" w:rsidP="000E5536">
      <w:pPr>
        <w:pStyle w:val="BodyText"/>
      </w:pPr>
      <w:r>
        <w:t>#!/usr/bin/env python</w:t>
      </w:r>
    </w:p>
    <w:p w14:paraId="07D43EBF" w14:textId="77777777" w:rsidR="002D1594" w:rsidRDefault="002D1594" w:rsidP="000E5536">
      <w:pPr>
        <w:pStyle w:val="BodyText"/>
      </w:pPr>
      <w:r>
        <w:t>import web</w:t>
      </w:r>
    </w:p>
    <w:p w14:paraId="7477E0A7" w14:textId="77777777" w:rsidR="002D1594" w:rsidRDefault="002D1594" w:rsidP="000E5536">
      <w:pPr>
        <w:pStyle w:val="BodyText"/>
      </w:pPr>
      <w:r>
        <w:t>import json</w:t>
      </w:r>
    </w:p>
    <w:p w14:paraId="35F25A82" w14:textId="77777777" w:rsidR="002D1594" w:rsidRDefault="002D1594" w:rsidP="000E5536">
      <w:pPr>
        <w:pStyle w:val="BodyText"/>
      </w:pPr>
      <w:r>
        <w:lastRenderedPageBreak/>
        <w:t>import psycopg2</w:t>
      </w:r>
    </w:p>
    <w:p w14:paraId="2D87002C" w14:textId="77777777" w:rsidR="002D1594" w:rsidRDefault="002D1594" w:rsidP="000E5536">
      <w:pPr>
        <w:pStyle w:val="BodyText"/>
      </w:pPr>
      <w:r>
        <w:t>urls = (</w:t>
      </w:r>
    </w:p>
    <w:p w14:paraId="2F1E74BF" w14:textId="77777777" w:rsidR="002D1594" w:rsidRDefault="002D1594" w:rsidP="000E5536">
      <w:pPr>
        <w:pStyle w:val="BodyText"/>
      </w:pPr>
      <w:r>
        <w:t xml:space="preserve">  "/eSpecies/quadkey/(.+)/count", "count",</w:t>
      </w:r>
    </w:p>
    <w:p w14:paraId="3E719848" w14:textId="77777777" w:rsidR="002D1594" w:rsidRDefault="002D1594" w:rsidP="000E5536">
      <w:pPr>
        <w:pStyle w:val="BodyText"/>
      </w:pPr>
      <w:r>
        <w:t xml:space="preserve">  "/eSpecies/quadkey/(.+)/list", "list"</w:t>
      </w:r>
    </w:p>
    <w:p w14:paraId="26EBD448" w14:textId="77777777" w:rsidR="002D1594" w:rsidRDefault="002D1594" w:rsidP="000E5536">
      <w:pPr>
        <w:pStyle w:val="BodyText"/>
      </w:pPr>
      <w:r>
        <w:t xml:space="preserve">  )</w:t>
      </w:r>
    </w:p>
    <w:p w14:paraId="403B84A1" w14:textId="77777777" w:rsidR="002D1594" w:rsidRDefault="002D1594" w:rsidP="000E5536">
      <w:pPr>
        <w:pStyle w:val="BodyText"/>
      </w:pPr>
      <w:r>
        <w:t>class count:</w:t>
      </w:r>
    </w:p>
    <w:p w14:paraId="465BF05A" w14:textId="77777777" w:rsidR="002D1594" w:rsidRDefault="002D1594" w:rsidP="000E5536">
      <w:pPr>
        <w:pStyle w:val="BodyText"/>
      </w:pPr>
      <w:r>
        <w:t xml:space="preserve">    def GET(self,quadkey):</w:t>
      </w:r>
    </w:p>
    <w:p w14:paraId="50207AB2" w14:textId="77777777" w:rsidR="002D1594" w:rsidRDefault="002D1594" w:rsidP="000E5536">
      <w:pPr>
        <w:pStyle w:val="BodyText"/>
      </w:pPr>
      <w:r>
        <w:t xml:space="preserve">        web.header("Content-Type", "text/json")</w:t>
      </w:r>
    </w:p>
    <w:p w14:paraId="090FDBE1" w14:textId="77777777" w:rsidR="002D1594" w:rsidRDefault="002D1594" w:rsidP="000E5536">
      <w:pPr>
        <w:pStyle w:val="BodyText"/>
      </w:pPr>
      <w:r>
        <w:t xml:space="preserve">        conn  = psycopg2.connect(host="damon.jrc.it",database="dbespecies",user="usrespecies",password="gem2011")</w:t>
      </w:r>
    </w:p>
    <w:p w14:paraId="4072F8B7" w14:textId="77777777" w:rsidR="002D1594" w:rsidRDefault="002D1594" w:rsidP="000E5536">
      <w:pPr>
        <w:pStyle w:val="BodyText"/>
      </w:pPr>
      <w:r>
        <w:t xml:space="preserve">        cur = conn.cursor()</w:t>
      </w:r>
    </w:p>
    <w:p w14:paraId="15BC643E" w14:textId="77777777" w:rsidR="002D1594" w:rsidRDefault="002D1594" w:rsidP="000E5536">
      <w:pPr>
        <w:pStyle w:val="BodyText"/>
      </w:pPr>
      <w:r>
        <w:t xml:space="preserve">        cur.execute("SELECT * from public.pilotspeciesdatastatistics where quadkey='" + quadkey + "';")</w:t>
      </w:r>
    </w:p>
    <w:p w14:paraId="775E573E" w14:textId="77777777" w:rsidR="002D1594" w:rsidRDefault="002D1594" w:rsidP="000E5536">
      <w:pPr>
        <w:pStyle w:val="BodyText"/>
      </w:pPr>
      <w:r>
        <w:t xml:space="preserve">        results = cur.fetchone()</w:t>
      </w:r>
    </w:p>
    <w:p w14:paraId="7945D29E" w14:textId="77777777" w:rsidR="002D1594" w:rsidRDefault="002D1594" w:rsidP="000E5536">
      <w:pPr>
        <w:pStyle w:val="BodyText"/>
      </w:pPr>
      <w:r>
        <w:t xml:space="preserve">        return json.dumps({'speciescount':  results[3]})</w:t>
      </w:r>
    </w:p>
    <w:p w14:paraId="06ADE339" w14:textId="77777777" w:rsidR="002D1594" w:rsidRDefault="002D1594" w:rsidP="000E5536">
      <w:pPr>
        <w:pStyle w:val="BodyText"/>
      </w:pPr>
      <w:r>
        <w:t xml:space="preserve">        cur.close()</w:t>
      </w:r>
    </w:p>
    <w:p w14:paraId="57F2C3DE" w14:textId="77777777" w:rsidR="002D1594" w:rsidRDefault="002D1594" w:rsidP="000E5536">
      <w:pPr>
        <w:pStyle w:val="BodyText2"/>
      </w:pPr>
      <w:r>
        <w:t xml:space="preserve">        conn.close()</w:t>
      </w:r>
    </w:p>
    <w:p w14:paraId="17510467" w14:textId="77777777" w:rsidR="002D1594" w:rsidRDefault="002D1594" w:rsidP="000E5536">
      <w:pPr>
        <w:pStyle w:val="BodyText"/>
      </w:pPr>
      <w:r>
        <w:t>class list:</w:t>
      </w:r>
    </w:p>
    <w:p w14:paraId="1A229459" w14:textId="77777777" w:rsidR="002D1594" w:rsidRDefault="002D1594" w:rsidP="000E5536">
      <w:pPr>
        <w:pStyle w:val="BodyText"/>
      </w:pPr>
      <w:r>
        <w:t xml:space="preserve">    def GET(self,quadkey):</w:t>
      </w:r>
    </w:p>
    <w:p w14:paraId="3BA1E543" w14:textId="77777777" w:rsidR="002D1594" w:rsidRDefault="002D1594" w:rsidP="000E5536">
      <w:pPr>
        <w:pStyle w:val="BodyText"/>
      </w:pPr>
      <w:r>
        <w:t xml:space="preserve">        web.header("Content-Type", "text/json")</w:t>
      </w:r>
    </w:p>
    <w:p w14:paraId="4CE50764" w14:textId="77777777" w:rsidR="002D1594" w:rsidRDefault="002D1594" w:rsidP="000E5536">
      <w:pPr>
        <w:pStyle w:val="BodyText"/>
      </w:pPr>
      <w:r>
        <w:t xml:space="preserve">        conn  = psycopg2.connect(host="damon.jrc.it",database="dbespecies",user="usrespecies",password="gem2011")</w:t>
      </w:r>
    </w:p>
    <w:p w14:paraId="09596F2F" w14:textId="77777777" w:rsidR="002D1594" w:rsidRDefault="002D1594" w:rsidP="000E5536">
      <w:pPr>
        <w:pStyle w:val="BodyText"/>
      </w:pPr>
      <w:r>
        <w:t xml:space="preserve">        cur = conn.cursor()</w:t>
      </w:r>
    </w:p>
    <w:p w14:paraId="470B081C" w14:textId="77777777" w:rsidR="002D1594" w:rsidRDefault="002D1594" w:rsidP="000E5536">
      <w:pPr>
        <w:pStyle w:val="BodyText"/>
      </w:pPr>
      <w:r>
        <w:t xml:space="preserve">        cur.execute("SELECT speciestaxonomy.friendly_n from public.pilotspeciesdata,public.speciestaxonomy where pilotspeciesdata.speciesid = speciestaxonomy.id_no AND quadkey='" + quadkey + "';")</w:t>
      </w:r>
    </w:p>
    <w:p w14:paraId="0D42F031" w14:textId="77777777" w:rsidR="002D1594" w:rsidRDefault="002D1594" w:rsidP="000E5536">
      <w:pPr>
        <w:pStyle w:val="BodyText"/>
      </w:pPr>
      <w:r>
        <w:t xml:space="preserve">        species = []</w:t>
      </w:r>
    </w:p>
    <w:p w14:paraId="5C054F5B" w14:textId="77777777" w:rsidR="002D1594" w:rsidRDefault="002D1594" w:rsidP="000E5536">
      <w:pPr>
        <w:pStyle w:val="BodyText"/>
      </w:pPr>
      <w:r>
        <w:t xml:space="preserve">        for row in cur:</w:t>
      </w:r>
    </w:p>
    <w:p w14:paraId="52C241CE" w14:textId="77777777" w:rsidR="002D1594" w:rsidRDefault="002D1594" w:rsidP="000E5536">
      <w:pPr>
        <w:pStyle w:val="BodyText"/>
      </w:pPr>
      <w:r>
        <w:t xml:space="preserve">          species.append(row[0])</w:t>
      </w:r>
    </w:p>
    <w:p w14:paraId="01635D52" w14:textId="77777777" w:rsidR="002D1594" w:rsidRDefault="002D1594" w:rsidP="000E5536">
      <w:pPr>
        <w:pStyle w:val="BodyText"/>
      </w:pPr>
      <w:r>
        <w:t xml:space="preserve">        return json.dumps({'specieslist':  species})</w:t>
      </w:r>
    </w:p>
    <w:p w14:paraId="5BFFD254" w14:textId="77777777" w:rsidR="002D1594" w:rsidRDefault="002D1594" w:rsidP="000E5536">
      <w:pPr>
        <w:pStyle w:val="BodyText"/>
      </w:pPr>
      <w:r>
        <w:t xml:space="preserve">        cur.close()</w:t>
      </w:r>
    </w:p>
    <w:p w14:paraId="0034BB8F" w14:textId="77777777" w:rsidR="002D1594" w:rsidRDefault="002D1594" w:rsidP="000E5536">
      <w:pPr>
        <w:pStyle w:val="BodyText2"/>
      </w:pPr>
      <w:r>
        <w:t xml:space="preserve">        conn.close()        </w:t>
      </w:r>
    </w:p>
    <w:p w14:paraId="020C1021" w14:textId="77777777" w:rsidR="002D1594" w:rsidRDefault="002D1594" w:rsidP="000E5536">
      <w:pPr>
        <w:pStyle w:val="BodyText"/>
      </w:pPr>
      <w:r>
        <w:t>if __name__ == "__main__":</w:t>
      </w:r>
    </w:p>
    <w:p w14:paraId="23D377CA" w14:textId="77777777" w:rsidR="002D1594" w:rsidRDefault="002D1594" w:rsidP="000E5536">
      <w:pPr>
        <w:pStyle w:val="BodyText"/>
      </w:pPr>
      <w:r>
        <w:t xml:space="preserve">     web.application(urls, globals()).run()</w:t>
      </w:r>
    </w:p>
    <w:p w14:paraId="02A75246" w14:textId="77777777" w:rsidR="002D1594" w:rsidRDefault="002D1594" w:rsidP="000E5536">
      <w:pPr>
        <w:pStyle w:val="BodyText"/>
      </w:pPr>
      <w:r>
        <w:tab/>
        <w:t xml:space="preserve"> </w:t>
      </w:r>
    </w:p>
    <w:p w14:paraId="680BE91C" w14:textId="77777777" w:rsidR="002D1594" w:rsidRDefault="002D1594" w:rsidP="000E5536">
      <w:pPr>
        <w:pStyle w:val="BodyText"/>
      </w:pPr>
      <w:r>
        <w:t xml:space="preserve">This is what we want! (from </w:t>
      </w:r>
      <w:hyperlink r:id="rId364" w:history="1">
        <w:r w:rsidRPr="0077669C">
          <w:rPr>
            <w:rStyle w:val="Hyperlink"/>
          </w:rPr>
          <w:t>http://www.reddit.com/r/Python/comments/g3th5/best_python_framework_for_web_app_and_restful/)</w:t>
        </w:r>
      </w:hyperlink>
    </w:p>
    <w:p w14:paraId="2BFAB6AC" w14:textId="77777777" w:rsidR="002D1594" w:rsidRDefault="002D1594" w:rsidP="000E5536">
      <w:pPr>
        <w:pStyle w:val="BodyText"/>
      </w:pPr>
      <w:r>
        <w:t xml:space="preserve">@request.restful() </w:t>
      </w:r>
    </w:p>
    <w:p w14:paraId="4C3EAEF6" w14:textId="77777777" w:rsidR="002D1594" w:rsidRDefault="002D1594" w:rsidP="000E5536">
      <w:pPr>
        <w:pStyle w:val="BodyText"/>
      </w:pPr>
      <w:r>
        <w:t xml:space="preserve">def api(): </w:t>
      </w:r>
    </w:p>
    <w:p w14:paraId="1BCB0257" w14:textId="77777777" w:rsidR="002D1594" w:rsidRDefault="002D1594" w:rsidP="000E5536">
      <w:pPr>
        <w:pStyle w:val="BodyText"/>
      </w:pPr>
      <w:r>
        <w:t xml:space="preserve">    def GET(*args,**vars): </w:t>
      </w:r>
    </w:p>
    <w:p w14:paraId="56257774" w14:textId="77777777" w:rsidR="002D1594" w:rsidRDefault="002D1594" w:rsidP="000E5536">
      <w:pPr>
        <w:pStyle w:val="BodyText"/>
      </w:pPr>
      <w:r>
        <w:t xml:space="preserve">        patterns = [ </w:t>
      </w:r>
    </w:p>
    <w:p w14:paraId="766491A7" w14:textId="77777777" w:rsidR="002D1594" w:rsidRDefault="002D1594" w:rsidP="000E5536">
      <w:pPr>
        <w:pStyle w:val="BodyText"/>
      </w:pPr>
      <w:r>
        <w:t xml:space="preserve">          '/person-by-id/{person.id}', </w:t>
      </w:r>
    </w:p>
    <w:p w14:paraId="0B349ED2" w14:textId="77777777" w:rsidR="002D1594" w:rsidRDefault="002D1594" w:rsidP="000E5536">
      <w:pPr>
        <w:pStyle w:val="BodyText"/>
      </w:pPr>
      <w:r>
        <w:t xml:space="preserve">          '/person-by-id/{person.id}/:field', </w:t>
      </w:r>
    </w:p>
    <w:p w14:paraId="7CBD882C" w14:textId="77777777" w:rsidR="002D1594" w:rsidRDefault="002D1594" w:rsidP="000E5536">
      <w:pPr>
        <w:pStyle w:val="BodyText"/>
      </w:pPr>
      <w:r>
        <w:t xml:space="preserve">          '/person-by-id/{person.id}/pets[owner.person]', </w:t>
      </w:r>
    </w:p>
    <w:p w14:paraId="0E1DEE6F" w14:textId="77777777" w:rsidR="002D1594" w:rsidRDefault="002D1594" w:rsidP="000E5536">
      <w:pPr>
        <w:pStyle w:val="BodyText"/>
      </w:pPr>
      <w:r>
        <w:t xml:space="preserve">          '/person-by-id/{person.id}/pet[owner.person]/{pet.name.startswith}, </w:t>
      </w:r>
    </w:p>
    <w:p w14:paraId="2D50C1E9" w14:textId="77777777" w:rsidR="002D1594" w:rsidRDefault="002D1594" w:rsidP="000E5536">
      <w:pPr>
        <w:pStyle w:val="BodyText"/>
      </w:pPr>
      <w:r>
        <w:t xml:space="preserve">          '/person-by-id/{person.id}/pet[owner.person]/{pet.name.startswith}/:field', </w:t>
      </w:r>
    </w:p>
    <w:p w14:paraId="0E2BDA38" w14:textId="77777777" w:rsidR="002D1594" w:rsidRDefault="002D1594" w:rsidP="000E5536">
      <w:pPr>
        <w:pStyle w:val="BodyText"/>
      </w:pPr>
      <w:r>
        <w:t xml:space="preserve">          '/person-by-birthdate/{person.birthdate.year}', </w:t>
      </w:r>
    </w:p>
    <w:p w14:paraId="435F5043" w14:textId="77777777" w:rsidR="002D1594" w:rsidRDefault="002D1594" w:rsidP="000E5536">
      <w:pPr>
        <w:pStyle w:val="BodyText"/>
      </w:pPr>
      <w:r>
        <w:t xml:space="preserve">          '/person-by-birthdate/{person.birthdate.year}/{person.birthdate.month}', </w:t>
      </w:r>
    </w:p>
    <w:p w14:paraId="3A9703D7" w14:textId="77777777" w:rsidR="002D1594" w:rsidRDefault="002D1594" w:rsidP="000E5536">
      <w:pPr>
        <w:pStyle w:val="BodyText"/>
      </w:pPr>
      <w:r>
        <w:t xml:space="preserve">          '/person-by-birthdate/{person.birthdate.year}/{person.birthdate.month}/{person.bithdate.day}', </w:t>
      </w:r>
    </w:p>
    <w:p w14:paraId="4E7B1F5A" w14:textId="77777777" w:rsidR="002D1594" w:rsidRDefault="002D1594" w:rsidP="000E5536">
      <w:pPr>
        <w:pStyle w:val="BodyText"/>
      </w:pPr>
      <w:r>
        <w:t xml:space="preserve">        ] </w:t>
      </w:r>
    </w:p>
    <w:p w14:paraId="646EAE23" w14:textId="77777777" w:rsidR="002D1594" w:rsidRDefault="002D1594" w:rsidP="000E5536">
      <w:pPr>
        <w:pStyle w:val="BodyText"/>
      </w:pPr>
      <w:r>
        <w:t xml:space="preserve">        parser = db.parse_as_rest(patterns,args,vars) </w:t>
      </w:r>
    </w:p>
    <w:p w14:paraId="051B6AE1" w14:textId="77777777" w:rsidR="002D1594" w:rsidRDefault="002D1594" w:rsidP="000E5536">
      <w:pPr>
        <w:pStyle w:val="BodyText"/>
      </w:pPr>
      <w:r>
        <w:t xml:space="preserve">        if parser.status == 200: </w:t>
      </w:r>
    </w:p>
    <w:p w14:paraId="07DFFE60" w14:textId="77777777" w:rsidR="002D1594" w:rsidRDefault="002D1594" w:rsidP="000E5536">
      <w:pPr>
        <w:pStyle w:val="BodyText"/>
      </w:pPr>
      <w:r>
        <w:t xml:space="preserve">            return dict(content=parser.response) </w:t>
      </w:r>
    </w:p>
    <w:p w14:paraId="372E6B0A" w14:textId="77777777" w:rsidR="002D1594" w:rsidRDefault="002D1594" w:rsidP="000E5536">
      <w:pPr>
        <w:pStyle w:val="BodyText"/>
      </w:pPr>
      <w:r>
        <w:t xml:space="preserve">        else: </w:t>
      </w:r>
    </w:p>
    <w:p w14:paraId="0ACD2106" w14:textId="77777777" w:rsidR="002D1594" w:rsidRDefault="002D1594" w:rsidP="000E5536">
      <w:pPr>
        <w:pStyle w:val="BodyText"/>
      </w:pPr>
      <w:r>
        <w:t xml:space="preserve">            raise HTTP(parser.status,parser.error) </w:t>
      </w:r>
    </w:p>
    <w:p w14:paraId="7A78941B" w14:textId="77777777" w:rsidR="002D1594" w:rsidRDefault="002D1594" w:rsidP="000E5536">
      <w:pPr>
        <w:pStyle w:val="BodyText"/>
      </w:pPr>
      <w:r>
        <w:t xml:space="preserve">    return locals() </w:t>
      </w:r>
    </w:p>
    <w:p w14:paraId="7ED6C119" w14:textId="77777777" w:rsidR="002D1594" w:rsidRDefault="002D1594" w:rsidP="000E5536">
      <w:pPr>
        <w:pStyle w:val="BodyText"/>
      </w:pPr>
      <w:r>
        <w:t>(the above is a complete program, it does not need anything else) This exposes APIs like</w:t>
      </w:r>
    </w:p>
    <w:p w14:paraId="0FBACE80" w14:textId="77777777" w:rsidR="002D1594" w:rsidRDefault="003630B2" w:rsidP="000E5536">
      <w:pPr>
        <w:pStyle w:val="BodyText"/>
      </w:pPr>
      <w:hyperlink r:id="rId365" w:history="1">
        <w:r w:rsidR="002D1594" w:rsidRPr="0077669C">
          <w:rPr>
            <w:rStyle w:val="Hyperlink"/>
          </w:rPr>
          <w:t>http://...api/person-by-id/1/pets</w:t>
        </w:r>
      </w:hyperlink>
    </w:p>
    <w:p w14:paraId="0C90C611" w14:textId="77777777" w:rsidR="002D1594" w:rsidRDefault="003630B2" w:rsidP="000E5536">
      <w:pPr>
        <w:pStyle w:val="BodyText"/>
      </w:pPr>
      <w:hyperlink r:id="rId366" w:history="1">
        <w:r w:rsidR="002D1594" w:rsidRPr="0077669C">
          <w:rPr>
            <w:rStyle w:val="Hyperlink"/>
          </w:rPr>
          <w:t>http://...api/person-by-id/1/pets.json</w:t>
        </w:r>
      </w:hyperlink>
    </w:p>
    <w:p w14:paraId="290B2B2E" w14:textId="77777777" w:rsidR="002D1594" w:rsidRDefault="003630B2" w:rsidP="000E5536">
      <w:pPr>
        <w:pStyle w:val="BodyText"/>
      </w:pPr>
      <w:hyperlink r:id="rId367" w:history="1">
        <w:r w:rsidR="002D1594" w:rsidRPr="0077669C">
          <w:rPr>
            <w:rStyle w:val="Hyperlink"/>
          </w:rPr>
          <w:t>http://...api/person-by-id/1/pets.xml</w:t>
        </w:r>
      </w:hyperlink>
    </w:p>
    <w:p w14:paraId="2C84559C" w14:textId="77777777" w:rsidR="002D1594" w:rsidRDefault="003630B2" w:rsidP="000E5536">
      <w:pPr>
        <w:pStyle w:val="BodyText"/>
      </w:pPr>
      <w:hyperlink r:id="rId368" w:history="1">
        <w:r w:rsidR="002D1594" w:rsidRPr="0077669C">
          <w:rPr>
            <w:rStyle w:val="Hyperlink"/>
          </w:rPr>
          <w:t>http://...api/person-by-id/1/pet/Snoopy/info.json</w:t>
        </w:r>
      </w:hyperlink>
    </w:p>
    <w:p w14:paraId="6BD5099A" w14:textId="77777777" w:rsidR="002D1594" w:rsidRDefault="003630B2" w:rsidP="000E5536">
      <w:pPr>
        <w:pStyle w:val="BodyText2"/>
      </w:pPr>
      <w:hyperlink r:id="rId369" w:history="1">
        <w:r w:rsidR="002D1594" w:rsidRPr="0077669C">
          <w:rPr>
            <w:rStyle w:val="Hyperlink"/>
          </w:rPr>
          <w:t>http://...api/person-by-birthdate/2005/3</w:t>
        </w:r>
      </w:hyperlink>
    </w:p>
    <w:p w14:paraId="66DE412B" w14:textId="77777777" w:rsidR="002D1594" w:rsidRDefault="002D1594" w:rsidP="000E5536">
      <w:pPr>
        <w:pStyle w:val="BodyText"/>
      </w:pPr>
      <w:r>
        <w:t>I need to update the REST services to return jsonp so that they can be called cross-domain. Read the article here:</w:t>
      </w:r>
    </w:p>
    <w:p w14:paraId="777701EF" w14:textId="77777777" w:rsidR="002D1594" w:rsidRDefault="003630B2" w:rsidP="000E5536">
      <w:pPr>
        <w:pStyle w:val="BodyText"/>
      </w:pPr>
      <w:hyperlink r:id="rId370" w:history="1">
        <w:r w:rsidR="002D1594" w:rsidRPr="0077669C">
          <w:rPr>
            <w:rStyle w:val="Hyperlink"/>
          </w:rPr>
          <w:t>http://stackoverflow.com/questions/5481926/how-do-people-usually-implement-jsonp-in-python</w:t>
        </w:r>
      </w:hyperlink>
    </w:p>
    <w:p w14:paraId="2B921C92" w14:textId="77777777" w:rsidR="002D1594" w:rsidRDefault="002D1594" w:rsidP="000E5536">
      <w:pPr>
        <w:pStyle w:val="BodyText"/>
      </w:pPr>
      <w:r>
        <w:t>Returning as json or jsonp depending on whether the request contains a jsoncallback paramter:</w:t>
      </w:r>
    </w:p>
    <w:p w14:paraId="1F5ED280" w14:textId="77777777" w:rsidR="002D1594" w:rsidRDefault="003630B2" w:rsidP="000E5536">
      <w:pPr>
        <w:pStyle w:val="BodyText2"/>
      </w:pPr>
      <w:hyperlink r:id="rId371" w:history="1">
        <w:r w:rsidR="002D1594" w:rsidRPr="0077669C">
          <w:rPr>
            <w:rStyle w:val="Hyperlink"/>
          </w:rPr>
          <w:t>http://www.in-nomine.org/2009/04/03/jsonp-with-werkzeug/</w:t>
        </w:r>
      </w:hyperlink>
    </w:p>
    <w:p w14:paraId="13BE3A97" w14:textId="77777777" w:rsidR="002D1594" w:rsidRDefault="002D1594" w:rsidP="000E5536">
      <w:pPr>
        <w:pStyle w:val="BodyText"/>
      </w:pPr>
      <w:r>
        <w:t>Here is the finished code:</w:t>
      </w:r>
    </w:p>
    <w:p w14:paraId="03DA6E47" w14:textId="77777777" w:rsidR="002D1594" w:rsidRDefault="002D1594" w:rsidP="000E5536">
      <w:pPr>
        <w:pStyle w:val="BodyText"/>
      </w:pPr>
      <w:r>
        <w:t>#!/usr/bin/env python</w:t>
      </w:r>
    </w:p>
    <w:p w14:paraId="6DC54ED7" w14:textId="77777777" w:rsidR="002D1594" w:rsidRDefault="002D1594" w:rsidP="000E5536">
      <w:pPr>
        <w:pStyle w:val="BodyText"/>
      </w:pPr>
      <w:r>
        <w:t>import web</w:t>
      </w:r>
    </w:p>
    <w:p w14:paraId="456E7F06" w14:textId="77777777" w:rsidR="002D1594" w:rsidRDefault="002D1594" w:rsidP="000E5536">
      <w:pPr>
        <w:pStyle w:val="BodyText"/>
      </w:pPr>
      <w:r>
        <w:t>import json</w:t>
      </w:r>
    </w:p>
    <w:p w14:paraId="3B0BD8D4" w14:textId="77777777" w:rsidR="002D1594" w:rsidRDefault="002D1594" w:rsidP="000E5536">
      <w:pPr>
        <w:pStyle w:val="BodyText"/>
      </w:pPr>
      <w:r>
        <w:t>import psycopg2</w:t>
      </w:r>
    </w:p>
    <w:p w14:paraId="508A1A13" w14:textId="77777777" w:rsidR="002D1594" w:rsidRDefault="002D1594" w:rsidP="000E5536">
      <w:pPr>
        <w:pStyle w:val="BodyText"/>
      </w:pPr>
      <w:r>
        <w:t>urls = (</w:t>
      </w:r>
    </w:p>
    <w:p w14:paraId="5D173BAB" w14:textId="77777777" w:rsidR="002D1594" w:rsidRDefault="002D1594" w:rsidP="000E5536">
      <w:pPr>
        <w:pStyle w:val="BodyText"/>
      </w:pPr>
      <w:r>
        <w:t xml:space="preserve">  "/eSpecies/quadkey/(.+)/count", "count",</w:t>
      </w:r>
    </w:p>
    <w:p w14:paraId="5F58F71F" w14:textId="77777777" w:rsidR="002D1594" w:rsidRDefault="002D1594" w:rsidP="000E5536">
      <w:pPr>
        <w:pStyle w:val="BodyText"/>
      </w:pPr>
      <w:r>
        <w:t xml:space="preserve">  "/eSpecies/quadkey/(.+)/list", "list",</w:t>
      </w:r>
    </w:p>
    <w:p w14:paraId="730D3E98" w14:textId="77777777" w:rsidR="002D1594" w:rsidRDefault="002D1594" w:rsidP="000E5536">
      <w:pPr>
        <w:pStyle w:val="BodyText"/>
      </w:pPr>
      <w:r>
        <w:t xml:space="preserve">  "/eHabitat/ibaspecies/(.+)/list", "ibaspecies"  </w:t>
      </w:r>
    </w:p>
    <w:p w14:paraId="5E27415B" w14:textId="77777777" w:rsidR="002D1594" w:rsidRDefault="002D1594" w:rsidP="000E5536">
      <w:pPr>
        <w:pStyle w:val="BodyText"/>
      </w:pPr>
      <w:r>
        <w:t xml:space="preserve"> </w:t>
      </w:r>
    </w:p>
    <w:p w14:paraId="23032EE1" w14:textId="77777777" w:rsidR="002D1594" w:rsidRDefault="002D1594" w:rsidP="000E5536">
      <w:pPr>
        <w:pStyle w:val="BodyText"/>
      </w:pPr>
      <w:r>
        <w:t xml:space="preserve">  )</w:t>
      </w:r>
    </w:p>
    <w:p w14:paraId="4C2A3A04" w14:textId="77777777" w:rsidR="002D1594" w:rsidRDefault="002D1594" w:rsidP="000E5536">
      <w:pPr>
        <w:pStyle w:val="BodyText"/>
      </w:pPr>
      <w:r>
        <w:t>class count:</w:t>
      </w:r>
    </w:p>
    <w:p w14:paraId="0B0081D9" w14:textId="77777777" w:rsidR="002D1594" w:rsidRDefault="002D1594" w:rsidP="000E5536">
      <w:pPr>
        <w:pStyle w:val="BodyText"/>
      </w:pPr>
      <w:r>
        <w:t xml:space="preserve">    def GET(self, quadkey):</w:t>
      </w:r>
    </w:p>
    <w:p w14:paraId="2D8225DE" w14:textId="77777777" w:rsidR="002D1594" w:rsidRDefault="002D1594" w:rsidP="000E5536">
      <w:pPr>
        <w:pStyle w:val="BodyText"/>
      </w:pPr>
      <w:r>
        <w:t xml:space="preserve">        web.header("Content-Type", "application/json")</w:t>
      </w:r>
    </w:p>
    <w:p w14:paraId="74F38CCA" w14:textId="77777777" w:rsidR="002D1594" w:rsidRDefault="002D1594" w:rsidP="000E5536">
      <w:pPr>
        <w:pStyle w:val="BodyText"/>
      </w:pPr>
      <w:r>
        <w:t xml:space="preserve">        conn = psycopg2.connect(host="damon.jrc.it", database="dbespecies", user="usrespecies", password="gem2011")</w:t>
      </w:r>
    </w:p>
    <w:p w14:paraId="3E6D04BD" w14:textId="77777777" w:rsidR="002D1594" w:rsidRDefault="002D1594" w:rsidP="000E5536">
      <w:pPr>
        <w:pStyle w:val="BodyText"/>
      </w:pPr>
      <w:r>
        <w:t xml:space="preserve">        cur = conn.cursor()</w:t>
      </w:r>
    </w:p>
    <w:p w14:paraId="775B9B1A" w14:textId="77777777" w:rsidR="002D1594" w:rsidRDefault="002D1594" w:rsidP="000E5536">
      <w:pPr>
        <w:pStyle w:val="BodyText"/>
      </w:pPr>
      <w:r>
        <w:t xml:space="preserve">        cur.execute("SELECT * from public.pilotspeciesdatastatistics where quadkey='" + quadkey + "';")</w:t>
      </w:r>
    </w:p>
    <w:p w14:paraId="105A297D" w14:textId="77777777" w:rsidR="002D1594" w:rsidRDefault="002D1594" w:rsidP="000E5536">
      <w:pPr>
        <w:pStyle w:val="BodyText"/>
      </w:pPr>
      <w:r>
        <w:t xml:space="preserve">        results = cur.fetchone()</w:t>
      </w:r>
    </w:p>
    <w:p w14:paraId="6DF64965" w14:textId="77777777" w:rsidR="002D1594" w:rsidRDefault="002D1594" w:rsidP="000E5536">
      <w:pPr>
        <w:pStyle w:val="BodyText"/>
      </w:pPr>
      <w:r>
        <w:t xml:space="preserve">        return json.dumps({'speciescount':  results[3]})</w:t>
      </w:r>
    </w:p>
    <w:p w14:paraId="1C6A8F3F" w14:textId="77777777" w:rsidR="002D1594" w:rsidRDefault="002D1594" w:rsidP="000E5536">
      <w:pPr>
        <w:pStyle w:val="BodyText"/>
      </w:pPr>
      <w:r>
        <w:t xml:space="preserve">        cur.close()</w:t>
      </w:r>
    </w:p>
    <w:p w14:paraId="3F061890" w14:textId="77777777" w:rsidR="002D1594" w:rsidRDefault="002D1594" w:rsidP="000E5536">
      <w:pPr>
        <w:pStyle w:val="BodyText2"/>
      </w:pPr>
      <w:r>
        <w:t xml:space="preserve">        conn.close()</w:t>
      </w:r>
    </w:p>
    <w:p w14:paraId="67E91A63" w14:textId="77777777" w:rsidR="002D1594" w:rsidRDefault="002D1594" w:rsidP="000E5536">
      <w:pPr>
        <w:pStyle w:val="BodyText"/>
      </w:pPr>
      <w:r>
        <w:t>class list:</w:t>
      </w:r>
    </w:p>
    <w:p w14:paraId="74A62C24" w14:textId="77777777" w:rsidR="002D1594" w:rsidRDefault="002D1594" w:rsidP="000E5536">
      <w:pPr>
        <w:pStyle w:val="BodyText"/>
      </w:pPr>
      <w:r>
        <w:t xml:space="preserve">    def GET(self, quadkey):</w:t>
      </w:r>
    </w:p>
    <w:p w14:paraId="25F85BAA" w14:textId="77777777" w:rsidR="002D1594" w:rsidRDefault="002D1594" w:rsidP="000E5536">
      <w:pPr>
        <w:pStyle w:val="BodyText"/>
      </w:pPr>
      <w:r>
        <w:t xml:space="preserve">        conn = psycopg2.connect(host="damon.jrc.it", database="dbespecies", user="usrespecies", password="gem2011")</w:t>
      </w:r>
    </w:p>
    <w:p w14:paraId="43E14287" w14:textId="77777777" w:rsidR="002D1594" w:rsidRDefault="002D1594" w:rsidP="000E5536">
      <w:pPr>
        <w:pStyle w:val="BodyText"/>
      </w:pPr>
      <w:r>
        <w:t xml:space="preserve">        cur = conn.cursor()</w:t>
      </w:r>
    </w:p>
    <w:p w14:paraId="33C2109B" w14:textId="77777777" w:rsidR="002D1594" w:rsidRDefault="002D1594" w:rsidP="000E5536">
      <w:pPr>
        <w:pStyle w:val="BodyText"/>
      </w:pPr>
      <w:r>
        <w:t xml:space="preserve">        cur.execute("SELECT speciestaxonomy.* from public.pilotspeciesdata,public.speciestaxonomy where pilotspeciesdata.speciesid = speciestaxonomy.id_no AND quadkey='" + quadkey + "';")</w:t>
      </w:r>
    </w:p>
    <w:p w14:paraId="3703E2CD" w14:textId="77777777" w:rsidR="002D1594" w:rsidRDefault="002D1594" w:rsidP="000E5536">
      <w:pPr>
        <w:pStyle w:val="BodyText"/>
      </w:pPr>
      <w:r>
        <w:t xml:space="preserve">        species = []</w:t>
      </w:r>
    </w:p>
    <w:p w14:paraId="2B2099CE" w14:textId="77777777" w:rsidR="002D1594" w:rsidRDefault="002D1594" w:rsidP="000E5536">
      <w:pPr>
        <w:pStyle w:val="BodyText"/>
      </w:pPr>
      <w:r>
        <w:t xml:space="preserve">        for row in cur:</w:t>
      </w:r>
    </w:p>
    <w:p w14:paraId="1CB94AAE" w14:textId="77777777" w:rsidR="002D1594" w:rsidRDefault="002D1594" w:rsidP="000E5536">
      <w:pPr>
        <w:pStyle w:val="BodyText"/>
      </w:pPr>
      <w:r>
        <w:t xml:space="preserve">          dict = {'ID_NO':row[13],</w:t>
      </w:r>
    </w:p>
    <w:p w14:paraId="0B72BCB2" w14:textId="77777777" w:rsidR="002D1594" w:rsidRDefault="002D1594" w:rsidP="000E5536">
      <w:pPr>
        <w:pStyle w:val="BodyText"/>
      </w:pPr>
      <w:r>
        <w:t xml:space="preserve">            'kingdom':row[2],</w:t>
      </w:r>
    </w:p>
    <w:p w14:paraId="4BBDB714" w14:textId="77777777" w:rsidR="002D1594" w:rsidRDefault="002D1594" w:rsidP="000E5536">
      <w:pPr>
        <w:pStyle w:val="BodyText"/>
      </w:pPr>
      <w:r>
        <w:t xml:space="preserve">            'phylum':row[3],</w:t>
      </w:r>
    </w:p>
    <w:p w14:paraId="48255FDE" w14:textId="77777777" w:rsidR="002D1594" w:rsidRDefault="002D1594" w:rsidP="000E5536">
      <w:pPr>
        <w:pStyle w:val="BodyText"/>
      </w:pPr>
      <w:r>
        <w:t xml:space="preserve">            'class':row[4],</w:t>
      </w:r>
    </w:p>
    <w:p w14:paraId="5CDBAD2D" w14:textId="77777777" w:rsidR="002D1594" w:rsidRDefault="002D1594" w:rsidP="000E5536">
      <w:pPr>
        <w:pStyle w:val="BodyText"/>
      </w:pPr>
      <w:r>
        <w:t xml:space="preserve">            'order':row[5],</w:t>
      </w:r>
    </w:p>
    <w:p w14:paraId="728F75E8" w14:textId="77777777" w:rsidR="002D1594" w:rsidRDefault="002D1594" w:rsidP="000E5536">
      <w:pPr>
        <w:pStyle w:val="BodyText"/>
      </w:pPr>
      <w:r>
        <w:t xml:space="preserve">            'family':row[6],</w:t>
      </w:r>
    </w:p>
    <w:p w14:paraId="04AB27F7" w14:textId="77777777" w:rsidR="002D1594" w:rsidRDefault="002D1594" w:rsidP="000E5536">
      <w:pPr>
        <w:pStyle w:val="BodyText"/>
      </w:pPr>
      <w:r>
        <w:t xml:space="preserve">            'taxon':row[7],</w:t>
      </w:r>
    </w:p>
    <w:p w14:paraId="3528EAC0" w14:textId="77777777" w:rsidR="002D1594" w:rsidRDefault="002D1594" w:rsidP="000E5536">
      <w:pPr>
        <w:pStyle w:val="BodyText"/>
      </w:pPr>
      <w:r>
        <w:t xml:space="preserve">            'rl_status':row[8],</w:t>
      </w:r>
    </w:p>
    <w:p w14:paraId="7DC28E2E" w14:textId="77777777" w:rsidR="002D1594" w:rsidRDefault="002D1594" w:rsidP="000E5536">
      <w:pPr>
        <w:pStyle w:val="BodyText"/>
      </w:pPr>
      <w:r>
        <w:t xml:space="preserve">            'rl_status_date':row[10]}</w:t>
      </w:r>
    </w:p>
    <w:p w14:paraId="2BD57106" w14:textId="77777777" w:rsidR="002D1594" w:rsidRDefault="002D1594" w:rsidP="000E5536">
      <w:pPr>
        <w:pStyle w:val="BodyText"/>
      </w:pPr>
      <w:r>
        <w:t xml:space="preserve">          species.append(dict)</w:t>
      </w:r>
    </w:p>
    <w:p w14:paraId="365DC5D4" w14:textId="77777777" w:rsidR="002D1594" w:rsidRDefault="002D1594" w:rsidP="000E5536">
      <w:pPr>
        <w:pStyle w:val="BodyText"/>
      </w:pPr>
      <w:r>
        <w:t xml:space="preserve">        params = web.input()</w:t>
      </w:r>
    </w:p>
    <w:p w14:paraId="467B16E7" w14:textId="77777777" w:rsidR="002D1594" w:rsidRDefault="002D1594" w:rsidP="000E5536">
      <w:pPr>
        <w:pStyle w:val="BodyText"/>
      </w:pPr>
      <w:r>
        <w:t xml:space="preserve">        if params:</w:t>
      </w:r>
    </w:p>
    <w:p w14:paraId="7B2A814B" w14:textId="77777777" w:rsidR="002D1594" w:rsidRDefault="002D1594" w:rsidP="000E5536">
      <w:pPr>
        <w:pStyle w:val="BodyText"/>
      </w:pPr>
      <w:r>
        <w:t xml:space="preserve">            callback = params.jsoncallback #get the callback name from the querystring and wrap the json in it - this returns jsonp</w:t>
      </w:r>
    </w:p>
    <w:p w14:paraId="28AF113C" w14:textId="77777777" w:rsidR="002D1594" w:rsidRDefault="002D1594" w:rsidP="000E5536">
      <w:pPr>
        <w:pStyle w:val="BodyText"/>
      </w:pPr>
      <w:r>
        <w:t xml:space="preserve">            web.header("Content-Type", "application/javascript") #return content-type is a javascript function</w:t>
      </w:r>
    </w:p>
    <w:p w14:paraId="5F34EF5B" w14:textId="77777777" w:rsidR="002D1594" w:rsidRDefault="002D1594" w:rsidP="000E5536">
      <w:pPr>
        <w:pStyle w:val="BodyText"/>
      </w:pPr>
      <w:r>
        <w:t xml:space="preserve">            return callback + '(' + json.dumps({'species': species}) + ');'</w:t>
      </w:r>
    </w:p>
    <w:p w14:paraId="0CCF579E" w14:textId="77777777" w:rsidR="002D1594" w:rsidRDefault="002D1594" w:rsidP="000E5536">
      <w:pPr>
        <w:pStyle w:val="BodyText"/>
      </w:pPr>
      <w:r>
        <w:t xml:space="preserve">        else:</w:t>
      </w:r>
    </w:p>
    <w:p w14:paraId="09610EE9" w14:textId="77777777" w:rsidR="002D1594" w:rsidRDefault="002D1594" w:rsidP="000E5536">
      <w:pPr>
        <w:pStyle w:val="BodyText"/>
      </w:pPr>
      <w:r>
        <w:t xml:space="preserve">            web.header("Content-Type", "application/json") #return content-type is json</w:t>
      </w:r>
    </w:p>
    <w:p w14:paraId="6B85B132" w14:textId="77777777" w:rsidR="002D1594" w:rsidRDefault="002D1594" w:rsidP="000E5536">
      <w:pPr>
        <w:pStyle w:val="BodyText"/>
      </w:pPr>
      <w:r>
        <w:t xml:space="preserve">            return json.dumps({'species': species})</w:t>
      </w:r>
    </w:p>
    <w:p w14:paraId="02EBBFFB" w14:textId="77777777" w:rsidR="002D1594" w:rsidRDefault="002D1594" w:rsidP="000E5536">
      <w:pPr>
        <w:pStyle w:val="BodyText"/>
      </w:pPr>
      <w:r>
        <w:t xml:space="preserve">        cur.close()</w:t>
      </w:r>
    </w:p>
    <w:p w14:paraId="2930BA8E" w14:textId="77777777" w:rsidR="002D1594" w:rsidRDefault="002D1594" w:rsidP="000E5536">
      <w:pPr>
        <w:pStyle w:val="BodyText2"/>
      </w:pPr>
      <w:r>
        <w:t xml:space="preserve">        conn.close()        </w:t>
      </w:r>
    </w:p>
    <w:p w14:paraId="4D71A02C" w14:textId="77777777" w:rsidR="002D1594" w:rsidRDefault="002D1594" w:rsidP="000E5536">
      <w:pPr>
        <w:pStyle w:val="BodyText"/>
      </w:pPr>
      <w:r>
        <w:tab/>
      </w:r>
      <w:r>
        <w:tab/>
        <w:t>..</w:t>
      </w:r>
    </w:p>
    <w:p w14:paraId="1B1A8683" w14:textId="77777777" w:rsidR="002D1594" w:rsidRDefault="002D1594" w:rsidP="000E5536">
      <w:pPr>
        <w:pStyle w:val="BodyText2"/>
      </w:pPr>
      <w:r>
        <w:tab/>
      </w:r>
      <w:r>
        <w:tab/>
        <w:t>..</w:t>
      </w:r>
    </w:p>
    <w:p w14:paraId="63A710DA" w14:textId="77777777" w:rsidR="002D1594" w:rsidRDefault="002D1594" w:rsidP="000E5536">
      <w:pPr>
        <w:pStyle w:val="BodyText"/>
      </w:pPr>
      <w:r>
        <w:lastRenderedPageBreak/>
        <w:t>And the working client code is:</w:t>
      </w:r>
    </w:p>
    <w:p w14:paraId="1B3E5D0E" w14:textId="77777777" w:rsidR="002D1594" w:rsidRDefault="002D1594" w:rsidP="000E5536">
      <w:pPr>
        <w:pStyle w:val="BodyText"/>
      </w:pPr>
      <w:r>
        <w:tab/>
      </w:r>
      <w:r>
        <w:tab/>
      </w:r>
      <w:r>
        <w:tab/>
        <w:t>function getSpecies(evt) {</w:t>
      </w:r>
    </w:p>
    <w:p w14:paraId="42849E1B" w14:textId="77777777" w:rsidR="002D1594" w:rsidRDefault="002D1594" w:rsidP="000E5536">
      <w:pPr>
        <w:pStyle w:val="BodyText"/>
      </w:pPr>
      <w:r>
        <w:tab/>
      </w:r>
      <w:r>
        <w:tab/>
      </w:r>
      <w:r>
        <w:tab/>
      </w:r>
      <w:r>
        <w:tab/>
        <w:t>var mapPoint = evt.mapPoint;</w:t>
      </w:r>
    </w:p>
    <w:p w14:paraId="74B2383D" w14:textId="77777777" w:rsidR="002D1594" w:rsidRDefault="002D1594" w:rsidP="000E5536">
      <w:pPr>
        <w:pStyle w:val="BodyText"/>
      </w:pPr>
      <w:r>
        <w:tab/>
      </w:r>
      <w:r>
        <w:tab/>
      </w:r>
      <w:r>
        <w:tab/>
      </w:r>
      <w:r>
        <w:tab/>
        <w:t>var quadkey = getQuadkeyForPoint(mapPoint.x, mapPoint.y);</w:t>
      </w:r>
    </w:p>
    <w:p w14:paraId="74247278" w14:textId="77777777" w:rsidR="002D1594" w:rsidRDefault="002D1594" w:rsidP="000E5536">
      <w:pPr>
        <w:pStyle w:val="BodyText"/>
      </w:pPr>
      <w:r>
        <w:tab/>
      </w:r>
      <w:r>
        <w:tab/>
      </w:r>
      <w:r>
        <w:tab/>
      </w:r>
      <w:r>
        <w:tab/>
        <w:t>dojo.io.script.get({</w:t>
      </w:r>
    </w:p>
    <w:p w14:paraId="35485E9B" w14:textId="77777777" w:rsidR="002D1594" w:rsidRDefault="002D1594" w:rsidP="000E5536">
      <w:pPr>
        <w:pStyle w:val="BodyText"/>
      </w:pPr>
      <w:r>
        <w:tab/>
      </w:r>
      <w:r>
        <w:tab/>
      </w:r>
      <w:r>
        <w:tab/>
      </w:r>
      <w:r>
        <w:tab/>
      </w:r>
      <w:r>
        <w:tab/>
        <w:t>url : "/cgi-bin/REST/eSpecies/quadkey/" + quadkey + "/list?jsoncallback=speciesReturned"</w:t>
      </w:r>
    </w:p>
    <w:p w14:paraId="34622146" w14:textId="77777777" w:rsidR="002D1594" w:rsidRDefault="002D1594" w:rsidP="000E5536">
      <w:pPr>
        <w:pStyle w:val="BodyText"/>
      </w:pPr>
      <w:r>
        <w:tab/>
      </w:r>
      <w:r>
        <w:tab/>
      </w:r>
      <w:r>
        <w:tab/>
      </w:r>
      <w:r>
        <w:tab/>
        <w:t>});</w:t>
      </w:r>
    </w:p>
    <w:p w14:paraId="33A3406A" w14:textId="77777777" w:rsidR="002D1594" w:rsidRDefault="002D1594" w:rsidP="000E5536">
      <w:pPr>
        <w:pStyle w:val="BodyText"/>
      </w:pPr>
      <w:r>
        <w:tab/>
      </w:r>
      <w:r>
        <w:tab/>
      </w:r>
      <w:r>
        <w:tab/>
        <w:t>}</w:t>
      </w:r>
    </w:p>
    <w:p w14:paraId="18EAEF03" w14:textId="77777777" w:rsidR="002D1594" w:rsidRDefault="002D1594" w:rsidP="000E5536">
      <w:pPr>
        <w:pStyle w:val="BodyText"/>
      </w:pPr>
      <w:r>
        <w:tab/>
      </w:r>
      <w:r>
        <w:tab/>
      </w:r>
      <w:r>
        <w:tab/>
        <w:t>function speciesReturned(response){</w:t>
      </w:r>
    </w:p>
    <w:p w14:paraId="07E00B07" w14:textId="77777777" w:rsidR="002D1594" w:rsidRDefault="002D1594" w:rsidP="000E5536">
      <w:pPr>
        <w:pStyle w:val="BodyText"/>
      </w:pPr>
      <w:r>
        <w:tab/>
      </w:r>
      <w:r>
        <w:tab/>
      </w:r>
      <w:r>
        <w:tab/>
      </w:r>
      <w:r>
        <w:tab/>
        <w:t>alert(response);</w:t>
      </w:r>
    </w:p>
    <w:p w14:paraId="3913C337" w14:textId="77777777" w:rsidR="002D1594" w:rsidRDefault="002D1594" w:rsidP="000E5536">
      <w:pPr>
        <w:pStyle w:val="BodyText2"/>
      </w:pPr>
      <w:r>
        <w:tab/>
      </w:r>
      <w:r>
        <w:tab/>
      </w:r>
      <w:r>
        <w:tab/>
        <w:t>}</w:t>
      </w:r>
    </w:p>
    <w:p w14:paraId="4634ED3F" w14:textId="77777777" w:rsidR="002D1594" w:rsidRDefault="002D1594" w:rsidP="000E5536">
      <w:pPr>
        <w:pStyle w:val="BodyText"/>
      </w:pPr>
      <w:r>
        <w:t>The richness REST service creating a TIF on the server is:</w:t>
      </w:r>
    </w:p>
    <w:p w14:paraId="777E62AC" w14:textId="77777777" w:rsidR="002D1594" w:rsidRDefault="002D1594" w:rsidP="000E5536">
      <w:pPr>
        <w:pStyle w:val="BodyText"/>
      </w:pPr>
      <w:r>
        <w:t>class richness:</w:t>
      </w:r>
    </w:p>
    <w:p w14:paraId="469C6A0D" w14:textId="77777777" w:rsidR="002D1594" w:rsidRDefault="002D1594" w:rsidP="000E5536">
      <w:pPr>
        <w:pStyle w:val="BodyText"/>
      </w:pPr>
      <w:r>
        <w:t xml:space="preserve">    def GET(self, bbox):</w:t>
      </w:r>
    </w:p>
    <w:p w14:paraId="799D6171" w14:textId="77777777" w:rsidR="002D1594" w:rsidRDefault="002D1594" w:rsidP="000E5536">
      <w:pPr>
        <w:pStyle w:val="BodyText"/>
      </w:pPr>
      <w:r>
        <w:t xml:space="preserve">        CELLSIZE = 1222.9924525618553 #cell size at zoom 15</w:t>
      </w:r>
    </w:p>
    <w:p w14:paraId="25B01B65" w14:textId="77777777" w:rsidR="002D1594" w:rsidRDefault="002D1594" w:rsidP="000E5536">
      <w:pPr>
        <w:pStyle w:val="BodyText"/>
      </w:pPr>
      <w:r>
        <w:t xml:space="preserve">        OFFSET = 20037508.3428        #offset for the web mercator projection</w:t>
      </w:r>
    </w:p>
    <w:p w14:paraId="7017C888" w14:textId="77777777" w:rsidR="002D1594" w:rsidRDefault="002D1594" w:rsidP="000E5536">
      <w:pPr>
        <w:pStyle w:val="BodyText"/>
      </w:pPr>
      <w:r>
        <w:t xml:space="preserve">        conn = psycopg2.connect(host="durga.jrc.org", database="dbdopa", user="usrdopa", password="W25e12b")</w:t>
      </w:r>
    </w:p>
    <w:p w14:paraId="5B74F740" w14:textId="77777777" w:rsidR="002D1594" w:rsidRDefault="002D1594" w:rsidP="000E5536">
      <w:pPr>
        <w:pStyle w:val="BodyText"/>
      </w:pPr>
      <w:r>
        <w:t xml:space="preserve">        cur = conn.cursor()</w:t>
      </w:r>
    </w:p>
    <w:p w14:paraId="313E372E" w14:textId="77777777" w:rsidR="002D1594" w:rsidRDefault="002D1594" w:rsidP="000E5536">
      <w:pPr>
        <w:pStyle w:val="BodyText"/>
      </w:pPr>
      <w:r>
        <w:t xml:space="preserve">        cur.execute("SELECT tx,ty,z FROM public.pilotspeciesdata WHERE speciesid='17975'")</w:t>
      </w:r>
    </w:p>
    <w:p w14:paraId="3AD7ACE3" w14:textId="77777777" w:rsidR="002D1594" w:rsidRDefault="002D1594" w:rsidP="000E5536">
      <w:pPr>
        <w:pStyle w:val="BodyText"/>
      </w:pPr>
      <w:r>
        <w:t xml:space="preserve">        rows=cur.fetchall()</w:t>
      </w:r>
    </w:p>
    <w:p w14:paraId="7F105DBF" w14:textId="77777777" w:rsidR="002D1594" w:rsidRDefault="002D1594" w:rsidP="000E5536">
      <w:pPr>
        <w:pStyle w:val="BodyText"/>
      </w:pPr>
      <w:r>
        <w:t xml:space="preserve">        data3d=numpy.transpose(numpy.array(rows,dtype="int32")) </w:t>
      </w:r>
    </w:p>
    <w:p w14:paraId="31E96E0F" w14:textId="77777777" w:rsidR="002D1594" w:rsidRDefault="002D1594" w:rsidP="000E5536">
      <w:pPr>
        <w:pStyle w:val="BodyText"/>
      </w:pPr>
      <w:r>
        <w:t xml:space="preserve">        minx=min(data3d[0]) #get the minx value</w:t>
      </w:r>
    </w:p>
    <w:p w14:paraId="63301116" w14:textId="77777777" w:rsidR="002D1594" w:rsidRDefault="002D1594" w:rsidP="000E5536">
      <w:pPr>
        <w:pStyle w:val="BodyText"/>
      </w:pPr>
      <w:r>
        <w:t xml:space="preserve">        maxx=max(data3d[0]) #get the maxx value</w:t>
      </w:r>
    </w:p>
    <w:p w14:paraId="460C5873" w14:textId="77777777" w:rsidR="002D1594" w:rsidRDefault="002D1594" w:rsidP="000E5536">
      <w:pPr>
        <w:pStyle w:val="BodyText"/>
      </w:pPr>
      <w:r>
        <w:t xml:space="preserve">        miny=min(data3d[1]) #get the miny value</w:t>
      </w:r>
    </w:p>
    <w:p w14:paraId="62AA1D59" w14:textId="77777777" w:rsidR="002D1594" w:rsidRDefault="002D1594" w:rsidP="000E5536">
      <w:pPr>
        <w:pStyle w:val="BodyText"/>
      </w:pPr>
      <w:r>
        <w:t xml:space="preserve">        maxy=max(data3d[1]) #get the maxy value</w:t>
      </w:r>
    </w:p>
    <w:p w14:paraId="3334DCEA" w14:textId="77777777" w:rsidR="002D1594" w:rsidRDefault="002D1594" w:rsidP="000E5536">
      <w:pPr>
        <w:pStyle w:val="BodyText"/>
      </w:pPr>
      <w:r>
        <w:t xml:space="preserve">        width=maxx-minx+1   #get the width of the resulting image</w:t>
      </w:r>
    </w:p>
    <w:p w14:paraId="0E0BC0F9" w14:textId="77777777" w:rsidR="002D1594" w:rsidRDefault="002D1594" w:rsidP="000E5536">
      <w:pPr>
        <w:pStyle w:val="BodyText"/>
      </w:pPr>
      <w:r>
        <w:t xml:space="preserve">        height=maxy-miny+1  #get the height of the resulting image</w:t>
      </w:r>
    </w:p>
    <w:p w14:paraId="73F6BA44" w14:textId="77777777" w:rsidR="002D1594" w:rsidRDefault="002D1594" w:rsidP="000E5536">
      <w:pPr>
        <w:pStyle w:val="BodyText"/>
      </w:pPr>
      <w:r>
        <w:t xml:space="preserve">        data3d[0].__isub__(minx) #change the x values to be zero based by subtracting the minx value</w:t>
      </w:r>
    </w:p>
    <w:p w14:paraId="5B54AA2E" w14:textId="77777777" w:rsidR="002D1594" w:rsidRDefault="002D1594" w:rsidP="000E5536">
      <w:pPr>
        <w:pStyle w:val="BodyText"/>
      </w:pPr>
      <w:r>
        <w:t xml:space="preserve">        data3d[1].__imul__(-1)   #do the same with the y values using a different calculation</w:t>
      </w:r>
    </w:p>
    <w:p w14:paraId="5A117AB4" w14:textId="77777777" w:rsidR="002D1594" w:rsidRDefault="002D1594" w:rsidP="000E5536">
      <w:pPr>
        <w:pStyle w:val="BodyText"/>
      </w:pPr>
      <w:r>
        <w:t xml:space="preserve">        data3d[1].__iadd__(maxy)</w:t>
      </w:r>
    </w:p>
    <w:p w14:paraId="6B9D3CFB" w14:textId="77777777" w:rsidR="002D1594" w:rsidRDefault="002D1594" w:rsidP="000E5536">
      <w:pPr>
        <w:pStyle w:val="BodyText"/>
      </w:pPr>
      <w:r>
        <w:t xml:space="preserve">        pixels=coo_matrix((data3d[2].__imul__(255),(data3d[1],data3d[0])), shape=(height,width)).todense() #convert the sparse array into a dense matrix, i.e. by adding in all of the zero values</w:t>
      </w:r>
    </w:p>
    <w:p w14:paraId="0A39511D" w14:textId="77777777" w:rsidR="002D1594" w:rsidRDefault="002D1594" w:rsidP="000E5536">
      <w:pPr>
        <w:pStyle w:val="BodyText"/>
      </w:pPr>
      <w:r>
        <w:t xml:space="preserve">        image = Image.fromarray(pixels) #create the output tif from the pixel values</w:t>
      </w:r>
    </w:p>
    <w:p w14:paraId="53E9769D" w14:textId="77777777" w:rsidR="002D1594" w:rsidRDefault="002D1594" w:rsidP="000E5536">
      <w:pPr>
        <w:pStyle w:val="BodyText"/>
      </w:pPr>
      <w:r>
        <w:t xml:space="preserve">        imagefile="/tmp/ID17975.tif"</w:t>
      </w:r>
    </w:p>
    <w:p w14:paraId="3E783DE7" w14:textId="77777777" w:rsidR="002D1594" w:rsidRDefault="002D1594" w:rsidP="000E5536">
      <w:pPr>
        <w:pStyle w:val="BodyText"/>
      </w:pPr>
      <w:r>
        <w:t xml:space="preserve">        image.save(imagefile) #save the image to a file</w:t>
      </w:r>
    </w:p>
    <w:p w14:paraId="25EB8ABB" w14:textId="77777777" w:rsidR="002D1594" w:rsidRDefault="002D1594" w:rsidP="000E5536">
      <w:pPr>
        <w:pStyle w:val="BodyText"/>
      </w:pPr>
      <w:r>
        <w:t xml:space="preserve">        f = open(imagefile[:-3] + "tfw",'w') #open the tfw file to write the georeferencing coordinates in</w:t>
      </w:r>
    </w:p>
    <w:p w14:paraId="5835EA2B" w14:textId="77777777" w:rsidR="002D1594" w:rsidRDefault="002D1594" w:rsidP="000E5536">
      <w:pPr>
        <w:pStyle w:val="BodyText"/>
      </w:pPr>
      <w:r>
        <w:t xml:space="preserve">        f.write(str(CELLSIZE) + "\n0.0000000000\n0.0000000000\n-" + str(CELLSIZE) + "\n") #you need to set the y cell size as a minus number otherwise the image is upside down</w:t>
      </w:r>
    </w:p>
    <w:p w14:paraId="27656357" w14:textId="77777777" w:rsidR="002D1594" w:rsidRDefault="002D1594" w:rsidP="000E5536">
      <w:pPr>
        <w:pStyle w:val="BodyText"/>
      </w:pPr>
      <w:r>
        <w:t xml:space="preserve">        topleftx=(minx*CELLSIZE)- OFFSET + (CELLSIZE/2) #get the top left x coordinate</w:t>
      </w:r>
    </w:p>
    <w:p w14:paraId="77A0D3C6" w14:textId="77777777" w:rsidR="002D1594" w:rsidRDefault="002D1594" w:rsidP="000E5536">
      <w:pPr>
        <w:pStyle w:val="BodyText"/>
      </w:pPr>
      <w:r>
        <w:t xml:space="preserve">        toplefty=(maxy*CELLSIZE)- OFFSET + (CELLSIZE/2) #get the top left y coordinate</w:t>
      </w:r>
    </w:p>
    <w:p w14:paraId="6FE94498" w14:textId="77777777" w:rsidR="002D1594" w:rsidRDefault="002D1594" w:rsidP="000E5536">
      <w:pPr>
        <w:pStyle w:val="BodyText"/>
      </w:pPr>
      <w:r>
        <w:t xml:space="preserve">        f.write(str(topleftx) + "\n")  #top left x coordinate</w:t>
      </w:r>
    </w:p>
    <w:p w14:paraId="62F96A30" w14:textId="77777777" w:rsidR="002D1594" w:rsidRDefault="002D1594" w:rsidP="000E5536">
      <w:pPr>
        <w:pStyle w:val="BodyText"/>
      </w:pPr>
      <w:r>
        <w:t xml:space="preserve">        f.write(str(toplefty) + "\n")  #top left y coordinate</w:t>
      </w:r>
    </w:p>
    <w:p w14:paraId="156B8DBB" w14:textId="77777777" w:rsidR="002D1594" w:rsidRDefault="002D1594" w:rsidP="000E5536">
      <w:pPr>
        <w:pStyle w:val="BodyText"/>
      </w:pPr>
      <w:r>
        <w:t xml:space="preserve">        f.close() #close the file</w:t>
      </w:r>
    </w:p>
    <w:p w14:paraId="5A28EDB0" w14:textId="77777777" w:rsidR="002D1594" w:rsidRDefault="002D1594" w:rsidP="000E5536">
      <w:pPr>
        <w:pStyle w:val="BodyText"/>
      </w:pPr>
      <w:r>
        <w:t xml:space="preserve">        web.header("Content-Type", "image/tiff")</w:t>
      </w:r>
    </w:p>
    <w:p w14:paraId="6F335FF6" w14:textId="77777777" w:rsidR="002D1594" w:rsidRDefault="002D1594" w:rsidP="000E5536">
      <w:pPr>
        <w:pStyle w:val="BodyText"/>
      </w:pPr>
      <w:r>
        <w:t xml:space="preserve">        return open(imagefile,"rb").read()</w:t>
      </w:r>
    </w:p>
    <w:p w14:paraId="20F55735" w14:textId="77777777" w:rsidR="002D1594" w:rsidRDefault="002D1594" w:rsidP="000E5536">
      <w:pPr>
        <w:pStyle w:val="BodyText"/>
      </w:pPr>
      <w:r>
        <w:tab/>
      </w:r>
      <w:r>
        <w:tab/>
      </w:r>
      <w:r>
        <w:tab/>
      </w:r>
    </w:p>
    <w:p w14:paraId="7F1F4306" w14:textId="77777777" w:rsidR="002D1594" w:rsidRDefault="002D1594" w:rsidP="000E5536">
      <w:pPr>
        <w:pStyle w:val="BodyText"/>
      </w:pPr>
      <w:r>
        <w:t># this row is not working for some reason - it works if you run it as python on the ehab machine</w:t>
      </w:r>
      <w:r>
        <w:tab/>
      </w:r>
      <w:r>
        <w:tab/>
      </w:r>
    </w:p>
    <w:p w14:paraId="6D5B34EA" w14:textId="77777777" w:rsidR="002D1594" w:rsidRDefault="002D1594" w:rsidP="000E5536">
      <w:pPr>
        <w:pStyle w:val="BodyText"/>
      </w:pPr>
      <w:r>
        <w:t xml:space="preserve">data3d=numpy.transpose(numpy.array(rows)) </w:t>
      </w:r>
    </w:p>
    <w:p w14:paraId="5F09D909" w14:textId="77777777" w:rsidR="002D1594" w:rsidRDefault="002D1594" w:rsidP="000E5536">
      <w:pPr>
        <w:pStyle w:val="BodyText"/>
      </w:pPr>
      <w:r>
        <w:t>But today (3/11/11) it is working fine for some reason.</w:t>
      </w:r>
    </w:p>
    <w:p w14:paraId="17D81AFE" w14:textId="77777777" w:rsidR="002D1594" w:rsidRDefault="002D1594" w:rsidP="000E5536">
      <w:pPr>
        <w:pStyle w:val="BodyText"/>
      </w:pPr>
      <w:r>
        <w:t>But the following line is not working on the eHab machine:</w:t>
      </w:r>
    </w:p>
    <w:p w14:paraId="58904B41" w14:textId="77777777" w:rsidR="002D1594" w:rsidRDefault="002D1594" w:rsidP="000E5536">
      <w:pPr>
        <w:pStyle w:val="BodyText"/>
      </w:pPr>
      <w:r>
        <w:t>image = Image.fromarray(pixels)</w:t>
      </w:r>
    </w:p>
    <w:p w14:paraId="32A3D34E" w14:textId="77777777" w:rsidR="002D1594" w:rsidRDefault="002D1594" w:rsidP="000E5536">
      <w:pPr>
        <w:pStyle w:val="BodyText"/>
      </w:pPr>
      <w:r>
        <w:t>Traceback (most recent call last):</w:t>
      </w:r>
    </w:p>
    <w:p w14:paraId="51EE373E" w14:textId="77777777" w:rsidR="002D1594" w:rsidRDefault="002D1594" w:rsidP="000E5536">
      <w:pPr>
        <w:pStyle w:val="BodyText"/>
      </w:pPr>
      <w:r>
        <w:t xml:space="preserve">  File "&lt;stdin&gt;", line 1, in &lt;module&gt;</w:t>
      </w:r>
    </w:p>
    <w:p w14:paraId="3ACA328B" w14:textId="77777777" w:rsidR="002D1594" w:rsidRDefault="002D1594" w:rsidP="000E5536">
      <w:pPr>
        <w:pStyle w:val="BodyText"/>
      </w:pPr>
      <w:r>
        <w:t xml:space="preserve">  File "/usr/lib64/python2.6/site-packages/PIL/Image.py", line 1886, in fromarray</w:t>
      </w:r>
    </w:p>
    <w:p w14:paraId="7A01E359" w14:textId="77777777" w:rsidR="002D1594" w:rsidRDefault="002D1594" w:rsidP="000E5536">
      <w:pPr>
        <w:pStyle w:val="BodyText"/>
      </w:pPr>
      <w:r>
        <w:t xml:space="preserve">    raise TypeError("Cannot handle this data type")</w:t>
      </w:r>
    </w:p>
    <w:p w14:paraId="357BB9E7" w14:textId="77777777" w:rsidR="002D1594" w:rsidRDefault="002D1594" w:rsidP="000E5536">
      <w:pPr>
        <w:pStyle w:val="BodyText"/>
      </w:pPr>
      <w:r>
        <w:t>TypeError: Cannot handle this data type</w:t>
      </w:r>
    </w:p>
    <w:p w14:paraId="6697B466" w14:textId="77777777" w:rsidR="002D1594" w:rsidRDefault="002D1594" w:rsidP="000E5536">
      <w:pPr>
        <w:pStyle w:val="BodyText"/>
      </w:pPr>
      <w:r>
        <w:t>But this works in Desktop. Why?</w:t>
      </w:r>
    </w:p>
    <w:p w14:paraId="64F092F5" w14:textId="77777777" w:rsidR="002D1594" w:rsidRDefault="002D1594" w:rsidP="000E5536">
      <w:pPr>
        <w:pStyle w:val="BodyText"/>
      </w:pPr>
      <w:r>
        <w:lastRenderedPageBreak/>
        <w:t>To get the version of the PIL Image library:</w:t>
      </w:r>
    </w:p>
    <w:p w14:paraId="7C429C0A" w14:textId="77777777" w:rsidR="002D1594" w:rsidRDefault="002D1594" w:rsidP="000E5536">
      <w:pPr>
        <w:pStyle w:val="BodyText"/>
      </w:pPr>
      <w:r>
        <w:t>&gt;&gt;&gt; Image.VERSION</w:t>
      </w:r>
    </w:p>
    <w:p w14:paraId="22692013" w14:textId="77777777" w:rsidR="002D1594" w:rsidRDefault="002D1594" w:rsidP="000E5536">
      <w:pPr>
        <w:pStyle w:val="BodyText"/>
      </w:pPr>
      <w:r>
        <w:t>'1.1.7' on eHab and Desktop</w:t>
      </w:r>
    </w:p>
    <w:p w14:paraId="360036DE" w14:textId="77777777" w:rsidR="002D1594" w:rsidRDefault="002D1594" w:rsidP="000E5536">
      <w:pPr>
        <w:pStyle w:val="BodyText"/>
      </w:pPr>
      <w:r>
        <w:t>On the eHab machine the pixels matrix is datatype int64 and on the Desktop it is int32</w:t>
      </w:r>
    </w:p>
    <w:p w14:paraId="4145C4CE" w14:textId="77777777" w:rsidR="002D1594" w:rsidRDefault="002D1594" w:rsidP="000E5536">
      <w:pPr>
        <w:pStyle w:val="BodyText"/>
      </w:pPr>
      <w:r>
        <w:t>Why?</w:t>
      </w:r>
    </w:p>
    <w:p w14:paraId="2C9BEABA" w14:textId="77777777" w:rsidR="002D1594" w:rsidRDefault="002D1594" w:rsidP="000E5536">
      <w:pPr>
        <w:pStyle w:val="BodyText2"/>
      </w:pPr>
      <w:r>
        <w:t>The data3d matrix is int32 on Desktop and int64 on eHab - is it because it is a 64 bit machine? Need to force the eHab machine to create a int32 bit datatype for data3d. Done.</w:t>
      </w:r>
    </w:p>
    <w:p w14:paraId="7488BDE1" w14:textId="77777777" w:rsidR="00D26186" w:rsidRDefault="00D26186" w:rsidP="000E5536">
      <w:pPr>
        <w:pStyle w:val="Heading5"/>
      </w:pPr>
      <w:r>
        <w:t>Asynchronous</w:t>
      </w:r>
    </w:p>
    <w:p w14:paraId="3CE9588D" w14:textId="77777777" w:rsidR="00D26186" w:rsidRDefault="00D26186" w:rsidP="000E5536">
      <w:pPr>
        <w:pStyle w:val="BodyText2"/>
      </w:pPr>
      <w:r>
        <w:t xml:space="preserve">Need to allow the server to return http calls asynchronously. When you run a long script on the server (e.g. </w:t>
      </w:r>
      <w:hyperlink r:id="rId372" w:history="1">
        <w:r w:rsidRPr="006C013C">
          <w:rPr>
            <w:rStyle w:val="Hyperlink"/>
          </w:rPr>
          <w:t>http://dopa-services.jrc.it/services/admin/populate_species_names_table</w:t>
        </w:r>
      </w:hyperlink>
      <w:r>
        <w:t>) this is exectuted by WebPy synchronously and after a while Apache fails:</w:t>
      </w:r>
    </w:p>
    <w:p w14:paraId="5EF6DDC8" w14:textId="77777777" w:rsidR="00D26186" w:rsidRDefault="00D26186" w:rsidP="00D96B97">
      <w:pPr>
        <w:pStyle w:val="Unix"/>
      </w:pPr>
      <w:r>
        <w:t>[Tue Jan 14 09:31:40 2014] [error] [client 139.191.147.152]   import md5, referer: http://ehabitat-wps.jrc.it/eSpecies/dopaAdmin.html</w:t>
      </w:r>
    </w:p>
    <w:p w14:paraId="3FA72337" w14:textId="77777777" w:rsidR="00D26186" w:rsidRDefault="00D26186" w:rsidP="00D96B97">
      <w:pPr>
        <w:pStyle w:val="Unix"/>
      </w:pPr>
      <w:r>
        <w:t xml:space="preserve">[Tue Jan 14 09:37:40 2014] [warn] [client 139.191.147.152] Timeout waiting for output from CGI script /srv/www/dopa-services/cgi-bin/services, referer: </w:t>
      </w:r>
      <w:hyperlink r:id="rId373" w:history="1">
        <w:r w:rsidRPr="006C013C">
          <w:rPr>
            <w:rStyle w:val="Hyperlink"/>
          </w:rPr>
          <w:t>http://ehabitat-wps.jrc.it/eSpecies/dopaAdmin.html</w:t>
        </w:r>
      </w:hyperlink>
    </w:p>
    <w:p w14:paraId="09FEBB7E" w14:textId="77777777" w:rsidR="00D26186" w:rsidRPr="00D26186" w:rsidRDefault="00D26186" w:rsidP="000E5536">
      <w:pPr>
        <w:pStyle w:val="BodyText2"/>
      </w:pPr>
      <w:r>
        <w:t>This will stop the Python script. The client script fails after 12 minutes for some reason.</w:t>
      </w:r>
    </w:p>
    <w:p w14:paraId="0C6B8155" w14:textId="77777777" w:rsidR="00D502D3" w:rsidRDefault="00D502D3" w:rsidP="007D2F52">
      <w:pPr>
        <w:pStyle w:val="Heading4"/>
      </w:pPr>
      <w:r>
        <w:t>Spatial data</w:t>
      </w:r>
    </w:p>
    <w:p w14:paraId="134D41F8" w14:textId="32B70E42" w:rsidR="00593B42" w:rsidRDefault="00593B42" w:rsidP="000E5536">
      <w:pPr>
        <w:pStyle w:val="Heading5"/>
      </w:pPr>
      <w:bookmarkStart w:id="98" w:name="_Toc315774604"/>
      <w:bookmarkEnd w:id="97"/>
      <w:r>
        <w:t xml:space="preserve">Converting quadkey </w:t>
      </w:r>
      <w:r w:rsidR="003010B9">
        <w:t>data</w:t>
      </w:r>
      <w:r>
        <w:t xml:space="preserve"> to a raster</w:t>
      </w:r>
      <w:bookmarkEnd w:id="98"/>
    </w:p>
    <w:p w14:paraId="15E88164" w14:textId="77777777" w:rsidR="00593B42" w:rsidRPr="0077669C" w:rsidRDefault="00593B42" w:rsidP="000E5536">
      <w:pPr>
        <w:pStyle w:val="ListBullet"/>
        <w:rPr>
          <w:rStyle w:val="Hyperlink"/>
        </w:rPr>
      </w:pPr>
      <w:r>
        <w:t xml:space="preserve">Mayavi looks promising </w:t>
      </w:r>
      <w:r w:rsidR="00B21532">
        <w:fldChar w:fldCharType="begin"/>
      </w:r>
      <w:r>
        <w:instrText xml:space="preserve"> HYPERLINK "http://github.enthought.com/mayavi/mayavi/index.html </w:instrText>
      </w:r>
      <w:r>
        <w:cr/>
        <w:instrText xml:space="preserve">XYZ to raster tool here: http://arcscripts.esri.com/details.asp?dbid=12657 </w:instrText>
      </w:r>
      <w:r>
        <w:cr/>
        <w:instrText xml:space="preserve">LIDAR XYZ data to raster" </w:instrText>
      </w:r>
      <w:r w:rsidR="00B21532">
        <w:fldChar w:fldCharType="separate"/>
      </w:r>
      <w:r w:rsidRPr="0077669C">
        <w:rPr>
          <w:rStyle w:val="Hyperlink"/>
        </w:rPr>
        <w:t xml:space="preserve">http://github.enthought.com/mayavi/mayavi/index.html </w:t>
      </w:r>
    </w:p>
    <w:p w14:paraId="13B898F2" w14:textId="77777777" w:rsidR="00593B42" w:rsidRPr="0077669C" w:rsidRDefault="00593B42" w:rsidP="000E5536">
      <w:pPr>
        <w:pStyle w:val="ListBullet"/>
        <w:rPr>
          <w:rStyle w:val="Hyperlink"/>
        </w:rPr>
      </w:pPr>
      <w:r w:rsidRPr="0077669C">
        <w:rPr>
          <w:rStyle w:val="Hyperlink"/>
        </w:rPr>
        <w:t xml:space="preserve">XYZ to raster tool here: http://arcscripts.esri.com/details.asp?dbid=12657 </w:t>
      </w:r>
    </w:p>
    <w:p w14:paraId="2BD0378F" w14:textId="77777777" w:rsidR="00593B42" w:rsidRDefault="00593B42" w:rsidP="000E5536">
      <w:pPr>
        <w:pStyle w:val="ListBullet"/>
      </w:pPr>
      <w:r w:rsidRPr="0077669C">
        <w:rPr>
          <w:rStyle w:val="Hyperlink"/>
        </w:rPr>
        <w:t>LIDAR XYZ data to raster</w:t>
      </w:r>
      <w:r w:rsidR="00B21532">
        <w:fldChar w:fldCharType="end"/>
      </w:r>
    </w:p>
    <w:p w14:paraId="6DF032E7" w14:textId="77777777" w:rsidR="00593B42" w:rsidRDefault="00593B42" w:rsidP="000E5536">
      <w:pPr>
        <w:pStyle w:val="ListBullet"/>
      </w:pPr>
      <w:r>
        <w:t>XYZ to DEM</w:t>
      </w:r>
    </w:p>
    <w:p w14:paraId="32DDAC79" w14:textId="77777777" w:rsidR="00593B42" w:rsidRDefault="00593B42" w:rsidP="000E5536">
      <w:pPr>
        <w:pStyle w:val="ListBullet"/>
      </w:pPr>
      <w:r>
        <w:t>FME Desktop - RasterDEMGenerator</w:t>
      </w:r>
    </w:p>
    <w:p w14:paraId="7D2E6ECD" w14:textId="77777777" w:rsidR="00593B42" w:rsidRDefault="00593B42" w:rsidP="000E5536">
      <w:pPr>
        <w:pStyle w:val="ListBullet"/>
      </w:pPr>
      <w:r>
        <w:t>gdal_grid</w:t>
      </w:r>
    </w:p>
    <w:p w14:paraId="795DAE4C" w14:textId="77777777" w:rsidR="00593B42" w:rsidRDefault="00593B42" w:rsidP="000E5536">
      <w:pPr>
        <w:pStyle w:val="ListBullet"/>
      </w:pPr>
      <w:r>
        <w:t>c#</w:t>
      </w:r>
    </w:p>
    <w:p w14:paraId="19F49552" w14:textId="77777777" w:rsidR="00593B42" w:rsidRPr="0077669C" w:rsidRDefault="00593B42" w:rsidP="000E5536">
      <w:pPr>
        <w:pStyle w:val="ListBullet2"/>
        <w:rPr>
          <w:rStyle w:val="Hyperlink"/>
        </w:rPr>
      </w:pPr>
      <w:r>
        <w:t xml:space="preserve">you can use the graphics class and methods or the bitmap class: </w:t>
      </w:r>
      <w:r w:rsidR="00B21532">
        <w:fldChar w:fldCharType="begin"/>
      </w:r>
      <w:r>
        <w:instrText xml:space="preserve"> HYPERLINK "http://msdn.microsoft.com/en-us/library/da0f23z7.aspx </w:instrText>
      </w:r>
      <w:r>
        <w:cr/>
        <w:instrText>you can also use coordinate systems and transformations: http://msdn.microsoft.com/en-us/library/3zxbwxch.aspx</w:instrText>
      </w:r>
      <w:r>
        <w:cr/>
        <w:instrText xml:space="preserve">Could create a scatterplot graph and then export the graph as a bitmap" </w:instrText>
      </w:r>
      <w:r w:rsidR="00B21532">
        <w:fldChar w:fldCharType="separate"/>
      </w:r>
      <w:r w:rsidRPr="0077669C">
        <w:rPr>
          <w:rStyle w:val="Hyperlink"/>
        </w:rPr>
        <w:t xml:space="preserve">http://msdn.microsoft.com/en-us/library/da0f23z7.aspx </w:t>
      </w:r>
    </w:p>
    <w:p w14:paraId="57111A11" w14:textId="77777777" w:rsidR="00593B42" w:rsidRPr="0077669C" w:rsidRDefault="00593B42" w:rsidP="000E5536">
      <w:pPr>
        <w:pStyle w:val="ListBullet2"/>
        <w:rPr>
          <w:rStyle w:val="Hyperlink"/>
        </w:rPr>
      </w:pPr>
      <w:r w:rsidRPr="0077669C">
        <w:rPr>
          <w:rStyle w:val="Hyperlink"/>
        </w:rPr>
        <w:t>you can also use coordinate systems and transformations: http://msdn.microsoft.com/en-us/library/3zxbwxch.aspx</w:t>
      </w:r>
    </w:p>
    <w:p w14:paraId="4621EF9E" w14:textId="77777777" w:rsidR="00593B42" w:rsidRDefault="00593B42" w:rsidP="000E5536">
      <w:pPr>
        <w:pStyle w:val="ListBullet"/>
      </w:pPr>
      <w:r w:rsidRPr="0077669C">
        <w:rPr>
          <w:rStyle w:val="Hyperlink"/>
        </w:rPr>
        <w:t>Could create a scatterplot graph and then export the graph as a bitmap</w:t>
      </w:r>
      <w:r w:rsidR="00B21532">
        <w:fldChar w:fldCharType="end"/>
      </w:r>
    </w:p>
    <w:p w14:paraId="1EF25A64" w14:textId="77777777" w:rsidR="00593B42" w:rsidRDefault="00593B42" w:rsidP="000E5536">
      <w:pPr>
        <w:pStyle w:val="ListBullet"/>
      </w:pPr>
      <w:r>
        <w:t>Could create a full byte array and create an image directly</w:t>
      </w:r>
    </w:p>
    <w:p w14:paraId="52826793" w14:textId="77777777" w:rsidR="00593B42" w:rsidRDefault="00593B42" w:rsidP="000E5536">
      <w:pPr>
        <w:pStyle w:val="ListBullet"/>
      </w:pPr>
      <w:r>
        <w:t>Could use ArcGIS Server: IMapServer2.ExportMapImage Method  to generate an image but first need to create a new layer type in ArcGIS Desktop</w:t>
      </w:r>
    </w:p>
    <w:p w14:paraId="6FCC438C" w14:textId="77777777" w:rsidR="00593B42" w:rsidRDefault="00593B42" w:rsidP="000E5536">
      <w:pPr>
        <w:pStyle w:val="ListBullet"/>
      </w:pPr>
      <w:r>
        <w:t xml:space="preserve">Python Imaging Library: http://www.pythonware.com/products/pil/ </w:t>
      </w:r>
    </w:p>
    <w:p w14:paraId="0A484733" w14:textId="77777777" w:rsidR="00593B42" w:rsidRDefault="00593B42" w:rsidP="000E5536">
      <w:pPr>
        <w:pStyle w:val="ListBullet2"/>
      </w:pPr>
      <w:r>
        <w:t xml:space="preserve">particularly the ImageDraw module: </w:t>
      </w:r>
      <w:hyperlink r:id="rId374" w:history="1">
        <w:r w:rsidRPr="0077669C">
          <w:rPr>
            <w:rStyle w:val="Hyperlink"/>
          </w:rPr>
          <w:t>http://www.pythonware.com/library/pil/handbook/imagedraw.htm</w:t>
        </w:r>
      </w:hyperlink>
      <w:r>
        <w:t xml:space="preserve"> </w:t>
      </w:r>
    </w:p>
    <w:p w14:paraId="11E03464" w14:textId="77777777" w:rsidR="00593B42" w:rsidRDefault="00593B42" w:rsidP="000E5536">
      <w:pPr>
        <w:pStyle w:val="ListBullet2"/>
      </w:pPr>
      <w:r>
        <w:tab/>
      </w:r>
      <w:r>
        <w:tab/>
        <w:t>-</w:t>
      </w:r>
      <w:r>
        <w:tab/>
        <w:t>Methods: points - draws points from coordinates - but only with a single color</w:t>
      </w:r>
    </w:p>
    <w:p w14:paraId="61469108" w14:textId="77777777" w:rsidR="00593B42" w:rsidRPr="0077669C" w:rsidRDefault="00593B42" w:rsidP="000E5536">
      <w:pPr>
        <w:pStyle w:val="ListBullet2"/>
        <w:rPr>
          <w:rStyle w:val="Hyperlink"/>
        </w:rPr>
      </w:pPr>
      <w:r>
        <w:t xml:space="preserve">This might be useful - converting a PIL image to a numpy array and vice/versa: </w:t>
      </w:r>
      <w:r w:rsidR="00B21532">
        <w:fldChar w:fldCharType="begin"/>
      </w:r>
      <w:r>
        <w:instrText xml:space="preserve"> HYPERLINK "http://code.activestate.com/recipes/577591-conversion-of-pil-image-and-numpy-array/ </w:instrText>
      </w:r>
      <w:r>
        <w:cr/>
        <w:instrText xml:space="preserve">How to create an image from numpy (BRILLIANT): http://jehiah.cz/a/creating-images-with-numpy" </w:instrText>
      </w:r>
      <w:r w:rsidR="00B21532">
        <w:fldChar w:fldCharType="separate"/>
      </w:r>
      <w:r w:rsidRPr="0077669C">
        <w:rPr>
          <w:rStyle w:val="Hyperlink"/>
        </w:rPr>
        <w:t xml:space="preserve">http://code.activestate.com/recipes/577591-conversion-of-pil-image-and-numpy-array/ </w:t>
      </w:r>
    </w:p>
    <w:p w14:paraId="6B36BC4A" w14:textId="77777777" w:rsidR="00593B42" w:rsidRDefault="00593B42" w:rsidP="000E5536">
      <w:pPr>
        <w:pStyle w:val="ListBullet2"/>
      </w:pPr>
      <w:r w:rsidRPr="0077669C">
        <w:rPr>
          <w:rStyle w:val="Hyperlink"/>
        </w:rPr>
        <w:t>How to create an image from numpy (BRILLIANT): http://jehiah.cz/a/creating-images-with-numpy</w:t>
      </w:r>
      <w:r w:rsidR="00B21532">
        <w:fldChar w:fldCharType="end"/>
      </w:r>
    </w:p>
    <w:p w14:paraId="2DE261AA" w14:textId="77777777" w:rsidR="00593B42" w:rsidRDefault="00593B42" w:rsidP="000E5536">
      <w:pPr>
        <w:pStyle w:val="BodyText"/>
      </w:pPr>
      <w:r>
        <w:t xml:space="preserve">This is how to create a dense matrix from COO arrays (from here: </w:t>
      </w:r>
      <w:hyperlink r:id="rId375" w:anchor="scipy.sparse.coo_matrix)" w:history="1">
        <w:r w:rsidRPr="0077669C">
          <w:rPr>
            <w:rStyle w:val="Hyperlink"/>
          </w:rPr>
          <w:t>http://docs.scipy.org/doc/scipy/reference/generated/scipy.sparse.coo_matrix.html#scipy.sparse.coo_matrix)</w:t>
        </w:r>
      </w:hyperlink>
    </w:p>
    <w:p w14:paraId="60C9771F" w14:textId="77777777" w:rsidR="00593B42" w:rsidRDefault="00593B42" w:rsidP="000E5536">
      <w:pPr>
        <w:pStyle w:val="BodyText"/>
      </w:pPr>
      <w:r>
        <w:t>&gt;&gt;&gt; row  = array([0,3,1,0])</w:t>
      </w:r>
    </w:p>
    <w:p w14:paraId="2BEBBB3A" w14:textId="77777777" w:rsidR="00593B42" w:rsidRDefault="00593B42" w:rsidP="000E5536">
      <w:pPr>
        <w:pStyle w:val="BodyText"/>
      </w:pPr>
      <w:r>
        <w:t>&gt;&gt;&gt; col  = array([0,3,1,2])</w:t>
      </w:r>
    </w:p>
    <w:p w14:paraId="0D7A672E" w14:textId="77777777" w:rsidR="00593B42" w:rsidRDefault="00593B42" w:rsidP="000E5536">
      <w:pPr>
        <w:pStyle w:val="BodyText"/>
      </w:pPr>
      <w:r>
        <w:t>&gt;&gt;&gt; data = array([4,5,7,9])</w:t>
      </w:r>
    </w:p>
    <w:p w14:paraId="2BD511A6" w14:textId="77777777" w:rsidR="00593B42" w:rsidRDefault="00593B42" w:rsidP="000E5536">
      <w:pPr>
        <w:pStyle w:val="BodyText"/>
      </w:pPr>
      <w:r>
        <w:t>&gt;&gt;&gt; coo_matrix( (data,(row,col)), shape=(4,4) ).todense()</w:t>
      </w:r>
    </w:p>
    <w:p w14:paraId="2812E127" w14:textId="77777777" w:rsidR="00593B42" w:rsidRDefault="00593B42" w:rsidP="000E5536">
      <w:pPr>
        <w:pStyle w:val="BodyText"/>
      </w:pPr>
      <w:r>
        <w:t>matrix([[4, 0, 9, 0],</w:t>
      </w:r>
    </w:p>
    <w:p w14:paraId="77545275" w14:textId="77777777" w:rsidR="00593B42" w:rsidRDefault="00593B42" w:rsidP="000E5536">
      <w:pPr>
        <w:pStyle w:val="BodyText"/>
      </w:pPr>
      <w:r>
        <w:t xml:space="preserve">        [0, 7, 0, 0],</w:t>
      </w:r>
    </w:p>
    <w:p w14:paraId="78EC42AB" w14:textId="77777777" w:rsidR="00593B42" w:rsidRDefault="00593B42" w:rsidP="000E5536">
      <w:pPr>
        <w:pStyle w:val="BodyText"/>
      </w:pPr>
      <w:r>
        <w:t xml:space="preserve">        [0, 0, 0, 0],</w:t>
      </w:r>
    </w:p>
    <w:p w14:paraId="1AC6972E" w14:textId="77777777" w:rsidR="00593B42" w:rsidRDefault="00593B42" w:rsidP="000E5536">
      <w:pPr>
        <w:pStyle w:val="BodyText"/>
      </w:pPr>
      <w:r>
        <w:t xml:space="preserve">        [0, 0, 0, 5]])</w:t>
      </w:r>
    </w:p>
    <w:p w14:paraId="4FA27955" w14:textId="77777777" w:rsidR="00593B42" w:rsidRDefault="00593B42" w:rsidP="000E5536">
      <w:pPr>
        <w:pStyle w:val="BodyText"/>
      </w:pPr>
      <w:r>
        <w:t>NEED SCIPY!</w:t>
      </w:r>
    </w:p>
    <w:p w14:paraId="27157F82" w14:textId="77777777" w:rsidR="00593B42" w:rsidRDefault="00593B42" w:rsidP="000E5536">
      <w:pPr>
        <w:pStyle w:val="BodyText"/>
      </w:pPr>
      <w:r>
        <w:t xml:space="preserve">Installed from </w:t>
      </w:r>
      <w:hyperlink r:id="rId376" w:history="1">
        <w:r w:rsidRPr="0077669C">
          <w:rPr>
            <w:rStyle w:val="Hyperlink"/>
          </w:rPr>
          <w:t>http://sourceforge.net/projects/scipy/files/scipy/0.10.0b2/scipy-0.10.0b2-win32-superpack-python2.6.exe/download</w:t>
        </w:r>
      </w:hyperlink>
    </w:p>
    <w:p w14:paraId="7EC95898" w14:textId="77777777" w:rsidR="00593B42" w:rsidRDefault="00593B42" w:rsidP="000E5536">
      <w:pPr>
        <w:pStyle w:val="BodyText"/>
      </w:pPr>
      <w:r>
        <w:t>Installing on IUCN machine:</w:t>
      </w:r>
    </w:p>
    <w:p w14:paraId="0D58AC2B" w14:textId="77777777" w:rsidR="00593B42" w:rsidRDefault="00593B42" w:rsidP="000E5536">
      <w:pPr>
        <w:pStyle w:val="BodyText"/>
      </w:pPr>
      <w:r>
        <w:t xml:space="preserve">Python path: </w:t>
      </w:r>
      <w:r>
        <w:tab/>
      </w:r>
      <w:r>
        <w:tab/>
      </w:r>
      <w:r>
        <w:tab/>
      </w:r>
      <w:r>
        <w:tab/>
        <w:t>C:\Python26\ArcGIS10.0\</w:t>
      </w:r>
    </w:p>
    <w:p w14:paraId="1DD1A54C" w14:textId="77777777" w:rsidR="00593B42" w:rsidRDefault="00593B42" w:rsidP="000E5536">
      <w:pPr>
        <w:pStyle w:val="BodyText2"/>
      </w:pPr>
      <w:r>
        <w:lastRenderedPageBreak/>
        <w:t xml:space="preserve">Installation directory: </w:t>
      </w:r>
      <w:r>
        <w:tab/>
        <w:t>C:\Python26\ArcGIS10.0\Lib\site-packages\</w:t>
      </w:r>
    </w:p>
    <w:p w14:paraId="0EBF0684" w14:textId="77777777" w:rsidR="00593B42" w:rsidRDefault="00593B42" w:rsidP="000E5536">
      <w:pPr>
        <w:pStyle w:val="BodyText"/>
      </w:pPr>
      <w:r>
        <w:t>Got - so now we need to get the dimensions of the output array.</w:t>
      </w:r>
    </w:p>
    <w:p w14:paraId="5169A861" w14:textId="77777777" w:rsidR="00593B42" w:rsidRDefault="00593B42" w:rsidP="000E5536">
      <w:pPr>
        <w:pStyle w:val="BodyText"/>
      </w:pPr>
      <w:r>
        <w:t>Going to use data=numpy.load(r"E:\cottaan\My Documents\SpeciesGridData\ID13417.npy")</w:t>
      </w:r>
    </w:p>
    <w:p w14:paraId="5D6D7471" w14:textId="77777777" w:rsidR="00593B42" w:rsidRDefault="00593B42" w:rsidP="000E5536">
      <w:pPr>
        <w:pStyle w:val="BodyText"/>
      </w:pPr>
      <w:r>
        <w:t>as its small data</w:t>
      </w:r>
    </w:p>
    <w:p w14:paraId="4B18FFC5" w14:textId="77777777" w:rsidR="00593B42" w:rsidRDefault="00593B42" w:rsidP="000E5536">
      <w:pPr>
        <w:pStyle w:val="BodyText"/>
      </w:pPr>
      <w:r>
        <w:t>&gt;&gt;&gt; data=numpy.load(r"E:\cottaan\My Documents\SpeciesGridData\ID13417.npy")</w:t>
      </w:r>
    </w:p>
    <w:p w14:paraId="191917EA" w14:textId="77777777" w:rsidR="00593B42" w:rsidRDefault="00593B42" w:rsidP="000E5536">
      <w:pPr>
        <w:pStyle w:val="BodyText"/>
      </w:pPr>
      <w:r>
        <w:t>&gt;&gt;&gt; data3d=numpy.reshape(data,(3,len(data)/3)) #convert the numpy file to a 3d array ([x0,x1,xn],[y0,y1,yn],[z0,z1,zn])</w:t>
      </w:r>
    </w:p>
    <w:p w14:paraId="72B71C55" w14:textId="77777777" w:rsidR="00593B42" w:rsidRDefault="00593B42" w:rsidP="000E5536">
      <w:pPr>
        <w:pStyle w:val="BodyText"/>
      </w:pPr>
      <w:r>
        <w:t>data3d:</w:t>
      </w:r>
    </w:p>
    <w:p w14:paraId="75C6EF26" w14:textId="77777777" w:rsidR="00593B42" w:rsidRDefault="00593B42" w:rsidP="000E5536">
      <w:pPr>
        <w:pStyle w:val="BodyText"/>
      </w:pPr>
      <w:r>
        <w:t>array([[20525, 20524, 20524, 20524, 20523, 20523, 20523],</w:t>
      </w:r>
    </w:p>
    <w:p w14:paraId="6BD171D3" w14:textId="77777777" w:rsidR="00593B42" w:rsidRDefault="00593B42" w:rsidP="000E5536">
      <w:pPr>
        <w:pStyle w:val="BodyText"/>
      </w:pPr>
      <w:r>
        <w:t xml:space="preserve">       [ 9983,  9982,  9983,  9984,  9982,  9983,  9984],</w:t>
      </w:r>
    </w:p>
    <w:p w14:paraId="5D089094" w14:textId="77777777" w:rsidR="00593B42" w:rsidRDefault="00593B42" w:rsidP="000E5536">
      <w:pPr>
        <w:pStyle w:val="BodyText"/>
      </w:pPr>
      <w:r>
        <w:t xml:space="preserve">       [    1,     1,     1,     1,     1,     1,     1]])</w:t>
      </w:r>
    </w:p>
    <w:p w14:paraId="2C9F7162" w14:textId="77777777" w:rsidR="00593B42" w:rsidRDefault="00593B42" w:rsidP="000E5536">
      <w:pPr>
        <w:pStyle w:val="BodyText"/>
      </w:pPr>
      <w:r>
        <w:t>This is a sparse array with:</w:t>
      </w:r>
    </w:p>
    <w:p w14:paraId="7BCD7A7D" w14:textId="77777777" w:rsidR="00593B42" w:rsidRDefault="00593B42" w:rsidP="000E5536">
      <w:pPr>
        <w:pStyle w:val="BodyText"/>
      </w:pPr>
      <w:r>
        <w:t>x values from 20523 to 20525</w:t>
      </w:r>
    </w:p>
    <w:p w14:paraId="14E10EF7" w14:textId="77777777" w:rsidR="00593B42" w:rsidRDefault="00593B42" w:rsidP="000E5536">
      <w:pPr>
        <w:pStyle w:val="BodyText2"/>
      </w:pPr>
      <w:r>
        <w:t>y values from 9982  to 9984</w:t>
      </w:r>
    </w:p>
    <w:p w14:paraId="1907CF75" w14:textId="77777777" w:rsidR="00593B42" w:rsidRDefault="00593B42" w:rsidP="000E5536">
      <w:pPr>
        <w:pStyle w:val="BodyText"/>
      </w:pPr>
      <w:r>
        <w:t>9984</w:t>
      </w:r>
      <w:r>
        <w:tab/>
        <w:t>x</w:t>
      </w:r>
      <w:r>
        <w:tab/>
      </w:r>
      <w:r>
        <w:tab/>
        <w:t>x</w:t>
      </w:r>
      <w:r>
        <w:tab/>
      </w:r>
      <w:r>
        <w:tab/>
      </w:r>
    </w:p>
    <w:p w14:paraId="5BAE780B" w14:textId="77777777" w:rsidR="00593B42" w:rsidRDefault="00593B42" w:rsidP="000E5536">
      <w:pPr>
        <w:pStyle w:val="BodyText"/>
      </w:pPr>
      <w:r>
        <w:t>9983</w:t>
      </w:r>
      <w:r>
        <w:tab/>
        <w:t>x</w:t>
      </w:r>
      <w:r>
        <w:tab/>
      </w:r>
      <w:r>
        <w:tab/>
        <w:t>x</w:t>
      </w:r>
      <w:r>
        <w:tab/>
      </w:r>
      <w:r>
        <w:tab/>
        <w:t>x</w:t>
      </w:r>
    </w:p>
    <w:p w14:paraId="4F403535" w14:textId="77777777" w:rsidR="00593B42" w:rsidRDefault="00593B42" w:rsidP="000E5536">
      <w:pPr>
        <w:pStyle w:val="BodyText"/>
      </w:pPr>
      <w:r>
        <w:t>9982</w:t>
      </w:r>
      <w:r>
        <w:tab/>
        <w:t>x</w:t>
      </w:r>
      <w:r>
        <w:tab/>
      </w:r>
      <w:r>
        <w:tab/>
        <w:t>x</w:t>
      </w:r>
      <w:r>
        <w:tab/>
      </w:r>
      <w:r>
        <w:tab/>
      </w:r>
    </w:p>
    <w:p w14:paraId="6D460BB7" w14:textId="77777777" w:rsidR="00593B42" w:rsidRDefault="00593B42" w:rsidP="000E5536">
      <w:pPr>
        <w:pStyle w:val="BodyText2"/>
      </w:pPr>
      <w:r>
        <w:tab/>
      </w:r>
      <w:r>
        <w:tab/>
        <w:t>20523</w:t>
      </w:r>
      <w:r>
        <w:tab/>
        <w:t>20524</w:t>
      </w:r>
      <w:r>
        <w:tab/>
        <w:t>20525</w:t>
      </w:r>
    </w:p>
    <w:p w14:paraId="333C670A" w14:textId="77777777" w:rsidR="00593B42" w:rsidRDefault="00593B42" w:rsidP="000E5536">
      <w:pPr>
        <w:pStyle w:val="BodyText"/>
      </w:pPr>
      <w:r>
        <w:t>So the COO matrix needs to be 3x3:</w:t>
      </w:r>
    </w:p>
    <w:p w14:paraId="2F49B257" w14:textId="77777777" w:rsidR="00593B42" w:rsidRDefault="00593B42" w:rsidP="000E5536">
      <w:pPr>
        <w:pStyle w:val="BodyText"/>
      </w:pPr>
      <w:r>
        <w:t>&gt;&gt;&gt;scipy.sparse.coo_matrix( (data3d[2],(data3d[1],data3d[0])), shape=(3,3) ).todense()</w:t>
      </w:r>
    </w:p>
    <w:p w14:paraId="394B86ED" w14:textId="77777777" w:rsidR="00593B42" w:rsidRDefault="00593B42" w:rsidP="000E5536">
      <w:pPr>
        <w:pStyle w:val="BodyText"/>
      </w:pPr>
      <w:r>
        <w:t>Runtime error &lt;type 'exceptions.ValueError'&gt;: row index exceedes matrix dimensions</w:t>
      </w:r>
    </w:p>
    <w:p w14:paraId="21840B57" w14:textId="77777777" w:rsidR="00593B42" w:rsidRDefault="00593B42" w:rsidP="000E5536">
      <w:pPr>
        <w:pStyle w:val="BodyText"/>
      </w:pPr>
      <w:r>
        <w:t>This is because the row indices should start at 0. So we need to take 20523 off in the x direction:</w:t>
      </w:r>
    </w:p>
    <w:p w14:paraId="61B3C8E4" w14:textId="77777777" w:rsidR="00593B42" w:rsidRDefault="00593B42" w:rsidP="000E5536">
      <w:pPr>
        <w:pStyle w:val="BodyText"/>
      </w:pPr>
      <w:r>
        <w:t>data3d[0].__isub__(20523)</w:t>
      </w:r>
    </w:p>
    <w:p w14:paraId="492ECD30" w14:textId="77777777" w:rsidR="00593B42" w:rsidRDefault="00593B42" w:rsidP="000E5536">
      <w:pPr>
        <w:pStyle w:val="BodyText"/>
      </w:pPr>
      <w:r>
        <w:t>and 9982 in the y direction:</w:t>
      </w:r>
    </w:p>
    <w:p w14:paraId="238275AB" w14:textId="77777777" w:rsidR="00593B42" w:rsidRDefault="00593B42" w:rsidP="000E5536">
      <w:pPr>
        <w:pStyle w:val="BodyText"/>
      </w:pPr>
      <w:r>
        <w:t>data3d[1].__isub__(9982)</w:t>
      </w:r>
    </w:p>
    <w:p w14:paraId="5EE8E2AF" w14:textId="77777777" w:rsidR="00593B42" w:rsidRDefault="00593B42" w:rsidP="000E5536">
      <w:pPr>
        <w:pStyle w:val="BodyText"/>
      </w:pPr>
      <w:r>
        <w:t>&gt;&gt;&gt; scipy.sparse.coo_matrix( (data3d[2],(data3d[1],data3d[0])), shape=(3,3) ).todense()</w:t>
      </w:r>
    </w:p>
    <w:p w14:paraId="274D2AF1" w14:textId="77777777" w:rsidR="00593B42" w:rsidRDefault="00593B42" w:rsidP="000E5536">
      <w:pPr>
        <w:pStyle w:val="BodyText"/>
      </w:pPr>
      <w:r>
        <w:t>matrix([[1, 1, 0],</w:t>
      </w:r>
    </w:p>
    <w:p w14:paraId="56753172" w14:textId="77777777" w:rsidR="00593B42" w:rsidRDefault="00593B42" w:rsidP="000E5536">
      <w:pPr>
        <w:pStyle w:val="BodyText"/>
      </w:pPr>
      <w:r>
        <w:t xml:space="preserve">        [1, 1, 1],</w:t>
      </w:r>
    </w:p>
    <w:p w14:paraId="68F6D0B5" w14:textId="77777777" w:rsidR="00593B42" w:rsidRDefault="00593B42" w:rsidP="000E5536">
      <w:pPr>
        <w:pStyle w:val="BodyText"/>
      </w:pPr>
      <w:r>
        <w:t xml:space="preserve">        [1, 1, 0]])</w:t>
      </w:r>
    </w:p>
    <w:p w14:paraId="5FB197FA" w14:textId="77777777" w:rsidR="00593B42" w:rsidRDefault="00593B42" w:rsidP="000E5536">
      <w:pPr>
        <w:pStyle w:val="BodyText"/>
      </w:pPr>
      <w:r>
        <w:t>WORKS!!!!!</w:t>
      </w:r>
    </w:p>
    <w:p w14:paraId="3B204510" w14:textId="77777777" w:rsidR="00593B42" w:rsidRDefault="00593B42" w:rsidP="000E5536">
      <w:pPr>
        <w:pStyle w:val="BodyText"/>
      </w:pPr>
      <w:r>
        <w:t xml:space="preserve">Need to create an image from the matrix - information on the matrix class here: </w:t>
      </w:r>
      <w:hyperlink r:id="rId377" w:anchor="matrix-objects" w:history="1">
        <w:r w:rsidRPr="0077669C">
          <w:rPr>
            <w:rStyle w:val="Hyperlink"/>
          </w:rPr>
          <w:t>http://docs.scipy.org/doc/numpy/reference/arrays.classes.html#matrix-objects</w:t>
        </w:r>
      </w:hyperlink>
    </w:p>
    <w:p w14:paraId="60063839" w14:textId="77777777" w:rsidR="00593B42" w:rsidRDefault="00593B42" w:rsidP="000E5536">
      <w:pPr>
        <w:pStyle w:val="BodyText"/>
      </w:pPr>
      <w:r>
        <w:t>How to create a matrix from scratch:</w:t>
      </w:r>
    </w:p>
    <w:p w14:paraId="69A7D27F" w14:textId="77777777" w:rsidR="00593B42" w:rsidRDefault="00593B42" w:rsidP="000E5536">
      <w:pPr>
        <w:pStyle w:val="BodyText"/>
      </w:pPr>
      <w:r>
        <w:t>&gt;&gt;&gt; from numpy import matrix</w:t>
      </w:r>
    </w:p>
    <w:p w14:paraId="664352A3" w14:textId="77777777" w:rsidR="00593B42" w:rsidRDefault="00593B42" w:rsidP="000E5536">
      <w:pPr>
        <w:pStyle w:val="BodyText2"/>
      </w:pPr>
      <w:r>
        <w:t>&gt;&gt;&gt; a=matrix('1 2 3; 4 5 3')</w:t>
      </w:r>
    </w:p>
    <w:p w14:paraId="3FC624C3" w14:textId="77777777" w:rsidR="00593B42" w:rsidRDefault="00593B42" w:rsidP="000E5536">
      <w:pPr>
        <w:pStyle w:val="BodyText"/>
      </w:pPr>
      <w:r>
        <w:t>FULL CODE:</w:t>
      </w:r>
    </w:p>
    <w:p w14:paraId="2F7D15BF" w14:textId="77777777" w:rsidR="00593B42" w:rsidRDefault="00593B42" w:rsidP="000E5536">
      <w:pPr>
        <w:pStyle w:val="BodyText"/>
      </w:pPr>
      <w:r>
        <w:t>import numpy</w:t>
      </w:r>
    </w:p>
    <w:p w14:paraId="6CB8101C" w14:textId="77777777" w:rsidR="00593B42" w:rsidRDefault="00593B42" w:rsidP="000E5536">
      <w:pPr>
        <w:pStyle w:val="BodyText"/>
      </w:pPr>
      <w:r>
        <w:t>import Image</w:t>
      </w:r>
    </w:p>
    <w:p w14:paraId="6C4EE633" w14:textId="77777777" w:rsidR="00593B42" w:rsidRDefault="00593B42" w:rsidP="000E5536">
      <w:pPr>
        <w:pStyle w:val="BodyText"/>
      </w:pPr>
      <w:r>
        <w:t>from scipy.sparse import *</w:t>
      </w:r>
    </w:p>
    <w:p w14:paraId="29E21F40" w14:textId="77777777" w:rsidR="00593B42" w:rsidRDefault="00593B42" w:rsidP="000E5536">
      <w:pPr>
        <w:pStyle w:val="BodyText"/>
      </w:pPr>
      <w:r>
        <w:t>def numpyToImage(numpyfile,imagefile):</w:t>
      </w:r>
    </w:p>
    <w:p w14:paraId="62D5A34E" w14:textId="77777777" w:rsidR="00593B42" w:rsidRDefault="00593B42" w:rsidP="000E5536">
      <w:pPr>
        <w:pStyle w:val="BodyText"/>
      </w:pPr>
      <w:r>
        <w:tab/>
        <w:t>data=numpy.load(numpyfile)</w:t>
      </w:r>
    </w:p>
    <w:p w14:paraId="38E6C4FF" w14:textId="77777777" w:rsidR="00593B42" w:rsidRDefault="00593B42" w:rsidP="000E5536">
      <w:pPr>
        <w:pStyle w:val="BodyText"/>
      </w:pPr>
      <w:r>
        <w:tab/>
        <w:t>data3d=numpy.reshape(data,(3,len(data)/3))</w:t>
      </w:r>
    </w:p>
    <w:p w14:paraId="0820466D" w14:textId="77777777" w:rsidR="00593B42" w:rsidRDefault="00593B42" w:rsidP="000E5536">
      <w:pPr>
        <w:pStyle w:val="BodyText"/>
      </w:pPr>
      <w:r>
        <w:tab/>
        <w:t>minx=min(data3d[0])</w:t>
      </w:r>
    </w:p>
    <w:p w14:paraId="593A8AA1" w14:textId="77777777" w:rsidR="00593B42" w:rsidRDefault="00593B42" w:rsidP="000E5536">
      <w:pPr>
        <w:pStyle w:val="BodyText"/>
      </w:pPr>
      <w:r>
        <w:tab/>
        <w:t>maxx=max(data3d[0])</w:t>
      </w:r>
    </w:p>
    <w:p w14:paraId="35E523D2" w14:textId="77777777" w:rsidR="00593B42" w:rsidRDefault="00593B42" w:rsidP="000E5536">
      <w:pPr>
        <w:pStyle w:val="BodyText"/>
      </w:pPr>
      <w:r>
        <w:tab/>
        <w:t>miny=min(data3d[1])</w:t>
      </w:r>
    </w:p>
    <w:p w14:paraId="329C0742" w14:textId="77777777" w:rsidR="00593B42" w:rsidRDefault="00593B42" w:rsidP="000E5536">
      <w:pPr>
        <w:pStyle w:val="BodyText"/>
      </w:pPr>
      <w:r>
        <w:tab/>
        <w:t>maxy=max(data3d[1])</w:t>
      </w:r>
    </w:p>
    <w:p w14:paraId="26CF2BE5" w14:textId="77777777" w:rsidR="00593B42" w:rsidRDefault="00593B42" w:rsidP="000E5536">
      <w:pPr>
        <w:pStyle w:val="BodyText"/>
      </w:pPr>
      <w:r>
        <w:tab/>
        <w:t>arcpy.AddMessage("minx:" + str(minx) + " maxx:" + str(maxx) + " miny:" + str(miny) + " maxy:" + str(maxy))</w:t>
      </w:r>
    </w:p>
    <w:p w14:paraId="74D3BD84" w14:textId="77777777" w:rsidR="00593B42" w:rsidRDefault="00593B42" w:rsidP="000E5536">
      <w:pPr>
        <w:pStyle w:val="BodyText"/>
      </w:pPr>
      <w:r>
        <w:tab/>
        <w:t>width=maxx-minx</w:t>
      </w:r>
    </w:p>
    <w:p w14:paraId="7A1A5C2C" w14:textId="77777777" w:rsidR="00593B42" w:rsidRDefault="00593B42" w:rsidP="000E5536">
      <w:pPr>
        <w:pStyle w:val="BodyText"/>
      </w:pPr>
      <w:r>
        <w:tab/>
        <w:t>height=maxy-miny</w:t>
      </w:r>
    </w:p>
    <w:p w14:paraId="604F017D" w14:textId="77777777" w:rsidR="00593B42" w:rsidRDefault="00593B42" w:rsidP="000E5536">
      <w:pPr>
        <w:pStyle w:val="BodyText"/>
      </w:pPr>
      <w:r>
        <w:tab/>
        <w:t>arcpy.AddMessage("width:" + str(width) + " height:" + str(height))</w:t>
      </w:r>
    </w:p>
    <w:p w14:paraId="51F8FBD7" w14:textId="77777777" w:rsidR="00593B42" w:rsidRDefault="00593B42" w:rsidP="000E5536">
      <w:pPr>
        <w:pStyle w:val="BodyText"/>
      </w:pPr>
      <w:r>
        <w:tab/>
        <w:t>data3d[0].__isub__(minx)</w:t>
      </w:r>
    </w:p>
    <w:p w14:paraId="57E2425E" w14:textId="77777777" w:rsidR="00593B42" w:rsidRDefault="00593B42" w:rsidP="000E5536">
      <w:pPr>
        <w:pStyle w:val="BodyText"/>
      </w:pPr>
      <w:r>
        <w:tab/>
        <w:t>data3d[1].__imul__(-1)</w:t>
      </w:r>
    </w:p>
    <w:p w14:paraId="1E18F322" w14:textId="77777777" w:rsidR="00593B42" w:rsidRDefault="00593B42" w:rsidP="000E5536">
      <w:pPr>
        <w:pStyle w:val="BodyText"/>
      </w:pPr>
      <w:r>
        <w:tab/>
        <w:t>data3d[1].__iadd__(maxx)</w:t>
      </w:r>
    </w:p>
    <w:p w14:paraId="3E3410CE" w14:textId="77777777" w:rsidR="00593B42" w:rsidRDefault="00593B42" w:rsidP="000E5536">
      <w:pPr>
        <w:pStyle w:val="BodyText"/>
      </w:pPr>
      <w:r>
        <w:tab/>
        <w:t>pixels=coo_matrix((data3d[2],(data3d[1],data3d[0])), shape=(width+1,height+1)).todense()</w:t>
      </w:r>
    </w:p>
    <w:p w14:paraId="6E75842D" w14:textId="77777777" w:rsidR="00593B42" w:rsidRDefault="00593B42" w:rsidP="000E5536">
      <w:pPr>
        <w:pStyle w:val="BodyText"/>
      </w:pPr>
      <w:r>
        <w:tab/>
        <w:t>image = Image.fromarray(pixels)</w:t>
      </w:r>
    </w:p>
    <w:p w14:paraId="2D5CAE48" w14:textId="77777777" w:rsidR="00593B42" w:rsidRDefault="00593B42" w:rsidP="000E5536">
      <w:pPr>
        <w:pStyle w:val="BodyText2"/>
      </w:pPr>
      <w:r>
        <w:tab/>
        <w:t>image.save(imagefile)</w:t>
      </w:r>
    </w:p>
    <w:p w14:paraId="5796C46A" w14:textId="77777777" w:rsidR="00593B42" w:rsidRDefault="00593B42" w:rsidP="000E5536">
      <w:pPr>
        <w:pStyle w:val="BodyText2"/>
      </w:pPr>
      <w:r>
        <w:lastRenderedPageBreak/>
        <w:t>numpyToImage(r"E:\cottaan\My Documents\ArcGIS\ID13417.npy",r'E:\cottaan\My Documents\ArcGIS\ID13417.tif')</w:t>
      </w:r>
    </w:p>
    <w:p w14:paraId="4DFA028E" w14:textId="77777777" w:rsidR="00593B42" w:rsidRDefault="00593B42" w:rsidP="000E5536">
      <w:pPr>
        <w:pStyle w:val="BodyText"/>
      </w:pPr>
      <w:r>
        <w:t>This works fine! But the image is upside down - the y values need some work.</w:t>
      </w:r>
    </w:p>
    <w:p w14:paraId="0B40D895" w14:textId="77777777" w:rsidR="00593B42" w:rsidRDefault="00593B42" w:rsidP="000E5536">
      <w:pPr>
        <w:pStyle w:val="BodyText"/>
      </w:pPr>
      <w:r>
        <w:t>So for:</w:t>
      </w:r>
    </w:p>
    <w:p w14:paraId="51C17B2F" w14:textId="77777777" w:rsidR="00593B42" w:rsidRDefault="00593B42" w:rsidP="000E5536">
      <w:pPr>
        <w:pStyle w:val="BodyText"/>
      </w:pPr>
      <w:r>
        <w:t>9984</w:t>
      </w:r>
      <w:r>
        <w:tab/>
        <w:t>x</w:t>
      </w:r>
      <w:r>
        <w:tab/>
      </w:r>
      <w:r>
        <w:tab/>
        <w:t>x</w:t>
      </w:r>
      <w:r>
        <w:tab/>
      </w:r>
      <w:r>
        <w:tab/>
      </w:r>
    </w:p>
    <w:p w14:paraId="069F969D" w14:textId="77777777" w:rsidR="00593B42" w:rsidRDefault="00593B42" w:rsidP="000E5536">
      <w:pPr>
        <w:pStyle w:val="BodyText"/>
      </w:pPr>
      <w:r>
        <w:t>9983</w:t>
      </w:r>
      <w:r>
        <w:tab/>
        <w:t>x</w:t>
      </w:r>
      <w:r>
        <w:tab/>
      </w:r>
      <w:r>
        <w:tab/>
        <w:t>x</w:t>
      </w:r>
      <w:r>
        <w:tab/>
      </w:r>
      <w:r>
        <w:tab/>
        <w:t>x</w:t>
      </w:r>
    </w:p>
    <w:p w14:paraId="3361C506" w14:textId="77777777" w:rsidR="00593B42" w:rsidRDefault="00593B42" w:rsidP="000E5536">
      <w:pPr>
        <w:pStyle w:val="BodyText"/>
      </w:pPr>
      <w:r>
        <w:t>9982</w:t>
      </w:r>
      <w:r>
        <w:tab/>
        <w:t>x</w:t>
      </w:r>
      <w:r>
        <w:tab/>
      </w:r>
      <w:r>
        <w:tab/>
        <w:t>x</w:t>
      </w:r>
      <w:r>
        <w:tab/>
      </w:r>
      <w:r>
        <w:tab/>
      </w:r>
    </w:p>
    <w:p w14:paraId="48D055AA" w14:textId="77777777" w:rsidR="00593B42" w:rsidRDefault="00593B42" w:rsidP="000E5536">
      <w:pPr>
        <w:pStyle w:val="BodyText2"/>
      </w:pPr>
      <w:r>
        <w:tab/>
      </w:r>
      <w:r>
        <w:tab/>
        <w:t>20523</w:t>
      </w:r>
      <w:r>
        <w:tab/>
        <w:t>20524</w:t>
      </w:r>
      <w:r>
        <w:tab/>
        <w:t>20525</w:t>
      </w:r>
    </w:p>
    <w:p w14:paraId="7B733677" w14:textId="77777777" w:rsidR="00593B42" w:rsidRDefault="00593B42" w:rsidP="000E5536">
      <w:pPr>
        <w:pStyle w:val="BodyText"/>
      </w:pPr>
      <w:r>
        <w:t>This becomes:</w:t>
      </w:r>
    </w:p>
    <w:p w14:paraId="0DFD8006" w14:textId="77777777" w:rsidR="00593B42" w:rsidRDefault="00593B42" w:rsidP="000E5536">
      <w:pPr>
        <w:pStyle w:val="BodyText"/>
      </w:pPr>
      <w:r>
        <w:t>2</w:t>
      </w:r>
      <w:r>
        <w:tab/>
      </w:r>
      <w:r>
        <w:tab/>
        <w:t>x</w:t>
      </w:r>
      <w:r>
        <w:tab/>
      </w:r>
      <w:r>
        <w:tab/>
        <w:t>x</w:t>
      </w:r>
      <w:r>
        <w:tab/>
      </w:r>
      <w:r>
        <w:tab/>
      </w:r>
    </w:p>
    <w:p w14:paraId="51252558" w14:textId="77777777" w:rsidR="00593B42" w:rsidRDefault="00593B42" w:rsidP="000E5536">
      <w:pPr>
        <w:pStyle w:val="BodyText"/>
      </w:pPr>
      <w:r>
        <w:t>1</w:t>
      </w:r>
      <w:r>
        <w:tab/>
      </w:r>
      <w:r>
        <w:tab/>
        <w:t>x</w:t>
      </w:r>
      <w:r>
        <w:tab/>
      </w:r>
      <w:r>
        <w:tab/>
        <w:t>x</w:t>
      </w:r>
      <w:r>
        <w:tab/>
      </w:r>
      <w:r>
        <w:tab/>
        <w:t>x</w:t>
      </w:r>
    </w:p>
    <w:p w14:paraId="19167F88" w14:textId="77777777" w:rsidR="00593B42" w:rsidRDefault="00593B42" w:rsidP="000E5536">
      <w:pPr>
        <w:pStyle w:val="BodyText"/>
      </w:pPr>
      <w:r>
        <w:t>0</w:t>
      </w:r>
      <w:r>
        <w:tab/>
      </w:r>
      <w:r>
        <w:tab/>
        <w:t>x</w:t>
      </w:r>
      <w:r>
        <w:tab/>
      </w:r>
      <w:r>
        <w:tab/>
        <w:t>x</w:t>
      </w:r>
      <w:r>
        <w:tab/>
      </w:r>
      <w:r>
        <w:tab/>
      </w:r>
    </w:p>
    <w:p w14:paraId="0F2740BA" w14:textId="77777777" w:rsidR="00593B42" w:rsidRDefault="00593B42" w:rsidP="000E5536">
      <w:pPr>
        <w:pStyle w:val="BodyText2"/>
      </w:pPr>
      <w:r>
        <w:tab/>
      </w:r>
      <w:r>
        <w:tab/>
        <w:t>0</w:t>
      </w:r>
      <w:r>
        <w:tab/>
      </w:r>
      <w:r>
        <w:tab/>
        <w:t>1</w:t>
      </w:r>
      <w:r>
        <w:tab/>
      </w:r>
      <w:r>
        <w:tab/>
        <w:t>2</w:t>
      </w:r>
    </w:p>
    <w:p w14:paraId="6FEADB83" w14:textId="77777777" w:rsidR="00593B42" w:rsidRDefault="00593B42" w:rsidP="000E5536">
      <w:pPr>
        <w:pStyle w:val="BodyText"/>
      </w:pPr>
      <w:r>
        <w:t>But it should be:</w:t>
      </w:r>
    </w:p>
    <w:p w14:paraId="1FF4166B" w14:textId="77777777" w:rsidR="00593B42" w:rsidRDefault="00593B42" w:rsidP="000E5536">
      <w:pPr>
        <w:pStyle w:val="BodyText"/>
      </w:pPr>
      <w:r>
        <w:t>0</w:t>
      </w:r>
      <w:r>
        <w:tab/>
      </w:r>
      <w:r>
        <w:tab/>
        <w:t>x</w:t>
      </w:r>
      <w:r>
        <w:tab/>
      </w:r>
      <w:r>
        <w:tab/>
        <w:t>x</w:t>
      </w:r>
      <w:r>
        <w:tab/>
      </w:r>
      <w:r>
        <w:tab/>
      </w:r>
    </w:p>
    <w:p w14:paraId="720CDB03" w14:textId="77777777" w:rsidR="00593B42" w:rsidRDefault="00593B42" w:rsidP="000E5536">
      <w:pPr>
        <w:pStyle w:val="BodyText"/>
      </w:pPr>
      <w:r>
        <w:t>1</w:t>
      </w:r>
      <w:r>
        <w:tab/>
      </w:r>
      <w:r>
        <w:tab/>
        <w:t>x</w:t>
      </w:r>
      <w:r>
        <w:tab/>
      </w:r>
      <w:r>
        <w:tab/>
        <w:t>x</w:t>
      </w:r>
      <w:r>
        <w:tab/>
      </w:r>
      <w:r>
        <w:tab/>
        <w:t>x</w:t>
      </w:r>
    </w:p>
    <w:p w14:paraId="723B019D" w14:textId="77777777" w:rsidR="00593B42" w:rsidRDefault="00593B42" w:rsidP="000E5536">
      <w:pPr>
        <w:pStyle w:val="BodyText"/>
      </w:pPr>
      <w:r>
        <w:t>2</w:t>
      </w:r>
      <w:r>
        <w:tab/>
      </w:r>
      <w:r>
        <w:tab/>
        <w:t>x</w:t>
      </w:r>
      <w:r>
        <w:tab/>
      </w:r>
      <w:r>
        <w:tab/>
        <w:t>x</w:t>
      </w:r>
      <w:r>
        <w:tab/>
      </w:r>
      <w:r>
        <w:tab/>
      </w:r>
    </w:p>
    <w:p w14:paraId="5CB9EA3B" w14:textId="77777777" w:rsidR="00593B42" w:rsidRDefault="00593B42" w:rsidP="000E5536">
      <w:pPr>
        <w:pStyle w:val="BodyText"/>
      </w:pPr>
      <w:r>
        <w:tab/>
      </w:r>
      <w:r>
        <w:tab/>
        <w:t>0</w:t>
      </w:r>
      <w:r>
        <w:tab/>
      </w:r>
      <w:r>
        <w:tab/>
        <w:t>1</w:t>
      </w:r>
      <w:r>
        <w:tab/>
      </w:r>
      <w:r>
        <w:tab/>
        <w:t>2</w:t>
      </w:r>
      <w:r>
        <w:tab/>
      </w:r>
      <w:r>
        <w:tab/>
      </w:r>
    </w:p>
    <w:p w14:paraId="635BBF8F" w14:textId="77777777" w:rsidR="00593B42" w:rsidRDefault="00593B42" w:rsidP="000E5536">
      <w:pPr>
        <w:pStyle w:val="BodyText2"/>
      </w:pPr>
      <w:r>
        <w:t>So multiply by -1 and then add maxx</w:t>
      </w:r>
    </w:p>
    <w:p w14:paraId="51D0C0E4" w14:textId="77777777" w:rsidR="00593B42" w:rsidRDefault="00593B42" w:rsidP="000E5536">
      <w:pPr>
        <w:pStyle w:val="BodyText"/>
      </w:pPr>
      <w:r>
        <w:t>Executing: NumpyFileToImage "D:\GIS Data\Andrew\ID17975.npy" "D:\GIS Data\Andrew\test.png"</w:t>
      </w:r>
    </w:p>
    <w:p w14:paraId="5084D2E7" w14:textId="77777777" w:rsidR="00593B42" w:rsidRDefault="00593B42" w:rsidP="000E5536">
      <w:pPr>
        <w:pStyle w:val="BodyText"/>
      </w:pPr>
      <w:r>
        <w:t>Start Time: Thu Oct 06 16:15:44 2011</w:t>
      </w:r>
    </w:p>
    <w:p w14:paraId="129BCD39" w14:textId="77777777" w:rsidR="00593B42" w:rsidRDefault="00593B42" w:rsidP="000E5536">
      <w:pPr>
        <w:pStyle w:val="BodyText"/>
      </w:pPr>
      <w:r>
        <w:t>Running script NumpyFileToImage...</w:t>
      </w:r>
    </w:p>
    <w:p w14:paraId="7E1CCD5C" w14:textId="77777777" w:rsidR="00593B42" w:rsidRDefault="00593B42" w:rsidP="000E5536">
      <w:pPr>
        <w:pStyle w:val="BodyText"/>
      </w:pPr>
      <w:r>
        <w:t>minx:16061 maxx:16973 miny:26346 maxy:27211</w:t>
      </w:r>
    </w:p>
    <w:p w14:paraId="31FF3178" w14:textId="77777777" w:rsidR="00593B42" w:rsidRDefault="00593B42" w:rsidP="000E5536">
      <w:pPr>
        <w:pStyle w:val="BodyText"/>
      </w:pPr>
      <w:r>
        <w:t>width:912 height:865</w:t>
      </w:r>
    </w:p>
    <w:p w14:paraId="26198390" w14:textId="77777777" w:rsidR="00593B42" w:rsidRDefault="00593B42" w:rsidP="000E5536">
      <w:pPr>
        <w:pStyle w:val="BodyText2"/>
      </w:pPr>
      <w:r>
        <w:t>Need to add in the georeferencing information.</w:t>
      </w:r>
    </w:p>
    <w:p w14:paraId="3BD90347" w14:textId="77777777" w:rsidR="00593B42" w:rsidRDefault="00593B42" w:rsidP="000E5536">
      <w:pPr>
        <w:pStyle w:val="BodyText"/>
      </w:pPr>
      <w:r>
        <w:t>import scipy.sparse consistently crashes on windows!!!!!</w:t>
      </w:r>
    </w:p>
    <w:p w14:paraId="0F5F9E14" w14:textId="77777777" w:rsidR="00593B42" w:rsidRDefault="00593B42" w:rsidP="000E5536">
      <w:pPr>
        <w:pStyle w:val="BodyText"/>
      </w:pPr>
      <w:r>
        <w:t>On the IUCN machine:</w:t>
      </w:r>
    </w:p>
    <w:p w14:paraId="62400C3A" w14:textId="77777777" w:rsidR="00593B42" w:rsidRDefault="00593B42" w:rsidP="000E5536">
      <w:pPr>
        <w:pStyle w:val="BodyText"/>
      </w:pPr>
      <w:r>
        <w:t>&gt;&gt;&gt; import scipy</w:t>
      </w:r>
    </w:p>
    <w:p w14:paraId="4E21F84B" w14:textId="77777777" w:rsidR="00593B42" w:rsidRDefault="00593B42" w:rsidP="000E5536">
      <w:pPr>
        <w:pStyle w:val="BodyText"/>
      </w:pPr>
      <w:r>
        <w:t>UserWarning: Numpy 1.5.0 or above is recommended for this version of scipy (detected version 1.3.0)</w:t>
      </w:r>
    </w:p>
    <w:p w14:paraId="083F2C51" w14:textId="77777777" w:rsidR="00593B42" w:rsidRDefault="00593B42" w:rsidP="000E5536">
      <w:pPr>
        <w:pStyle w:val="BodyText"/>
      </w:pPr>
      <w:r>
        <w:t>But i dont want to upgrade numpy because it seemed to break the ArcGIS code to rasterise the species data - although michael is using 1.5.1 on the ehabitat machine and its working</w:t>
      </w:r>
    </w:p>
    <w:p w14:paraId="7A93D572" w14:textId="77777777" w:rsidR="00593B42" w:rsidRDefault="00593B42" w:rsidP="000E5536">
      <w:pPr>
        <w:pStyle w:val="BodyText"/>
      </w:pPr>
      <w:r>
        <w:t>i know that version 1.6.1 broke it on my machine so maybe i'll try 1.5.1</w:t>
      </w:r>
    </w:p>
    <w:p w14:paraId="14707532" w14:textId="77777777" w:rsidR="00593B42" w:rsidRDefault="00593B42" w:rsidP="000E5536">
      <w:pPr>
        <w:pStyle w:val="BodyText"/>
      </w:pPr>
      <w:r>
        <w:t xml:space="preserve">Installing from </w:t>
      </w:r>
      <w:hyperlink r:id="rId378" w:history="1">
        <w:r w:rsidRPr="0077669C">
          <w:rPr>
            <w:rStyle w:val="Hyperlink"/>
          </w:rPr>
          <w:t>http://sourceforge.net/projects/numpy/files/NumPy/1.5.1/numpy-1.5.1-win32-superpack-python2.6.exe/download</w:t>
        </w:r>
      </w:hyperlink>
    </w:p>
    <w:p w14:paraId="394CBF87" w14:textId="77777777" w:rsidR="00593B42" w:rsidRDefault="00593B42" w:rsidP="000E5536">
      <w:pPr>
        <w:pStyle w:val="BodyText"/>
      </w:pPr>
      <w:r>
        <w:t>Installed and the numpy array stuff is still working!!! version 1.5.1 is OK!!</w:t>
      </w:r>
    </w:p>
    <w:p w14:paraId="505C7901" w14:textId="77777777" w:rsidR="00593B42" w:rsidRDefault="00593B42" w:rsidP="000E5536">
      <w:pPr>
        <w:pStyle w:val="BodyText"/>
      </w:pPr>
      <w:r>
        <w:t>Trying now. WORKS! import scipy.sparse works</w:t>
      </w:r>
    </w:p>
    <w:p w14:paraId="069B08D6" w14:textId="77777777" w:rsidR="00593B42" w:rsidRDefault="00593B42" w:rsidP="000E5536">
      <w:pPr>
        <w:pStyle w:val="BodyText"/>
      </w:pPr>
      <w:r>
        <w:t>SO YOU NEED NUMPY 1.5.1 AND SCIPY 0.10.0b2</w:t>
      </w:r>
    </w:p>
    <w:p w14:paraId="04AEBBAF" w14:textId="77777777" w:rsidR="00593B42" w:rsidRDefault="00593B42" w:rsidP="000E5536">
      <w:pPr>
        <w:pStyle w:val="BodyText2"/>
      </w:pPr>
      <w:r>
        <w:t>Installed numpy 1.5.1 on my desktop - hope the numpy stuff still works - it does!</w:t>
      </w:r>
    </w:p>
    <w:p w14:paraId="3E62D60E" w14:textId="77777777" w:rsidR="00593B42" w:rsidRDefault="00593B42" w:rsidP="000E5536">
      <w:pPr>
        <w:pStyle w:val="BodyText"/>
      </w:pPr>
      <w:r>
        <w:t>Shortened the script and now here are the metrics:</w:t>
      </w:r>
    </w:p>
    <w:p w14:paraId="70BABABD" w14:textId="77777777" w:rsidR="00593B42" w:rsidRDefault="00593B42" w:rsidP="000E5536">
      <w:pPr>
        <w:pStyle w:val="BodyText"/>
      </w:pPr>
      <w:r>
        <w:t>Messages</w:t>
      </w:r>
    </w:p>
    <w:p w14:paraId="469AD4D4" w14:textId="77777777" w:rsidR="00593B42" w:rsidRDefault="00593B42" w:rsidP="000E5536">
      <w:pPr>
        <w:pStyle w:val="BodyText"/>
      </w:pPr>
      <w:r>
        <w:t>Executing: TMSTableToTMSFile22 '60203'</w:t>
      </w:r>
    </w:p>
    <w:p w14:paraId="3CE39FB5" w14:textId="77777777" w:rsidR="00593B42" w:rsidRDefault="00593B42" w:rsidP="000E5536">
      <w:pPr>
        <w:pStyle w:val="BodyText"/>
      </w:pPr>
      <w:r>
        <w:t>Start Time: Fri Oct 28 10:23:25 2011</w:t>
      </w:r>
    </w:p>
    <w:p w14:paraId="0372C2AB" w14:textId="77777777" w:rsidR="00593B42" w:rsidRDefault="00593B42" w:rsidP="000E5536">
      <w:pPr>
        <w:pStyle w:val="BodyText"/>
      </w:pPr>
      <w:r>
        <w:t>Running script TMSTableToTMSFile22...</w:t>
      </w:r>
    </w:p>
    <w:p w14:paraId="64A2BA6A" w14:textId="77777777" w:rsidR="00593B42" w:rsidRDefault="00593B42" w:rsidP="000E5536">
      <w:pPr>
        <w:pStyle w:val="BodyText"/>
      </w:pPr>
      <w:r>
        <w:t>Number records: 48121</w:t>
      </w:r>
    </w:p>
    <w:p w14:paraId="51D6595C" w14:textId="77777777" w:rsidR="00593B42" w:rsidRDefault="00593B42" w:rsidP="000E5536">
      <w:pPr>
        <w:pStyle w:val="BodyText"/>
      </w:pPr>
      <w:r>
        <w:t>Records returned: 2.07500004768ms</w:t>
      </w:r>
    </w:p>
    <w:p w14:paraId="272F0AFF" w14:textId="77777777" w:rsidR="00593B42" w:rsidRDefault="00593B42" w:rsidP="000E5536">
      <w:pPr>
        <w:pStyle w:val="BodyText"/>
      </w:pPr>
      <w:r>
        <w:t>Transposed: 4.47499990463ms</w:t>
      </w:r>
    </w:p>
    <w:p w14:paraId="52C593AE" w14:textId="77777777" w:rsidR="00593B42" w:rsidRDefault="00593B42" w:rsidP="000E5536">
      <w:pPr>
        <w:pStyle w:val="BodyText"/>
      </w:pPr>
      <w:r>
        <w:t>Converted to dense matrix: 0.621000051498ms</w:t>
      </w:r>
    </w:p>
    <w:p w14:paraId="00BF5926" w14:textId="77777777" w:rsidR="00593B42" w:rsidRDefault="00593B42" w:rsidP="000E5536">
      <w:pPr>
        <w:pStyle w:val="BodyText"/>
      </w:pPr>
      <w:r>
        <w:t>Created image: 0.0370001792908ms</w:t>
      </w:r>
    </w:p>
    <w:p w14:paraId="47CBBF9A" w14:textId="77777777" w:rsidR="00593B42" w:rsidRDefault="00593B42" w:rsidP="000E5536">
      <w:pPr>
        <w:pStyle w:val="BodyText"/>
      </w:pPr>
      <w:r>
        <w:t>TOTAL TIME: 7.20900011063ms</w:t>
      </w:r>
    </w:p>
    <w:p w14:paraId="6E8244A5" w14:textId="77777777" w:rsidR="00593B42" w:rsidRDefault="00593B42" w:rsidP="000E5536">
      <w:pPr>
        <w:pStyle w:val="BodyText"/>
      </w:pPr>
      <w:r>
        <w:t>Completed script TMSTableToTMSFile22...</w:t>
      </w:r>
    </w:p>
    <w:p w14:paraId="1690611C" w14:textId="77777777" w:rsidR="00593B42" w:rsidRDefault="00593B42" w:rsidP="000E5536">
      <w:pPr>
        <w:pStyle w:val="BodyText2"/>
      </w:pPr>
      <w:r>
        <w:t>Succeeded at Fri Oct 28 10:23:32 2011 (Elapsed Time: 7.00 seconds)</w:t>
      </w:r>
    </w:p>
    <w:p w14:paraId="3BEA29B1" w14:textId="77777777" w:rsidR="00593B42" w:rsidRDefault="00593B42" w:rsidP="000E5536">
      <w:pPr>
        <w:pStyle w:val="BodyText"/>
      </w:pPr>
      <w:r>
        <w:t>How do we return the data to the web browser? Basically, 3 options:</w:t>
      </w:r>
    </w:p>
    <w:p w14:paraId="214E3FD2" w14:textId="77777777" w:rsidR="00593B42" w:rsidRDefault="00593B42" w:rsidP="000E5536">
      <w:pPr>
        <w:pStyle w:val="BodyText"/>
      </w:pPr>
      <w:r>
        <w:t>1. Return it as an image that is rendered by my Python code</w:t>
      </w:r>
    </w:p>
    <w:p w14:paraId="51F330EE" w14:textId="77777777" w:rsidR="00593B42" w:rsidRDefault="00593B42" w:rsidP="000E5536">
      <w:pPr>
        <w:pStyle w:val="BodyText"/>
      </w:pPr>
      <w:r>
        <w:t>2. Return it as an image that is rendered by GeoServer or equivalent</w:t>
      </w:r>
    </w:p>
    <w:p w14:paraId="79A90BE6" w14:textId="77777777" w:rsidR="00593B42" w:rsidRDefault="00593B42" w:rsidP="000E5536">
      <w:pPr>
        <w:pStyle w:val="BodyText2"/>
      </w:pPr>
      <w:r>
        <w:lastRenderedPageBreak/>
        <w:t xml:space="preserve">3. Return it as JSON for client side rendering (example here: </w:t>
      </w:r>
      <w:hyperlink r:id="rId379" w:history="1">
        <w:r w:rsidRPr="0077669C">
          <w:rPr>
            <w:rStyle w:val="Hyperlink"/>
          </w:rPr>
          <w:t>http://help.arcgis.com/en/webapi/javascript/arcgis/help/jssamples_start.htm)- this would need to be zipped for large amounts of data</w:t>
        </w:r>
      </w:hyperlink>
    </w:p>
    <w:p w14:paraId="653A76E8" w14:textId="5874B908" w:rsidR="00B37D09" w:rsidRDefault="0093510D" w:rsidP="000E5536">
      <w:pPr>
        <w:pStyle w:val="Heading5"/>
      </w:pPr>
      <w:bookmarkStart w:id="99" w:name="_Toc315774605"/>
      <w:r>
        <w:t xml:space="preserve">Creating </w:t>
      </w:r>
      <w:r w:rsidR="00D369B6">
        <w:t xml:space="preserve">dynamic </w:t>
      </w:r>
      <w:r>
        <w:t>image</w:t>
      </w:r>
      <w:r w:rsidR="00D369B6">
        <w:t>s</w:t>
      </w:r>
      <w:r>
        <w:t xml:space="preserve"> on the server</w:t>
      </w:r>
      <w:bookmarkEnd w:id="99"/>
    </w:p>
    <w:p w14:paraId="0EF081F8" w14:textId="77777777" w:rsidR="00B37D09" w:rsidRDefault="0093510D" w:rsidP="000E5536">
      <w:pPr>
        <w:pStyle w:val="BodyText"/>
      </w:pPr>
      <w:r>
        <w:t>All browsers can handle png images so I am going to create png images for the extent. How do we control the colours in the image?</w:t>
      </w:r>
    </w:p>
    <w:p w14:paraId="3BB6B8D9" w14:textId="77777777" w:rsidR="00B37D09" w:rsidRDefault="0093510D" w:rsidP="000E5536">
      <w:pPr>
        <w:pStyle w:val="BodyText"/>
      </w:pPr>
      <w:r>
        <w:t>In ArcGIS Desktop when you add a png image it shows as all black. Then when you set the symbology, a *.vat.dbf file is created (an attribute table) which contains the unique attributes, NOT THE COLOUR VALUES - because when you add the image in again in another project, the colours are different, although all of the values are there (i.e. 0 and 1)</w:t>
      </w:r>
    </w:p>
    <w:p w14:paraId="6BDE27AF" w14:textId="77777777" w:rsidR="00B37D09" w:rsidRDefault="0093510D" w:rsidP="000E5536">
      <w:pPr>
        <w:pStyle w:val="BodyText"/>
      </w:pPr>
      <w:r>
        <w:t>&gt;&gt;&gt; image.getcolors() - shows how many colours are in the image</w:t>
      </w:r>
    </w:p>
    <w:p w14:paraId="44A55005" w14:textId="77777777" w:rsidR="00B37D09" w:rsidRDefault="0093510D" w:rsidP="000E5536">
      <w:pPr>
        <w:pStyle w:val="BodyText"/>
      </w:pPr>
      <w:r>
        <w:t>[(86079, 1), (703666, 0)]</w:t>
      </w:r>
    </w:p>
    <w:p w14:paraId="14FBBBF1" w14:textId="77777777" w:rsidR="00B37D09" w:rsidRDefault="0093510D" w:rsidP="000E5536">
      <w:pPr>
        <w:pStyle w:val="BodyText"/>
      </w:pPr>
      <w:r>
        <w:t>&gt;&gt;&gt; image.mode</w:t>
      </w:r>
    </w:p>
    <w:p w14:paraId="1865C426" w14:textId="77777777" w:rsidR="00B37D09" w:rsidRDefault="0093510D" w:rsidP="000E5536">
      <w:pPr>
        <w:pStyle w:val="BodyText"/>
      </w:pPr>
      <w:r>
        <w:t>'I' - this means 32-bit signed integer pixels</w:t>
      </w:r>
    </w:p>
    <w:p w14:paraId="1322B71B" w14:textId="77777777" w:rsidR="00B37D09" w:rsidRDefault="0093510D" w:rsidP="000E5536">
      <w:pPr>
        <w:pStyle w:val="BodyText"/>
      </w:pPr>
      <w:r>
        <w:t>To convert to RGB use:</w:t>
      </w:r>
    </w:p>
    <w:p w14:paraId="35D73D5B" w14:textId="77777777" w:rsidR="00B37D09" w:rsidRDefault="0093510D" w:rsidP="000E5536">
      <w:pPr>
        <w:pStyle w:val="BodyText"/>
      </w:pPr>
      <w:r>
        <w:t>image = Image.fromarray(pixels).convert('RGB')</w:t>
      </w:r>
    </w:p>
    <w:p w14:paraId="1D59AEE4" w14:textId="77777777" w:rsidR="00B37D09" w:rsidRDefault="0093510D" w:rsidP="000E5536">
      <w:pPr>
        <w:pStyle w:val="BodyText"/>
      </w:pPr>
      <w:r>
        <w:t>or to use a palette:</w:t>
      </w:r>
    </w:p>
    <w:p w14:paraId="14972AB6" w14:textId="77777777" w:rsidR="00B37D09" w:rsidRDefault="0093510D" w:rsidP="000E5536">
      <w:pPr>
        <w:pStyle w:val="BodyText"/>
      </w:pPr>
      <w:r>
        <w:t xml:space="preserve">image = Image.fromarray(pixels).convert('P') </w:t>
      </w:r>
    </w:p>
    <w:p w14:paraId="064E3F58" w14:textId="77777777" w:rsidR="00B37D09" w:rsidRDefault="0093510D" w:rsidP="000E5536">
      <w:pPr>
        <w:pStyle w:val="BodyText"/>
      </w:pPr>
      <w:r>
        <w:tab/>
      </w:r>
    </w:p>
    <w:p w14:paraId="02E0C16E" w14:textId="77777777" w:rsidR="00B37D09" w:rsidRDefault="0093510D" w:rsidP="000E5536">
      <w:pPr>
        <w:pStyle w:val="BodyText"/>
      </w:pPr>
      <w:r>
        <w:t>60203 is the slow one</w:t>
      </w:r>
      <w:r>
        <w:tab/>
      </w:r>
      <w:r>
        <w:tab/>
      </w:r>
    </w:p>
    <w:p w14:paraId="03693DC1" w14:textId="77777777" w:rsidR="00B37D09" w:rsidRDefault="003630B2" w:rsidP="000E5536">
      <w:pPr>
        <w:pStyle w:val="BodyText"/>
      </w:pPr>
      <w:hyperlink r:id="rId380" w:history="1">
        <w:r w:rsidR="0093510D" w:rsidRPr="0077669C">
          <w:rPr>
            <w:rStyle w:val="Hyperlink"/>
          </w:rPr>
          <w:t>http://h03-dev-vm7/cgi-bin/REST/eSpecies/bbox/60203/richness</w:t>
        </w:r>
      </w:hyperlink>
    </w:p>
    <w:p w14:paraId="7772CFB5" w14:textId="77777777" w:rsidR="00B37D09" w:rsidRDefault="0093510D" w:rsidP="000E5536">
      <w:pPr>
        <w:pStyle w:val="BodyText"/>
      </w:pPr>
      <w:r>
        <w:t>Here are the timings:</w:t>
      </w:r>
    </w:p>
    <w:p w14:paraId="0A97453D" w14:textId="77777777" w:rsidR="00B37D09" w:rsidRDefault="0093510D" w:rsidP="000E5536">
      <w:pPr>
        <w:pStyle w:val="BodyText"/>
      </w:pPr>
      <w:r>
        <w:t>Number records: 674913</w:t>
      </w:r>
    </w:p>
    <w:p w14:paraId="6847EE7A" w14:textId="77777777" w:rsidR="00B37D09" w:rsidRDefault="0093510D" w:rsidP="000E5536">
      <w:pPr>
        <w:pStyle w:val="BodyText"/>
      </w:pPr>
      <w:r>
        <w:t>Records returned: 2.16999983788ms</w:t>
      </w:r>
    </w:p>
    <w:p w14:paraId="2A94BCCD" w14:textId="77777777" w:rsidR="00B37D09" w:rsidRDefault="0093510D" w:rsidP="000E5536">
      <w:pPr>
        <w:pStyle w:val="BodyText"/>
      </w:pPr>
      <w:r>
        <w:t>Transposed: 0.193000078201ms</w:t>
      </w:r>
    </w:p>
    <w:p w14:paraId="271BCF54" w14:textId="77777777" w:rsidR="00B37D09" w:rsidRDefault="0093510D" w:rsidP="000E5536">
      <w:pPr>
        <w:pStyle w:val="BodyText"/>
      </w:pPr>
      <w:r>
        <w:t>Converted to dense matrix: 0.632999897003ms</w:t>
      </w:r>
    </w:p>
    <w:p w14:paraId="70ED8E99" w14:textId="77777777" w:rsidR="00B37D09" w:rsidRDefault="0093510D" w:rsidP="000E5536">
      <w:pPr>
        <w:pStyle w:val="BodyText"/>
      </w:pPr>
      <w:r>
        <w:t>Created image: 0.0310001373291ms</w:t>
      </w:r>
    </w:p>
    <w:p w14:paraId="64846F8D" w14:textId="77777777" w:rsidR="00B37D09" w:rsidRDefault="0093510D" w:rsidP="000E5536">
      <w:pPr>
        <w:pStyle w:val="BodyText2"/>
      </w:pPr>
      <w:r>
        <w:t>TOTAL TIME: 3.04799985886ms</w:t>
      </w:r>
    </w:p>
    <w:p w14:paraId="47B86AAF" w14:textId="77777777" w:rsidR="00B37D09" w:rsidRDefault="0093510D" w:rsidP="000E5536">
      <w:pPr>
        <w:pStyle w:val="BodyText"/>
      </w:pPr>
      <w:r>
        <w:t>We need to be able to return an image for a bounding box, similar to a WMS GetMap call. Here is an example query:</w:t>
      </w:r>
    </w:p>
    <w:p w14:paraId="08E19C16" w14:textId="77777777" w:rsidR="00B37D09" w:rsidRDefault="0093510D" w:rsidP="000E5536">
      <w:pPr>
        <w:pStyle w:val="BodyText"/>
      </w:pPr>
      <w:r>
        <w:t>select * From (SELECT tx,ty,z FROM public.pilotspeciesdata WHERE speciesid='17975') as rows where tx&gt;27024 and tx&lt;28025 and ty&gt;14973 and ty&lt;16974</w:t>
      </w:r>
    </w:p>
    <w:p w14:paraId="522DA9AB" w14:textId="77777777" w:rsidR="00B37D09" w:rsidRDefault="0093510D" w:rsidP="000E5536">
      <w:pPr>
        <w:pStyle w:val="BodyText"/>
      </w:pPr>
      <w:r>
        <w:t>or as a url</w:t>
      </w:r>
    </w:p>
    <w:p w14:paraId="3CD2EF5F" w14:textId="77777777" w:rsidR="00B37D09" w:rsidRDefault="003630B2" w:rsidP="000E5536">
      <w:pPr>
        <w:pStyle w:val="BodyText2"/>
      </w:pPr>
      <w:hyperlink r:id="rId381" w:history="1">
        <w:r w:rsidR="0093510D" w:rsidRPr="0077669C">
          <w:rPr>
            <w:rStyle w:val="Hyperlink"/>
          </w:rPr>
          <w:t>http://h03-dev-vm7/cgi-bin/REST/eSpecies/rangemap?minx=27024&amp;maxx=28025&amp;miny=14973&amp;maxy=16974</w:t>
        </w:r>
      </w:hyperlink>
    </w:p>
    <w:p w14:paraId="0335D8B8" w14:textId="77777777" w:rsidR="00B37D09" w:rsidRDefault="0093510D" w:rsidP="000E5536">
      <w:pPr>
        <w:pStyle w:val="BodyText"/>
      </w:pPr>
      <w:r>
        <w:t>We can use the extent helper to help us get the initial extent:</w:t>
      </w:r>
    </w:p>
    <w:p w14:paraId="43C7D014" w14:textId="77777777" w:rsidR="00B37D09" w:rsidRDefault="003630B2" w:rsidP="000E5536">
      <w:pPr>
        <w:pStyle w:val="BodyText"/>
      </w:pPr>
      <w:hyperlink r:id="rId382" w:history="1">
        <w:r w:rsidR="0093510D" w:rsidRPr="0077669C">
          <w:rPr>
            <w:rStyle w:val="Hyperlink"/>
          </w:rPr>
          <w:t>http://help.arcgis.com/en/webapps/flexviewer/extenthelper/flexviewer_extenthelper.html</w:t>
        </w:r>
      </w:hyperlink>
    </w:p>
    <w:p w14:paraId="638662D0" w14:textId="77777777" w:rsidR="00B37D09" w:rsidRDefault="0093510D" w:rsidP="000E5536">
      <w:pPr>
        <w:pStyle w:val="BodyText"/>
      </w:pPr>
      <w:r>
        <w:t>Using this extent:</w:t>
      </w:r>
    </w:p>
    <w:p w14:paraId="3589A459" w14:textId="77777777" w:rsidR="00B37D09" w:rsidRDefault="0093510D" w:rsidP="000E5536">
      <w:pPr>
        <w:pStyle w:val="BodyText"/>
      </w:pPr>
      <w:r>
        <w:t>new esri.geometry.Extent({"xmin":10707000,"ymin":-1193000,"xmax":15403000,"ymax":1040000,"spatialReference":{"wkid":102100}});</w:t>
      </w:r>
    </w:p>
    <w:p w14:paraId="7C72BB8D" w14:textId="77777777" w:rsidR="00B37D09" w:rsidRDefault="0093510D" w:rsidP="000E5536">
      <w:pPr>
        <w:pStyle w:val="BodyText"/>
      </w:pPr>
      <w:r>
        <w:t>I get the following bounding box parameters sent in the request:</w:t>
      </w:r>
    </w:p>
    <w:p w14:paraId="58920C87" w14:textId="77777777" w:rsidR="00B37D09" w:rsidRDefault="0093510D" w:rsidP="000E5536">
      <w:pPr>
        <w:pStyle w:val="BodyText"/>
      </w:pPr>
      <w:r>
        <w:t>bbox:10550311.45715201,-1328844.2714239948,15559688.54284799,1175844.2714239948</w:t>
      </w:r>
    </w:p>
    <w:p w14:paraId="75F77E11" w14:textId="77777777" w:rsidR="00B37D09" w:rsidRDefault="0093510D" w:rsidP="000E5536">
      <w:pPr>
        <w:pStyle w:val="BodyText"/>
      </w:pPr>
      <w:r>
        <w:t>These are translated into:</w:t>
      </w:r>
    </w:p>
    <w:p w14:paraId="32AC4903" w14:textId="77777777" w:rsidR="00B37D09" w:rsidRDefault="0093510D" w:rsidP="000E5536">
      <w:pPr>
        <w:pStyle w:val="BodyText"/>
      </w:pPr>
      <w:r>
        <w:t>25010 15297 29106 17345</w:t>
      </w:r>
    </w:p>
    <w:p w14:paraId="1679D53B" w14:textId="77777777" w:rsidR="00B37D09" w:rsidRDefault="0093510D" w:rsidP="000E5536">
      <w:pPr>
        <w:pStyle w:val="BodyText"/>
      </w:pPr>
      <w:r>
        <w:t>But the bounds of the actual data for Orang Utan are:</w:t>
      </w:r>
    </w:p>
    <w:p w14:paraId="5AF5E371" w14:textId="77777777" w:rsidR="00B37D09" w:rsidRDefault="0093510D" w:rsidP="000E5536">
      <w:pPr>
        <w:pStyle w:val="BodyText2"/>
      </w:pPr>
      <w:r>
        <w:t>26346 16061 27211 16973</w:t>
      </w:r>
    </w:p>
    <w:p w14:paraId="262349EF" w14:textId="77777777" w:rsidR="00B37D09" w:rsidRDefault="0093510D" w:rsidP="000E5536">
      <w:pPr>
        <w:pStyle w:val="BodyText"/>
      </w:pPr>
      <w:r>
        <w:t>Using the extent for Sabah:</w:t>
      </w:r>
    </w:p>
    <w:p w14:paraId="32D80E2C" w14:textId="77777777" w:rsidR="00B37D09" w:rsidRDefault="0093510D" w:rsidP="000E5536">
      <w:pPr>
        <w:pStyle w:val="BodyText"/>
      </w:pPr>
      <w:r>
        <w:t>new esri.geometry.Extent({"xmin":12569000,"ymin":325000,"xmax":13157000,"ymax":604000,"spatialReference":{"wkid":102100}});</w:t>
      </w:r>
    </w:p>
    <w:p w14:paraId="25A4783E" w14:textId="77777777" w:rsidR="00B37D09" w:rsidRDefault="0093510D" w:rsidP="000E5536">
      <w:pPr>
        <w:pStyle w:val="BodyText"/>
      </w:pPr>
      <w:r>
        <w:t>I get the following bounding box parameters sent in the request:</w:t>
      </w:r>
    </w:p>
    <w:p w14:paraId="31A5963A" w14:textId="77777777" w:rsidR="00B37D09" w:rsidRDefault="0093510D" w:rsidP="000E5536">
      <w:pPr>
        <w:pStyle w:val="BodyText"/>
      </w:pPr>
      <w:r>
        <w:t>bbox:12549913.932143934,307956.9660719667,13176086.067856066,621043.0339280333</w:t>
      </w:r>
    </w:p>
    <w:p w14:paraId="3880EF49" w14:textId="77777777" w:rsidR="00B37D09" w:rsidRDefault="0093510D" w:rsidP="000E5536">
      <w:pPr>
        <w:pStyle w:val="BodyText"/>
      </w:pPr>
      <w:r>
        <w:t>These are translated into:</w:t>
      </w:r>
    </w:p>
    <w:p w14:paraId="4568908C" w14:textId="77777777" w:rsidR="00B37D09" w:rsidRDefault="0093510D" w:rsidP="000E5536">
      <w:pPr>
        <w:pStyle w:val="BodyText"/>
      </w:pPr>
      <w:r>
        <w:t>26645 16635 27157 16891</w:t>
      </w:r>
    </w:p>
    <w:p w14:paraId="577E1A35" w14:textId="77777777" w:rsidR="00B37D09" w:rsidRDefault="0093510D" w:rsidP="000E5536">
      <w:pPr>
        <w:pStyle w:val="BodyText"/>
      </w:pPr>
      <w:r>
        <w:t>width:</w:t>
      </w:r>
      <w:r>
        <w:tab/>
        <w:t>512</w:t>
      </w:r>
    </w:p>
    <w:p w14:paraId="1BC04ACF" w14:textId="77777777" w:rsidR="00B37D09" w:rsidRDefault="0093510D" w:rsidP="000E5536">
      <w:pPr>
        <w:pStyle w:val="BodyText"/>
      </w:pPr>
      <w:r>
        <w:t>height:</w:t>
      </w:r>
      <w:r>
        <w:tab/>
        <w:t>256</w:t>
      </w:r>
    </w:p>
    <w:p w14:paraId="3B029BB9" w14:textId="77777777" w:rsidR="00B37D09" w:rsidRDefault="0093510D" w:rsidP="000E5536">
      <w:pPr>
        <w:pStyle w:val="BodyText"/>
      </w:pPr>
      <w:r>
        <w:t>The bounds of the species data will depend on which features are within the extent, so now the bounds are:</w:t>
      </w:r>
    </w:p>
    <w:p w14:paraId="6E1CEEB5" w14:textId="77777777" w:rsidR="00B37D09" w:rsidRDefault="0093510D" w:rsidP="000E5536">
      <w:pPr>
        <w:pStyle w:val="BodyText"/>
      </w:pPr>
      <w:r>
        <w:t>26927 16635 27155 16891</w:t>
      </w:r>
    </w:p>
    <w:p w14:paraId="66FE822C" w14:textId="77777777" w:rsidR="00B37D09" w:rsidRDefault="0093510D" w:rsidP="000E5536">
      <w:pPr>
        <w:pStyle w:val="BodyText"/>
      </w:pPr>
      <w:r>
        <w:lastRenderedPageBreak/>
        <w:t>i.e. very different from the range</w:t>
      </w:r>
    </w:p>
    <w:p w14:paraId="4CD4CBE4" w14:textId="77777777" w:rsidR="00B37D09" w:rsidRDefault="0093510D" w:rsidP="000E5536">
      <w:pPr>
        <w:pStyle w:val="BodyText"/>
      </w:pPr>
      <w:r>
        <w:t>So we need to pad the x and y coordinates with zeros by subtracting the necessary values to the x and y data.</w:t>
      </w:r>
    </w:p>
    <w:p w14:paraId="1A9ED7FA" w14:textId="77777777" w:rsidR="00B37D09" w:rsidRDefault="0093510D" w:rsidP="000E5536">
      <w:pPr>
        <w:pStyle w:val="BodyText"/>
      </w:pPr>
      <w:r>
        <w:t>For the x data, we have:</w:t>
      </w:r>
    </w:p>
    <w:p w14:paraId="5AD045BF" w14:textId="77777777" w:rsidR="00B37D09" w:rsidRDefault="0093510D" w:rsidP="000E5536">
      <w:pPr>
        <w:pStyle w:val="BodyText"/>
      </w:pPr>
      <w:r>
        <w:t>VIEWPORT:</w:t>
      </w:r>
      <w:r>
        <w:tab/>
        <w:t>mintx: 26645 minty: 16635 maxtx: 27157 maxty: 16891 widthTiles: 512 heightTiles: 256</w:t>
      </w:r>
    </w:p>
    <w:p w14:paraId="03108582" w14:textId="77777777" w:rsidR="00B37D09" w:rsidRDefault="0093510D" w:rsidP="000E5536">
      <w:pPr>
        <w:pStyle w:val="BodyText"/>
      </w:pPr>
      <w:r>
        <w:t>DATA:</w:t>
      </w:r>
      <w:r>
        <w:tab/>
      </w:r>
      <w:r>
        <w:tab/>
        <w:t>minx:  26927 miny:  16635 maxx:  27155 maxy:  16891 widthData:  228 heightData:  256</w:t>
      </w:r>
    </w:p>
    <w:p w14:paraId="2BDE8CE4" w14:textId="77777777" w:rsidR="00B37D09" w:rsidRDefault="0093510D" w:rsidP="000E5536">
      <w:pPr>
        <w:pStyle w:val="BodyText"/>
      </w:pPr>
      <w:r>
        <w:t>So the x data starts at 26927-26645 = 282 pixel</w:t>
      </w:r>
    </w:p>
    <w:p w14:paraId="13CFD74E" w14:textId="77777777" w:rsidR="00B37D09" w:rsidRDefault="0093510D" w:rsidP="000E5536">
      <w:pPr>
        <w:pStyle w:val="BodyText2"/>
      </w:pPr>
      <w:r>
        <w:t xml:space="preserve">       y data starts at 16635-16635 = 0 pixel</w:t>
      </w:r>
    </w:p>
    <w:p w14:paraId="278398F7" w14:textId="77777777" w:rsidR="00B37D09" w:rsidRDefault="0093510D" w:rsidP="000E5536">
      <w:pPr>
        <w:pStyle w:val="BodyText"/>
      </w:pPr>
      <w:r>
        <w:t>So  if the viewport width in tiles &lt; viewport width in pixels then we need to query the data, create and expand the image to send back to the client</w:t>
      </w:r>
    </w:p>
    <w:p w14:paraId="7E8FF619" w14:textId="77777777" w:rsidR="00B37D09" w:rsidRDefault="0093510D" w:rsidP="000E5536">
      <w:pPr>
        <w:pStyle w:val="BodyText"/>
      </w:pPr>
      <w:r>
        <w:tab/>
        <w:t>if the viewport width in tiles &gt; viewport width in pixels then we need to resample the data, create the image to send back to the client</w:t>
      </w:r>
    </w:p>
    <w:p w14:paraId="73E10A06" w14:textId="77777777" w:rsidR="00B37D09" w:rsidRDefault="0093510D" w:rsidP="000E5536">
      <w:pPr>
        <w:pStyle w:val="BodyText"/>
      </w:pPr>
      <w:r>
        <w:tab/>
      </w:r>
    </w:p>
    <w:p w14:paraId="1B4A8C95" w14:textId="77777777" w:rsidR="00B37D09" w:rsidRDefault="0093510D" w:rsidP="000E5536">
      <w:pPr>
        <w:pStyle w:val="BodyText"/>
      </w:pPr>
      <w:r>
        <w:t>Cant get it to work creating a COOMATRIX with x coordinates starting at 282, so trying a different method where we paste the image into another image</w:t>
      </w:r>
    </w:p>
    <w:p w14:paraId="15FFE21C" w14:textId="77777777" w:rsidR="00B37D09" w:rsidRDefault="0093510D" w:rsidP="000E5536">
      <w:pPr>
        <w:pStyle w:val="BodyText"/>
      </w:pPr>
      <w:r>
        <w:t>newImage = Image.new("P",(1024,512),0)</w:t>
      </w:r>
    </w:p>
    <w:p w14:paraId="14920592" w14:textId="77777777" w:rsidR="00B37D09" w:rsidRDefault="0093510D" w:rsidP="000E5536">
      <w:pPr>
        <w:pStyle w:val="BodyText2"/>
      </w:pPr>
      <w:r>
        <w:t>newImage.paste(image,(0,0,229,257))</w:t>
      </w:r>
    </w:p>
    <w:p w14:paraId="40EC6AC3" w14:textId="77777777" w:rsidR="00B37D09" w:rsidRDefault="0093510D" w:rsidP="000E5536">
      <w:pPr>
        <w:pStyle w:val="BodyText"/>
      </w:pPr>
      <w:r>
        <w:t>Looking into the rounding errors using the following extent:</w:t>
      </w:r>
    </w:p>
    <w:p w14:paraId="48C88192" w14:textId="77777777" w:rsidR="00B37D09" w:rsidRDefault="0093510D" w:rsidP="000E5536">
      <w:pPr>
        <w:pStyle w:val="BodyText"/>
      </w:pPr>
      <w:r>
        <w:t>new esri.geometry.Extent({"xmin":12947800,"ymin":523800,"xmax":12984500,"ymax":541300,"spatialReference":{"wkid":102100}}); //test area for rounding areas</w:t>
      </w:r>
    </w:p>
    <w:p w14:paraId="4F1FA9DC" w14:textId="77777777" w:rsidR="00B37D09" w:rsidRDefault="0093510D" w:rsidP="000E5536">
      <w:pPr>
        <w:pStyle w:val="BodyText"/>
      </w:pPr>
      <w:r>
        <w:t>Here are the calls when you left click 3 times:</w:t>
      </w:r>
    </w:p>
    <w:p w14:paraId="0CC44560" w14:textId="77777777" w:rsidR="00B37D09" w:rsidRDefault="0093510D" w:rsidP="000E5536">
      <w:pPr>
        <w:pStyle w:val="BodyText"/>
      </w:pPr>
      <w:r>
        <w:t>load call:</w:t>
      </w:r>
      <w:r>
        <w:tab/>
        <w:t>bbox:12946582.120759021,522766.0603795106,12985717.879240979,542333.9396204894  minxt: 26969.9869</w:t>
      </w:r>
      <w:r>
        <w:tab/>
        <w:t>maxxt: 27001.9869</w:t>
      </w:r>
    </w:p>
    <w:p w14:paraId="60A62F4B" w14:textId="77777777" w:rsidR="00B37D09" w:rsidRDefault="0093510D" w:rsidP="000E5536">
      <w:pPr>
        <w:pStyle w:val="BodyText"/>
      </w:pPr>
      <w:r>
        <w:t>Extent (t):</w:t>
      </w:r>
      <w:r>
        <w:tab/>
        <w:t>minx: 26969 miny: 16811 maxx: 27001 maxy: 16827 width: 33 height: 17 minxm: 12945375.1</w:t>
      </w:r>
    </w:p>
    <w:p w14:paraId="62712BA8" w14:textId="77777777" w:rsidR="00B37D09" w:rsidRDefault="0093510D" w:rsidP="000E5536">
      <w:pPr>
        <w:pStyle w:val="BodyText2"/>
      </w:pPr>
      <w:r>
        <w:t>Range (t):</w:t>
      </w:r>
      <w:r>
        <w:tab/>
        <w:t>minx: 26986 miny: 16811 maxx: 27001 maxy: 16827 width: 16 height: 17</w:t>
      </w:r>
    </w:p>
    <w:p w14:paraId="2AA4BCF3" w14:textId="77777777" w:rsidR="00B37D09" w:rsidRDefault="0093510D" w:rsidP="000E5536">
      <w:pPr>
        <w:pStyle w:val="BodyText"/>
      </w:pPr>
      <w:r>
        <w:t>next call:</w:t>
      </w:r>
      <w:r>
        <w:tab/>
        <w:t>bbox:12945817.75047617,522766.0603795106,12984953.508958127,542333.9396204894</w:t>
      </w:r>
      <w:r>
        <w:tab/>
        <w:t>minxt: 26969.3619</w:t>
      </w:r>
      <w:r>
        <w:tab/>
        <w:t>maxxt: 27001.3619</w:t>
      </w:r>
    </w:p>
    <w:p w14:paraId="0CF185DB" w14:textId="77777777" w:rsidR="00B37D09" w:rsidRDefault="0093510D" w:rsidP="000E5536">
      <w:pPr>
        <w:pStyle w:val="BodyText"/>
      </w:pPr>
      <w:r>
        <w:t>Extent (t):</w:t>
      </w:r>
      <w:r>
        <w:tab/>
        <w:t>minx: 26969 miny: 16811 maxx: 27001 maxy: 16827 width: 33 height: 17</w:t>
      </w:r>
    </w:p>
    <w:p w14:paraId="28A8D24A" w14:textId="77777777" w:rsidR="00B37D09" w:rsidRDefault="0093510D" w:rsidP="000E5536">
      <w:pPr>
        <w:pStyle w:val="BodyText2"/>
      </w:pPr>
      <w:r>
        <w:t>Range (t):</w:t>
      </w:r>
      <w:r>
        <w:tab/>
        <w:t>minx: 26986 miny: 16811 maxx: 27001 maxy: 16827 width: 16 height: 17</w:t>
      </w:r>
    </w:p>
    <w:p w14:paraId="6F982F68" w14:textId="77777777" w:rsidR="00B37D09" w:rsidRDefault="0093510D" w:rsidP="000E5536">
      <w:pPr>
        <w:pStyle w:val="BodyText"/>
      </w:pPr>
      <w:r>
        <w:t>next call:</w:t>
      </w:r>
      <w:r>
        <w:tab/>
        <w:t>bbox:12945053.38019332,522766.0603795106,12984189.138675276,542333.9396204894</w:t>
      </w:r>
      <w:r>
        <w:tab/>
        <w:t>minxt: 26968.7369</w:t>
      </w:r>
      <w:r>
        <w:tab/>
        <w:t>maxxt: 27000.7369</w:t>
      </w:r>
    </w:p>
    <w:p w14:paraId="3C5F9068" w14:textId="77777777" w:rsidR="00B37D09" w:rsidRDefault="0093510D" w:rsidP="000E5536">
      <w:pPr>
        <w:pStyle w:val="BodyText"/>
      </w:pPr>
      <w:r>
        <w:t>Extent (t):</w:t>
      </w:r>
      <w:r>
        <w:tab/>
        <w:t>minx: 26968 miny: 16811 maxx: 27000 maxy: 16827 width: 33 height: 17</w:t>
      </w:r>
    </w:p>
    <w:p w14:paraId="3933C7B7" w14:textId="77777777" w:rsidR="00B37D09" w:rsidRDefault="0093510D" w:rsidP="000E5536">
      <w:pPr>
        <w:pStyle w:val="BodyText2"/>
      </w:pPr>
      <w:r>
        <w:t>Range (t):</w:t>
      </w:r>
      <w:r>
        <w:tab/>
        <w:t>minx: 26986 miny: 16811 maxx: 27000 maxy: 16827 width: 15 height: 17</w:t>
      </w:r>
    </w:p>
    <w:p w14:paraId="12817A78" w14:textId="77777777" w:rsidR="00B37D09" w:rsidRDefault="0093510D" w:rsidP="000E5536">
      <w:pPr>
        <w:pStyle w:val="BodyText"/>
      </w:pPr>
      <w:r>
        <w:t>next call:</w:t>
      </w:r>
      <w:r>
        <w:tab/>
        <w:t>bbox:12944289.009910468,522766.0603795106,12983424.768392425,542333.9396204894</w:t>
      </w:r>
      <w:r>
        <w:tab/>
        <w:t xml:space="preserve">minxt: 26968.1119 </w:t>
      </w:r>
      <w:r>
        <w:tab/>
        <w:t>maxxt: 27000.1119</w:t>
      </w:r>
    </w:p>
    <w:p w14:paraId="0C440FE9" w14:textId="77777777" w:rsidR="00B37D09" w:rsidRDefault="0093510D" w:rsidP="000E5536">
      <w:pPr>
        <w:pStyle w:val="BodyText"/>
      </w:pPr>
      <w:r>
        <w:t>Extent (t):</w:t>
      </w:r>
      <w:r>
        <w:tab/>
        <w:t>minx: 26968 miny: 16811 maxx: 27000 maxy: 16827 width: 33 height: 17</w:t>
      </w:r>
    </w:p>
    <w:p w14:paraId="2A23079B" w14:textId="77777777" w:rsidR="00B37D09" w:rsidRDefault="0093510D" w:rsidP="000E5536">
      <w:pPr>
        <w:pStyle w:val="BodyText2"/>
      </w:pPr>
      <w:r>
        <w:t>Range (t):</w:t>
      </w:r>
      <w:r>
        <w:tab/>
        <w:t>minx: 26986 miny: 16811 maxx: 27000 maxy: 16827 width: 15 height: 17</w:t>
      </w:r>
    </w:p>
    <w:p w14:paraId="1CE7945C" w14:textId="77777777" w:rsidR="00B37D09" w:rsidRDefault="0093510D" w:rsidP="000E5536">
      <w:pPr>
        <w:pStyle w:val="BodyText"/>
      </w:pPr>
      <w:r>
        <w:t>next call:</w:t>
      </w:r>
      <w:r>
        <w:tab/>
        <w:t>bbox:12943524.639627617,522766.0603795106,12982660.398109574,542333.9396204894</w:t>
      </w:r>
      <w:r>
        <w:tab/>
        <w:t>minxt: 26967.4869</w:t>
      </w:r>
      <w:r>
        <w:tab/>
        <w:t>maxxt: 26999.4869</w:t>
      </w:r>
    </w:p>
    <w:p w14:paraId="7B335919" w14:textId="77777777" w:rsidR="00B37D09" w:rsidRDefault="0093510D" w:rsidP="000E5536">
      <w:pPr>
        <w:pStyle w:val="BodyText"/>
      </w:pPr>
      <w:r>
        <w:t>Extent (t):</w:t>
      </w:r>
      <w:r>
        <w:tab/>
        <w:t>minx: 26967 miny: 16811 maxx: 26999 maxy: 16827 width: 33 height: 17</w:t>
      </w:r>
    </w:p>
    <w:p w14:paraId="7BEDFF73" w14:textId="77777777" w:rsidR="00B37D09" w:rsidRDefault="0093510D" w:rsidP="000E5536">
      <w:pPr>
        <w:pStyle w:val="BodyText2"/>
      </w:pPr>
      <w:r>
        <w:t>Range (t):</w:t>
      </w:r>
      <w:r>
        <w:tab/>
        <w:t>minx: 26986 miny: 16811 maxx: 26999 maxy: 16827 width: 14 height: 17</w:t>
      </w:r>
    </w:p>
    <w:p w14:paraId="746DEA37" w14:textId="77777777" w:rsidR="00B37D09" w:rsidRDefault="0093510D" w:rsidP="000E5536">
      <w:pPr>
        <w:pStyle w:val="BodyText"/>
      </w:pPr>
      <w:r>
        <w:t>next call:</w:t>
      </w:r>
      <w:r>
        <w:tab/>
        <w:t>bbox:12942760.269344766,522766.0603795106,12981896.027826723,542333.9396204894</w:t>
      </w:r>
      <w:r>
        <w:tab/>
        <w:t>minxt: 26966.8619</w:t>
      </w:r>
      <w:r>
        <w:tab/>
        <w:t>maxxt: 26998.8619</w:t>
      </w:r>
    </w:p>
    <w:p w14:paraId="37BF4188" w14:textId="77777777" w:rsidR="00B37D09" w:rsidRDefault="0093510D" w:rsidP="000E5536">
      <w:pPr>
        <w:pStyle w:val="BodyText"/>
      </w:pPr>
      <w:r>
        <w:t>Extent (t):</w:t>
      </w:r>
      <w:r>
        <w:tab/>
        <w:t>minx: 26966 miny: 16811 maxx: 26998 maxy: 16827 width: 33 height: 17</w:t>
      </w:r>
    </w:p>
    <w:p w14:paraId="3F41DA7E" w14:textId="77777777" w:rsidR="00B37D09" w:rsidRDefault="0093510D" w:rsidP="000E5536">
      <w:pPr>
        <w:pStyle w:val="BodyText2"/>
      </w:pPr>
      <w:r>
        <w:t>Range (t):</w:t>
      </w:r>
      <w:r>
        <w:tab/>
        <w:t>minx: 26986 miny: 16811 maxx: 26998 maxy: 16827 width: 13 height: 17</w:t>
      </w:r>
    </w:p>
    <w:p w14:paraId="5C67F6AD" w14:textId="77777777" w:rsidR="00B37D09" w:rsidRDefault="0093510D" w:rsidP="000E5536">
      <w:pPr>
        <w:pStyle w:val="BodyText2"/>
      </w:pPr>
      <w:r>
        <w:t>So each time we are moving -764.3702828 to the left</w:t>
      </w:r>
    </w:p>
    <w:p w14:paraId="1B6F4210" w14:textId="77777777" w:rsidR="00B37D09" w:rsidRDefault="0093510D" w:rsidP="000E5536">
      <w:pPr>
        <w:pStyle w:val="BodyText"/>
      </w:pPr>
      <w:r>
        <w:t>In Chrome the Preview window shows the images and each square represents 6 px in the actual image</w:t>
      </w:r>
    </w:p>
    <w:p w14:paraId="164612EB" w14:textId="77777777" w:rsidR="00B37D09" w:rsidRDefault="0093510D" w:rsidP="000E5536">
      <w:pPr>
        <w:pStyle w:val="BodyText2"/>
      </w:pPr>
      <w:r>
        <w:t>The extent is 32 tiles wide which is 512 px - so there are 14.2222222 px/tile</w:t>
      </w:r>
      <w:r w:rsidR="00134F30">
        <w:t>.</w:t>
      </w:r>
    </w:p>
    <w:p w14:paraId="19507034" w14:textId="77777777" w:rsidR="00134F30" w:rsidRDefault="00134F30" w:rsidP="000E5536">
      <w:pPr>
        <w:pStyle w:val="Heading6"/>
      </w:pPr>
      <w:r>
        <w:t>Creating images to disk</w:t>
      </w:r>
    </w:p>
    <w:p w14:paraId="3DED4286" w14:textId="77777777" w:rsidR="00134F30" w:rsidRDefault="00134F30" w:rsidP="000E5536">
      <w:pPr>
        <w:pStyle w:val="BodyText2"/>
      </w:pPr>
      <w:r>
        <w:lastRenderedPageBreak/>
        <w:t>Need to update the eSpecies REST services so that instead of creating an image and streaming it straight back to the client, I create it on disk and pass back the url to the image. This way I can pass the url in json back to the client together with other useful information like the legend etc.</w:t>
      </w:r>
      <w:r w:rsidR="00801E27">
        <w:t xml:space="preserve"> The image can be written to the htdo</w:t>
      </w:r>
      <w:r w:rsidR="003B1D6F">
        <w:t>c</w:t>
      </w:r>
      <w:r w:rsidR="00801E27">
        <w:t>s/mstmp folder which is a temp mapserver folder which gets cleaned periodically.</w:t>
      </w:r>
    </w:p>
    <w:p w14:paraId="521DDB08" w14:textId="77777777" w:rsidR="00801E27" w:rsidRDefault="00382366" w:rsidP="000E5536">
      <w:pPr>
        <w:pStyle w:val="Heading6"/>
      </w:pPr>
      <w:r>
        <w:t>Palettes</w:t>
      </w:r>
    </w:p>
    <w:p w14:paraId="5E689F44" w14:textId="77777777" w:rsidR="00382366" w:rsidRDefault="00382366" w:rsidP="000E5536">
      <w:pPr>
        <w:pStyle w:val="BodyText2"/>
      </w:pPr>
      <w:r>
        <w:t>Ug! Hard. For the Global Land Cover Facility the land cover class 2 (</w:t>
      </w:r>
      <w:r w:rsidRPr="00382366">
        <w:t>Evergreen Broadleaf Forest</w:t>
      </w:r>
      <w:r>
        <w:t>) is mapped in my REST service as 45,105,210. This is sort of blue and is the first value in the unique array of land cover classes.</w:t>
      </w:r>
      <w:r w:rsidR="00324674">
        <w:t xml:space="preserve"> So for the land cover classes with the unique values </w:t>
      </w:r>
      <w:r w:rsidR="00324674" w:rsidRPr="00324674">
        <w:t>[2, 4, 6, 7, 8, 9, 10, 11, 12, 14]</w:t>
      </w:r>
      <w:r w:rsidR="00324674">
        <w:t>:</w:t>
      </w:r>
    </w:p>
    <w:p w14:paraId="6EB2D9FA" w14:textId="77777777" w:rsidR="00D21774" w:rsidRDefault="00D21774" w:rsidP="000E5536">
      <w:pPr>
        <w:pStyle w:val="BodyText"/>
      </w:pPr>
      <w:r>
        <w:t>2</w:t>
      </w:r>
      <w:r>
        <w:tab/>
        <w:t>is</w:t>
      </w:r>
      <w:r>
        <w:tab/>
        <w:t>45,105,210</w:t>
      </w:r>
    </w:p>
    <w:p w14:paraId="5E6149B3" w14:textId="77777777" w:rsidR="00D21774" w:rsidRDefault="00D21774" w:rsidP="000E5536">
      <w:pPr>
        <w:pStyle w:val="BodyText"/>
      </w:pPr>
      <w:r>
        <w:t>7</w:t>
      </w:r>
      <w:r>
        <w:tab/>
        <w:t>is</w:t>
      </w:r>
      <w:r>
        <w:tab/>
      </w:r>
      <w:r w:rsidR="004E42A6">
        <w:t>150,52,105</w:t>
      </w:r>
    </w:p>
    <w:p w14:paraId="555537DC" w14:textId="77777777" w:rsidR="00E41BC5" w:rsidRDefault="00E41BC5" w:rsidP="000E5536">
      <w:pPr>
        <w:pStyle w:val="BodyText"/>
      </w:pPr>
      <w:r>
        <w:t>Palette is:</w:t>
      </w:r>
    </w:p>
    <w:p w14:paraId="414CD8F9" w14:textId="77777777" w:rsidR="00E41BC5" w:rsidRDefault="00CC2D5A" w:rsidP="000E5536">
      <w:pPr>
        <w:pStyle w:val="BodyText"/>
      </w:pPr>
      <w:r>
        <w:t>0</w:t>
      </w:r>
      <w:r>
        <w:tab/>
      </w:r>
      <w:r w:rsidR="00E41BC5" w:rsidRPr="00E41BC5">
        <w:t xml:space="preserve">3, 126, 252, </w:t>
      </w:r>
    </w:p>
    <w:p w14:paraId="3C2CB16F" w14:textId="77777777" w:rsidR="00E41BC5" w:rsidRDefault="00CC2D5A" w:rsidP="000E5536">
      <w:pPr>
        <w:pStyle w:val="BodyText"/>
      </w:pPr>
      <w:r>
        <w:t>1</w:t>
      </w:r>
      <w:r>
        <w:tab/>
      </w:r>
      <w:r w:rsidR="00E41BC5" w:rsidRPr="00E41BC5">
        <w:t xml:space="preserve">24, 115, 231, </w:t>
      </w:r>
    </w:p>
    <w:p w14:paraId="199FB529" w14:textId="77777777" w:rsidR="00E41BC5" w:rsidRDefault="00CC2D5A" w:rsidP="000E5536">
      <w:pPr>
        <w:pStyle w:val="BodyText"/>
      </w:pPr>
      <w:r>
        <w:t>2</w:t>
      </w:r>
      <w:r>
        <w:tab/>
      </w:r>
      <w:r w:rsidR="00E41BC5" w:rsidRPr="00E41BC5">
        <w:t xml:space="preserve">45, 105, 210, </w:t>
      </w:r>
    </w:p>
    <w:p w14:paraId="1EF5A476" w14:textId="77777777" w:rsidR="00E41BC5" w:rsidRDefault="00CC2D5A" w:rsidP="000E5536">
      <w:pPr>
        <w:pStyle w:val="BodyText"/>
      </w:pPr>
      <w:r>
        <w:t>3</w:t>
      </w:r>
      <w:r>
        <w:tab/>
      </w:r>
      <w:r w:rsidR="00E41BC5" w:rsidRPr="00E41BC5">
        <w:t xml:space="preserve">66, 94, 189, </w:t>
      </w:r>
    </w:p>
    <w:p w14:paraId="50B3100B" w14:textId="77777777" w:rsidR="00E41BC5" w:rsidRDefault="00CC2D5A" w:rsidP="000E5536">
      <w:pPr>
        <w:pStyle w:val="BodyText"/>
      </w:pPr>
      <w:r>
        <w:t>4</w:t>
      </w:r>
      <w:r>
        <w:tab/>
      </w:r>
      <w:r w:rsidR="00E41BC5" w:rsidRPr="00E41BC5">
        <w:t xml:space="preserve">87, 84, 168, </w:t>
      </w:r>
    </w:p>
    <w:p w14:paraId="007B5349" w14:textId="77777777" w:rsidR="00E41BC5" w:rsidRDefault="00CC2D5A" w:rsidP="000E5536">
      <w:pPr>
        <w:pStyle w:val="BodyText"/>
      </w:pPr>
      <w:r>
        <w:t>5</w:t>
      </w:r>
      <w:r>
        <w:tab/>
      </w:r>
      <w:r w:rsidR="00E41BC5" w:rsidRPr="00E41BC5">
        <w:t xml:space="preserve">108, 73, 147, </w:t>
      </w:r>
    </w:p>
    <w:p w14:paraId="1636D078" w14:textId="77777777" w:rsidR="00E41BC5" w:rsidRDefault="00CC2D5A" w:rsidP="000E5536">
      <w:pPr>
        <w:pStyle w:val="BodyText"/>
      </w:pPr>
      <w:r>
        <w:t>6</w:t>
      </w:r>
      <w:r>
        <w:tab/>
      </w:r>
      <w:r w:rsidR="00E41BC5" w:rsidRPr="00E41BC5">
        <w:t xml:space="preserve">129, 63, 126, </w:t>
      </w:r>
    </w:p>
    <w:p w14:paraId="4FE840DE" w14:textId="77777777" w:rsidR="00E41BC5" w:rsidRDefault="00CC2D5A" w:rsidP="000E5536">
      <w:pPr>
        <w:pStyle w:val="BodyText"/>
      </w:pPr>
      <w:r>
        <w:t>7</w:t>
      </w:r>
      <w:r>
        <w:tab/>
      </w:r>
      <w:r w:rsidR="00E41BC5" w:rsidRPr="00E41BC5">
        <w:t xml:space="preserve">150, 52, 105, </w:t>
      </w:r>
    </w:p>
    <w:p w14:paraId="1C0D6F9C" w14:textId="77777777" w:rsidR="00E41BC5" w:rsidRDefault="00CC2D5A" w:rsidP="000E5536">
      <w:pPr>
        <w:pStyle w:val="BodyText"/>
      </w:pPr>
      <w:r>
        <w:t>8</w:t>
      </w:r>
      <w:r>
        <w:tab/>
      </w:r>
      <w:r w:rsidR="00E41BC5" w:rsidRPr="00E41BC5">
        <w:t xml:space="preserve">171, 42, 84, </w:t>
      </w:r>
    </w:p>
    <w:p w14:paraId="4A7F857E" w14:textId="77777777" w:rsidR="00E41BC5" w:rsidRDefault="00CC2D5A" w:rsidP="000E5536">
      <w:pPr>
        <w:pStyle w:val="BodyText"/>
      </w:pPr>
      <w:r>
        <w:t>9</w:t>
      </w:r>
      <w:r>
        <w:tab/>
      </w:r>
      <w:r w:rsidR="00E41BC5" w:rsidRPr="00E41BC5">
        <w:t xml:space="preserve">192, 31, 63, </w:t>
      </w:r>
    </w:p>
    <w:p w14:paraId="19311A1A" w14:textId="77777777" w:rsidR="00E41BC5" w:rsidRDefault="00CC2D5A" w:rsidP="000E5536">
      <w:pPr>
        <w:pStyle w:val="BodyText"/>
      </w:pPr>
      <w:r>
        <w:t>10</w:t>
      </w:r>
      <w:r>
        <w:tab/>
      </w:r>
      <w:r w:rsidR="00E41BC5" w:rsidRPr="00E41BC5">
        <w:t xml:space="preserve">213, 21, 42, </w:t>
      </w:r>
    </w:p>
    <w:p w14:paraId="0BC31D6F" w14:textId="77777777" w:rsidR="00E41BC5" w:rsidRDefault="00CC2D5A" w:rsidP="000E5536">
      <w:pPr>
        <w:pStyle w:val="BodyText"/>
      </w:pPr>
      <w:r>
        <w:t>11</w:t>
      </w:r>
      <w:r>
        <w:tab/>
      </w:r>
      <w:r w:rsidR="00E41BC5" w:rsidRPr="00E41BC5">
        <w:t xml:space="preserve">234, 10, 21, </w:t>
      </w:r>
    </w:p>
    <w:p w14:paraId="574CD176" w14:textId="77777777" w:rsidR="00E41BC5" w:rsidRDefault="00CC2D5A" w:rsidP="000E5536">
      <w:pPr>
        <w:pStyle w:val="BodyText"/>
      </w:pPr>
      <w:r>
        <w:t>12</w:t>
      </w:r>
      <w:r>
        <w:tab/>
      </w:r>
      <w:r w:rsidR="00E41BC5" w:rsidRPr="00E41BC5">
        <w:t>255, 0, 0,</w:t>
      </w:r>
    </w:p>
    <w:p w14:paraId="390C872A" w14:textId="77777777" w:rsidR="00B011AE" w:rsidRDefault="00B011AE" w:rsidP="000E5536">
      <w:pPr>
        <w:pStyle w:val="BodyText"/>
      </w:pPr>
      <w:r>
        <w:t>13</w:t>
      </w:r>
      <w:r>
        <w:tab/>
      </w:r>
      <w:r w:rsidRPr="00B011AE">
        <w:t xml:space="preserve">13, 13, 13, </w:t>
      </w:r>
    </w:p>
    <w:p w14:paraId="30AA344B" w14:textId="77777777" w:rsidR="00B011AE" w:rsidRDefault="00B011AE" w:rsidP="000E5536">
      <w:pPr>
        <w:pStyle w:val="BodyText"/>
      </w:pPr>
      <w:r>
        <w:t>14</w:t>
      </w:r>
      <w:r>
        <w:tab/>
      </w:r>
      <w:r w:rsidRPr="00B011AE">
        <w:t>14, 14, 14,</w:t>
      </w:r>
    </w:p>
    <w:p w14:paraId="0CA4F984" w14:textId="77777777" w:rsidR="00324674" w:rsidRDefault="00324674" w:rsidP="000E5536">
      <w:pPr>
        <w:pStyle w:val="Code"/>
      </w:pPr>
      <w:r>
        <w:t xml:space="preserve">    scaling = int(math.floor(256 / (</w:t>
      </w:r>
      <w:r w:rsidR="005D31C8">
        <w:t>14</w:t>
      </w:r>
      <w:r>
        <w:t xml:space="preserve"> - </w:t>
      </w:r>
      <w:r w:rsidR="005D31C8">
        <w:t>2</w:t>
      </w:r>
      <w:r>
        <w:t xml:space="preserve">))) </w:t>
      </w:r>
      <w:r w:rsidR="005D31C8">
        <w:t xml:space="preserve">    </w:t>
      </w:r>
      <w:r w:rsidR="008C67DA">
        <w:tab/>
      </w:r>
      <w:r w:rsidR="008C67DA">
        <w:tab/>
      </w:r>
      <w:r w:rsidR="005D31C8">
        <w:t>will be 21</w:t>
      </w:r>
    </w:p>
    <w:p w14:paraId="3004EF62" w14:textId="77777777" w:rsidR="00324674" w:rsidRDefault="00324674" w:rsidP="000E5536">
      <w:pPr>
        <w:pStyle w:val="Code"/>
      </w:pPr>
      <w:r>
        <w:t xml:space="preserve">    for i in range(minVa</w:t>
      </w:r>
      <w:r w:rsidR="008C67DA">
        <w:t xml:space="preserve">l, maxVal + 1):           </w:t>
      </w:r>
      <w:r w:rsidR="008C67DA">
        <w:tab/>
      </w:r>
      <w:r w:rsidR="008C67DA">
        <w:tab/>
        <w:t>from 2 to 15</w:t>
      </w:r>
    </w:p>
    <w:p w14:paraId="48603F71" w14:textId="77777777" w:rsidR="00324674" w:rsidRDefault="00324674" w:rsidP="000E5536">
      <w:pPr>
        <w:pStyle w:val="Code"/>
      </w:pPr>
      <w:r>
        <w:t xml:space="preserve">        if (minVal == maxVal):</w:t>
      </w:r>
    </w:p>
    <w:p w14:paraId="2F6EBEC6" w14:textId="77777777" w:rsidR="00324674" w:rsidRDefault="00324674" w:rsidP="000E5536">
      <w:pPr>
        <w:pStyle w:val="Code"/>
      </w:pPr>
      <w:r>
        <w:t xml:space="preserve">            lut.extend([255, 0, 0])</w:t>
      </w:r>
    </w:p>
    <w:p w14:paraId="46997AE9" w14:textId="77777777" w:rsidR="00324674" w:rsidRDefault="00324674" w:rsidP="000E5536">
      <w:pPr>
        <w:pStyle w:val="Code"/>
      </w:pPr>
      <w:r>
        <w:t xml:space="preserve">        else:</w:t>
      </w:r>
    </w:p>
    <w:p w14:paraId="090D1357" w14:textId="77777777" w:rsidR="00324674" w:rsidRDefault="00324674" w:rsidP="000E5536">
      <w:pPr>
        <w:pStyle w:val="Code"/>
      </w:pPr>
      <w:r>
        <w:t xml:space="preserve">            tmp = 255 - (scaling * (maxVal - i))</w:t>
      </w:r>
      <w:r w:rsidR="008C67DA">
        <w:t xml:space="preserve">         </w:t>
      </w:r>
      <w:r w:rsidR="008C67DA">
        <w:tab/>
      </w:r>
      <w:r w:rsidR="008C67DA">
        <w:tab/>
        <w:t>21*12 = 255-252 = 3</w:t>
      </w:r>
    </w:p>
    <w:p w14:paraId="55ABAA26" w14:textId="77777777" w:rsidR="00324674" w:rsidRDefault="00324674" w:rsidP="000E5536">
      <w:pPr>
        <w:pStyle w:val="Code"/>
      </w:pPr>
      <w:r>
        <w:t xml:space="preserve">            if tmp &lt; 0: tmp = 0</w:t>
      </w:r>
    </w:p>
    <w:p w14:paraId="35AB60D4" w14:textId="77777777" w:rsidR="00324674" w:rsidRDefault="00324674" w:rsidP="000E5536">
      <w:pPr>
        <w:pStyle w:val="Code"/>
      </w:pPr>
      <w:r>
        <w:t xml:space="preserve">            tmp2 = (scaling * (maxVal - i))</w:t>
      </w:r>
      <w:r w:rsidR="008C67DA">
        <w:tab/>
      </w:r>
      <w:r w:rsidR="008C67DA">
        <w:tab/>
      </w:r>
      <w:r w:rsidR="008C67DA">
        <w:tab/>
        <w:t>21*12 = 252</w:t>
      </w:r>
    </w:p>
    <w:p w14:paraId="0AAE6382" w14:textId="77777777" w:rsidR="00324674" w:rsidRDefault="00324674" w:rsidP="000E5536">
      <w:pPr>
        <w:pStyle w:val="Code"/>
      </w:pPr>
      <w:r>
        <w:t xml:space="preserve">            if tmp2 &gt; 255: tmp2 = 255</w:t>
      </w:r>
    </w:p>
    <w:p w14:paraId="5F2C386F" w14:textId="77777777" w:rsidR="00324674" w:rsidRDefault="00324674" w:rsidP="000E5536">
      <w:pPr>
        <w:pStyle w:val="Code"/>
      </w:pPr>
      <w:r>
        <w:t xml:space="preserve">            lut.extend([tmp, (scaling * (maxVal - i)) / 2, tmp2])</w:t>
      </w:r>
      <w:r w:rsidR="008C67DA">
        <w:t xml:space="preserve"> </w:t>
      </w:r>
      <w:r w:rsidR="008C67DA">
        <w:tab/>
        <w:t>3,126,252</w:t>
      </w:r>
    </w:p>
    <w:p w14:paraId="3E7DDBBB" w14:textId="77777777" w:rsidR="00E665F5" w:rsidRDefault="00E665F5" w:rsidP="000E5536">
      <w:pPr>
        <w:pStyle w:val="BodyText2"/>
      </w:pPr>
      <w:r>
        <w:t>Loading an image into Image:</w:t>
      </w:r>
    </w:p>
    <w:p w14:paraId="7D6373DD" w14:textId="77777777" w:rsidR="00E665F5" w:rsidRDefault="00E665F5" w:rsidP="000E5536">
      <w:pPr>
        <w:pStyle w:val="Code"/>
      </w:pPr>
      <w:r>
        <w:t>&gt;&gt;&gt; file = "E:\\cottaan\\My Documents\\test.png"</w:t>
      </w:r>
    </w:p>
    <w:p w14:paraId="6B60EACE" w14:textId="77777777" w:rsidR="00E665F5" w:rsidRDefault="00E665F5" w:rsidP="000E5536">
      <w:pPr>
        <w:pStyle w:val="Code"/>
      </w:pPr>
      <w:r>
        <w:t>&gt;&gt;&gt; file</w:t>
      </w:r>
    </w:p>
    <w:p w14:paraId="001CD50E" w14:textId="77777777" w:rsidR="00E665F5" w:rsidRDefault="00E665F5" w:rsidP="000E5536">
      <w:pPr>
        <w:pStyle w:val="Code"/>
      </w:pPr>
      <w:r>
        <w:t>'E:\\cottaan\\My Documents\\test.png'</w:t>
      </w:r>
    </w:p>
    <w:p w14:paraId="6D262312" w14:textId="77777777" w:rsidR="00E665F5" w:rsidRDefault="00E665F5" w:rsidP="000E5536">
      <w:pPr>
        <w:pStyle w:val="Code"/>
      </w:pPr>
      <w:r>
        <w:t xml:space="preserve">&gt;&gt;&gt; im = Image.open(file)  </w:t>
      </w:r>
    </w:p>
    <w:p w14:paraId="6B1C5117" w14:textId="77777777" w:rsidR="00E665F5" w:rsidRDefault="00E665F5" w:rsidP="000E5536">
      <w:pPr>
        <w:pStyle w:val="Code"/>
      </w:pPr>
      <w:r>
        <w:t>&gt;&gt;&gt; im</w:t>
      </w:r>
    </w:p>
    <w:p w14:paraId="385FC8A1" w14:textId="77777777" w:rsidR="00E665F5" w:rsidRDefault="00E665F5" w:rsidP="000E5536">
      <w:pPr>
        <w:pStyle w:val="Code"/>
      </w:pPr>
      <w:r>
        <w:t>&lt;PngImagePlugin.PngImageFile image mode=P size=1234x1225 at 0x2453D00&gt;</w:t>
      </w:r>
    </w:p>
    <w:p w14:paraId="4DA0AA45" w14:textId="77777777" w:rsidR="00E665F5" w:rsidRDefault="00E665F5" w:rsidP="000E5536">
      <w:pPr>
        <w:pStyle w:val="Code"/>
      </w:pPr>
      <w:r>
        <w:t>&gt;&gt;&gt; im.palette</w:t>
      </w:r>
    </w:p>
    <w:p w14:paraId="27B0F47B" w14:textId="77777777" w:rsidR="00E665F5" w:rsidRDefault="00E665F5" w:rsidP="000E5536">
      <w:pPr>
        <w:pStyle w:val="Code"/>
      </w:pPr>
      <w:r>
        <w:t>&lt;ImagePalette.ImagePalette instance at 0x02456238&gt;</w:t>
      </w:r>
    </w:p>
    <w:p w14:paraId="4A9FDD3D" w14:textId="77777777" w:rsidR="00E665F5" w:rsidRDefault="00E665F5" w:rsidP="000E5536">
      <w:pPr>
        <w:pStyle w:val="Code"/>
      </w:pPr>
      <w:r>
        <w:t>&gt;&gt;&gt; vars(im)</w:t>
      </w:r>
    </w:p>
    <w:p w14:paraId="71F73CBB" w14:textId="77777777" w:rsidR="00E665F5" w:rsidRDefault="00E665F5" w:rsidP="000E5536">
      <w:pPr>
        <w:pStyle w:val="Code"/>
      </w:pPr>
      <w:r>
        <w:t>{'info': {'transparency': 0}, 'category': 0, 'palette': &lt;ImagePalette.ImagePalette instance at 0x02456238&gt;, 'decoderconfig': (), 'text': {}, 'filename': 'E:\\cottaan\\My Documents\\test.png'</w:t>
      </w:r>
    </w:p>
    <w:p w14:paraId="34E1CE64" w14:textId="77777777" w:rsidR="00E665F5" w:rsidRDefault="00E665F5" w:rsidP="000E5536">
      <w:pPr>
        <w:pStyle w:val="Code"/>
      </w:pPr>
      <w:r>
        <w:t>, 'fp': &lt;open file 'E:\cottaan\My Documents\test.png', mode 'rb' at 0x025845F8&gt;, 'readonly': 1, 'im': None, 'mode': 'P', 'decodermaxblock': 65536, 'tile': [('zip', (0, 0, 1234, 1225), 834L,</w:t>
      </w:r>
    </w:p>
    <w:p w14:paraId="55B7A0ED" w14:textId="77777777" w:rsidR="00E665F5" w:rsidRDefault="00E665F5" w:rsidP="000E5536">
      <w:pPr>
        <w:pStyle w:val="Code"/>
      </w:pPr>
      <w:r>
        <w:t>'P')], '_PngImageFile__idat': 65536, 'png': &lt;PngImagePlugin.PngStream instance at 0x0246E288&gt;, 'size': (1234, 1225)}</w:t>
      </w:r>
    </w:p>
    <w:p w14:paraId="00A592B2" w14:textId="77777777" w:rsidR="00E665F5" w:rsidRDefault="00E665F5" w:rsidP="000E5536">
      <w:pPr>
        <w:pStyle w:val="Code"/>
      </w:pPr>
      <w:r>
        <w:t>&gt;&gt;&gt;</w:t>
      </w:r>
    </w:p>
    <w:p w14:paraId="6AF96E09" w14:textId="77777777" w:rsidR="00E665F5" w:rsidRPr="00382366" w:rsidRDefault="00E72CE1" w:rsidP="000E5536">
      <w:pPr>
        <w:pStyle w:val="BodyText2"/>
      </w:pPr>
      <w:r>
        <w:t>So the image is 1234x1225 in size.</w:t>
      </w:r>
    </w:p>
    <w:p w14:paraId="7DFF3206" w14:textId="15D274E5" w:rsidR="00B37D09" w:rsidRDefault="005B7BEB" w:rsidP="000E5536">
      <w:pPr>
        <w:pStyle w:val="Heading5"/>
      </w:pPr>
      <w:bookmarkStart w:id="100" w:name="_Toc315774606"/>
      <w:r>
        <w:t>R</w:t>
      </w:r>
      <w:r w:rsidR="0093510D">
        <w:t>endering the data by resampling when zoomed out</w:t>
      </w:r>
      <w:bookmarkEnd w:id="100"/>
    </w:p>
    <w:p w14:paraId="422F04FE" w14:textId="77777777" w:rsidR="00B37D09" w:rsidRDefault="0093510D" w:rsidP="000E5536">
      <w:pPr>
        <w:pStyle w:val="BodyText"/>
      </w:pPr>
      <w:r>
        <w:t>Here are the stats for the zoom window:</w:t>
      </w:r>
    </w:p>
    <w:p w14:paraId="20DF6502" w14:textId="77777777" w:rsidR="00B37D09" w:rsidRDefault="0093510D" w:rsidP="000E5536">
      <w:pPr>
        <w:pStyle w:val="BodyText"/>
      </w:pPr>
      <w:r>
        <w:t>Map extent (m):</w:t>
      </w:r>
      <w:r>
        <w:tab/>
      </w:r>
      <w:r>
        <w:tab/>
        <w:t>minx:</w:t>
      </w:r>
      <w:r>
        <w:tab/>
        <w:t>11427655.7286</w:t>
      </w:r>
      <w:r>
        <w:tab/>
        <w:t>miny:</w:t>
      </w:r>
      <w:r>
        <w:tab/>
        <w:t>-459672.135712</w:t>
      </w:r>
      <w:r>
        <w:tab/>
        <w:t>maxx:</w:t>
      </w:r>
      <w:r>
        <w:tab/>
        <w:t>13932344.2714</w:t>
      </w:r>
      <w:r>
        <w:tab/>
        <w:t>maxy:</w:t>
      </w:r>
      <w:r>
        <w:tab/>
        <w:t>792672.135712</w:t>
      </w:r>
      <w:r>
        <w:tab/>
        <w:t>width:</w:t>
      </w:r>
      <w:r>
        <w:tab/>
        <w:t>2504688.54285</w:t>
      </w:r>
      <w:r>
        <w:tab/>
        <w:t>height:</w:t>
      </w:r>
      <w:r>
        <w:tab/>
        <w:t>1252344.27142</w:t>
      </w:r>
    </w:p>
    <w:p w14:paraId="3532C44F" w14:textId="77777777" w:rsidR="00B37D09" w:rsidRDefault="0093510D" w:rsidP="000E5536">
      <w:pPr>
        <w:pStyle w:val="BodyText"/>
      </w:pPr>
      <w:r>
        <w:t>Map extent (t):</w:t>
      </w:r>
      <w:r>
        <w:tab/>
      </w:r>
      <w:r>
        <w:tab/>
        <w:t>minx:</w:t>
      </w:r>
      <w:r>
        <w:tab/>
        <w:t>25728</w:t>
      </w:r>
      <w:r>
        <w:tab/>
        <w:t>miny:</w:t>
      </w:r>
      <w:r>
        <w:tab/>
        <w:t>16008</w:t>
      </w:r>
      <w:r>
        <w:tab/>
        <w:t>maxx:</w:t>
      </w:r>
      <w:r>
        <w:tab/>
        <w:t>27776</w:t>
      </w:r>
      <w:r>
        <w:tab/>
        <w:t>maxy:</w:t>
      </w:r>
      <w:r>
        <w:tab/>
        <w:t>17032</w:t>
      </w:r>
      <w:r>
        <w:tab/>
        <w:t>width:</w:t>
      </w:r>
      <w:r>
        <w:tab/>
        <w:t>2048</w:t>
      </w:r>
      <w:r>
        <w:tab/>
        <w:t>height:</w:t>
      </w:r>
      <w:r>
        <w:tab/>
        <w:t>1024</w:t>
      </w:r>
    </w:p>
    <w:p w14:paraId="77A1E895" w14:textId="77777777" w:rsidR="00B37D09" w:rsidRDefault="0093510D" w:rsidP="000E5536">
      <w:pPr>
        <w:pStyle w:val="BodyText"/>
      </w:pPr>
      <w:r>
        <w:t>Output img size (px):</w:t>
      </w:r>
      <w:r>
        <w:tab/>
        <w:t>width:</w:t>
      </w:r>
      <w:r>
        <w:tab/>
        <w:t>1024</w:t>
      </w:r>
      <w:r>
        <w:tab/>
        <w:t>height:</w:t>
      </w:r>
      <w:r>
        <w:tab/>
        <w:t>512</w:t>
      </w:r>
    </w:p>
    <w:p w14:paraId="19648CD3" w14:textId="77777777" w:rsidR="00B37D09" w:rsidRDefault="0093510D" w:rsidP="000E5536">
      <w:pPr>
        <w:pStyle w:val="BodyText"/>
      </w:pPr>
      <w:r>
        <w:lastRenderedPageBreak/>
        <w:t>ScaleFactor (px/tile):</w:t>
      </w:r>
      <w:r>
        <w:tab/>
        <w:t>0.5</w:t>
      </w:r>
    </w:p>
    <w:p w14:paraId="417B3552" w14:textId="77777777" w:rsidR="00B37D09" w:rsidRDefault="0093510D" w:rsidP="000E5536">
      <w:pPr>
        <w:pStyle w:val="BodyText"/>
      </w:pPr>
      <w:r>
        <w:t>Scale (m/px):</w:t>
      </w:r>
      <w:r>
        <w:tab/>
      </w:r>
      <w:r>
        <w:tab/>
        <w:t>2445.98490512</w:t>
      </w:r>
    </w:p>
    <w:p w14:paraId="2EB96D3F" w14:textId="77777777" w:rsidR="00B37D09" w:rsidRDefault="0093510D" w:rsidP="000E5536">
      <w:pPr>
        <w:pStyle w:val="BodyText2"/>
      </w:pPr>
      <w:r>
        <w:t>sql:</w:t>
      </w:r>
      <w:r>
        <w:tab/>
      </w:r>
      <w:r>
        <w:tab/>
      </w:r>
      <w:r>
        <w:tab/>
        <w:t>select * From (SELECT tx,ty,z FROM public.pilotspeciesdata WHERE speciesid='17975') as rows where tx BETWEEN 25728 and 27776 and ty BETWEEN 16008 and 17032</w:t>
      </w:r>
    </w:p>
    <w:p w14:paraId="1AA0D74A" w14:textId="77777777" w:rsidR="00B37D09" w:rsidRDefault="0093510D" w:rsidP="000E5536">
      <w:pPr>
        <w:pStyle w:val="BodyText"/>
      </w:pPr>
      <w:r>
        <w:t>Instead of 170 ro</w:t>
      </w:r>
      <w:r w:rsidR="00B7567C">
        <w:t>ws in 61ms, there are now 100873</w:t>
      </w:r>
      <w:r>
        <w:t xml:space="preserve"> records in 421ms</w:t>
      </w:r>
    </w:p>
    <w:p w14:paraId="276FFDB6" w14:textId="77777777" w:rsidR="00B37D09" w:rsidRDefault="0093510D" w:rsidP="000E5536">
      <w:pPr>
        <w:pStyle w:val="BodyText"/>
      </w:pPr>
      <w:r>
        <w:t>Query</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Time </w:t>
      </w:r>
    </w:p>
    <w:p w14:paraId="0E650211" w14:textId="77777777" w:rsidR="00B37D09" w:rsidRDefault="0093510D" w:rsidP="000E5536">
      <w:pPr>
        <w:pStyle w:val="BodyText2"/>
      </w:pPr>
      <w:r>
        <w:t xml:space="preserve">select * From (SELECT tx,ty,z FROM public.pilotspeciesdata WHERE speciesid='17975' and substring(quadkey,15)='1') as rows where tx BETWEEN 25728 and 27776 and ty BETWEEN 16008 and 17032 </w:t>
      </w:r>
      <w:r>
        <w:tab/>
      </w:r>
      <w:r>
        <w:tab/>
        <w:t>151ms</w:t>
      </w:r>
    </w:p>
    <w:p w14:paraId="540CFC93" w14:textId="77777777" w:rsidR="00B37D09" w:rsidRDefault="0093510D" w:rsidP="000E5536">
      <w:pPr>
        <w:pStyle w:val="BodyText"/>
      </w:pPr>
      <w:r>
        <w:t>Zooming out:</w:t>
      </w:r>
    </w:p>
    <w:p w14:paraId="1142684D" w14:textId="77777777" w:rsidR="00B37D09" w:rsidRDefault="0093510D" w:rsidP="000E5536">
      <w:pPr>
        <w:pStyle w:val="BodyText"/>
      </w:pPr>
      <w:r>
        <w:t>Scale factor</w:t>
      </w:r>
      <w:r>
        <w:tab/>
        <w:t>1/scale factor</w:t>
      </w:r>
      <w:r>
        <w:tab/>
        <w:t>quadkey digit to use</w:t>
      </w:r>
      <w:r>
        <w:tab/>
      </w:r>
    </w:p>
    <w:p w14:paraId="3BA7FDBB" w14:textId="77777777" w:rsidR="00B37D09" w:rsidRDefault="0093510D" w:rsidP="000E5536">
      <w:pPr>
        <w:pStyle w:val="BodyText"/>
      </w:pPr>
      <w:r>
        <w:t>1.0</w:t>
      </w:r>
      <w:r>
        <w:tab/>
      </w:r>
      <w:r>
        <w:tab/>
      </w:r>
      <w:r>
        <w:tab/>
      </w:r>
      <w:r>
        <w:tab/>
        <w:t>1</w:t>
      </w:r>
      <w:r>
        <w:tab/>
      </w:r>
      <w:r>
        <w:tab/>
      </w:r>
      <w:r>
        <w:tab/>
      </w:r>
      <w:r>
        <w:tab/>
        <w:t>15</w:t>
      </w:r>
    </w:p>
    <w:p w14:paraId="36BDCBC5" w14:textId="77777777" w:rsidR="00B37D09" w:rsidRDefault="0093510D" w:rsidP="000E5536">
      <w:pPr>
        <w:pStyle w:val="BodyText"/>
      </w:pPr>
      <w:r>
        <w:t>0.5</w:t>
      </w:r>
      <w:r>
        <w:tab/>
      </w:r>
      <w:r>
        <w:tab/>
      </w:r>
      <w:r>
        <w:tab/>
      </w:r>
      <w:r>
        <w:tab/>
        <w:t>2</w:t>
      </w:r>
      <w:r>
        <w:tab/>
      </w:r>
      <w:r>
        <w:tab/>
      </w:r>
      <w:r>
        <w:tab/>
      </w:r>
      <w:r>
        <w:tab/>
        <w:t>14</w:t>
      </w:r>
    </w:p>
    <w:p w14:paraId="2A3F206E" w14:textId="77777777" w:rsidR="00B37D09" w:rsidRDefault="0093510D" w:rsidP="000E5536">
      <w:pPr>
        <w:pStyle w:val="BodyText"/>
      </w:pPr>
      <w:r>
        <w:t>0.25</w:t>
      </w:r>
      <w:r>
        <w:tab/>
      </w:r>
      <w:r>
        <w:tab/>
      </w:r>
      <w:r>
        <w:tab/>
        <w:t>4</w:t>
      </w:r>
      <w:r>
        <w:tab/>
      </w:r>
      <w:r>
        <w:tab/>
      </w:r>
      <w:r>
        <w:tab/>
      </w:r>
      <w:r>
        <w:tab/>
        <w:t>13</w:t>
      </w:r>
    </w:p>
    <w:p w14:paraId="52CBE9F6" w14:textId="77777777" w:rsidR="00B37D09" w:rsidRDefault="0093510D" w:rsidP="000E5536">
      <w:pPr>
        <w:pStyle w:val="BodyText"/>
      </w:pPr>
      <w:r>
        <w:t>0.125</w:t>
      </w:r>
      <w:r>
        <w:tab/>
      </w:r>
      <w:r>
        <w:tab/>
      </w:r>
      <w:r>
        <w:tab/>
        <w:t>8</w:t>
      </w:r>
      <w:r>
        <w:tab/>
      </w:r>
      <w:r>
        <w:tab/>
      </w:r>
      <w:r>
        <w:tab/>
      </w:r>
      <w:r>
        <w:tab/>
        <w:t>12</w:t>
      </w:r>
    </w:p>
    <w:p w14:paraId="73DB5F93" w14:textId="77777777" w:rsidR="00B37D09" w:rsidRDefault="0093510D" w:rsidP="000E5536">
      <w:pPr>
        <w:pStyle w:val="BodyText"/>
      </w:pPr>
      <w:r>
        <w:tab/>
      </w:r>
      <w:r>
        <w:tab/>
      </w:r>
      <w:r>
        <w:tab/>
      </w:r>
      <w:r>
        <w:tab/>
        <w:t>16</w:t>
      </w:r>
      <w:r>
        <w:tab/>
      </w:r>
      <w:r>
        <w:tab/>
      </w:r>
      <w:r>
        <w:tab/>
      </w:r>
      <w:r>
        <w:tab/>
        <w:t>11</w:t>
      </w:r>
    </w:p>
    <w:p w14:paraId="41EE891B" w14:textId="77777777" w:rsidR="00B37D09" w:rsidRDefault="0093510D" w:rsidP="000E5536">
      <w:pPr>
        <w:pStyle w:val="BodyText"/>
      </w:pPr>
      <w:r>
        <w:tab/>
      </w:r>
      <w:r>
        <w:tab/>
      </w:r>
      <w:r>
        <w:tab/>
      </w:r>
      <w:r>
        <w:tab/>
        <w:t>32</w:t>
      </w:r>
      <w:r>
        <w:tab/>
      </w:r>
      <w:r>
        <w:tab/>
      </w:r>
      <w:r>
        <w:tab/>
      </w:r>
      <w:r>
        <w:tab/>
        <w:t>10</w:t>
      </w:r>
    </w:p>
    <w:p w14:paraId="770EB0A4" w14:textId="77777777" w:rsidR="00B37D09" w:rsidRDefault="0093510D" w:rsidP="000E5536">
      <w:pPr>
        <w:pStyle w:val="BodyText"/>
      </w:pPr>
      <w:r>
        <w:tab/>
      </w:r>
      <w:r>
        <w:tab/>
      </w:r>
      <w:r>
        <w:tab/>
      </w:r>
      <w:r>
        <w:tab/>
        <w:t>64</w:t>
      </w:r>
      <w:r>
        <w:tab/>
      </w:r>
      <w:r>
        <w:tab/>
      </w:r>
      <w:r>
        <w:tab/>
      </w:r>
      <w:r>
        <w:tab/>
        <w:t>9</w:t>
      </w:r>
    </w:p>
    <w:p w14:paraId="099B69A2" w14:textId="77777777" w:rsidR="00B37D09" w:rsidRDefault="0093510D" w:rsidP="000E5536">
      <w:pPr>
        <w:pStyle w:val="BodyText"/>
      </w:pPr>
      <w:r>
        <w:tab/>
      </w:r>
      <w:r>
        <w:tab/>
      </w:r>
      <w:r>
        <w:tab/>
      </w:r>
      <w:r>
        <w:tab/>
        <w:t>128</w:t>
      </w:r>
      <w:r>
        <w:tab/>
      </w:r>
      <w:r>
        <w:tab/>
      </w:r>
      <w:r>
        <w:tab/>
      </w:r>
      <w:r>
        <w:tab/>
        <w:t>8</w:t>
      </w:r>
    </w:p>
    <w:p w14:paraId="2A302E9D" w14:textId="77777777" w:rsidR="00B37D09" w:rsidRDefault="0093510D" w:rsidP="000E5536">
      <w:pPr>
        <w:pStyle w:val="BodyText"/>
      </w:pPr>
      <w:r>
        <w:tab/>
      </w:r>
      <w:r>
        <w:tab/>
      </w:r>
      <w:r>
        <w:tab/>
      </w:r>
      <w:r>
        <w:tab/>
        <w:t>256</w:t>
      </w:r>
      <w:r>
        <w:tab/>
      </w:r>
      <w:r>
        <w:tab/>
      </w:r>
      <w:r>
        <w:tab/>
      </w:r>
      <w:r>
        <w:tab/>
        <w:t>7</w:t>
      </w:r>
    </w:p>
    <w:p w14:paraId="157910CF" w14:textId="77777777" w:rsidR="00B37D09" w:rsidRDefault="0093510D" w:rsidP="000E5536">
      <w:pPr>
        <w:pStyle w:val="BodyText"/>
      </w:pPr>
      <w:r>
        <w:tab/>
      </w:r>
      <w:r>
        <w:tab/>
      </w:r>
      <w:r>
        <w:tab/>
      </w:r>
      <w:r>
        <w:tab/>
        <w:t>512</w:t>
      </w:r>
      <w:r>
        <w:tab/>
      </w:r>
      <w:r>
        <w:tab/>
      </w:r>
      <w:r>
        <w:tab/>
      </w:r>
      <w:r>
        <w:tab/>
        <w:t>6</w:t>
      </w:r>
    </w:p>
    <w:p w14:paraId="60868B85" w14:textId="77777777" w:rsidR="00B37D09" w:rsidRDefault="0093510D" w:rsidP="000E5536">
      <w:pPr>
        <w:pStyle w:val="BodyText"/>
      </w:pPr>
      <w:r>
        <w:tab/>
      </w:r>
      <w:r>
        <w:tab/>
      </w:r>
      <w:r>
        <w:tab/>
      </w:r>
      <w:r>
        <w:tab/>
        <w:t>1024</w:t>
      </w:r>
      <w:r>
        <w:tab/>
      </w:r>
      <w:r>
        <w:tab/>
      </w:r>
      <w:r>
        <w:tab/>
        <w:t>5</w:t>
      </w:r>
    </w:p>
    <w:p w14:paraId="24A3619B" w14:textId="77777777" w:rsidR="00B37D09" w:rsidRDefault="0093510D" w:rsidP="000E5536">
      <w:pPr>
        <w:pStyle w:val="BodyText"/>
      </w:pPr>
      <w:r>
        <w:tab/>
      </w:r>
      <w:r>
        <w:tab/>
      </w:r>
      <w:r>
        <w:tab/>
      </w:r>
      <w:r>
        <w:tab/>
        <w:t>2048</w:t>
      </w:r>
      <w:r>
        <w:tab/>
      </w:r>
      <w:r>
        <w:tab/>
      </w:r>
      <w:r>
        <w:tab/>
        <w:t>4</w:t>
      </w:r>
    </w:p>
    <w:p w14:paraId="2AE44D8D" w14:textId="77777777" w:rsidR="00B37D09" w:rsidRDefault="0093510D" w:rsidP="000E5536">
      <w:pPr>
        <w:pStyle w:val="BodyText"/>
      </w:pPr>
      <w:r>
        <w:tab/>
      </w:r>
      <w:r>
        <w:tab/>
      </w:r>
      <w:r>
        <w:tab/>
      </w:r>
      <w:r>
        <w:tab/>
        <w:t>4096</w:t>
      </w:r>
      <w:r>
        <w:tab/>
      </w:r>
      <w:r>
        <w:tab/>
      </w:r>
      <w:r>
        <w:tab/>
        <w:t>3</w:t>
      </w:r>
    </w:p>
    <w:p w14:paraId="137FF6B0" w14:textId="77777777" w:rsidR="00B37D09" w:rsidRDefault="0093510D" w:rsidP="000E5536">
      <w:pPr>
        <w:pStyle w:val="BodyText"/>
      </w:pPr>
      <w:r>
        <w:tab/>
      </w:r>
      <w:r>
        <w:tab/>
      </w:r>
      <w:r>
        <w:tab/>
      </w:r>
      <w:r>
        <w:tab/>
        <w:t>8192</w:t>
      </w:r>
      <w:r>
        <w:tab/>
      </w:r>
      <w:r>
        <w:tab/>
      </w:r>
      <w:r>
        <w:tab/>
        <w:t>2</w:t>
      </w:r>
    </w:p>
    <w:p w14:paraId="2F2776F6" w14:textId="77777777" w:rsidR="00B37D09" w:rsidRDefault="0093510D" w:rsidP="000E5536">
      <w:pPr>
        <w:pStyle w:val="BodyText2"/>
      </w:pPr>
      <w:r>
        <w:tab/>
      </w:r>
      <w:r>
        <w:tab/>
      </w:r>
      <w:r>
        <w:tab/>
      </w:r>
      <w:r>
        <w:tab/>
        <w:t>16384</w:t>
      </w:r>
      <w:r>
        <w:tab/>
      </w:r>
      <w:r>
        <w:tab/>
      </w:r>
      <w:r>
        <w:tab/>
        <w:t>1</w:t>
      </w:r>
    </w:p>
    <w:p w14:paraId="180B779D" w14:textId="77777777" w:rsidR="00B37D09" w:rsidRDefault="0093510D" w:rsidP="000E5536">
      <w:pPr>
        <w:pStyle w:val="BodyText2"/>
      </w:pPr>
      <w:r>
        <w:t>So 2^-x = scale factor</w:t>
      </w:r>
    </w:p>
    <w:p w14:paraId="0AF87703" w14:textId="77777777" w:rsidR="00B37D09" w:rsidRDefault="0093510D" w:rsidP="000E5536">
      <w:pPr>
        <w:pStyle w:val="BodyText2"/>
      </w:pPr>
      <w:r>
        <w:t>or</w:t>
      </w:r>
    </w:p>
    <w:p w14:paraId="78FA71AC" w14:textId="77777777" w:rsidR="00B37D09" w:rsidRDefault="0093510D" w:rsidP="000E5536">
      <w:pPr>
        <w:pStyle w:val="BodyText2"/>
      </w:pPr>
      <w:r>
        <w:t>x = 15 - (ln(SF)/ln(2))*(-1)</w:t>
      </w:r>
    </w:p>
    <w:p w14:paraId="3AE7CD8B" w14:textId="77777777" w:rsidR="00B37D09" w:rsidRDefault="0093510D" w:rsidP="000E5536">
      <w:pPr>
        <w:pStyle w:val="BodyText2"/>
      </w:pPr>
      <w:r>
        <w:t>select min(test) From (SELECT substring(quadkey from 0 for 15) as test,quadkey,tx,ty,z FROM public.pilotspeciesdata WHERE speciesid='17975') as rows where tx BETWEEN 25728 and 27776 and ty BETWEEN 16008 and 17032 group by rows.test</w:t>
      </w:r>
    </w:p>
    <w:p w14:paraId="69C52349" w14:textId="77777777" w:rsidR="00B37D09" w:rsidRDefault="0093510D" w:rsidP="000E5536">
      <w:pPr>
        <w:pStyle w:val="BodyText2"/>
      </w:pPr>
      <w:r>
        <w:t>select min(tx),min(ty),min(z) from (SELECT substring(quadkey from 0 for 15) as level,tx,ty,z FROM public.pilotspeciesdata WHERE speciesid='17975' and tx BETWEEN 25728 and 27776 and ty BETWEEN 16008 and 17032) as rows group by level</w:t>
      </w:r>
    </w:p>
    <w:p w14:paraId="4AE7A6E6" w14:textId="77777777" w:rsidR="00B37D09" w:rsidRDefault="0093510D" w:rsidP="000E5536">
      <w:pPr>
        <w:pStyle w:val="BodyText"/>
      </w:pPr>
      <w:r>
        <w:t>Trying to make this more efficient:</w:t>
      </w:r>
    </w:p>
    <w:p w14:paraId="33FA974D" w14:textId="77777777" w:rsidR="00B37D09" w:rsidRDefault="0093510D" w:rsidP="000E5536">
      <w:pPr>
        <w:pStyle w:val="BodyText"/>
      </w:pPr>
      <w:r>
        <w:t>154 rows</w:t>
      </w:r>
      <w:r>
        <w:tab/>
        <w:t>SELECT distinct quadkey FROM public.quadkeydata WHERE tx BETWEEN 26581 and 26591 and ty BETWEEN 16539 and 16552 order by 1</w:t>
      </w:r>
    </w:p>
    <w:p w14:paraId="2F8B4555" w14:textId="77777777" w:rsidR="00B37D09" w:rsidRDefault="0093510D" w:rsidP="000E5536">
      <w:pPr>
        <w:pStyle w:val="BodyText2"/>
      </w:pPr>
      <w:r>
        <w:t>48 rows</w:t>
      </w:r>
      <w:r>
        <w:tab/>
      </w:r>
      <w:r>
        <w:tab/>
        <w:t>SELECT distinct substring(quadkey from 0 for 15) FROM public.quadkeydata WHERE tx BETWEEN 26581 and 26591 and ty BETWEEN 16539 and 16552 order by 1</w:t>
      </w:r>
    </w:p>
    <w:p w14:paraId="0CEF97FD" w14:textId="77777777" w:rsidR="00B37D09" w:rsidRDefault="0093510D" w:rsidP="000E5536">
      <w:pPr>
        <w:pStyle w:val="BodyText"/>
      </w:pPr>
      <w:r>
        <w:t>Creating a quadkey look up table:</w:t>
      </w:r>
    </w:p>
    <w:p w14:paraId="5EA66AAC" w14:textId="77777777" w:rsidR="00B37D09" w:rsidRDefault="0093510D" w:rsidP="000E5536">
      <w:pPr>
        <w:pStyle w:val="BodyText"/>
      </w:pPr>
      <w:r>
        <w:t>CREATE TABLE public.quadkey</w:t>
      </w:r>
    </w:p>
    <w:p w14:paraId="3157374E" w14:textId="77777777" w:rsidR="00B37D09" w:rsidRDefault="0093510D" w:rsidP="000E5536">
      <w:pPr>
        <w:pStyle w:val="BodyText"/>
      </w:pPr>
      <w:r>
        <w:t>(</w:t>
      </w:r>
    </w:p>
    <w:p w14:paraId="79F1779C" w14:textId="77777777" w:rsidR="00B37D09" w:rsidRDefault="0093510D" w:rsidP="000E5536">
      <w:pPr>
        <w:pStyle w:val="BodyText"/>
      </w:pPr>
      <w:r>
        <w:t xml:space="preserve">  quadkey character(15) NOT NULL,</w:t>
      </w:r>
    </w:p>
    <w:p w14:paraId="3F86986E" w14:textId="77777777" w:rsidR="00B37D09" w:rsidRDefault="0093510D" w:rsidP="000E5536">
      <w:pPr>
        <w:pStyle w:val="BodyText"/>
      </w:pPr>
      <w:r>
        <w:t xml:space="preserve">  tx smallint,</w:t>
      </w:r>
    </w:p>
    <w:p w14:paraId="29927813" w14:textId="77777777" w:rsidR="00B37D09" w:rsidRDefault="0093510D" w:rsidP="000E5536">
      <w:pPr>
        <w:pStyle w:val="BodyText"/>
      </w:pPr>
      <w:r>
        <w:t xml:space="preserve">  ty smallint,</w:t>
      </w:r>
    </w:p>
    <w:p w14:paraId="731528A5" w14:textId="77777777" w:rsidR="00B37D09" w:rsidRDefault="0093510D" w:rsidP="000E5536">
      <w:pPr>
        <w:pStyle w:val="BodyText"/>
      </w:pPr>
      <w:r>
        <w:t xml:space="preserve">  qk14min character(14),</w:t>
      </w:r>
    </w:p>
    <w:p w14:paraId="0DC5478B" w14:textId="77777777" w:rsidR="00B37D09" w:rsidRDefault="0093510D" w:rsidP="000E5536">
      <w:pPr>
        <w:pStyle w:val="BodyText"/>
      </w:pPr>
      <w:r>
        <w:t xml:space="preserve">  qk14max character(14),</w:t>
      </w:r>
    </w:p>
    <w:p w14:paraId="64564DE0" w14:textId="77777777" w:rsidR="00B37D09" w:rsidRDefault="0093510D" w:rsidP="000E5536">
      <w:pPr>
        <w:pStyle w:val="BodyText"/>
      </w:pPr>
      <w:r>
        <w:t xml:space="preserve">  qk13min character(13),</w:t>
      </w:r>
    </w:p>
    <w:p w14:paraId="5DF674EC" w14:textId="77777777" w:rsidR="00B37D09" w:rsidRDefault="0093510D" w:rsidP="000E5536">
      <w:pPr>
        <w:pStyle w:val="BodyText"/>
      </w:pPr>
      <w:r>
        <w:t xml:space="preserve">  qk13max character(13),</w:t>
      </w:r>
    </w:p>
    <w:p w14:paraId="52F066D0" w14:textId="77777777" w:rsidR="00B37D09" w:rsidRDefault="0093510D" w:rsidP="000E5536">
      <w:pPr>
        <w:pStyle w:val="BodyText"/>
      </w:pPr>
      <w:r>
        <w:t xml:space="preserve">  qk12min character(12),</w:t>
      </w:r>
    </w:p>
    <w:p w14:paraId="6BA514AC" w14:textId="77777777" w:rsidR="00B37D09" w:rsidRDefault="0093510D" w:rsidP="000E5536">
      <w:pPr>
        <w:pStyle w:val="BodyText"/>
      </w:pPr>
      <w:r>
        <w:t xml:space="preserve">  qk12max character(12),</w:t>
      </w:r>
    </w:p>
    <w:p w14:paraId="371705E4" w14:textId="77777777" w:rsidR="00B37D09" w:rsidRDefault="0093510D" w:rsidP="000E5536">
      <w:pPr>
        <w:pStyle w:val="BodyText"/>
      </w:pPr>
      <w:r>
        <w:t xml:space="preserve">  qk11min character(11),</w:t>
      </w:r>
    </w:p>
    <w:p w14:paraId="0949DBF7" w14:textId="77777777" w:rsidR="00B37D09" w:rsidRDefault="0093510D" w:rsidP="000E5536">
      <w:pPr>
        <w:pStyle w:val="BodyText"/>
      </w:pPr>
      <w:r>
        <w:t xml:space="preserve">  qk11max character(11),</w:t>
      </w:r>
    </w:p>
    <w:p w14:paraId="718847ED" w14:textId="77777777" w:rsidR="00B37D09" w:rsidRDefault="0093510D" w:rsidP="000E5536">
      <w:pPr>
        <w:pStyle w:val="BodyText"/>
      </w:pPr>
      <w:r>
        <w:lastRenderedPageBreak/>
        <w:t xml:space="preserve">  qk10min character(10),</w:t>
      </w:r>
    </w:p>
    <w:p w14:paraId="143C4DF4" w14:textId="77777777" w:rsidR="00B37D09" w:rsidRDefault="0093510D" w:rsidP="000E5536">
      <w:pPr>
        <w:pStyle w:val="BodyText"/>
      </w:pPr>
      <w:r>
        <w:t xml:space="preserve">  qk10max character(10),</w:t>
      </w:r>
    </w:p>
    <w:p w14:paraId="6887510C" w14:textId="77777777" w:rsidR="00B37D09" w:rsidRDefault="0093510D" w:rsidP="000E5536">
      <w:pPr>
        <w:pStyle w:val="BodyText"/>
      </w:pPr>
      <w:r>
        <w:t xml:space="preserve">  qk9min character(9),</w:t>
      </w:r>
    </w:p>
    <w:p w14:paraId="2A3D172C" w14:textId="77777777" w:rsidR="00B37D09" w:rsidRDefault="0093510D" w:rsidP="000E5536">
      <w:pPr>
        <w:pStyle w:val="BodyText"/>
      </w:pPr>
      <w:r>
        <w:t xml:space="preserve">  qk9max character(9),</w:t>
      </w:r>
    </w:p>
    <w:p w14:paraId="04AEB659" w14:textId="77777777" w:rsidR="00B37D09" w:rsidRDefault="0093510D" w:rsidP="000E5536">
      <w:pPr>
        <w:pStyle w:val="BodyText"/>
      </w:pPr>
      <w:r>
        <w:t xml:space="preserve">  qk8min character(8),</w:t>
      </w:r>
    </w:p>
    <w:p w14:paraId="3D96331F" w14:textId="77777777" w:rsidR="00B37D09" w:rsidRDefault="0093510D" w:rsidP="000E5536">
      <w:pPr>
        <w:pStyle w:val="BodyText"/>
      </w:pPr>
      <w:r>
        <w:t xml:space="preserve">  qk8max character(8),</w:t>
      </w:r>
    </w:p>
    <w:p w14:paraId="46340E58" w14:textId="77777777" w:rsidR="00B37D09" w:rsidRDefault="0093510D" w:rsidP="000E5536">
      <w:pPr>
        <w:pStyle w:val="BodyText"/>
      </w:pPr>
      <w:r>
        <w:t xml:space="preserve">  qk7min character(7),</w:t>
      </w:r>
    </w:p>
    <w:p w14:paraId="561716E4" w14:textId="77777777" w:rsidR="00B37D09" w:rsidRDefault="0093510D" w:rsidP="000E5536">
      <w:pPr>
        <w:pStyle w:val="BodyText"/>
      </w:pPr>
      <w:r>
        <w:t xml:space="preserve">  qk7max character(7),</w:t>
      </w:r>
    </w:p>
    <w:p w14:paraId="4ED60943" w14:textId="77777777" w:rsidR="00B37D09" w:rsidRDefault="0093510D" w:rsidP="000E5536">
      <w:pPr>
        <w:pStyle w:val="BodyText"/>
      </w:pPr>
      <w:r>
        <w:t xml:space="preserve">  qk6min character(6),</w:t>
      </w:r>
    </w:p>
    <w:p w14:paraId="042E206B" w14:textId="77777777" w:rsidR="00B37D09" w:rsidRDefault="0093510D" w:rsidP="000E5536">
      <w:pPr>
        <w:pStyle w:val="BodyText"/>
      </w:pPr>
      <w:r>
        <w:t xml:space="preserve">  qk6max character(6),</w:t>
      </w:r>
    </w:p>
    <w:p w14:paraId="789E4A83" w14:textId="77777777" w:rsidR="00B37D09" w:rsidRDefault="0093510D" w:rsidP="000E5536">
      <w:pPr>
        <w:pStyle w:val="BodyText"/>
      </w:pPr>
      <w:r>
        <w:t xml:space="preserve">  qk5min character(5),</w:t>
      </w:r>
    </w:p>
    <w:p w14:paraId="6B9D72C8" w14:textId="77777777" w:rsidR="00B37D09" w:rsidRDefault="0093510D" w:rsidP="000E5536">
      <w:pPr>
        <w:pStyle w:val="BodyText"/>
      </w:pPr>
      <w:r>
        <w:t xml:space="preserve">  qk5max character(5),</w:t>
      </w:r>
    </w:p>
    <w:p w14:paraId="124951C7" w14:textId="77777777" w:rsidR="00B37D09" w:rsidRDefault="0093510D" w:rsidP="000E5536">
      <w:pPr>
        <w:pStyle w:val="BodyText"/>
      </w:pPr>
      <w:r>
        <w:t xml:space="preserve">  qk4min character(4),</w:t>
      </w:r>
    </w:p>
    <w:p w14:paraId="21D30128" w14:textId="77777777" w:rsidR="00B37D09" w:rsidRDefault="0093510D" w:rsidP="000E5536">
      <w:pPr>
        <w:pStyle w:val="BodyText"/>
      </w:pPr>
      <w:r>
        <w:t xml:space="preserve">  qk4max character(4),</w:t>
      </w:r>
    </w:p>
    <w:p w14:paraId="36E02869" w14:textId="77777777" w:rsidR="00B37D09" w:rsidRDefault="0093510D" w:rsidP="000E5536">
      <w:pPr>
        <w:pStyle w:val="BodyText"/>
      </w:pPr>
      <w:r>
        <w:t xml:space="preserve">  qk3min character(3),</w:t>
      </w:r>
    </w:p>
    <w:p w14:paraId="507B058E" w14:textId="77777777" w:rsidR="00B37D09" w:rsidRDefault="0093510D" w:rsidP="000E5536">
      <w:pPr>
        <w:pStyle w:val="BodyText"/>
      </w:pPr>
      <w:r>
        <w:t xml:space="preserve">  qk3max character(3),</w:t>
      </w:r>
    </w:p>
    <w:p w14:paraId="1A910862" w14:textId="77777777" w:rsidR="00B37D09" w:rsidRDefault="0093510D" w:rsidP="000E5536">
      <w:pPr>
        <w:pStyle w:val="BodyText"/>
      </w:pPr>
      <w:r>
        <w:t xml:space="preserve">  qk2min character(2),</w:t>
      </w:r>
    </w:p>
    <w:p w14:paraId="48FB4B60" w14:textId="77777777" w:rsidR="00B37D09" w:rsidRDefault="0093510D" w:rsidP="000E5536">
      <w:pPr>
        <w:pStyle w:val="BodyText"/>
      </w:pPr>
      <w:r>
        <w:t xml:space="preserve">  qk2max character(2),</w:t>
      </w:r>
    </w:p>
    <w:p w14:paraId="6B878F6B" w14:textId="77777777" w:rsidR="00B37D09" w:rsidRDefault="0093510D" w:rsidP="000E5536">
      <w:pPr>
        <w:pStyle w:val="BodyText"/>
      </w:pPr>
      <w:r>
        <w:t xml:space="preserve">  qk1min character(1),</w:t>
      </w:r>
    </w:p>
    <w:p w14:paraId="4A95EB24" w14:textId="77777777" w:rsidR="00B37D09" w:rsidRDefault="0093510D" w:rsidP="000E5536">
      <w:pPr>
        <w:pStyle w:val="BodyText"/>
      </w:pPr>
      <w:r>
        <w:t xml:space="preserve">  qk1max character(1),</w:t>
      </w:r>
    </w:p>
    <w:p w14:paraId="746A93E0" w14:textId="77777777" w:rsidR="00B37D09" w:rsidRDefault="0093510D" w:rsidP="000E5536">
      <w:pPr>
        <w:pStyle w:val="BodyText"/>
      </w:pPr>
      <w:r>
        <w:t xml:space="preserve">  CONSTRAINT pk PRIMARY KEY (quadkey)</w:t>
      </w:r>
    </w:p>
    <w:p w14:paraId="37B7E360" w14:textId="77777777" w:rsidR="00B37D09" w:rsidRDefault="0093510D" w:rsidP="000E5536">
      <w:pPr>
        <w:pStyle w:val="BodyText"/>
      </w:pPr>
      <w:r>
        <w:t>)</w:t>
      </w:r>
    </w:p>
    <w:p w14:paraId="249A9C0A" w14:textId="77777777" w:rsidR="00B37D09" w:rsidRDefault="0093510D" w:rsidP="000E5536">
      <w:pPr>
        <w:pStyle w:val="BodyText"/>
      </w:pPr>
      <w:r>
        <w:t>WITH (</w:t>
      </w:r>
    </w:p>
    <w:p w14:paraId="5A60EE05" w14:textId="77777777" w:rsidR="00B37D09" w:rsidRDefault="0093510D" w:rsidP="000E5536">
      <w:pPr>
        <w:pStyle w:val="BodyText"/>
      </w:pPr>
      <w:r>
        <w:t xml:space="preserve">  OIDS=FALSE</w:t>
      </w:r>
    </w:p>
    <w:p w14:paraId="53980D1B" w14:textId="77777777" w:rsidR="00B37D09" w:rsidRDefault="0093510D" w:rsidP="000E5536">
      <w:pPr>
        <w:pStyle w:val="BodyText"/>
      </w:pPr>
      <w:r>
        <w:t>);</w:t>
      </w:r>
    </w:p>
    <w:p w14:paraId="0B3BB61B" w14:textId="77777777" w:rsidR="00B37D09" w:rsidRDefault="0093510D" w:rsidP="000E5536">
      <w:pPr>
        <w:pStyle w:val="BodyText2"/>
      </w:pPr>
      <w:r>
        <w:t>ALTER TABLE public.quadkey OWNER TO usrdopa;</w:t>
      </w:r>
    </w:p>
    <w:p w14:paraId="0CC5CF80" w14:textId="77777777" w:rsidR="00B37D09" w:rsidRDefault="0093510D" w:rsidP="000E5536">
      <w:pPr>
        <w:pStyle w:val="BodyText2"/>
      </w:pPr>
      <w:r>
        <w:t>-- Index: public.qk_i1</w:t>
      </w:r>
    </w:p>
    <w:p w14:paraId="1BB622FD" w14:textId="77777777" w:rsidR="00B37D09" w:rsidRDefault="0093510D" w:rsidP="000E5536">
      <w:pPr>
        <w:pStyle w:val="BodyText2"/>
      </w:pPr>
      <w:r>
        <w:t>-- DROP INDEX public.qk_i1;</w:t>
      </w:r>
    </w:p>
    <w:p w14:paraId="3569144F" w14:textId="77777777" w:rsidR="00B37D09" w:rsidRDefault="0093510D" w:rsidP="000E5536">
      <w:pPr>
        <w:pStyle w:val="BodyText"/>
      </w:pPr>
      <w:r>
        <w:t>CREATE INDEX qk_i1</w:t>
      </w:r>
    </w:p>
    <w:p w14:paraId="1B3CF0B8" w14:textId="77777777" w:rsidR="00B37D09" w:rsidRDefault="0093510D" w:rsidP="000E5536">
      <w:pPr>
        <w:pStyle w:val="BodyText"/>
      </w:pPr>
      <w:r>
        <w:t xml:space="preserve">  ON public.quadkey</w:t>
      </w:r>
    </w:p>
    <w:p w14:paraId="0BEB8A67" w14:textId="77777777" w:rsidR="00B37D09" w:rsidRDefault="0093510D" w:rsidP="000E5536">
      <w:pPr>
        <w:pStyle w:val="BodyText"/>
      </w:pPr>
      <w:r>
        <w:t xml:space="preserve">  USING btree</w:t>
      </w:r>
    </w:p>
    <w:p w14:paraId="662956CD" w14:textId="77777777" w:rsidR="00B37D09" w:rsidRDefault="0093510D" w:rsidP="000E5536">
      <w:pPr>
        <w:pStyle w:val="BodyText2"/>
      </w:pPr>
      <w:r>
        <w:t xml:space="preserve">  (quadkey);</w:t>
      </w:r>
    </w:p>
    <w:p w14:paraId="5AF3D7F4" w14:textId="77777777" w:rsidR="00B37D09" w:rsidRDefault="0093510D" w:rsidP="000E5536">
      <w:pPr>
        <w:pStyle w:val="BodyText2"/>
      </w:pPr>
      <w:r>
        <w:t>-- Index: public.qk_i2</w:t>
      </w:r>
    </w:p>
    <w:p w14:paraId="57B0918B" w14:textId="77777777" w:rsidR="00B37D09" w:rsidRDefault="0093510D" w:rsidP="000E5536">
      <w:pPr>
        <w:pStyle w:val="BodyText2"/>
      </w:pPr>
      <w:r>
        <w:t>-- DROP INDEX public.qk_i2;</w:t>
      </w:r>
    </w:p>
    <w:p w14:paraId="2BCC5C89" w14:textId="77777777" w:rsidR="00B37D09" w:rsidRDefault="0093510D" w:rsidP="000E5536">
      <w:pPr>
        <w:pStyle w:val="BodyText"/>
      </w:pPr>
      <w:r>
        <w:t>CREATE INDEX qk_i2</w:t>
      </w:r>
    </w:p>
    <w:p w14:paraId="5A06C1D8" w14:textId="77777777" w:rsidR="00B37D09" w:rsidRDefault="0093510D" w:rsidP="000E5536">
      <w:pPr>
        <w:pStyle w:val="BodyText"/>
      </w:pPr>
      <w:r>
        <w:t xml:space="preserve">  ON public.quadkey</w:t>
      </w:r>
    </w:p>
    <w:p w14:paraId="50475FA6" w14:textId="77777777" w:rsidR="00B37D09" w:rsidRDefault="0093510D" w:rsidP="000E5536">
      <w:pPr>
        <w:pStyle w:val="BodyText"/>
      </w:pPr>
      <w:r>
        <w:t xml:space="preserve">  USING btree</w:t>
      </w:r>
    </w:p>
    <w:p w14:paraId="5D2D3786" w14:textId="77777777" w:rsidR="00B37D09" w:rsidRDefault="0093510D" w:rsidP="000E5536">
      <w:pPr>
        <w:pStyle w:val="BodyText2"/>
      </w:pPr>
      <w:r>
        <w:t xml:space="preserve">  (tx);</w:t>
      </w:r>
    </w:p>
    <w:p w14:paraId="2AB7EFD0" w14:textId="77777777" w:rsidR="00B37D09" w:rsidRDefault="0093510D" w:rsidP="000E5536">
      <w:pPr>
        <w:pStyle w:val="BodyText2"/>
      </w:pPr>
      <w:r>
        <w:t>-- Index: public.qk_i3</w:t>
      </w:r>
    </w:p>
    <w:p w14:paraId="6D77DA1F" w14:textId="77777777" w:rsidR="00B37D09" w:rsidRDefault="0093510D" w:rsidP="000E5536">
      <w:pPr>
        <w:pStyle w:val="BodyText2"/>
      </w:pPr>
      <w:r>
        <w:t>-- DROP INDEX public.qk_i3;</w:t>
      </w:r>
    </w:p>
    <w:p w14:paraId="29F7D61E" w14:textId="77777777" w:rsidR="00B37D09" w:rsidRDefault="0093510D" w:rsidP="000E5536">
      <w:pPr>
        <w:pStyle w:val="BodyText"/>
      </w:pPr>
      <w:r>
        <w:t>CREATE INDEX qk_i3</w:t>
      </w:r>
    </w:p>
    <w:p w14:paraId="23DE044F" w14:textId="77777777" w:rsidR="00B37D09" w:rsidRDefault="0093510D" w:rsidP="000E5536">
      <w:pPr>
        <w:pStyle w:val="BodyText"/>
      </w:pPr>
      <w:r>
        <w:t xml:space="preserve">  ON public.quadkey</w:t>
      </w:r>
    </w:p>
    <w:p w14:paraId="17580226" w14:textId="77777777" w:rsidR="00B37D09" w:rsidRDefault="0093510D" w:rsidP="000E5536">
      <w:pPr>
        <w:pStyle w:val="BodyText"/>
      </w:pPr>
      <w:r>
        <w:t xml:space="preserve">  USING btree</w:t>
      </w:r>
    </w:p>
    <w:p w14:paraId="26572F2B" w14:textId="77777777" w:rsidR="00B37D09" w:rsidRDefault="0093510D" w:rsidP="000E5536">
      <w:pPr>
        <w:pStyle w:val="BodyText2"/>
      </w:pPr>
      <w:r>
        <w:t xml:space="preserve">  (ty);</w:t>
      </w:r>
    </w:p>
    <w:p w14:paraId="79B94368" w14:textId="77777777" w:rsidR="00B37D09" w:rsidRDefault="0093510D" w:rsidP="000E5536">
      <w:pPr>
        <w:pStyle w:val="BodyText"/>
      </w:pPr>
      <w:r>
        <w:t xml:space="preserve">insert into public.quadkey (quadkey,tx,ty,qk14min,qk13min,qk12min,qk11min,qk10min,qk9min,qk8min,qk7min,qk6min,qk5min,qk4min,qk3min,qk2min,qk1min,qk14max,qk13max,qk12max,qk11max,qk10max,qk9max,qk8max,qk7max,qk6max,qk5max,qk4max,qk3max,qk2max,qk1max) </w:t>
      </w:r>
    </w:p>
    <w:p w14:paraId="535BF53A" w14:textId="77777777" w:rsidR="00B37D09" w:rsidRDefault="0093510D" w:rsidP="000E5536">
      <w:pPr>
        <w:pStyle w:val="BodyText"/>
      </w:pPr>
      <w:r>
        <w:t>(SELECT distinct quadkeydata.quadkey, tms_tiles.x, tms_tiles.y,</w:t>
      </w:r>
    </w:p>
    <w:p w14:paraId="09DB8312" w14:textId="77777777" w:rsidR="00B37D09" w:rsidRDefault="0093510D" w:rsidP="000E5536">
      <w:pPr>
        <w:pStyle w:val="BodyText"/>
      </w:pPr>
      <w:r>
        <w:t>substring(quadkeydata.quadkey from 0 for 15) as qk14min,</w:t>
      </w:r>
    </w:p>
    <w:p w14:paraId="45400A94" w14:textId="77777777" w:rsidR="00B37D09" w:rsidRDefault="0093510D" w:rsidP="000E5536">
      <w:pPr>
        <w:pStyle w:val="BodyText"/>
      </w:pPr>
      <w:r>
        <w:t>substring(quadkeydata.quadkey from 0 for 14) as qk13min,</w:t>
      </w:r>
    </w:p>
    <w:p w14:paraId="44E29CB8" w14:textId="77777777" w:rsidR="00B37D09" w:rsidRDefault="0093510D" w:rsidP="000E5536">
      <w:pPr>
        <w:pStyle w:val="BodyText"/>
      </w:pPr>
      <w:r>
        <w:t>substring(quadkeydata.quadkey from 0 for 13) as qk12min,</w:t>
      </w:r>
    </w:p>
    <w:p w14:paraId="44A30739" w14:textId="77777777" w:rsidR="00B37D09" w:rsidRDefault="0093510D" w:rsidP="000E5536">
      <w:pPr>
        <w:pStyle w:val="BodyText"/>
      </w:pPr>
      <w:r>
        <w:t>substring(quadkeydata.quadkey from 0 for 12) as qk11min,</w:t>
      </w:r>
    </w:p>
    <w:p w14:paraId="3D590161" w14:textId="77777777" w:rsidR="00B37D09" w:rsidRDefault="0093510D" w:rsidP="000E5536">
      <w:pPr>
        <w:pStyle w:val="BodyText"/>
      </w:pPr>
      <w:r>
        <w:lastRenderedPageBreak/>
        <w:t>substring(quadkeydata.quadkey from 0 for 11) as qk10min,</w:t>
      </w:r>
    </w:p>
    <w:p w14:paraId="1A96C0C1" w14:textId="77777777" w:rsidR="00B37D09" w:rsidRDefault="0093510D" w:rsidP="000E5536">
      <w:pPr>
        <w:pStyle w:val="BodyText"/>
      </w:pPr>
      <w:r>
        <w:t>substring(quadkeydata.quadkey from 0 for 10) as qk9min,</w:t>
      </w:r>
    </w:p>
    <w:p w14:paraId="246D6FC7" w14:textId="77777777" w:rsidR="00B37D09" w:rsidRDefault="0093510D" w:rsidP="000E5536">
      <w:pPr>
        <w:pStyle w:val="BodyText"/>
      </w:pPr>
      <w:r>
        <w:t>substring(quadkeydata.quadkey from 0 for 9) as qk8min,</w:t>
      </w:r>
    </w:p>
    <w:p w14:paraId="1565D999" w14:textId="77777777" w:rsidR="00B37D09" w:rsidRDefault="0093510D" w:rsidP="000E5536">
      <w:pPr>
        <w:pStyle w:val="BodyText"/>
      </w:pPr>
      <w:r>
        <w:t>substring(quadkeydata.quadkey from 0 for 8) as qk7min,</w:t>
      </w:r>
    </w:p>
    <w:p w14:paraId="7F596DD0" w14:textId="77777777" w:rsidR="00B37D09" w:rsidRDefault="0093510D" w:rsidP="000E5536">
      <w:pPr>
        <w:pStyle w:val="BodyText"/>
      </w:pPr>
      <w:r>
        <w:t>substring(quadkeydata.quadkey from 0 for 7) as qk6min,</w:t>
      </w:r>
    </w:p>
    <w:p w14:paraId="24D6BD59" w14:textId="77777777" w:rsidR="00B37D09" w:rsidRDefault="0093510D" w:rsidP="000E5536">
      <w:pPr>
        <w:pStyle w:val="BodyText"/>
      </w:pPr>
      <w:r>
        <w:t>substring(quadkeydata.quadkey from 0 for 6) as qk5min,</w:t>
      </w:r>
    </w:p>
    <w:p w14:paraId="5D2AD1AD" w14:textId="77777777" w:rsidR="00B37D09" w:rsidRDefault="0093510D" w:rsidP="000E5536">
      <w:pPr>
        <w:pStyle w:val="BodyText"/>
      </w:pPr>
      <w:r>
        <w:t>substring(quadkeydata.quadkey from 0 for 5) as qk4min,</w:t>
      </w:r>
    </w:p>
    <w:p w14:paraId="4EBACB97" w14:textId="77777777" w:rsidR="00B37D09" w:rsidRDefault="0093510D" w:rsidP="000E5536">
      <w:pPr>
        <w:pStyle w:val="BodyText"/>
      </w:pPr>
      <w:r>
        <w:t>substring(quadkeydata.quadkey from 0 for 4) as qk3min,</w:t>
      </w:r>
    </w:p>
    <w:p w14:paraId="6F212F5A" w14:textId="77777777" w:rsidR="00B37D09" w:rsidRDefault="0093510D" w:rsidP="000E5536">
      <w:pPr>
        <w:pStyle w:val="BodyText"/>
      </w:pPr>
      <w:r>
        <w:t>substring(quadkeydata.quadkey from 0 for 3) as qk2min,</w:t>
      </w:r>
    </w:p>
    <w:p w14:paraId="6722852E" w14:textId="77777777" w:rsidR="00B37D09" w:rsidRDefault="0093510D" w:rsidP="000E5536">
      <w:pPr>
        <w:pStyle w:val="BodyText"/>
      </w:pPr>
      <w:r>
        <w:t>substring(quadkeydata.quadkey from 0 for 2) as qk1min,</w:t>
      </w:r>
    </w:p>
    <w:p w14:paraId="325C2EB9" w14:textId="77777777" w:rsidR="00B37D09" w:rsidRDefault="0093510D" w:rsidP="000E5536">
      <w:pPr>
        <w:pStyle w:val="BodyText"/>
      </w:pPr>
      <w:r>
        <w:t>(substring(quadkeydata.quadkey from 0 for 15)::bigint + 1) as qk14max,</w:t>
      </w:r>
    </w:p>
    <w:p w14:paraId="15793019" w14:textId="77777777" w:rsidR="00B37D09" w:rsidRDefault="0093510D" w:rsidP="000E5536">
      <w:pPr>
        <w:pStyle w:val="BodyText"/>
      </w:pPr>
      <w:r>
        <w:t>(substring(quadkeydata.quadkey from 0 for 14)::bigint + 1) as qk13max,</w:t>
      </w:r>
    </w:p>
    <w:p w14:paraId="6536EE18" w14:textId="77777777" w:rsidR="00B37D09" w:rsidRDefault="0093510D" w:rsidP="000E5536">
      <w:pPr>
        <w:pStyle w:val="BodyText"/>
      </w:pPr>
      <w:r>
        <w:t>(substring(quadkeydata.quadkey from 0 for 13)::bigint + 1) as qk12max,</w:t>
      </w:r>
    </w:p>
    <w:p w14:paraId="075905B5" w14:textId="77777777" w:rsidR="00B37D09" w:rsidRDefault="0093510D" w:rsidP="000E5536">
      <w:pPr>
        <w:pStyle w:val="BodyText"/>
      </w:pPr>
      <w:r>
        <w:t>(substring(quadkeydata.quadkey from 0 for 12)::bigint + 1) as qk11max,</w:t>
      </w:r>
    </w:p>
    <w:p w14:paraId="7D3CB54F" w14:textId="77777777" w:rsidR="00B37D09" w:rsidRDefault="0093510D" w:rsidP="000E5536">
      <w:pPr>
        <w:pStyle w:val="BodyText"/>
      </w:pPr>
      <w:r>
        <w:t>(substring(quadkeydata.quadkey from 0 for 11)::bigint + 1) as qk10max,</w:t>
      </w:r>
    </w:p>
    <w:p w14:paraId="1D049F9F" w14:textId="77777777" w:rsidR="00B37D09" w:rsidRDefault="0093510D" w:rsidP="000E5536">
      <w:pPr>
        <w:pStyle w:val="BodyText"/>
      </w:pPr>
      <w:r>
        <w:t>(substring(quadkeydata.quadkey from 0 for 10)::bigint + 1) as qk9max,</w:t>
      </w:r>
    </w:p>
    <w:p w14:paraId="556C5D6B" w14:textId="77777777" w:rsidR="00B37D09" w:rsidRDefault="0093510D" w:rsidP="000E5536">
      <w:pPr>
        <w:pStyle w:val="BodyText"/>
      </w:pPr>
      <w:r>
        <w:t>(substring(quadkeydata.quadkey from 0 for 9)::bigint + 1) as qk8max,</w:t>
      </w:r>
    </w:p>
    <w:p w14:paraId="3948B6BA" w14:textId="77777777" w:rsidR="00B37D09" w:rsidRDefault="0093510D" w:rsidP="000E5536">
      <w:pPr>
        <w:pStyle w:val="BodyText"/>
      </w:pPr>
      <w:r>
        <w:t>(substring(quadkeydata.quadkey from 0 for 8)::bigint + 1) as qk7max,</w:t>
      </w:r>
    </w:p>
    <w:p w14:paraId="3596C3C7" w14:textId="77777777" w:rsidR="00B37D09" w:rsidRDefault="0093510D" w:rsidP="000E5536">
      <w:pPr>
        <w:pStyle w:val="BodyText"/>
      </w:pPr>
      <w:r>
        <w:t>(substring(quadkeydata.quadkey from 0 for 7)::bigint + 1) as qk6max,</w:t>
      </w:r>
    </w:p>
    <w:p w14:paraId="73E18AB2" w14:textId="77777777" w:rsidR="00B37D09" w:rsidRDefault="0093510D" w:rsidP="000E5536">
      <w:pPr>
        <w:pStyle w:val="BodyText"/>
      </w:pPr>
      <w:r>
        <w:t>(substring(quadkeydata.quadkey from 0 for 6)::bigint + 1) as qk5max,</w:t>
      </w:r>
    </w:p>
    <w:p w14:paraId="2E92D3F6" w14:textId="77777777" w:rsidR="00B37D09" w:rsidRDefault="0093510D" w:rsidP="000E5536">
      <w:pPr>
        <w:pStyle w:val="BodyText"/>
      </w:pPr>
      <w:r>
        <w:t>(substring(quadkeydata.quadkey from 0 for 5)::bigint + 1) as qk4max,</w:t>
      </w:r>
    </w:p>
    <w:p w14:paraId="51DA639A" w14:textId="77777777" w:rsidR="00B37D09" w:rsidRDefault="0093510D" w:rsidP="000E5536">
      <w:pPr>
        <w:pStyle w:val="BodyText"/>
      </w:pPr>
      <w:r>
        <w:t>(substring(quadkeydata.quadkey from 0 for 4)::bigint + 1) as qk3max,</w:t>
      </w:r>
    </w:p>
    <w:p w14:paraId="422BDF9D" w14:textId="77777777" w:rsidR="00B37D09" w:rsidRDefault="0093510D" w:rsidP="000E5536">
      <w:pPr>
        <w:pStyle w:val="BodyText"/>
      </w:pPr>
      <w:r>
        <w:t>(substring(quadkeydata.quadkey from 0 for 3)::bigint + 1) as qk2max,</w:t>
      </w:r>
    </w:p>
    <w:p w14:paraId="282E6D9E" w14:textId="77777777" w:rsidR="00B37D09" w:rsidRDefault="0093510D" w:rsidP="000E5536">
      <w:pPr>
        <w:pStyle w:val="BodyText"/>
      </w:pPr>
      <w:r>
        <w:t xml:space="preserve">(substring(quadkeydata.quadkey from 0 for 2)::bigint + 1) as qk1max </w:t>
      </w:r>
    </w:p>
    <w:p w14:paraId="1830093D" w14:textId="77777777" w:rsidR="00B37D09" w:rsidRDefault="0093510D" w:rsidP="000E5536">
      <w:pPr>
        <w:pStyle w:val="BodyText2"/>
      </w:pPr>
      <w:r>
        <w:t>from quadkeydata, tms_tiles WHERE quadkeydata.quadkey=tms_tiles.quadkey and tx BETWEEN 25728 and 27776 and ty BETWEEN 15496 and 17544)</w:t>
      </w:r>
    </w:p>
    <w:p w14:paraId="05DF1D8A" w14:textId="77777777" w:rsidR="00B37D09" w:rsidRDefault="0093510D" w:rsidP="000E5536">
      <w:pPr>
        <w:pStyle w:val="BodyText"/>
      </w:pPr>
      <w:r>
        <w:t xml:space="preserve">started at 10:57 - failed after 2hours exactly! with </w:t>
      </w:r>
    </w:p>
    <w:p w14:paraId="5B7CE955" w14:textId="77777777" w:rsidR="00B37D09" w:rsidRDefault="0093510D" w:rsidP="000E5536">
      <w:pPr>
        <w:pStyle w:val="BodyText"/>
      </w:pPr>
      <w:r>
        <w:t>********** Error **********</w:t>
      </w:r>
    </w:p>
    <w:p w14:paraId="6210568A" w14:textId="77777777" w:rsidR="00B37D09" w:rsidRDefault="0093510D" w:rsidP="000E5536">
      <w:pPr>
        <w:pStyle w:val="BodyText"/>
      </w:pPr>
      <w:r>
        <w:t>In the Server.log file (E:\cottaan\My Documents\pgadmin.log) these are the records:</w:t>
      </w:r>
    </w:p>
    <w:p w14:paraId="27D4E538" w14:textId="77777777" w:rsidR="00B37D09" w:rsidRDefault="0093510D" w:rsidP="000E5536">
      <w:pPr>
        <w:pStyle w:val="BodyText"/>
      </w:pPr>
      <w:r>
        <w:t>2011-11-29 12:57:23 ERROR  : server closed the connection unexpectedly</w:t>
      </w:r>
      <w:r>
        <w:tab/>
        <w:t>This probably means the server terminated abnormally before or while processing the request.</w:t>
      </w:r>
    </w:p>
    <w:p w14:paraId="2D6A5D34" w14:textId="77777777" w:rsidR="00B37D09" w:rsidRDefault="0093510D" w:rsidP="000E5536">
      <w:pPr>
        <w:pStyle w:val="BodyText"/>
      </w:pPr>
      <w:r>
        <w:t xml:space="preserve">Which is exactly when the Error in pgadmin returned!! </w:t>
      </w:r>
    </w:p>
    <w:p w14:paraId="64864EC8" w14:textId="77777777" w:rsidR="00B37D09" w:rsidRDefault="0093510D" w:rsidP="000E5536">
      <w:pPr>
        <w:pStyle w:val="BodyText2"/>
      </w:pPr>
      <w:r>
        <w:t xml:space="preserve">This explains the issue: </w:t>
      </w:r>
      <w:hyperlink r:id="rId383" w:anchor="ConnDrop" w:history="1">
        <w:r w:rsidRPr="0077669C">
          <w:rPr>
            <w:rStyle w:val="Hyperlink"/>
          </w:rPr>
          <w:t>http://www.pgadmin.org/support/faq.php#ConnDrop</w:t>
        </w:r>
      </w:hyperlink>
    </w:p>
    <w:p w14:paraId="0F894605" w14:textId="77777777" w:rsidR="00B37D09" w:rsidRDefault="0093510D" w:rsidP="000E5536">
      <w:pPr>
        <w:pStyle w:val="BodyText2"/>
      </w:pPr>
      <w:r>
        <w:t>Also got an error: Can not wait for thread termination. The handle is invalid</w:t>
      </w:r>
    </w:p>
    <w:p w14:paraId="204FEEDB" w14:textId="77777777" w:rsidR="00B37D09" w:rsidRDefault="0093510D" w:rsidP="000E5536">
      <w:pPr>
        <w:pStyle w:val="BodyText"/>
      </w:pPr>
      <w:r>
        <w:t>tx BETWEEN 26581 and 26591 and ty BETWEEN 16539 and 16544</w:t>
      </w:r>
    </w:p>
    <w:p w14:paraId="358B1483" w14:textId="77777777" w:rsidR="00B37D09" w:rsidRDefault="0093510D" w:rsidP="000E5536">
      <w:pPr>
        <w:pStyle w:val="BodyText2"/>
      </w:pPr>
      <w:r>
        <w:t>tx BETWEEN 25728 and 27776 and ty BETWEEN 15496 and 17544</w:t>
      </w:r>
    </w:p>
    <w:p w14:paraId="339EADF9" w14:textId="77777777" w:rsidR="00B37D09" w:rsidRDefault="0093510D" w:rsidP="000E5536">
      <w:pPr>
        <w:pStyle w:val="BodyText2"/>
      </w:pPr>
      <w:r>
        <w:t>-- Table: public.quadkey</w:t>
      </w:r>
    </w:p>
    <w:p w14:paraId="6984EEC3" w14:textId="77777777" w:rsidR="00B37D09" w:rsidRDefault="0093510D" w:rsidP="000E5536">
      <w:pPr>
        <w:pStyle w:val="BodyText2"/>
      </w:pPr>
      <w:r>
        <w:t>-- DROP TABLE public.quadkey;</w:t>
      </w:r>
    </w:p>
    <w:p w14:paraId="2BC8AFB8" w14:textId="77777777" w:rsidR="00B37D09" w:rsidRDefault="0093510D" w:rsidP="000E5536">
      <w:pPr>
        <w:pStyle w:val="BodyText2"/>
      </w:pPr>
      <w:r>
        <w:t>Creating a simpler quadkey lookup table:</w:t>
      </w:r>
    </w:p>
    <w:p w14:paraId="4D09E981" w14:textId="77777777" w:rsidR="00B37D09" w:rsidRDefault="0093510D" w:rsidP="000E5536">
      <w:pPr>
        <w:pStyle w:val="BodyText"/>
      </w:pPr>
      <w:r>
        <w:t>CREATE TABLE public.quadkey</w:t>
      </w:r>
    </w:p>
    <w:p w14:paraId="104FD488" w14:textId="77777777" w:rsidR="00B37D09" w:rsidRDefault="0093510D" w:rsidP="000E5536">
      <w:pPr>
        <w:pStyle w:val="BodyText"/>
      </w:pPr>
      <w:r>
        <w:t>(</w:t>
      </w:r>
    </w:p>
    <w:p w14:paraId="619910A3" w14:textId="77777777" w:rsidR="00B37D09" w:rsidRDefault="0093510D" w:rsidP="000E5536">
      <w:pPr>
        <w:pStyle w:val="BodyText"/>
      </w:pPr>
      <w:r>
        <w:t xml:space="preserve">  quadkey character(15) NOT NULL,</w:t>
      </w:r>
    </w:p>
    <w:p w14:paraId="48203600" w14:textId="77777777" w:rsidR="00B37D09" w:rsidRDefault="0093510D" w:rsidP="000E5536">
      <w:pPr>
        <w:pStyle w:val="BodyText"/>
      </w:pPr>
      <w:r>
        <w:t xml:space="preserve">  tx smallint,</w:t>
      </w:r>
    </w:p>
    <w:p w14:paraId="16C47059" w14:textId="77777777" w:rsidR="00B37D09" w:rsidRDefault="0093510D" w:rsidP="000E5536">
      <w:pPr>
        <w:pStyle w:val="BodyText"/>
      </w:pPr>
      <w:r>
        <w:t xml:space="preserve">  ty smallint,</w:t>
      </w:r>
    </w:p>
    <w:p w14:paraId="0916D1B7" w14:textId="77777777" w:rsidR="00B37D09" w:rsidRDefault="0093510D" w:rsidP="000E5536">
      <w:pPr>
        <w:pStyle w:val="BodyText"/>
      </w:pPr>
      <w:r>
        <w:t xml:space="preserve">  qk14 character(14),</w:t>
      </w:r>
    </w:p>
    <w:p w14:paraId="4B78029E" w14:textId="77777777" w:rsidR="00B37D09" w:rsidRDefault="0093510D" w:rsidP="000E5536">
      <w:pPr>
        <w:pStyle w:val="BodyText"/>
      </w:pPr>
      <w:r>
        <w:t xml:space="preserve">  qk13 character(13),</w:t>
      </w:r>
    </w:p>
    <w:p w14:paraId="56093686" w14:textId="77777777" w:rsidR="00B37D09" w:rsidRDefault="0093510D" w:rsidP="000E5536">
      <w:pPr>
        <w:pStyle w:val="BodyText"/>
      </w:pPr>
      <w:r>
        <w:t xml:space="preserve">  qk12 character(12),</w:t>
      </w:r>
    </w:p>
    <w:p w14:paraId="3A7D8554" w14:textId="77777777" w:rsidR="00B37D09" w:rsidRDefault="0093510D" w:rsidP="000E5536">
      <w:pPr>
        <w:pStyle w:val="BodyText"/>
      </w:pPr>
      <w:r>
        <w:t xml:space="preserve">  qk11 character(11),</w:t>
      </w:r>
    </w:p>
    <w:p w14:paraId="7C70A866" w14:textId="77777777" w:rsidR="00B37D09" w:rsidRDefault="0093510D" w:rsidP="000E5536">
      <w:pPr>
        <w:pStyle w:val="BodyText"/>
      </w:pPr>
      <w:r>
        <w:t xml:space="preserve">  qk10 character(10),</w:t>
      </w:r>
    </w:p>
    <w:p w14:paraId="08F95CCD" w14:textId="77777777" w:rsidR="00B37D09" w:rsidRDefault="0093510D" w:rsidP="000E5536">
      <w:pPr>
        <w:pStyle w:val="BodyText"/>
      </w:pPr>
      <w:r>
        <w:t xml:space="preserve">  qk9 character(9),</w:t>
      </w:r>
    </w:p>
    <w:p w14:paraId="6169CECE" w14:textId="77777777" w:rsidR="00B37D09" w:rsidRDefault="0093510D" w:rsidP="000E5536">
      <w:pPr>
        <w:pStyle w:val="BodyText"/>
      </w:pPr>
      <w:r>
        <w:t xml:space="preserve">  qk8 character(8),</w:t>
      </w:r>
    </w:p>
    <w:p w14:paraId="332FA6BA" w14:textId="77777777" w:rsidR="00B37D09" w:rsidRDefault="0093510D" w:rsidP="000E5536">
      <w:pPr>
        <w:pStyle w:val="BodyText"/>
      </w:pPr>
      <w:r>
        <w:t xml:space="preserve">  qk7 character(7),</w:t>
      </w:r>
    </w:p>
    <w:p w14:paraId="461C0B01" w14:textId="77777777" w:rsidR="00B37D09" w:rsidRDefault="0093510D" w:rsidP="000E5536">
      <w:pPr>
        <w:pStyle w:val="BodyText"/>
      </w:pPr>
      <w:r>
        <w:t xml:space="preserve">  qk6 character(6),</w:t>
      </w:r>
    </w:p>
    <w:p w14:paraId="3CDF129C" w14:textId="77777777" w:rsidR="00B37D09" w:rsidRDefault="0093510D" w:rsidP="000E5536">
      <w:pPr>
        <w:pStyle w:val="BodyText"/>
      </w:pPr>
      <w:r>
        <w:t xml:space="preserve">  qk5 character(5),</w:t>
      </w:r>
    </w:p>
    <w:p w14:paraId="54D9BE11" w14:textId="77777777" w:rsidR="00B37D09" w:rsidRDefault="0093510D" w:rsidP="000E5536">
      <w:pPr>
        <w:pStyle w:val="BodyText"/>
      </w:pPr>
      <w:r>
        <w:t xml:space="preserve">  qk4 character(4),</w:t>
      </w:r>
    </w:p>
    <w:p w14:paraId="405D7262" w14:textId="77777777" w:rsidR="00B37D09" w:rsidRDefault="0093510D" w:rsidP="000E5536">
      <w:pPr>
        <w:pStyle w:val="BodyText"/>
      </w:pPr>
      <w:r>
        <w:lastRenderedPageBreak/>
        <w:t xml:space="preserve">  qk3 character(3),</w:t>
      </w:r>
    </w:p>
    <w:p w14:paraId="5BF9FC22" w14:textId="77777777" w:rsidR="00B37D09" w:rsidRDefault="0093510D" w:rsidP="000E5536">
      <w:pPr>
        <w:pStyle w:val="BodyText"/>
      </w:pPr>
      <w:r>
        <w:t xml:space="preserve">  qk2 character(2),</w:t>
      </w:r>
    </w:p>
    <w:p w14:paraId="204A78B9" w14:textId="77777777" w:rsidR="00B37D09" w:rsidRDefault="0093510D" w:rsidP="000E5536">
      <w:pPr>
        <w:pStyle w:val="BodyText"/>
      </w:pPr>
      <w:r>
        <w:t xml:space="preserve">  qk1 character(1),</w:t>
      </w:r>
    </w:p>
    <w:p w14:paraId="640618E9" w14:textId="77777777" w:rsidR="00B37D09" w:rsidRDefault="0093510D" w:rsidP="000E5536">
      <w:pPr>
        <w:pStyle w:val="BodyText"/>
      </w:pPr>
      <w:r>
        <w:t xml:space="preserve">  CONSTRAINT pk PRIMARY KEY (quadkey)</w:t>
      </w:r>
    </w:p>
    <w:p w14:paraId="58F69C54" w14:textId="77777777" w:rsidR="00B37D09" w:rsidRDefault="0093510D" w:rsidP="000E5536">
      <w:pPr>
        <w:pStyle w:val="BodyText"/>
      </w:pPr>
      <w:r>
        <w:t>)</w:t>
      </w:r>
    </w:p>
    <w:p w14:paraId="07D81BC2" w14:textId="77777777" w:rsidR="00B37D09" w:rsidRDefault="0093510D" w:rsidP="000E5536">
      <w:pPr>
        <w:pStyle w:val="BodyText"/>
      </w:pPr>
      <w:r>
        <w:t>WITH (</w:t>
      </w:r>
    </w:p>
    <w:p w14:paraId="08ADA1C5" w14:textId="77777777" w:rsidR="00B37D09" w:rsidRDefault="0093510D" w:rsidP="000E5536">
      <w:pPr>
        <w:pStyle w:val="BodyText"/>
      </w:pPr>
      <w:r>
        <w:t xml:space="preserve">  OIDS=FALSE</w:t>
      </w:r>
    </w:p>
    <w:p w14:paraId="0823B034" w14:textId="77777777" w:rsidR="00B37D09" w:rsidRDefault="0093510D" w:rsidP="000E5536">
      <w:pPr>
        <w:pStyle w:val="BodyText"/>
      </w:pPr>
      <w:r>
        <w:t>);</w:t>
      </w:r>
    </w:p>
    <w:p w14:paraId="5C2B5FC1" w14:textId="77777777" w:rsidR="00B37D09" w:rsidRDefault="0093510D" w:rsidP="000E5536">
      <w:pPr>
        <w:pStyle w:val="BodyText2"/>
      </w:pPr>
      <w:r>
        <w:t>ALTER TABLE public.quadkey OWNER TO usrdopa;</w:t>
      </w:r>
    </w:p>
    <w:p w14:paraId="0705570B" w14:textId="77777777" w:rsidR="00B37D09" w:rsidRDefault="0093510D" w:rsidP="000E5536">
      <w:pPr>
        <w:pStyle w:val="BodyText2"/>
      </w:pPr>
      <w:r>
        <w:t>-- Index: public.qk_i1</w:t>
      </w:r>
    </w:p>
    <w:p w14:paraId="72E8F1FF" w14:textId="77777777" w:rsidR="00B37D09" w:rsidRDefault="0093510D" w:rsidP="000E5536">
      <w:pPr>
        <w:pStyle w:val="BodyText2"/>
      </w:pPr>
      <w:r>
        <w:t>-- DROP INDEX public.qk_i1;</w:t>
      </w:r>
    </w:p>
    <w:p w14:paraId="6D98BBE5" w14:textId="77777777" w:rsidR="00B37D09" w:rsidRDefault="0093510D" w:rsidP="000E5536">
      <w:pPr>
        <w:pStyle w:val="BodyText"/>
      </w:pPr>
      <w:r>
        <w:t>CREATE INDEX qk_i1</w:t>
      </w:r>
    </w:p>
    <w:p w14:paraId="176D2E90" w14:textId="77777777" w:rsidR="00B37D09" w:rsidRDefault="0093510D" w:rsidP="000E5536">
      <w:pPr>
        <w:pStyle w:val="BodyText"/>
      </w:pPr>
      <w:r>
        <w:t xml:space="preserve">  ON public.quadkey</w:t>
      </w:r>
    </w:p>
    <w:p w14:paraId="52A01338" w14:textId="77777777" w:rsidR="00B37D09" w:rsidRDefault="0093510D" w:rsidP="000E5536">
      <w:pPr>
        <w:pStyle w:val="BodyText"/>
      </w:pPr>
      <w:r>
        <w:t xml:space="preserve">  USING btree</w:t>
      </w:r>
    </w:p>
    <w:p w14:paraId="620E1B11" w14:textId="77777777" w:rsidR="00B37D09" w:rsidRDefault="0093510D" w:rsidP="000E5536">
      <w:pPr>
        <w:pStyle w:val="BodyText2"/>
      </w:pPr>
      <w:r>
        <w:t xml:space="preserve">  (quadkey);</w:t>
      </w:r>
    </w:p>
    <w:p w14:paraId="52313F34" w14:textId="77777777" w:rsidR="00B37D09" w:rsidRDefault="0093510D" w:rsidP="000E5536">
      <w:pPr>
        <w:pStyle w:val="BodyText2"/>
      </w:pPr>
      <w:r>
        <w:t>-- Index: public.qk_i2</w:t>
      </w:r>
    </w:p>
    <w:p w14:paraId="46529A89" w14:textId="77777777" w:rsidR="00B37D09" w:rsidRDefault="0093510D" w:rsidP="000E5536">
      <w:pPr>
        <w:pStyle w:val="BodyText2"/>
      </w:pPr>
      <w:r>
        <w:t>-- DROP INDEX public.qk_i2;</w:t>
      </w:r>
    </w:p>
    <w:p w14:paraId="69FF6224" w14:textId="77777777" w:rsidR="00B37D09" w:rsidRDefault="0093510D" w:rsidP="000E5536">
      <w:pPr>
        <w:pStyle w:val="BodyText"/>
      </w:pPr>
      <w:r>
        <w:t>CREATE INDEX qk_i2</w:t>
      </w:r>
    </w:p>
    <w:p w14:paraId="05650042" w14:textId="77777777" w:rsidR="00B37D09" w:rsidRDefault="0093510D" w:rsidP="000E5536">
      <w:pPr>
        <w:pStyle w:val="BodyText"/>
      </w:pPr>
      <w:r>
        <w:t xml:space="preserve">  ON public.quadkey</w:t>
      </w:r>
    </w:p>
    <w:p w14:paraId="0EC79D26" w14:textId="77777777" w:rsidR="00B37D09" w:rsidRDefault="0093510D" w:rsidP="000E5536">
      <w:pPr>
        <w:pStyle w:val="BodyText"/>
      </w:pPr>
      <w:r>
        <w:t xml:space="preserve">  USING btree</w:t>
      </w:r>
    </w:p>
    <w:p w14:paraId="1AE484FC" w14:textId="77777777" w:rsidR="00B37D09" w:rsidRDefault="0093510D" w:rsidP="000E5536">
      <w:pPr>
        <w:pStyle w:val="BodyText2"/>
      </w:pPr>
      <w:r>
        <w:t xml:space="preserve">  (tx);</w:t>
      </w:r>
    </w:p>
    <w:p w14:paraId="4BCE8AA4" w14:textId="77777777" w:rsidR="00B37D09" w:rsidRDefault="0093510D" w:rsidP="000E5536">
      <w:pPr>
        <w:pStyle w:val="BodyText2"/>
      </w:pPr>
      <w:r>
        <w:t>-- Index: public.qk_i3</w:t>
      </w:r>
    </w:p>
    <w:p w14:paraId="4DA9A047" w14:textId="77777777" w:rsidR="00B37D09" w:rsidRDefault="0093510D" w:rsidP="000E5536">
      <w:pPr>
        <w:pStyle w:val="BodyText2"/>
      </w:pPr>
      <w:r>
        <w:t>-- DROP INDEX public.qk_i3;</w:t>
      </w:r>
    </w:p>
    <w:p w14:paraId="7F769071" w14:textId="77777777" w:rsidR="00B37D09" w:rsidRDefault="0093510D" w:rsidP="000E5536">
      <w:pPr>
        <w:pStyle w:val="BodyText"/>
      </w:pPr>
      <w:r>
        <w:t>CREATE INDEX qk_i3</w:t>
      </w:r>
    </w:p>
    <w:p w14:paraId="0290384A" w14:textId="77777777" w:rsidR="00B37D09" w:rsidRDefault="0093510D" w:rsidP="000E5536">
      <w:pPr>
        <w:pStyle w:val="BodyText"/>
      </w:pPr>
      <w:r>
        <w:t xml:space="preserve">  ON public.quadkey</w:t>
      </w:r>
    </w:p>
    <w:p w14:paraId="71CC1E76" w14:textId="77777777" w:rsidR="00B37D09" w:rsidRDefault="0093510D" w:rsidP="000E5536">
      <w:pPr>
        <w:pStyle w:val="BodyText"/>
      </w:pPr>
      <w:r>
        <w:t xml:space="preserve">  USING btree</w:t>
      </w:r>
    </w:p>
    <w:p w14:paraId="3EB97BD2" w14:textId="77777777" w:rsidR="00B37D09" w:rsidRDefault="0093510D" w:rsidP="000E5536">
      <w:pPr>
        <w:pStyle w:val="BodyText"/>
      </w:pPr>
      <w:r>
        <w:t xml:space="preserve">  (ty);</w:t>
      </w:r>
    </w:p>
    <w:p w14:paraId="6CD007DF" w14:textId="77777777" w:rsidR="00B37D09" w:rsidRDefault="0093510D" w:rsidP="000E5536">
      <w:pPr>
        <w:pStyle w:val="BodyText"/>
      </w:pPr>
      <w:r>
        <w:t xml:space="preserve">  </w:t>
      </w:r>
    </w:p>
    <w:p w14:paraId="03CAD506" w14:textId="77777777" w:rsidR="00B37D09" w:rsidRDefault="0093510D" w:rsidP="000E5536">
      <w:pPr>
        <w:pStyle w:val="BodyText"/>
      </w:pPr>
      <w:r>
        <w:t>insert into public.quadkey (quadkey,tx,ty,qk14,qk13,qk12,qk11,qk10,qk9,qk8,qk7,qk6,qk5,qk4,qk3,qk2,qk1)</w:t>
      </w:r>
    </w:p>
    <w:p w14:paraId="175B06F2" w14:textId="77777777" w:rsidR="00B37D09" w:rsidRDefault="0093510D" w:rsidP="000E5536">
      <w:pPr>
        <w:pStyle w:val="BodyText"/>
      </w:pPr>
      <w:r>
        <w:t>(SELECT quadkey, tx, ty,</w:t>
      </w:r>
    </w:p>
    <w:p w14:paraId="1A263B7F" w14:textId="77777777" w:rsidR="00B37D09" w:rsidRDefault="0093510D" w:rsidP="000E5536">
      <w:pPr>
        <w:pStyle w:val="BodyText"/>
      </w:pPr>
      <w:r>
        <w:t>substring(quadkey from 0 for 15),</w:t>
      </w:r>
    </w:p>
    <w:p w14:paraId="47C538D9" w14:textId="77777777" w:rsidR="00B37D09" w:rsidRDefault="0093510D" w:rsidP="000E5536">
      <w:pPr>
        <w:pStyle w:val="BodyText"/>
      </w:pPr>
      <w:r>
        <w:t>substring(quadkey from 0 for 14),</w:t>
      </w:r>
    </w:p>
    <w:p w14:paraId="7422C222" w14:textId="77777777" w:rsidR="00B37D09" w:rsidRDefault="0093510D" w:rsidP="000E5536">
      <w:pPr>
        <w:pStyle w:val="BodyText"/>
      </w:pPr>
      <w:r>
        <w:t>substring(quadkey from 0 for 13),</w:t>
      </w:r>
    </w:p>
    <w:p w14:paraId="747E825E" w14:textId="77777777" w:rsidR="00B37D09" w:rsidRDefault="0093510D" w:rsidP="000E5536">
      <w:pPr>
        <w:pStyle w:val="BodyText"/>
      </w:pPr>
      <w:r>
        <w:t>substring(quadkey from 0 for 12),</w:t>
      </w:r>
    </w:p>
    <w:p w14:paraId="345C3F45" w14:textId="77777777" w:rsidR="00B37D09" w:rsidRDefault="0093510D" w:rsidP="000E5536">
      <w:pPr>
        <w:pStyle w:val="BodyText"/>
      </w:pPr>
      <w:r>
        <w:t>substring(quadkey from 0 for 11),</w:t>
      </w:r>
    </w:p>
    <w:p w14:paraId="51F3FBED" w14:textId="77777777" w:rsidR="00B37D09" w:rsidRDefault="0093510D" w:rsidP="000E5536">
      <w:pPr>
        <w:pStyle w:val="BodyText"/>
      </w:pPr>
      <w:r>
        <w:t>substring(quadkey from 0 for 10),</w:t>
      </w:r>
    </w:p>
    <w:p w14:paraId="1814A657" w14:textId="77777777" w:rsidR="00B37D09" w:rsidRDefault="0093510D" w:rsidP="000E5536">
      <w:pPr>
        <w:pStyle w:val="BodyText"/>
      </w:pPr>
      <w:r>
        <w:t>substring(quadkey from 0 for 9),</w:t>
      </w:r>
    </w:p>
    <w:p w14:paraId="6B3E1904" w14:textId="77777777" w:rsidR="00B37D09" w:rsidRDefault="0093510D" w:rsidP="000E5536">
      <w:pPr>
        <w:pStyle w:val="BodyText"/>
      </w:pPr>
      <w:r>
        <w:t>substring(quadkey from 0 for 8),</w:t>
      </w:r>
    </w:p>
    <w:p w14:paraId="48529E3F" w14:textId="77777777" w:rsidR="00B37D09" w:rsidRDefault="0093510D" w:rsidP="000E5536">
      <w:pPr>
        <w:pStyle w:val="BodyText"/>
      </w:pPr>
      <w:r>
        <w:t>substring(quadkey from 0 for 7),</w:t>
      </w:r>
    </w:p>
    <w:p w14:paraId="248DB107" w14:textId="77777777" w:rsidR="00B37D09" w:rsidRDefault="0093510D" w:rsidP="000E5536">
      <w:pPr>
        <w:pStyle w:val="BodyText"/>
      </w:pPr>
      <w:r>
        <w:t>substring(quadkey from 0 for 6),</w:t>
      </w:r>
    </w:p>
    <w:p w14:paraId="6ACD20B9" w14:textId="77777777" w:rsidR="00B37D09" w:rsidRDefault="0093510D" w:rsidP="000E5536">
      <w:pPr>
        <w:pStyle w:val="BodyText"/>
      </w:pPr>
      <w:r>
        <w:t>substring(quadkey from 0 for 5),</w:t>
      </w:r>
    </w:p>
    <w:p w14:paraId="5A6D4879" w14:textId="77777777" w:rsidR="00B37D09" w:rsidRDefault="0093510D" w:rsidP="000E5536">
      <w:pPr>
        <w:pStyle w:val="BodyText"/>
      </w:pPr>
      <w:r>
        <w:t>substring(quadkey from 0 for 4),</w:t>
      </w:r>
    </w:p>
    <w:p w14:paraId="2D82401F" w14:textId="77777777" w:rsidR="00B37D09" w:rsidRDefault="0093510D" w:rsidP="000E5536">
      <w:pPr>
        <w:pStyle w:val="BodyText"/>
      </w:pPr>
      <w:r>
        <w:t>substring(quadkey from 0 for 3),</w:t>
      </w:r>
    </w:p>
    <w:p w14:paraId="78E2A9E5" w14:textId="77777777" w:rsidR="00B37D09" w:rsidRDefault="0093510D" w:rsidP="000E5536">
      <w:pPr>
        <w:pStyle w:val="BodyText"/>
      </w:pPr>
      <w:r>
        <w:t>substring(quadkey from 0 for 2)</w:t>
      </w:r>
    </w:p>
    <w:p w14:paraId="2A9C9EB8" w14:textId="77777777" w:rsidR="00B37D09" w:rsidRDefault="0093510D" w:rsidP="000E5536">
      <w:pPr>
        <w:pStyle w:val="BodyText2"/>
      </w:pPr>
      <w:r>
        <w:t>from tms_tiles WHERE tx BETWEEN 25728 and 27776 and ty BETWEEN 15496 and 17544)</w:t>
      </w:r>
    </w:p>
    <w:p w14:paraId="5581BB4E" w14:textId="77777777" w:rsidR="00B37D09" w:rsidRDefault="0093510D" w:rsidP="000E5536">
      <w:pPr>
        <w:pStyle w:val="BodyText"/>
      </w:pPr>
      <w:r>
        <w:t>tx BETWEEN 26581 and 26591 and ty BETWEEN 16539 and 16544</w:t>
      </w:r>
    </w:p>
    <w:p w14:paraId="6CFB7D98" w14:textId="77777777" w:rsidR="00B37D09" w:rsidRDefault="0093510D" w:rsidP="000E5536">
      <w:pPr>
        <w:pStyle w:val="BodyText"/>
      </w:pPr>
      <w:r>
        <w:t>tx BETWEEN 25728 and 27776 and ty BETWEEN 15496 and 17544</w:t>
      </w:r>
    </w:p>
    <w:p w14:paraId="070E1D65" w14:textId="77777777" w:rsidR="00B37D09" w:rsidRDefault="0093510D" w:rsidP="000E5536">
      <w:pPr>
        <w:pStyle w:val="BodyText2"/>
      </w:pPr>
      <w:r>
        <w:t>tx BETWEEN 18900 and 19000 and ty BETWEEN 13900 and 14000 - FOR AFRICA</w:t>
      </w:r>
    </w:p>
    <w:p w14:paraId="438A51D4" w14:textId="77777777" w:rsidR="00B37D09" w:rsidRDefault="0093510D" w:rsidP="000E5536">
      <w:pPr>
        <w:pStyle w:val="BodyText2"/>
      </w:pPr>
      <w:r>
        <w:t>Query returned successfully: 4198401 rows affected, 537566 ms execution time.</w:t>
      </w:r>
    </w:p>
    <w:p w14:paraId="2C721D51" w14:textId="77777777" w:rsidR="00B37D09" w:rsidRDefault="0093510D" w:rsidP="000E5536">
      <w:pPr>
        <w:pStyle w:val="BodyText"/>
      </w:pPr>
      <w:r>
        <w:t>creating the statistics table:</w:t>
      </w:r>
    </w:p>
    <w:p w14:paraId="30DB6419" w14:textId="77777777" w:rsidR="00B37D09" w:rsidRDefault="0093510D" w:rsidP="000E5536">
      <w:pPr>
        <w:pStyle w:val="BodyText"/>
      </w:pPr>
      <w:r>
        <w:t xml:space="preserve">insert into public.pilotspeciesdatastatistics (select </w:t>
      </w:r>
    </w:p>
    <w:p w14:paraId="6B9BEB58" w14:textId="77777777" w:rsidR="00B37D09" w:rsidRDefault="0093510D" w:rsidP="000E5536">
      <w:pPr>
        <w:pStyle w:val="BodyText"/>
      </w:pPr>
      <w:r>
        <w:t xml:space="preserve">  pilotspeciesdata.tx, </w:t>
      </w:r>
    </w:p>
    <w:p w14:paraId="57A08E1F" w14:textId="77777777" w:rsidR="00B37D09" w:rsidRDefault="0093510D" w:rsidP="000E5536">
      <w:pPr>
        <w:pStyle w:val="BodyText"/>
      </w:pPr>
      <w:r>
        <w:lastRenderedPageBreak/>
        <w:t xml:space="preserve">  pilotspeciesdata.ty, </w:t>
      </w:r>
    </w:p>
    <w:p w14:paraId="45791E8B" w14:textId="77777777" w:rsidR="00B37D09" w:rsidRDefault="0093510D" w:rsidP="000E5536">
      <w:pPr>
        <w:pStyle w:val="BodyText"/>
      </w:pPr>
      <w:r>
        <w:t xml:space="preserve">  count(pilotspeciesdata.z) as z</w:t>
      </w:r>
    </w:p>
    <w:p w14:paraId="529587D2" w14:textId="77777777" w:rsidR="00B37D09" w:rsidRDefault="0093510D" w:rsidP="000E5536">
      <w:pPr>
        <w:pStyle w:val="BodyText"/>
      </w:pPr>
      <w:r>
        <w:t xml:space="preserve">FROM </w:t>
      </w:r>
    </w:p>
    <w:p w14:paraId="4D886E83" w14:textId="77777777" w:rsidR="00B37D09" w:rsidRDefault="0093510D" w:rsidP="000E5536">
      <w:pPr>
        <w:pStyle w:val="BodyText"/>
      </w:pPr>
      <w:r>
        <w:t xml:space="preserve">  public.pilotspeciesdata</w:t>
      </w:r>
    </w:p>
    <w:p w14:paraId="06046EA9" w14:textId="77777777" w:rsidR="00B37D09" w:rsidRDefault="0093510D" w:rsidP="000E5536">
      <w:pPr>
        <w:pStyle w:val="BodyText"/>
      </w:pPr>
      <w:r>
        <w:t xml:space="preserve"> group by tx,ty)</w:t>
      </w:r>
    </w:p>
    <w:p w14:paraId="7315FF6A" w14:textId="77777777" w:rsidR="00B37D09" w:rsidRDefault="0093510D" w:rsidP="000E5536">
      <w:pPr>
        <w:pStyle w:val="BodyText2"/>
      </w:pPr>
      <w:r>
        <w:t>Query returned successfully: 62108937 rows affected, 9869543 ms execution time. - 2hrs 40mins</w:t>
      </w:r>
    </w:p>
    <w:p w14:paraId="2DF4844A" w14:textId="77777777" w:rsidR="00B37D09" w:rsidRDefault="0093510D" w:rsidP="000E5536">
      <w:pPr>
        <w:pStyle w:val="BodyText"/>
      </w:pPr>
      <w:r>
        <w:t>insert into tmp (SELECT quadkey, x, y</w:t>
      </w:r>
    </w:p>
    <w:p w14:paraId="1883CB40" w14:textId="77777777" w:rsidR="00B37D09" w:rsidRDefault="0093510D" w:rsidP="000E5536">
      <w:pPr>
        <w:pStyle w:val="BodyText"/>
      </w:pPr>
      <w:r>
        <w:t xml:space="preserve">  FROM public.tms_tiles where x BETWEEN 25728 and 27776 and </w:t>
      </w:r>
    </w:p>
    <w:p w14:paraId="13190ADA" w14:textId="77777777" w:rsidR="00B37D09" w:rsidRDefault="0093510D" w:rsidP="000E5536">
      <w:pPr>
        <w:pStyle w:val="BodyText"/>
      </w:pPr>
      <w:r>
        <w:t xml:space="preserve">  y BETWEEN 15496 and 17544)</w:t>
      </w:r>
    </w:p>
    <w:p w14:paraId="42C2144D" w14:textId="77777777" w:rsidR="00B37D09" w:rsidRDefault="0093510D" w:rsidP="000E5536">
      <w:pPr>
        <w:pStyle w:val="BodyText2"/>
      </w:pPr>
      <w:r>
        <w:t>Query returned successfully: 4198401 rows affected, 889170 ms execution time.</w:t>
      </w:r>
    </w:p>
    <w:p w14:paraId="2A91B646" w14:textId="77777777" w:rsidR="00B37D09" w:rsidRDefault="0093510D" w:rsidP="000E5536">
      <w:pPr>
        <w:pStyle w:val="BodyText"/>
      </w:pPr>
      <w:r>
        <w:t>UPDATE public.quadkey</w:t>
      </w:r>
    </w:p>
    <w:p w14:paraId="330A6F47" w14:textId="77777777" w:rsidR="00B37D09" w:rsidRDefault="0093510D" w:rsidP="000E5536">
      <w:pPr>
        <w:pStyle w:val="BodyText"/>
      </w:pPr>
      <w:r>
        <w:t xml:space="preserve">   SET tx=tmp.tx , ty=tmp.ty</w:t>
      </w:r>
    </w:p>
    <w:p w14:paraId="325BB416" w14:textId="77777777" w:rsidR="00B37D09" w:rsidRDefault="0093510D" w:rsidP="000E5536">
      <w:pPr>
        <w:pStyle w:val="BodyText"/>
      </w:pPr>
      <w:r>
        <w:t xml:space="preserve">   from tmp</w:t>
      </w:r>
    </w:p>
    <w:p w14:paraId="031879CD" w14:textId="77777777" w:rsidR="00B37D09" w:rsidRDefault="0093510D" w:rsidP="000E5536">
      <w:pPr>
        <w:pStyle w:val="BodyText2"/>
      </w:pPr>
      <w:r>
        <w:t xml:space="preserve"> WHERE quadkey.quadkey = tmp.quadkey</w:t>
      </w:r>
    </w:p>
    <w:p w14:paraId="5D055DBA" w14:textId="77777777" w:rsidR="00B37D09" w:rsidRDefault="0093510D" w:rsidP="000E5536">
      <w:pPr>
        <w:pStyle w:val="BodyText"/>
      </w:pPr>
      <w:r>
        <w:t>Took ages to run - and it said there was an error but all of the tx values were populated! Looking at the PostGIS Server Status in pgadmin it looks like the update query is still running after 12 hours. this is probably because i have not added a unique primary key to the table! will have to recreate the table. GEM IT have to cancel the query! Done - and the other queries were unblocked</w:t>
      </w:r>
    </w:p>
    <w:p w14:paraId="31E98184" w14:textId="77777777" w:rsidR="00B37D09" w:rsidRDefault="0093510D" w:rsidP="000E5536">
      <w:pPr>
        <w:pStyle w:val="BodyText"/>
      </w:pPr>
      <w:r>
        <w:t xml:space="preserve"> </w:t>
      </w:r>
    </w:p>
    <w:p w14:paraId="661A605F" w14:textId="77777777" w:rsidR="00B37D09" w:rsidRDefault="0093510D" w:rsidP="000E5536">
      <w:pPr>
        <w:pStyle w:val="BodyText"/>
      </w:pPr>
      <w:r>
        <w:t xml:space="preserve">Performance tuning for the richness queries: </w:t>
      </w:r>
    </w:p>
    <w:p w14:paraId="1CEFF7ED" w14:textId="77777777" w:rsidR="00B37D09" w:rsidRDefault="0093510D" w:rsidP="000E5536">
      <w:pPr>
        <w:pStyle w:val="BodyText"/>
      </w:pPr>
      <w:r>
        <w:t>SELECT min(public.quadkey.tx), min(public.quadkey.ty), count(objid)</w:t>
      </w:r>
    </w:p>
    <w:p w14:paraId="3D0709A7" w14:textId="77777777" w:rsidR="00B37D09" w:rsidRDefault="0093510D" w:rsidP="000E5536">
      <w:pPr>
        <w:pStyle w:val="BodyText"/>
      </w:pPr>
      <w:r>
        <w:t xml:space="preserve">  FROM public.quadkey, public.quadkeydata where public.quadkey.quadkey=public.quadkeydata.quadkey AND public.quadkey.tx BETWEEN 25728 and 27776 and public.quadkey.ty BETWEEN 15496 and 17544 and typeid=1</w:t>
      </w:r>
    </w:p>
    <w:p w14:paraId="520A1B3E" w14:textId="77777777" w:rsidR="00B37D09" w:rsidRDefault="0093510D" w:rsidP="000E5536">
      <w:pPr>
        <w:pStyle w:val="BodyText2"/>
      </w:pPr>
      <w:r>
        <w:t xml:space="preserve">  GROUP BY qk14;</w:t>
      </w:r>
    </w:p>
    <w:p w14:paraId="68C3EF9D" w14:textId="77777777" w:rsidR="00B37D09" w:rsidRDefault="0093510D" w:rsidP="000E5536">
      <w:pPr>
        <w:pStyle w:val="BodyText2"/>
      </w:pPr>
      <w:r>
        <w:t>Total query runtime: 593905 ms. 242456 rows retrieved. TOO SLOW.</w:t>
      </w:r>
    </w:p>
    <w:p w14:paraId="3FCC4EEC" w14:textId="77777777" w:rsidR="00B37D09" w:rsidRDefault="0093510D" w:rsidP="000E5536">
      <w:pPr>
        <w:pStyle w:val="BodyText"/>
      </w:pPr>
      <w:r>
        <w:t>Running a Vacuum Analyse on the quadkey table</w:t>
      </w:r>
    </w:p>
    <w:p w14:paraId="1BFC9B5D" w14:textId="77777777" w:rsidR="00B37D09" w:rsidRDefault="0093510D" w:rsidP="000E5536">
      <w:pPr>
        <w:pStyle w:val="BodyText"/>
      </w:pPr>
      <w:r>
        <w:t>WARNING:  skipping "pg_authid" --- only superuser can vacuum it</w:t>
      </w:r>
    </w:p>
    <w:p w14:paraId="44E0FA47" w14:textId="77777777" w:rsidR="00B37D09" w:rsidRDefault="0093510D" w:rsidP="000E5536">
      <w:pPr>
        <w:pStyle w:val="BodyText"/>
      </w:pPr>
      <w:r>
        <w:t>WARNING:  skipping "pg_database" --- only superuser can vacuum it</w:t>
      </w:r>
    </w:p>
    <w:p w14:paraId="05EE582D" w14:textId="77777777" w:rsidR="00B37D09" w:rsidRDefault="0093510D" w:rsidP="000E5536">
      <w:pPr>
        <w:pStyle w:val="BodyText"/>
      </w:pPr>
      <w:r>
        <w:t>WARNING:  skipping "pg_tablespace" --- only superuser can vacuum it</w:t>
      </w:r>
    </w:p>
    <w:p w14:paraId="23B97CC8" w14:textId="77777777" w:rsidR="00B37D09" w:rsidRDefault="0093510D" w:rsidP="000E5536">
      <w:pPr>
        <w:pStyle w:val="BodyText"/>
      </w:pPr>
      <w:r>
        <w:t>WARNING:  skipping "pg_pltemplate" --- only superuser can vacuum it</w:t>
      </w:r>
    </w:p>
    <w:p w14:paraId="1DF4D49B" w14:textId="77777777" w:rsidR="00B37D09" w:rsidRDefault="0093510D" w:rsidP="000E5536">
      <w:pPr>
        <w:pStyle w:val="BodyText"/>
      </w:pPr>
      <w:r>
        <w:t>WARNING:  skipping "pg_shdepend" --- only superuser can vacuum it</w:t>
      </w:r>
    </w:p>
    <w:p w14:paraId="548D10E1" w14:textId="77777777" w:rsidR="00B37D09" w:rsidRDefault="0093510D" w:rsidP="000E5536">
      <w:pPr>
        <w:pStyle w:val="BodyText"/>
      </w:pPr>
      <w:r>
        <w:t>WARNING:  skipping "pg_shdescription" --- only superuser can vacuum it</w:t>
      </w:r>
    </w:p>
    <w:p w14:paraId="42CD6805" w14:textId="77777777" w:rsidR="00B37D09" w:rsidRDefault="0093510D" w:rsidP="000E5536">
      <w:pPr>
        <w:pStyle w:val="BodyText"/>
      </w:pPr>
      <w:r>
        <w:t>WARNING:  skipping "pg_auth_members" --- only superuser can vacuum it</w:t>
      </w:r>
    </w:p>
    <w:p w14:paraId="5D1C7150" w14:textId="77777777" w:rsidR="00B37D09" w:rsidRDefault="0093510D" w:rsidP="000E5536">
      <w:pPr>
        <w:pStyle w:val="BodyText"/>
      </w:pPr>
      <w:r>
        <w:t>NOTICE:   no notnull values, invalid stats</w:t>
      </w:r>
    </w:p>
    <w:p w14:paraId="273400AD" w14:textId="77777777" w:rsidR="00B37D09" w:rsidRDefault="0093510D" w:rsidP="000E5536">
      <w:pPr>
        <w:pStyle w:val="BodyText"/>
      </w:pPr>
      <w:r>
        <w:t>NOTICE:   no notnull values, invalid stats</w:t>
      </w:r>
    </w:p>
    <w:p w14:paraId="110AB4EF" w14:textId="77777777" w:rsidR="00B37D09" w:rsidRDefault="0093510D" w:rsidP="000E5536">
      <w:pPr>
        <w:pStyle w:val="BodyText2"/>
      </w:pPr>
      <w:r>
        <w:t>Query returned successfully with no result in 1997880 ms.</w:t>
      </w:r>
    </w:p>
    <w:p w14:paraId="62CBDE42" w14:textId="77777777" w:rsidR="00B37D09" w:rsidRDefault="0093510D" w:rsidP="000E5536">
      <w:pPr>
        <w:pStyle w:val="BodyText"/>
      </w:pPr>
      <w:r>
        <w:t>Try sub-queries? Views? Crosstab!</w:t>
      </w:r>
    </w:p>
    <w:p w14:paraId="421A74F9" w14:textId="77777777" w:rsidR="00B37D09" w:rsidRDefault="0093510D" w:rsidP="000E5536">
      <w:pPr>
        <w:pStyle w:val="BodyText"/>
      </w:pPr>
      <w:r>
        <w:t>Tried a cross-tab in Access and it said too many column headers (792).</w:t>
      </w:r>
    </w:p>
    <w:p w14:paraId="0C065CFC" w14:textId="77777777" w:rsidR="00B37D09" w:rsidRDefault="0093510D" w:rsidP="000E5536">
      <w:pPr>
        <w:pStyle w:val="BodyText"/>
      </w:pPr>
      <w:r>
        <w:t xml:space="preserve">But you can visualise the data in Access as a map, sort of: </w:t>
      </w:r>
    </w:p>
    <w:p w14:paraId="6B29F1EE" w14:textId="77777777" w:rsidR="00B37D09" w:rsidRDefault="0093510D" w:rsidP="000E5536">
      <w:pPr>
        <w:pStyle w:val="BodyText"/>
      </w:pPr>
      <w:r>
        <w:t>TRANSFORM Min(public_quadkeydata.z) AS MinOfz</w:t>
      </w:r>
    </w:p>
    <w:p w14:paraId="4333351E" w14:textId="77777777" w:rsidR="00B37D09" w:rsidRDefault="0093510D" w:rsidP="000E5536">
      <w:pPr>
        <w:pStyle w:val="BodyText"/>
      </w:pPr>
      <w:r>
        <w:t>SELECT public_quadkeydata.ty</w:t>
      </w:r>
    </w:p>
    <w:p w14:paraId="1E898AE7" w14:textId="77777777" w:rsidR="00B37D09" w:rsidRDefault="0093510D" w:rsidP="000E5536">
      <w:pPr>
        <w:pStyle w:val="BodyText"/>
      </w:pPr>
      <w:r>
        <w:t>FROM public_quadkeydata</w:t>
      </w:r>
    </w:p>
    <w:p w14:paraId="1DA292F1" w14:textId="77777777" w:rsidR="00B37D09" w:rsidRDefault="0093510D" w:rsidP="000E5536">
      <w:pPr>
        <w:pStyle w:val="BodyText"/>
      </w:pPr>
      <w:r>
        <w:t>WHERE (((public_quadkeydata.tx)&gt;26346 And (public_quadkeydata.tx)&lt;26513) AND ((public_quadkeydata.objid)=17975))</w:t>
      </w:r>
    </w:p>
    <w:p w14:paraId="00EBE4EC" w14:textId="77777777" w:rsidR="00B37D09" w:rsidRDefault="0093510D" w:rsidP="000E5536">
      <w:pPr>
        <w:pStyle w:val="BodyText"/>
      </w:pPr>
      <w:r>
        <w:t>GROUP BY public_quadkeydata.objid, public_quadkeydata.ty</w:t>
      </w:r>
    </w:p>
    <w:p w14:paraId="74B9DC24" w14:textId="77777777" w:rsidR="00B37D09" w:rsidRDefault="0093510D" w:rsidP="000E5536">
      <w:pPr>
        <w:pStyle w:val="BodyText"/>
      </w:pPr>
      <w:r>
        <w:t xml:space="preserve">ORDER BY public_quadkeydata.ty DESC </w:t>
      </w:r>
    </w:p>
    <w:p w14:paraId="193F49F1" w14:textId="77777777" w:rsidR="00B37D09" w:rsidRDefault="0093510D" w:rsidP="000E5536">
      <w:pPr>
        <w:pStyle w:val="BodyText2"/>
      </w:pPr>
      <w:r>
        <w:t>PIVOT public_quadkeydata.tx;</w:t>
      </w:r>
    </w:p>
    <w:p w14:paraId="2C04611E" w14:textId="77777777" w:rsidR="00B37D09" w:rsidRDefault="0093510D" w:rsidP="000E5536">
      <w:pPr>
        <w:pStyle w:val="BodyText2"/>
      </w:pPr>
      <w:r>
        <w:t>BUT, rows with no data are not shown so this is not a proper map.</w:t>
      </w:r>
    </w:p>
    <w:p w14:paraId="3F0E8913" w14:textId="77777777" w:rsidR="00B37D09" w:rsidRDefault="0093510D" w:rsidP="000E5536">
      <w:pPr>
        <w:pStyle w:val="BodyText2"/>
      </w:pPr>
      <w:r>
        <w:t>Trying to create a crosstab in postgis:</w:t>
      </w:r>
    </w:p>
    <w:p w14:paraId="2BAD7B31" w14:textId="77777777" w:rsidR="00B37D09" w:rsidRDefault="0093510D" w:rsidP="000E5536">
      <w:pPr>
        <w:pStyle w:val="BodyText"/>
      </w:pPr>
      <w:r>
        <w:t>SELECT *</w:t>
      </w:r>
    </w:p>
    <w:p w14:paraId="395BBFBF" w14:textId="77777777" w:rsidR="00B37D09" w:rsidRDefault="0093510D" w:rsidP="000E5536">
      <w:pPr>
        <w:pStyle w:val="BodyText"/>
      </w:pPr>
      <w:r>
        <w:t>FROM tablefunc.crosstab</w:t>
      </w:r>
    </w:p>
    <w:p w14:paraId="0FD7DE07" w14:textId="77777777" w:rsidR="00B37D09" w:rsidRDefault="0093510D" w:rsidP="000E5536">
      <w:pPr>
        <w:pStyle w:val="BodyText"/>
      </w:pPr>
      <w:r>
        <w:t>('SELECT tx, ty, z</w:t>
      </w:r>
    </w:p>
    <w:p w14:paraId="676D6BA3" w14:textId="77777777" w:rsidR="00B37D09" w:rsidRDefault="0093510D" w:rsidP="000E5536">
      <w:pPr>
        <w:pStyle w:val="BodyText"/>
      </w:pPr>
      <w:r>
        <w:t xml:space="preserve">  FROM public.quadkeydata where objid=17975 order by 1,2')</w:t>
      </w:r>
    </w:p>
    <w:p w14:paraId="6BC735C9" w14:textId="77777777" w:rsidR="00B37D09" w:rsidRDefault="0093510D" w:rsidP="000E5536">
      <w:pPr>
        <w:pStyle w:val="BodyText2"/>
      </w:pPr>
      <w:r>
        <w:t xml:space="preserve">  AS ct(row_name text, category_1 text, category_2 text, category_3 text);</w:t>
      </w:r>
    </w:p>
    <w:p w14:paraId="54675D99" w14:textId="77777777" w:rsidR="00B37D09" w:rsidRDefault="0093510D" w:rsidP="000E5536">
      <w:pPr>
        <w:pStyle w:val="BodyText2"/>
      </w:pPr>
      <w:r>
        <w:lastRenderedPageBreak/>
        <w:t xml:space="preserve">Tablefuncs dont exist! Getting gemit to install  </w:t>
      </w:r>
    </w:p>
    <w:p w14:paraId="1C7EA0E8" w14:textId="77777777" w:rsidR="00B37D09" w:rsidRDefault="0093510D" w:rsidP="000E5536">
      <w:pPr>
        <w:pStyle w:val="BodyText"/>
      </w:pPr>
      <w:r>
        <w:t>SELECT *</w:t>
      </w:r>
    </w:p>
    <w:p w14:paraId="40EFB474" w14:textId="77777777" w:rsidR="00B37D09" w:rsidRDefault="0093510D" w:rsidP="000E5536">
      <w:pPr>
        <w:pStyle w:val="BodyText"/>
      </w:pPr>
      <w:r>
        <w:t>FROM crosstab</w:t>
      </w:r>
    </w:p>
    <w:p w14:paraId="46EAAD9E" w14:textId="77777777" w:rsidR="00B37D09" w:rsidRDefault="0093510D" w:rsidP="000E5536">
      <w:pPr>
        <w:pStyle w:val="BodyText"/>
      </w:pPr>
      <w:r>
        <w:t>('SELECT  ty::text,tx::text, z::text FROM public.quadkeydata where objid=17975 order by 1,2')</w:t>
      </w:r>
    </w:p>
    <w:p w14:paraId="34135A52" w14:textId="77777777" w:rsidR="00B37D09" w:rsidRDefault="0093510D" w:rsidP="000E5536">
      <w:pPr>
        <w:pStyle w:val="BodyText"/>
      </w:pPr>
      <w:r>
        <w:t>AS ct(ty text, cat_1 text,cat_2 text,cat_3 text,cat_4 text,cat_5 text,cat_6 text,cat_7 text,cat_8 text,cat_9 text,cat_10 text,cat_11 text,cat_12 text,cat_13 text,cat_14 text,cat_15 text,cat_16 text,cat_17 text,cat_18 text,cat_19 text,cat_20 text);</w:t>
      </w:r>
    </w:p>
    <w:p w14:paraId="657CC00C" w14:textId="77777777" w:rsidR="00B37D09" w:rsidRDefault="0093510D" w:rsidP="000E5536">
      <w:pPr>
        <w:pStyle w:val="BodyText"/>
      </w:pPr>
      <w:r>
        <w:t xml:space="preserve">  </w:t>
      </w:r>
    </w:p>
    <w:p w14:paraId="7DE07867" w14:textId="77777777" w:rsidR="00B37D09" w:rsidRDefault="0093510D" w:rsidP="000E5536">
      <w:pPr>
        <w:pStyle w:val="BodyText"/>
      </w:pPr>
      <w:r>
        <w:t>SELECT *</w:t>
      </w:r>
    </w:p>
    <w:p w14:paraId="277804C6" w14:textId="77777777" w:rsidR="00B37D09" w:rsidRDefault="0093510D" w:rsidP="000E5536">
      <w:pPr>
        <w:pStyle w:val="BodyText"/>
      </w:pPr>
      <w:r>
        <w:t>FROM crosstab</w:t>
      </w:r>
    </w:p>
    <w:p w14:paraId="425BF56C" w14:textId="77777777" w:rsidR="00B37D09" w:rsidRDefault="0093510D" w:rsidP="000E5536">
      <w:pPr>
        <w:pStyle w:val="BodyText"/>
      </w:pPr>
      <w:r>
        <w:t>('SELECT ty::text,tx::text, z::text FROM public.quadkeydata where objid=17975 order by 1,2','select distinct ty::text FROM public.quadkeydata where objid=17975 order by 1')</w:t>
      </w:r>
    </w:p>
    <w:p w14:paraId="5CE313BD" w14:textId="77777777" w:rsidR="00B37D09" w:rsidRDefault="0093510D" w:rsidP="000E5536">
      <w:pPr>
        <w:pStyle w:val="BodyText2"/>
      </w:pPr>
      <w:r>
        <w:t>AS ct(ty text, col1 text);</w:t>
      </w:r>
    </w:p>
    <w:p w14:paraId="0E791BE5" w14:textId="77777777" w:rsidR="00B37D09" w:rsidRDefault="0093510D" w:rsidP="000E5536">
      <w:pPr>
        <w:pStyle w:val="BodyText"/>
      </w:pPr>
      <w:r>
        <w:t>-- Executing query:</w:t>
      </w:r>
    </w:p>
    <w:p w14:paraId="572FD8B0" w14:textId="77777777" w:rsidR="00B37D09" w:rsidRDefault="0093510D" w:rsidP="000E5536">
      <w:pPr>
        <w:pStyle w:val="BodyText"/>
      </w:pPr>
      <w:r>
        <w:t xml:space="preserve">select qk14 from quadkey </w:t>
      </w:r>
    </w:p>
    <w:p w14:paraId="6198B020" w14:textId="77777777" w:rsidR="00B37D09" w:rsidRDefault="0093510D" w:rsidP="000E5536">
      <w:pPr>
        <w:pStyle w:val="BodyText"/>
      </w:pPr>
      <w:r>
        <w:t>where tx BETWEEN 25728 and 27776 and ty BETWEEN 15496 and 17544</w:t>
      </w:r>
    </w:p>
    <w:p w14:paraId="39A9B3D0" w14:textId="77777777" w:rsidR="00B37D09" w:rsidRDefault="0093510D" w:rsidP="000E5536">
      <w:pPr>
        <w:pStyle w:val="BodyText"/>
      </w:pPr>
      <w:r>
        <w:t>Total query runtime: 14967 ms.</w:t>
      </w:r>
    </w:p>
    <w:p w14:paraId="3E63F387" w14:textId="77777777" w:rsidR="00B37D09" w:rsidRDefault="0093510D" w:rsidP="000E5536">
      <w:pPr>
        <w:pStyle w:val="BodyText2"/>
      </w:pPr>
      <w:r>
        <w:t>4198401 rows retrieved.</w:t>
      </w:r>
    </w:p>
    <w:p w14:paraId="1B824807" w14:textId="77777777" w:rsidR="00B37D09" w:rsidRDefault="0093510D" w:rsidP="000E5536">
      <w:pPr>
        <w:pStyle w:val="BodyText"/>
      </w:pPr>
      <w:r>
        <w:t>-- Executing query:</w:t>
      </w:r>
    </w:p>
    <w:p w14:paraId="7012010B" w14:textId="77777777" w:rsidR="00B37D09" w:rsidRDefault="0093510D" w:rsidP="000E5536">
      <w:pPr>
        <w:pStyle w:val="BodyText"/>
      </w:pPr>
      <w:r>
        <w:t xml:space="preserve">select distinct qk14 from quadkey </w:t>
      </w:r>
    </w:p>
    <w:p w14:paraId="7DBEEE4A" w14:textId="77777777" w:rsidR="00B37D09" w:rsidRDefault="0093510D" w:rsidP="000E5536">
      <w:pPr>
        <w:pStyle w:val="BodyText"/>
      </w:pPr>
      <w:r>
        <w:t>where tx BETWEEN 25728 and 27776 and ty BETWEEN 15496 and 17544</w:t>
      </w:r>
    </w:p>
    <w:p w14:paraId="20C89149" w14:textId="77777777" w:rsidR="00B37D09" w:rsidRDefault="0093510D" w:rsidP="000E5536">
      <w:pPr>
        <w:pStyle w:val="BodyText"/>
      </w:pPr>
      <w:r>
        <w:t>Total query runtime: 67003 ms.</w:t>
      </w:r>
    </w:p>
    <w:p w14:paraId="497A4F7F" w14:textId="77777777" w:rsidR="00B37D09" w:rsidRDefault="0093510D" w:rsidP="000E5536">
      <w:pPr>
        <w:pStyle w:val="BodyText"/>
      </w:pPr>
      <w:r>
        <w:t>1050625 rows retrieved.</w:t>
      </w:r>
    </w:p>
    <w:p w14:paraId="74489AE4" w14:textId="77777777" w:rsidR="00B37D09" w:rsidRDefault="0093510D" w:rsidP="000E5536">
      <w:pPr>
        <w:pStyle w:val="BodyText2"/>
      </w:pPr>
      <w:r>
        <w:t>This was using a seq_scan for some reason!</w:t>
      </w:r>
    </w:p>
    <w:p w14:paraId="206B2247" w14:textId="77777777" w:rsidR="00B37D09" w:rsidRDefault="0093510D" w:rsidP="000E5536">
      <w:pPr>
        <w:pStyle w:val="BodyText"/>
      </w:pPr>
      <w:r>
        <w:t>-- Executing query:</w:t>
      </w:r>
    </w:p>
    <w:p w14:paraId="490EC49A" w14:textId="77777777" w:rsidR="00B37D09" w:rsidRDefault="0093510D" w:rsidP="000E5536">
      <w:pPr>
        <w:pStyle w:val="BodyText"/>
      </w:pPr>
      <w:r>
        <w:t>SELECT substring(quadkey from 0 for 15) as level,tx,ty,z FROM public.quadkeydata WHERE tx BETWEEN 25728 and 27776 and ty BETWEEN 15496 and 17544</w:t>
      </w:r>
    </w:p>
    <w:p w14:paraId="5699145F" w14:textId="77777777" w:rsidR="00B37D09" w:rsidRDefault="0093510D" w:rsidP="000E5536">
      <w:pPr>
        <w:pStyle w:val="BodyText"/>
      </w:pPr>
      <w:r>
        <w:t>Total query runtime: 47171 ms.</w:t>
      </w:r>
    </w:p>
    <w:p w14:paraId="49AF64D7" w14:textId="77777777" w:rsidR="00B37D09" w:rsidRDefault="0093510D" w:rsidP="000E5536">
      <w:pPr>
        <w:pStyle w:val="BodyText2"/>
      </w:pPr>
      <w:r>
        <w:t>4208901 rows retrieved.</w:t>
      </w:r>
    </w:p>
    <w:p w14:paraId="68BC6E42" w14:textId="77777777" w:rsidR="00B37D09" w:rsidRDefault="0093510D" w:rsidP="000E5536">
      <w:pPr>
        <w:pStyle w:val="BodyText"/>
      </w:pPr>
      <w:r>
        <w:t>Query timings:</w:t>
      </w:r>
    </w:p>
    <w:p w14:paraId="1FDED83C" w14:textId="77777777" w:rsidR="00B37D09" w:rsidRDefault="0093510D" w:rsidP="000E5536">
      <w:pPr>
        <w:pStyle w:val="BodyText"/>
      </w:pPr>
      <w:r>
        <w:t>with composite index on tx and ty</w:t>
      </w:r>
    </w:p>
    <w:p w14:paraId="431A2BBF" w14:textId="77777777" w:rsidR="00B37D09" w:rsidRDefault="0093510D" w:rsidP="000E5536">
      <w:pPr>
        <w:pStyle w:val="BodyText"/>
      </w:pPr>
      <w:r>
        <w:t>Time</w:t>
      </w:r>
      <w:r>
        <w:tab/>
      </w:r>
      <w:r>
        <w:tab/>
        <w:t>SQL</w:t>
      </w:r>
    </w:p>
    <w:p w14:paraId="5E0D0FD5" w14:textId="77777777" w:rsidR="00B37D09" w:rsidRDefault="0093510D" w:rsidP="000E5536">
      <w:pPr>
        <w:pStyle w:val="BodyText2"/>
      </w:pPr>
      <w:r>
        <w:t>11296</w:t>
      </w:r>
      <w:r>
        <w:tab/>
      </w:r>
      <w:r>
        <w:tab/>
        <w:t>SELECT substring(quadkey from 0 for 15) as level,tx,ty,z FROM public.quadkeydata WHERE tx BETWEEN 25728 and 27776 and ty BETWEEN 15496 and 17544</w:t>
      </w:r>
    </w:p>
    <w:p w14:paraId="3625493A" w14:textId="77777777" w:rsidR="00B37D09" w:rsidRDefault="0093510D" w:rsidP="000E5536">
      <w:pPr>
        <w:pStyle w:val="BodyText"/>
      </w:pPr>
      <w:r>
        <w:t>Common queries:</w:t>
      </w:r>
    </w:p>
    <w:p w14:paraId="4F7710A8" w14:textId="77777777" w:rsidR="00B37D09" w:rsidRDefault="0093510D" w:rsidP="000E5536">
      <w:pPr>
        <w:pStyle w:val="BodyText"/>
      </w:pPr>
      <w:r>
        <w:t>1. What endangered mammals occur in the same place as the Orang Utan:</w:t>
      </w:r>
    </w:p>
    <w:p w14:paraId="25C6EE06" w14:textId="77777777" w:rsidR="00B37D09" w:rsidRDefault="0093510D" w:rsidP="000E5536">
      <w:pPr>
        <w:pStyle w:val="BodyText"/>
      </w:pPr>
      <w:r>
        <w:t>select distinct friendly_n from speciestaxonomy, quadkeydata where quadkey in (select quadkey from quadkeydata where objid = 17975) and quadkeydata.objid=speciestaxonomy.tax_id</w:t>
      </w:r>
    </w:p>
    <w:p w14:paraId="5BA632B8" w14:textId="77777777" w:rsidR="00B37D09" w:rsidRDefault="0093510D" w:rsidP="000E5536">
      <w:pPr>
        <w:pStyle w:val="BodyText"/>
      </w:pPr>
      <w:r>
        <w:t>Total query runtime: 21670 ms.</w:t>
      </w:r>
    </w:p>
    <w:p w14:paraId="11F4B52F" w14:textId="77777777" w:rsidR="00B37D09" w:rsidRDefault="0093510D" w:rsidP="000E5536">
      <w:pPr>
        <w:pStyle w:val="BodyText2"/>
      </w:pPr>
      <w:r>
        <w:t>14 rows retrieved.</w:t>
      </w:r>
    </w:p>
    <w:p w14:paraId="73D7749C" w14:textId="77777777" w:rsidR="00B37D09" w:rsidRDefault="0093510D" w:rsidP="000E5536">
      <w:pPr>
        <w:pStyle w:val="BodyText"/>
      </w:pPr>
      <w:r>
        <w:t>6. What are the most important protected areas for Orang Utan?</w:t>
      </w:r>
    </w:p>
    <w:p w14:paraId="2BA168C7" w14:textId="77777777" w:rsidR="00B37D09" w:rsidRDefault="0093510D" w:rsidP="000E5536">
      <w:pPr>
        <w:pStyle w:val="BodyText"/>
      </w:pPr>
      <w:r>
        <w:t>a) By percentage:</w:t>
      </w:r>
    </w:p>
    <w:p w14:paraId="6A3D678B" w14:textId="77777777" w:rsidR="00B37D09" w:rsidRDefault="0093510D" w:rsidP="000E5536">
      <w:pPr>
        <w:pStyle w:val="BodyText"/>
      </w:pPr>
      <w:r>
        <w:t>SELECT distinct quadkeydata_1.objid as wdpaid, (((count(quadkeydata_1.quadkey) OVER (PARTITION BY quadkeydata_1.objid)::float/count(quadkeydata_1.quadkey) OVER (PARTITION BY quadkeydata.objid)::float)*100)::int) as percentInt FROM quadkeydata INNER JOIN quadkeydata AS quadkeydata_1 ON quadkeydata.quadkey = quadkeydata_1.quadkey WHERE (((quadkeydata.typeid)=1) AND ((quadkeydata.objid)=17975) AND ((quadkeydata_1.typeid)=2)) order by 2 desc;</w:t>
      </w:r>
    </w:p>
    <w:p w14:paraId="50BA23C0" w14:textId="77777777" w:rsidR="00B37D09" w:rsidRDefault="0093510D" w:rsidP="000E5536">
      <w:pPr>
        <w:pStyle w:val="BodyText"/>
      </w:pPr>
      <w:r>
        <w:t>Total query runtime: 2437 ms.</w:t>
      </w:r>
    </w:p>
    <w:p w14:paraId="0FFA57F1" w14:textId="77777777" w:rsidR="00B37D09" w:rsidRDefault="0093510D" w:rsidP="000E5536">
      <w:pPr>
        <w:pStyle w:val="BodyText2"/>
      </w:pPr>
      <w:r>
        <w:t>17 rows retrieved.</w:t>
      </w:r>
    </w:p>
    <w:p w14:paraId="120C6E34" w14:textId="77777777" w:rsidR="00B37D09" w:rsidRDefault="0093510D" w:rsidP="000E5536">
      <w:pPr>
        <w:pStyle w:val="BodyText"/>
      </w:pPr>
      <w:r>
        <w:t>SELECT distinct quadkeydata.objid from quadkeydata where typeid=2 and quadkey in (SELECT distinct quadkey FROM public.quadkeydata where objid=17975 and typeid=1)</w:t>
      </w:r>
    </w:p>
    <w:p w14:paraId="01EC7678" w14:textId="77777777" w:rsidR="00B37D09" w:rsidRDefault="0093510D" w:rsidP="000E5536">
      <w:pPr>
        <w:pStyle w:val="BodyText"/>
      </w:pPr>
      <w:r>
        <w:t>Total query runtime: 7421 ms.</w:t>
      </w:r>
    </w:p>
    <w:p w14:paraId="67898832" w14:textId="77777777" w:rsidR="00B37D09" w:rsidRDefault="0093510D" w:rsidP="000E5536">
      <w:pPr>
        <w:pStyle w:val="BodyText2"/>
      </w:pPr>
      <w:r>
        <w:t>17 rows retrieved.</w:t>
      </w:r>
    </w:p>
    <w:p w14:paraId="223AE59F" w14:textId="77777777" w:rsidR="00B37D09" w:rsidRDefault="0093510D" w:rsidP="000E5536">
      <w:pPr>
        <w:pStyle w:val="BodyText"/>
      </w:pPr>
      <w:r>
        <w:lastRenderedPageBreak/>
        <w:t>b) By rank:</w:t>
      </w:r>
    </w:p>
    <w:p w14:paraId="4887CE1E" w14:textId="77777777" w:rsidR="00B37D09" w:rsidRDefault="0093510D" w:rsidP="000E5536">
      <w:pPr>
        <w:pStyle w:val="BodyText"/>
      </w:pPr>
      <w:r>
        <w:t>SELECT species, wdpaid, count, rank() OVER (PARTITION BY species ORDER BY count desc) FROM (SELECT DISTINCT quadkeydata.objid as species, quadkeydata_1.objid as wdpaid, count(quadkeydata.quadkey) FROM quadkeydata INNER JOIN quadkeydata AS quadkeydata_1 ON quadkeydata.quadkey = quadkeydata_1.quadkey WHERE (((quadkeydata.typeid)=1) AND ((quadkeydata.objid)=17975) AND ((quadkeydata_1.typeid)=2)) GROUP BY quadkeydata_1.objid,quadkeydata.objid) as rows</w:t>
      </w:r>
    </w:p>
    <w:p w14:paraId="1CFB2812" w14:textId="77777777" w:rsidR="00B37D09" w:rsidRDefault="0093510D" w:rsidP="000E5536">
      <w:pPr>
        <w:pStyle w:val="BodyText"/>
      </w:pPr>
      <w:r>
        <w:t>Total query runtime: 2331 ms.</w:t>
      </w:r>
    </w:p>
    <w:p w14:paraId="6A3D05D7" w14:textId="77777777" w:rsidR="00B37D09" w:rsidRDefault="0093510D" w:rsidP="000E5536">
      <w:pPr>
        <w:pStyle w:val="BodyText2"/>
      </w:pPr>
      <w:r>
        <w:t>17 rows retrieved.</w:t>
      </w:r>
    </w:p>
    <w:p w14:paraId="4215F800" w14:textId="77777777" w:rsidR="00B37D09" w:rsidRDefault="0093510D" w:rsidP="000E5536">
      <w:pPr>
        <w:pStyle w:val="BodyText"/>
      </w:pPr>
      <w:r>
        <w:t>c) By rank and percent:</w:t>
      </w:r>
    </w:p>
    <w:p w14:paraId="5FD7EB3E" w14:textId="77777777" w:rsidR="00B37D09" w:rsidRDefault="0093510D" w:rsidP="000E5536">
      <w:pPr>
        <w:pStyle w:val="BodyText"/>
      </w:pPr>
      <w:r>
        <w:t>SELECT species, wdpaid, tiles, rank() OVER (PARTITION BY species ORDER BY tiles desc), (tiles/(sum(tiles) OVER (PARTITION BY species))*100) as percent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w:t>
      </w:r>
    </w:p>
    <w:p w14:paraId="7968A228" w14:textId="77777777" w:rsidR="00B37D09" w:rsidRDefault="0093510D" w:rsidP="000E5536">
      <w:pPr>
        <w:pStyle w:val="BodyText"/>
      </w:pPr>
      <w:r>
        <w:t>Total query runtime: 2278 ms.</w:t>
      </w:r>
    </w:p>
    <w:p w14:paraId="3E21C34E" w14:textId="77777777" w:rsidR="00B37D09" w:rsidRDefault="0093510D" w:rsidP="000E5536">
      <w:pPr>
        <w:pStyle w:val="BodyText2"/>
      </w:pPr>
      <w:r>
        <w:t>17 rows retrieved.</w:t>
      </w:r>
    </w:p>
    <w:p w14:paraId="304E5B08" w14:textId="77777777" w:rsidR="00B37D09" w:rsidRDefault="0093510D" w:rsidP="000E5536">
      <w:pPr>
        <w:pStyle w:val="BodyText"/>
      </w:pPr>
      <w:r>
        <w:t>d) By rank, percent and with protected area name:</w:t>
      </w:r>
    </w:p>
    <w:p w14:paraId="490717A0" w14:textId="77777777" w:rsidR="00B37D09" w:rsidRDefault="0093510D" w:rsidP="000E5536">
      <w:pPr>
        <w:pStyle w:val="BodyText"/>
      </w:pPr>
      <w:r>
        <w:t>SELECT species, rows.wdpaid, tiles, rank() OVER (PARTITION BY species ORDER BY tiles desc), to_char((tiles/(sum(tiles) OVER (PARTITION BY species))*100),'990.9') as percent, wdpa."name"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 wdpa where rows.wdpaid=wdpa.wdpaid</w:t>
      </w:r>
    </w:p>
    <w:p w14:paraId="3022272C" w14:textId="77777777" w:rsidR="00B37D09" w:rsidRDefault="0093510D" w:rsidP="000E5536">
      <w:pPr>
        <w:pStyle w:val="BodyText"/>
      </w:pPr>
      <w:r>
        <w:t>Total query runtime: 2531 ms.</w:t>
      </w:r>
    </w:p>
    <w:p w14:paraId="294598DB" w14:textId="77777777" w:rsidR="00B37D09" w:rsidRDefault="0093510D" w:rsidP="000E5536">
      <w:pPr>
        <w:pStyle w:val="BodyText2"/>
      </w:pPr>
      <w:r>
        <w:t>17 rows retrieved.</w:t>
      </w:r>
    </w:p>
    <w:p w14:paraId="6E05C32D" w14:textId="77777777" w:rsidR="00B37D09" w:rsidRDefault="0093510D" w:rsidP="000E5536">
      <w:pPr>
        <w:pStyle w:val="BodyText"/>
      </w:pPr>
      <w:r>
        <w:t>17975;8673;4071;1;"  37.0";"Betung Kerihun"</w:t>
      </w:r>
    </w:p>
    <w:p w14:paraId="6E1D8956" w14:textId="77777777" w:rsidR="00B37D09" w:rsidRDefault="0093510D" w:rsidP="000E5536">
      <w:pPr>
        <w:pStyle w:val="BodyText"/>
      </w:pPr>
      <w:r>
        <w:t>17975;1490;2467;2;"  22.4";"Tanjung Puting"</w:t>
      </w:r>
    </w:p>
    <w:p w14:paraId="7E2A88F9" w14:textId="77777777" w:rsidR="00B37D09" w:rsidRDefault="0093510D" w:rsidP="000E5536">
      <w:pPr>
        <w:pStyle w:val="BodyText"/>
      </w:pPr>
      <w:r>
        <w:t>17975;8796;832;3;"   7.6";"Taman Negara Banjaran Crocker"</w:t>
      </w:r>
    </w:p>
    <w:p w14:paraId="40D5A57A" w14:textId="77777777" w:rsidR="00B37D09" w:rsidRDefault="0093510D" w:rsidP="000E5536">
      <w:pPr>
        <w:pStyle w:val="BodyText"/>
      </w:pPr>
      <w:r>
        <w:t>17975;62496;558;4;"   5.1";"Bukit Baka - Bukit Raya"</w:t>
      </w:r>
    </w:p>
    <w:p w14:paraId="5F3A1E3F" w14:textId="77777777" w:rsidR="00B37D09" w:rsidRDefault="0093510D" w:rsidP="000E5536">
      <w:pPr>
        <w:pStyle w:val="BodyText"/>
      </w:pPr>
      <w:r>
        <w:t>17975;20378;540;5;"   4.9";"Gunung Palung"</w:t>
      </w:r>
    </w:p>
    <w:p w14:paraId="53A74A6D" w14:textId="77777777" w:rsidR="00B37D09" w:rsidRDefault="0093510D" w:rsidP="000E5536">
      <w:pPr>
        <w:pStyle w:val="BodyText"/>
      </w:pPr>
      <w:r>
        <w:t>17975;8810;488;6;"   4.4";"Maliau Basin"</w:t>
      </w:r>
    </w:p>
    <w:p w14:paraId="53DF14E2" w14:textId="77777777" w:rsidR="00B37D09" w:rsidRDefault="0093510D" w:rsidP="000E5536">
      <w:pPr>
        <w:pStyle w:val="BodyText"/>
      </w:pPr>
      <w:r>
        <w:t>17975;3468;376;7;"   3.4";"Ulu Kalumpang"</w:t>
      </w:r>
    </w:p>
    <w:p w14:paraId="30310169" w14:textId="77777777" w:rsidR="00B37D09" w:rsidRDefault="0093510D" w:rsidP="000E5536">
      <w:pPr>
        <w:pStyle w:val="BodyText"/>
      </w:pPr>
      <w:r>
        <w:t>17975;10279;343;8;"   3.1";"Danum Valley"</w:t>
      </w:r>
    </w:p>
    <w:p w14:paraId="630FF4C8" w14:textId="77777777" w:rsidR="00B37D09" w:rsidRDefault="0093510D" w:rsidP="000E5536">
      <w:pPr>
        <w:pStyle w:val="BodyText"/>
      </w:pPr>
      <w:r>
        <w:t>17975;1256;310;9;"   2.8";"Kutai"</w:t>
      </w:r>
    </w:p>
    <w:p w14:paraId="762E7C1D" w14:textId="77777777" w:rsidR="00B37D09" w:rsidRDefault="0093510D" w:rsidP="000E5536">
      <w:pPr>
        <w:pStyle w:val="BodyText"/>
      </w:pPr>
      <w:r>
        <w:t>17975;785;285;10;"   2.6";"Kinabalu"</w:t>
      </w:r>
    </w:p>
    <w:p w14:paraId="705C4E1B" w14:textId="77777777" w:rsidR="00B37D09" w:rsidRDefault="0093510D" w:rsidP="000E5536">
      <w:pPr>
        <w:pStyle w:val="BodyText"/>
      </w:pPr>
      <w:r>
        <w:t>17975;9882;254;11;"   2.3";"Sungai Imbak"</w:t>
      </w:r>
    </w:p>
    <w:p w14:paraId="202D5F77" w14:textId="77777777" w:rsidR="00B37D09" w:rsidRDefault="0093510D" w:rsidP="000E5536">
      <w:pPr>
        <w:pStyle w:val="BodyText"/>
      </w:pPr>
      <w:r>
        <w:t>17975;12250;189;12;"   1.7";"Batang Ai"</w:t>
      </w:r>
    </w:p>
    <w:p w14:paraId="07B4233D" w14:textId="77777777" w:rsidR="00B37D09" w:rsidRDefault="0093510D" w:rsidP="000E5536">
      <w:pPr>
        <w:pStyle w:val="BodyText"/>
      </w:pPr>
      <w:r>
        <w:t>17975;3462;183;13;"   1.7";"Tawai"</w:t>
      </w:r>
    </w:p>
    <w:p w14:paraId="24B887D2" w14:textId="77777777" w:rsidR="00B37D09" w:rsidRDefault="0093510D" w:rsidP="000E5536">
      <w:pPr>
        <w:pStyle w:val="BodyText"/>
      </w:pPr>
      <w:r>
        <w:t>17975;9845;84;14;"   0.8";"Silabukan"</w:t>
      </w:r>
    </w:p>
    <w:p w14:paraId="563F40A8" w14:textId="77777777" w:rsidR="00B37D09" w:rsidRDefault="0093510D" w:rsidP="000E5536">
      <w:pPr>
        <w:pStyle w:val="BodyText"/>
      </w:pPr>
      <w:r>
        <w:t>17975;1917;20;15;"   0.2";"Muara Kaman Sedulang"</w:t>
      </w:r>
    </w:p>
    <w:p w14:paraId="53A03DCE" w14:textId="77777777" w:rsidR="00B37D09" w:rsidRDefault="0093510D" w:rsidP="000E5536">
      <w:pPr>
        <w:pStyle w:val="BodyText"/>
      </w:pPr>
      <w:r>
        <w:t>17975;795;3;16;"   0.0";"Tawau Hill Park"</w:t>
      </w:r>
    </w:p>
    <w:p w14:paraId="456FDA55" w14:textId="77777777" w:rsidR="00B37D09" w:rsidRDefault="0093510D" w:rsidP="000E5536">
      <w:pPr>
        <w:pStyle w:val="BodyText2"/>
      </w:pPr>
      <w:r>
        <w:t>17975;9842;2;17;"   0.0";"Gunung Lumaku"</w:t>
      </w:r>
    </w:p>
    <w:p w14:paraId="6F17C831" w14:textId="77777777" w:rsidR="00B37D09" w:rsidRDefault="0093510D" w:rsidP="000E5536">
      <w:pPr>
        <w:pStyle w:val="BodyText"/>
      </w:pPr>
      <w:r>
        <w:t>Species Richness for taxonomic groups</w:t>
      </w:r>
    </w:p>
    <w:p w14:paraId="7E67ED6B" w14:textId="77777777" w:rsidR="00B37D09" w:rsidRDefault="0093510D" w:rsidP="000E5536">
      <w:pPr>
        <w:pStyle w:val="BodyText"/>
      </w:pPr>
      <w:r>
        <w:t>SELECT tx,ty,z FROM speciesrichness, speciestaxonomy where speciesrichness.z=speciestaxonomy.tax_id and tx BETWEEN 18900 and 19000 and ty BETWEEN 13900 and 14000</w:t>
      </w:r>
    </w:p>
    <w:p w14:paraId="740C182E" w14:textId="77777777" w:rsidR="00B37D09" w:rsidRDefault="0093510D" w:rsidP="000E5536">
      <w:pPr>
        <w:pStyle w:val="BodyText2"/>
      </w:pPr>
      <w:r>
        <w:t>But cant query on richness for specific groups using this table - need to use the quadkeydata table</w:t>
      </w:r>
    </w:p>
    <w:p w14:paraId="0F0895B9" w14:textId="77777777" w:rsidR="00B37D09" w:rsidRDefault="0093510D" w:rsidP="000E5536">
      <w:pPr>
        <w:pStyle w:val="BodyText"/>
      </w:pPr>
      <w:r>
        <w:t>SELECT quadkeydata.tx, quadkeydata.ty, count(quadkeydata.objid) AS CountOfobjid</w:t>
      </w:r>
    </w:p>
    <w:p w14:paraId="57649B2B" w14:textId="77777777" w:rsidR="00B37D09" w:rsidRDefault="0093510D" w:rsidP="000E5536">
      <w:pPr>
        <w:pStyle w:val="BodyText"/>
      </w:pPr>
      <w:r>
        <w:t xml:space="preserve">FROM speciestaxonomy,quadkeydata </w:t>
      </w:r>
    </w:p>
    <w:p w14:paraId="49A1ACF8" w14:textId="77777777" w:rsidR="00B37D09" w:rsidRDefault="0093510D" w:rsidP="000E5536">
      <w:pPr>
        <w:pStyle w:val="BodyText"/>
      </w:pPr>
      <w:r>
        <w:t>WHERE speciestaxonomy.tax_id=quadkeydata.objid</w:t>
      </w:r>
    </w:p>
    <w:p w14:paraId="5A757298" w14:textId="77777777" w:rsidR="00B37D09" w:rsidRDefault="0093510D" w:rsidP="000E5536">
      <w:pPr>
        <w:pStyle w:val="BodyText"/>
      </w:pPr>
      <w:r>
        <w:t>GROUP BY quadkeydata.tx, quadkeydata.ty, speciestaxonomy.class</w:t>
      </w:r>
    </w:p>
    <w:p w14:paraId="66BA1C84" w14:textId="77777777" w:rsidR="00B37D09" w:rsidRDefault="0093510D" w:rsidP="000E5536">
      <w:pPr>
        <w:pStyle w:val="BodyText"/>
      </w:pPr>
      <w:r>
        <w:t>HAVING (((quadkeydata.tx)&gt;18900 And (quadkeydata.tx)&lt;19000) And ((quadkeydata.ty)&gt;13900 And (quadkeydata.ty)&lt;14000) And ((speciestaxonomy.class)='MAMMALIA'));</w:t>
      </w:r>
    </w:p>
    <w:p w14:paraId="0CE4D1FE" w14:textId="77777777" w:rsidR="00B37D09" w:rsidRDefault="0093510D" w:rsidP="000E5536">
      <w:pPr>
        <w:pStyle w:val="BodyText"/>
      </w:pPr>
      <w:r>
        <w:t xml:space="preserve">  </w:t>
      </w:r>
    </w:p>
    <w:p w14:paraId="4158AF2D" w14:textId="77777777" w:rsidR="00B37D09" w:rsidRDefault="0093510D" w:rsidP="000E5536">
      <w:pPr>
        <w:pStyle w:val="BodyText"/>
      </w:pPr>
      <w:r>
        <w:t>TEST QUERY FOR RESAMPLING:</w:t>
      </w:r>
    </w:p>
    <w:p w14:paraId="02452A24" w14:textId="77777777" w:rsidR="00B37D09" w:rsidRDefault="0093510D" w:rsidP="000E5536">
      <w:pPr>
        <w:pStyle w:val="BodyText"/>
      </w:pPr>
      <w:r>
        <w:lastRenderedPageBreak/>
        <w:t>select min(quadkey),min(tx) as tx ,min(ty) as ty,min(z) as tz from (SELECT substring(quadkey from 0 for 16) as level,quadkey,tx,ty,z FROM public.pilotspeciesdata WHERE speciesid='17975' and tx BETWEEN 26581 and 26590 and ty BETWEEN 16539 and 16553) as rows group by level order by 2,3</w:t>
      </w:r>
    </w:p>
    <w:p w14:paraId="326E63EC" w14:textId="77777777" w:rsidR="00B37D09" w:rsidRDefault="0093510D" w:rsidP="000E5536">
      <w:pPr>
        <w:pStyle w:val="BodyText"/>
      </w:pPr>
      <w:r>
        <w:tab/>
      </w:r>
      <w:r>
        <w:tab/>
      </w:r>
    </w:p>
    <w:p w14:paraId="4FFC1B18" w14:textId="77777777" w:rsidR="00525A3B" w:rsidRDefault="00525A3B" w:rsidP="000E5536">
      <w:pPr>
        <w:pStyle w:val="Heading5"/>
      </w:pPr>
      <w:bookmarkStart w:id="101" w:name="_Toc315774607"/>
      <w:r>
        <w:t>WMS Wrapper</w:t>
      </w:r>
    </w:p>
    <w:p w14:paraId="15A847B4" w14:textId="77777777" w:rsidR="00525A3B" w:rsidRDefault="00525A3B" w:rsidP="000E5536">
      <w:pPr>
        <w:pStyle w:val="BodyText2"/>
      </w:pPr>
      <w:r>
        <w:t xml:space="preserve">Here is a call to the </w:t>
      </w:r>
      <w:r w:rsidR="00BC7817">
        <w:t xml:space="preserve">old </w:t>
      </w:r>
      <w:r>
        <w:t>WMSServer:</w:t>
      </w:r>
    </w:p>
    <w:p w14:paraId="73D39203" w14:textId="77777777" w:rsidR="00525A3B" w:rsidRDefault="003630B2" w:rsidP="000E5536">
      <w:pPr>
        <w:pStyle w:val="BodyText2"/>
      </w:pPr>
      <w:hyperlink r:id="rId384" w:history="1">
        <w:r w:rsidR="00525A3B">
          <w:rPr>
            <w:rStyle w:val="Hyperlink"/>
          </w:rPr>
          <w: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w:t>
        </w:r>
      </w:hyperlink>
    </w:p>
    <w:p w14:paraId="16958430" w14:textId="77777777" w:rsidR="00BC7817" w:rsidRDefault="00BC7817" w:rsidP="000E5536">
      <w:pPr>
        <w:pStyle w:val="BodyText2"/>
      </w:pPr>
      <w:r>
        <w:t>And here is the call to the new one:</w:t>
      </w:r>
    </w:p>
    <w:p w14:paraId="00FCEC19" w14:textId="77777777" w:rsidR="00BC7817" w:rsidRPr="00525A3B" w:rsidRDefault="003630B2" w:rsidP="000E5536">
      <w:pPr>
        <w:pStyle w:val="BodyText2"/>
      </w:pPr>
      <w:hyperlink r:id="rId385" w:history="1">
        <w:r w:rsidR="00A47ADB">
          <w:rPr>
            <w:rStyle w:val="Hyperlink"/>
          </w:rPr>
          <w: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w:t>
        </w:r>
      </w:hyperlink>
    </w:p>
    <w:bookmarkEnd w:id="101"/>
    <w:p w14:paraId="01FA3994" w14:textId="77777777" w:rsidR="00D502D3" w:rsidRDefault="00D502D3" w:rsidP="007D2F52">
      <w:pPr>
        <w:pStyle w:val="Heading4"/>
      </w:pPr>
      <w:r>
        <w:t>Non-spatial data</w:t>
      </w:r>
    </w:p>
    <w:p w14:paraId="777F829C" w14:textId="77777777" w:rsidR="00D502D3" w:rsidRDefault="00D502D3" w:rsidP="000E5536">
      <w:pPr>
        <w:pStyle w:val="Heading5"/>
      </w:pPr>
      <w:r>
        <w:t>JSON return</w:t>
      </w:r>
    </w:p>
    <w:p w14:paraId="71C28793" w14:textId="77777777" w:rsidR="00E60E0B" w:rsidRDefault="00E60E0B" w:rsidP="000E5536">
      <w:pPr>
        <w:pStyle w:val="BodyText2"/>
      </w:pPr>
      <w:r>
        <w:t>Easy to return in Python using the json library.</w:t>
      </w:r>
    </w:p>
    <w:p w14:paraId="4ED80F75" w14:textId="77777777" w:rsidR="00960B10" w:rsidRDefault="00960B10" w:rsidP="000E5536">
      <w:pPr>
        <w:pStyle w:val="BodyText2"/>
      </w:pPr>
      <w:r>
        <w:t>To return an objectid use the following:</w:t>
      </w:r>
    </w:p>
    <w:p w14:paraId="51D5DB7C" w14:textId="77777777" w:rsidR="00960B10" w:rsidRPr="00E60E0B" w:rsidRDefault="00960B10" w:rsidP="000E5536">
      <w:pPr>
        <w:pStyle w:val="Code"/>
      </w:pPr>
      <w:r w:rsidRPr="00960B10">
        <w:t>CAST (row_number() over() AS int) as objectid,</w:t>
      </w:r>
    </w:p>
    <w:p w14:paraId="1452180A" w14:textId="77777777" w:rsidR="00D502D3" w:rsidRDefault="00D502D3" w:rsidP="000E5536">
      <w:pPr>
        <w:pStyle w:val="Heading5"/>
      </w:pPr>
      <w:r>
        <w:t>XML return</w:t>
      </w:r>
    </w:p>
    <w:p w14:paraId="2C70F201" w14:textId="77777777" w:rsidR="00DA0D14" w:rsidRDefault="00937D8D" w:rsidP="000E5536">
      <w:pPr>
        <w:pStyle w:val="BodyText"/>
      </w:pPr>
      <w:r>
        <w:t xml:space="preserve">Version control issue with the Python standard library: 2.6 has no write method on an elementtree, but 2.7 has! </w:t>
      </w:r>
      <w:r w:rsidR="0098016F">
        <w:t>Actually we want to convert the list to an xml doc.</w:t>
      </w:r>
      <w:r w:rsidR="00C85F70">
        <w:t xml:space="preserve"> But you can create the xml doc using the 2.6 elementtree like this:</w:t>
      </w:r>
    </w:p>
    <w:p w14:paraId="0400D6F3" w14:textId="77777777" w:rsidR="00C85F70" w:rsidRDefault="00C85F70" w:rsidP="000E5536">
      <w:pPr>
        <w:pStyle w:val="Code"/>
      </w:pPr>
      <w:r w:rsidRPr="00C85F70">
        <w:t>import xml.etree.ElementTree as xml</w:t>
      </w:r>
    </w:p>
    <w:p w14:paraId="2F42DFCD" w14:textId="77777777" w:rsidR="00C85F70" w:rsidRDefault="00C85F70" w:rsidP="000E5536">
      <w:pPr>
        <w:pStyle w:val="Code"/>
      </w:pPr>
      <w:r>
        <w:t>root = xml.Element('species</w:t>
      </w:r>
      <w:r w:rsidR="001F52FB">
        <w:t>List</w:t>
      </w:r>
      <w:r w:rsidRPr="00C85F70">
        <w:t>')</w:t>
      </w:r>
    </w:p>
    <w:p w14:paraId="339085CD" w14:textId="77777777" w:rsidR="001F52FB" w:rsidRDefault="001F52FB" w:rsidP="000E5536">
      <w:pPr>
        <w:pStyle w:val="Code"/>
      </w:pPr>
      <w:r>
        <w:t>children=[</w:t>
      </w:r>
      <w:r w:rsidR="000D5359">
        <w:t>xml.</w:t>
      </w:r>
      <w:r>
        <w:t>Element(‘species’,objid=row[0],kingdom=row[1],phylum=row[2],class=row[3],order=row[4],family=row[5],taxon=row[6],rl_status=row[7],rl_status_date=row[8]</w:t>
      </w:r>
      <w:r w:rsidR="00B07CB0">
        <w:t>)</w:t>
      </w:r>
      <w:r>
        <w:t xml:space="preserve">  for row in rows]</w:t>
      </w:r>
    </w:p>
    <w:p w14:paraId="4A69EA81" w14:textId="77777777" w:rsidR="004B274D" w:rsidRDefault="004B274D" w:rsidP="000E5536">
      <w:pPr>
        <w:pStyle w:val="Code"/>
      </w:pPr>
      <w:r>
        <w:t>for child in children:</w:t>
      </w:r>
    </w:p>
    <w:p w14:paraId="5C563951" w14:textId="77777777" w:rsidR="004B274D" w:rsidRDefault="004B274D" w:rsidP="000E5536">
      <w:pPr>
        <w:pStyle w:val="Code"/>
      </w:pPr>
      <w:r>
        <w:t xml:space="preserve">     root.append(child)</w:t>
      </w:r>
    </w:p>
    <w:p w14:paraId="72E1CC30" w14:textId="77777777" w:rsidR="001219B0" w:rsidRDefault="000D5359" w:rsidP="000E5536">
      <w:pPr>
        <w:pStyle w:val="BodyText2"/>
      </w:pPr>
      <w:r>
        <w:t>To see the xml as text, use</w:t>
      </w:r>
      <w:r w:rsidR="001219B0">
        <w:t>:</w:t>
      </w:r>
    </w:p>
    <w:p w14:paraId="5B633FA0" w14:textId="77777777" w:rsidR="000D5359" w:rsidRDefault="000D5359" w:rsidP="000E5536">
      <w:pPr>
        <w:pStyle w:val="Code"/>
      </w:pPr>
      <w:r>
        <w:t>xml.tostring(root)</w:t>
      </w:r>
    </w:p>
    <w:p w14:paraId="098CD670" w14:textId="77777777" w:rsidR="00B07CB0" w:rsidRDefault="00B07CB0" w:rsidP="000E5536">
      <w:pPr>
        <w:pStyle w:val="BodyText2"/>
      </w:pPr>
      <w:r>
        <w:t>But the serialisation fails for the objid (</w:t>
      </w:r>
      <w:r w:rsidRPr="00B07CB0">
        <w:t>TypeError: cannot serialize 556L (type long)</w:t>
      </w:r>
      <w:r w:rsidR="00D05D4A">
        <w:t>). This is the species id – had to create a string from the id using str(row[0]).</w:t>
      </w:r>
    </w:p>
    <w:p w14:paraId="7B0B3D15" w14:textId="77777777" w:rsidR="00B86F17" w:rsidRDefault="00B86F17" w:rsidP="000E5536">
      <w:pPr>
        <w:pStyle w:val="BodyText2"/>
      </w:pPr>
      <w:r>
        <w:t>The content type of the xml data that is streamed back must be set to ‘text/xml’ in order for it to be understood properly in the client app, e.g. Excel.</w:t>
      </w:r>
    </w:p>
    <w:p w14:paraId="793349E2" w14:textId="23E4A661" w:rsidR="000B6543" w:rsidRDefault="000B6543" w:rsidP="000E5536">
      <w:pPr>
        <w:pStyle w:val="Heading5"/>
      </w:pPr>
      <w:bookmarkStart w:id="102" w:name="_Ref369693258"/>
      <w:r>
        <w:t>PDF return</w:t>
      </w:r>
      <w:bookmarkEnd w:id="102"/>
    </w:p>
    <w:p w14:paraId="3FA65BA9" w14:textId="77777777" w:rsidR="000B6543" w:rsidRDefault="000B6543" w:rsidP="000E5536">
      <w:pPr>
        <w:pStyle w:val="BodyText2"/>
      </w:pPr>
      <w:r>
        <w:t xml:space="preserve">To return pdf I am using a Python wrapper called </w:t>
      </w:r>
      <w:r w:rsidRPr="000B6543">
        <w:t>wkhtmltopdf</w:t>
      </w:r>
      <w:r>
        <w:t xml:space="preserve"> which converts html to pdf using pdfkit in memory. There were some Internal Server Errors on the live server when the server log files from geoserver filled up the disk. With these removed it worked fine. More 'Internal Server Errors' again though.</w:t>
      </w:r>
      <w:r w:rsidR="00BD09D2">
        <w:t xml:space="preserve"> This appears to be an encoding issue:</w:t>
      </w:r>
    </w:p>
    <w:p w14:paraId="6C174646" w14:textId="77777777" w:rsidR="00BD09D2" w:rsidRDefault="003630B2" w:rsidP="000E5536">
      <w:pPr>
        <w:pStyle w:val="BodyText2"/>
      </w:pPr>
      <w:hyperlink r:id="rId386" w:history="1">
        <w:r w:rsidR="00BD09D2">
          <w:rPr>
            <w:rStyle w:val="Hyperlink"/>
          </w:rPr>
          <w:t>http://dopa-services.jrc.ec.europa.eu/services/especies/get_pa_species_list2?wdpa_id=785&amp;rlstatus=EN&amp;format=json</w:t>
        </w:r>
      </w:hyperlink>
    </w:p>
    <w:p w14:paraId="53EFCA23" w14:textId="77777777" w:rsidR="00BD09D2" w:rsidRDefault="00BD09D2" w:rsidP="000E5536">
      <w:pPr>
        <w:pStyle w:val="BodyText2"/>
      </w:pPr>
      <w:r>
        <w:t>works but</w:t>
      </w:r>
    </w:p>
    <w:p w14:paraId="312A9155" w14:textId="77777777" w:rsidR="00BD09D2" w:rsidRDefault="003630B2" w:rsidP="000E5536">
      <w:pPr>
        <w:pStyle w:val="BodyText2"/>
      </w:pPr>
      <w:hyperlink r:id="rId387" w:history="1">
        <w:r w:rsidR="00BD09D2" w:rsidRPr="00E25B67">
          <w:rPr>
            <w:rStyle w:val="Hyperlink"/>
          </w:rPr>
          <w:t>http://dopa-services.jrc.ec.europa.eu/services/especies/get_pa_species_list2?wdpa_id=785&amp;rlstatus=EN&amp;format=csv</w:t>
        </w:r>
      </w:hyperlink>
    </w:p>
    <w:p w14:paraId="491643F1" w14:textId="77777777" w:rsidR="00BD09D2" w:rsidRDefault="00FC008E" w:rsidP="000E5536">
      <w:pPr>
        <w:pStyle w:val="BodyText2"/>
      </w:pPr>
      <w:r>
        <w:t>doesn’t because of this species:</w:t>
      </w:r>
    </w:p>
    <w:p w14:paraId="76395B20" w14:textId="77777777" w:rsidR="00FC008E" w:rsidRDefault="00FC008E" w:rsidP="000E5536">
      <w:pPr>
        <w:pStyle w:val="Code"/>
      </w:pPr>
      <w:r>
        <w:t xml:space="preserve">   "iucn_species_id": 10551, </w:t>
      </w:r>
    </w:p>
    <w:p w14:paraId="1169CE05" w14:textId="77777777" w:rsidR="00FC008E" w:rsidRDefault="00FC008E" w:rsidP="000E5536">
      <w:pPr>
        <w:pStyle w:val="Code"/>
      </w:pPr>
      <w:r>
        <w:t xml:space="preserve">   "taxon": "Hylobates muelleri", </w:t>
      </w:r>
    </w:p>
    <w:p w14:paraId="23113ECE" w14:textId="77777777" w:rsidR="00FC008E" w:rsidRDefault="00FC008E" w:rsidP="000E5536">
      <w:pPr>
        <w:pStyle w:val="Code"/>
      </w:pPr>
      <w:r>
        <w:t xml:space="preserve">   "common_name": "M\u00fcller's Bornean Gibbon", </w:t>
      </w:r>
    </w:p>
    <w:p w14:paraId="67A32605" w14:textId="77777777" w:rsidR="000D66E4" w:rsidRDefault="00B67699" w:rsidP="000E5536">
      <w:pPr>
        <w:pStyle w:val="BodyText2"/>
      </w:pPr>
      <w:r>
        <w:lastRenderedPageBreak/>
        <w:t xml:space="preserve">The rows are returned from the database </w:t>
      </w:r>
      <w:r w:rsidR="002F656C">
        <w:t xml:space="preserve">using psycopg2 </w:t>
      </w:r>
      <w:r>
        <w:t xml:space="preserve">already encoded (e.g. </w:t>
      </w:r>
      <w:r w:rsidRPr="00B67699">
        <w:t>M\xc3\xbcller's Bornean Gibbon</w:t>
      </w:r>
      <w:r>
        <w:t xml:space="preserve"> - </w:t>
      </w:r>
      <w:r w:rsidRPr="00B67699">
        <w:t>\xc3\xbc</w:t>
      </w:r>
      <w:r>
        <w:t xml:space="preserve"> is Unicode for ü)</w:t>
      </w:r>
      <w:r w:rsidR="006F1CAC">
        <w:t>. The value in the database is '</w:t>
      </w:r>
      <w:r w:rsidR="006F1CAC" w:rsidRPr="006F1CAC">
        <w:t>Müller's Bornean Gibbon</w:t>
      </w:r>
      <w:r w:rsidR="006F1CAC">
        <w:t>'.</w:t>
      </w:r>
    </w:p>
    <w:p w14:paraId="78F68F11" w14:textId="77777777" w:rsidR="00BE4ECC" w:rsidRDefault="00BE4ECC" w:rsidP="000E5536">
      <w:pPr>
        <w:pStyle w:val="Heading5"/>
      </w:pPr>
      <w:r>
        <w:t>Encoding issues</w:t>
      </w:r>
    </w:p>
    <w:p w14:paraId="25DB65AE" w14:textId="77777777" w:rsidR="00590029" w:rsidRDefault="00BE4ECC" w:rsidP="000E5536">
      <w:pPr>
        <w:pStyle w:val="BodyText2"/>
      </w:pPr>
      <w:r>
        <w:t>These issues affect the xml, html, csv</w:t>
      </w:r>
      <w:r w:rsidR="001428A2">
        <w:t>, email</w:t>
      </w:r>
      <w:r>
        <w:t xml:space="preserve"> and pdf output formats using Unicode characters that aren’t supported in the encoding library. The Python json library can encode values (e.g. '</w:t>
      </w:r>
      <w:r w:rsidRPr="006F1CAC">
        <w:t>Müller's Bornean Gibbon</w:t>
      </w:r>
      <w:r>
        <w:t xml:space="preserve">' in the database is encoded as </w:t>
      </w:r>
      <w:r w:rsidRPr="00B67699">
        <w:t>M\xc3\xbcller's Bornean Gibbon</w:t>
      </w:r>
      <w:r>
        <w:t xml:space="preserve"> - and is decoded in the browser/json), but the other libraries, e.g. etree</w:t>
      </w:r>
      <w:r w:rsidR="00A92D59">
        <w:t>,</w:t>
      </w:r>
      <w:r>
        <w:t xml:space="preserve"> fail. </w:t>
      </w:r>
    </w:p>
    <w:p w14:paraId="6CD88A44" w14:textId="77777777" w:rsidR="00BE4ECC" w:rsidRDefault="00BE4ECC" w:rsidP="000E5536">
      <w:pPr>
        <w:pStyle w:val="BodyText2"/>
      </w:pPr>
      <w:r w:rsidRPr="008121CF">
        <w:rPr>
          <w:i/>
        </w:rPr>
        <w:t>Allactaga williamsi</w:t>
      </w:r>
      <w:r w:rsidRPr="008121CF">
        <w:t xml:space="preserve"> </w:t>
      </w:r>
      <w:r>
        <w:t xml:space="preserve"> </w:t>
      </w:r>
      <w:r w:rsidRPr="008121CF">
        <w:t>136326</w:t>
      </w:r>
      <w:r>
        <w:t xml:space="preserve"> has a square character </w:t>
      </w:r>
      <w:r w:rsidR="00597C31">
        <w:t xml:space="preserve">(weird character) </w:t>
      </w:r>
      <w:r>
        <w:t>in the common name. Updated the common_name to ‘’ in the species_charisma table. The ascii code for the weird character is 65535 – which is the max value for a 16-bit integer.</w:t>
      </w:r>
      <w:r w:rsidR="004F784C">
        <w:t xml:space="preserve"> D</w:t>
      </w:r>
      <w:r>
        <w:t xml:space="preserve">on’t know how these </w:t>
      </w:r>
      <w:r w:rsidR="000F08BC">
        <w:t xml:space="preserve">common names </w:t>
      </w:r>
      <w:r>
        <w:t xml:space="preserve">got populated in the first place but they all seem to be where the character should be a single quote, e.g. </w:t>
      </w:r>
      <w:r w:rsidRPr="009B08C4">
        <w:t>Patton's Spiny-rat</w:t>
      </w:r>
      <w:r>
        <w:t>:</w:t>
      </w:r>
    </w:p>
    <w:p w14:paraId="4A3D4C89" w14:textId="77777777" w:rsidR="00BE4ECC" w:rsidRDefault="00BE4ECC" w:rsidP="000E5536">
      <w:pPr>
        <w:pStyle w:val="sql"/>
      </w:pPr>
      <w:r w:rsidRPr="00C63794">
        <w:t>select * from especies.species_charisma where common_name like '%' || chr(65535) || '%'</w:t>
      </w:r>
    </w:p>
    <w:p w14:paraId="2CAE0B19" w14:textId="77777777" w:rsidR="00BE4ECC" w:rsidRDefault="00C345B6" w:rsidP="000E5536">
      <w:pPr>
        <w:pStyle w:val="BodyText2"/>
      </w:pPr>
      <w:r>
        <w:t xml:space="preserve">can be corrected </w:t>
      </w:r>
      <w:r w:rsidR="00BE4ECC">
        <w:t>them with:</w:t>
      </w:r>
    </w:p>
    <w:p w14:paraId="2BEC8411" w14:textId="77777777" w:rsidR="00BE4ECC" w:rsidRDefault="00BE4ECC" w:rsidP="000E5536">
      <w:pPr>
        <w:pStyle w:val="sql"/>
      </w:pPr>
      <w:r w:rsidRPr="007E650A">
        <w:t>update species_charisma set common_name = null where common_name like '%' || chr(65535) || '%'</w:t>
      </w:r>
    </w:p>
    <w:p w14:paraId="2B934CAE" w14:textId="77777777" w:rsidR="00BE4ECC" w:rsidRDefault="00C345B6" w:rsidP="000E5536">
      <w:pPr>
        <w:pStyle w:val="BodyText2"/>
      </w:pPr>
      <w:r>
        <w:t>But this doesn’t solve the problem for other Unicode characters that cant be encoded as csv,</w:t>
      </w:r>
      <w:r w:rsidR="00F90375">
        <w:t xml:space="preserve"> sms, email, </w:t>
      </w:r>
      <w:r>
        <w:t>html or therefore pdf.</w:t>
      </w:r>
      <w:r w:rsidR="001428A2">
        <w:t xml:space="preserve"> etree supports encoding of '</w:t>
      </w:r>
      <w:r w:rsidR="001428A2" w:rsidRPr="006F1CAC">
        <w:t>Müller's Bornean Gibbon</w:t>
      </w:r>
      <w:r w:rsidR="001428A2">
        <w:t xml:space="preserve">' but </w:t>
      </w:r>
      <w:r w:rsidR="00535D0D">
        <w:t>all the other formats cause an internal server error.</w:t>
      </w:r>
      <w:r w:rsidR="00224600">
        <w:t xml:space="preserve"> Solved - need to specify the encodingin the pdf-kit options as utf-8 then it works fine.</w:t>
      </w:r>
    </w:p>
    <w:p w14:paraId="4CF17425" w14:textId="77777777" w:rsidR="00792C2E" w:rsidRDefault="00792C2E" w:rsidP="007D2F52">
      <w:pPr>
        <w:pStyle w:val="Heading4"/>
      </w:pPr>
      <w:r>
        <w:t>Service metadata</w:t>
      </w:r>
    </w:p>
    <w:p w14:paraId="66018D79" w14:textId="77777777" w:rsidR="00792C2E" w:rsidRPr="00792C2E" w:rsidRDefault="00792C2E" w:rsidP="000E5536">
      <w:pPr>
        <w:pStyle w:val="BodyText2"/>
      </w:pPr>
      <w:r>
        <w:t xml:space="preserve">I like the metadata that is described </w:t>
      </w:r>
      <w:hyperlink r:id="rId388" w:anchor="!/api/Ext.data.JsonReader" w:history="1">
        <w:r w:rsidRPr="00792C2E">
          <w:rPr>
            <w:rStyle w:val="Hyperlink"/>
          </w:rPr>
          <w:t>here</w:t>
        </w:r>
      </w:hyperlink>
      <w:r>
        <w:t xml:space="preserve">. We </w:t>
      </w:r>
    </w:p>
    <w:p w14:paraId="06F078F0" w14:textId="77777777" w:rsidR="00775BEC" w:rsidRDefault="00775BEC" w:rsidP="007D2F52">
      <w:pPr>
        <w:pStyle w:val="Heading4"/>
      </w:pPr>
      <w:r>
        <w:t>REST Server Directory Queries</w:t>
      </w:r>
    </w:p>
    <w:p w14:paraId="525C4FA0" w14:textId="1D4CE26D" w:rsidR="00775BEC" w:rsidRPr="00775BEC" w:rsidRDefault="00775BEC" w:rsidP="000E5536">
      <w:pPr>
        <w:pStyle w:val="BodyText2"/>
      </w:pPr>
      <w:r>
        <w:t>There are a number of queries that are required in the database to get back the function names, parameters etc. However, the catalog and information schema have changed between Postgresql v9.1.9 (species.jrc.org) and Postgresql v9.3.4 (ies-pgsql.jrc.org). Functions with no explicit parameters (e.g. returning ‘</w:t>
      </w:r>
      <w:r w:rsidRPr="00775BEC">
        <w:t>RETURNS SETOF text AS</w:t>
      </w:r>
      <w:r>
        <w:t>’</w:t>
      </w:r>
      <w:r w:rsidR="00990574">
        <w:t xml:space="preserve"> or returning simple data types</w:t>
      </w:r>
      <w:r>
        <w:t>) are no longer added to the information_schema.Catalog.parameters table</w:t>
      </w:r>
      <w:r w:rsidR="00F338BB">
        <w:t xml:space="preserve"> and so will not appear in the REST Services Directory</w:t>
      </w:r>
      <w:r>
        <w:t>.</w:t>
      </w:r>
    </w:p>
    <w:p w14:paraId="649D5995" w14:textId="77777777" w:rsidR="00CE495F" w:rsidRDefault="00CE495F" w:rsidP="007D2F52">
      <w:pPr>
        <w:pStyle w:val="Heading4"/>
      </w:pPr>
      <w:r>
        <w:t>Secure services</w:t>
      </w:r>
    </w:p>
    <w:p w14:paraId="0382A849" w14:textId="77777777" w:rsidR="00CE495F" w:rsidRDefault="00CE495F" w:rsidP="000E5536">
      <w:pPr>
        <w:pStyle w:val="BodyText2"/>
      </w:pPr>
      <w:r>
        <w:t xml:space="preserve">There is a requirement to implement secure services but what sort of authentication method should we use? Will has already developed an authentication mechanism based on </w:t>
      </w:r>
      <w:r w:rsidR="00873792">
        <w:t>OpenID which uses Google, Yahoo etc to do the authentication. Will could wrap this up in a REST layer? We don’t as yet need an authentication mechanism based on tokens because the security is only needed for data update and in this case we want to get the username/password of the person who did the update so we would need normal authentication for this rather than token base authentication.</w:t>
      </w:r>
    </w:p>
    <w:p w14:paraId="467EB55C" w14:textId="77777777" w:rsidR="004B6955" w:rsidRDefault="004B6955" w:rsidP="000E5536">
      <w:pPr>
        <w:pStyle w:val="BodyText2"/>
      </w:pPr>
      <w:r>
        <w:t xml:space="preserve">Looking into OAuth2 from this </w:t>
      </w:r>
      <w:hyperlink r:id="rId389" w:history="1">
        <w:r w:rsidRPr="004B6955">
          <w:rPr>
            <w:rStyle w:val="Hyperlink"/>
          </w:rPr>
          <w:t>video</w:t>
        </w:r>
      </w:hyperlink>
      <w:r>
        <w:t>. 8.45 http basic authentication.</w:t>
      </w:r>
      <w:r w:rsidR="008924DF">
        <w:t xml:space="preserve"> Description </w:t>
      </w:r>
      <w:r w:rsidR="007C7351">
        <w:t xml:space="preserve">of OAuth2 </w:t>
      </w:r>
      <w:r w:rsidR="008924DF">
        <w:t>starts at 21.58.</w:t>
      </w:r>
      <w:r w:rsidR="00F04DCD">
        <w:t xml:space="preserve"> 54.50 life-cycle of authentication and sign on for OAuth2. </w:t>
      </w:r>
    </w:p>
    <w:p w14:paraId="06007726" w14:textId="77777777" w:rsidR="00CD35DF" w:rsidRDefault="00CD35DF" w:rsidP="000E5536">
      <w:pPr>
        <w:pStyle w:val="BodyText2"/>
      </w:pPr>
      <w:r>
        <w:t xml:space="preserve">Cant find an existing Python OAuth2 provider, although there is a good blog </w:t>
      </w:r>
      <w:hyperlink r:id="rId390" w:history="1">
        <w:r w:rsidRPr="00CD35DF">
          <w:rPr>
            <w:rStyle w:val="Hyperlink"/>
          </w:rPr>
          <w:t>here</w:t>
        </w:r>
      </w:hyperlink>
      <w:r>
        <w:t xml:space="preserve"> about implementing one in Python. We need to be able to support https on the web server, so we need a certificate and private key.</w:t>
      </w:r>
      <w:r w:rsidR="00C553F2">
        <w:t xml:space="preserve"> I think GEM IT have already created them on the map server machine and there is a description of the process </w:t>
      </w:r>
      <w:hyperlink r:id="rId391" w:history="1">
        <w:r w:rsidR="00C553F2" w:rsidRPr="00C553F2">
          <w:rPr>
            <w:rStyle w:val="Hyperlink"/>
          </w:rPr>
          <w:t>here</w:t>
        </w:r>
      </w:hyperlink>
      <w:r w:rsidR="00C553F2">
        <w:t>. Here are the paths to the certificate and the private</w:t>
      </w:r>
      <w:r w:rsidR="00D27B10">
        <w:t xml:space="preserve"> key for the map server machine. We have version 0.37 of webpy on the mapserver machine (import web, web.__version__). The doc explain how to use ssl using webpy version 0.37 </w:t>
      </w:r>
      <w:hyperlink r:id="rId392" w:history="1">
        <w:r w:rsidR="00D27B10" w:rsidRPr="00D27B10">
          <w:rPr>
            <w:rStyle w:val="Hyperlink"/>
          </w:rPr>
          <w:t>here</w:t>
        </w:r>
      </w:hyperlink>
      <w:r w:rsidR="00D27B10">
        <w:t>.</w:t>
      </w:r>
    </w:p>
    <w:p w14:paraId="5AE78F6C" w14:textId="77777777" w:rsidR="00C553F2" w:rsidRDefault="00C553F2" w:rsidP="000E5536">
      <w:pPr>
        <w:pStyle w:val="Code"/>
      </w:pPr>
      <w:r w:rsidRPr="00C553F2">
        <w:t>/etc/ssl/certs</w:t>
      </w:r>
      <w:r w:rsidR="00EB2F84">
        <w:t>/localhost.crt</w:t>
      </w:r>
    </w:p>
    <w:p w14:paraId="0075F8EE" w14:textId="77777777" w:rsidR="00C553F2" w:rsidRDefault="00C553F2" w:rsidP="000E5536">
      <w:pPr>
        <w:pStyle w:val="Code"/>
      </w:pPr>
      <w:r w:rsidRPr="00C553F2">
        <w:t>/etc/pki/tls/private/localhost.key</w:t>
      </w:r>
    </w:p>
    <w:p w14:paraId="48DB7C01" w14:textId="77777777" w:rsidR="00780F23" w:rsidRDefault="00780F23" w:rsidP="000E5536">
      <w:pPr>
        <w:pStyle w:val="BodyText2"/>
      </w:pPr>
      <w:r>
        <w:t>Michael had a look and it looks like the map server machine is not listening on port 43 at all.</w:t>
      </w:r>
    </w:p>
    <w:p w14:paraId="27311F63" w14:textId="77777777" w:rsidR="00136024" w:rsidRDefault="00136024" w:rsidP="000E5536">
      <w:pPr>
        <w:pStyle w:val="BodyText2"/>
      </w:pPr>
      <w:r>
        <w:t xml:space="preserve">Trying to implement CAS authentication - see </w:t>
      </w:r>
      <w:r>
        <w:fldChar w:fldCharType="begin"/>
      </w:r>
      <w:r>
        <w:instrText xml:space="preserve"> REF _Ref372531615 \h </w:instrText>
      </w:r>
      <w:r>
        <w:fldChar w:fldCharType="separate"/>
      </w:r>
      <w:r w:rsidR="00EA3299">
        <w:t>Authentication</w:t>
      </w:r>
      <w:r>
        <w:fldChar w:fldCharType="end"/>
      </w:r>
      <w:r>
        <w:t xml:space="preserve"> - but there are some issues. The following url works on the internal REST Services Directory but not on the external one:</w:t>
      </w:r>
    </w:p>
    <w:p w14:paraId="228DE2EC" w14:textId="77777777" w:rsidR="00136024" w:rsidRDefault="003630B2" w:rsidP="000E5536">
      <w:pPr>
        <w:pStyle w:val="BodyText2"/>
      </w:pPr>
      <w:hyperlink r:id="rId393" w:history="1">
        <w:r w:rsidR="00136024">
          <w:rPr>
            <w:rStyle w:val="Hyperlink"/>
          </w:rPr>
          <w:t>http://dopa-services.jrc.it/services/especies/set_species_validator_check?iucn_species_id=17975&amp;wdpa_id=785&amp;presence_id=1&amp;validation_user=1&amp;validation_date=03/31/2012%2010:15:25&amp;validation_message=1</w:t>
        </w:r>
      </w:hyperlink>
    </w:p>
    <w:p w14:paraId="384735ED" w14:textId="77777777" w:rsidR="00136024" w:rsidRDefault="00796B85" w:rsidP="000E5536">
      <w:pPr>
        <w:pStyle w:val="BodyText2"/>
      </w:pPr>
      <w:r>
        <w:t>Looking at the 'dopa_error_log'  on the h05-prod-vm3 machine, this is what we get:</w:t>
      </w:r>
    </w:p>
    <w:p w14:paraId="1EEC95CC" w14:textId="77777777" w:rsidR="00796B85" w:rsidRDefault="00796B85" w:rsidP="00D96B97">
      <w:pPr>
        <w:pStyle w:val="Unix"/>
      </w:pPr>
      <w:r>
        <w:t>[Fri Nov 15 14:39:04 2013] [error] [client 139.191.147.152] Traceback (most recent call last):</w:t>
      </w:r>
    </w:p>
    <w:p w14:paraId="753B7EA2" w14:textId="77777777" w:rsidR="00796B85" w:rsidRDefault="00796B85" w:rsidP="00D96B97">
      <w:pPr>
        <w:pStyle w:val="Unix"/>
      </w:pPr>
      <w:r>
        <w:t>[Fri Nov 15 14:39:04 2013] [error] [client 139.191.147.152]   File "/usr/lib/python2.6/site-packages/web.py-0.37-py2.6.egg/web/application.py", line 239, in process</w:t>
      </w:r>
    </w:p>
    <w:p w14:paraId="067610A7" w14:textId="77777777" w:rsidR="00796B85" w:rsidRDefault="00796B85" w:rsidP="00D96B97">
      <w:pPr>
        <w:pStyle w:val="Unix"/>
      </w:pPr>
      <w:r>
        <w:t>[Fri Nov 15 14:39:04 2013] [error] [client 139.191.147.152]     return self.handle()</w:t>
      </w:r>
    </w:p>
    <w:p w14:paraId="7A699D9F" w14:textId="77777777" w:rsidR="00796B85" w:rsidRDefault="00796B85" w:rsidP="00D96B97">
      <w:pPr>
        <w:pStyle w:val="Unix"/>
      </w:pPr>
      <w:r>
        <w:t>[Fri Nov 15 14:39:04 2013] [error] [client 139.191.147.152]   File "/usr/lib/python2.6/site-packages/web.py-0.37-py2.6.egg/web/application.py", line 230, in handle</w:t>
      </w:r>
    </w:p>
    <w:p w14:paraId="40D0DD7D" w14:textId="77777777" w:rsidR="00796B85" w:rsidRDefault="00796B85" w:rsidP="00D96B97">
      <w:pPr>
        <w:pStyle w:val="Unix"/>
      </w:pPr>
      <w:r>
        <w:lastRenderedPageBreak/>
        <w:t>[Fri Nov 15 14:39:04 2013] [error] [client 139.191.147.152]     return self._delegate(fn, self.fvars, args)</w:t>
      </w:r>
    </w:p>
    <w:p w14:paraId="27CDE0A6" w14:textId="77777777" w:rsidR="00796B85" w:rsidRDefault="00796B85" w:rsidP="00D96B97">
      <w:pPr>
        <w:pStyle w:val="Unix"/>
      </w:pPr>
      <w:r>
        <w:t>[Fri Nov 15 14:39:04 2013] [error] [client 139.191.147.152]   File "/usr/lib/python2.6/site-packages/web.py-0.37-py2.6.egg/web/application.py", line 420, in _delegate</w:t>
      </w:r>
    </w:p>
    <w:p w14:paraId="20300AC9" w14:textId="77777777" w:rsidR="00796B85" w:rsidRDefault="00796B85" w:rsidP="00D96B97">
      <w:pPr>
        <w:pStyle w:val="Unix"/>
      </w:pPr>
      <w:r>
        <w:t>[Fri Nov 15 14:39:04 2013] [error] [client 139.191.147.152]     return handle_class(cls)</w:t>
      </w:r>
    </w:p>
    <w:p w14:paraId="6E1A899F" w14:textId="77777777" w:rsidR="00796B85" w:rsidRDefault="00796B85" w:rsidP="00D96B97">
      <w:pPr>
        <w:pStyle w:val="Unix"/>
      </w:pPr>
      <w:r>
        <w:t>[Fri Nov 15 14:39:04 2013] [error] [client 139.191.147.152]   File "/usr/lib/python2.6/site-packages/web.py-0.37-py2.6.egg/web/application.py", line 396, in handle_class</w:t>
      </w:r>
    </w:p>
    <w:p w14:paraId="0B1E9958" w14:textId="77777777" w:rsidR="00796B85" w:rsidRDefault="00796B85" w:rsidP="00D96B97">
      <w:pPr>
        <w:pStyle w:val="Unix"/>
      </w:pPr>
      <w:r>
        <w:t>[Fri Nov 15 14:39:04 2013] [error] [client 139.191.147.152]     return tocall(*args)</w:t>
      </w:r>
    </w:p>
    <w:p w14:paraId="2FED6CC2" w14:textId="77777777" w:rsidR="00796B85" w:rsidRDefault="00796B85" w:rsidP="00D96B97">
      <w:pPr>
        <w:pStyle w:val="Unix"/>
      </w:pPr>
      <w:r>
        <w:t>[Fri Nov 15 14:39:04 2013] [error] [client 139.191.147.152]   File "/srv/www/dopa-services/cgi-bin/services", line 74, in GET</w:t>
      </w:r>
    </w:p>
    <w:p w14:paraId="42721343" w14:textId="77777777" w:rsidR="00796B85" w:rsidRDefault="00796B85" w:rsidP="00D96B97">
      <w:pPr>
        <w:pStyle w:val="Unix"/>
      </w:pPr>
      <w:r>
        <w:t>[Fri Nov 15 14:39:04 2013] [error] [client 139.191.147.152]     return callservice(schemaname, servicename, web.ctx.query[1:])  # pass the querystring to preserve the order of the parameters - the web.input() collection does not preserve the order</w:t>
      </w:r>
    </w:p>
    <w:p w14:paraId="2D59C171" w14:textId="77777777" w:rsidR="00796B85" w:rsidRDefault="00796B85" w:rsidP="00D96B97">
      <w:pPr>
        <w:pStyle w:val="Unix"/>
      </w:pPr>
      <w:r>
        <w:t>[Fri Nov 15 14:39:04 2013] [error] [client 139.191.147.152]   File "/srv/www/dopa-services/cgi-bin/services", line 155, in callservice</w:t>
      </w:r>
    </w:p>
    <w:p w14:paraId="675EC631" w14:textId="77777777" w:rsidR="00796B85" w:rsidRDefault="00796B85" w:rsidP="00D96B97">
      <w:pPr>
        <w:pStyle w:val="Unix"/>
      </w:pPr>
      <w:r>
        <w:t>[Fri Nov 15 14:39:04 2013] [error] [client 139.191.147.152]     vals = ecasAuthenticate(servicename, params)</w:t>
      </w:r>
    </w:p>
    <w:p w14:paraId="39E64435" w14:textId="77777777" w:rsidR="00796B85" w:rsidRDefault="00796B85" w:rsidP="00D96B97">
      <w:pPr>
        <w:pStyle w:val="Unix"/>
      </w:pPr>
      <w:r>
        <w:t>[Fri Nov 15 14:39:04 2013] [error] [client 139.191.147.152]   File "/srv/www/dopa-services/cgi-bin/services", line 396, in ecasAuthenticate</w:t>
      </w:r>
    </w:p>
    <w:p w14:paraId="51D36923" w14:textId="77777777" w:rsidR="00796B85" w:rsidRDefault="00796B85" w:rsidP="00D96B97">
      <w:pPr>
        <w:pStyle w:val="Unix"/>
      </w:pPr>
      <w:r>
        <w:t>[Fri Nov 15 14:39:04 2013] [error] [client 139.191.147.152]     status, id, cookie = pycas.login(CAS_SERVER, service_url) # first login gets a ticket and the 2nd validates the ticket and gets a userid and cookie etc</w:t>
      </w:r>
    </w:p>
    <w:p w14:paraId="36755349" w14:textId="77777777" w:rsidR="00796B85" w:rsidRDefault="00796B85" w:rsidP="00D96B97">
      <w:pPr>
        <w:pStyle w:val="Unix"/>
      </w:pPr>
      <w:r>
        <w:t>[Fri Nov 15 14:39:04 2013] [error] [client 139.191.147.152]   File "/usr/lib/python2.6/site-packages/pycas.py", line 354, in login</w:t>
      </w:r>
    </w:p>
    <w:p w14:paraId="4E08DCC1" w14:textId="77777777" w:rsidR="00796B85" w:rsidRDefault="00796B85" w:rsidP="00D96B97">
      <w:pPr>
        <w:pStyle w:val="Unix"/>
      </w:pPr>
      <w:r>
        <w:t>[Fri Nov 15 14:39:04 2013] [error] [client 139.191.147.152]     ticket_status, id = get_ticket_status(cas_host,service_url,protocol,opt)</w:t>
      </w:r>
    </w:p>
    <w:p w14:paraId="4509ABA9" w14:textId="77777777" w:rsidR="00796B85" w:rsidRDefault="00796B85" w:rsidP="00D96B97">
      <w:pPr>
        <w:pStyle w:val="Unix"/>
      </w:pPr>
      <w:r>
        <w:t>[Fri Nov 15 14:39:04 2013] [error] [client 139.191.147.152]   File "/usr/lib/python2.6/site-packages/pycas.py", line 313, in get_ticket_status</w:t>
      </w:r>
    </w:p>
    <w:p w14:paraId="1F0B3A2E" w14:textId="77777777" w:rsidR="00796B85" w:rsidRDefault="00796B85" w:rsidP="00D96B97">
      <w:pPr>
        <w:pStyle w:val="Unix"/>
      </w:pPr>
      <w:r>
        <w:t>[Fri Nov 15 14:39:04 2013] [error] [client 139.191.147.152]     ticket_status, id = validate_cas_2(cas_host, service_url, ticket, opt)</w:t>
      </w:r>
    </w:p>
    <w:p w14:paraId="0CC3AAA4" w14:textId="77777777" w:rsidR="00796B85" w:rsidRDefault="00796B85" w:rsidP="00D96B97">
      <w:pPr>
        <w:pStyle w:val="Unix"/>
      </w:pPr>
      <w:r>
        <w:t>[Fri Nov 15 14:39:04 2013] [error] [client 139.191.147.152]   File "/usr/lib/python2.6/site-packages/pycas.py", line 272, in validate_cas_2</w:t>
      </w:r>
    </w:p>
    <w:p w14:paraId="49760455" w14:textId="77777777" w:rsidR="00796B85" w:rsidRDefault="00796B85" w:rsidP="00D96B97">
      <w:pPr>
        <w:pStyle w:val="Unix"/>
      </w:pPr>
      <w:r>
        <w:t>[Fri Nov 15 14:39:04 2013] [error] [client 139.191.147.152]     f_validate   = urllib.urlopen(cas_validate)</w:t>
      </w:r>
    </w:p>
    <w:p w14:paraId="4F9117E8" w14:textId="77777777" w:rsidR="00796B85" w:rsidRDefault="00796B85" w:rsidP="00D96B97">
      <w:pPr>
        <w:pStyle w:val="Unix"/>
      </w:pPr>
      <w:r>
        <w:t>[Fri Nov 15 14:39:04 2013] [error] [client 139.191.147.152]   File "/usr/lib64/python2.6/urllib.py", line 86, in urlopen</w:t>
      </w:r>
    </w:p>
    <w:p w14:paraId="0C4EEFC2" w14:textId="77777777" w:rsidR="00796B85" w:rsidRDefault="00796B85" w:rsidP="00D96B97">
      <w:pPr>
        <w:pStyle w:val="Unix"/>
      </w:pPr>
      <w:r>
        <w:t>[Fri Nov 15 14:39:04 2013] [error] [client 139.191.147.152]     return opener.open(url)</w:t>
      </w:r>
    </w:p>
    <w:p w14:paraId="4B509C19" w14:textId="77777777" w:rsidR="00796B85" w:rsidRDefault="00796B85" w:rsidP="00D96B97">
      <w:pPr>
        <w:pStyle w:val="Unix"/>
      </w:pPr>
      <w:r>
        <w:t>[Fri Nov 15 14:39:04 2013] [error] [client 139.191.147.152]   File "/usr/lib64/python2.6/urllib.py", line 207, in open</w:t>
      </w:r>
    </w:p>
    <w:p w14:paraId="6E8154E1" w14:textId="77777777" w:rsidR="00796B85" w:rsidRDefault="00796B85" w:rsidP="00D96B97">
      <w:pPr>
        <w:pStyle w:val="Unix"/>
      </w:pPr>
      <w:r>
        <w:t>[Fri Nov 15 14:39:04 2013] [error] [client 139.191.147.152]     return getattr(self, name)(url)</w:t>
      </w:r>
    </w:p>
    <w:p w14:paraId="72A227DB" w14:textId="77777777" w:rsidR="00796B85" w:rsidRDefault="00796B85" w:rsidP="00D96B97">
      <w:pPr>
        <w:pStyle w:val="Unix"/>
      </w:pPr>
      <w:r>
        <w:t>[Fri Nov 15 14:39:04 2013] [error] [client 139.191.147.152]   File "/usr/lib64/python2.6/urllib.py", line 441, in open_https</w:t>
      </w:r>
    </w:p>
    <w:p w14:paraId="51E000F5" w14:textId="77777777" w:rsidR="00796B85" w:rsidRDefault="00796B85" w:rsidP="00D96B97">
      <w:pPr>
        <w:pStyle w:val="Unix"/>
      </w:pPr>
      <w:r>
        <w:t>[Fri Nov 15 14:39:04 2013] [error] [client 139.191.147.152]     h.endheaders()</w:t>
      </w:r>
    </w:p>
    <w:p w14:paraId="19918F59" w14:textId="77777777" w:rsidR="00796B85" w:rsidRDefault="00796B85" w:rsidP="00D96B97">
      <w:pPr>
        <w:pStyle w:val="Unix"/>
      </w:pPr>
      <w:r>
        <w:t>[Fri Nov 15 14:39:04 2013] [error] [client 139.191.147.152]   File "/usr/lib64/python2.6/httplib.py", line 908, in endheaders</w:t>
      </w:r>
    </w:p>
    <w:p w14:paraId="003502BB" w14:textId="77777777" w:rsidR="00796B85" w:rsidRDefault="00796B85" w:rsidP="00D96B97">
      <w:pPr>
        <w:pStyle w:val="Unix"/>
      </w:pPr>
      <w:r>
        <w:t>[Fri Nov 15 14:39:04 2013] [error] [client 139.191.147.152]     self._send_output()</w:t>
      </w:r>
    </w:p>
    <w:p w14:paraId="0CB678A8" w14:textId="77777777" w:rsidR="00796B85" w:rsidRDefault="00796B85" w:rsidP="00D96B97">
      <w:pPr>
        <w:pStyle w:val="Unix"/>
      </w:pPr>
      <w:r>
        <w:t>[Fri Nov 15 14:39:04 2013] [error] [client 139.191.147.152]   File "/usr/lib64/python2.6/httplib.py", line 780, in _send_output</w:t>
      </w:r>
    </w:p>
    <w:p w14:paraId="4F3F8BC4" w14:textId="77777777" w:rsidR="00796B85" w:rsidRDefault="00796B85" w:rsidP="00D96B97">
      <w:pPr>
        <w:pStyle w:val="Unix"/>
      </w:pPr>
      <w:r>
        <w:t>[Fri Nov 15 14:39:04 2013] [error] [client 139.191.147.152]     self.send(msg)</w:t>
      </w:r>
    </w:p>
    <w:p w14:paraId="53E1B20A" w14:textId="77777777" w:rsidR="00796B85" w:rsidRDefault="00796B85" w:rsidP="00D96B97">
      <w:pPr>
        <w:pStyle w:val="Unix"/>
      </w:pPr>
      <w:r>
        <w:t>[Fri Nov 15 14:39:04 2013] [error] [client 139.191.147.152]   File "/usr/lib64/python2.6/httplib.py", line 739, in send</w:t>
      </w:r>
    </w:p>
    <w:p w14:paraId="1477FE01" w14:textId="77777777" w:rsidR="00796B85" w:rsidRDefault="00796B85" w:rsidP="00D96B97">
      <w:pPr>
        <w:pStyle w:val="Unix"/>
      </w:pPr>
      <w:r>
        <w:t>[Fri Nov 15 14:39:04 2013] [error] [client 139.191.147.152]     self.connect()</w:t>
      </w:r>
    </w:p>
    <w:p w14:paraId="5A583412" w14:textId="77777777" w:rsidR="00796B85" w:rsidRDefault="00796B85" w:rsidP="00D96B97">
      <w:pPr>
        <w:pStyle w:val="Unix"/>
      </w:pPr>
      <w:r>
        <w:t>[Fri Nov 15 14:39:04 2013] [error] [client 139.191.147.152]   File "/usr/lib64/python2.6/httplib.py", line 1112, in connect</w:t>
      </w:r>
    </w:p>
    <w:p w14:paraId="04D269DD" w14:textId="77777777" w:rsidR="00796B85" w:rsidRDefault="00796B85" w:rsidP="00D96B97">
      <w:pPr>
        <w:pStyle w:val="Unix"/>
      </w:pPr>
      <w:r>
        <w:t>[Fri Nov 15 14:39:04 2013] [error] [client 139.191.147.152]     sock = socket.create_connection((self.host, self.port), self.timeout)</w:t>
      </w:r>
    </w:p>
    <w:p w14:paraId="1733F62A" w14:textId="77777777" w:rsidR="00796B85" w:rsidRDefault="00796B85" w:rsidP="00D96B97">
      <w:pPr>
        <w:pStyle w:val="Unix"/>
      </w:pPr>
      <w:r>
        <w:t>[Fri Nov 15 14:39:04 2013] [error] [client 139.191.147.152]   File "/usr/lib64/python2.6/socket.py", line 553, in create_connection</w:t>
      </w:r>
    </w:p>
    <w:p w14:paraId="3F77698C" w14:textId="77777777" w:rsidR="00796B85" w:rsidRDefault="00796B85" w:rsidP="00D96B97">
      <w:pPr>
        <w:pStyle w:val="Unix"/>
      </w:pPr>
      <w:r>
        <w:t>[Fri Nov 15 14:39:04 2013] [error] [client 139.191.147.152]     for res in getaddrinfo(host, port, 0, SOCK_STREAM):</w:t>
      </w:r>
    </w:p>
    <w:p w14:paraId="6318F3DA" w14:textId="77777777" w:rsidR="00796B85" w:rsidRDefault="00796B85" w:rsidP="00D96B97">
      <w:pPr>
        <w:pStyle w:val="Unix"/>
      </w:pPr>
      <w:r>
        <w:t>[Fri Nov 15 14:39:04 2013] [error] [client 139.191.147.152] IOError: [Errno socket error] [Errno -2] Name or service not known</w:t>
      </w:r>
    </w:p>
    <w:p w14:paraId="4F4FE3C9" w14:textId="77777777" w:rsidR="007E51C4" w:rsidRDefault="007E51C4" w:rsidP="007D2F52">
      <w:pPr>
        <w:pStyle w:val="Heading4"/>
      </w:pPr>
      <w:r>
        <w:t>Google Earth Engine API-based services</w:t>
      </w:r>
    </w:p>
    <w:p w14:paraId="46E27DF2" w14:textId="77777777" w:rsidR="007E51C4" w:rsidRDefault="009C61F8" w:rsidP="000E5536">
      <w:pPr>
        <w:pStyle w:val="BodyText2"/>
      </w:pPr>
      <w:r>
        <w:t xml:space="preserve">Creating a REST-based interface to return images generated by the Google Earth Engine API. </w:t>
      </w:r>
    </w:p>
    <w:p w14:paraId="7A068447" w14:textId="77777777" w:rsidR="009C61F8" w:rsidRDefault="009C61F8" w:rsidP="000E5536">
      <w:pPr>
        <w:pStyle w:val="Heading5"/>
      </w:pPr>
      <w:r>
        <w:t>WMS wrapper</w:t>
      </w:r>
    </w:p>
    <w:p w14:paraId="0E5C3118" w14:textId="393ACF15" w:rsidR="0089063C" w:rsidRPr="009C61F8" w:rsidRDefault="006B1E4E" w:rsidP="000E5536">
      <w:pPr>
        <w:pStyle w:val="BodyText2"/>
      </w:pPr>
      <w:r>
        <w:t>T</w:t>
      </w:r>
      <w:r w:rsidR="009C61F8">
        <w:t xml:space="preserve">he ESRI Javascript API has a WMSLayer built in, but it passes the bounding box as EPSG:102100 which cannot be used in the region parameter in the </w:t>
      </w:r>
      <w:r>
        <w:t>getThumbUrl method so we need to transform it to EPSG:900913. Which library?</w:t>
      </w:r>
      <w:r w:rsidR="006B5DD1">
        <w:t xml:space="preserve"> A Python wrapper for the Proj4 library - great.</w:t>
      </w:r>
    </w:p>
    <w:p w14:paraId="01D42E8E" w14:textId="77777777" w:rsidR="00B37D09" w:rsidRDefault="00E22C9C" w:rsidP="0034374E">
      <w:pPr>
        <w:pStyle w:val="Heading3"/>
      </w:pPr>
      <w:r>
        <w:t>REST API Documentation</w:t>
      </w:r>
    </w:p>
    <w:p w14:paraId="440A9FFA" w14:textId="77777777" w:rsidR="00E22C9C" w:rsidRPr="00E22C9C" w:rsidRDefault="00E22C9C" w:rsidP="007D2F52">
      <w:pPr>
        <w:pStyle w:val="Heading4"/>
      </w:pPr>
      <w:r>
        <w:t>RESTx</w:t>
      </w:r>
    </w:p>
    <w:p w14:paraId="66A821F9" w14:textId="77777777" w:rsidR="00B37D09" w:rsidRDefault="0093510D" w:rsidP="000E5536">
      <w:pPr>
        <w:pStyle w:val="BodyText"/>
      </w:pPr>
      <w:r>
        <w:t xml:space="preserve">Here is the root of the resources on the eHabitat machine: </w:t>
      </w:r>
      <w:hyperlink r:id="rId394" w:history="1">
        <w:r w:rsidRPr="0077669C">
          <w:rPr>
            <w:rStyle w:val="Hyperlink"/>
          </w:rPr>
          <w:t>http://h03-dev-vm7:8001/</w:t>
        </w:r>
      </w:hyperlink>
    </w:p>
    <w:p w14:paraId="5B2C2A5E" w14:textId="77777777" w:rsidR="00B37D09" w:rsidRDefault="0093510D" w:rsidP="000E5536">
      <w:pPr>
        <w:pStyle w:val="BodyText2"/>
      </w:pPr>
      <w:r>
        <w:t xml:space="preserve">Following the doc to create you own component: </w:t>
      </w:r>
      <w:hyperlink r:id="rId395" w:history="1">
        <w:r w:rsidRPr="0077669C">
          <w:rPr>
            <w:rStyle w:val="Hyperlink"/>
          </w:rPr>
          <w:t>http://restx.mulesoft.org/writing-your-own-components:</w:t>
        </w:r>
      </w:hyperlink>
    </w:p>
    <w:p w14:paraId="48623AFB" w14:textId="77777777" w:rsidR="00B37D09" w:rsidRDefault="0093510D" w:rsidP="000E5536">
      <w:pPr>
        <w:pStyle w:val="BodyText"/>
      </w:pPr>
      <w:r>
        <w:t>1. Create the new component</w:t>
      </w:r>
    </w:p>
    <w:p w14:paraId="7B7D790F" w14:textId="77777777" w:rsidR="00B37D09" w:rsidRDefault="0093510D" w:rsidP="000E5536">
      <w:pPr>
        <w:pStyle w:val="BodyText"/>
      </w:pPr>
      <w:r>
        <w:t>webuser@h03-dev-vm7:~&gt; cd ../../usr/local/RESTx-0.9.4</w:t>
      </w:r>
    </w:p>
    <w:p w14:paraId="179A3867" w14:textId="77777777" w:rsidR="00B37D09" w:rsidRDefault="0093510D" w:rsidP="000E5536">
      <w:pPr>
        <w:pStyle w:val="BodyText"/>
      </w:pPr>
      <w:r>
        <w:t>webuser@h03-dev-vm7:/usr/local/RESTx-0.9.4&gt; ./restxctl component create ESpeciesServices python</w:t>
      </w:r>
    </w:p>
    <w:p w14:paraId="127275F4" w14:textId="77777777" w:rsidR="00B37D09" w:rsidRDefault="0093510D" w:rsidP="000E5536">
      <w:pPr>
        <w:pStyle w:val="BodyText"/>
      </w:pPr>
      <w:r>
        <w:t>=== Creating a new Python component template. Name: eSpecies</w:t>
      </w:r>
    </w:p>
    <w:p w14:paraId="4C23BD66" w14:textId="77777777" w:rsidR="00B37D09" w:rsidRDefault="0093510D" w:rsidP="000E5536">
      <w:pPr>
        <w:pStyle w:val="BodyText"/>
      </w:pPr>
      <w:r>
        <w:t>Created new component:           /usr/local/RESTx-0.9.4/src/python/restx/components/eSpecies.py</w:t>
      </w:r>
    </w:p>
    <w:p w14:paraId="1225CEE5" w14:textId="77777777" w:rsidR="00B37D09" w:rsidRDefault="0093510D" w:rsidP="000E5536">
      <w:pPr>
        <w:pStyle w:val="BodyText"/>
      </w:pPr>
      <w:r>
        <w:t>Module/package of the component: restx.components.eSpecies</w:t>
      </w:r>
    </w:p>
    <w:p w14:paraId="4F7EDCB1" w14:textId="77777777" w:rsidR="00B37D09" w:rsidRDefault="0093510D" w:rsidP="000E5536">
      <w:pPr>
        <w:pStyle w:val="BodyText"/>
      </w:pPr>
      <w:r>
        <w:t>A server restart is required to enable the component: restxctl restart</w:t>
      </w:r>
    </w:p>
    <w:p w14:paraId="50E5404D" w14:textId="77777777" w:rsidR="00B37D09" w:rsidRDefault="0093510D" w:rsidP="000E5536">
      <w:pPr>
        <w:pStyle w:val="BodyText2"/>
      </w:pPr>
      <w:r>
        <w:t>2. Edit the source - opened this in Aptana</w:t>
      </w:r>
    </w:p>
    <w:p w14:paraId="05E0A730" w14:textId="77777777" w:rsidR="00B37D09" w:rsidRDefault="0093510D" w:rsidP="000E5536">
      <w:pPr>
        <w:pStyle w:val="BodyText"/>
      </w:pPr>
      <w:r>
        <w:t>3. Restart the server:</w:t>
      </w:r>
    </w:p>
    <w:p w14:paraId="167A8E6B" w14:textId="77777777" w:rsidR="00B37D09" w:rsidRDefault="0093510D" w:rsidP="000E5536">
      <w:pPr>
        <w:pStyle w:val="BodyText"/>
      </w:pPr>
      <w:r>
        <w:t>./restxctl restart</w:t>
      </w:r>
    </w:p>
    <w:p w14:paraId="76B65843" w14:textId="77777777" w:rsidR="00B37D09" w:rsidRDefault="0093510D" w:rsidP="000E5536">
      <w:pPr>
        <w:pStyle w:val="BodyText"/>
      </w:pPr>
      <w:r>
        <w:t xml:space="preserve">4. To delete a component: </w:t>
      </w:r>
    </w:p>
    <w:p w14:paraId="4C6507C9" w14:textId="77777777" w:rsidR="00B37D09" w:rsidRDefault="0093510D" w:rsidP="000E5536">
      <w:pPr>
        <w:pStyle w:val="BodyText"/>
      </w:pPr>
      <w:r>
        <w:lastRenderedPageBreak/>
        <w:t>./restxctl component delete ESpeciesServices python</w:t>
      </w:r>
    </w:p>
    <w:p w14:paraId="5AE89730" w14:textId="77777777" w:rsidR="00E22C9C" w:rsidRDefault="00E22C9C" w:rsidP="007D2F52">
      <w:pPr>
        <w:pStyle w:val="Heading4"/>
      </w:pPr>
      <w:r>
        <w:t>WADL</w:t>
      </w:r>
    </w:p>
    <w:p w14:paraId="27FCFF3B" w14:textId="77777777" w:rsidR="00E22C9C" w:rsidRPr="00E22C9C" w:rsidRDefault="00E22C9C" w:rsidP="000E5536">
      <w:pPr>
        <w:pStyle w:val="BodyText"/>
      </w:pPr>
      <w:r>
        <w:t>This looks more promising – basically a REST version of wsdl.</w:t>
      </w:r>
    </w:p>
    <w:p w14:paraId="2FD83867" w14:textId="77777777" w:rsidR="00DF40A9" w:rsidRDefault="00E54678" w:rsidP="007D2F52">
      <w:pPr>
        <w:pStyle w:val="Heading4"/>
      </w:pPr>
      <w:bookmarkStart w:id="103" w:name="_Ref338922512"/>
      <w:bookmarkStart w:id="104" w:name="_Toc315774608"/>
      <w:r>
        <w:t>Using Introspection from PostGIS</w:t>
      </w:r>
      <w:bookmarkEnd w:id="103"/>
    </w:p>
    <w:p w14:paraId="14F88337" w14:textId="77777777" w:rsidR="00E54678" w:rsidRDefault="00E54678" w:rsidP="000E5536">
      <w:pPr>
        <w:pStyle w:val="BodyText2"/>
      </w:pPr>
      <w:r>
        <w:t>You can use the functions in dopa | Catalogs | ANSI (information_schema) | Catalog Objects to retrieve information about the functions in the dopa database. The following functions are useful:</w:t>
      </w:r>
    </w:p>
    <w:p w14:paraId="1CCE8683" w14:textId="77777777" w:rsidR="00E54678" w:rsidRDefault="00E54678" w:rsidP="000E5536">
      <w:pPr>
        <w:pStyle w:val="BodyText2"/>
      </w:pPr>
    </w:p>
    <w:tbl>
      <w:tblPr>
        <w:tblW w:w="9889" w:type="dxa"/>
        <w:tblLook w:val="04A0" w:firstRow="1" w:lastRow="0" w:firstColumn="1" w:lastColumn="0" w:noHBand="0" w:noVBand="1"/>
      </w:tblPr>
      <w:tblGrid>
        <w:gridCol w:w="1384"/>
        <w:gridCol w:w="3402"/>
        <w:gridCol w:w="5103"/>
      </w:tblGrid>
      <w:tr w:rsidR="00E54678" w:rsidRPr="0072144B" w14:paraId="52A2E99F" w14:textId="77777777" w:rsidTr="00E54678">
        <w:tc>
          <w:tcPr>
            <w:tcW w:w="1384" w:type="dxa"/>
          </w:tcPr>
          <w:p w14:paraId="3A0B058A" w14:textId="77777777" w:rsidR="00E54678" w:rsidRPr="0072144B" w:rsidRDefault="00E54678" w:rsidP="000E5536">
            <w:pPr>
              <w:pStyle w:val="Tiny"/>
            </w:pPr>
            <w:r w:rsidRPr="0072144B">
              <w:t>Function</w:t>
            </w:r>
          </w:p>
        </w:tc>
        <w:tc>
          <w:tcPr>
            <w:tcW w:w="3402" w:type="dxa"/>
          </w:tcPr>
          <w:p w14:paraId="53E05094" w14:textId="77777777" w:rsidR="00E54678" w:rsidRPr="0072144B" w:rsidRDefault="00E54678" w:rsidP="000E5536">
            <w:pPr>
              <w:pStyle w:val="Tiny"/>
            </w:pPr>
            <w:r w:rsidRPr="0072144B">
              <w:t>Description</w:t>
            </w:r>
          </w:p>
        </w:tc>
        <w:tc>
          <w:tcPr>
            <w:tcW w:w="5103" w:type="dxa"/>
          </w:tcPr>
          <w:p w14:paraId="5F80289D" w14:textId="77777777" w:rsidR="00E54678" w:rsidRPr="0072144B" w:rsidRDefault="00E54678" w:rsidP="000E5536">
            <w:pPr>
              <w:pStyle w:val="Tiny"/>
            </w:pPr>
            <w:r w:rsidRPr="0072144B">
              <w:t>Example sql</w:t>
            </w:r>
          </w:p>
        </w:tc>
      </w:tr>
      <w:tr w:rsidR="00E54678" w:rsidRPr="0072144B" w14:paraId="714EF769" w14:textId="77777777" w:rsidTr="00E54678">
        <w:tc>
          <w:tcPr>
            <w:tcW w:w="1384" w:type="dxa"/>
          </w:tcPr>
          <w:p w14:paraId="4EE969C1" w14:textId="77777777" w:rsidR="00E54678" w:rsidRPr="0072144B" w:rsidRDefault="00E54678" w:rsidP="000E5536">
            <w:pPr>
              <w:pStyle w:val="Tiny"/>
            </w:pPr>
            <w:r w:rsidRPr="0072144B">
              <w:t>Parameters</w:t>
            </w:r>
          </w:p>
        </w:tc>
        <w:tc>
          <w:tcPr>
            <w:tcW w:w="3402" w:type="dxa"/>
          </w:tcPr>
          <w:p w14:paraId="6B8AE7A7" w14:textId="77777777" w:rsidR="00E54678" w:rsidRPr="0072144B" w:rsidRDefault="00E54678" w:rsidP="000E5536">
            <w:pPr>
              <w:pStyle w:val="Tiny"/>
            </w:pPr>
            <w:r w:rsidRPr="0072144B">
              <w:t>Information about a functions parameters</w:t>
            </w:r>
          </w:p>
        </w:tc>
        <w:tc>
          <w:tcPr>
            <w:tcW w:w="5103" w:type="dxa"/>
          </w:tcPr>
          <w:p w14:paraId="4AE5EA01" w14:textId="77777777" w:rsidR="00E54678" w:rsidRPr="0072144B" w:rsidRDefault="00252140" w:rsidP="000E5536">
            <w:pPr>
              <w:pStyle w:val="Tiny"/>
            </w:pPr>
            <w:r w:rsidRPr="00252140">
              <w:t>SELECT dtd_identifier, parameter_mode, parameter_name, data_type from information_schema.parameters where specific_name = 'redlist_intersect_301122544' order by 1;</w:t>
            </w:r>
          </w:p>
        </w:tc>
      </w:tr>
      <w:tr w:rsidR="00E54678" w:rsidRPr="0072144B" w14:paraId="4E4E95AB" w14:textId="77777777" w:rsidTr="00E54678">
        <w:tc>
          <w:tcPr>
            <w:tcW w:w="1384" w:type="dxa"/>
          </w:tcPr>
          <w:p w14:paraId="7D76692F" w14:textId="77777777" w:rsidR="00E54678" w:rsidRPr="0072144B" w:rsidRDefault="00E54678" w:rsidP="000E5536">
            <w:pPr>
              <w:pStyle w:val="Tiny"/>
            </w:pPr>
            <w:r w:rsidRPr="0072144B">
              <w:t>Routines</w:t>
            </w:r>
          </w:p>
        </w:tc>
        <w:tc>
          <w:tcPr>
            <w:tcW w:w="3402" w:type="dxa"/>
          </w:tcPr>
          <w:p w14:paraId="42AE1B99" w14:textId="77777777" w:rsidR="00E54678" w:rsidRPr="0072144B" w:rsidRDefault="00E54678" w:rsidP="000E5536">
            <w:pPr>
              <w:pStyle w:val="Tiny"/>
            </w:pPr>
            <w:r w:rsidRPr="0072144B">
              <w:t>Information about the functions in the database</w:t>
            </w:r>
          </w:p>
        </w:tc>
        <w:tc>
          <w:tcPr>
            <w:tcW w:w="5103" w:type="dxa"/>
          </w:tcPr>
          <w:p w14:paraId="2C65893C" w14:textId="77777777" w:rsidR="00E54678" w:rsidRPr="0072144B" w:rsidRDefault="00E54678" w:rsidP="000E5536">
            <w:pPr>
              <w:pStyle w:val="Tiny"/>
            </w:pPr>
            <w:r w:rsidRPr="0072144B">
              <w:t>SELECT * from information_schema.routines where routine_schema = 'especies';</w:t>
            </w:r>
          </w:p>
        </w:tc>
      </w:tr>
    </w:tbl>
    <w:p w14:paraId="37D096EA" w14:textId="77777777" w:rsidR="00AA169A" w:rsidRDefault="000D2045" w:rsidP="000E5536">
      <w:pPr>
        <w:pStyle w:val="BodyText2"/>
      </w:pPr>
      <w:r>
        <w:t>The PostgreSQL.pg_description table has all of the descriptions for the database objects.</w:t>
      </w:r>
      <w:r w:rsidR="00AA169A">
        <w:t xml:space="preserve"> There are comment information functions!! Here </w:t>
      </w:r>
      <w:hyperlink r:id="rId396" w:anchor="FUNCTIONS-INFO-COMMENT-TABLE" w:history="1">
        <w:r w:rsidR="00AA169A" w:rsidRPr="00AD4996">
          <w:rPr>
            <w:rStyle w:val="Hyperlink"/>
          </w:rPr>
          <w:t>http://www.postgresql.org/docs/current/interactive/functions-info.html#FUNCTIONS-INFO-COMMENT-TABLE</w:t>
        </w:r>
      </w:hyperlink>
      <w:r w:rsidR="00AA169A">
        <w:t xml:space="preserve">. </w:t>
      </w:r>
    </w:p>
    <w:p w14:paraId="583A6805" w14:textId="77777777" w:rsidR="00020AC0" w:rsidRDefault="00020AC0" w:rsidP="000E5536">
      <w:pPr>
        <w:pStyle w:val="BodyText2"/>
      </w:pPr>
    </w:p>
    <w:tbl>
      <w:tblPr>
        <w:tblW w:w="8505" w:type="dxa"/>
        <w:tblLook w:val="04A0" w:firstRow="1" w:lastRow="0" w:firstColumn="1" w:lastColumn="0" w:noHBand="0" w:noVBand="1"/>
      </w:tblPr>
      <w:tblGrid>
        <w:gridCol w:w="5920"/>
        <w:gridCol w:w="2585"/>
      </w:tblGrid>
      <w:tr w:rsidR="001A0148" w:rsidRPr="00FA3E85" w14:paraId="23CE5D9C" w14:textId="77777777" w:rsidTr="001A0148">
        <w:tc>
          <w:tcPr>
            <w:tcW w:w="5920" w:type="dxa"/>
          </w:tcPr>
          <w:p w14:paraId="53B57FED" w14:textId="77777777" w:rsidR="001A0148" w:rsidRPr="00FA3E85" w:rsidRDefault="001A0148" w:rsidP="000E5536">
            <w:pPr>
              <w:pStyle w:val="Tiny"/>
            </w:pPr>
            <w:r w:rsidRPr="00FA3E85">
              <w:t>SQL</w:t>
            </w:r>
          </w:p>
        </w:tc>
        <w:tc>
          <w:tcPr>
            <w:tcW w:w="2585" w:type="dxa"/>
          </w:tcPr>
          <w:p w14:paraId="74F98774" w14:textId="77777777" w:rsidR="001A0148" w:rsidRPr="00FA3E85" w:rsidRDefault="001A0148" w:rsidP="000E5536">
            <w:pPr>
              <w:pStyle w:val="Tiny"/>
            </w:pPr>
            <w:r w:rsidRPr="00FA3E85">
              <w:t>Description</w:t>
            </w:r>
          </w:p>
        </w:tc>
      </w:tr>
      <w:tr w:rsidR="001A0148" w:rsidRPr="00FA3E85" w14:paraId="47D6BDA1" w14:textId="77777777" w:rsidTr="001A0148">
        <w:tc>
          <w:tcPr>
            <w:tcW w:w="5920" w:type="dxa"/>
          </w:tcPr>
          <w:p w14:paraId="3EE9F5E0" w14:textId="77777777" w:rsidR="001A0148" w:rsidRPr="00FA3E85" w:rsidRDefault="001A0148" w:rsidP="000E5536">
            <w:pPr>
              <w:pStyle w:val="Tiny"/>
            </w:pPr>
            <w:r w:rsidRPr="00FA3E85">
              <w:t>SELECT description FROM pg_description JOIN pg_class ON pg_description.objoid = pg_class.oid WHERE relname = 'species_wdpa'</w:t>
            </w:r>
          </w:p>
        </w:tc>
        <w:tc>
          <w:tcPr>
            <w:tcW w:w="2585" w:type="dxa"/>
          </w:tcPr>
          <w:p w14:paraId="308A61CD" w14:textId="77777777" w:rsidR="001A0148" w:rsidRPr="00FA3E85" w:rsidRDefault="001A0148" w:rsidP="000E5536">
            <w:pPr>
              <w:pStyle w:val="Tiny"/>
            </w:pPr>
            <w:r w:rsidRPr="00FA3E85">
              <w:t>Gets the description for a tablename</w:t>
            </w:r>
          </w:p>
        </w:tc>
      </w:tr>
      <w:tr w:rsidR="001A0148" w:rsidRPr="00FA3E85" w14:paraId="23EBD850" w14:textId="77777777" w:rsidTr="001A0148">
        <w:tc>
          <w:tcPr>
            <w:tcW w:w="5920" w:type="dxa"/>
          </w:tcPr>
          <w:p w14:paraId="1435A042" w14:textId="77777777" w:rsidR="001A0148" w:rsidRPr="00FA3E85" w:rsidRDefault="001A0148" w:rsidP="000E5536">
            <w:pPr>
              <w:pStyle w:val="Tiny"/>
            </w:pPr>
            <w:r w:rsidRPr="00FA3E85">
              <w:t>SELECT description FROM pg_description WHERE objoid = 'especies.species_wdpa'::regclass;</w:t>
            </w:r>
          </w:p>
        </w:tc>
        <w:tc>
          <w:tcPr>
            <w:tcW w:w="2585" w:type="dxa"/>
          </w:tcPr>
          <w:p w14:paraId="6851C47D" w14:textId="77777777" w:rsidR="001A0148" w:rsidRPr="00FA3E85" w:rsidRDefault="001A0148" w:rsidP="000E5536">
            <w:pPr>
              <w:pStyle w:val="Tiny"/>
            </w:pPr>
            <w:r w:rsidRPr="00FA3E85">
              <w:t>“</w:t>
            </w:r>
          </w:p>
        </w:tc>
      </w:tr>
      <w:tr w:rsidR="001A0148" w:rsidRPr="00FA3E85" w14:paraId="35AD229B" w14:textId="77777777" w:rsidTr="001A0148">
        <w:tc>
          <w:tcPr>
            <w:tcW w:w="5920" w:type="dxa"/>
          </w:tcPr>
          <w:p w14:paraId="29D633EE" w14:textId="77777777" w:rsidR="001A0148" w:rsidRPr="00FA3E85" w:rsidRDefault="00310484" w:rsidP="000E5536">
            <w:pPr>
              <w:pStyle w:val="Tiny"/>
            </w:pPr>
            <w:r w:rsidRPr="00FA3E85">
              <w:t>SELECT obj_description('especies.species_wdpa'::regclass, 'pg_class') ;</w:t>
            </w:r>
          </w:p>
        </w:tc>
        <w:tc>
          <w:tcPr>
            <w:tcW w:w="2585" w:type="dxa"/>
          </w:tcPr>
          <w:p w14:paraId="1992F426" w14:textId="77777777" w:rsidR="001A0148" w:rsidRPr="00FA3E85" w:rsidRDefault="00310484" w:rsidP="000E5536">
            <w:pPr>
              <w:pStyle w:val="Tiny"/>
            </w:pPr>
            <w:r w:rsidRPr="00FA3E85">
              <w:t>“</w:t>
            </w:r>
          </w:p>
        </w:tc>
      </w:tr>
      <w:tr w:rsidR="00FA3E85" w:rsidRPr="00FA3E85" w14:paraId="72E88E8A" w14:textId="77777777" w:rsidTr="001A0148">
        <w:tc>
          <w:tcPr>
            <w:tcW w:w="5920" w:type="dxa"/>
          </w:tcPr>
          <w:p w14:paraId="4E15751E" w14:textId="77777777" w:rsidR="00FA3E85" w:rsidRPr="00FA3E85" w:rsidRDefault="00FA3E85" w:rsidP="000E5536">
            <w:pPr>
              <w:pStyle w:val="Tiny"/>
            </w:pPr>
            <w:r w:rsidRPr="00FA3E85">
              <w:t>SELECT obj_description('especies.species_wdpa'::regclass);</w:t>
            </w:r>
          </w:p>
        </w:tc>
        <w:tc>
          <w:tcPr>
            <w:tcW w:w="2585" w:type="dxa"/>
          </w:tcPr>
          <w:p w14:paraId="283ACD73" w14:textId="77777777" w:rsidR="00FA3E85" w:rsidRPr="00FA3E85" w:rsidRDefault="00FA3E85" w:rsidP="000E5536">
            <w:pPr>
              <w:pStyle w:val="Tiny"/>
            </w:pPr>
            <w:r>
              <w:t>“</w:t>
            </w:r>
          </w:p>
        </w:tc>
      </w:tr>
      <w:tr w:rsidR="00020AC0" w:rsidRPr="00FA3E85" w14:paraId="3514045B" w14:textId="77777777" w:rsidTr="001A0148">
        <w:tc>
          <w:tcPr>
            <w:tcW w:w="5920" w:type="dxa"/>
          </w:tcPr>
          <w:p w14:paraId="5EB13533" w14:textId="77777777" w:rsidR="00020AC0" w:rsidRPr="00FA3E85" w:rsidRDefault="00FA3E85" w:rsidP="000E5536">
            <w:pPr>
              <w:pStyle w:val="Tiny"/>
            </w:pPr>
            <w:r w:rsidRPr="00FA3E85">
              <w:t>SELECT obj_description(301929987, 'pg_proc') ;</w:t>
            </w:r>
          </w:p>
        </w:tc>
        <w:tc>
          <w:tcPr>
            <w:tcW w:w="2585" w:type="dxa"/>
          </w:tcPr>
          <w:p w14:paraId="4F52C31D" w14:textId="77777777" w:rsidR="00020AC0" w:rsidRPr="00FA3E85" w:rsidRDefault="00020AC0" w:rsidP="000E5536">
            <w:pPr>
              <w:pStyle w:val="Tiny"/>
            </w:pPr>
            <w:r w:rsidRPr="00FA3E85">
              <w:t>Gets the description for a function</w:t>
            </w:r>
          </w:p>
        </w:tc>
      </w:tr>
      <w:tr w:rsidR="00FA3E85" w:rsidRPr="00FA3E85" w14:paraId="640B6CE3" w14:textId="77777777" w:rsidTr="001A0148">
        <w:tc>
          <w:tcPr>
            <w:tcW w:w="5920" w:type="dxa"/>
          </w:tcPr>
          <w:p w14:paraId="5BF7E236" w14:textId="77777777" w:rsidR="00FA3E85" w:rsidRPr="00FA3E85" w:rsidRDefault="0030438D" w:rsidP="000E5536">
            <w:pPr>
              <w:pStyle w:val="Tiny"/>
            </w:pPr>
            <w:r w:rsidRPr="0030438D">
              <w:t>SELECT 'especies.getpacount'::regproc;</w:t>
            </w:r>
          </w:p>
        </w:tc>
        <w:tc>
          <w:tcPr>
            <w:tcW w:w="2585" w:type="dxa"/>
          </w:tcPr>
          <w:p w14:paraId="4FAE1293" w14:textId="77777777" w:rsidR="00FA3E85" w:rsidRPr="00FA3E85" w:rsidRDefault="0030438D" w:rsidP="000E5536">
            <w:pPr>
              <w:pStyle w:val="Tiny"/>
            </w:pPr>
            <w:r>
              <w:t>Gets the procedure OID</w:t>
            </w:r>
          </w:p>
        </w:tc>
      </w:tr>
      <w:tr w:rsidR="0030438D" w:rsidRPr="00FA3E85" w14:paraId="4AD7A846" w14:textId="77777777" w:rsidTr="001A0148">
        <w:tc>
          <w:tcPr>
            <w:tcW w:w="5920" w:type="dxa"/>
          </w:tcPr>
          <w:p w14:paraId="255D385A" w14:textId="77777777" w:rsidR="0030438D" w:rsidRPr="00FA3E85" w:rsidRDefault="0030438D" w:rsidP="000E5536">
            <w:pPr>
              <w:pStyle w:val="Tiny"/>
            </w:pPr>
            <w:r w:rsidRPr="0030438D">
              <w:t>SELECT obj_description('especies.getpacount'::regproc, 'pg_proc');</w:t>
            </w:r>
          </w:p>
        </w:tc>
        <w:tc>
          <w:tcPr>
            <w:tcW w:w="2585" w:type="dxa"/>
          </w:tcPr>
          <w:p w14:paraId="0447A027" w14:textId="77777777" w:rsidR="0030438D" w:rsidRDefault="0030438D" w:rsidP="000E5536">
            <w:pPr>
              <w:pStyle w:val="Tiny"/>
            </w:pPr>
            <w:r w:rsidRPr="00FA3E85">
              <w:t>Gets the description for a function</w:t>
            </w:r>
          </w:p>
        </w:tc>
      </w:tr>
      <w:tr w:rsidR="00AC6437" w:rsidRPr="00FA3E85" w14:paraId="6B1164B2" w14:textId="77777777" w:rsidTr="001A0148">
        <w:tc>
          <w:tcPr>
            <w:tcW w:w="5920" w:type="dxa"/>
          </w:tcPr>
          <w:p w14:paraId="4E5F506F" w14:textId="77777777" w:rsidR="00AC6437" w:rsidRPr="0030438D" w:rsidRDefault="00AC6437" w:rsidP="000E5536">
            <w:pPr>
              <w:pStyle w:val="Tiny"/>
            </w:pPr>
            <w:r w:rsidRPr="00AC6437">
              <w:t>SELECT specific_name, routine_name, obj_description(routine_name::regproc, 'pg_proc') from information_schema.routines where routine_schema = 'especies'</w:t>
            </w:r>
          </w:p>
        </w:tc>
        <w:tc>
          <w:tcPr>
            <w:tcW w:w="2585" w:type="dxa"/>
          </w:tcPr>
          <w:p w14:paraId="399D8558" w14:textId="77777777" w:rsidR="00AC6437" w:rsidRPr="00FA3E85" w:rsidRDefault="00AC6437" w:rsidP="000E5536">
            <w:pPr>
              <w:pStyle w:val="Tiny"/>
            </w:pPr>
            <w:r>
              <w:t>Gets the function name and its description</w:t>
            </w:r>
          </w:p>
        </w:tc>
      </w:tr>
    </w:tbl>
    <w:p w14:paraId="1550F7CE" w14:textId="77777777" w:rsidR="001A0148" w:rsidRDefault="00020AC0" w:rsidP="000E5536">
      <w:pPr>
        <w:pStyle w:val="BodyText2"/>
      </w:pPr>
      <w:r>
        <w:t xml:space="preserve">The last method is the best and the system catalog parameter is specified </w:t>
      </w:r>
      <w:hyperlink r:id="rId397" w:history="1">
        <w:r w:rsidRPr="00020AC0">
          <w:rPr>
            <w:rStyle w:val="Hyperlink"/>
          </w:rPr>
          <w:t>here</w:t>
        </w:r>
      </w:hyperlink>
      <w:r>
        <w:t>.</w:t>
      </w:r>
    </w:p>
    <w:p w14:paraId="5E3F461E" w14:textId="77777777" w:rsidR="005F686F" w:rsidRDefault="005F686F" w:rsidP="000E5536">
      <w:pPr>
        <w:pStyle w:val="BodyText2"/>
      </w:pPr>
      <w:r>
        <w:t xml:space="preserve">The getclass is a way of getting the class OID for a table – there are different ways of getting OIDs for other types of objects, e.g. to get the OID for a procedure you use regprocedure (see </w:t>
      </w:r>
      <w:hyperlink r:id="rId398" w:history="1">
        <w:r w:rsidRPr="005F686F">
          <w:rPr>
            <w:rStyle w:val="Hyperlink"/>
          </w:rPr>
          <w:t>here</w:t>
        </w:r>
      </w:hyperlink>
      <w:r w:rsidR="0030438D">
        <w:t xml:space="preserve">), e.g. </w:t>
      </w:r>
      <w:r w:rsidR="0030438D" w:rsidRPr="0030438D">
        <w:t>SELECT 'especies.getpacount'::regproc;</w:t>
      </w:r>
    </w:p>
    <w:p w14:paraId="3C71D426" w14:textId="77777777" w:rsidR="00451288" w:rsidRDefault="00451288" w:rsidP="000E5536">
      <w:pPr>
        <w:pStyle w:val="BodyText2"/>
      </w:pPr>
      <w:r>
        <w:t xml:space="preserve">Looks like you cant put comments on a functions arguments </w:t>
      </w:r>
      <w:hyperlink r:id="rId399" w:history="1">
        <w:r w:rsidRPr="00451288">
          <w:rPr>
            <w:rStyle w:val="Hyperlink"/>
          </w:rPr>
          <w:t>boo</w:t>
        </w:r>
      </w:hyperlink>
      <w:r>
        <w:t xml:space="preserve"> </w:t>
      </w:r>
      <w:r>
        <w:sym w:font="Wingdings" w:char="F04C"/>
      </w:r>
      <w:r>
        <w:t>.</w:t>
      </w:r>
    </w:p>
    <w:p w14:paraId="75E49B2E" w14:textId="77777777" w:rsidR="00AD6080" w:rsidRDefault="00AD6080" w:rsidP="000E5536">
      <w:pPr>
        <w:pStyle w:val="BodyText2"/>
      </w:pPr>
      <w:r>
        <w:t>I can then use web.py to return the data in an html page as a eSpecies Web Services Catalog. Here is some sample code from the web.py template. The thing that took me ages to work out was assigning to variable – YOU MUST PUT A SPACE BETWEEN THE $ AND THE VARIABLE NAME OTHERWISE IT ASSUMES YOU ARE OUTPUTTING TO THE HTML PAGE.</w:t>
      </w:r>
    </w:p>
    <w:p w14:paraId="5E222AB2" w14:textId="77777777" w:rsidR="00AD6080" w:rsidRDefault="00AD6080" w:rsidP="000E5536">
      <w:pPr>
        <w:pStyle w:val="Code"/>
      </w:pPr>
      <w:r>
        <w:tab/>
        <w:t>$if functions:</w:t>
      </w:r>
    </w:p>
    <w:p w14:paraId="5FCCD996" w14:textId="77777777" w:rsidR="00AD6080" w:rsidRDefault="00AD6080" w:rsidP="000E5536">
      <w:pPr>
        <w:pStyle w:val="Code"/>
      </w:pPr>
      <w:r>
        <w:tab/>
      </w:r>
      <w:r>
        <w:tab/>
        <w:t>&lt;table&gt;&lt;tr&gt;&lt;th&gt;Service&lt;/th&gt;&lt;th colspan="3"&gt;Description&lt;/th&gt;&lt;/tr&gt;</w:t>
      </w:r>
    </w:p>
    <w:p w14:paraId="50C4310C" w14:textId="77777777" w:rsidR="00AD6080" w:rsidRDefault="00AD6080" w:rsidP="000E5536">
      <w:pPr>
        <w:pStyle w:val="Code"/>
      </w:pPr>
      <w:r>
        <w:tab/>
      </w:r>
      <w:r>
        <w:tab/>
        <w:t>$for f in functions:</w:t>
      </w:r>
    </w:p>
    <w:p w14:paraId="119A863C" w14:textId="77777777" w:rsidR="00AD6080" w:rsidRDefault="00AD6080" w:rsidP="000E5536">
      <w:pPr>
        <w:pStyle w:val="Code"/>
      </w:pPr>
      <w:r>
        <w:tab/>
      </w:r>
      <w:r>
        <w:tab/>
      </w:r>
      <w:r>
        <w:tab/>
        <w:t xml:space="preserve">$ params = [i for i in parameters if i[0]==f[0]] </w:t>
      </w:r>
    </w:p>
    <w:p w14:paraId="701C5C59" w14:textId="77777777" w:rsidR="00AD6080" w:rsidRDefault="00AD6080" w:rsidP="000E5536">
      <w:pPr>
        <w:pStyle w:val="Code"/>
      </w:pPr>
      <w:r>
        <w:tab/>
      </w:r>
      <w:r>
        <w:tab/>
      </w:r>
      <w:r>
        <w:tab/>
        <w:t>$ callargs = ",".join(['17975' for i in params if (i[2]=='IN')])</w:t>
      </w:r>
    </w:p>
    <w:p w14:paraId="0B0FB726" w14:textId="77777777" w:rsidR="00AD6080" w:rsidRDefault="00AD6080" w:rsidP="000E5536">
      <w:pPr>
        <w:pStyle w:val="Code"/>
      </w:pPr>
      <w:r>
        <w:tab/>
      </w:r>
      <w:r>
        <w:tab/>
      </w:r>
      <w:r>
        <w:tab/>
        <w:t>$if f[1][:3]=='get':</w:t>
      </w:r>
    </w:p>
    <w:p w14:paraId="74F1E72C" w14:textId="77777777" w:rsidR="00AD6080" w:rsidRDefault="00AD6080" w:rsidP="000E5536">
      <w:pPr>
        <w:pStyle w:val="Code"/>
      </w:pPr>
      <w:r>
        <w:tab/>
      </w:r>
      <w:r>
        <w:tab/>
      </w:r>
      <w:r>
        <w:tab/>
      </w:r>
      <w:r>
        <w:tab/>
        <w:t>&lt;tr&gt;&lt;td&gt;&lt;a href='$f[1]?$callargs' target='__examplecall' title="Example call"&gt;$f[1]&lt;/td&gt;&lt;td colspan="3"&gt;$f[2]&lt;/a&gt;&lt;/td&gt;&lt;/tr&gt;</w:t>
      </w:r>
    </w:p>
    <w:p w14:paraId="7F3E6FED" w14:textId="77777777" w:rsidR="00AD6080" w:rsidRDefault="00AD6080" w:rsidP="000E5536">
      <w:pPr>
        <w:pStyle w:val="Code"/>
      </w:pPr>
      <w:r>
        <w:tab/>
      </w:r>
      <w:r>
        <w:tab/>
      </w:r>
      <w:r>
        <w:tab/>
        <w:t>$else:</w:t>
      </w:r>
    </w:p>
    <w:p w14:paraId="1958DB80" w14:textId="77777777" w:rsidR="00AD6080" w:rsidRDefault="00AD6080" w:rsidP="000E5536">
      <w:pPr>
        <w:pStyle w:val="Code"/>
      </w:pPr>
      <w:r>
        <w:tab/>
      </w:r>
      <w:r>
        <w:tab/>
      </w:r>
      <w:r>
        <w:tab/>
      </w:r>
      <w:r>
        <w:tab/>
        <w:t>&lt;tr&gt;&lt;td&gt;$f[1]&lt;/td&gt;&lt;td colspan="3"&gt;$f[2]&lt;/td&gt;&lt;/tr&gt;</w:t>
      </w:r>
    </w:p>
    <w:p w14:paraId="00E96F7B" w14:textId="77777777" w:rsidR="00AD6080" w:rsidRDefault="00AD6080" w:rsidP="000E5536">
      <w:pPr>
        <w:pStyle w:val="Code"/>
      </w:pPr>
      <w:r>
        <w:tab/>
      </w:r>
      <w:r>
        <w:tab/>
      </w:r>
      <w:r>
        <w:tab/>
        <w:t>&lt;tr&gt;&lt;/tr&gt;</w:t>
      </w:r>
    </w:p>
    <w:p w14:paraId="16667B15" w14:textId="77777777" w:rsidR="00AD6080" w:rsidRDefault="00AD6080" w:rsidP="000E5536">
      <w:pPr>
        <w:pStyle w:val="Code"/>
      </w:pPr>
      <w:r>
        <w:tab/>
      </w:r>
      <w:r>
        <w:tab/>
      </w:r>
      <w:r>
        <w:tab/>
        <w:t>$for p in params:</w:t>
      </w:r>
    </w:p>
    <w:p w14:paraId="748C8D59" w14:textId="77777777" w:rsidR="00AD6080" w:rsidRDefault="00AD6080" w:rsidP="000E5536">
      <w:pPr>
        <w:pStyle w:val="Code"/>
      </w:pPr>
      <w:r>
        <w:tab/>
      </w:r>
      <w:r>
        <w:tab/>
      </w:r>
      <w:r>
        <w:tab/>
      </w:r>
      <w:r>
        <w:tab/>
        <w:t>&lt;tr&gt;&lt;td&gt;&lt;/td&gt;&lt;td class="param_mode"&gt;$p[2]&lt;/td&gt;&lt;td class="param_name"&gt;$p[3]&lt;/td&gt;&lt;td class="param_type"&gt;$p[4]&lt;/td&gt;&lt;/tr&gt;</w:t>
      </w:r>
    </w:p>
    <w:p w14:paraId="4F1787EE" w14:textId="77777777" w:rsidR="00AD6080" w:rsidRDefault="00AD6080" w:rsidP="000E5536">
      <w:pPr>
        <w:pStyle w:val="Code"/>
      </w:pPr>
      <w:r>
        <w:tab/>
      </w:r>
      <w:r>
        <w:tab/>
      </w:r>
      <w:r>
        <w:tab/>
      </w:r>
      <w:r>
        <w:tab/>
        <w:t>&lt;tr&gt;&lt;/tr&gt;</w:t>
      </w:r>
    </w:p>
    <w:p w14:paraId="54C6899B" w14:textId="77777777" w:rsidR="00AD6080" w:rsidRDefault="00AD6080" w:rsidP="000E5536">
      <w:pPr>
        <w:pStyle w:val="Code"/>
      </w:pPr>
      <w:r>
        <w:tab/>
      </w:r>
      <w:r>
        <w:tab/>
        <w:t>&lt;/table&gt;</w:t>
      </w:r>
    </w:p>
    <w:p w14:paraId="5F99D879" w14:textId="77777777" w:rsidR="00AD6080" w:rsidRDefault="00AD6080" w:rsidP="000E5536">
      <w:pPr>
        <w:pStyle w:val="Code"/>
      </w:pPr>
      <w:r>
        <w:tab/>
        <w:t>$else:</w:t>
      </w:r>
    </w:p>
    <w:p w14:paraId="2C1279A4" w14:textId="77777777" w:rsidR="00AD6080" w:rsidRDefault="00AD6080" w:rsidP="000E5536">
      <w:pPr>
        <w:pStyle w:val="Code"/>
      </w:pPr>
      <w:r>
        <w:tab/>
        <w:t xml:space="preserve">    No content</w:t>
      </w:r>
    </w:p>
    <w:p w14:paraId="5BD160B1" w14:textId="77777777" w:rsidR="000912E6" w:rsidRDefault="000912E6" w:rsidP="000E5536">
      <w:pPr>
        <w:pStyle w:val="BodyText2"/>
      </w:pPr>
      <w:r>
        <w:t>In web.py the templetor system is used to output html. By default escaping is enabled so any content containing unsafe html characters (e.g. &gt; or &lt;) is converted to safe html by escaping. To output data without escaping use the $: syntax.</w:t>
      </w:r>
    </w:p>
    <w:p w14:paraId="0A775785" w14:textId="77777777" w:rsidR="001915AE" w:rsidRDefault="001915AE" w:rsidP="000E5536">
      <w:pPr>
        <w:pStyle w:val="BodyText2"/>
      </w:pPr>
      <w:r>
        <w:t>There is a really useful function called pg_get_function_arguments which retrieves the function arguments in a nice format!</w:t>
      </w:r>
      <w:r w:rsidR="000F77F2">
        <w:t xml:space="preserve"> e.g. </w:t>
      </w:r>
    </w:p>
    <w:p w14:paraId="1F654E67" w14:textId="77777777" w:rsidR="000F77F2" w:rsidRDefault="000F77F2" w:rsidP="000E5536">
      <w:pPr>
        <w:pStyle w:val="sql"/>
      </w:pPr>
      <w:r w:rsidRPr="000F77F2">
        <w:lastRenderedPageBreak/>
        <w:t>SELECT pg_get_function_arguments(302020830);</w:t>
      </w:r>
    </w:p>
    <w:p w14:paraId="0C7D8B08" w14:textId="77777777" w:rsidR="000F77F2" w:rsidRDefault="000F77F2" w:rsidP="000E5536">
      <w:pPr>
        <w:pStyle w:val="BodyText2"/>
      </w:pPr>
      <w:r>
        <w:t>will return:</w:t>
      </w:r>
    </w:p>
    <w:p w14:paraId="474B5B91" w14:textId="77777777" w:rsidR="000F77F2" w:rsidRDefault="000F77F2" w:rsidP="000E5536">
      <w:pPr>
        <w:pStyle w:val="sql"/>
      </w:pPr>
      <w:r w:rsidRPr="000F77F2">
        <w:t>country_id integer, presence_id integer[] DEFAULT '{1,2,3}'::integer[]</w:t>
      </w:r>
    </w:p>
    <w:p w14:paraId="3104A337" w14:textId="77777777" w:rsidR="00B053E1" w:rsidRDefault="00B053E1" w:rsidP="000E5536">
      <w:pPr>
        <w:pStyle w:val="BodyText2"/>
      </w:pPr>
      <w:r>
        <w:t>Here is the function to get the schema names:</w:t>
      </w:r>
    </w:p>
    <w:p w14:paraId="19F65125" w14:textId="77777777" w:rsidR="00A24C92" w:rsidRDefault="00A24C92" w:rsidP="000E5536">
      <w:pPr>
        <w:pStyle w:val="sql"/>
      </w:pPr>
      <w:r w:rsidRPr="00A24C92">
        <w:t>SELECT nspname, description FROM pg_catalog.pg_namespace, pg_catalog.pg_description where pg_namespace.oid = pg_description.objoid and nspname like 'e%' order by 1</w:t>
      </w:r>
    </w:p>
    <w:p w14:paraId="1993BBF4" w14:textId="77777777" w:rsidR="00B053E1" w:rsidRDefault="00B053E1" w:rsidP="000E5536">
      <w:pPr>
        <w:pStyle w:val="BodyText2"/>
      </w:pPr>
      <w:r>
        <w:t>Here is the function</w:t>
      </w:r>
      <w:r w:rsidR="00A24C92">
        <w:t xml:space="preserve"> to get the service</w:t>
      </w:r>
      <w:r w:rsidR="00B14198">
        <w:t>s</w:t>
      </w:r>
      <w:r w:rsidR="00DF1427">
        <w:t xml:space="preserve"> for a schema</w:t>
      </w:r>
      <w:r w:rsidR="00A24C92">
        <w:t>:</w:t>
      </w:r>
    </w:p>
    <w:p w14:paraId="539E4C5E" w14:textId="77777777" w:rsidR="00B053E1" w:rsidRDefault="00B45804" w:rsidP="000E5536">
      <w:pPr>
        <w:pStyle w:val="sql"/>
      </w:pPr>
      <w:r w:rsidRPr="00B45804">
        <w:t>SELECT proname service, description FROM pg_catalog.pg_namespace, pg_catalog.pg_proc, pg_description WHERE nspname='especies' AND pg_proc.pronamespace = pg_namespace.oid AND pg_description.objoid=pg_proc.oid order  by 1</w:t>
      </w:r>
    </w:p>
    <w:p w14:paraId="7AE48BFC" w14:textId="77777777" w:rsidR="00B053E1" w:rsidRDefault="00B053E1" w:rsidP="000E5536">
      <w:pPr>
        <w:pStyle w:val="BodyText2"/>
      </w:pPr>
      <w:r>
        <w:t>Here is the function to get the service parameters:</w:t>
      </w:r>
    </w:p>
    <w:p w14:paraId="2CDB3A95" w14:textId="77777777" w:rsidR="00B053E1" w:rsidRDefault="007F6996" w:rsidP="000E5536">
      <w:pPr>
        <w:pStyle w:val="sql"/>
      </w:pPr>
      <w:r w:rsidRPr="007F6996">
        <w:t>SELECT nspname as schema, proname service, proargmodes param_mode, proallargtypes param_types, proargnames param_names, pg_get_function_arguments(pg_proc.oid) param_defs, description FROM pg_catalog.pg_namespace, pg_catalog.pg_proc, pg_description WHERE proname ='gettest' AND pg_proc.pronamespace = pg_namespace.oid AND pg_description.objoid=pg_proc.oid</w:t>
      </w:r>
    </w:p>
    <w:p w14:paraId="71633FAA" w14:textId="77777777" w:rsidR="00386856" w:rsidRDefault="00386856" w:rsidP="000E5536">
      <w:pPr>
        <w:pStyle w:val="Heading5"/>
      </w:pPr>
      <w:r>
        <w:t>Writing compliant functions</w:t>
      </w:r>
    </w:p>
    <w:p w14:paraId="078E5F49" w14:textId="77777777" w:rsidR="00386856" w:rsidRDefault="00386856" w:rsidP="000E5536">
      <w:pPr>
        <w:pStyle w:val="BodyText2"/>
      </w:pPr>
      <w:r>
        <w:t>You have to write comments for each of the functions in order for them to be visible in the Services Directory. In addition, you can create parameter descriptions for the functions using the following format (using two single quotes so they are escaped in Postgresql):</w:t>
      </w:r>
    </w:p>
    <w:p w14:paraId="7BEA372D" w14:textId="77777777" w:rsidR="00386856" w:rsidRPr="00386856" w:rsidRDefault="00386856" w:rsidP="000E5536">
      <w:pPr>
        <w:pStyle w:val="BodyText2"/>
      </w:pPr>
      <w:r>
        <w:t>COMMENT ON FUNCTION whatever(integer, integer) IS 'This is the function description bla bla bla {''country_id'':''This is a description that will be shown in the parameter description'',''another_parameter'':''Here is another description''}'</w:t>
      </w:r>
    </w:p>
    <w:p w14:paraId="6353BA5F" w14:textId="77777777" w:rsidR="00BC76AC" w:rsidRDefault="00BC76AC" w:rsidP="000E5536">
      <w:pPr>
        <w:pStyle w:val="Heading5"/>
      </w:pPr>
      <w:r>
        <w:t>With calls to Hadoop</w:t>
      </w:r>
    </w:p>
    <w:p w14:paraId="1E21C6A0" w14:textId="77777777" w:rsidR="00BC76AC" w:rsidRDefault="00BC76AC" w:rsidP="000E5536">
      <w:pPr>
        <w:pStyle w:val="BodyText2"/>
      </w:pPr>
      <w:r>
        <w:t>When you use Hadoop to return data as json, the whole process is asynchronous and so the function that is first called cannot be used to return the data. This creates an issue because the introspection is used to document the return parameters – but you can get round this because you don’t actually need to return something in the function. e.g. the following works fine</w:t>
      </w:r>
    </w:p>
    <w:p w14:paraId="10CDA21F" w14:textId="77777777" w:rsidR="00BC76AC" w:rsidRDefault="00BC76AC" w:rsidP="000E5536">
      <w:pPr>
        <w:pStyle w:val="sql"/>
      </w:pPr>
      <w:r>
        <w:t>CREATE OR REPLACE FUNCTION get_species_list_quadkey2(quadkey text)</w:t>
      </w:r>
    </w:p>
    <w:p w14:paraId="3BD1495E" w14:textId="77777777" w:rsidR="00BC76AC" w:rsidRDefault="00BC76AC" w:rsidP="000E5536">
      <w:pPr>
        <w:pStyle w:val="sql"/>
      </w:pPr>
      <w:r>
        <w:t xml:space="preserve">  RETURNS TABLE(iucn_species_id bigint, taxon character varying, common_name character varying, min_presence_id integer, kingdom text, phylum text, "class" text, "order" text, "family" text, red_list_status character varying, flickr_image_count integer) AS</w:t>
      </w:r>
    </w:p>
    <w:p w14:paraId="66F86746" w14:textId="77777777" w:rsidR="00BC76AC" w:rsidRDefault="00BC76AC" w:rsidP="000E5536">
      <w:pPr>
        <w:pStyle w:val="sql"/>
      </w:pPr>
      <w:r>
        <w:t>$BODY$</w:t>
      </w:r>
    </w:p>
    <w:p w14:paraId="629ED73F" w14:textId="77777777" w:rsidR="00BC76AC" w:rsidRDefault="00BC76AC" w:rsidP="000E5536">
      <w:pPr>
        <w:pStyle w:val="sql"/>
      </w:pPr>
      <w:r>
        <w:t>DECLARE</w:t>
      </w:r>
    </w:p>
    <w:p w14:paraId="02B47E88" w14:textId="77777777" w:rsidR="00BC76AC" w:rsidRDefault="00BC76AC" w:rsidP="000E5536">
      <w:pPr>
        <w:pStyle w:val="sql"/>
      </w:pPr>
      <w:r>
        <w:t xml:space="preserve">  curtime timestamp := now();</w:t>
      </w:r>
    </w:p>
    <w:p w14:paraId="6166D76F" w14:textId="77777777" w:rsidR="00BC76AC" w:rsidRDefault="00BC76AC" w:rsidP="000E5536">
      <w:pPr>
        <w:pStyle w:val="sql"/>
      </w:pPr>
      <w:r>
        <w:t xml:space="preserve">  jobid integer;</w:t>
      </w:r>
    </w:p>
    <w:p w14:paraId="4163A7BA" w14:textId="77777777" w:rsidR="00BC76AC" w:rsidRDefault="00BC76AC" w:rsidP="000E5536">
      <w:pPr>
        <w:pStyle w:val="sql"/>
      </w:pPr>
      <w:r>
        <w:t>BEGIN</w:t>
      </w:r>
    </w:p>
    <w:p w14:paraId="2726525A" w14:textId="77777777" w:rsidR="00BC76AC" w:rsidRDefault="00BC76AC" w:rsidP="000E5536">
      <w:pPr>
        <w:pStyle w:val="sql"/>
      </w:pPr>
      <w:r>
        <w:t xml:space="preserve">  INSERT INTO jobs(id,query_text,time_start) VALUES (DEFAULT,quadkey,curtime) RETURNING id INTO jobid;</w:t>
      </w:r>
    </w:p>
    <w:p w14:paraId="043220FD" w14:textId="77777777" w:rsidR="00BC76AC" w:rsidRDefault="00BC76AC" w:rsidP="000E5536">
      <w:pPr>
        <w:pStyle w:val="sql"/>
      </w:pPr>
      <w:r>
        <w:t xml:space="preserve">  PERFORM pg_notify('job_request',jobid::text);</w:t>
      </w:r>
    </w:p>
    <w:p w14:paraId="122838AB" w14:textId="77777777" w:rsidR="00BC76AC" w:rsidRDefault="00BC76AC" w:rsidP="000E5536">
      <w:pPr>
        <w:pStyle w:val="sql"/>
      </w:pPr>
      <w:r>
        <w:t>END;</w:t>
      </w:r>
    </w:p>
    <w:p w14:paraId="2C12B8C9" w14:textId="77777777" w:rsidR="00BC76AC" w:rsidRDefault="00BC76AC" w:rsidP="000E5536">
      <w:pPr>
        <w:pStyle w:val="sql"/>
      </w:pPr>
    </w:p>
    <w:p w14:paraId="6547C77E" w14:textId="77777777" w:rsidR="00BC76AC" w:rsidRDefault="00BC76AC" w:rsidP="000E5536">
      <w:pPr>
        <w:pStyle w:val="sql"/>
      </w:pPr>
      <w:r>
        <w:t>$BODY$</w:t>
      </w:r>
    </w:p>
    <w:p w14:paraId="0DBD09C3" w14:textId="77777777" w:rsidR="00BC76AC" w:rsidRDefault="00BC76AC" w:rsidP="000E5536">
      <w:pPr>
        <w:pStyle w:val="sql"/>
      </w:pPr>
      <w:r>
        <w:t xml:space="preserve">  LANGUAGE plpgsql VOLATILE</w:t>
      </w:r>
    </w:p>
    <w:p w14:paraId="282C4147" w14:textId="77777777" w:rsidR="00BC76AC" w:rsidRDefault="00BC76AC" w:rsidP="000E5536">
      <w:pPr>
        <w:pStyle w:val="sql"/>
      </w:pPr>
      <w:r>
        <w:t xml:space="preserve">  COST 100;</w:t>
      </w:r>
    </w:p>
    <w:p w14:paraId="44D1068D" w14:textId="77777777" w:rsidR="00BC76AC" w:rsidRDefault="00BC76AC" w:rsidP="000E5536">
      <w:pPr>
        <w:pStyle w:val="sql"/>
      </w:pPr>
      <w:r>
        <w:t>ALTER FUNCTION get_species_list_quadkey2(text) OWNER TO especies;</w:t>
      </w:r>
    </w:p>
    <w:p w14:paraId="21F52D2F" w14:textId="77777777" w:rsidR="00BC76AC" w:rsidRPr="00BC76AC" w:rsidRDefault="00BC76AC" w:rsidP="000E5536">
      <w:pPr>
        <w:pStyle w:val="sql"/>
      </w:pPr>
      <w:r>
        <w:t>COMMENT ON FUNCTION get_species_list_quadkey2(text) IS 'Test function';</w:t>
      </w:r>
    </w:p>
    <w:p w14:paraId="55D3355F" w14:textId="77777777" w:rsidR="00A30C14" w:rsidRDefault="00A30C14" w:rsidP="000E5536">
      <w:pPr>
        <w:pStyle w:val="Heading5"/>
      </w:pPr>
      <w:r>
        <w:t>REST Services Directory Interface</w:t>
      </w:r>
    </w:p>
    <w:p w14:paraId="22B35A6D" w14:textId="77777777" w:rsidR="00A30C14" w:rsidRDefault="00A30C14" w:rsidP="000E5536">
      <w:pPr>
        <w:pStyle w:val="BodyText2"/>
      </w:pPr>
      <w:r>
        <w:t>We need to rewrite the REST Services Directory so that it uses tags stored in a database rather than fixed endpoints in Postgresql. I am creating additional tables, sequences and functions that will need to be moved to the utils schema. These will all need to be given read/write/execute rights for the appuser:</w:t>
      </w:r>
    </w:p>
    <w:p w14:paraId="55A0C410" w14:textId="77777777" w:rsidR="00A30C14" w:rsidRDefault="00A30C14" w:rsidP="000E5536">
      <w:pPr>
        <w:pStyle w:val="BodyText2"/>
      </w:pPr>
      <w:r>
        <w:t xml:space="preserve">TABLES: </w:t>
      </w:r>
      <w:r w:rsidRPr="00A30C14">
        <w:t>dopa_rest_tags</w:t>
      </w:r>
      <w:r>
        <w:t xml:space="preserve">, </w:t>
      </w:r>
      <w:r w:rsidRPr="00A30C14">
        <w:t>dopa_rest_services</w:t>
      </w:r>
      <w:r>
        <w:t xml:space="preserve">, </w:t>
      </w:r>
      <w:r w:rsidRPr="00A30C14">
        <w:t>dopa_rest_services_tags</w:t>
      </w:r>
    </w:p>
    <w:p w14:paraId="138E8A0F" w14:textId="77777777" w:rsidR="00A30C14" w:rsidRDefault="00A30C14" w:rsidP="000E5536">
      <w:pPr>
        <w:pStyle w:val="BodyText2"/>
      </w:pPr>
      <w:r>
        <w:t xml:space="preserve">SEQUENCES: </w:t>
      </w:r>
      <w:r w:rsidRPr="00A30C14">
        <w:t>dopa_rest_services_id_seq</w:t>
      </w:r>
      <w:r>
        <w:t xml:space="preserve">, </w:t>
      </w:r>
      <w:r w:rsidRPr="00A30C14">
        <w:t>dopa_rest_tags_id_seq</w:t>
      </w:r>
    </w:p>
    <w:p w14:paraId="5E5318AB" w14:textId="77777777" w:rsidR="00A30C14" w:rsidRDefault="00A30C14" w:rsidP="000E5536">
      <w:pPr>
        <w:pStyle w:val="BodyText2"/>
      </w:pPr>
      <w:r>
        <w:t xml:space="preserve">FUNCTIONS: </w:t>
      </w:r>
      <w:r w:rsidR="00FD64EF" w:rsidRPr="00FD64EF">
        <w:t>dopa_rest_get_tagged_services</w:t>
      </w:r>
      <w:r w:rsidR="00FE1B08">
        <w:t xml:space="preserve">, dopa_rest_get_root_resources, </w:t>
      </w:r>
      <w:r w:rsidR="00FE1B08" w:rsidRPr="00FE1B08">
        <w:t>dopa_rest_get_schema_name</w:t>
      </w:r>
    </w:p>
    <w:p w14:paraId="34E6534E" w14:textId="77777777" w:rsidR="00A30C14" w:rsidRDefault="00A30C14" w:rsidP="000E5536">
      <w:pPr>
        <w:pStyle w:val="BodyText2"/>
      </w:pPr>
      <w:r>
        <w:t>I have moved the Google Earth Engine code into a separate module that has no UI and calls will change from:</w:t>
      </w:r>
    </w:p>
    <w:p w14:paraId="0316A27E" w14:textId="77777777" w:rsidR="00A30C14" w:rsidRDefault="003630B2" w:rsidP="000E5536">
      <w:pPr>
        <w:pStyle w:val="BodyText2"/>
      </w:pPr>
      <w:hyperlink r:id="rId400" w:history="1">
        <w:r w:rsidR="00A30C14">
          <w:rPr>
            <w:rStyle w:val="Hyperlink"/>
          </w:rPr>
          <w:t>http://dopa-services.jrc.it/services/gee/getDatesForPoint?POINT=114,5&amp;CRS=EPSG:4326</w:t>
        </w:r>
      </w:hyperlink>
      <w:r w:rsidR="00A30C14">
        <w:t xml:space="preserve"> </w:t>
      </w:r>
    </w:p>
    <w:p w14:paraId="1664765F" w14:textId="77777777" w:rsidR="00A30C14" w:rsidRDefault="00A30C14" w:rsidP="000E5536">
      <w:pPr>
        <w:pStyle w:val="BodyText2"/>
      </w:pPr>
      <w:r>
        <w:t xml:space="preserve">To </w:t>
      </w:r>
    </w:p>
    <w:p w14:paraId="271DCFA4" w14:textId="77777777" w:rsidR="00A30C14" w:rsidRPr="00A30C14" w:rsidRDefault="003630B2" w:rsidP="000E5536">
      <w:pPr>
        <w:pStyle w:val="BodyText2"/>
      </w:pPr>
      <w:hyperlink r:id="rId401" w:history="1">
        <w:r w:rsidR="00A30C14" w:rsidRPr="00660CDF">
          <w:rPr>
            <w:rStyle w:val="Hyperlink"/>
          </w:rPr>
          <w:t>http://dopa-services.jrc.it/gee/getDatesForPoint?POINT=114,5&amp;CRS=EPSG:4326</w:t>
        </w:r>
      </w:hyperlink>
      <w:r w:rsidR="00A30C14">
        <w:t xml:space="preserve"> </w:t>
      </w:r>
    </w:p>
    <w:p w14:paraId="3DB388BE" w14:textId="59ACBA13" w:rsidR="00F45427" w:rsidRDefault="00D42332" w:rsidP="0034374E">
      <w:pPr>
        <w:pStyle w:val="Heading3"/>
      </w:pPr>
      <w:r>
        <w:lastRenderedPageBreak/>
        <w:t>eSpecies</w:t>
      </w:r>
      <w:r w:rsidR="000248CA">
        <w:t xml:space="preserve"> API Specification</w:t>
      </w:r>
      <w:bookmarkEnd w:id="104"/>
    </w:p>
    <w:p w14:paraId="2B91A369" w14:textId="77777777" w:rsidR="00D42332" w:rsidRDefault="00D42332" w:rsidP="007D2F52">
      <w:pPr>
        <w:pStyle w:val="Heading4"/>
      </w:pPr>
      <w:r>
        <w:t>REST API</w:t>
      </w:r>
    </w:p>
    <w:p w14:paraId="0D36CA70" w14:textId="77777777" w:rsidR="005564EB" w:rsidRPr="005564EB" w:rsidRDefault="005564EB" w:rsidP="000E5536">
      <w:pPr>
        <w:pStyle w:val="BodyText"/>
      </w:pPr>
      <w:r>
        <w:t>The REST specification will be based round the search dimensions of species, pa, country, bounding box, quadkey, richness. For all of the following calls the variable can be passed as a simple integer or as an array with the values separated with commas.</w:t>
      </w:r>
    </w:p>
    <w:p w14:paraId="0A00F59F" w14:textId="77777777" w:rsidR="00775F61" w:rsidRPr="00775F61" w:rsidRDefault="00775F61" w:rsidP="000E5536">
      <w:pPr>
        <w:pStyle w:val="Heading5"/>
      </w:pPr>
      <w:r>
        <w:t>By theme:</w:t>
      </w:r>
    </w:p>
    <w:p w14:paraId="61DB7A73" w14:textId="77777777" w:rsidR="006656D8" w:rsidRDefault="006656D8" w:rsidP="000E5536">
      <w:pPr>
        <w:pStyle w:val="BodyText2"/>
      </w:pPr>
      <w:r>
        <w:t xml:space="preserve">The following REST services will return </w:t>
      </w:r>
      <w:r w:rsidR="00235E7F">
        <w:t>the information</w:t>
      </w:r>
      <w:r>
        <w:t xml:space="preserve"> as either JSON or as a png image:</w:t>
      </w:r>
    </w:p>
    <w:p w14:paraId="3BF575A1" w14:textId="77777777" w:rsidR="003608E0" w:rsidRDefault="003608E0" w:rsidP="000E5536">
      <w:pPr>
        <w:pStyle w:val="BodyText"/>
      </w:pPr>
      <w:r>
        <w:t>/species/map/{</w:t>
      </w:r>
      <w:r w:rsidR="007F48D2">
        <w:rPr>
          <w:color w:val="FF0000"/>
        </w:rPr>
        <w:t>species</w:t>
      </w:r>
      <w:r w:rsidRPr="00204498">
        <w:rPr>
          <w:color w:val="FF0000"/>
        </w:rPr>
        <w:t>id</w:t>
      </w:r>
      <w:r>
        <w:t>}</w:t>
      </w:r>
    </w:p>
    <w:p w14:paraId="52AE71E3" w14:textId="77777777" w:rsidR="003608E0" w:rsidRDefault="003608E0" w:rsidP="000E5536">
      <w:pPr>
        <w:pStyle w:val="BodyText"/>
      </w:pPr>
      <w:r>
        <w:t>/</w:t>
      </w:r>
      <w:r w:rsidRPr="003608E0">
        <w:t>species</w:t>
      </w:r>
      <w:r>
        <w:t>/xyz/{</w:t>
      </w:r>
      <w:r w:rsidR="007F48D2">
        <w:rPr>
          <w:color w:val="FF0000"/>
        </w:rPr>
        <w:t>species</w:t>
      </w:r>
      <w:r w:rsidR="007F48D2" w:rsidRPr="00204498">
        <w:rPr>
          <w:color w:val="FF0000"/>
        </w:rPr>
        <w:t>id</w:t>
      </w:r>
      <w:r>
        <w:t>}</w:t>
      </w:r>
    </w:p>
    <w:p w14:paraId="0953E77C" w14:textId="77777777" w:rsidR="003608E0" w:rsidRDefault="003608E0" w:rsidP="000E5536">
      <w:pPr>
        <w:pStyle w:val="BodyText"/>
      </w:pPr>
      <w:r>
        <w:t>/</w:t>
      </w:r>
      <w:r w:rsidRPr="003608E0">
        <w:t>species</w:t>
      </w:r>
      <w:r>
        <w:t>/</w:t>
      </w:r>
      <w:r w:rsidR="00752E5D">
        <w:t>pa</w:t>
      </w:r>
      <w:r>
        <w:t>count/{</w:t>
      </w:r>
      <w:r w:rsidR="007F48D2">
        <w:rPr>
          <w:color w:val="FF0000"/>
        </w:rPr>
        <w:t>species</w:t>
      </w:r>
      <w:r w:rsidR="007F48D2" w:rsidRPr="00204498">
        <w:rPr>
          <w:color w:val="FF0000"/>
        </w:rPr>
        <w:t>id</w:t>
      </w:r>
      <w:r>
        <w:t>}</w:t>
      </w:r>
    </w:p>
    <w:p w14:paraId="72E4479A" w14:textId="77777777" w:rsidR="00833BA5" w:rsidRDefault="00833BA5" w:rsidP="000E5536">
      <w:pPr>
        <w:pStyle w:val="BodyText"/>
      </w:pPr>
      <w:r>
        <w:t>/</w:t>
      </w:r>
      <w:r w:rsidRPr="003608E0">
        <w:t>species</w:t>
      </w:r>
      <w:r>
        <w:t>/palist/{</w:t>
      </w:r>
      <w:r>
        <w:rPr>
          <w:color w:val="FF0000"/>
        </w:rPr>
        <w:t>species</w:t>
      </w:r>
      <w:r w:rsidRPr="00204498">
        <w:rPr>
          <w:color w:val="FF0000"/>
        </w:rPr>
        <w:t>id</w:t>
      </w:r>
      <w:r>
        <w:t>}</w:t>
      </w:r>
    </w:p>
    <w:p w14:paraId="3A9BCAB1" w14:textId="77777777" w:rsidR="00833BA5" w:rsidRDefault="00833BA5" w:rsidP="000E5536">
      <w:pPr>
        <w:pStyle w:val="BodyText"/>
      </w:pPr>
      <w:r>
        <w:t>/</w:t>
      </w:r>
      <w:r w:rsidRPr="003608E0">
        <w:t>species</w:t>
      </w:r>
      <w:r>
        <w:t>/area/{</w:t>
      </w:r>
      <w:r>
        <w:rPr>
          <w:color w:val="FF0000"/>
        </w:rPr>
        <w:t>species</w:t>
      </w:r>
      <w:r w:rsidRPr="00204498">
        <w:rPr>
          <w:color w:val="FF0000"/>
        </w:rPr>
        <w:t>id</w:t>
      </w:r>
      <w:r>
        <w:t>}</w:t>
      </w:r>
    </w:p>
    <w:p w14:paraId="05BBC9F0" w14:textId="77777777" w:rsidR="004D1BCC" w:rsidRDefault="004D1BCC" w:rsidP="000E5536">
      <w:pPr>
        <w:pStyle w:val="BodyText"/>
      </w:pPr>
      <w:r>
        <w:t>/pa/map/{</w:t>
      </w:r>
      <w:r w:rsidRPr="00204498">
        <w:rPr>
          <w:color w:val="FF0000"/>
        </w:rPr>
        <w:t>wdpaid</w:t>
      </w:r>
      <w:r>
        <w:t>}</w:t>
      </w:r>
    </w:p>
    <w:p w14:paraId="103EA34E" w14:textId="77777777" w:rsidR="004D1BCC" w:rsidRDefault="004D1BCC" w:rsidP="000E5536">
      <w:pPr>
        <w:pStyle w:val="BodyText"/>
      </w:pPr>
      <w:r>
        <w:t>/pa/xyz/{</w:t>
      </w:r>
      <w:r w:rsidRPr="00204498">
        <w:rPr>
          <w:color w:val="FF0000"/>
        </w:rPr>
        <w:t>wdpaid</w:t>
      </w:r>
      <w:r>
        <w:t>}</w:t>
      </w:r>
    </w:p>
    <w:p w14:paraId="4E0B93C5" w14:textId="77777777" w:rsidR="00D81F04" w:rsidRDefault="00D81F04" w:rsidP="000E5536">
      <w:pPr>
        <w:pStyle w:val="BodyText"/>
      </w:pPr>
      <w:r>
        <w:t>/pa/</w:t>
      </w:r>
      <w:r w:rsidR="00752E5D">
        <w:t>species</w:t>
      </w:r>
      <w:r>
        <w:t>count/{</w:t>
      </w:r>
      <w:r w:rsidRPr="00204498">
        <w:rPr>
          <w:color w:val="FF0000"/>
        </w:rPr>
        <w:t>wdpaid</w:t>
      </w:r>
      <w:r>
        <w:t>}</w:t>
      </w:r>
    </w:p>
    <w:p w14:paraId="2D30BB64" w14:textId="77777777" w:rsidR="00204498" w:rsidRDefault="00204498" w:rsidP="000E5536">
      <w:pPr>
        <w:pStyle w:val="BodyText"/>
      </w:pPr>
      <w:r>
        <w:t>/pa/</w:t>
      </w:r>
      <w:r w:rsidR="00752E5D">
        <w:t>species</w:t>
      </w:r>
      <w:r>
        <w:t>list</w:t>
      </w:r>
      <w:r w:rsidR="00732A53">
        <w:t>/{</w:t>
      </w:r>
      <w:r w:rsidR="00732A53" w:rsidRPr="00204498">
        <w:rPr>
          <w:color w:val="FF0000"/>
        </w:rPr>
        <w:t>wdpaid</w:t>
      </w:r>
      <w:r w:rsidR="00732A53">
        <w:t>}</w:t>
      </w:r>
    </w:p>
    <w:p w14:paraId="4191C877" w14:textId="77777777" w:rsidR="00196B83" w:rsidRDefault="00196B83" w:rsidP="000E5536">
      <w:pPr>
        <w:pStyle w:val="BodyText"/>
      </w:pPr>
      <w:r>
        <w:t>/country/speciescount/{</w:t>
      </w:r>
      <w:r w:rsidRPr="00204498">
        <w:rPr>
          <w:color w:val="FF0000"/>
        </w:rPr>
        <w:t>countryid</w:t>
      </w:r>
      <w:r>
        <w:t>}</w:t>
      </w:r>
    </w:p>
    <w:p w14:paraId="10C44E9B" w14:textId="77777777" w:rsidR="00196B83" w:rsidRDefault="00196B83" w:rsidP="000E5536">
      <w:pPr>
        <w:pStyle w:val="BodyText"/>
      </w:pPr>
      <w:r>
        <w:t>/country/specieslist/{</w:t>
      </w:r>
      <w:r w:rsidRPr="00204498">
        <w:rPr>
          <w:color w:val="FF0000"/>
        </w:rPr>
        <w:t>countryid</w:t>
      </w:r>
      <w:r>
        <w:t>}</w:t>
      </w:r>
    </w:p>
    <w:p w14:paraId="56084DD3" w14:textId="77777777" w:rsidR="00196B83" w:rsidRDefault="00196B83" w:rsidP="000E5536">
      <w:pPr>
        <w:pStyle w:val="BodyText"/>
      </w:pPr>
      <w:r>
        <w:t>/country/pacount/{</w:t>
      </w:r>
      <w:r w:rsidRPr="00204498">
        <w:rPr>
          <w:color w:val="FF0000"/>
        </w:rPr>
        <w:t>countryid</w:t>
      </w:r>
      <w:r>
        <w:t>}</w:t>
      </w:r>
    </w:p>
    <w:p w14:paraId="179E765D" w14:textId="77777777" w:rsidR="00196B83" w:rsidRDefault="00196B83" w:rsidP="000E5536">
      <w:pPr>
        <w:pStyle w:val="BodyText"/>
      </w:pPr>
      <w:r>
        <w:t>/country/palist/{</w:t>
      </w:r>
      <w:r w:rsidRPr="00204498">
        <w:rPr>
          <w:color w:val="FF0000"/>
        </w:rPr>
        <w:t>countryid</w:t>
      </w:r>
      <w:r>
        <w:t>}</w:t>
      </w:r>
    </w:p>
    <w:p w14:paraId="352F980A" w14:textId="77777777" w:rsidR="00FF2858" w:rsidRDefault="00FF2858" w:rsidP="000E5536">
      <w:pPr>
        <w:pStyle w:val="BodyText"/>
      </w:pPr>
      <w:r>
        <w:t>/richness/map</w:t>
      </w:r>
      <w:r w:rsidR="007E2DB1">
        <w:t>/{</w:t>
      </w:r>
      <w:r w:rsidR="007E2DB1" w:rsidRPr="007E2DB1">
        <w:rPr>
          <w:color w:val="FF0000"/>
        </w:rPr>
        <w:t>taxongroupid</w:t>
      </w:r>
      <w:r w:rsidR="007E2DB1">
        <w:t>}</w:t>
      </w:r>
    </w:p>
    <w:p w14:paraId="7DE891B1" w14:textId="77777777" w:rsidR="00FF2858" w:rsidRDefault="00FF2858" w:rsidP="000E5536">
      <w:pPr>
        <w:pStyle w:val="BodyText"/>
      </w:pPr>
      <w:r>
        <w:t>/richness/xyz</w:t>
      </w:r>
      <w:r w:rsidR="007E2DB1">
        <w:t>/{</w:t>
      </w:r>
      <w:r w:rsidR="007E2DB1" w:rsidRPr="007E2DB1">
        <w:rPr>
          <w:color w:val="FF0000"/>
        </w:rPr>
        <w:t>taxongroupid</w:t>
      </w:r>
      <w:r w:rsidR="007E2DB1">
        <w:t>}</w:t>
      </w:r>
    </w:p>
    <w:p w14:paraId="5E2A403D" w14:textId="77777777" w:rsidR="001770AB" w:rsidRPr="00952696" w:rsidRDefault="00775F61" w:rsidP="000E5536">
      <w:pPr>
        <w:pStyle w:val="Heading5"/>
      </w:pPr>
      <w:r>
        <w:t xml:space="preserve">By </w:t>
      </w:r>
      <w:r w:rsidR="00952696">
        <w:t>Bounding box</w:t>
      </w:r>
    </w:p>
    <w:p w14:paraId="15EF57A1" w14:textId="77777777" w:rsidR="00587CB9" w:rsidRDefault="00587CB9" w:rsidP="000E5536">
      <w:pPr>
        <w:pStyle w:val="BodyText2"/>
      </w:pPr>
      <w:r>
        <w:t>The following REST services will return the information as either JSON or as a png image:</w:t>
      </w:r>
    </w:p>
    <w:p w14:paraId="1A016B72" w14:textId="77777777" w:rsidR="006D26D0" w:rsidRDefault="006D26D0" w:rsidP="000E5536">
      <w:pPr>
        <w:pStyle w:val="BodyText"/>
      </w:pPr>
      <w:r>
        <w:t>/bbox/{</w:t>
      </w:r>
      <w:r w:rsidRPr="00204498">
        <w:t>minx,mminy,maxx,maxy</w:t>
      </w:r>
      <w:r>
        <w:t>}/species/</w:t>
      </w:r>
      <w:r w:rsidR="00105F18">
        <w:t>map/</w:t>
      </w:r>
      <w:r>
        <w:t>{species</w:t>
      </w:r>
      <w:r w:rsidRPr="00204498">
        <w:t>id</w:t>
      </w:r>
      <w:r>
        <w:t>}</w:t>
      </w:r>
    </w:p>
    <w:p w14:paraId="4383B17B" w14:textId="77777777" w:rsidR="003A1899" w:rsidRDefault="003A1899" w:rsidP="000E5536">
      <w:pPr>
        <w:pStyle w:val="BodyText"/>
      </w:pPr>
      <w:r>
        <w:t>/bbox/{</w:t>
      </w:r>
      <w:r w:rsidRPr="00204498">
        <w:t>minx,mminy,maxx,maxy</w:t>
      </w:r>
      <w:r>
        <w:t>}/pa/</w:t>
      </w:r>
      <w:r w:rsidR="00105F18">
        <w:t>map/</w:t>
      </w:r>
      <w:r>
        <w:t>{</w:t>
      </w:r>
      <w:r w:rsidRPr="00204498">
        <w:t>wdpaid</w:t>
      </w:r>
      <w:r>
        <w:t>}</w:t>
      </w:r>
    </w:p>
    <w:p w14:paraId="2E3C96F3" w14:textId="77777777" w:rsidR="003A1899" w:rsidRDefault="003A1899" w:rsidP="000E5536">
      <w:pPr>
        <w:pStyle w:val="BodyText"/>
      </w:pPr>
      <w:r>
        <w:t>/bbox/{</w:t>
      </w:r>
      <w:r w:rsidRPr="00204498">
        <w:t>minx,mminy,maxx,maxy</w:t>
      </w:r>
      <w:r>
        <w:t>}/richness/</w:t>
      </w:r>
      <w:r w:rsidR="00851590">
        <w:t>map/</w:t>
      </w:r>
      <w:r>
        <w:t>{</w:t>
      </w:r>
      <w:r w:rsidRPr="003A1899">
        <w:t xml:space="preserve"> </w:t>
      </w:r>
      <w:r w:rsidRPr="007E2DB1">
        <w:t>taxongroupid</w:t>
      </w:r>
      <w:r>
        <w:t xml:space="preserve"> }</w:t>
      </w:r>
    </w:p>
    <w:p w14:paraId="6577A4E4" w14:textId="77777777" w:rsidR="006D26D0" w:rsidRDefault="006D26D0" w:rsidP="000E5536">
      <w:pPr>
        <w:pStyle w:val="BodyText"/>
      </w:pPr>
      <w:r>
        <w:t>/bbox/{</w:t>
      </w:r>
      <w:r w:rsidRPr="00204498">
        <w:rPr>
          <w:color w:val="FF0000"/>
        </w:rPr>
        <w:t>minx,mminy,maxx,maxy</w:t>
      </w:r>
      <w:r w:rsidR="00881E92">
        <w:t>}/</w:t>
      </w:r>
      <w:r>
        <w:t>species</w:t>
      </w:r>
      <w:r w:rsidR="00881E92">
        <w:t>count</w:t>
      </w:r>
    </w:p>
    <w:p w14:paraId="39FDBD02" w14:textId="77777777" w:rsidR="006D26D0" w:rsidRDefault="006D26D0" w:rsidP="000E5536">
      <w:pPr>
        <w:pStyle w:val="BodyText"/>
      </w:pPr>
      <w:r>
        <w:t>/bbox/{</w:t>
      </w:r>
      <w:r w:rsidRPr="00204498">
        <w:t>minx,mminy,maxx,maxy</w:t>
      </w:r>
      <w:r w:rsidR="00881E92">
        <w:t>}/</w:t>
      </w:r>
      <w:r>
        <w:t>pa</w:t>
      </w:r>
      <w:r w:rsidR="00881E92">
        <w:t>count</w:t>
      </w:r>
    </w:p>
    <w:p w14:paraId="5648CB12" w14:textId="77777777" w:rsidR="000F695D" w:rsidRDefault="000F695D" w:rsidP="000E5536">
      <w:pPr>
        <w:pStyle w:val="BodyText"/>
      </w:pPr>
      <w:r>
        <w:t>/bbox/{</w:t>
      </w:r>
      <w:r w:rsidRPr="00204498">
        <w:rPr>
          <w:color w:val="FF0000"/>
        </w:rPr>
        <w:t>minx,mminy,maxx,maxy</w:t>
      </w:r>
      <w:r w:rsidR="00881E92">
        <w:t>}/</w:t>
      </w:r>
      <w:r>
        <w:t>species</w:t>
      </w:r>
      <w:r w:rsidR="00881E92">
        <w:t>list</w:t>
      </w:r>
    </w:p>
    <w:p w14:paraId="41A3471B" w14:textId="77777777" w:rsidR="000F695D" w:rsidRDefault="000F695D" w:rsidP="000E5536">
      <w:pPr>
        <w:pStyle w:val="BodyText"/>
      </w:pPr>
      <w:r>
        <w:t>/bbox/{</w:t>
      </w:r>
      <w:r w:rsidRPr="00204498">
        <w:t>minx,mminy,maxx,maxy</w:t>
      </w:r>
      <w:r w:rsidR="00881E92">
        <w:t>}/</w:t>
      </w:r>
      <w:r>
        <w:t>pa</w:t>
      </w:r>
      <w:r w:rsidR="00881E92">
        <w:t>list</w:t>
      </w:r>
    </w:p>
    <w:p w14:paraId="2FEBC148" w14:textId="77777777" w:rsidR="001C2B5A" w:rsidRDefault="00775F61" w:rsidP="000E5536">
      <w:pPr>
        <w:pStyle w:val="Heading5"/>
      </w:pPr>
      <w:r>
        <w:t xml:space="preserve">By </w:t>
      </w:r>
      <w:r w:rsidR="00F71638">
        <w:t>Quadkey</w:t>
      </w:r>
    </w:p>
    <w:p w14:paraId="0262C545" w14:textId="77777777" w:rsidR="00235E7F" w:rsidRDefault="00235E7F" w:rsidP="000E5536">
      <w:pPr>
        <w:pStyle w:val="BodyText2"/>
      </w:pPr>
      <w:r>
        <w:t>The following REST services will return the information as JSON:</w:t>
      </w:r>
    </w:p>
    <w:p w14:paraId="2236A0F0" w14:textId="77777777" w:rsidR="0094263D" w:rsidRDefault="0094263D" w:rsidP="000E5536">
      <w:pPr>
        <w:pStyle w:val="BodyText"/>
      </w:pPr>
      <w:r>
        <w:t>/quadkey/{</w:t>
      </w:r>
      <w:r w:rsidRPr="00204498">
        <w:rPr>
          <w:color w:val="FF0000"/>
        </w:rPr>
        <w:t>quadkey</w:t>
      </w:r>
      <w:r>
        <w:t>}/species</w:t>
      </w:r>
      <w:r w:rsidR="00D92364">
        <w:t>count</w:t>
      </w:r>
    </w:p>
    <w:p w14:paraId="24C8EBDC" w14:textId="77777777" w:rsidR="00D119E3" w:rsidRDefault="00D119E3" w:rsidP="000E5536">
      <w:pPr>
        <w:pStyle w:val="BodyText"/>
      </w:pPr>
      <w:r>
        <w:t>/quadkey/{</w:t>
      </w:r>
      <w:r w:rsidRPr="00204498">
        <w:rPr>
          <w:color w:val="FF0000"/>
        </w:rPr>
        <w:t>quadkey</w:t>
      </w:r>
      <w:r w:rsidR="00242F4A">
        <w:t>}/species</w:t>
      </w:r>
      <w:r w:rsidR="00D92364">
        <w:t>list</w:t>
      </w:r>
    </w:p>
    <w:p w14:paraId="4B0D2B24" w14:textId="77777777" w:rsidR="0094263D" w:rsidRDefault="0094263D" w:rsidP="000E5536">
      <w:pPr>
        <w:pStyle w:val="BodyText"/>
      </w:pPr>
      <w:r>
        <w:t>/quadkey/{</w:t>
      </w:r>
      <w:r w:rsidRPr="00204498">
        <w:rPr>
          <w:color w:val="FF0000"/>
        </w:rPr>
        <w:t>quadkey</w:t>
      </w:r>
      <w:r w:rsidR="00242F4A">
        <w:t>}/pa</w:t>
      </w:r>
      <w:r w:rsidR="00D92364">
        <w:t>count</w:t>
      </w:r>
    </w:p>
    <w:p w14:paraId="533CE436" w14:textId="77777777" w:rsidR="0094263D" w:rsidRDefault="0094263D" w:rsidP="000E5536">
      <w:pPr>
        <w:pStyle w:val="BodyText"/>
      </w:pPr>
      <w:r>
        <w:t>/quadkey/{</w:t>
      </w:r>
      <w:r w:rsidRPr="00204498">
        <w:rPr>
          <w:color w:val="FF0000"/>
        </w:rPr>
        <w:t>quadkey</w:t>
      </w:r>
      <w:r w:rsidR="00242F4A">
        <w:t>}/pa</w:t>
      </w:r>
      <w:r w:rsidR="00D92364">
        <w:t>list</w:t>
      </w:r>
    </w:p>
    <w:p w14:paraId="620BC72E" w14:textId="77777777" w:rsidR="006656D8" w:rsidRDefault="0068280B" w:rsidP="000E5536">
      <w:pPr>
        <w:pStyle w:val="Heading5"/>
      </w:pPr>
      <w:r>
        <w:t>Speciality</w:t>
      </w:r>
    </w:p>
    <w:p w14:paraId="78E50833" w14:textId="77777777" w:rsidR="00E22064" w:rsidRDefault="000B1A12" w:rsidP="000E5536">
      <w:pPr>
        <w:pStyle w:val="BodyText"/>
      </w:pPr>
      <w:r>
        <w:t>/quadkeydata/</w:t>
      </w:r>
      <w:r w:rsidR="00E22064">
        <w:t>map/</w:t>
      </w:r>
      <w:r w:rsidR="005E16B2">
        <w:t>{</w:t>
      </w:r>
      <w:r w:rsidR="005E16B2" w:rsidRPr="005E16B2">
        <w:rPr>
          <w:color w:val="FF0000"/>
        </w:rPr>
        <w:t>typeid</w:t>
      </w:r>
      <w:r w:rsidR="005E16B2">
        <w:t>}/{</w:t>
      </w:r>
      <w:r w:rsidR="005E16B2" w:rsidRPr="005E16B2">
        <w:rPr>
          <w:color w:val="FF0000"/>
        </w:rPr>
        <w:t>objectid</w:t>
      </w:r>
      <w:r w:rsidR="005E16B2">
        <w:t>}</w:t>
      </w:r>
      <w:r w:rsidR="00E22064">
        <w:tab/>
      </w:r>
    </w:p>
    <w:p w14:paraId="05787A3A" w14:textId="77777777" w:rsidR="00E22064" w:rsidRDefault="00E22064" w:rsidP="000E5536">
      <w:pPr>
        <w:pStyle w:val="BodyText"/>
      </w:pPr>
      <w:r>
        <w:t>/quadkeydata/xyz/{</w:t>
      </w:r>
      <w:r w:rsidRPr="005E16B2">
        <w:rPr>
          <w:color w:val="FF0000"/>
        </w:rPr>
        <w:t>typeid</w:t>
      </w:r>
      <w:r>
        <w:t>}/{</w:t>
      </w:r>
      <w:r w:rsidRPr="005E16B2">
        <w:rPr>
          <w:color w:val="FF0000"/>
        </w:rPr>
        <w:t>objectid</w:t>
      </w:r>
      <w:r>
        <w:t>}</w:t>
      </w:r>
      <w:r>
        <w:tab/>
      </w:r>
    </w:p>
    <w:p w14:paraId="79F5B38C" w14:textId="77777777" w:rsidR="00F84FA8" w:rsidRPr="00F84FA8" w:rsidRDefault="00F84FA8" w:rsidP="000E5536">
      <w:pPr>
        <w:pStyle w:val="Heading6"/>
      </w:pPr>
      <w:r>
        <w:t>Richness for protected areas</w:t>
      </w:r>
    </w:p>
    <w:p w14:paraId="61F5EFB4" w14:textId="77777777" w:rsidR="00F84FA8" w:rsidRDefault="00F84FA8" w:rsidP="000E5536">
      <w:pPr>
        <w:pStyle w:val="BodyText"/>
      </w:pPr>
      <w:r>
        <w:t>The richness for protected areas REST call uses a query that is really slow. Need to speed it up.</w:t>
      </w:r>
    </w:p>
    <w:p w14:paraId="32F9B152" w14:textId="77777777" w:rsidR="0068280B" w:rsidRDefault="003F5962" w:rsidP="000E5536">
      <w:pPr>
        <w:pStyle w:val="BodyText"/>
      </w:pPr>
      <w:r>
        <w:t>/special/{</w:t>
      </w:r>
      <w:r w:rsidRPr="00204498">
        <w:rPr>
          <w:color w:val="FF0000"/>
        </w:rPr>
        <w:t>minx,mminy,maxx,maxy</w:t>
      </w:r>
      <w:r>
        <w:t>}/parichness</w:t>
      </w:r>
    </w:p>
    <w:p w14:paraId="301463F7" w14:textId="77777777" w:rsidR="00F84FA8" w:rsidRDefault="00F84FA8" w:rsidP="000E5536">
      <w:pPr>
        <w:pStyle w:val="BodyText2"/>
      </w:pPr>
      <w:r>
        <w:t>SELECT speciesrichnessaves.tx,speciesrichnessaves.ty,speciesrichnessaves.z FROM speciesrichnessaves, quadkeydata WHERE speciesrichnessaves.tx BETWEEN 26643 AND 26899 AND speciesrichnessaves.ty BETWEEN 16373 AND 16629 AND quadkeydata.typeid=2 AND quadkeydata.quadkey=speciesrichnessaves.quadkey AND quadkeydata.tx BETWEEN 26643 AND 26899 AND quadkeydata.ty BETWEEN 16373 AND 16629</w:t>
      </w:r>
      <w:r w:rsidR="00734E2C">
        <w:t xml:space="preserve">  </w:t>
      </w:r>
      <w:r w:rsidR="00734E2C" w:rsidRPr="00C5051E">
        <w:rPr>
          <w:color w:val="FF0000"/>
        </w:rPr>
        <w:t>(17412ms)</w:t>
      </w:r>
    </w:p>
    <w:p w14:paraId="194BD805" w14:textId="77777777" w:rsidR="00CA6755" w:rsidRDefault="00CA6755" w:rsidP="000E5536">
      <w:pPr>
        <w:pStyle w:val="BodyText2"/>
      </w:pPr>
      <w:r>
        <w:lastRenderedPageBreak/>
        <w:t>SELECT tx,ty,z FROM speciesrichnessaves WHERE</w:t>
      </w:r>
      <w:r w:rsidR="009661E4">
        <w:t xml:space="preserve"> </w:t>
      </w:r>
      <w:r>
        <w:t>tx BETWEEN 26643 AND 26899 AND ty BETWEEN 16373 AND 16629 AND quadkey in(select quadkey from quadkeydata where typeid=2 AND tx BETWEEN 26643 AND 26899 AND ty BETWEEN 16373 AND 16629)</w:t>
      </w:r>
      <w:r w:rsidR="001E30FC">
        <w:t xml:space="preserve">   </w:t>
      </w:r>
      <w:r w:rsidR="001E30FC" w:rsidRPr="00C5051E">
        <w:rPr>
          <w:color w:val="FF0000"/>
        </w:rPr>
        <w:t>(16</w:t>
      </w:r>
      <w:r w:rsidRPr="00C5051E">
        <w:rPr>
          <w:color w:val="FF0000"/>
        </w:rPr>
        <w:t>292ms)</w:t>
      </w:r>
    </w:p>
    <w:p w14:paraId="0DAAF0C4" w14:textId="77777777" w:rsidR="009B1527" w:rsidRDefault="00927BBE" w:rsidP="000E5536">
      <w:pPr>
        <w:pStyle w:val="BodyText2"/>
      </w:pPr>
      <w:r>
        <w:t xml:space="preserve">SELECT min(tx) as tx ,min(ty) as ty,min(z) as z, count(quadkey) FROM (SELECT substring(speciesrichnessmammalia.quadkey from 0 for 15) AS level, speciesrichnessmammalia.tx, speciesrichnessmammalia.ty, speciesrichnessmammalia.z,speciesrichnessmammalia.quadkey FROM speciesrichnessmammalia, quadkeydata WHERE speciesrichnessmammalia.tx BETWEEN 25728 AND 27776 and speciesrichnessmammalia.ty BETWEEN 15496 AND 17544 AND quadkeydata.quadkey=speciesrichnessmammalia.quadkey AND quadkeydata.typeid=2 AND quadkeydata.tx BETWEEN 25728 AND 27776 AND quadkeydata.ty BETWEEN 15496 AND 17544)AS rows GROUP BY level HAVING count(quadkey)&gt;=2 </w:t>
      </w:r>
      <w:r w:rsidR="00C5051E">
        <w:t xml:space="preserve">                 </w:t>
      </w:r>
      <w:r>
        <w:t xml:space="preserve"> </w:t>
      </w:r>
      <w:r w:rsidRPr="00C5051E">
        <w:rPr>
          <w:color w:val="FF0000"/>
        </w:rPr>
        <w:t>(took &gt;5mins)</w:t>
      </w:r>
    </w:p>
    <w:p w14:paraId="71E34479" w14:textId="77777777" w:rsidR="00F84FA8" w:rsidRDefault="00590F0C" w:rsidP="000E5536">
      <w:pPr>
        <w:pStyle w:val="BodyText2"/>
      </w:pPr>
      <w:r>
        <w:t>It is not the speed of the indices – IT IS THE VOLUME OF DATA THAT YOU ARE RETURNING IN YOUR QUERY!</w:t>
      </w:r>
    </w:p>
    <w:p w14:paraId="36C6DBC8" w14:textId="77777777" w:rsidR="00660195" w:rsidRDefault="00660195" w:rsidP="000E5536">
      <w:pPr>
        <w:pStyle w:val="BodyText2"/>
      </w:pPr>
      <w:r>
        <w:t>SELECT * FROM quadkeydata WHERE tx BETWEEN 26000 AND 27000 and ty BETWEEN 16000 AND 17000 (&gt;5min)</w:t>
      </w:r>
    </w:p>
    <w:p w14:paraId="05EA4B05" w14:textId="77777777" w:rsidR="00660195" w:rsidRDefault="00660195" w:rsidP="000E5536">
      <w:pPr>
        <w:pStyle w:val="BodyText2"/>
      </w:pPr>
      <w:r>
        <w:t>SELECT * FROM quadkeydata WHERE tx BETWEEN 26000 AND 27000 and ty BETWEEN 16000 AND 17000 LIMIT 10 (11ms)</w:t>
      </w:r>
    </w:p>
    <w:p w14:paraId="084CBD9C" w14:textId="77777777" w:rsidR="00F74F67" w:rsidRDefault="00F74F67" w:rsidP="000E5536">
      <w:pPr>
        <w:pStyle w:val="BodyText2"/>
      </w:pPr>
      <w:r>
        <w:t>LIMIT 100</w:t>
      </w:r>
      <w:r>
        <w:tab/>
        <w:t>10 ms</w:t>
      </w:r>
    </w:p>
    <w:p w14:paraId="0312C565" w14:textId="77777777" w:rsidR="00F74F67" w:rsidRDefault="00F74F67" w:rsidP="000E5536">
      <w:pPr>
        <w:pStyle w:val="BodyText"/>
      </w:pPr>
      <w:r>
        <w:t>LIMIT 1000</w:t>
      </w:r>
      <w:r>
        <w:tab/>
        <w:t>22 ms</w:t>
      </w:r>
    </w:p>
    <w:p w14:paraId="022B5E41" w14:textId="77777777" w:rsidR="00F74F67" w:rsidRDefault="00F74F67" w:rsidP="000E5536">
      <w:pPr>
        <w:pStyle w:val="BodyText"/>
      </w:pPr>
      <w:r>
        <w:t>LIMIT 10000</w:t>
      </w:r>
      <w:r>
        <w:tab/>
        <w:t>91 ms</w:t>
      </w:r>
    </w:p>
    <w:p w14:paraId="54CB9DAF" w14:textId="77777777" w:rsidR="00F74F67" w:rsidRDefault="00F74F67" w:rsidP="000E5536">
      <w:pPr>
        <w:pStyle w:val="BodyText"/>
      </w:pPr>
      <w:r>
        <w:t>LIMIT 100000</w:t>
      </w:r>
      <w:r>
        <w:tab/>
        <w:t>1322 ms</w:t>
      </w:r>
    </w:p>
    <w:p w14:paraId="226D2AA6" w14:textId="77777777" w:rsidR="00F74F67" w:rsidRDefault="00F74F67" w:rsidP="000E5536">
      <w:pPr>
        <w:pStyle w:val="BodyText"/>
      </w:pPr>
      <w:r>
        <w:t>LIMIT 1000000</w:t>
      </w:r>
      <w:r>
        <w:tab/>
        <w:t>36974 ms</w:t>
      </w:r>
    </w:p>
    <w:p w14:paraId="5109D99A" w14:textId="77777777" w:rsidR="006F2397" w:rsidRDefault="006F2397" w:rsidP="000E5536">
      <w:pPr>
        <w:pStyle w:val="Heading5"/>
      </w:pPr>
      <w:r>
        <w:t>Utility Functions</w:t>
      </w:r>
    </w:p>
    <w:p w14:paraId="01EDC4BD" w14:textId="77777777" w:rsidR="00936E6B" w:rsidRDefault="00936E6B" w:rsidP="000E5536">
      <w:pPr>
        <w:pStyle w:val="BodyText"/>
      </w:pPr>
      <w:r>
        <w:t xml:space="preserve">Get a quadkey for an x,y </w:t>
      </w:r>
      <w:r w:rsidR="00F524AD">
        <w:t xml:space="preserve">tile </w:t>
      </w:r>
      <w:r>
        <w:t>coordinate:</w:t>
      </w:r>
    </w:p>
    <w:p w14:paraId="19A12755" w14:textId="77777777" w:rsidR="006F2397" w:rsidRDefault="003630B2" w:rsidP="000E5536">
      <w:pPr>
        <w:pStyle w:val="BodyText"/>
      </w:pPr>
      <w:hyperlink r:id="rId402" w:history="1">
        <w:r w:rsidR="00394CEC">
          <w:rPr>
            <w:rStyle w:val="Hyperlink"/>
          </w:rPr>
          <w:t>http://h03-dev-vm7/cgi-bin/eSpecies/getQuadkeyXY/27025,16972</w:t>
        </w:r>
      </w:hyperlink>
    </w:p>
    <w:p w14:paraId="566EA2D9" w14:textId="77777777" w:rsidR="00F524AD" w:rsidRDefault="00F524AD" w:rsidP="000E5536">
      <w:pPr>
        <w:pStyle w:val="BodyText2"/>
      </w:pPr>
      <w:r>
        <w:t>Get a quadkey for an eastings/northings coordinate:</w:t>
      </w:r>
    </w:p>
    <w:p w14:paraId="6D6A4DCC" w14:textId="77777777" w:rsidR="00F524AD" w:rsidRDefault="003630B2" w:rsidP="000E5536">
      <w:pPr>
        <w:pStyle w:val="BodyText"/>
      </w:pPr>
      <w:hyperlink r:id="rId403" w:history="1">
        <w:r w:rsidR="00EE4094">
          <w:rPr>
            <w:rStyle w:val="Hyperlink"/>
          </w:rPr>
          <w:t>http://h03-dev-vm7/cgi-bin/eSpecies/getQuadkeyEastNorth/13013862.68772097,719119.5621069372</w:t>
        </w:r>
      </w:hyperlink>
    </w:p>
    <w:p w14:paraId="22378BB0" w14:textId="77777777" w:rsidR="005A46D9" w:rsidRDefault="005A46D9" w:rsidP="000E5536">
      <w:pPr>
        <w:pStyle w:val="BodyText2"/>
      </w:pPr>
      <w:r>
        <w:t>Get a quadkey for a lat/long coordinate:</w:t>
      </w:r>
    </w:p>
    <w:p w14:paraId="47F6AD16" w14:textId="77777777" w:rsidR="005A46D9" w:rsidRPr="006F2397" w:rsidRDefault="003630B2" w:rsidP="000E5536">
      <w:pPr>
        <w:pStyle w:val="BodyText"/>
      </w:pPr>
      <w:hyperlink r:id="rId404" w:history="1">
        <w:r w:rsidR="00F84705">
          <w:rPr>
            <w:rStyle w:val="Hyperlink"/>
          </w:rPr>
          <w:t>http://h03-dev-vm7/cgi-bin/eSpecies/getQuadkeyLatLong/6.446317749457646,116.905517578125</w:t>
        </w:r>
      </w:hyperlink>
    </w:p>
    <w:p w14:paraId="5D5B1023" w14:textId="77777777" w:rsidR="006F2397" w:rsidRDefault="006F2397" w:rsidP="000E5536">
      <w:pPr>
        <w:pStyle w:val="Heading5"/>
      </w:pPr>
      <w:r>
        <w:t>Example calls</w:t>
      </w:r>
    </w:p>
    <w:p w14:paraId="0987052E" w14:textId="77777777" w:rsidR="00C82180" w:rsidRDefault="00C82180" w:rsidP="000E5536">
      <w:pPr>
        <w:pStyle w:val="BodyText2"/>
      </w:pPr>
      <w:r>
        <w:t>Here are some example calls:</w:t>
      </w:r>
    </w:p>
    <w:p w14:paraId="1BDE6FDC" w14:textId="77777777" w:rsidR="00C82180" w:rsidRDefault="003630B2" w:rsidP="000E5536">
      <w:pPr>
        <w:pStyle w:val="BodyText2"/>
      </w:pPr>
      <w:hyperlink r:id="rId405" w:history="1">
        <w:r w:rsidR="00EB5668">
          <w:rPr>
            <w:rStyle w:val="Hyperlink"/>
          </w:rPr>
          <w:t>http://h03-dev-vm7/cgi-bin/eSpecies/species/map/17975</w:t>
        </w:r>
      </w:hyperlink>
    </w:p>
    <w:p w14:paraId="3F75FC9A" w14:textId="77777777" w:rsidR="00EB5668" w:rsidRDefault="003630B2" w:rsidP="000E5536">
      <w:pPr>
        <w:pStyle w:val="BodyText2"/>
      </w:pPr>
      <w:hyperlink r:id="rId406" w:history="1">
        <w:r w:rsidR="00EB5668">
          <w:rPr>
            <w:rStyle w:val="Hyperlink"/>
          </w:rPr>
          <w:t>http://h03-dev-vm7/cgi-bin/eSpecies/species/xyz/17975</w:t>
        </w:r>
      </w:hyperlink>
    </w:p>
    <w:p w14:paraId="2C6863D5" w14:textId="77777777" w:rsidR="00EB5668" w:rsidRDefault="003630B2" w:rsidP="000E5536">
      <w:pPr>
        <w:pStyle w:val="BodyText2"/>
      </w:pPr>
      <w:hyperlink r:id="rId407" w:history="1">
        <w:r w:rsidR="00EB5668">
          <w:rPr>
            <w:rStyle w:val="Hyperlink"/>
          </w:rPr>
          <w:t>http://h03-dev-vm7/cgi-bin/eSpecies/pa/map/785</w:t>
        </w:r>
      </w:hyperlink>
    </w:p>
    <w:p w14:paraId="3BCAAB96" w14:textId="77777777" w:rsidR="00EB5668" w:rsidRDefault="003630B2" w:rsidP="000E5536">
      <w:pPr>
        <w:pStyle w:val="BodyText2"/>
      </w:pPr>
      <w:hyperlink r:id="rId408" w:history="1">
        <w:r w:rsidR="00EB5668" w:rsidRPr="00C22EDF">
          <w:rPr>
            <w:rStyle w:val="Hyperlink"/>
          </w:rPr>
          <w:t>http://h03-dev-vm7/cgi-bin/eSpecies/pa/xyz/785</w:t>
        </w:r>
      </w:hyperlink>
    </w:p>
    <w:p w14:paraId="69255EB9" w14:textId="77777777" w:rsidR="00EB5668" w:rsidRDefault="003630B2" w:rsidP="000E5536">
      <w:pPr>
        <w:pStyle w:val="BodyText2"/>
      </w:pPr>
      <w:hyperlink r:id="rId409" w:history="1">
        <w:r w:rsidR="00EB5668">
          <w:rPr>
            <w:rStyle w:val="Hyperlink"/>
          </w:rPr>
          <w:t>http://h03-dev-vm7/cgi-bin/eSpecies/pa/speciescount/785</w:t>
        </w:r>
      </w:hyperlink>
    </w:p>
    <w:p w14:paraId="59AFD91D" w14:textId="77777777" w:rsidR="00EB5668" w:rsidRDefault="003630B2" w:rsidP="000E5536">
      <w:pPr>
        <w:pStyle w:val="BodyText2"/>
      </w:pPr>
      <w:hyperlink r:id="rId410" w:history="1">
        <w:r w:rsidR="008676E5" w:rsidRPr="00C22EDF">
          <w:rPr>
            <w:rStyle w:val="Hyperlink"/>
          </w:rPr>
          <w:t>http://h03-dev-vm7/cgi-bin/eSpecies/pa/specieslist/785</w:t>
        </w:r>
      </w:hyperlink>
    </w:p>
    <w:p w14:paraId="4A291BAE" w14:textId="77777777" w:rsidR="00A86F21" w:rsidRDefault="003630B2" w:rsidP="000E5536">
      <w:pPr>
        <w:pStyle w:val="BodyText2"/>
      </w:pPr>
      <w:hyperlink r:id="rId411" w:history="1">
        <w:r w:rsidR="00A86F21">
          <w:rPr>
            <w:rStyle w:val="Hyperlink"/>
          </w:rPr>
          <w:t>http://h03-dev-vm7/cgi-bin/eSpecies/richness/map/aves</w:t>
        </w:r>
      </w:hyperlink>
    </w:p>
    <w:p w14:paraId="2617BC80" w14:textId="77777777" w:rsidR="00D22686" w:rsidRDefault="003630B2" w:rsidP="000E5536">
      <w:pPr>
        <w:pStyle w:val="BodyText2"/>
      </w:pPr>
      <w:hyperlink r:id="rId412" w:history="1">
        <w:r w:rsidR="00D22686">
          <w:rPr>
            <w:rStyle w:val="Hyperlink"/>
          </w:rPr>
          <w:t>http://h03-dev-vm7/cgi-bin/eSpecies/richness/xyz/aves</w:t>
        </w:r>
      </w:hyperlink>
    </w:p>
    <w:p w14:paraId="77A74F9E" w14:textId="77777777" w:rsidR="00B77447" w:rsidRDefault="003630B2" w:rsidP="000E5536">
      <w:pPr>
        <w:pStyle w:val="BodyText2"/>
      </w:pPr>
      <w:hyperlink r:id="rId413" w:history="1">
        <w:r w:rsidR="00B77447">
          <w:rPr>
            <w:rStyle w:val="Hyperlink"/>
          </w:rPr>
          <w:t>http://h03-dev-vm7/cgi-bin/eSpecies/bbox/25728,16008,27776,17032/species/map/17975</w:t>
        </w:r>
      </w:hyperlink>
    </w:p>
    <w:p w14:paraId="68A6476C" w14:textId="77777777" w:rsidR="00B77447" w:rsidRDefault="003630B2" w:rsidP="000E5536">
      <w:pPr>
        <w:pStyle w:val="BodyText2"/>
      </w:pPr>
      <w:hyperlink r:id="rId414" w:history="1">
        <w:r w:rsidR="00B77447">
          <w:rPr>
            <w:rStyle w:val="Hyperlink"/>
          </w:rPr>
          <w:t>http://h03-dev-vm7/cgi-bin/eSpecies/bbox/25728,16008,27776,17032/pa/map/785</w:t>
        </w:r>
      </w:hyperlink>
    </w:p>
    <w:p w14:paraId="4E0EF125" w14:textId="77777777" w:rsidR="00B77447" w:rsidRDefault="003630B2" w:rsidP="000E5536">
      <w:pPr>
        <w:pStyle w:val="BodyText2"/>
      </w:pPr>
      <w:hyperlink r:id="rId415" w:history="1">
        <w:r w:rsidR="00B77447">
          <w:rPr>
            <w:rStyle w:val="Hyperlink"/>
          </w:rPr>
          <w:t>http://h03-dev-vm7/cgi-bin/eSpecies/bbox/25728,16008,27776,17032/richness/map/aves</w:t>
        </w:r>
      </w:hyperlink>
    </w:p>
    <w:p w14:paraId="2E45FC66" w14:textId="77777777" w:rsidR="008676E5" w:rsidRDefault="003630B2" w:rsidP="000E5536">
      <w:pPr>
        <w:pStyle w:val="BodyText2"/>
      </w:pPr>
      <w:hyperlink r:id="rId416" w:history="1">
        <w:r w:rsidR="008676E5">
          <w:rPr>
            <w:rStyle w:val="Hyperlink"/>
          </w:rPr>
          <w:t>http://h03-dev-vm7/cgi-bin/eSpecies/bbox/25728,16008,27776,17032/speciescount</w:t>
        </w:r>
      </w:hyperlink>
    </w:p>
    <w:p w14:paraId="4DF0945E" w14:textId="77777777" w:rsidR="008676E5" w:rsidRDefault="003630B2" w:rsidP="000E5536">
      <w:pPr>
        <w:pStyle w:val="BodyText2"/>
      </w:pPr>
      <w:hyperlink r:id="rId417" w:history="1">
        <w:r w:rsidR="008676E5">
          <w:rPr>
            <w:rStyle w:val="Hyperlink"/>
          </w:rPr>
          <w:t>http://h03-dev-vm7/cgi-bin/eSpecies/bbox/25728,16008,27776,17032/specieslist</w:t>
        </w:r>
      </w:hyperlink>
    </w:p>
    <w:p w14:paraId="2178C6A6" w14:textId="77777777" w:rsidR="00AE0ABD" w:rsidRDefault="003630B2" w:rsidP="000E5536">
      <w:pPr>
        <w:pStyle w:val="BodyText2"/>
      </w:pPr>
      <w:hyperlink r:id="rId418" w:history="1">
        <w:r w:rsidR="00AE0ABD">
          <w:rPr>
            <w:rStyle w:val="Hyperlink"/>
          </w:rPr>
          <w:t>http://h03-dev-vm7/cgi-bin/eSpecies/bbox/25728,16008,27776,17032/pacount</w:t>
        </w:r>
      </w:hyperlink>
    </w:p>
    <w:p w14:paraId="31698262" w14:textId="77777777" w:rsidR="00AE0ABD" w:rsidRDefault="003630B2" w:rsidP="000E5536">
      <w:pPr>
        <w:pStyle w:val="BodyText2"/>
      </w:pPr>
      <w:hyperlink r:id="rId419" w:history="1">
        <w:r w:rsidR="00AE0ABD">
          <w:rPr>
            <w:rStyle w:val="Hyperlink"/>
          </w:rPr>
          <w:t>http://h03-dev-vm7/cgi-bin/eSpecies/bbox/25728,16008,27776,17032/palist</w:t>
        </w:r>
      </w:hyperlink>
    </w:p>
    <w:p w14:paraId="37BBA64B" w14:textId="77777777" w:rsidR="00770EB7" w:rsidRDefault="003630B2" w:rsidP="000E5536">
      <w:pPr>
        <w:pStyle w:val="BodyText2"/>
      </w:pPr>
      <w:hyperlink r:id="rId420" w:history="1">
        <w:r w:rsidR="00770EB7">
          <w:rPr>
            <w:rStyle w:val="Hyperlink"/>
          </w:rPr>
          <w:t>http://h03-dev-vm7/cgi-bin/eSpecies/quadkey/132320330232030/speciescount</w:t>
        </w:r>
      </w:hyperlink>
    </w:p>
    <w:p w14:paraId="34E76A08" w14:textId="77777777" w:rsidR="00770EB7" w:rsidRDefault="003630B2" w:rsidP="000E5536">
      <w:pPr>
        <w:pStyle w:val="BodyText2"/>
      </w:pPr>
      <w:hyperlink r:id="rId421" w:history="1">
        <w:r w:rsidR="00770EB7">
          <w:rPr>
            <w:rStyle w:val="Hyperlink"/>
          </w:rPr>
          <w:t>http://h03-dev-vm7/cgi-bin/eSpecies/quadkey/132320330232030/specieslist</w:t>
        </w:r>
      </w:hyperlink>
    </w:p>
    <w:p w14:paraId="2CDB8621" w14:textId="77777777" w:rsidR="00D14E0A" w:rsidRDefault="003630B2" w:rsidP="000E5536">
      <w:pPr>
        <w:pStyle w:val="BodyText2"/>
      </w:pPr>
      <w:hyperlink r:id="rId422" w:history="1">
        <w:r w:rsidR="00242F4A">
          <w:rPr>
            <w:rStyle w:val="Hyperlink"/>
          </w:rPr>
          <w:t>http://h03-dev-vm7/cgi-bin/eSpecies/quadkey/132320323113002/pacount</w:t>
        </w:r>
      </w:hyperlink>
      <w:r w:rsidR="00242F4A">
        <w:t xml:space="preserve"> </w:t>
      </w:r>
    </w:p>
    <w:p w14:paraId="7CB575ED" w14:textId="77777777" w:rsidR="00D14E0A" w:rsidRDefault="003630B2" w:rsidP="000E5536">
      <w:pPr>
        <w:pStyle w:val="BodyText2"/>
      </w:pPr>
      <w:hyperlink r:id="rId423" w:history="1">
        <w:r w:rsidR="00242F4A">
          <w:rPr>
            <w:rStyle w:val="Hyperlink"/>
          </w:rPr>
          <w:t>http://h03-dev-vm7/cgi-bin/eSpecies/quadkey/132320323113002/palist</w:t>
        </w:r>
      </w:hyperlink>
    </w:p>
    <w:p w14:paraId="587A1269" w14:textId="77777777" w:rsidR="00E42111" w:rsidRDefault="003630B2" w:rsidP="000E5536">
      <w:pPr>
        <w:pStyle w:val="BodyText2"/>
      </w:pPr>
      <w:hyperlink r:id="rId424" w:history="1">
        <w:r w:rsidR="00E42111">
          <w:rPr>
            <w:rStyle w:val="Hyperlink"/>
          </w:rPr>
          <w:t>http://h03-dev-vm7/cgi-bin/eSpecies/quadkeydata/map/1/17975</w:t>
        </w:r>
      </w:hyperlink>
    </w:p>
    <w:p w14:paraId="5E213629" w14:textId="77777777" w:rsidR="00B77447" w:rsidRDefault="003630B2" w:rsidP="000E5536">
      <w:pPr>
        <w:pStyle w:val="BodyText2"/>
      </w:pPr>
      <w:hyperlink r:id="rId425" w:history="1">
        <w:r w:rsidR="00A305B6">
          <w:rPr>
            <w:rStyle w:val="Hyperlink"/>
          </w:rPr>
          <w:t>http://h03-dev-vm7/cgi-bin/eSpecies/quadkeydata/xyz/2/785</w:t>
        </w:r>
      </w:hyperlink>
    </w:p>
    <w:p w14:paraId="3B27B1F0" w14:textId="77777777" w:rsidR="00D42332" w:rsidRDefault="009163D3" w:rsidP="007D2F52">
      <w:pPr>
        <w:pStyle w:val="Heading4"/>
      </w:pPr>
      <w:r>
        <w:t>OGC API</w:t>
      </w:r>
    </w:p>
    <w:p w14:paraId="7CE2255E" w14:textId="77777777" w:rsidR="00F45427" w:rsidRPr="00F45427" w:rsidRDefault="00F45427" w:rsidP="000E5536">
      <w:pPr>
        <w:pStyle w:val="BodyText"/>
      </w:pPr>
      <w:r w:rsidRPr="00F45427">
        <w:t xml:space="preserve"> </w:t>
      </w:r>
      <w:r w:rsidR="00D42332">
        <w:t>eSpecies/WMSServer</w:t>
      </w:r>
    </w:p>
    <w:p w14:paraId="0AC0778B" w14:textId="77777777" w:rsidR="00B05E51" w:rsidRDefault="00B05E51" w:rsidP="0034374E">
      <w:pPr>
        <w:pStyle w:val="Heading3"/>
      </w:pPr>
      <w:bookmarkStart w:id="105" w:name="_Ref416944525"/>
      <w:bookmarkStart w:id="106" w:name="_Toc315774609"/>
      <w:r>
        <w:t>Configuring the services file</w:t>
      </w:r>
      <w:bookmarkEnd w:id="105"/>
    </w:p>
    <w:p w14:paraId="14B6D4A8" w14:textId="45E30E53" w:rsidR="00B05E51" w:rsidRDefault="00B05E51" w:rsidP="000E5536">
      <w:pPr>
        <w:pStyle w:val="BodyText2"/>
      </w:pPr>
      <w:r>
        <w:t>To configure the services file you need to point a url to the Python module using the servers vhost file</w:t>
      </w:r>
      <w:r w:rsidR="00402F7C">
        <w:t xml:space="preserve"> (</w:t>
      </w:r>
      <w:r w:rsidR="00402F7C" w:rsidRPr="00402F7C">
        <w:t>‘/etc/httpd/conf.d/vhost.dopa.conf</w:t>
      </w:r>
      <w:r w:rsidR="00402F7C">
        <w:t>’)</w:t>
      </w:r>
      <w:r>
        <w:t>:</w:t>
      </w:r>
    </w:p>
    <w:p w14:paraId="4508FD9C" w14:textId="77777777" w:rsidR="00B05E51" w:rsidRDefault="00B05E51" w:rsidP="000E5536">
      <w:pPr>
        <w:pStyle w:val="Code"/>
      </w:pPr>
      <w:r>
        <w:t>DocumentRoot /srv/www/dopa-services/htdocs</w:t>
      </w:r>
      <w:r>
        <w:rPr>
          <w:rStyle w:val="apple-converted-space"/>
          <w:color w:val="000000"/>
        </w:rPr>
        <w:t> </w:t>
      </w:r>
      <w:r>
        <w:br/>
        <w:t>ScriptAlias /services /srv/www/dopa-services/cgi-bin/services</w:t>
      </w:r>
    </w:p>
    <w:p w14:paraId="04F61594" w14:textId="77777777" w:rsidR="00B05E51" w:rsidRDefault="00B05E51" w:rsidP="000E5536">
      <w:pPr>
        <w:pStyle w:val="BodyText2"/>
      </w:pPr>
      <w:r>
        <w:t>The documentroot simply tells apps to use the htdocs as the html root.</w:t>
      </w:r>
    </w:p>
    <w:p w14:paraId="07076BDE" w14:textId="77777777" w:rsidR="00FD247F" w:rsidRDefault="007F571C" w:rsidP="000E5536">
      <w:pPr>
        <w:pStyle w:val="BodyText2"/>
      </w:pPr>
      <w:r>
        <w:t xml:space="preserve">I added a </w:t>
      </w:r>
      <w:r w:rsidR="00FD247F">
        <w:t>a new one for ibex on 20/11/14:</w:t>
      </w:r>
    </w:p>
    <w:p w14:paraId="62F492A7" w14:textId="53271B04" w:rsidR="007F571C" w:rsidRDefault="00FD247F" w:rsidP="000E5536">
      <w:pPr>
        <w:pStyle w:val="Code"/>
      </w:pPr>
      <w:r w:rsidRPr="00FD247F">
        <w:t>ScriptAlias /ibex /srv/www/dopa-services/cgi-bin/ibex</w:t>
      </w:r>
    </w:p>
    <w:p w14:paraId="76672939" w14:textId="1C25FD49" w:rsidR="00583443" w:rsidRDefault="00583443" w:rsidP="000E5536">
      <w:pPr>
        <w:pStyle w:val="BodyText2"/>
      </w:pPr>
      <w:r>
        <w:t>Adding one on the SPREP Ubuntu Apache machine in the ‘</w:t>
      </w:r>
      <w:r w:rsidRPr="00583443">
        <w:t>etc/apache2/sites-available/000-default.conf</w:t>
      </w:r>
      <w:r>
        <w:t>’ file:</w:t>
      </w:r>
    </w:p>
    <w:p w14:paraId="289CA300" w14:textId="582DE398" w:rsidR="00583443" w:rsidRDefault="00F25D5A" w:rsidP="000E5536">
      <w:pPr>
        <w:pStyle w:val="Code"/>
      </w:pPr>
      <w:r w:rsidRPr="00FD247F">
        <w:t>ScriptAlias /</w:t>
      </w:r>
      <w:r>
        <w:t xml:space="preserve">rest </w:t>
      </w:r>
      <w:r w:rsidRPr="00F25D5A">
        <w:t>/var/www/python-rest-server/cgi-bin/services</w:t>
      </w:r>
    </w:p>
    <w:p w14:paraId="6FA68250" w14:textId="77777777" w:rsidR="00582A53" w:rsidRDefault="00582A53" w:rsidP="0034374E">
      <w:pPr>
        <w:pStyle w:val="Heading3"/>
      </w:pPr>
      <w:r>
        <w:t>Creating a blackbox install for REST Server</w:t>
      </w:r>
    </w:p>
    <w:p w14:paraId="61E23610" w14:textId="77777777" w:rsidR="00582A53" w:rsidRDefault="00582A53" w:rsidP="000E5536">
      <w:pPr>
        <w:pStyle w:val="BodyText2"/>
      </w:pPr>
      <w:r>
        <w:t>With Michele we are creating a new install of the Python REST Server on the h05-dev-vm31 machine (user: webuser pass: Wr.1.care). Removing the packages that are not needed: ee, earthEngine, gbif, pycas, utilities, cairosvg – the orderedDict module was copied into the cgi-bin folder as it is not a proper binary dist.</w:t>
      </w:r>
      <w:r w:rsidR="002807A2">
        <w:t xml:space="preserve"> </w:t>
      </w:r>
    </w:p>
    <w:p w14:paraId="3E40FF85" w14:textId="77777777" w:rsidR="002807A2" w:rsidRDefault="002807A2" w:rsidP="000E5536">
      <w:pPr>
        <w:pStyle w:val="BodyText2"/>
      </w:pPr>
      <w:r>
        <w:t>All packages are installed and working now, but there is a Permission Error when you try to create a session.</w:t>
      </w:r>
    </w:p>
    <w:p w14:paraId="5E9766E2" w14:textId="77777777" w:rsidR="002807A2" w:rsidRDefault="002807A2" w:rsidP="000E5536">
      <w:pPr>
        <w:pStyle w:val="Code"/>
      </w:pPr>
      <w:r w:rsidRPr="002807A2">
        <w:t>OSError: [Errno 13] Permission denied: '/srv/htdocs'</w:t>
      </w:r>
    </w:p>
    <w:p w14:paraId="7152D692" w14:textId="77777777" w:rsidR="002807A2" w:rsidRDefault="00AF4221" w:rsidP="000E5536">
      <w:pPr>
        <w:pStyle w:val="BodyText2"/>
      </w:pPr>
      <w:r>
        <w:t>Done</w:t>
      </w:r>
      <w:r w:rsidR="00C575EF">
        <w:t xml:space="preserve">. But on the vm31 machine the dopa-services folder was installed at the top level instead of under www and so there were missing links to </w:t>
      </w:r>
      <w:r w:rsidR="00EF10B2">
        <w:t>images, stylesheets etc.</w:t>
      </w:r>
    </w:p>
    <w:p w14:paraId="33F850CC" w14:textId="3D1F281B" w:rsidR="00F415EE" w:rsidRDefault="00F415EE" w:rsidP="007D2F52">
      <w:pPr>
        <w:pStyle w:val="Heading4"/>
      </w:pPr>
      <w:r>
        <w:t>Database objects</w:t>
      </w:r>
    </w:p>
    <w:p w14:paraId="0C07B191" w14:textId="1E33C1F9" w:rsidR="00F210C0" w:rsidRDefault="00F210C0" w:rsidP="000E5536">
      <w:pPr>
        <w:pStyle w:val="Heading5"/>
      </w:pPr>
      <w:r>
        <w:t>REST Services Directory Functions</w:t>
      </w:r>
    </w:p>
    <w:p w14:paraId="58407D98" w14:textId="39A863C1" w:rsidR="00F415EE" w:rsidRDefault="00F415EE" w:rsidP="000E5536">
      <w:pPr>
        <w:pStyle w:val="BodyText2"/>
      </w:pPr>
      <w:r>
        <w:t>The REST Server database needs to have the following database objects</w:t>
      </w:r>
      <w:r w:rsidR="00F210C0">
        <w:t xml:space="preserve"> to retrieve metadata on the REST Services:</w:t>
      </w:r>
    </w:p>
    <w:tbl>
      <w:tblPr>
        <w:tblStyle w:val="ListTable3-Accent11"/>
        <w:tblW w:w="0" w:type="auto"/>
        <w:tblLook w:val="04A0" w:firstRow="1" w:lastRow="0" w:firstColumn="1" w:lastColumn="0" w:noHBand="0" w:noVBand="1"/>
      </w:tblPr>
      <w:tblGrid>
        <w:gridCol w:w="1008"/>
        <w:gridCol w:w="2790"/>
        <w:gridCol w:w="4761"/>
      </w:tblGrid>
      <w:tr w:rsidR="00F210C0" w14:paraId="2E65AFF6" w14:textId="0B884B25" w:rsidTr="003F16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8" w:type="dxa"/>
          </w:tcPr>
          <w:p w14:paraId="39A0150B" w14:textId="080F0DE8" w:rsidR="00F210C0" w:rsidRDefault="00F210C0" w:rsidP="000E5536">
            <w:pPr>
              <w:pStyle w:val="TableTextHeader"/>
            </w:pPr>
            <w:r>
              <w:t>Schema</w:t>
            </w:r>
          </w:p>
        </w:tc>
        <w:tc>
          <w:tcPr>
            <w:tcW w:w="2790" w:type="dxa"/>
          </w:tcPr>
          <w:p w14:paraId="4D541991" w14:textId="54F3F0CD" w:rsidR="00F210C0" w:rsidRDefault="00F210C0" w:rsidP="000E5536">
            <w:pPr>
              <w:pStyle w:val="TableTextHeader"/>
              <w:cnfStyle w:val="100000000000" w:firstRow="1" w:lastRow="0" w:firstColumn="0" w:lastColumn="0" w:oddVBand="0" w:evenVBand="0" w:oddHBand="0" w:evenHBand="0" w:firstRowFirstColumn="0" w:firstRowLastColumn="0" w:lastRowFirstColumn="0" w:lastRowLastColumn="0"/>
            </w:pPr>
            <w:r>
              <w:t>Function</w:t>
            </w:r>
          </w:p>
        </w:tc>
        <w:tc>
          <w:tcPr>
            <w:tcW w:w="4761" w:type="dxa"/>
          </w:tcPr>
          <w:p w14:paraId="06B77D06" w14:textId="08E35580" w:rsidR="00F210C0" w:rsidRDefault="00F210C0" w:rsidP="000E5536">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F210C0" w14:paraId="344B9060" w14:textId="4843F398"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2550513C" w14:textId="51EE78C8" w:rsidR="00F210C0" w:rsidRDefault="00F210C0" w:rsidP="000E5536">
            <w:pPr>
              <w:pStyle w:val="Tiny"/>
            </w:pPr>
            <w:r>
              <w:t>utils</w:t>
            </w:r>
          </w:p>
        </w:tc>
        <w:tc>
          <w:tcPr>
            <w:tcW w:w="2790" w:type="dxa"/>
          </w:tcPr>
          <w:p w14:paraId="1549338E" w14:textId="23D3F359" w:rsidR="00F210C0" w:rsidRDefault="00F210C0" w:rsidP="000E5536">
            <w:pPr>
              <w:pStyle w:val="Tiny"/>
              <w:cnfStyle w:val="000000100000" w:firstRow="0" w:lastRow="0" w:firstColumn="0" w:lastColumn="0" w:oddVBand="0" w:evenVBand="0" w:oddHBand="1" w:evenHBand="0" w:firstRowFirstColumn="0" w:firstRowLastColumn="0" w:lastRowFirstColumn="0" w:lastRowLastColumn="0"/>
            </w:pPr>
            <w:r w:rsidRPr="00F415EE">
              <w:t>dopa_rest_getschemas</w:t>
            </w:r>
          </w:p>
        </w:tc>
        <w:tc>
          <w:tcPr>
            <w:tcW w:w="4761" w:type="dxa"/>
          </w:tcPr>
          <w:p w14:paraId="71E4F2B2" w14:textId="1453C7D9" w:rsidR="00F210C0" w:rsidRPr="00F415EE" w:rsidRDefault="00F210C0" w:rsidP="000E5536">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the database schemas</w:t>
            </w:r>
          </w:p>
        </w:tc>
      </w:tr>
      <w:tr w:rsidR="00F210C0" w14:paraId="2D7F82EE" w14:textId="773F86C1" w:rsidTr="003F169C">
        <w:tc>
          <w:tcPr>
            <w:cnfStyle w:val="001000000000" w:firstRow="0" w:lastRow="0" w:firstColumn="1" w:lastColumn="0" w:oddVBand="0" w:evenVBand="0" w:oddHBand="0" w:evenHBand="0" w:firstRowFirstColumn="0" w:firstRowLastColumn="0" w:lastRowFirstColumn="0" w:lastRowLastColumn="0"/>
            <w:tcW w:w="1008" w:type="dxa"/>
          </w:tcPr>
          <w:p w14:paraId="7B90C035" w14:textId="0FCE9E16" w:rsidR="00F210C0" w:rsidRDefault="00F210C0" w:rsidP="000E5536">
            <w:pPr>
              <w:pStyle w:val="Tiny"/>
            </w:pPr>
            <w:r>
              <w:t>utils</w:t>
            </w:r>
          </w:p>
        </w:tc>
        <w:tc>
          <w:tcPr>
            <w:tcW w:w="2790" w:type="dxa"/>
          </w:tcPr>
          <w:p w14:paraId="7B2AA16B" w14:textId="342526CB" w:rsidR="00F210C0" w:rsidRPr="00F415EE" w:rsidRDefault="00F210C0" w:rsidP="000E5536">
            <w:pPr>
              <w:pStyle w:val="Tiny"/>
              <w:cnfStyle w:val="000000000000" w:firstRow="0" w:lastRow="0" w:firstColumn="0" w:lastColumn="0" w:oddVBand="0" w:evenVBand="0" w:oddHBand="0" w:evenHBand="0" w:firstRowFirstColumn="0" w:firstRowLastColumn="0" w:lastRowFirstColumn="0" w:lastRowLastColumn="0"/>
            </w:pPr>
            <w:r w:rsidRPr="00F415EE">
              <w:t>dopa_rest_getservices</w:t>
            </w:r>
          </w:p>
        </w:tc>
        <w:tc>
          <w:tcPr>
            <w:tcW w:w="4761" w:type="dxa"/>
          </w:tcPr>
          <w:p w14:paraId="5B219020" w14:textId="7DDC8E31" w:rsidR="00F210C0" w:rsidRPr="00F415EE" w:rsidRDefault="00F210C0" w:rsidP="000E5536">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services within a schema</w:t>
            </w:r>
          </w:p>
        </w:tc>
      </w:tr>
      <w:tr w:rsidR="00F210C0" w14:paraId="7C8C33D2" w14:textId="31A2F8C3"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7839133F" w14:textId="29AD0ACF" w:rsidR="00F210C0" w:rsidRDefault="00F210C0" w:rsidP="000E5536">
            <w:pPr>
              <w:pStyle w:val="Tiny"/>
            </w:pPr>
            <w:r>
              <w:t>utils</w:t>
            </w:r>
          </w:p>
        </w:tc>
        <w:tc>
          <w:tcPr>
            <w:tcW w:w="2790" w:type="dxa"/>
          </w:tcPr>
          <w:p w14:paraId="40A45CE2" w14:textId="35EF2DCC" w:rsidR="00F210C0" w:rsidRPr="00F415EE" w:rsidRDefault="00F210C0" w:rsidP="000E5536">
            <w:pPr>
              <w:pStyle w:val="Tiny"/>
              <w:cnfStyle w:val="000000100000" w:firstRow="0" w:lastRow="0" w:firstColumn="0" w:lastColumn="0" w:oddVBand="0" w:evenVBand="0" w:oddHBand="1" w:evenHBand="0" w:firstRowFirstColumn="0" w:firstRowLastColumn="0" w:lastRowFirstColumn="0" w:lastRowLastColumn="0"/>
            </w:pPr>
            <w:r w:rsidRPr="00F415EE">
              <w:t>dopa_rest_getservice</w:t>
            </w:r>
          </w:p>
        </w:tc>
        <w:tc>
          <w:tcPr>
            <w:tcW w:w="4761" w:type="dxa"/>
          </w:tcPr>
          <w:p w14:paraId="542E2236" w14:textId="1045E552" w:rsidR="00F210C0" w:rsidRPr="00F415EE" w:rsidRDefault="00F210C0" w:rsidP="000E5536">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a specific service</w:t>
            </w:r>
          </w:p>
        </w:tc>
      </w:tr>
      <w:tr w:rsidR="001620DF" w14:paraId="03995608"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623380AA" w14:textId="2C8623B6" w:rsidR="001620DF" w:rsidRDefault="001620DF" w:rsidP="000E5536">
            <w:pPr>
              <w:pStyle w:val="Tiny"/>
            </w:pPr>
            <w:r>
              <w:t>utils</w:t>
            </w:r>
          </w:p>
        </w:tc>
        <w:tc>
          <w:tcPr>
            <w:tcW w:w="2790" w:type="dxa"/>
          </w:tcPr>
          <w:p w14:paraId="6CDBD2FF" w14:textId="1E78BA5A" w:rsidR="001620DF" w:rsidRPr="00F415EE" w:rsidRDefault="001620DF" w:rsidP="000E5536">
            <w:pPr>
              <w:pStyle w:val="Tiny"/>
              <w:cnfStyle w:val="000000000000" w:firstRow="0" w:lastRow="0" w:firstColumn="0" w:lastColumn="0" w:oddVBand="0" w:evenVBand="0" w:oddHBand="0" w:evenHBand="0" w:firstRowFirstColumn="0" w:firstRowLastColumn="0" w:lastRowFirstColumn="0" w:lastRowLastColumn="0"/>
            </w:pPr>
            <w:r w:rsidRPr="001620DF">
              <w:t>dopa_rest_getparams</w:t>
            </w:r>
          </w:p>
        </w:tc>
        <w:tc>
          <w:tcPr>
            <w:tcW w:w="4761" w:type="dxa"/>
          </w:tcPr>
          <w:p w14:paraId="483A674A" w14:textId="517EDB9A" w:rsidR="001620DF" w:rsidRDefault="001620DF" w:rsidP="000E5536">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parameters for a specific service</w:t>
            </w:r>
          </w:p>
        </w:tc>
      </w:tr>
    </w:tbl>
    <w:p w14:paraId="6F525F42" w14:textId="42A52D12" w:rsidR="00F415EE" w:rsidRDefault="00F210C0" w:rsidP="000E5536">
      <w:pPr>
        <w:pStyle w:val="Heading5"/>
      </w:pPr>
      <w:r>
        <w:t>Schemas</w:t>
      </w:r>
    </w:p>
    <w:p w14:paraId="55BEED8B" w14:textId="18ABDDD1" w:rsidR="00F210C0" w:rsidRPr="00F210C0" w:rsidRDefault="00F210C0" w:rsidP="000E5536">
      <w:pPr>
        <w:pStyle w:val="BodyText2"/>
      </w:pPr>
      <w:r>
        <w:t>Database schemas must have descriptions otherwise they will not be shown in the REST Services Directory.</w:t>
      </w:r>
    </w:p>
    <w:p w14:paraId="0D66B758" w14:textId="66FF4191" w:rsidR="00560002" w:rsidRDefault="00560002" w:rsidP="0034374E">
      <w:pPr>
        <w:pStyle w:val="Heading3"/>
      </w:pPr>
      <w:r>
        <w:t>REST Server Issues</w:t>
      </w:r>
    </w:p>
    <w:p w14:paraId="7890D318" w14:textId="3BA73118" w:rsidR="00560002" w:rsidRDefault="00560002" w:rsidP="000E5536">
      <w:pPr>
        <w:pStyle w:val="BodyText2"/>
      </w:pPr>
      <w:r>
        <w:t xml:space="preserve">James Davy kept getting internal server errors randomly over 2 weeks from the middle of Feb 2015. The </w:t>
      </w:r>
      <w:r w:rsidR="00D66533">
        <w:t>dopa_error_</w:t>
      </w:r>
      <w:r>
        <w:t>log captures these errors:</w:t>
      </w:r>
    </w:p>
    <w:p w14:paraId="2FFE02B1" w14:textId="77777777" w:rsidR="00D66533" w:rsidRDefault="00D66533" w:rsidP="00D96B97">
      <w:pPr>
        <w:pStyle w:val="Unix"/>
      </w:pPr>
      <w:r>
        <w:t>[Fri Feb 27 10:12:51 2015] [error] [client 139.191.170.13] Traceback (most recent call last):, referer: http://testdelta.jrc.it/en/pa/873</w:t>
      </w:r>
    </w:p>
    <w:p w14:paraId="3EBA029D" w14:textId="77777777" w:rsidR="00D66533" w:rsidRDefault="00D66533" w:rsidP="00D96B97">
      <w:pPr>
        <w:pStyle w:val="Unix"/>
      </w:pPr>
      <w:r>
        <w:t>[Fri Feb 27 10:12:51 2015] [error] [client 139.191.170.13]   File "/usr/lib/python2.6/site-packages/web.py-0.37-py2.6.egg/web/application.py", line 237, in process, referer: http://testdelta.jrc.it/en/pa/873</w:t>
      </w:r>
    </w:p>
    <w:p w14:paraId="0103115D" w14:textId="77777777" w:rsidR="00D66533" w:rsidRDefault="00D66533" w:rsidP="00D96B97">
      <w:pPr>
        <w:pStyle w:val="Unix"/>
      </w:pPr>
      <w:r>
        <w:t>[Fri Feb 27 10:12:51 2015] [error] [client 139.191.170.13]     return p(lambda: process(processors)), referer: http://testdelta.jrc.it/en/pa/873</w:t>
      </w:r>
    </w:p>
    <w:p w14:paraId="6DBDC578" w14:textId="77777777" w:rsidR="00D66533" w:rsidRDefault="00D66533" w:rsidP="00D96B97">
      <w:pPr>
        <w:pStyle w:val="Unix"/>
      </w:pPr>
      <w:r>
        <w:t>[Fri Feb 27 10:12:51 2015] [error] [client 139.191.170.13]   File "/usr/lib/python2.6/site-packages/web.py-0.37-py2.6.egg/web/session.py", line 84, in _processor, referer: http://testdelta.jrc.it/en/pa/873</w:t>
      </w:r>
    </w:p>
    <w:p w14:paraId="244D7EA3" w14:textId="77777777" w:rsidR="00D66533" w:rsidRDefault="00D66533" w:rsidP="00D96B97">
      <w:pPr>
        <w:pStyle w:val="Unix"/>
      </w:pPr>
      <w:r>
        <w:t>[Fri Feb 27 10:12:51 2015] [error] [client 139.191.170.13]     self._cleanup(), referer: http://testdelta.jrc.it/en/pa/873</w:t>
      </w:r>
    </w:p>
    <w:p w14:paraId="4C0003C3" w14:textId="77777777" w:rsidR="00D66533" w:rsidRDefault="00D66533" w:rsidP="00D96B97">
      <w:pPr>
        <w:pStyle w:val="Unix"/>
      </w:pPr>
      <w:r>
        <w:lastRenderedPageBreak/>
        <w:t>[Fri Feb 27 10:12:51 2015] [error] [client 139.191.170.13]   File "/usr/lib/python2.6/site-packages/web.py-0.37-py2.6.egg/web/session.py", line 172, in _cleanup, referer: http://testdelta.jrc.it/en/pa/873</w:t>
      </w:r>
    </w:p>
    <w:p w14:paraId="379D33CC" w14:textId="77777777" w:rsidR="00D66533" w:rsidRDefault="00D66533" w:rsidP="00D96B97">
      <w:pPr>
        <w:pStyle w:val="Unix"/>
      </w:pPr>
      <w:r>
        <w:t>[Fri Feb 27 10:12:51 2015] [error] [client 139.191.170.13]     self.store.cleanup(timeout), referer: http://testdelta.jrc.it/en/pa/873</w:t>
      </w:r>
    </w:p>
    <w:p w14:paraId="24D8D86D" w14:textId="77777777" w:rsidR="00D66533" w:rsidRDefault="00D66533" w:rsidP="00D96B97">
      <w:pPr>
        <w:pStyle w:val="Unix"/>
      </w:pPr>
      <w:r>
        <w:t>[Fri Feb 27 10:12:51 2015] [error] [client 139.191.170.13]   File "/usr/lib/python2.6/site-packages/web.py-0.37-py2.6.egg/web/session.py", line 275, in cleanup, referer: http://testdelta.jrc.it/en/pa/873</w:t>
      </w:r>
    </w:p>
    <w:p w14:paraId="2DF393BB" w14:textId="77777777" w:rsidR="00D66533" w:rsidRDefault="00D66533" w:rsidP="00D96B97">
      <w:pPr>
        <w:pStyle w:val="Unix"/>
      </w:pPr>
      <w:r>
        <w:t>[Fri Feb 27 10:12:51 2015] [error] [client 139.191.170.13]     atime = os.stat(path).st_atime, referer: http://testdelta.jrc.it/en/pa/873</w:t>
      </w:r>
    </w:p>
    <w:p w14:paraId="7477475F" w14:textId="77777777" w:rsidR="00D66533" w:rsidRDefault="00D66533" w:rsidP="00D96B97">
      <w:pPr>
        <w:pStyle w:val="Unix"/>
      </w:pPr>
      <w:r>
        <w:t>[Fri Feb 27 10:12:51 2015] [error] [client 139.191.170.13] OSError: [Errno 2] No such file or directory: '../../htdocs/mstmp/restSessions/9529b362ae92fc25f5ff8fe3d6d6982a0a29a9ea', referer: http://testdelta.jrc.it/en/pa/873</w:t>
      </w:r>
    </w:p>
    <w:p w14:paraId="1813457B" w14:textId="1EF9EA92" w:rsidR="00D66533" w:rsidRDefault="00D66533" w:rsidP="00D96B97">
      <w:pPr>
        <w:pStyle w:val="Unix"/>
      </w:pPr>
      <w:r>
        <w:t>[Fri Feb 27 10:12:51 2015] [error] [client 139.191.170.13] , referer: http://testdelta.jrc.it/en/pa/873</w:t>
      </w:r>
    </w:p>
    <w:p w14:paraId="74A246EC" w14:textId="5536FC39" w:rsidR="00560002" w:rsidRPr="00560002" w:rsidRDefault="00D66533" w:rsidP="000E5536">
      <w:pPr>
        <w:pStyle w:val="BodyText2"/>
      </w:pPr>
      <w:r>
        <w:t xml:space="preserve">In my REST server I create a session variable by writing to disk (see </w:t>
      </w:r>
      <w:hyperlink r:id="rId426" w:anchor="L31" w:history="1">
        <w:r w:rsidRPr="00D66533">
          <w:rPr>
            <w:rStyle w:val="Hyperlink"/>
          </w:rPr>
          <w:t>here</w:t>
        </w:r>
      </w:hyperlink>
      <w:r>
        <w:t>). This could be failing for some reason.</w:t>
      </w:r>
    </w:p>
    <w:p w14:paraId="11FEA384" w14:textId="77777777" w:rsidR="00DF6C76" w:rsidRDefault="00DF6C76" w:rsidP="000E5536">
      <w:pPr>
        <w:pStyle w:val="Heading2"/>
      </w:pPr>
      <w:r>
        <w:t>Server Debugging</w:t>
      </w:r>
    </w:p>
    <w:p w14:paraId="70D3B7D2" w14:textId="77777777" w:rsidR="00DF6C76" w:rsidRDefault="00DF6C76" w:rsidP="000E5536">
      <w:pPr>
        <w:pStyle w:val="BodyText2"/>
      </w:pPr>
      <w:r>
        <w:t>There are some useful tools to help debug:</w:t>
      </w:r>
    </w:p>
    <w:p w14:paraId="053FEE53" w14:textId="77777777" w:rsidR="009B0F4B" w:rsidRDefault="00922D51" w:rsidP="0034374E">
      <w:pPr>
        <w:pStyle w:val="Heading3"/>
      </w:pPr>
      <w:r>
        <w:t>Error logs</w:t>
      </w:r>
    </w:p>
    <w:p w14:paraId="00A6A386" w14:textId="77777777" w:rsidR="009B0F4B" w:rsidRDefault="009B0F4B" w:rsidP="000E5536">
      <w:pPr>
        <w:pStyle w:val="BodyText2"/>
      </w:pPr>
      <w:r>
        <w:t>-f option to see updates</w:t>
      </w:r>
    </w:p>
    <w:p w14:paraId="13DBF618" w14:textId="77777777" w:rsidR="009B0F4B" w:rsidRDefault="009B0F4B" w:rsidP="000E5536">
      <w:pPr>
        <w:pStyle w:val="BodyText2"/>
      </w:pPr>
      <w:r>
        <w:t>-n 200 to see last 200 rows</w:t>
      </w:r>
    </w:p>
    <w:p w14:paraId="787CA2D9" w14:textId="77777777" w:rsidR="00DF6C76" w:rsidRDefault="00DF6C76" w:rsidP="000E5536">
      <w:pPr>
        <w:pStyle w:val="BodyText2"/>
      </w:pPr>
      <w:r>
        <w:t>On the map server machine</w:t>
      </w:r>
      <w:r w:rsidR="00B65C63">
        <w:t xml:space="preserve"> to get the apache error log for the REST Services Directory</w:t>
      </w:r>
      <w:r>
        <w:t>:</w:t>
      </w:r>
    </w:p>
    <w:p w14:paraId="60806A02" w14:textId="360BD628" w:rsidR="004661B1" w:rsidRDefault="008D068C" w:rsidP="00D96B97">
      <w:pPr>
        <w:pStyle w:val="Unix"/>
      </w:pPr>
      <w:r>
        <w:t>[</w:t>
      </w:r>
      <w:r w:rsidR="00DF6C76" w:rsidRPr="005D2C88">
        <w:t>webuser@h0</w:t>
      </w:r>
      <w:r>
        <w:t xml:space="preserve">5-dev-vm3 </w:t>
      </w:r>
      <w:r w:rsidR="00DF6C76">
        <w:t>httpd</w:t>
      </w:r>
      <w:r>
        <w:t>]$</w:t>
      </w:r>
      <w:r w:rsidR="00DF6C76" w:rsidRPr="005D2C88">
        <w:t xml:space="preserve"> tail -f </w:t>
      </w:r>
      <w:r w:rsidR="00DF6C76">
        <w:t>dopa_error_log</w:t>
      </w:r>
      <w:r w:rsidR="002204B2">
        <w:t xml:space="preserve">     </w:t>
      </w:r>
      <w:r w:rsidR="008C1579">
        <w:t xml:space="preserve"> </w:t>
      </w:r>
    </w:p>
    <w:p w14:paraId="396FCB09" w14:textId="77777777" w:rsidR="002204B2" w:rsidRDefault="002204B2" w:rsidP="00D96B97">
      <w:pPr>
        <w:pStyle w:val="Unix"/>
      </w:pPr>
      <w:r>
        <w:t>or</w:t>
      </w:r>
    </w:p>
    <w:p w14:paraId="10CCD8DC" w14:textId="77777777" w:rsidR="00DF6C76" w:rsidRDefault="008D068C" w:rsidP="00D96B97">
      <w:pPr>
        <w:pStyle w:val="Unix"/>
      </w:pPr>
      <w:r>
        <w:t>[</w:t>
      </w:r>
      <w:r w:rsidR="004661B1" w:rsidRPr="005D2C88">
        <w:t>webuser@h0</w:t>
      </w:r>
      <w:r w:rsidR="004661B1">
        <w:t>5-dev-vm3</w:t>
      </w:r>
      <w:r>
        <w:t xml:space="preserve"> ~]$</w:t>
      </w:r>
      <w:r w:rsidR="004661B1" w:rsidRPr="005D2C88">
        <w:t xml:space="preserve"> tail -f </w:t>
      </w:r>
      <w:r>
        <w:t>../../var/log/httpd/</w:t>
      </w:r>
      <w:r w:rsidR="004661B1">
        <w:t>dopa_error_log</w:t>
      </w:r>
    </w:p>
    <w:p w14:paraId="1DA8396E" w14:textId="77777777" w:rsidR="004661B1" w:rsidRDefault="004661B1" w:rsidP="000E5536">
      <w:pPr>
        <w:pStyle w:val="BodyText2"/>
      </w:pPr>
      <w:r>
        <w:t>On the other machines:</w:t>
      </w:r>
    </w:p>
    <w:p w14:paraId="59AFEBB4" w14:textId="77777777" w:rsidR="00DF6C76" w:rsidRDefault="00DF6C76" w:rsidP="00D96B97">
      <w:pPr>
        <w:pStyle w:val="Unix"/>
      </w:pPr>
      <w:r w:rsidRPr="005D2C88">
        <w:t>webuser@h03-dev-vm7:/var/tmp/log&gt; tail -f server.log</w:t>
      </w:r>
    </w:p>
    <w:p w14:paraId="04D3B836" w14:textId="77777777" w:rsidR="00DF6C76" w:rsidRDefault="00DF6C76" w:rsidP="00D96B97">
      <w:pPr>
        <w:pStyle w:val="Unix"/>
      </w:pPr>
      <w:r>
        <w:t>webuser@h03-dev-vm7:</w:t>
      </w:r>
      <w:r w:rsidRPr="005D2C88">
        <w:t xml:space="preserve">&gt; tail -f </w:t>
      </w:r>
      <w:r>
        <w:t>../../var/tmp/log/</w:t>
      </w:r>
      <w:r w:rsidRPr="005D2C88">
        <w:t>server.log</w:t>
      </w:r>
    </w:p>
    <w:p w14:paraId="5E475591" w14:textId="0361EA49" w:rsidR="003E63B1" w:rsidRPr="006625C4" w:rsidRDefault="003E63B1" w:rsidP="00D96B97">
      <w:pPr>
        <w:pStyle w:val="Unix"/>
      </w:pPr>
      <w:r>
        <w:t>SPREP Ubuntu machine:</w:t>
      </w:r>
      <w:r>
        <w:tab/>
      </w:r>
      <w:r w:rsidR="001726DB">
        <w:t xml:space="preserve">sudo tail –f </w:t>
      </w:r>
      <w:r w:rsidRPr="003E63B1">
        <w:t>/var/log/apache2/error.log</w:t>
      </w:r>
    </w:p>
    <w:p w14:paraId="494E9575" w14:textId="77777777" w:rsidR="00DF6C76" w:rsidRDefault="00DF6C76" w:rsidP="000E5536">
      <w:pPr>
        <w:pStyle w:val="BodyText2"/>
      </w:pPr>
      <w:r>
        <w:t>This opens the server.log file interactively so that whenever you make a request it is shown automatically in the log.</w:t>
      </w:r>
    </w:p>
    <w:p w14:paraId="66C878ED" w14:textId="77777777" w:rsidR="00DF6C76" w:rsidRDefault="00DF6C76" w:rsidP="000E5536">
      <w:pPr>
        <w:pStyle w:val="BodyText2"/>
      </w:pPr>
      <w:r>
        <w:t>You can also use this to monitor the general apache log. This log is written to whenever there is an ‘internal server error’ recorded in a browser. To get to the apache error log:</w:t>
      </w:r>
    </w:p>
    <w:p w14:paraId="33D40A9E" w14:textId="77777777" w:rsidR="00DF6C76" w:rsidRDefault="00DF6C76" w:rsidP="00D96B97">
      <w:pPr>
        <w:pStyle w:val="Unix"/>
      </w:pPr>
      <w:r w:rsidRPr="008A5104">
        <w:t>webuser@h03-dev-vm7:/var/log/apache2 &gt; tail -f error_log</w:t>
      </w:r>
    </w:p>
    <w:p w14:paraId="68A8262A" w14:textId="77777777" w:rsidR="00DF6C76" w:rsidRDefault="00DF6C76" w:rsidP="00D96B97">
      <w:pPr>
        <w:pStyle w:val="Unix"/>
      </w:pPr>
      <w:r>
        <w:t>or</w:t>
      </w:r>
    </w:p>
    <w:p w14:paraId="15CD0023" w14:textId="77777777" w:rsidR="00DF6C76" w:rsidRDefault="00DF6C76" w:rsidP="00D96B97">
      <w:pPr>
        <w:pStyle w:val="Unix"/>
      </w:pPr>
      <w:r w:rsidRPr="008A5104">
        <w:t>webuser@h03-de</w:t>
      </w:r>
      <w:r>
        <w:t>v-vm7:</w:t>
      </w:r>
      <w:r w:rsidRPr="008A5104">
        <w:t xml:space="preserve">&gt; tail -f </w:t>
      </w:r>
      <w:r>
        <w:t>../../var/log/apache2/</w:t>
      </w:r>
      <w:r w:rsidRPr="008A5104">
        <w:t>error_log</w:t>
      </w:r>
    </w:p>
    <w:p w14:paraId="748B0140" w14:textId="77777777" w:rsidR="00DF6C76" w:rsidRDefault="00DF6C76" w:rsidP="000E5536">
      <w:pPr>
        <w:pStyle w:val="BodyText2"/>
      </w:pPr>
      <w:r>
        <w:t>Press ctrl+C to exit file monitoring.</w:t>
      </w:r>
    </w:p>
    <w:p w14:paraId="13BBD97B" w14:textId="77777777" w:rsidR="00093F2E" w:rsidRDefault="00093F2E" w:rsidP="000E5536">
      <w:pPr>
        <w:pStyle w:val="BodyText2"/>
      </w:pPr>
      <w:r>
        <w:t>You can also debug all current request using netstat on the command line:</w:t>
      </w:r>
    </w:p>
    <w:p w14:paraId="28930672" w14:textId="77777777" w:rsidR="00093F2E" w:rsidRDefault="00093F2E" w:rsidP="00D96B97">
      <w:pPr>
        <w:pStyle w:val="Unix"/>
      </w:pPr>
      <w:r>
        <w:t>Netstat /f</w:t>
      </w:r>
    </w:p>
    <w:p w14:paraId="2B6B172F" w14:textId="77777777" w:rsidR="00093F2E" w:rsidRPr="00DF6C76" w:rsidRDefault="00093F2E" w:rsidP="000E5536">
      <w:pPr>
        <w:pStyle w:val="BodyText2"/>
      </w:pPr>
      <w:r>
        <w:t xml:space="preserve">This was used to check that I was still connecting to GBIF when I used their API – GBIFs address is </w:t>
      </w:r>
      <w:r w:rsidRPr="00093F2E">
        <w:t>130.226.238.144</w:t>
      </w:r>
      <w:r>
        <w:t>.</w:t>
      </w:r>
    </w:p>
    <w:p w14:paraId="466542C3" w14:textId="77777777" w:rsidR="000B0DEC" w:rsidRDefault="00000613" w:rsidP="0034374E">
      <w:pPr>
        <w:pStyle w:val="Heading3"/>
      </w:pPr>
      <w:r>
        <w:t xml:space="preserve">Monitoring </w:t>
      </w:r>
      <w:r w:rsidR="000B0DEC">
        <w:t>Processes</w:t>
      </w:r>
    </w:p>
    <w:p w14:paraId="35BF00C4" w14:textId="77777777" w:rsidR="000B0DEC" w:rsidRPr="000B0DEC" w:rsidRDefault="000B0DEC" w:rsidP="000E5536">
      <w:pPr>
        <w:pStyle w:val="BodyText2"/>
      </w:pPr>
      <w:r>
        <w:t xml:space="preserve">- ps -fax | grep python   </w:t>
      </w:r>
    </w:p>
    <w:p w14:paraId="7B8D3571" w14:textId="77777777" w:rsidR="00BC77BE" w:rsidRDefault="006813C3" w:rsidP="000E5536">
      <w:pPr>
        <w:pStyle w:val="Heading2"/>
      </w:pPr>
      <w:r>
        <w:t>Connecting the I</w:t>
      </w:r>
      <w:r w:rsidR="00BC77BE">
        <w:t>nternet to HBase</w:t>
      </w:r>
    </w:p>
    <w:p w14:paraId="734832DF" w14:textId="77777777" w:rsidR="00523ADB" w:rsidRDefault="00BC77BE" w:rsidP="000E5536">
      <w:pPr>
        <w:pStyle w:val="BodyText2"/>
      </w:pPr>
      <w:r>
        <w:t xml:space="preserve">There are lots of options for this, but it is best for the HBase cluster to go in the SSZ because then as a developer you have no restrictions. Then the only issue is how you expose the data in the cluster to the outside world. </w:t>
      </w:r>
    </w:p>
    <w:p w14:paraId="33D49AE9" w14:textId="77777777" w:rsidR="00523ADB" w:rsidRDefault="00523ADB" w:rsidP="0034374E">
      <w:pPr>
        <w:pStyle w:val="Heading3"/>
      </w:pPr>
      <w:r>
        <w:t>Polling from Hadoop</w:t>
      </w:r>
    </w:p>
    <w:p w14:paraId="7E47A6E5" w14:textId="77777777" w:rsidR="00BC77BE" w:rsidRDefault="00BC77BE" w:rsidP="000E5536">
      <w:pPr>
        <w:pStyle w:val="BodyText2"/>
      </w:pPr>
      <w:r>
        <w:t xml:space="preserve">You can push from the Hadoop cluster to the Species database so you could have a ‘job’ table in Postgresql that allows queries to be read and then results to be written back to the table. The Hadoop cluster could poll the db every 0.1 sec etc. </w:t>
      </w:r>
    </w:p>
    <w:p w14:paraId="1DDA9F9F" w14:textId="77777777" w:rsidR="00AD4656" w:rsidRPr="004F102F" w:rsidRDefault="00AD4656" w:rsidP="000E5536">
      <w:pPr>
        <w:pStyle w:val="BodyText2"/>
      </w:pPr>
      <w:r>
        <w:t xml:space="preserve">Another option is that Postgresql has something called a Foreign Data Wrapper (FDW) for various different exotic data sources and you could in theory write a native function in Postgrresql that used this to connect to a table in HBase and retrieve some data and then return is. Would probably need </w:t>
      </w:r>
      <w:r w:rsidR="004F102F">
        <w:t xml:space="preserve">Python extensions in Postgresql and also we would need to open up some rules for allowing connections from the Species database </w:t>
      </w:r>
      <w:r w:rsidR="004F102F" w:rsidRPr="004F102F">
        <w:rPr>
          <w:b/>
          <w:i/>
        </w:rPr>
        <w:t>to</w:t>
      </w:r>
      <w:r w:rsidR="004F102F">
        <w:t xml:space="preserve"> the Hadoop cluster. Might take ages.</w:t>
      </w:r>
    </w:p>
    <w:p w14:paraId="672A5720" w14:textId="77777777" w:rsidR="00A149F0" w:rsidRDefault="00A149F0" w:rsidP="0034374E">
      <w:pPr>
        <w:pStyle w:val="Heading3"/>
      </w:pPr>
      <w:r>
        <w:t>Listening using Listen/Notify channels</w:t>
      </w:r>
    </w:p>
    <w:p w14:paraId="5E5D4196" w14:textId="77777777" w:rsidR="00A149F0" w:rsidRDefault="00A149F0" w:rsidP="000E5536">
      <w:pPr>
        <w:pStyle w:val="BodyText2"/>
      </w:pPr>
      <w:r>
        <w:lastRenderedPageBreak/>
        <w:t>Postgresql has a mechanism to allow clients to listen for notification events and respond to them so I have implemented a system which uses this mechanism:</w:t>
      </w:r>
    </w:p>
    <w:p w14:paraId="3AAA04F7" w14:textId="77777777" w:rsidR="00A149F0" w:rsidRDefault="00A149F0" w:rsidP="000E5536">
      <w:pPr>
        <w:pStyle w:val="ListBullet3"/>
      </w:pPr>
      <w:r>
        <w:t>Request to services module inserts a row into the jobs table</w:t>
      </w:r>
    </w:p>
    <w:p w14:paraId="278D39AB" w14:textId="77777777" w:rsidR="00A149F0" w:rsidRDefault="00A149F0" w:rsidP="000E5536">
      <w:pPr>
        <w:pStyle w:val="ListBullet3"/>
      </w:pPr>
      <w:r>
        <w:t>Trigger on Insert sends a job_request Notification</w:t>
      </w:r>
    </w:p>
    <w:p w14:paraId="6FEA28F7" w14:textId="77777777" w:rsidR="00A149F0" w:rsidRDefault="00A149F0" w:rsidP="000E5536">
      <w:pPr>
        <w:pStyle w:val="ListBullet3"/>
      </w:pPr>
      <w:r>
        <w:t>Python code on Hadoop is listening for this notification and runs some code to generate the results</w:t>
      </w:r>
    </w:p>
    <w:p w14:paraId="05326F64" w14:textId="77777777" w:rsidR="00A149F0" w:rsidRDefault="00A149F0" w:rsidP="000E5536">
      <w:pPr>
        <w:pStyle w:val="ListBullet3"/>
      </w:pPr>
      <w:r>
        <w:t>Results are inserted into the jobs table</w:t>
      </w:r>
    </w:p>
    <w:p w14:paraId="7AE7F2EA" w14:textId="77777777" w:rsidR="00A149F0" w:rsidRDefault="00A149F0" w:rsidP="000E5536">
      <w:pPr>
        <w:pStyle w:val="ListBullet3"/>
      </w:pPr>
      <w:r>
        <w:t>Trigger on Update sends a job_complete Notification</w:t>
      </w:r>
    </w:p>
    <w:p w14:paraId="2F5F05ED" w14:textId="77777777" w:rsidR="00A149F0" w:rsidRDefault="00A149F0" w:rsidP="000E5536">
      <w:pPr>
        <w:pStyle w:val="ListBullet3"/>
      </w:pPr>
      <w:r>
        <w:t>Python code in services module processes the Notification payload, i.e. the results</w:t>
      </w:r>
    </w:p>
    <w:p w14:paraId="6B7325F1" w14:textId="77777777" w:rsidR="00A149F0" w:rsidRDefault="00A149F0" w:rsidP="000E5536">
      <w:pPr>
        <w:pStyle w:val="BodyText2"/>
      </w:pPr>
      <w:r>
        <w:t>The other method is for the requestListener to do the Notification rather than a trigger function as below – this saves having to store the data in a temporary table and then querying it from the services module.</w:t>
      </w:r>
    </w:p>
    <w:p w14:paraId="3B838E61" w14:textId="77777777" w:rsidR="00A149F0" w:rsidRDefault="00A149F0" w:rsidP="000E5536">
      <w:pPr>
        <w:pStyle w:val="sql"/>
      </w:pPr>
      <w:r w:rsidRPr="006825CB">
        <w:t>sql = "NOTIFY job_complete,'{''id'' : ''" + str(jobid) + "'', ''query_text'' : ''" + quadkey + "'', ''query_results'' : ''" + json.dumps(list(uniqueitems)) + "''}';"</w:t>
      </w:r>
    </w:p>
    <w:p w14:paraId="40F9F495" w14:textId="77777777" w:rsidR="00A149F0" w:rsidRDefault="00A149F0" w:rsidP="000E5536">
      <w:pPr>
        <w:pStyle w:val="BodyText2"/>
      </w:pPr>
      <w:r>
        <w:t>Also updated the job_request notification so that it is made from the server code rather than the Postgresql trigger:</w:t>
      </w:r>
    </w:p>
    <w:p w14:paraId="5028CDB2" w14:textId="77777777" w:rsidR="00A149F0" w:rsidRDefault="00A149F0" w:rsidP="000E5536">
      <w:pPr>
        <w:pStyle w:val="sql"/>
      </w:pPr>
      <w:r w:rsidRPr="00A149F0">
        <w:t>conn.cur.execute("NOTIFY job_request,'" + str(job_id) + "," + params['quadkey'] + "'")</w:t>
      </w:r>
    </w:p>
    <w:p w14:paraId="48681023" w14:textId="77777777" w:rsidR="00A149F0" w:rsidRDefault="00A149F0" w:rsidP="000E5536">
      <w:pPr>
        <w:pStyle w:val="BodyText2"/>
      </w:pPr>
      <w:r>
        <w:t>Here is the test url:</w:t>
      </w:r>
    </w:p>
    <w:p w14:paraId="5B3FECD3" w14:textId="77777777" w:rsidR="00A149F0" w:rsidRDefault="003630B2" w:rsidP="000E5536">
      <w:pPr>
        <w:pStyle w:val="BodyText"/>
        <w:rPr>
          <w:rStyle w:val="Hyperlink"/>
        </w:rPr>
      </w:pPr>
      <w:hyperlink r:id="rId427" w:history="1">
        <w:r w:rsidR="00A149F0">
          <w:rPr>
            <w:rStyle w:val="Hyperlink"/>
          </w:rPr>
          <w:t>http://dopa-services.jrc.it/services/especies/get_species_list_quadkey?quadkey=132320330230021&amp;ishadoop=true</w:t>
        </w:r>
      </w:hyperlink>
    </w:p>
    <w:p w14:paraId="3E6D39E3" w14:textId="77777777" w:rsidR="00A976AC" w:rsidRDefault="00A976AC" w:rsidP="000E5536">
      <w:pPr>
        <w:pStyle w:val="BodyText"/>
        <w:rPr>
          <w:rStyle w:val="Hyperlink"/>
        </w:rPr>
      </w:pPr>
    </w:p>
    <w:p w14:paraId="7F528E21" w14:textId="77777777" w:rsidR="00A976AC" w:rsidRDefault="00A976AC" w:rsidP="000E5536">
      <w:pPr>
        <w:pStyle w:val="BodyText2"/>
      </w:pPr>
      <w:r>
        <w:t>I have updated the services code so that it looks for the ‘_h’ suffix on the end of the method name to indicate that it is a Hadoop call. This isnt ideal but it saves having to pass in an extra parameter into the REST call and makes it more transparent to the REST Service user.</w:t>
      </w:r>
    </w:p>
    <w:p w14:paraId="1D2391EF" w14:textId="77777777" w:rsidR="00A149F0" w:rsidRDefault="00A149F0" w:rsidP="000E5536">
      <w:pPr>
        <w:pStyle w:val="sql"/>
      </w:pPr>
      <w:r>
        <w:t>CREATE TABLE jobs</w:t>
      </w:r>
    </w:p>
    <w:p w14:paraId="78A240BB" w14:textId="77777777" w:rsidR="00A149F0" w:rsidRDefault="00A149F0" w:rsidP="000E5536">
      <w:pPr>
        <w:pStyle w:val="sql"/>
      </w:pPr>
      <w:r>
        <w:t>(</w:t>
      </w:r>
    </w:p>
    <w:p w14:paraId="039A4E02" w14:textId="77777777" w:rsidR="00A149F0" w:rsidRDefault="00A149F0" w:rsidP="000E5536">
      <w:pPr>
        <w:pStyle w:val="sql"/>
      </w:pPr>
      <w:r>
        <w:t xml:space="preserve">  query_text text,</w:t>
      </w:r>
    </w:p>
    <w:p w14:paraId="51AF50CF" w14:textId="77777777" w:rsidR="00A149F0" w:rsidRDefault="00A149F0" w:rsidP="000E5536">
      <w:pPr>
        <w:pStyle w:val="sql"/>
      </w:pPr>
      <w:r>
        <w:t xml:space="preserve">  query_results text,</w:t>
      </w:r>
    </w:p>
    <w:p w14:paraId="4DBBE3E0" w14:textId="77777777" w:rsidR="00A149F0" w:rsidRDefault="00A149F0" w:rsidP="000E5536">
      <w:pPr>
        <w:pStyle w:val="sql"/>
      </w:pPr>
      <w:r>
        <w:t xml:space="preserve">  time_start timestamp with time zone,</w:t>
      </w:r>
    </w:p>
    <w:p w14:paraId="3C21D793" w14:textId="77777777" w:rsidR="00A149F0" w:rsidRDefault="00A149F0" w:rsidP="000E5536">
      <w:pPr>
        <w:pStyle w:val="sql"/>
      </w:pPr>
      <w:r>
        <w:t xml:space="preserve">  time_stop timestamp with time zone,</w:t>
      </w:r>
    </w:p>
    <w:p w14:paraId="7957FC03" w14:textId="77777777" w:rsidR="00A149F0" w:rsidRDefault="00A149F0" w:rsidP="000E5536">
      <w:pPr>
        <w:pStyle w:val="sql"/>
      </w:pPr>
      <w:r>
        <w:t xml:space="preserve">  id serial NOT NULL,</w:t>
      </w:r>
    </w:p>
    <w:p w14:paraId="3F6C0895" w14:textId="77777777" w:rsidR="00A149F0" w:rsidRDefault="00A149F0" w:rsidP="000E5536">
      <w:pPr>
        <w:pStyle w:val="sql"/>
      </w:pPr>
      <w:r>
        <w:t xml:space="preserve">  CONSTRAINT j_pk PRIMARY KEY (id)</w:t>
      </w:r>
    </w:p>
    <w:p w14:paraId="2E9221F5" w14:textId="77777777" w:rsidR="00A149F0" w:rsidRDefault="00A149F0" w:rsidP="000E5536">
      <w:pPr>
        <w:pStyle w:val="sql"/>
      </w:pPr>
      <w:r>
        <w:t>)</w:t>
      </w:r>
    </w:p>
    <w:p w14:paraId="372D8813" w14:textId="77777777" w:rsidR="00A149F0" w:rsidRDefault="00A149F0" w:rsidP="000E5536">
      <w:pPr>
        <w:pStyle w:val="sql"/>
      </w:pPr>
      <w:r>
        <w:t>WITH (</w:t>
      </w:r>
    </w:p>
    <w:p w14:paraId="68CA1319" w14:textId="77777777" w:rsidR="00A149F0" w:rsidRDefault="00A149F0" w:rsidP="000E5536">
      <w:pPr>
        <w:pStyle w:val="sql"/>
      </w:pPr>
      <w:r>
        <w:t xml:space="preserve">  OIDS=FALSE</w:t>
      </w:r>
    </w:p>
    <w:p w14:paraId="2B4B89E3" w14:textId="77777777" w:rsidR="00A149F0" w:rsidRDefault="00A149F0" w:rsidP="000E5536">
      <w:pPr>
        <w:pStyle w:val="sql"/>
      </w:pPr>
      <w:r>
        <w:t>);</w:t>
      </w:r>
    </w:p>
    <w:p w14:paraId="0BF5A136" w14:textId="77777777" w:rsidR="00A149F0" w:rsidRDefault="00A149F0" w:rsidP="000E5536">
      <w:pPr>
        <w:pStyle w:val="sql"/>
      </w:pPr>
      <w:r>
        <w:t>ALTER TABLE jobs OWNER TO especies;</w:t>
      </w:r>
    </w:p>
    <w:p w14:paraId="69363CA0" w14:textId="77777777" w:rsidR="00A149F0" w:rsidRDefault="00A149F0" w:rsidP="000E5536">
      <w:pPr>
        <w:pStyle w:val="sql"/>
      </w:pPr>
      <w:r>
        <w:t>COMMENT ON TABLE jobs IS 'Table that contains a list of jobs and results for the Hadoop cluster';</w:t>
      </w:r>
    </w:p>
    <w:p w14:paraId="60C0C62D" w14:textId="77777777" w:rsidR="00A149F0" w:rsidRDefault="00A149F0" w:rsidP="000E5536">
      <w:pPr>
        <w:pStyle w:val="sql"/>
      </w:pPr>
      <w:r>
        <w:t>CREATE TRIGGER job_request_completed</w:t>
      </w:r>
    </w:p>
    <w:p w14:paraId="5E7F9672" w14:textId="77777777" w:rsidR="00A149F0" w:rsidRDefault="00A149F0" w:rsidP="000E5536">
      <w:pPr>
        <w:pStyle w:val="sql"/>
      </w:pPr>
      <w:r>
        <w:t xml:space="preserve">  AFTER UPDATE OF query_results</w:t>
      </w:r>
    </w:p>
    <w:p w14:paraId="5FBB750B" w14:textId="77777777" w:rsidR="00A149F0" w:rsidRDefault="00A149F0" w:rsidP="000E5536">
      <w:pPr>
        <w:pStyle w:val="sql"/>
      </w:pPr>
      <w:r>
        <w:t xml:space="preserve">  ON jobs</w:t>
      </w:r>
    </w:p>
    <w:p w14:paraId="35861AD6" w14:textId="77777777" w:rsidR="00A149F0" w:rsidRDefault="00A149F0" w:rsidP="000E5536">
      <w:pPr>
        <w:pStyle w:val="sql"/>
      </w:pPr>
      <w:r>
        <w:t xml:space="preserve">  FOR EACH ROW</w:t>
      </w:r>
    </w:p>
    <w:p w14:paraId="74C05689" w14:textId="77777777" w:rsidR="00A149F0" w:rsidRDefault="00A149F0" w:rsidP="000E5536">
      <w:pPr>
        <w:pStyle w:val="sql"/>
      </w:pPr>
      <w:r>
        <w:t xml:space="preserve">  EXECUTE PROCEDURE job_request_completed_function();</w:t>
      </w:r>
    </w:p>
    <w:p w14:paraId="11C4BAF6" w14:textId="77777777" w:rsidR="00A149F0" w:rsidRDefault="00A149F0" w:rsidP="000E5536">
      <w:pPr>
        <w:pStyle w:val="sql"/>
      </w:pPr>
      <w:r>
        <w:t>CREATE TRIGGER job_request_received</w:t>
      </w:r>
    </w:p>
    <w:p w14:paraId="43452624" w14:textId="77777777" w:rsidR="00A149F0" w:rsidRDefault="00A149F0" w:rsidP="000E5536">
      <w:pPr>
        <w:pStyle w:val="sql"/>
      </w:pPr>
      <w:r>
        <w:t xml:space="preserve">  AFTER INSERT</w:t>
      </w:r>
    </w:p>
    <w:p w14:paraId="4ED50473" w14:textId="77777777" w:rsidR="00A149F0" w:rsidRDefault="00A149F0" w:rsidP="000E5536">
      <w:pPr>
        <w:pStyle w:val="sql"/>
      </w:pPr>
      <w:r>
        <w:t xml:space="preserve">  ON jobs</w:t>
      </w:r>
    </w:p>
    <w:p w14:paraId="5D1893A8" w14:textId="77777777" w:rsidR="00A149F0" w:rsidRDefault="00A149F0" w:rsidP="000E5536">
      <w:pPr>
        <w:pStyle w:val="sql"/>
      </w:pPr>
      <w:r>
        <w:t xml:space="preserve">  FOR EACH ROW</w:t>
      </w:r>
    </w:p>
    <w:p w14:paraId="12E572BE" w14:textId="77777777" w:rsidR="00A149F0" w:rsidRDefault="00A149F0" w:rsidP="000E5536">
      <w:pPr>
        <w:pStyle w:val="sql"/>
      </w:pPr>
      <w:r>
        <w:t xml:space="preserve">  EXECUTE PROCEDURE job_request_received_function();</w:t>
      </w:r>
    </w:p>
    <w:p w14:paraId="076FAD48" w14:textId="77777777" w:rsidR="00A149F0" w:rsidRDefault="00A149F0" w:rsidP="000E5536">
      <w:pPr>
        <w:pStyle w:val="sql"/>
      </w:pPr>
    </w:p>
    <w:p w14:paraId="625756DB" w14:textId="77777777" w:rsidR="00A149F0" w:rsidRPr="00B47332" w:rsidRDefault="00A149F0" w:rsidP="000E5536">
      <w:pPr>
        <w:pStyle w:val="sql"/>
      </w:pPr>
      <w:r w:rsidRPr="00B47332">
        <w:t>CREATE OR REPLACE FUNCTION job_request_received_function()</w:t>
      </w:r>
    </w:p>
    <w:p w14:paraId="4BABF623" w14:textId="77777777" w:rsidR="00A149F0" w:rsidRPr="00B47332" w:rsidRDefault="00A149F0" w:rsidP="000E5536">
      <w:pPr>
        <w:pStyle w:val="sql"/>
      </w:pPr>
      <w:r w:rsidRPr="00B47332">
        <w:t>RETURNS trigger AS</w:t>
      </w:r>
    </w:p>
    <w:p w14:paraId="1F0E69BE" w14:textId="77777777" w:rsidR="00A149F0" w:rsidRPr="00B47332" w:rsidRDefault="00A149F0" w:rsidP="000E5536">
      <w:pPr>
        <w:pStyle w:val="sql"/>
      </w:pPr>
      <w:r w:rsidRPr="00B47332">
        <w:t>$BODY$</w:t>
      </w:r>
    </w:p>
    <w:p w14:paraId="06FB6D60" w14:textId="77777777" w:rsidR="00A149F0" w:rsidRPr="00B47332" w:rsidRDefault="00A149F0" w:rsidP="000E5536">
      <w:pPr>
        <w:pStyle w:val="sql"/>
      </w:pPr>
      <w:r w:rsidRPr="00B47332">
        <w:t>BEGIN</w:t>
      </w:r>
    </w:p>
    <w:p w14:paraId="769FBD0F" w14:textId="77777777" w:rsidR="00A149F0" w:rsidRPr="00B47332" w:rsidRDefault="00A149F0" w:rsidP="000E5536">
      <w:pPr>
        <w:pStyle w:val="sql"/>
      </w:pPr>
      <w:r w:rsidRPr="00B47332">
        <w:t>PERFORM pg_notify('job_request',NEW.id::text || ',' || NEW.query_text);</w:t>
      </w:r>
    </w:p>
    <w:p w14:paraId="6924E9B3" w14:textId="77777777" w:rsidR="00A149F0" w:rsidRPr="00B47332" w:rsidRDefault="00A149F0" w:rsidP="000E5536">
      <w:pPr>
        <w:pStyle w:val="sql"/>
      </w:pPr>
      <w:r w:rsidRPr="00B47332">
        <w:t>RETURN NULL;</w:t>
      </w:r>
    </w:p>
    <w:p w14:paraId="48265E9B" w14:textId="77777777" w:rsidR="00A149F0" w:rsidRPr="00B47332" w:rsidRDefault="00A149F0" w:rsidP="000E5536">
      <w:pPr>
        <w:pStyle w:val="sql"/>
      </w:pPr>
      <w:r w:rsidRPr="00B47332">
        <w:t>END</w:t>
      </w:r>
    </w:p>
    <w:p w14:paraId="03082D57" w14:textId="77777777" w:rsidR="00A149F0" w:rsidRPr="00B47332" w:rsidRDefault="00A149F0" w:rsidP="000E5536">
      <w:pPr>
        <w:pStyle w:val="sql"/>
      </w:pPr>
      <w:r w:rsidRPr="00B47332">
        <w:t>$BODY$</w:t>
      </w:r>
    </w:p>
    <w:p w14:paraId="6BC00B97" w14:textId="77777777" w:rsidR="00A149F0" w:rsidRPr="00B47332" w:rsidRDefault="00A149F0" w:rsidP="000E5536">
      <w:pPr>
        <w:pStyle w:val="sql"/>
      </w:pPr>
      <w:r w:rsidRPr="00B47332">
        <w:t>LANGUAGE plpgsql VOLATILE</w:t>
      </w:r>
    </w:p>
    <w:p w14:paraId="41898769" w14:textId="77777777" w:rsidR="00A149F0" w:rsidRPr="00B47332" w:rsidRDefault="00A149F0" w:rsidP="000E5536">
      <w:pPr>
        <w:pStyle w:val="sql"/>
      </w:pPr>
      <w:r w:rsidRPr="00B47332">
        <w:t>COST 100;</w:t>
      </w:r>
    </w:p>
    <w:p w14:paraId="541C92BF" w14:textId="77777777" w:rsidR="00A149F0" w:rsidRDefault="00A149F0" w:rsidP="000E5536">
      <w:pPr>
        <w:pStyle w:val="sql"/>
      </w:pPr>
      <w:r w:rsidRPr="00B47332">
        <w:t>ALTER FUNCTION job_request_received_function() OWNER TO especies;</w:t>
      </w:r>
    </w:p>
    <w:p w14:paraId="67368DCA" w14:textId="77777777" w:rsidR="00A149F0" w:rsidRDefault="00A149F0" w:rsidP="000E5536">
      <w:pPr>
        <w:pStyle w:val="sql"/>
      </w:pPr>
    </w:p>
    <w:p w14:paraId="32EA6782" w14:textId="77777777" w:rsidR="00A149F0" w:rsidRDefault="00A149F0" w:rsidP="000E5536">
      <w:pPr>
        <w:pStyle w:val="sql"/>
      </w:pPr>
      <w:r>
        <w:t>CREATE OR REPLACE FUNCTION job_request_completed_function()</w:t>
      </w:r>
    </w:p>
    <w:p w14:paraId="6591B9FF" w14:textId="77777777" w:rsidR="00A149F0" w:rsidRDefault="00A149F0" w:rsidP="000E5536">
      <w:pPr>
        <w:pStyle w:val="sql"/>
      </w:pPr>
      <w:r>
        <w:t>RETURNS trigger AS</w:t>
      </w:r>
    </w:p>
    <w:p w14:paraId="22994853" w14:textId="77777777" w:rsidR="00A149F0" w:rsidRDefault="00A149F0" w:rsidP="000E5536">
      <w:pPr>
        <w:pStyle w:val="sql"/>
      </w:pPr>
      <w:r>
        <w:t>$BODY$</w:t>
      </w:r>
    </w:p>
    <w:p w14:paraId="6D786613" w14:textId="77777777" w:rsidR="00A149F0" w:rsidRDefault="00A149F0" w:rsidP="000E5536">
      <w:pPr>
        <w:pStyle w:val="sql"/>
      </w:pPr>
      <w:r>
        <w:t>BEGIN</w:t>
      </w:r>
    </w:p>
    <w:p w14:paraId="3EF0E382" w14:textId="77777777" w:rsidR="00A149F0" w:rsidRDefault="00A149F0" w:rsidP="000E5536">
      <w:pPr>
        <w:pStyle w:val="sql"/>
      </w:pPr>
      <w:r>
        <w:t>PERFORM pg_notify('job_complete',NEW::text);</w:t>
      </w:r>
    </w:p>
    <w:p w14:paraId="3A54CEC4" w14:textId="77777777" w:rsidR="00A149F0" w:rsidRDefault="00A149F0" w:rsidP="000E5536">
      <w:pPr>
        <w:pStyle w:val="sql"/>
      </w:pPr>
      <w:r>
        <w:t>RETURN NULL;</w:t>
      </w:r>
    </w:p>
    <w:p w14:paraId="628CF531" w14:textId="77777777" w:rsidR="00A149F0" w:rsidRDefault="00A149F0" w:rsidP="000E5536">
      <w:pPr>
        <w:pStyle w:val="sql"/>
      </w:pPr>
      <w:r>
        <w:t>END</w:t>
      </w:r>
    </w:p>
    <w:p w14:paraId="54A73749" w14:textId="77777777" w:rsidR="00A149F0" w:rsidRDefault="00A149F0" w:rsidP="000E5536">
      <w:pPr>
        <w:pStyle w:val="sql"/>
      </w:pPr>
      <w:r>
        <w:t>$BODY$</w:t>
      </w:r>
    </w:p>
    <w:p w14:paraId="2E00C73C" w14:textId="77777777" w:rsidR="00A149F0" w:rsidRDefault="00A149F0" w:rsidP="000E5536">
      <w:pPr>
        <w:pStyle w:val="sql"/>
      </w:pPr>
      <w:r>
        <w:t>LANGUAGE plpgsql VOLATILE</w:t>
      </w:r>
    </w:p>
    <w:p w14:paraId="6EE808DC" w14:textId="77777777" w:rsidR="00A149F0" w:rsidRDefault="00A149F0" w:rsidP="000E5536">
      <w:pPr>
        <w:pStyle w:val="sql"/>
      </w:pPr>
      <w:r>
        <w:t>COST 100;</w:t>
      </w:r>
    </w:p>
    <w:p w14:paraId="56A8C560" w14:textId="77777777" w:rsidR="00A149F0" w:rsidRDefault="00A149F0" w:rsidP="000E5536">
      <w:pPr>
        <w:pStyle w:val="sql"/>
      </w:pPr>
      <w:r>
        <w:lastRenderedPageBreak/>
        <w:t>ALTER FUNCTION job_request_completed_function() OWNER TO especies;</w:t>
      </w:r>
    </w:p>
    <w:p w14:paraId="72E7A4B6" w14:textId="6148F326" w:rsidR="008F416B" w:rsidRDefault="008F416B" w:rsidP="000E5536">
      <w:pPr>
        <w:pStyle w:val="Heading2"/>
      </w:pPr>
      <w:r>
        <w:t>Google Earth Engine OGC Wrapper</w:t>
      </w:r>
    </w:p>
    <w:p w14:paraId="72E549B1" w14:textId="252F820C" w:rsidR="008F416B" w:rsidRDefault="008F416B" w:rsidP="000E5536">
      <w:pPr>
        <w:pStyle w:val="BodyText2"/>
      </w:pPr>
      <w:r>
        <w:t>We are implementing an OGC wrapper around GEE usi</w:t>
      </w:r>
      <w:r w:rsidR="00B400E4">
        <w:t xml:space="preserve">ng a Service Account (see </w:t>
      </w:r>
      <w:r w:rsidR="00B400E4">
        <w:fldChar w:fldCharType="begin"/>
      </w:r>
      <w:r w:rsidR="00B400E4">
        <w:instrText xml:space="preserve"> REF _Ref448923250 \h </w:instrText>
      </w:r>
      <w:r w:rsidR="00B400E4">
        <w:fldChar w:fldCharType="separate"/>
      </w:r>
      <w:r w:rsidR="00EA3299">
        <w:t>Creating a new project and service account</w:t>
      </w:r>
      <w:r w:rsidR="00B400E4">
        <w:fldChar w:fldCharType="end"/>
      </w:r>
      <w:r w:rsidR="00B400E4">
        <w:t xml:space="preserve">). That wrapper will serve images from standard WMS calls from client APIs like the ArcGIS API for JavaScript, Leaflet and Openlayers. </w:t>
      </w:r>
      <w:r w:rsidR="00101008">
        <w:t>These calls will create images on-the-fly from Google Earth Engine and return them.</w:t>
      </w:r>
    </w:p>
    <w:p w14:paraId="26ABBAF1" w14:textId="6CFCDA02" w:rsidR="00101008" w:rsidRPr="008F416B" w:rsidRDefault="007463DC" w:rsidP="000E5536">
      <w:pPr>
        <w:pStyle w:val="BodyText2"/>
      </w:pPr>
      <w:r>
        <w:t xml:space="preserve">I have implemented a basic WMS service for Sentinel data </w:t>
      </w:r>
      <w:hyperlink r:id="rId428" w:history="1">
        <w:r w:rsidRPr="007463DC">
          <w:rPr>
            <w:rStyle w:val="Hyperlink"/>
          </w:rPr>
          <w:t>here</w:t>
        </w:r>
      </w:hyperlink>
      <w:r>
        <w:t xml:space="preserve">. But when you request multiple tiles you get </w:t>
      </w:r>
      <w:r w:rsidR="00281277">
        <w:t>lots of Internal Server. These are normally http 429 errors which are too many simultaneous requests.</w:t>
      </w:r>
      <w:r w:rsidR="00BD6051">
        <w:t xml:space="preserve"> However, if you increase the tilesize in Leaflet, then you are requesting large areas when you zoom out and only a single image will be rendered for this large area.</w:t>
      </w:r>
      <w:r w:rsidR="00D34FC1">
        <w:t xml:space="preserve"> Created a sample Leaflet project </w:t>
      </w:r>
      <w:hyperlink r:id="rId429" w:history="1">
        <w:r w:rsidR="00D34FC1" w:rsidRPr="00D34FC1">
          <w:rPr>
            <w:rStyle w:val="Hyperlink"/>
          </w:rPr>
          <w:t>here</w:t>
        </w:r>
      </w:hyperlink>
      <w:r w:rsidR="00D34FC1">
        <w:t>.</w:t>
      </w:r>
      <w:r w:rsidR="00BD6051">
        <w:t xml:space="preserve"> </w:t>
      </w:r>
    </w:p>
    <w:p w14:paraId="23A8CB9E" w14:textId="77777777" w:rsidR="00E053EF" w:rsidRDefault="00E053EF" w:rsidP="000E5536">
      <w:pPr>
        <w:pStyle w:val="Heading1"/>
      </w:pPr>
      <w:r>
        <w:t xml:space="preserve">Publishing </w:t>
      </w:r>
      <w:r w:rsidR="00312E64">
        <w:t xml:space="preserve">and Sharing </w:t>
      </w:r>
      <w:r>
        <w:t>Services</w:t>
      </w:r>
    </w:p>
    <w:p w14:paraId="1D983AC7" w14:textId="77777777" w:rsidR="00683027" w:rsidRDefault="00683027" w:rsidP="000E5536">
      <w:pPr>
        <w:pStyle w:val="Heading2"/>
      </w:pPr>
      <w:r>
        <w:t>Publishing</w:t>
      </w:r>
    </w:p>
    <w:p w14:paraId="7413979E" w14:textId="77777777" w:rsidR="00683027" w:rsidRPr="00683027" w:rsidRDefault="00683027" w:rsidP="000E5536">
      <w:pPr>
        <w:pStyle w:val="BodyText2"/>
      </w:pPr>
    </w:p>
    <w:p w14:paraId="2EAC7280" w14:textId="77777777" w:rsidR="00E053EF" w:rsidRDefault="00E053EF" w:rsidP="0034374E">
      <w:pPr>
        <w:pStyle w:val="Heading3"/>
      </w:pPr>
      <w:r>
        <w:t>Our own servers</w:t>
      </w:r>
    </w:p>
    <w:p w14:paraId="28B153C5" w14:textId="77777777" w:rsidR="00683027" w:rsidRDefault="00683027" w:rsidP="007D2F52">
      <w:pPr>
        <w:pStyle w:val="Heading4"/>
      </w:pPr>
      <w:r>
        <w:t>ArcGIS Server</w:t>
      </w:r>
    </w:p>
    <w:p w14:paraId="35E77A0B" w14:textId="77777777" w:rsidR="00683027" w:rsidRDefault="00683027" w:rsidP="000E5536">
      <w:pPr>
        <w:pStyle w:val="BodyText2"/>
      </w:pPr>
      <w:r>
        <w:t>Don’t know where the instance is but we do have one.</w:t>
      </w:r>
    </w:p>
    <w:p w14:paraId="0C41CACC" w14:textId="77777777" w:rsidR="00E053EF" w:rsidRDefault="00E053EF" w:rsidP="007D2F52">
      <w:pPr>
        <w:pStyle w:val="Heading4"/>
      </w:pPr>
      <w:r>
        <w:t>Geonetwork</w:t>
      </w:r>
    </w:p>
    <w:p w14:paraId="530D9C92" w14:textId="77777777" w:rsidR="00E053EF" w:rsidRPr="000A1740" w:rsidRDefault="003630B2" w:rsidP="000E5536">
      <w:pPr>
        <w:pStyle w:val="BodyText2"/>
      </w:pPr>
      <w:hyperlink r:id="rId430" w:history="1">
        <w:r w:rsidR="00E053EF">
          <w:rPr>
            <w:rStyle w:val="Hyperlink"/>
          </w:rPr>
          <w:t>http://h03-dev-vm15:8080/geonetwork/srv/en/main.home</w:t>
        </w:r>
      </w:hyperlink>
    </w:p>
    <w:p w14:paraId="4C3C6A2D" w14:textId="77777777" w:rsidR="00683027" w:rsidRDefault="00683027" w:rsidP="007D2F52">
      <w:pPr>
        <w:pStyle w:val="Heading4"/>
      </w:pPr>
      <w:r>
        <w:t>GeoServer</w:t>
      </w:r>
    </w:p>
    <w:p w14:paraId="5F48DFF7" w14:textId="77777777" w:rsidR="00EA3299" w:rsidRDefault="00C871EC" w:rsidP="007D2F52">
      <w:pPr>
        <w:pStyle w:val="Heading4"/>
      </w:pPr>
      <w:r>
        <w:t xml:space="preserve">This has been updated (see </w:t>
      </w:r>
      <w:r>
        <w:rPr>
          <w:szCs w:val="22"/>
        </w:rPr>
        <w:fldChar w:fldCharType="begin"/>
      </w:r>
      <w:r>
        <w:instrText xml:space="preserve"> REF _Ref440289491 \h </w:instrText>
      </w:r>
      <w:r>
        <w:rPr>
          <w:szCs w:val="22"/>
        </w:rPr>
      </w:r>
      <w:r>
        <w:rPr>
          <w:szCs w:val="22"/>
        </w:rPr>
        <w:fldChar w:fldCharType="separate"/>
      </w:r>
      <w:r w:rsidR="00EA3299">
        <w:t>Servers</w:t>
      </w:r>
    </w:p>
    <w:p w14:paraId="09C4E90A" w14:textId="77777777" w:rsidR="00EA3299" w:rsidRDefault="00EA3299" w:rsidP="000E5536">
      <w:pPr>
        <w:pStyle w:val="BodyText2"/>
      </w:pPr>
      <w:r>
        <w:t xml:space="preserve">For developers: </w:t>
      </w:r>
      <w:r w:rsidRPr="00573BB7">
        <w:t>http://h05-dev-vm100.jrc.it:8080/geoserver/web/</w:t>
      </w:r>
      <w:r>
        <w:t xml:space="preserve"> u/p  Andrew/Changeme!1</w:t>
      </w:r>
    </w:p>
    <w:p w14:paraId="622CE418" w14:textId="77777777" w:rsidR="00EA3299" w:rsidRDefault="00EA3299" w:rsidP="000E5536">
      <w:pPr>
        <w:pStyle w:val="BodyText2"/>
      </w:pPr>
      <w:r>
        <w:t xml:space="preserve">Live: </w:t>
      </w:r>
      <w:r w:rsidRPr="00573BB7">
        <w:t>http://lrm-maps.jrc.ec.europa.eu/geoserver/</w:t>
      </w:r>
      <w:r>
        <w:t xml:space="preserve">  u/p </w:t>
      </w:r>
      <w:r w:rsidRPr="0046068F">
        <w:t>Andrew</w:t>
      </w:r>
      <w:r>
        <w:t>/</w:t>
      </w:r>
      <w:r w:rsidRPr="0046068F">
        <w:t>andrewgs11</w:t>
      </w:r>
    </w:p>
    <w:p w14:paraId="6F376726" w14:textId="77777777" w:rsidR="00EA3299" w:rsidRPr="00894DFA" w:rsidRDefault="00EA3299" w:rsidP="000E5536">
      <w:pPr>
        <w:pStyle w:val="BodyText2"/>
      </w:pPr>
      <w:r>
        <w:t xml:space="preserve">This is </w:t>
      </w:r>
      <w:r w:rsidRPr="00573BB7">
        <w:t>http://h05-prod-vm100.jrc.it:8080/geoserver/web/</w:t>
      </w:r>
    </w:p>
    <w:p w14:paraId="44C211B8" w14:textId="13BCDEF1" w:rsidR="004C7895" w:rsidRDefault="00EA3299" w:rsidP="000E5536">
      <w:pPr>
        <w:pStyle w:val="BodyText2"/>
      </w:pPr>
      <w:r>
        <w:t>Publishing</w:t>
      </w:r>
      <w:r w:rsidR="00C871EC">
        <w:fldChar w:fldCharType="end"/>
      </w:r>
      <w:r w:rsidR="00C871EC">
        <w:t xml:space="preserve">). </w:t>
      </w:r>
      <w:r w:rsidR="00683027">
        <w:t>We have an instance runn</w:t>
      </w:r>
      <w:r w:rsidR="004C7895">
        <w:t xml:space="preserve">ing to deliver our spatial data </w:t>
      </w:r>
      <w:hyperlink r:id="rId431" w:history="1">
        <w:r w:rsidR="00DF1CBF">
          <w:rPr>
            <w:rStyle w:val="Hyperlink"/>
          </w:rPr>
          <w:t>http://lrm-maps.jrc.ec.europa.eu/geoserver/web/</w:t>
        </w:r>
      </w:hyperlink>
      <w:r w:rsidR="004C7895">
        <w:t xml:space="preserve">this is physically at </w:t>
      </w:r>
      <w:r w:rsidR="00755938">
        <w:t>//</w:t>
      </w:r>
      <w:r w:rsidR="006B4E74">
        <w:t>H05-DEV-VM3/</w:t>
      </w:r>
      <w:r w:rsidR="006B4E74" w:rsidRPr="006B4E74">
        <w:t>srv/tomcat6/webapps/geoserver</w:t>
      </w:r>
      <w:r w:rsidR="00755938">
        <w:t xml:space="preserve">. Michael has enabled logging on the server </w:t>
      </w:r>
      <w:r w:rsidR="004600A8">
        <w:t>(</w:t>
      </w:r>
      <w:r w:rsidR="006944D7">
        <w:t xml:space="preserve">for the </w:t>
      </w:r>
      <w:r w:rsidR="006944D7" w:rsidRPr="006944D7">
        <w:t>country boundaries WMS service</w:t>
      </w:r>
      <w:r w:rsidR="004600A8">
        <w:t>)</w:t>
      </w:r>
      <w:r w:rsidR="006944D7">
        <w:t xml:space="preserve"> </w:t>
      </w:r>
      <w:r w:rsidR="00755938">
        <w:t xml:space="preserve">but the log files are big and fill up the disk and cause internal server errors (see </w:t>
      </w:r>
      <w:r w:rsidR="00755938">
        <w:fldChar w:fldCharType="begin"/>
      </w:r>
      <w:r w:rsidR="00755938">
        <w:instrText xml:space="preserve"> REF _Ref369693258 \h </w:instrText>
      </w:r>
      <w:r w:rsidR="00755938">
        <w:fldChar w:fldCharType="separate"/>
      </w:r>
      <w:r>
        <w:t>PDF return</w:t>
      </w:r>
      <w:r w:rsidR="00755938">
        <w:fldChar w:fldCharType="end"/>
      </w:r>
      <w:r w:rsidR="00755938">
        <w:t xml:space="preserve">). </w:t>
      </w:r>
      <w:r w:rsidR="00D3672B">
        <w:t>User: admin, Password: geosrv-H5.</w:t>
      </w:r>
    </w:p>
    <w:p w14:paraId="642EA3B9" w14:textId="77777777" w:rsidR="00A410D3" w:rsidRDefault="00A410D3" w:rsidP="000E5536">
      <w:pPr>
        <w:pStyle w:val="BodyText2"/>
      </w:pPr>
      <w:r>
        <w:t>The geotiff files for species richness maps that are published in Geoserver are physically located here:</w:t>
      </w:r>
    </w:p>
    <w:p w14:paraId="6C4BCEEA" w14:textId="77777777" w:rsidR="00A410D3" w:rsidRDefault="00A410D3" w:rsidP="000E5536">
      <w:pPr>
        <w:pStyle w:val="BodyText2"/>
      </w:pPr>
      <w:r>
        <w:t>h05-dev-vm3</w:t>
      </w:r>
      <w:r w:rsidRPr="00A410D3">
        <w:t>/data/geoserver_data_dir/data/lrm-especies</w:t>
      </w:r>
      <w:r w:rsidR="007F05A3">
        <w:t>.</w:t>
      </w:r>
    </w:p>
    <w:p w14:paraId="334DD7A0" w14:textId="77777777" w:rsidR="0008256B" w:rsidRDefault="0008256B" w:rsidP="007D2F52">
      <w:pPr>
        <w:pStyle w:val="Heading4"/>
      </w:pPr>
      <w:r>
        <w:t>REST Services From PostGIS Functions</w:t>
      </w:r>
    </w:p>
    <w:p w14:paraId="4C55EF43" w14:textId="77777777" w:rsidR="0008256B" w:rsidRDefault="0008256B" w:rsidP="000E5536">
      <w:pPr>
        <w:pStyle w:val="BodyText2"/>
      </w:pPr>
      <w:r>
        <w:t xml:space="preserve">Using the techniques described in </w:t>
      </w:r>
      <w:r>
        <w:fldChar w:fldCharType="begin"/>
      </w:r>
      <w:r>
        <w:instrText xml:space="preserve"> REF _Ref338922512 \h </w:instrText>
      </w:r>
      <w:r>
        <w:fldChar w:fldCharType="separate"/>
      </w:r>
      <w:r w:rsidR="00EA3299">
        <w:t>Using Introspection from PostGIS</w:t>
      </w:r>
      <w:r>
        <w:fldChar w:fldCharType="end"/>
      </w:r>
      <w:r>
        <w:t xml:space="preserve"> we can publish REST services from PostGIS functions very easily. This is the workflow to publish functions.</w:t>
      </w:r>
    </w:p>
    <w:p w14:paraId="17C8CAE3" w14:textId="77777777" w:rsidR="0008256B" w:rsidRDefault="0008256B" w:rsidP="000E5536">
      <w:pPr>
        <w:pStyle w:val="ListBullet2"/>
      </w:pPr>
      <w:r>
        <w:t>Create the data that will be used within your function</w:t>
      </w:r>
    </w:p>
    <w:p w14:paraId="0D1C2F60" w14:textId="77777777" w:rsidR="0008256B" w:rsidRDefault="0008256B" w:rsidP="000E5536">
      <w:pPr>
        <w:pStyle w:val="ListBullet2"/>
      </w:pPr>
      <w:r>
        <w:t>Create a function to access the data. There are 2 possible syntaxes:</w:t>
      </w:r>
    </w:p>
    <w:p w14:paraId="0D521F3D" w14:textId="77777777" w:rsidR="0008256B" w:rsidRDefault="0008256B" w:rsidP="000E5536">
      <w:pPr>
        <w:pStyle w:val="sql"/>
      </w:pPr>
      <w:r>
        <w:t>create function gettest (iucn_species_id integer, out wdpd_id bigint) AS $$ SELECT wdpa.wdpa_id FROM especies.species_wdpa_final, protected_sites.wdpa WHERE species_wdpa_final.wdpa_id = wdpa.wdpa_id AND species_wdpa_final.iucn_species_id=$1 $$</w:t>
      </w:r>
    </w:p>
    <w:p w14:paraId="228524D4" w14:textId="77777777" w:rsidR="0008256B" w:rsidRDefault="0008256B" w:rsidP="000E5536">
      <w:pPr>
        <w:pStyle w:val="sql"/>
      </w:pPr>
      <w:r>
        <w:t>language sql;</w:t>
      </w:r>
    </w:p>
    <w:p w14:paraId="68E29F4C" w14:textId="77777777" w:rsidR="0008256B" w:rsidRDefault="0008256B" w:rsidP="000E5536">
      <w:pPr>
        <w:pStyle w:val="BodyText"/>
      </w:pPr>
      <w:r>
        <w:t>or</w:t>
      </w:r>
    </w:p>
    <w:p w14:paraId="59060EFC" w14:textId="77777777" w:rsidR="00C103DD" w:rsidRDefault="00C103DD" w:rsidP="000E5536">
      <w:pPr>
        <w:pStyle w:val="sql"/>
      </w:pPr>
      <w:r>
        <w:t>create function gettest (iucn_species_id integer) RETURNS TABLE (wdpa_id bigint) AS $$ SELECT wdpa.wdpa_id FROM especies.species_wdpa_final, protected_sites.wdpa WHERE species_wdpa_final.wdpa_id = wdpa.wdpa_id AND species_wdpa_final.iucn_species_id=$1 $$</w:t>
      </w:r>
    </w:p>
    <w:p w14:paraId="5879B45C" w14:textId="77777777" w:rsidR="0008256B" w:rsidRDefault="00C103DD" w:rsidP="000E5536">
      <w:pPr>
        <w:pStyle w:val="sql"/>
      </w:pPr>
      <w:r>
        <w:t>language sql;</w:t>
      </w:r>
    </w:p>
    <w:p w14:paraId="50090CF4" w14:textId="77777777" w:rsidR="00C103DD" w:rsidRDefault="00C103DD" w:rsidP="000E5536">
      <w:pPr>
        <w:pStyle w:val="BodyText2"/>
      </w:pPr>
      <w:r>
        <w:t xml:space="preserve">Can we use composite types to return species or PAs etc? e.g. </w:t>
      </w:r>
      <w:r w:rsidR="00472F34">
        <w:t>We can but then the user will not be able to specify which fields to return.</w:t>
      </w:r>
    </w:p>
    <w:p w14:paraId="0642DD30" w14:textId="77777777" w:rsidR="00C103DD" w:rsidRDefault="00126F5D" w:rsidP="000E5536">
      <w:pPr>
        <w:pStyle w:val="sql"/>
      </w:pPr>
      <w:r w:rsidRPr="00126F5D">
        <w:lastRenderedPageBreak/>
        <w:t>create type speciesrecord as (taxon text, presence_id integer, kingdom text, class text, phylum text, "order" text, family text, status text,assessed text)</w:t>
      </w:r>
    </w:p>
    <w:p w14:paraId="657164F2" w14:textId="71616F0E" w:rsidR="00254DC9" w:rsidRDefault="00254DC9" w:rsidP="000E5536">
      <w:pPr>
        <w:pStyle w:val="Heading5"/>
      </w:pPr>
      <w:r>
        <w:t>Using the JRC REST Services Directory</w:t>
      </w:r>
    </w:p>
    <w:p w14:paraId="002DA00B" w14:textId="29D6C777" w:rsidR="00254DC9" w:rsidRDefault="00254DC9" w:rsidP="000E5536">
      <w:pPr>
        <w:pStyle w:val="BodyText2"/>
      </w:pPr>
      <w:r>
        <w:t xml:space="preserve">You can do all of the necessary steps yourself to publish a PostGIS function to the web using the JRC REST Services Directory if you set the function as Intermediate. </w:t>
      </w:r>
      <w:r w:rsidR="00E4155A">
        <w:t xml:space="preserve">However, you will still need to be logged into ECAS unless the function has been approved (by Andrea) otherwise you may get permission denied errors or </w:t>
      </w:r>
    </w:p>
    <w:p w14:paraId="36290E3E" w14:textId="3319A85F" w:rsidR="00254DC9" w:rsidRDefault="00254DC9" w:rsidP="000E5536">
      <w:pPr>
        <w:pStyle w:val="ListBullet"/>
      </w:pPr>
      <w:r>
        <w:t>Create the function in PostGIS</w:t>
      </w:r>
    </w:p>
    <w:p w14:paraId="00721198" w14:textId="4374A482" w:rsidR="00254DC9" w:rsidRDefault="00254DC9" w:rsidP="000E5536">
      <w:pPr>
        <w:pStyle w:val="ListBullet"/>
      </w:pPr>
      <w:r>
        <w:t>Goto the REST Services Directory and create a new service using the ‘Add a new Function’ button at the top</w:t>
      </w:r>
    </w:p>
    <w:p w14:paraId="11B40D73" w14:textId="3062F661" w:rsidR="00254DC9" w:rsidRDefault="00254DC9" w:rsidP="000E5536">
      <w:pPr>
        <w:pStyle w:val="ListBullet"/>
      </w:pPr>
      <w:r>
        <w:t>Fill in the details of the function</w:t>
      </w:r>
    </w:p>
    <w:p w14:paraId="6CD7DDC0" w14:textId="177CA230" w:rsidR="00254DC9" w:rsidRDefault="00254DC9" w:rsidP="000E5536">
      <w:pPr>
        <w:pStyle w:val="ListBullet"/>
      </w:pPr>
      <w:r>
        <w:t>Go back to the function and create the metadata to go with it.</w:t>
      </w:r>
    </w:p>
    <w:p w14:paraId="5F92A2CE" w14:textId="497F1AF4" w:rsidR="00254DC9" w:rsidRPr="00254DC9" w:rsidRDefault="00254DC9" w:rsidP="000E5536">
      <w:pPr>
        <w:pStyle w:val="ListBullet"/>
      </w:pPr>
      <w:r>
        <w:t>From the Home page click on Access REST Services and go to the function to set it as intermediate and test it</w:t>
      </w:r>
    </w:p>
    <w:p w14:paraId="4E2C272B" w14:textId="77777777" w:rsidR="00683027" w:rsidRPr="00683027" w:rsidRDefault="00683027" w:rsidP="0034374E">
      <w:pPr>
        <w:pStyle w:val="Heading3"/>
      </w:pPr>
      <w:r>
        <w:t>Hosted services</w:t>
      </w:r>
    </w:p>
    <w:p w14:paraId="0EE78753" w14:textId="77777777" w:rsidR="00E053EF" w:rsidRDefault="00E053EF" w:rsidP="007D2F52">
      <w:pPr>
        <w:pStyle w:val="Heading4"/>
      </w:pPr>
      <w:r>
        <w:t>Microsoft Azure Marketplace</w:t>
      </w:r>
    </w:p>
    <w:p w14:paraId="633F2170" w14:textId="77777777" w:rsidR="00E053EF" w:rsidRDefault="00E053EF" w:rsidP="000E5536">
      <w:pPr>
        <w:pStyle w:val="BodyText2"/>
      </w:pPr>
      <w:r>
        <w:t>We could publish our services in the Microsoft Azure Marketplace like UNDATA do.</w:t>
      </w:r>
    </w:p>
    <w:p w14:paraId="07F2BEED" w14:textId="77777777" w:rsidR="00683027" w:rsidRDefault="00683027" w:rsidP="007D2F52">
      <w:pPr>
        <w:pStyle w:val="Heading4"/>
      </w:pPr>
      <w:r>
        <w:t>Github</w:t>
      </w:r>
    </w:p>
    <w:p w14:paraId="06933988" w14:textId="77777777" w:rsidR="00683027" w:rsidRDefault="00683027" w:rsidP="000E5536">
      <w:pPr>
        <w:pStyle w:val="BodyText2"/>
      </w:pPr>
      <w:r>
        <w:t xml:space="preserve">You can publish data (including GeoJSON data) on Github and as GISTS: </w:t>
      </w:r>
      <w:hyperlink r:id="rId432" w:history="1">
        <w:r>
          <w:rPr>
            <w:rStyle w:val="Hyperlink"/>
          </w:rPr>
          <w:t>https://help.github.com/articles/mapping-geojson-files-on-github</w:t>
        </w:r>
      </w:hyperlink>
    </w:p>
    <w:p w14:paraId="5912C90E" w14:textId="77777777" w:rsidR="00683027" w:rsidRDefault="00683027" w:rsidP="000E5536">
      <w:pPr>
        <w:pStyle w:val="BodyText2"/>
      </w:pPr>
      <w:r>
        <w:t xml:space="preserve">Good article </w:t>
      </w:r>
      <w:hyperlink r:id="rId433" w:history="1">
        <w:r w:rsidRPr="008C5AFB">
          <w:rPr>
            <w:rStyle w:val="Hyperlink"/>
          </w:rPr>
          <w:t>here</w:t>
        </w:r>
      </w:hyperlink>
      <w:r>
        <w:t xml:space="preserve"> about converting a shapefile to geojson using ogr2ogr. Trying it for the Kinabalu WDPA data (wdpaid=785):</w:t>
      </w:r>
    </w:p>
    <w:p w14:paraId="40B81632" w14:textId="77777777" w:rsidR="00683027" w:rsidRDefault="00683027" w:rsidP="000E5536">
      <w:pPr>
        <w:pStyle w:val="Code"/>
      </w:pPr>
      <w:r>
        <w:t>C:\Users\cottaan&gt;ogr2ogr -f GeoJSON kinabalu.geojson "E:\cottaan\My Documents\ArcGIS\Kinabalu.shp"</w:t>
      </w:r>
    </w:p>
    <w:p w14:paraId="71385C85" w14:textId="77777777" w:rsidR="00BC6765" w:rsidRDefault="00BC6765" w:rsidP="000E5536">
      <w:pPr>
        <w:pStyle w:val="Code"/>
      </w:pPr>
      <w:r>
        <w:t>C:\Users\cottaan&gt;ogr2ogr -f GeoJSON borneo.geojson "E:\cottaan\My Documents\ArcGIS\Borneo_PA_Polygons.shp"</w:t>
      </w:r>
    </w:p>
    <w:p w14:paraId="1A424AC9" w14:textId="77777777" w:rsidR="00E13512" w:rsidRDefault="00E13512" w:rsidP="000E5536">
      <w:pPr>
        <w:pStyle w:val="Code"/>
      </w:pPr>
      <w:r>
        <w:t>C:\Users\cottaan&gt;ogr2ogr -f GeoJSON SE_DRC.geojson "</w:t>
      </w:r>
      <w:r w:rsidRPr="00E13512">
        <w:t>E:\cottaan\My Documents\ArcGIS\SE_DRC_PAs.shp</w:t>
      </w:r>
      <w:r>
        <w:t>"</w:t>
      </w:r>
    </w:p>
    <w:p w14:paraId="7C3BCD38" w14:textId="77777777" w:rsidR="00683027" w:rsidRDefault="00683027" w:rsidP="000E5536">
      <w:pPr>
        <w:pStyle w:val="BodyText2"/>
      </w:pPr>
      <w:r>
        <w:t xml:space="preserve">The result is on Github </w:t>
      </w:r>
      <w:hyperlink r:id="rId434" w:history="1">
        <w:r w:rsidRPr="00BE1D5E">
          <w:rPr>
            <w:rStyle w:val="Hyperlink"/>
          </w:rPr>
          <w:t>here</w:t>
        </w:r>
      </w:hyperlink>
      <w:r>
        <w:t xml:space="preserve">.  You can then share that geoJson back using some Github specific HTML-embed code. </w:t>
      </w:r>
      <w:hyperlink r:id="rId435" w:history="1">
        <w:r w:rsidRPr="000B1C16">
          <w:rPr>
            <w:rStyle w:val="Hyperlink"/>
          </w:rPr>
          <w:t>Here</w:t>
        </w:r>
      </w:hyperlink>
      <w:r>
        <w:t xml:space="preserve"> is a quick demo. Here is the raw </w:t>
      </w:r>
      <w:hyperlink r:id="rId436" w:history="1">
        <w:r w:rsidRPr="000B1C16">
          <w:rPr>
            <w:rStyle w:val="Hyperlink"/>
          </w:rPr>
          <w:t>geojson</w:t>
        </w:r>
      </w:hyperlink>
      <w:r>
        <w:t xml:space="preserve">. You can also put the GeoJSON on Gist as a snippet of code which is great. Its available </w:t>
      </w:r>
      <w:hyperlink r:id="rId437" w:history="1">
        <w:r w:rsidRPr="00872D92">
          <w:rPr>
            <w:rStyle w:val="Hyperlink"/>
          </w:rPr>
          <w:t>here</w:t>
        </w:r>
      </w:hyperlink>
      <w:r>
        <w:t>.</w:t>
      </w:r>
    </w:p>
    <w:p w14:paraId="1D3CD322" w14:textId="77777777" w:rsidR="00461230" w:rsidRDefault="00683027" w:rsidP="000E5536">
      <w:pPr>
        <w:pStyle w:val="BodyText2"/>
      </w:pPr>
      <w:r>
        <w:t xml:space="preserve">However, you cant render it using the ESRI Javascript API as it only supports ESRIs JSON format and not GeoJSON. See </w:t>
      </w:r>
      <w:hyperlink r:id="rId438" w:history="1">
        <w:r w:rsidRPr="003969AA">
          <w:rPr>
            <w:rStyle w:val="Hyperlink"/>
          </w:rPr>
          <w:t>here</w:t>
        </w:r>
      </w:hyperlink>
      <w:r>
        <w:t xml:space="preserve">. But there are converters that you can use to convert the GeoJSON to ESRI JSON. There are a couple of repos on Github that will do that. For example ESRIs </w:t>
      </w:r>
      <w:hyperlink r:id="rId439" w:history="1">
        <w:r w:rsidRPr="00683027">
          <w:rPr>
            <w:rStyle w:val="Hyperlink"/>
          </w:rPr>
          <w:t>KOOP</w:t>
        </w:r>
      </w:hyperlink>
      <w:r>
        <w:t xml:space="preserve"> and a node.js implementation </w:t>
      </w:r>
      <w:hyperlink r:id="rId440" w:history="1">
        <w:r w:rsidRPr="00683027">
          <w:rPr>
            <w:rStyle w:val="Hyperlink"/>
          </w:rPr>
          <w:t>here</w:t>
        </w:r>
      </w:hyperlink>
      <w:r>
        <w:t xml:space="preserve">. </w:t>
      </w:r>
      <w:r w:rsidR="00791FF1">
        <w:t xml:space="preserve">Also </w:t>
      </w:r>
      <w:hyperlink r:id="rId441" w:history="1">
        <w:r w:rsidR="00791FF1" w:rsidRPr="00791FF1">
          <w:rPr>
            <w:rStyle w:val="Hyperlink"/>
          </w:rPr>
          <w:t>https://github.com/Esri/geojson-utils</w:t>
        </w:r>
      </w:hyperlink>
      <w:r w:rsidR="00791FF1">
        <w:t>.</w:t>
      </w:r>
    </w:p>
    <w:p w14:paraId="417C8782" w14:textId="77777777" w:rsidR="00213F0D" w:rsidRDefault="00213F0D" w:rsidP="000E5536">
      <w:pPr>
        <w:pStyle w:val="BodyText2"/>
      </w:pPr>
      <w:r>
        <w:t>You can convert json data on the fly to esri json to render in the JS API - I have done this in the geojsonEsri.html page.</w:t>
      </w:r>
    </w:p>
    <w:p w14:paraId="61675CFE" w14:textId="77777777" w:rsidR="00683027" w:rsidRDefault="00461230" w:rsidP="000E5536">
      <w:pPr>
        <w:pStyle w:val="BodyText2"/>
      </w:pPr>
      <w:r>
        <w:t xml:space="preserve">Chelm provides a repo called </w:t>
      </w:r>
      <w:hyperlink r:id="rId442" w:history="1">
        <w:r w:rsidRPr="00461230">
          <w:rPr>
            <w:rStyle w:val="Hyperlink"/>
          </w:rPr>
          <w:t>geohub</w:t>
        </w:r>
      </w:hyperlink>
      <w:r>
        <w:t xml:space="preserve"> which is a node.js-based implementation to deliver GeoJSON from a GIST.</w:t>
      </w:r>
      <w:r w:rsidR="00870E17">
        <w:t xml:space="preserve"> Implemented it in '</w:t>
      </w:r>
      <w:r w:rsidR="00870E17" w:rsidRPr="00870E17">
        <w:t xml:space="preserve"> eSpecies/githubJsonClient.html</w:t>
      </w:r>
      <w:r w:rsidR="00870E17">
        <w:t>'.</w:t>
      </w:r>
      <w:r w:rsidR="003D5E44">
        <w:t xml:space="preserve"> </w:t>
      </w:r>
      <w:r w:rsidR="00683027">
        <w:t xml:space="preserve">You can render it using OpenLayers or </w:t>
      </w:r>
      <w:hyperlink r:id="rId443" w:history="1">
        <w:r w:rsidR="00683027" w:rsidRPr="00F1127E">
          <w:rPr>
            <w:rStyle w:val="Hyperlink"/>
          </w:rPr>
          <w:t>Leaflet</w:t>
        </w:r>
      </w:hyperlink>
      <w:r w:rsidR="00683027">
        <w:t xml:space="preserve">. </w:t>
      </w:r>
    </w:p>
    <w:p w14:paraId="55676326" w14:textId="77777777" w:rsidR="0018086D" w:rsidRPr="008C5AFB" w:rsidRDefault="0018086D" w:rsidP="000E5536">
      <w:pPr>
        <w:pStyle w:val="BodyText2"/>
      </w:pPr>
      <w:r>
        <w:t xml:space="preserve">There is a good GeoJSON repository on Github here: </w:t>
      </w:r>
      <w:hyperlink r:id="rId444" w:history="1">
        <w:r>
          <w:rPr>
            <w:rStyle w:val="Hyperlink"/>
          </w:rPr>
          <w:t>https://github.com/nvkelso/natural-earth-vector/tree/master/geojson</w:t>
        </w:r>
      </w:hyperlink>
      <w:r>
        <w:t xml:space="preserve"> with lots of goodies.</w:t>
      </w:r>
    </w:p>
    <w:p w14:paraId="7A5391B3" w14:textId="77777777" w:rsidR="00E053EF" w:rsidRDefault="00E053EF" w:rsidP="000E5536">
      <w:pPr>
        <w:pStyle w:val="Heading2"/>
      </w:pPr>
      <w:r>
        <w:t>Sharing</w:t>
      </w:r>
    </w:p>
    <w:p w14:paraId="73098B9E" w14:textId="77777777" w:rsidR="00E053EF" w:rsidRDefault="00E053EF" w:rsidP="0034374E">
      <w:pPr>
        <w:pStyle w:val="Heading3"/>
      </w:pPr>
      <w:r>
        <w:t>ArcGIS.com</w:t>
      </w:r>
    </w:p>
    <w:p w14:paraId="503E1586" w14:textId="77777777" w:rsidR="00E053EF" w:rsidRDefault="00E053EF" w:rsidP="0034374E">
      <w:pPr>
        <w:pStyle w:val="Heading3"/>
      </w:pPr>
      <w:r>
        <w:t>Harvard WorldMap</w:t>
      </w:r>
    </w:p>
    <w:p w14:paraId="78CC8985" w14:textId="77777777" w:rsidR="00E053EF" w:rsidRDefault="003630B2" w:rsidP="000E5536">
      <w:pPr>
        <w:pStyle w:val="BodyText2"/>
      </w:pPr>
      <w:hyperlink r:id="rId445" w:history="1">
        <w:r w:rsidR="00E053EF">
          <w:rPr>
            <w:rStyle w:val="Hyperlink"/>
          </w:rPr>
          <w:t>http://worldmap.harvard.edu</w:t>
        </w:r>
      </w:hyperlink>
    </w:p>
    <w:p w14:paraId="59C4BD55" w14:textId="77777777" w:rsidR="00E053EF" w:rsidRPr="008A57B8" w:rsidRDefault="00E053EF" w:rsidP="000E5536">
      <w:pPr>
        <w:pStyle w:val="BodyText2"/>
      </w:pPr>
      <w:r>
        <w:t>No creating your own Groups to share data to.</w:t>
      </w:r>
    </w:p>
    <w:p w14:paraId="6BA05632" w14:textId="2E58718B" w:rsidR="00B37D09" w:rsidRDefault="0093510D" w:rsidP="000E5536">
      <w:pPr>
        <w:pStyle w:val="Heading1"/>
      </w:pPr>
      <w:r>
        <w:t xml:space="preserve">Client </w:t>
      </w:r>
      <w:r w:rsidR="00CA18EE">
        <w:t xml:space="preserve">Tool </w:t>
      </w:r>
      <w:r>
        <w:t>Development</w:t>
      </w:r>
      <w:bookmarkEnd w:id="106"/>
    </w:p>
    <w:p w14:paraId="0117A0B9" w14:textId="77777777" w:rsidR="00BC3EA3" w:rsidRPr="00BC3EA3" w:rsidRDefault="00BC3EA3" w:rsidP="000E5536">
      <w:pPr>
        <w:pStyle w:val="BodyText2"/>
      </w:pPr>
      <w:r>
        <w:t xml:space="preserve">There are lots of ecology tools here: </w:t>
      </w:r>
      <w:hyperlink r:id="rId446" w:history="1">
        <w:r w:rsidRPr="00F624A7">
          <w:rPr>
            <w:rStyle w:val="Hyperlink"/>
          </w:rPr>
          <w:t>http://www.ebmtoolsdatabase.org/tools</w:t>
        </w:r>
      </w:hyperlink>
      <w:r>
        <w:t xml:space="preserve"> </w:t>
      </w:r>
    </w:p>
    <w:p w14:paraId="548EB1C7" w14:textId="77777777" w:rsidR="00935317" w:rsidRDefault="00935317" w:rsidP="000E5536">
      <w:pPr>
        <w:pStyle w:val="Heading2"/>
      </w:pPr>
      <w:bookmarkStart w:id="107" w:name="_Toc315774610"/>
      <w:r>
        <w:t>ArcGIS Desktop</w:t>
      </w:r>
    </w:p>
    <w:p w14:paraId="0147087F" w14:textId="77777777" w:rsidR="00935317" w:rsidRPr="00F54F00" w:rsidRDefault="00935317" w:rsidP="000E5536">
      <w:pPr>
        <w:pStyle w:val="BodyText2"/>
      </w:pPr>
      <w:r>
        <w:t>Need to developed some extensions that use the DOPA services.</w:t>
      </w:r>
    </w:p>
    <w:p w14:paraId="50368A7D" w14:textId="77777777" w:rsidR="006D47D3" w:rsidRDefault="006D47D3" w:rsidP="000E5536">
      <w:pPr>
        <w:pStyle w:val="Heading2"/>
      </w:pPr>
      <w:bookmarkStart w:id="108" w:name="_Toc315774614"/>
      <w:bookmarkEnd w:id="107"/>
      <w:r>
        <w:lastRenderedPageBreak/>
        <w:t>Zonation</w:t>
      </w:r>
    </w:p>
    <w:p w14:paraId="576BAA96" w14:textId="77777777" w:rsidR="006D47D3" w:rsidRPr="00DE7AC7" w:rsidRDefault="006D47D3" w:rsidP="000E5536">
      <w:pPr>
        <w:pStyle w:val="BodyText2"/>
      </w:pPr>
      <w:r>
        <w:t xml:space="preserve">Complementarity based software </w:t>
      </w:r>
      <w:hyperlink r:id="rId447" w:history="1">
        <w:r w:rsidRPr="00F624A7">
          <w:rPr>
            <w:rStyle w:val="Hyperlink"/>
          </w:rPr>
          <w:t>http://www.helsinki.fi/bioscience/consplan/software/Zonation/index.html</w:t>
        </w:r>
      </w:hyperlink>
    </w:p>
    <w:p w14:paraId="674D0CE3" w14:textId="11F44D6A" w:rsidR="006126B0" w:rsidRDefault="006126B0" w:rsidP="000E5536">
      <w:pPr>
        <w:pStyle w:val="Heading2"/>
      </w:pPr>
      <w:r>
        <w:t>Websites</w:t>
      </w:r>
    </w:p>
    <w:p w14:paraId="240C0B5C" w14:textId="77777777" w:rsidR="0041069A" w:rsidRDefault="0041069A" w:rsidP="0034374E">
      <w:pPr>
        <w:pStyle w:val="Heading3"/>
      </w:pPr>
      <w:r>
        <w:t>BioPAMA RIS</w:t>
      </w:r>
    </w:p>
    <w:p w14:paraId="4BCA5136" w14:textId="676C3B71" w:rsidR="00B80FAB" w:rsidRDefault="00B80FAB" w:rsidP="007D2F52">
      <w:pPr>
        <w:pStyle w:val="Heading4"/>
      </w:pPr>
      <w:r>
        <w:t>Home Page</w:t>
      </w:r>
    </w:p>
    <w:p w14:paraId="63D1992C" w14:textId="77777777" w:rsidR="00455BE1" w:rsidRDefault="00455BE1" w:rsidP="007D2F52">
      <w:pPr>
        <w:pStyle w:val="Heading4"/>
      </w:pPr>
      <w:r>
        <w:t xml:space="preserve">Land Cover Change </w:t>
      </w:r>
    </w:p>
    <w:p w14:paraId="7AEE16DB" w14:textId="77777777" w:rsidR="00455BE1" w:rsidRDefault="00455BE1" w:rsidP="000E5536">
      <w:pPr>
        <w:pStyle w:val="Heading5"/>
      </w:pPr>
      <w:r>
        <w:t>Landsat scenes</w:t>
      </w:r>
    </w:p>
    <w:p w14:paraId="1AEFC2A7" w14:textId="77777777" w:rsidR="00455BE1" w:rsidRDefault="00455BE1" w:rsidP="000E5536">
      <w:pPr>
        <w:pStyle w:val="BodyText2"/>
      </w:pPr>
      <w:r>
        <w:t>Zoltan, Lucy and Andreas produced a tab in the RIS that showed the Land Cover Change analysis that Graeme and Elizabeth did but it doesn’t show the Landsat images very well so I am redeveloping it using the Google Image Server. First thing is to populate the sceneids for each PA. I did this with a Python script that iterates through the PA folders and gets the sceneids (</w:t>
      </w:r>
      <w:hyperlink r:id="rId448" w:history="1">
        <w:r w:rsidRPr="00E27DA2">
          <w:rPr>
            <w:rStyle w:val="Hyperlink"/>
          </w:rPr>
          <w:t>here</w:t>
        </w:r>
      </w:hyperlink>
      <w:r>
        <w:t>). The parallel one caused ‘Too Many Concurrent Agreggations’ error so I had to do it the slow way.</w:t>
      </w:r>
    </w:p>
    <w:p w14:paraId="7B0B3424" w14:textId="77777777" w:rsidR="00455BE1" w:rsidRDefault="00455BE1" w:rsidP="000E5536">
      <w:pPr>
        <w:pStyle w:val="BodyText2"/>
      </w:pPr>
      <w:r>
        <w:t>The table containing the data is ‘</w:t>
      </w:r>
      <w:r w:rsidRPr="00F86663">
        <w:t>especies.lcc_sceneids</w:t>
      </w:r>
      <w:r>
        <w:t xml:space="preserve">’. There are 4828 rows in total and 510 have no sceneids. Some are Landsat 4. Updated to include Landsat 4 and now there are 355 with no sceneids. The best visualisation is with bands </w:t>
      </w:r>
      <w:r w:rsidRPr="00D54FB9">
        <w:t>SWIR1,NIR,Red</w:t>
      </w:r>
      <w:r>
        <w:t xml:space="preserve">. Desiree looked into the missing scenes and most of them (&gt;90%) are actually available on the </w:t>
      </w:r>
      <w:hyperlink r:id="rId449" w:history="1">
        <w:r w:rsidRPr="00A515AA">
          <w:rPr>
            <w:rStyle w:val="Hyperlink"/>
          </w:rPr>
          <w:t>Global Land Cover Facility</w:t>
        </w:r>
      </w:hyperlink>
      <w:r>
        <w:t xml:space="preserve"> (file here ‘</w:t>
      </w:r>
      <w:r w:rsidRPr="00A515AA">
        <w:t>E:\cottaan\My Documents</w:t>
      </w:r>
      <w:r>
        <w:t>\</w:t>
      </w:r>
      <w:r w:rsidRPr="00A515AA">
        <w:t>no_scenes_found.csv</w:t>
      </w:r>
      <w:r>
        <w:t xml:space="preserve">’). See </w:t>
      </w:r>
      <w:r>
        <w:fldChar w:fldCharType="begin"/>
      </w:r>
      <w:r>
        <w:instrText xml:space="preserve"> REF _Ref461191124 \h </w:instrText>
      </w:r>
      <w:r>
        <w:fldChar w:fldCharType="separate"/>
      </w:r>
      <w:r w:rsidR="00EA3299">
        <w:t>Missing scenes</w:t>
      </w:r>
      <w:r>
        <w:fldChar w:fldCharType="end"/>
      </w:r>
      <w:r>
        <w:t xml:space="preserve"> for an explanation.</w:t>
      </w:r>
    </w:p>
    <w:p w14:paraId="3A676D48" w14:textId="58CB7812" w:rsidR="00CB3E4B" w:rsidRDefault="00CB3E4B" w:rsidP="000E5536">
      <w:pPr>
        <w:pStyle w:val="BodyText2"/>
      </w:pPr>
      <w:r>
        <w:t xml:space="preserve">Update 13/9/16. Re-getting the sceneids including the raw collections. Updated the way to get the scene ids by using </w:t>
      </w:r>
      <w:r w:rsidR="00623751">
        <w:t>this code to produce the wdpaid, year and met_file (‘</w:t>
      </w:r>
      <w:r w:rsidR="00623751" w:rsidRPr="00623751">
        <w:t xml:space="preserve">E:\cottaan\My Documents\github repos\test\populateLCC_Landsat_SceneIDs.py </w:t>
      </w:r>
      <w:r w:rsidR="00623751">
        <w:t>‘)</w:t>
      </w:r>
      <w:r w:rsidR="00644010">
        <w:t xml:space="preserve"> as a csv file.</w:t>
      </w:r>
      <w:r>
        <w:t xml:space="preserve"> </w:t>
      </w:r>
      <w:r w:rsidR="00644010">
        <w:t>Then t</w:t>
      </w:r>
      <w:r>
        <w:t xml:space="preserve">his </w:t>
      </w:r>
      <w:r w:rsidR="00003CDE">
        <w:t>project</w:t>
      </w:r>
      <w:r>
        <w:t xml:space="preserve"> </w:t>
      </w:r>
      <w:r w:rsidR="00644010">
        <w:t>gets the sceneids from the csv file:</w:t>
      </w:r>
      <w:r>
        <w:t xml:space="preserve"> ‘</w:t>
      </w:r>
      <w:r w:rsidR="001114B0">
        <w:t>L</w:t>
      </w:r>
      <w:r w:rsidR="001114B0" w:rsidRPr="001114B0">
        <w:t>and Cover Change/Populate SceneIds</w:t>
      </w:r>
      <w:r>
        <w:t>’.</w:t>
      </w:r>
      <w:r w:rsidR="00ED5A21">
        <w:t xml:space="preserve"> There are still missing scenes (see the </w:t>
      </w:r>
      <w:r w:rsidR="00ED5A21" w:rsidRPr="00ED5A21">
        <w:t>no_scenes using toa and raw col</w:t>
      </w:r>
      <w:r w:rsidR="00ED5A21">
        <w:t xml:space="preserve"> tab in ‘</w:t>
      </w:r>
      <w:r w:rsidR="00ED5A21" w:rsidRPr="00A515AA">
        <w:t>E:\cottaan\My Documents</w:t>
      </w:r>
      <w:r w:rsidR="00ED5A21">
        <w:t>\</w:t>
      </w:r>
      <w:r w:rsidR="00ED5A21" w:rsidRPr="00A515AA">
        <w:t>no_scenes_found</w:t>
      </w:r>
      <w:r w:rsidR="00ED5A21">
        <w:t>.xlsx’). Using this GEE project to see if they are in GEE ‘Land Cover Change/Search for missing scenes’.</w:t>
      </w:r>
    </w:p>
    <w:p w14:paraId="73849A27" w14:textId="492883CE" w:rsidR="00393E0A" w:rsidRPr="0041069A" w:rsidRDefault="00393E0A" w:rsidP="000E5536">
      <w:pPr>
        <w:pStyle w:val="BodyText2"/>
      </w:pPr>
      <w:r>
        <w:t>Update 4/10/16: There are only 2148 rows in the lcc_sceneids table.</w:t>
      </w:r>
      <w:r w:rsidR="00E3205F">
        <w:t xml:space="preserve"> Its because there are only 2148 rows in the csv file!</w:t>
      </w:r>
      <w:r w:rsidR="00BB740A">
        <w:t xml:space="preserve"> Its because I copied and pasted the data from the console in Eclipse. If I write it to file there are 4828 records.</w:t>
      </w:r>
      <w:r w:rsidR="006F3B0D">
        <w:t xml:space="preserve"> Using this csv file and repeating the process.</w:t>
      </w:r>
      <w:r w:rsidR="001A6F29">
        <w:t xml:space="preserve"> When you create the Fusion Table you need to change the data type of the year column otherwise it will be interpreted as Date/Time which is wrong. It is a number.</w:t>
      </w:r>
    </w:p>
    <w:p w14:paraId="77DC411C" w14:textId="77777777" w:rsidR="00455BE1" w:rsidRDefault="00455BE1" w:rsidP="000E5536">
      <w:pPr>
        <w:pStyle w:val="Heading5"/>
      </w:pPr>
      <w:r>
        <w:t>PA Boundary</w:t>
      </w:r>
    </w:p>
    <w:p w14:paraId="57BACF13" w14:textId="77777777" w:rsidR="00455BE1" w:rsidRDefault="00455BE1" w:rsidP="000E5536">
      <w:pPr>
        <w:pStyle w:val="BodyText2"/>
      </w:pPr>
      <w:r>
        <w:t>James is loading these separately.</w:t>
      </w:r>
    </w:p>
    <w:p w14:paraId="34A6E824" w14:textId="77777777" w:rsidR="00455BE1" w:rsidRDefault="00455BE1" w:rsidP="000E5536">
      <w:pPr>
        <w:pStyle w:val="Heading5"/>
      </w:pPr>
      <w:r>
        <w:t>Validated Land Cover Segments</w:t>
      </w:r>
    </w:p>
    <w:p w14:paraId="02247790" w14:textId="77777777" w:rsidR="00455BE1" w:rsidRPr="004F4893" w:rsidRDefault="00455BE1" w:rsidP="000E5536">
      <w:pPr>
        <w:pStyle w:val="BodyText2"/>
      </w:pPr>
      <w:r>
        <w:t xml:space="preserve">What are these? These are from ies-pgsql2.jrc.org/h05ibex/pais - </w:t>
      </w:r>
    </w:p>
    <w:p w14:paraId="4733CB7A" w14:textId="77777777" w:rsidR="00455BE1" w:rsidRDefault="00455BE1" w:rsidP="007D2F52">
      <w:pPr>
        <w:pStyle w:val="Heading4"/>
      </w:pPr>
      <w:r>
        <w:t>PA Page</w:t>
      </w:r>
    </w:p>
    <w:p w14:paraId="4C0B718E" w14:textId="3DE64788" w:rsidR="00455BE1" w:rsidRDefault="00455BE1" w:rsidP="000E5536">
      <w:pPr>
        <w:pStyle w:val="BodyText2"/>
      </w:pPr>
      <w:r>
        <w:t>Added the PhotoViewer widget. Now adding the ImageController widget on 9/9/16.</w:t>
      </w:r>
      <w:r w:rsidR="00B80284">
        <w:t xml:space="preserve"> </w:t>
      </w:r>
    </w:p>
    <w:p w14:paraId="09FA478B" w14:textId="61975345" w:rsidR="009D013C" w:rsidRPr="00455BE1" w:rsidRDefault="009D013C" w:rsidP="000E5536">
      <w:pPr>
        <w:pStyle w:val="BodyText2"/>
      </w:pPr>
      <w:r>
        <w:t xml:space="preserve">Click on the Edit Panel button for the </w:t>
      </w:r>
    </w:p>
    <w:p w14:paraId="62407D4F" w14:textId="4AFAA288" w:rsidR="00EF594B" w:rsidRDefault="00EF594B" w:rsidP="007D2F52">
      <w:pPr>
        <w:pStyle w:val="Heading4"/>
      </w:pPr>
      <w:r>
        <w:t>Protected Area Coverage Analysis</w:t>
      </w:r>
    </w:p>
    <w:p w14:paraId="70FD92EE" w14:textId="783F2F01" w:rsidR="00EF594B" w:rsidRDefault="00EF594B" w:rsidP="000E5536">
      <w:pPr>
        <w:pStyle w:val="BodyText2"/>
      </w:pPr>
      <w:r>
        <w:t xml:space="preserve">This analysis is done for the figures on the Home Page and shows the number and coverage area of PAs in terrestrial, terrestrial/marine and marine. Santiago has created a flat WDPA from June 2016 to use for these stats and it is available here: </w:t>
      </w:r>
      <w:hyperlink r:id="rId450" w:history="1">
        <w:r w:rsidRPr="00325015">
          <w:rPr>
            <w:rStyle w:val="Hyperlink"/>
          </w:rPr>
          <w:t>\\BECKINSALE\export\WDPA_June_2016_FLAT</w:t>
        </w:r>
      </w:hyperlink>
      <w:r>
        <w:t>. This is Santiagos description of the process:</w:t>
      </w:r>
    </w:p>
    <w:p w14:paraId="2AFB4089" w14:textId="77777777" w:rsidR="00EF594B" w:rsidRDefault="00EF594B" w:rsidP="000E5536">
      <w:pPr>
        <w:pStyle w:val="ListBullet2"/>
      </w:pPr>
      <w:r>
        <w:t xml:space="preserve">The public version of the </w:t>
      </w:r>
      <w:r w:rsidRPr="0019117D">
        <w:t>World Database on Protected Areas (WDPA)</w:t>
      </w:r>
      <w:r>
        <w:t xml:space="preserve"> for June 2016 was downloaded as a file geodatabase from Protected Planet (</w:t>
      </w:r>
      <w:hyperlink r:id="rId451" w:history="1">
        <w:r w:rsidRPr="001C11D2">
          <w:rPr>
            <w:rStyle w:val="Hyperlink"/>
          </w:rPr>
          <w:t>http://www.protectedplanet.net/</w:t>
        </w:r>
      </w:hyperlink>
      <w:r>
        <w:t>).</w:t>
      </w:r>
    </w:p>
    <w:p w14:paraId="03E79553" w14:textId="77777777" w:rsidR="00EF594B" w:rsidRDefault="00EF594B" w:rsidP="000E5536">
      <w:pPr>
        <w:pStyle w:val="ListBullet2"/>
      </w:pPr>
      <w:r>
        <w:t>All the processing described next was done using ArcGIS 10.3.1.</w:t>
      </w:r>
    </w:p>
    <w:p w14:paraId="6658448D" w14:textId="77777777" w:rsidR="00EF594B" w:rsidRDefault="00EF594B" w:rsidP="000E5536">
      <w:pPr>
        <w:pStyle w:val="ListBullet2"/>
      </w:pPr>
      <w:r>
        <w:t>The following</w:t>
      </w:r>
      <w:r w:rsidRPr="0019117D">
        <w:t xml:space="preserve"> sites</w:t>
      </w:r>
      <w:r>
        <w:t xml:space="preserve"> were excluded from the layer: </w:t>
      </w:r>
      <w:r w:rsidRPr="0019117D">
        <w:t>protected areas with a status of “proposed” or “not reported”</w:t>
      </w:r>
      <w:r>
        <w:t xml:space="preserve">, </w:t>
      </w:r>
      <w:r w:rsidRPr="0019117D">
        <w:t xml:space="preserve">sites reported as points without an associated </w:t>
      </w:r>
      <w:r>
        <w:t xml:space="preserve">reported </w:t>
      </w:r>
      <w:r w:rsidRPr="0019117D">
        <w:t>area</w:t>
      </w:r>
      <w:r>
        <w:t>, and</w:t>
      </w:r>
      <w:r w:rsidRPr="0019117D">
        <w:t xml:space="preserve"> UNESCO Man and the Biosphere Reserves</w:t>
      </w:r>
      <w:r>
        <w:t xml:space="preserve"> (because </w:t>
      </w:r>
      <w:r w:rsidRPr="0019117D">
        <w:t xml:space="preserve">their </w:t>
      </w:r>
      <w:r w:rsidRPr="0019117D">
        <w:lastRenderedPageBreak/>
        <w:t>buffer areas and transition zones may not comply with the IUCN protected area definition</w:t>
      </w:r>
      <w:r>
        <w:t>; m</w:t>
      </w:r>
      <w:r w:rsidRPr="0019117D">
        <w:t>oreover, most core areas of MAB reserves overlap with existing protected areas</w:t>
      </w:r>
      <w:r>
        <w:t>).</w:t>
      </w:r>
      <w:r w:rsidRPr="0019117D">
        <w:t xml:space="preserve"> </w:t>
      </w:r>
    </w:p>
    <w:p w14:paraId="634AC64A" w14:textId="77777777" w:rsidR="00EF594B" w:rsidRDefault="00EF594B" w:rsidP="000E5536">
      <w:pPr>
        <w:pStyle w:val="ListBullet2"/>
      </w:pPr>
      <w:r w:rsidRPr="0019117D">
        <w:t xml:space="preserve">For those protected areas reported in the WDPA as points but </w:t>
      </w:r>
      <w:r>
        <w:t>including</w:t>
      </w:r>
      <w:r w:rsidRPr="0019117D">
        <w:t xml:space="preserve"> </w:t>
      </w:r>
      <w:r>
        <w:t>a reported area, a buffer with an area equal to the r</w:t>
      </w:r>
      <w:r w:rsidRPr="0019117D">
        <w:t xml:space="preserve">eported </w:t>
      </w:r>
      <w:r>
        <w:t>a</w:t>
      </w:r>
      <w:r w:rsidRPr="0019117D">
        <w:t>rea was created and used in the analysis</w:t>
      </w:r>
      <w:r>
        <w:t>. Buffers were performed in Mollweide projection but using geodesic buffers for accurate results.</w:t>
      </w:r>
    </w:p>
    <w:p w14:paraId="46A5E265" w14:textId="77777777" w:rsidR="00EF594B" w:rsidRDefault="00EF594B" w:rsidP="000E5536">
      <w:pPr>
        <w:pStyle w:val="ListBullet2"/>
      </w:pPr>
      <w:r>
        <w:t>Polygons and points were put together in a single layer and then dissolved (using a singlepart output in the ArcGIS dissolve tool), thus removing any overlaps between protected areas. The layer that ArcGIS generates after the dissolve still contained a certain number of duplicates (</w:t>
      </w:r>
      <w:r w:rsidRPr="009202D4">
        <w:t>i.e. features that are identical to each other</w:t>
      </w:r>
      <w:r>
        <w:t>);</w:t>
      </w:r>
      <w:r w:rsidRPr="009202D4">
        <w:t xml:space="preserve"> the duplicates were removed by deleting one feature of each pair with the same</w:t>
      </w:r>
      <w:r>
        <w:t xml:space="preserve"> area and centroid coordinates.</w:t>
      </w:r>
    </w:p>
    <w:p w14:paraId="64EB0A8A" w14:textId="77777777" w:rsidR="00EF594B" w:rsidRPr="0019117D" w:rsidRDefault="00EF594B" w:rsidP="000E5536">
      <w:pPr>
        <w:pStyle w:val="ListBullet2"/>
      </w:pPr>
      <w:r>
        <w:t>The final flat layer was compared against the original non-flat WDPA June 2016 downloaded from Protected Planet and against itself to check that no protected areas were omitted or duplicated in the final flat layer.</w:t>
      </w:r>
    </w:p>
    <w:p w14:paraId="2F94BDB9" w14:textId="3E408740" w:rsidR="00EF594B" w:rsidRDefault="00987256" w:rsidP="000E5536">
      <w:pPr>
        <w:pStyle w:val="BodyText2"/>
      </w:pPr>
      <w:r>
        <w:t>I created a topology to check that there are no overlapping features – started at 09:45 on 31/8/16.</w:t>
      </w:r>
      <w:r w:rsidR="005C099F">
        <w:t xml:space="preserve"> Finished in 1 hour – only tiny issues of overlapping features in Sri Lanka.</w:t>
      </w:r>
    </w:p>
    <w:p w14:paraId="30B8D7EE" w14:textId="0D45018D" w:rsidR="005C099F" w:rsidRDefault="005C099F" w:rsidP="000E5536">
      <w:pPr>
        <w:pStyle w:val="BodyText2"/>
      </w:pPr>
      <w:r>
        <w:t>There are some issues with using this dissolved layer in the analysis:</w:t>
      </w:r>
    </w:p>
    <w:p w14:paraId="166A574E" w14:textId="77777777" w:rsidR="005C099F" w:rsidRDefault="005C099F" w:rsidP="000E5536">
      <w:pPr>
        <w:pStyle w:val="ListBullet2"/>
      </w:pPr>
      <w:r>
        <w:t>The dissolved layer is based on the June 2016 WDPA and in the RIS we are using the April 2016 WDPA. This may not be a problem in itself, if there weren’t any country updates for ACP in this period. We can check if WCMC include that information in the metadata.</w:t>
      </w:r>
    </w:p>
    <w:p w14:paraId="08A3FFF0" w14:textId="77777777" w:rsidR="005C099F" w:rsidRDefault="005C099F" w:rsidP="000E5536">
      <w:pPr>
        <w:pStyle w:val="ListBullet2"/>
      </w:pPr>
      <w:r>
        <w:t>When you dissolve the PAs you obviously lose the information on each individual PA which includes the areas of terrestrial, terrestrial/marine and marine protection. We can easily calculate the total terrestrial area protected and the total marine area protected (by intersecting this dissolved layer with GAUL data) but we won’t be able to get the area of ‘terrestrial/marine’ using this dissolved layer. I think conceptually this makes more sense as we should only have 2 areas reported anyway: terrestrial and marine.</w:t>
      </w:r>
    </w:p>
    <w:p w14:paraId="7F4821C8" w14:textId="4F3CFFCD" w:rsidR="005C099F" w:rsidRPr="00EF594B" w:rsidRDefault="005C099F" w:rsidP="000E5536">
      <w:pPr>
        <w:pStyle w:val="BodyText2"/>
      </w:pPr>
      <w:r>
        <w:t>But will run anyway.</w:t>
      </w:r>
      <w:r w:rsidR="00AA7AEE">
        <w:t xml:space="preserve">  Results here ‘</w:t>
      </w:r>
      <w:r w:rsidR="00AA7AEE" w:rsidRPr="00AA7AEE">
        <w:t>E:\cottaan\My Documents\ArcGIS</w:t>
      </w:r>
      <w:r w:rsidR="00AA7AEE">
        <w:t>\</w:t>
      </w:r>
      <w:r w:rsidR="00AA7AEE" w:rsidRPr="00AA7AEE">
        <w:t>ris_pa_coverage.mxd</w:t>
      </w:r>
      <w:r w:rsidR="00AA7AEE">
        <w:t>’.</w:t>
      </w:r>
    </w:p>
    <w:p w14:paraId="21AF8F10" w14:textId="77777777" w:rsidR="006126B0" w:rsidRDefault="006126B0" w:rsidP="0034374E">
      <w:pPr>
        <w:pStyle w:val="Heading3"/>
      </w:pPr>
      <w:r>
        <w:t>Custom Layer types for ArcGIS Javascript API</w:t>
      </w:r>
    </w:p>
    <w:p w14:paraId="671012F4" w14:textId="77777777" w:rsidR="006126B0" w:rsidRDefault="006126B0" w:rsidP="000E5536">
      <w:pPr>
        <w:pStyle w:val="BodyText2"/>
      </w:pPr>
      <w:r>
        <w:t xml:space="preserve">All of the custom layers that were developed in ArcGIS Javascript API 2.7 need to be refactored to make use of the AMD Dojo model. See the documentation </w:t>
      </w:r>
      <w:hyperlink r:id="rId452" w:anchor="jshelp/migration_30.htm" w:history="1">
        <w:r w:rsidRPr="00DC16E1">
          <w:rPr>
            <w:rStyle w:val="Hyperlink"/>
          </w:rPr>
          <w:t>here</w:t>
        </w:r>
      </w:hyperlink>
      <w:r>
        <w:t xml:space="preserve"> for an example of an external class file that uses the new model.</w:t>
      </w:r>
    </w:p>
    <w:p w14:paraId="6EB4190B" w14:textId="77777777" w:rsidR="006126B0" w:rsidRDefault="006126B0" w:rsidP="007D2F52">
      <w:pPr>
        <w:pStyle w:val="Heading4"/>
      </w:pPr>
      <w:r>
        <w:t>Constructors and inheritance</w:t>
      </w:r>
    </w:p>
    <w:p w14:paraId="0E31A53F" w14:textId="77777777" w:rsidR="006126B0" w:rsidRDefault="006126B0" w:rsidP="000E5536">
      <w:pPr>
        <w:pStyle w:val="BodyText2"/>
      </w:pPr>
      <w:r>
        <w:t>There is very little docs on inheritance in using dojo.declare so here is what I have discovered:</w:t>
      </w:r>
    </w:p>
    <w:p w14:paraId="219D2B3E" w14:textId="77777777" w:rsidR="006126B0" w:rsidRDefault="006126B0" w:rsidP="000E5536">
      <w:pPr>
        <w:pStyle w:val="ListBullet"/>
      </w:pPr>
      <w:r>
        <w:t>In dojo.declare you can include the following section which controls when the constructor is called in your class:</w:t>
      </w:r>
    </w:p>
    <w:p w14:paraId="2590BCB2" w14:textId="77777777" w:rsidR="006126B0" w:rsidRPr="00D70117" w:rsidRDefault="006126B0" w:rsidP="000E5536">
      <w:pPr>
        <w:pStyle w:val="Code"/>
      </w:pPr>
      <w:r w:rsidRPr="00D70117">
        <w:t>"-chains-" : {</w:t>
      </w:r>
    </w:p>
    <w:p w14:paraId="3CA3C3F8" w14:textId="77777777" w:rsidR="006126B0" w:rsidRPr="00D70117" w:rsidRDefault="006126B0" w:rsidP="000E5536">
      <w:pPr>
        <w:pStyle w:val="Code"/>
      </w:pPr>
      <w:r w:rsidRPr="00D70117">
        <w:t>constructor : "before"</w:t>
      </w:r>
    </w:p>
    <w:p w14:paraId="71A1C99F" w14:textId="77777777" w:rsidR="006126B0" w:rsidRPr="00D70117" w:rsidRDefault="006126B0" w:rsidP="000E5536">
      <w:pPr>
        <w:pStyle w:val="Code"/>
        <w:rPr>
          <w:sz w:val="20"/>
        </w:rPr>
      </w:pPr>
      <w:r w:rsidRPr="00D70117">
        <w:t>},</w:t>
      </w:r>
    </w:p>
    <w:p w14:paraId="66C0D25E" w14:textId="77777777" w:rsidR="006126B0" w:rsidRDefault="006126B0" w:rsidP="000E5536">
      <w:pPr>
        <w:pStyle w:val="ListBullet"/>
      </w:pPr>
      <w:r>
        <w:t>When you specify before your constructor is called before the superclasses constructor.</w:t>
      </w:r>
    </w:p>
    <w:p w14:paraId="0E5358DC" w14:textId="77777777" w:rsidR="006126B0" w:rsidRDefault="006126B0" w:rsidP="000E5536">
      <w:pPr>
        <w:pStyle w:val="ListBullet"/>
      </w:pPr>
      <w:r>
        <w:t>If you want to manually call the superclasses constructor then set constructor : “manual”</w:t>
      </w:r>
    </w:p>
    <w:p w14:paraId="2E84BB4D" w14:textId="77777777" w:rsidR="006126B0" w:rsidRPr="00B253B2" w:rsidRDefault="006126B0" w:rsidP="000E5536">
      <w:pPr>
        <w:pStyle w:val="ListBullet"/>
      </w:pPr>
      <w:r>
        <w:t>You must include a reference to the superclass javascript file in the html page</w:t>
      </w:r>
    </w:p>
    <w:p w14:paraId="35124879" w14:textId="77777777" w:rsidR="006126B0" w:rsidRDefault="006126B0" w:rsidP="007D2F52">
      <w:pPr>
        <w:pStyle w:val="Heading4"/>
      </w:pPr>
      <w:r>
        <w:t>Accessing the layers image</w:t>
      </w:r>
    </w:p>
    <w:p w14:paraId="19731916" w14:textId="77777777" w:rsidR="006126B0" w:rsidRDefault="006126B0" w:rsidP="000E5536">
      <w:pPr>
        <w:pStyle w:val="BodyText2"/>
      </w:pPr>
      <w:r>
        <w:t xml:space="preserve">For the ArcGIS </w:t>
      </w:r>
      <w:r w:rsidRPr="0074106C">
        <w:t>DynamicMapServiceLayer</w:t>
      </w:r>
      <w:r>
        <w:t xml:space="preserve">, WMSLayer classes there is a property called _img that points to the image instance. For my classes I need to create this myself. </w:t>
      </w:r>
    </w:p>
    <w:p w14:paraId="6F960D46" w14:textId="77777777" w:rsidR="006126B0" w:rsidRDefault="006126B0" w:rsidP="000E5536">
      <w:pPr>
        <w:pStyle w:val="Heading5"/>
      </w:pPr>
      <w:r>
        <w:t>Dealing with Cross-domain issues</w:t>
      </w:r>
    </w:p>
    <w:p w14:paraId="6A881DAE" w14:textId="77777777" w:rsidR="006126B0" w:rsidRPr="00A67AF6" w:rsidRDefault="006126B0" w:rsidP="000E5536">
      <w:pPr>
        <w:pStyle w:val="Heading6"/>
      </w:pPr>
      <w:r>
        <w:t>Using a proxy</w:t>
      </w:r>
    </w:p>
    <w:p w14:paraId="02E781BE" w14:textId="77777777" w:rsidR="006126B0" w:rsidRDefault="006126B0" w:rsidP="000E5536">
      <w:pPr>
        <w:pStyle w:val="BodyText2"/>
      </w:pPr>
      <w:r>
        <w:t>There are cross-domain issues with accessing images from multiple domains and so as soon as you get data from another domain this ‘taints’ the canvas and then throws an exception when you try and access the data using getImageData() (</w:t>
      </w:r>
      <w:hyperlink r:id="rId453" w:history="1">
        <w:r>
          <w:rPr>
            <w:rStyle w:val="Hyperlink"/>
          </w:rPr>
          <w:t>https://developer.mozilla.org/en/CORS_Enabled_Image</w:t>
        </w:r>
      </w:hyperlink>
      <w:r>
        <w:t>).</w:t>
      </w:r>
    </w:p>
    <w:p w14:paraId="06690E39" w14:textId="77777777" w:rsidR="006126B0" w:rsidRDefault="006126B0" w:rsidP="000E5536">
      <w:pPr>
        <w:pStyle w:val="BodyText2"/>
      </w:pPr>
      <w:r>
        <w:t>We are directly specifying the url of the image to load into the canvas – is this is from the IUCN Red List Web Service then we are taiting the canvas:</w:t>
      </w:r>
    </w:p>
    <w:p w14:paraId="07535D08" w14:textId="77777777" w:rsidR="006126B0" w:rsidRDefault="006126B0" w:rsidP="000E5536">
      <w:pPr>
        <w:pStyle w:val="Code"/>
      </w:pPr>
      <w:r>
        <w:t>i</w:t>
      </w:r>
      <w:r w:rsidRPr="00B14AAF">
        <w:t>nstance._img.src = response.url;</w:t>
      </w:r>
    </w:p>
    <w:p w14:paraId="2424A87B" w14:textId="77777777" w:rsidR="006126B0" w:rsidRDefault="006126B0" w:rsidP="000E5536">
      <w:pPr>
        <w:pStyle w:val="BodyText2"/>
      </w:pPr>
      <w:r>
        <w:lastRenderedPageBreak/>
        <w:t xml:space="preserve">Apparently you know its tainted when the origin-clean flag is false – but I cant find this anywhere! So I have to get the image via a proxy page. Creating a proxy page by following the instructions here </w:t>
      </w:r>
      <w:hyperlink r:id="rId454" w:history="1">
        <w:r>
          <w:rPr>
            <w:rStyle w:val="Hyperlink"/>
          </w:rPr>
          <w:t>http://help.arcgis.com/en/webapi/javascript/arcgis/help/jshelp_start.htm</w:t>
        </w:r>
      </w:hyperlink>
      <w:r>
        <w:t>.</w:t>
      </w:r>
    </w:p>
    <w:p w14:paraId="2D604430" w14:textId="77777777" w:rsidR="006126B0" w:rsidRDefault="006126B0" w:rsidP="000E5536">
      <w:pPr>
        <w:pStyle w:val="ListBullet"/>
      </w:pPr>
      <w:r>
        <w:t>Downloading the php page (</w:t>
      </w:r>
      <w:hyperlink r:id="rId455" w:history="1">
        <w:r w:rsidRPr="00FC1C17">
          <w:rPr>
            <w:rStyle w:val="Hyperlink"/>
          </w:rPr>
          <w:t>http://help.arcgis.com/en/webapi/javascript/arcgis/help/jshelp/proxypage_php.zip</w:t>
        </w:r>
      </w:hyperlink>
      <w:r>
        <w:t>)</w:t>
      </w:r>
    </w:p>
    <w:p w14:paraId="6124BFA6" w14:textId="77777777" w:rsidR="006126B0" w:rsidRDefault="006126B0" w:rsidP="000E5536">
      <w:pPr>
        <w:pStyle w:val="ListBullet"/>
      </w:pPr>
      <w:r>
        <w:t>Saved to ‘h03-dev-vm7</w:t>
      </w:r>
      <w:r w:rsidRPr="002137CF">
        <w:t>/srv/www/htdocs/proxy.php</w:t>
      </w:r>
      <w:r>
        <w:t>’</w:t>
      </w:r>
    </w:p>
    <w:p w14:paraId="59D937D1" w14:textId="77777777" w:rsidR="006126B0" w:rsidRDefault="006126B0" w:rsidP="000E5536">
      <w:pPr>
        <w:pStyle w:val="ListBullet"/>
      </w:pPr>
      <w:r>
        <w:t xml:space="preserve">Added the following to the </w:t>
      </w:r>
      <w:r w:rsidRPr="00E62BB1">
        <w:t>$serverUrls</w:t>
      </w:r>
      <w:r>
        <w:t xml:space="preserve"> variable in the proxy.php file (the token in this case is from an IP address </w:t>
      </w:r>
      <w:r w:rsidRPr="00E62BB1">
        <w:t>139.191.147.167</w:t>
      </w:r>
      <w:r>
        <w:t xml:space="preserve"> that is h03-dev-vm7):</w:t>
      </w:r>
    </w:p>
    <w:p w14:paraId="7D3F3812" w14:textId="77777777" w:rsidR="006126B0" w:rsidRDefault="006126B0" w:rsidP="000E5536">
      <w:pPr>
        <w:pStyle w:val="Code"/>
      </w:pPr>
      <w:r w:rsidRPr="00E62BB1">
        <w:t>array( 'url' =&gt; 'http://mapservices.iucnredlist.org/ArcGIS/rest/services/',    'matchAll' =&gt; true, 'token' =&gt; 'XNtEI7EbEB7a11XtWlGp0nSHnMiZwjdtlFsCsC6rtxZZl7JKueBNtPoVk-4Hkf2d' )</w:t>
      </w:r>
    </w:p>
    <w:p w14:paraId="7D5700FF" w14:textId="77777777" w:rsidR="006126B0" w:rsidRDefault="006126B0" w:rsidP="000E5536">
      <w:pPr>
        <w:pStyle w:val="BodyText2"/>
      </w:pPr>
      <w:r>
        <w:t>Seemed to slow down loading of the tiles – also had to add the National Geographic Map too.</w:t>
      </w:r>
    </w:p>
    <w:p w14:paraId="0DCE3D96" w14:textId="77777777" w:rsidR="006126B0" w:rsidRDefault="006126B0" w:rsidP="000E5536">
      <w:pPr>
        <w:pStyle w:val="BodyText2"/>
      </w:pPr>
      <w:r>
        <w:t>This is the call I want to forward:</w:t>
      </w:r>
    </w:p>
    <w:p w14:paraId="3C1D5C37" w14:textId="77777777" w:rsidR="006126B0" w:rsidRDefault="003630B2" w:rsidP="000E5536">
      <w:pPr>
        <w:pStyle w:val="BodyText2"/>
        <w:rPr>
          <w:rFonts w:ascii="Consolas" w:hAnsi="Consolas" w:cs="Consolas"/>
          <w:color w:val="000000"/>
          <w:sz w:val="13"/>
          <w:szCs w:val="13"/>
          <w:shd w:val="clear" w:color="auto" w:fill="FFFFFF"/>
        </w:rPr>
      </w:pPr>
      <w:hyperlink r:id="rId456" w:history="1">
        <w:r w:rsidR="006126B0" w:rsidRPr="00011BEC">
          <w:rPr>
            <w:rStyle w:val="Hyperlink"/>
            <w:rFonts w:ascii="Consolas" w:hAnsi="Consolas" w:cs="Consolas"/>
            <w:sz w:val="13"/>
            <w:szCs w:val="13"/>
            <w:shd w:val="clear" w:color="auto" w:fill="FFFFFF"/>
          </w:rPr>
          <w: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w:t>
        </w:r>
      </w:hyperlink>
    </w:p>
    <w:p w14:paraId="4D6770B6" w14:textId="77777777" w:rsidR="006126B0" w:rsidRDefault="006126B0" w:rsidP="000E5536">
      <w:pPr>
        <w:pStyle w:val="BodyText2"/>
      </w:pPr>
      <w:r>
        <w:t>In my client I add:</w:t>
      </w:r>
    </w:p>
    <w:p w14:paraId="145BE1F1" w14:textId="77777777" w:rsidR="006126B0" w:rsidRDefault="006126B0" w:rsidP="000E5536">
      <w:pPr>
        <w:pStyle w:val="Code"/>
      </w:pPr>
      <w:r>
        <w:t>esri.config.defaults.io.proxyUrl = "../proxy.php";</w:t>
      </w:r>
    </w:p>
    <w:p w14:paraId="23F79CA4" w14:textId="77777777" w:rsidR="006126B0" w:rsidRDefault="006126B0" w:rsidP="000E5536">
      <w:pPr>
        <w:pStyle w:val="Code"/>
      </w:pPr>
      <w:r>
        <w:t>esri.config.defaults.io.alwaysUseProxy = true;</w:t>
      </w:r>
    </w:p>
    <w:p w14:paraId="6D40FAFE" w14:textId="77777777" w:rsidR="006126B0" w:rsidRDefault="006126B0" w:rsidP="000E5536">
      <w:pPr>
        <w:pStyle w:val="BodyText2"/>
      </w:pPr>
      <w:r>
        <w:t>So that every call uses the proxy – this is not really what I want. What I really want is for the calls to the IUCN Red List Service to use the proxy and no others. How do I do that?</w:t>
      </w:r>
    </w:p>
    <w:p w14:paraId="70E9E40C" w14:textId="77777777" w:rsidR="006126B0" w:rsidRDefault="006126B0" w:rsidP="000E5536">
      <w:pPr>
        <w:pStyle w:val="BodyText2"/>
      </w:pPr>
      <w:r>
        <w:t xml:space="preserve">Update on 30/8/2012. IUCN have upgraded their ArcGIS for Server to 10.1 and have a new set of secure services running on a new instance of Amazon EC2. I have tried to get a token for these new services from both the http://h03-dev-vm7 and </w:t>
      </w:r>
      <w:hyperlink r:id="rId457" w:history="1">
        <w:r w:rsidRPr="00E038ED">
          <w:rPr>
            <w:rStyle w:val="Hyperlink"/>
          </w:rPr>
          <w:t>http://ehabitat-wps.jrc.ec.europa.eu</w:t>
        </w:r>
      </w:hyperlink>
      <w:r>
        <w:t xml:space="preserve"> machines, but it keeps returning the invalid token errors all the time. So Adrian Hughes has created a single non-secure service for Orang Utan only in WebMercator (as WFS/WMS).</w:t>
      </w:r>
    </w:p>
    <w:p w14:paraId="57DE9146" w14:textId="77777777" w:rsidR="006126B0" w:rsidRDefault="006126B0" w:rsidP="000E5536">
      <w:pPr>
        <w:pStyle w:val="Heading6"/>
      </w:pPr>
      <w:r>
        <w:t>Updating the Server to support CORS</w:t>
      </w:r>
    </w:p>
    <w:p w14:paraId="7D67F97C" w14:textId="1C8BF703" w:rsidR="00273F27" w:rsidRDefault="00273F27" w:rsidP="00273F27">
      <w:pPr>
        <w:pStyle w:val="Heading7"/>
      </w:pPr>
      <w:r>
        <w:t>IIS</w:t>
      </w:r>
    </w:p>
    <w:p w14:paraId="10782072" w14:textId="377778F4" w:rsidR="006126B0" w:rsidRDefault="006126B0" w:rsidP="000E5536">
      <w:pPr>
        <w:pStyle w:val="BodyText2"/>
      </w:pPr>
      <w:r>
        <w:t>Following instructions here:</w:t>
      </w:r>
    </w:p>
    <w:p w14:paraId="6B816C1C" w14:textId="77777777" w:rsidR="006126B0" w:rsidRDefault="003630B2" w:rsidP="000E5536">
      <w:pPr>
        <w:pStyle w:val="BodyText2"/>
      </w:pPr>
      <w:hyperlink r:id="rId458" w:history="1">
        <w:r w:rsidR="006126B0">
          <w:rPr>
            <w:rStyle w:val="Hyperlink"/>
          </w:rPr>
          <w:t>http://enable-cors.org/</w:t>
        </w:r>
      </w:hyperlink>
    </w:p>
    <w:p w14:paraId="5F1D5EF0" w14:textId="77777777" w:rsidR="006126B0" w:rsidRDefault="006126B0" w:rsidP="000E5536">
      <w:pPr>
        <w:pStyle w:val="BodyText2"/>
      </w:pPr>
      <w:r>
        <w:t>So in theory you can enable you server to support cross-domain images. On the IUCN machine I update the REST web.config file to support CORS:</w:t>
      </w:r>
    </w:p>
    <w:p w14:paraId="04D00544" w14:textId="77777777" w:rsidR="006126B0" w:rsidRDefault="006126B0" w:rsidP="000E5536">
      <w:pPr>
        <w:pStyle w:val="ListBullet2"/>
      </w:pPr>
      <w:r>
        <w:t>Opened Notepad as an administrator</w:t>
      </w:r>
    </w:p>
    <w:p w14:paraId="3B66C0A5" w14:textId="77777777" w:rsidR="006126B0" w:rsidRDefault="006126B0" w:rsidP="000E5536">
      <w:pPr>
        <w:pStyle w:val="ListBullet2"/>
      </w:pPr>
      <w:r>
        <w:t>Opened ‘</w:t>
      </w:r>
      <w:r w:rsidRPr="00620DFF">
        <w:t>C:\inetpub\wwwroot\ArcGIS\rest</w:t>
      </w:r>
      <w:r>
        <w:t>\web.config’ and added:</w:t>
      </w:r>
    </w:p>
    <w:p w14:paraId="6FF94398" w14:textId="77777777" w:rsidR="006126B0" w:rsidRPr="00620DFF" w:rsidRDefault="006126B0" w:rsidP="000E5536">
      <w:pPr>
        <w:pStyle w:val="Code"/>
        <w:rPr>
          <w:lang w:eastAsia="en-GB" w:bidi="ar-SA"/>
        </w:rPr>
      </w:pPr>
      <w:r w:rsidRPr="00620DFF">
        <w:rPr>
          <w:lang w:eastAsia="en-GB" w:bidi="ar-SA"/>
        </w:rPr>
        <w:t>&lt;httpProtocol&gt;</w:t>
      </w:r>
    </w:p>
    <w:p w14:paraId="48A30D43" w14:textId="77777777" w:rsidR="006126B0" w:rsidRPr="00620DFF" w:rsidRDefault="006126B0" w:rsidP="000E5536">
      <w:pPr>
        <w:pStyle w:val="Code"/>
        <w:rPr>
          <w:lang w:eastAsia="en-GB" w:bidi="ar-SA"/>
        </w:rPr>
      </w:pPr>
      <w:r w:rsidRPr="00620DFF">
        <w:rPr>
          <w:lang w:eastAsia="en-GB" w:bidi="ar-SA"/>
        </w:rPr>
        <w:t xml:space="preserve">     &lt;customHeaders&gt;</w:t>
      </w:r>
    </w:p>
    <w:p w14:paraId="3240A4AC" w14:textId="77777777" w:rsidR="006126B0" w:rsidRPr="00620DFF" w:rsidRDefault="006126B0" w:rsidP="000E5536">
      <w:pPr>
        <w:pStyle w:val="Code"/>
        <w:rPr>
          <w:lang w:eastAsia="en-GB" w:bidi="ar-SA"/>
        </w:rPr>
      </w:pPr>
      <w:r w:rsidRPr="00620DFF">
        <w:rPr>
          <w:lang w:eastAsia="en-GB" w:bidi="ar-SA"/>
        </w:rPr>
        <w:t xml:space="preserve">       &lt;add name="Access-Control-Allow-Origin" value="*" /&gt;</w:t>
      </w:r>
    </w:p>
    <w:p w14:paraId="74FA3273" w14:textId="77777777" w:rsidR="006126B0" w:rsidRPr="00620DFF" w:rsidRDefault="006126B0" w:rsidP="000E5536">
      <w:pPr>
        <w:pStyle w:val="Code"/>
        <w:rPr>
          <w:lang w:eastAsia="en-GB" w:bidi="ar-SA"/>
        </w:rPr>
      </w:pPr>
      <w:r w:rsidRPr="00620DFF">
        <w:rPr>
          <w:lang w:eastAsia="en-GB" w:bidi="ar-SA"/>
        </w:rPr>
        <w:t xml:space="preserve">     &lt;/customHeaders&gt;</w:t>
      </w:r>
    </w:p>
    <w:p w14:paraId="3D6E490F" w14:textId="77777777" w:rsidR="006126B0" w:rsidRPr="00620DFF" w:rsidRDefault="006126B0" w:rsidP="000E5536">
      <w:pPr>
        <w:pStyle w:val="Code"/>
        <w:rPr>
          <w:lang w:eastAsia="en-GB" w:bidi="ar-SA"/>
        </w:rPr>
      </w:pPr>
      <w:r w:rsidRPr="00620DFF">
        <w:rPr>
          <w:lang w:eastAsia="en-GB" w:bidi="ar-SA"/>
        </w:rPr>
        <w:t xml:space="preserve">   &lt;/httpProtocol&gt;</w:t>
      </w:r>
    </w:p>
    <w:p w14:paraId="4AF591DA" w14:textId="77777777" w:rsidR="006126B0" w:rsidRDefault="006126B0" w:rsidP="000E5536">
      <w:pPr>
        <w:pStyle w:val="ListBullet2"/>
      </w:pPr>
      <w:r>
        <w:t>Saved the file and checked to see if it made any difference</w:t>
      </w:r>
    </w:p>
    <w:p w14:paraId="49E92406" w14:textId="77777777" w:rsidR="006126B0" w:rsidRDefault="006126B0" w:rsidP="000E5536">
      <w:pPr>
        <w:pStyle w:val="ListBullet2"/>
      </w:pPr>
      <w:r>
        <w:t>Now when I request a page I see that the image has a header 'Access-Control-Allow-Origin: *’</w:t>
      </w:r>
    </w:p>
    <w:p w14:paraId="1017CD21" w14:textId="28AACA31" w:rsidR="006126B0" w:rsidRDefault="006126B0" w:rsidP="000E5536">
      <w:pPr>
        <w:pStyle w:val="BodyText2"/>
      </w:pPr>
      <w:r>
        <w:t>But I’m still getting security exceptions from the canvas saying its tainted. Even when I use the ERSI Javascript config to specify the server as CORS enabled- it still doesnt work (</w:t>
      </w:r>
      <w:hyperlink r:id="rId459" w:history="1">
        <w:r>
          <w:rPr>
            <w:rStyle w:val="Hyperlink"/>
          </w:rPr>
          <w:t>http://help.arcgis.com/en/webapi/javascript/arcgis/help/jsapi_start.htm</w:t>
        </w:r>
      </w:hyperlink>
      <w:r>
        <w:t xml:space="preserve"> - corsEnabledServers)</w:t>
      </w:r>
    </w:p>
    <w:p w14:paraId="7C252162" w14:textId="77777777" w:rsidR="006126B0" w:rsidRDefault="006126B0" w:rsidP="000E5536">
      <w:pPr>
        <w:pStyle w:val="Heading6"/>
      </w:pPr>
      <w:r>
        <w:t>Client CORS requests</w:t>
      </w:r>
    </w:p>
    <w:p w14:paraId="377EA7DC" w14:textId="77777777" w:rsidR="006126B0" w:rsidRDefault="006126B0" w:rsidP="000E5536">
      <w:pPr>
        <w:pStyle w:val="BodyText2"/>
      </w:pPr>
      <w:r>
        <w:t>This is done in the implementation for the Google Earth Engine Layer - basically if you access the image in a DynamicMapServiceLayer (_img_loading property of the layer) you can set the crossdomain property of the image before you request the image that will be loaded into it from a url:</w:t>
      </w:r>
    </w:p>
    <w:p w14:paraId="10FA751F" w14:textId="77777777" w:rsidR="006126B0" w:rsidRDefault="006126B0" w:rsidP="000E5536">
      <w:pPr>
        <w:pStyle w:val="Code"/>
      </w:pPr>
      <w:r>
        <w:tab/>
      </w:r>
      <w:r>
        <w:tab/>
      </w:r>
      <w:r>
        <w:tab/>
        <w:t>}).then(lang.hitch(this, function(response) {</w:t>
      </w:r>
    </w:p>
    <w:p w14:paraId="736BE3B3" w14:textId="77777777" w:rsidR="006126B0" w:rsidRDefault="006126B0" w:rsidP="000E5536">
      <w:pPr>
        <w:pStyle w:val="Code"/>
      </w:pPr>
      <w:r>
        <w:tab/>
      </w:r>
      <w:r>
        <w:tab/>
      </w:r>
      <w:r>
        <w:tab/>
      </w:r>
      <w:r>
        <w:tab/>
        <w:t>this._img_loading.crossOrigin = "Anonymous";</w:t>
      </w:r>
    </w:p>
    <w:p w14:paraId="0D0B4823" w14:textId="77777777" w:rsidR="006126B0" w:rsidRDefault="006126B0" w:rsidP="000E5536">
      <w:pPr>
        <w:pStyle w:val="Code"/>
      </w:pPr>
      <w:r>
        <w:tab/>
      </w:r>
      <w:r>
        <w:tab/>
      </w:r>
      <w:r>
        <w:tab/>
      </w:r>
      <w:r>
        <w:tab/>
        <w:t>callback(response.url);</w:t>
      </w:r>
    </w:p>
    <w:p w14:paraId="04DB0ECE" w14:textId="77777777" w:rsidR="006126B0" w:rsidRDefault="006126B0" w:rsidP="000E5536">
      <w:pPr>
        <w:pStyle w:val="Code"/>
      </w:pPr>
      <w:r>
        <w:tab/>
      </w:r>
      <w:r>
        <w:tab/>
      </w:r>
      <w:r>
        <w:tab/>
        <w:t>}));</w:t>
      </w:r>
    </w:p>
    <w:p w14:paraId="62D3AF21" w14:textId="77777777" w:rsidR="006126B0" w:rsidRPr="00193E1E" w:rsidRDefault="006126B0" w:rsidP="000E5536">
      <w:pPr>
        <w:pStyle w:val="BodyText2"/>
      </w:pPr>
      <w:r>
        <w:t>This adds an 'Origin' header (</w:t>
      </w:r>
      <w:r w:rsidRPr="0076127C">
        <w:t>origin:http://ehabitat-wps.jrc.it</w:t>
      </w:r>
      <w:r>
        <w:t xml:space="preserve">) to the request and if the server supports CORS then it will either accept or reject the request depending on the access control header in the response (e.g. if it is set to </w:t>
      </w:r>
      <w:r w:rsidRPr="0076127C">
        <w:t>access-control-allow-</w:t>
      </w:r>
      <w:r w:rsidRPr="0076127C">
        <w:lastRenderedPageBreak/>
        <w:t>origin:*</w:t>
      </w:r>
      <w:r>
        <w:t xml:space="preserve"> then it will accept any domain). If it is accepted then the image canvas can be accessed with no issues of it being tainted.</w:t>
      </w:r>
    </w:p>
    <w:p w14:paraId="6DF26AF7" w14:textId="77777777" w:rsidR="006126B0" w:rsidRDefault="006126B0" w:rsidP="007D2F52">
      <w:pPr>
        <w:pStyle w:val="Heading4"/>
      </w:pPr>
      <w:r>
        <w:t>QuadkeyLayer class</w:t>
      </w:r>
    </w:p>
    <w:p w14:paraId="07FE67BE" w14:textId="77777777" w:rsidR="006126B0" w:rsidRDefault="006126B0" w:rsidP="000E5536">
      <w:pPr>
        <w:pStyle w:val="BodyText2"/>
      </w:pPr>
      <w:r>
        <w:t>According to the ESRI Javascript API (</w:t>
      </w:r>
      <w:hyperlink r:id="rId460" w:history="1">
        <w:r>
          <w:rPr>
            <w:rStyle w:val="Hyperlink"/>
          </w:rPr>
          <w:t>http://help.arcgis.com/en/webapi/javascript/arcgis/help/jshelp_start.htm</w:t>
        </w:r>
      </w:hyperlink>
      <w:r>
        <w:t>) there is no support for extending GraphicsLayer, but I have extended it to create the quadkeyLayer (</w:t>
      </w:r>
      <w:hyperlink r:id="rId461" w:history="1">
        <w:r>
          <w:rPr>
            <w:rStyle w:val="Hyperlink"/>
          </w:rPr>
          <w:t>https://github.com/andrewcottam/eSpecies-Client-Demo/blob/master/classes/QuadkeyLayer.js</w:t>
        </w:r>
      </w:hyperlink>
      <w:r>
        <w:t>). This shows the Quadkeys on top of a map.</w:t>
      </w:r>
    </w:p>
    <w:p w14:paraId="45DE879D" w14:textId="77777777" w:rsidR="006126B0" w:rsidRDefault="006126B0" w:rsidP="007D2F52">
      <w:pPr>
        <w:pStyle w:val="Heading4"/>
      </w:pPr>
      <w:r>
        <w:t>ESpeciesDynamicMapServiceLayer class</w:t>
      </w:r>
    </w:p>
    <w:p w14:paraId="05057698" w14:textId="77777777" w:rsidR="006126B0" w:rsidRPr="003D69B3" w:rsidRDefault="006126B0" w:rsidP="000E5536">
      <w:pPr>
        <w:pStyle w:val="BodyText2"/>
      </w:pPr>
      <w:r>
        <w:t xml:space="preserve">The eSpecies layer extends the DynamicMapServiceLayer class to render the data from the eSpecies WMS services in the ArcGIS Javascript API. </w:t>
      </w:r>
      <w:hyperlink r:id="rId462" w:history="1">
        <w:r>
          <w:rPr>
            <w:rStyle w:val="Hyperlink"/>
          </w:rPr>
          <w:t>https://github.com/andrewcottam/eSpecies-Client-Demo/blob/master/classes/ESpeciesLayer.js</w:t>
        </w:r>
      </w:hyperlink>
    </w:p>
    <w:p w14:paraId="3DA34F8E" w14:textId="77777777" w:rsidR="006126B0" w:rsidRDefault="006126B0" w:rsidP="007D2F52">
      <w:pPr>
        <w:pStyle w:val="Heading4"/>
      </w:pPr>
      <w:r>
        <w:t>Threshold Layer class</w:t>
      </w:r>
    </w:p>
    <w:p w14:paraId="3D2FC61D" w14:textId="77777777" w:rsidR="006126B0" w:rsidRDefault="006126B0" w:rsidP="000E5536">
      <w:pPr>
        <w:pStyle w:val="BodyText2"/>
      </w:pPr>
      <w:r>
        <w:t xml:space="preserve">The Threshold layer extends the Layer class to render the data from the eSpecies WMS services in the ArcGIS Javascript API using an HTML Canvas object. This supports pixel manipulation on the client and is useful for visualisation techniques. </w:t>
      </w:r>
      <w:hyperlink r:id="rId463" w:history="1">
        <w:r>
          <w:rPr>
            <w:rStyle w:val="Hyperlink"/>
          </w:rPr>
          <w:t>https://github.com/andrewcottam/eSpecies-Client-Demo/blob/master/classes/ThresholdLayer.js</w:t>
        </w:r>
      </w:hyperlink>
    </w:p>
    <w:p w14:paraId="6CD023F8" w14:textId="77777777" w:rsidR="006126B0" w:rsidRDefault="006126B0" w:rsidP="007D2F52">
      <w:pPr>
        <w:pStyle w:val="Heading4"/>
      </w:pPr>
      <w:r>
        <w:t>Google Earth Engine Layer</w:t>
      </w:r>
    </w:p>
    <w:p w14:paraId="0800CE58" w14:textId="77777777" w:rsidR="006126B0" w:rsidRDefault="006126B0" w:rsidP="000E5536">
      <w:pPr>
        <w:pStyle w:val="BodyText2"/>
      </w:pPr>
      <w:r>
        <w:t>This is a subclass of an ESRI DynamicMapServiceLayer and can include a canvas so you inspect the values of the image. However, the position of the layer changes and in the end the graphics in the graphics layer cannot be clicked on because the GEE layer is placed on top of the graphics layer.  The following shows the change (</w:t>
      </w:r>
      <w:r w:rsidRPr="00AE5AA6">
        <w:t>div#mapDiv_layer0</w:t>
      </w:r>
      <w:r>
        <w:t xml:space="preserve"> is the base layer, </w:t>
      </w:r>
      <w:r w:rsidRPr="00AE5AA6">
        <w:t>svg#mapDiv_gc</w:t>
      </w:r>
      <w:r>
        <w:t xml:space="preserve"> is the graphics layer, </w:t>
      </w:r>
      <w:r w:rsidRPr="00AE5AA6">
        <w:t>div</w:t>
      </w:r>
      <w:r>
        <w:t xml:space="preserve"> is the GEE layer and canvas is the GEE canvas:</w:t>
      </w:r>
    </w:p>
    <w:p w14:paraId="21F8B327" w14:textId="77777777" w:rsidR="006126B0" w:rsidRDefault="006126B0" w:rsidP="000E5536">
      <w:pPr>
        <w:pStyle w:val="BodyText2"/>
      </w:pPr>
      <w:r>
        <w:rPr>
          <w:noProof/>
          <w:lang w:bidi="ar-SA"/>
        </w:rPr>
        <w:drawing>
          <wp:inline distT="0" distB="0" distL="0" distR="0" wp14:anchorId="3DEACBA3" wp14:editId="73930407">
            <wp:extent cx="1173600" cy="482400"/>
            <wp:effectExtent l="0" t="0" r="762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4">
                      <a:extLst>
                        <a:ext uri="{28A0092B-C50C-407E-A947-70E740481C1C}">
                          <a14:useLocalDpi xmlns:a14="http://schemas.microsoft.com/office/drawing/2010/main" val="0"/>
                        </a:ext>
                      </a:extLst>
                    </a:blip>
                    <a:srcRect/>
                    <a:stretch>
                      <a:fillRect/>
                    </a:stretch>
                  </pic:blipFill>
                  <pic:spPr bwMode="auto">
                    <a:xfrm>
                      <a:off x="0" y="0"/>
                      <a:ext cx="1173600" cy="482400"/>
                    </a:xfrm>
                    <a:prstGeom prst="rect">
                      <a:avLst/>
                    </a:prstGeom>
                    <a:noFill/>
                    <a:ln>
                      <a:noFill/>
                    </a:ln>
                  </pic:spPr>
                </pic:pic>
              </a:graphicData>
            </a:graphic>
          </wp:inline>
        </w:drawing>
      </w:r>
      <w:r>
        <w:rPr>
          <w:noProof/>
          <w:lang w:bidi="ar-SA"/>
        </w:rPr>
        <w:drawing>
          <wp:inline distT="0" distB="0" distL="0" distR="0" wp14:anchorId="6A0E7C3F" wp14:editId="48C178E5">
            <wp:extent cx="1281600" cy="471600"/>
            <wp:effectExtent l="0" t="0" r="0" b="508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5">
                      <a:extLst>
                        <a:ext uri="{28A0092B-C50C-407E-A947-70E740481C1C}">
                          <a14:useLocalDpi xmlns:a14="http://schemas.microsoft.com/office/drawing/2010/main" val="0"/>
                        </a:ext>
                      </a:extLst>
                    </a:blip>
                    <a:srcRect/>
                    <a:stretch>
                      <a:fillRect/>
                    </a:stretch>
                  </pic:blipFill>
                  <pic:spPr bwMode="auto">
                    <a:xfrm>
                      <a:off x="0" y="0"/>
                      <a:ext cx="1281600" cy="471600"/>
                    </a:xfrm>
                    <a:prstGeom prst="rect">
                      <a:avLst/>
                    </a:prstGeom>
                    <a:noFill/>
                    <a:ln>
                      <a:noFill/>
                    </a:ln>
                  </pic:spPr>
                </pic:pic>
              </a:graphicData>
            </a:graphic>
          </wp:inline>
        </w:drawing>
      </w:r>
      <w:r>
        <w:rPr>
          <w:noProof/>
          <w:lang w:bidi="ar-SA"/>
        </w:rPr>
        <w:drawing>
          <wp:inline distT="0" distB="0" distL="0" distR="0" wp14:anchorId="4147B445" wp14:editId="76DB950D">
            <wp:extent cx="1346400" cy="396000"/>
            <wp:effectExtent l="0" t="0" r="6350" b="444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6">
                      <a:extLst>
                        <a:ext uri="{28A0092B-C50C-407E-A947-70E740481C1C}">
                          <a14:useLocalDpi xmlns:a14="http://schemas.microsoft.com/office/drawing/2010/main" val="0"/>
                        </a:ext>
                      </a:extLst>
                    </a:blip>
                    <a:srcRect/>
                    <a:stretch>
                      <a:fillRect/>
                    </a:stretch>
                  </pic:blipFill>
                  <pic:spPr bwMode="auto">
                    <a:xfrm>
                      <a:off x="0" y="0"/>
                      <a:ext cx="1346400" cy="396000"/>
                    </a:xfrm>
                    <a:prstGeom prst="rect">
                      <a:avLst/>
                    </a:prstGeom>
                    <a:noFill/>
                    <a:ln>
                      <a:noFill/>
                    </a:ln>
                  </pic:spPr>
                </pic:pic>
              </a:graphicData>
            </a:graphic>
          </wp:inline>
        </w:drawing>
      </w:r>
      <w:r>
        <w:rPr>
          <w:noProof/>
          <w:lang w:bidi="ar-SA"/>
        </w:rPr>
        <w:drawing>
          <wp:inline distT="0" distB="0" distL="0" distR="0" wp14:anchorId="60F219B1" wp14:editId="42D092D0">
            <wp:extent cx="1393200" cy="486000"/>
            <wp:effectExtent l="0" t="0" r="0" b="952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7">
                      <a:extLst>
                        <a:ext uri="{28A0092B-C50C-407E-A947-70E740481C1C}">
                          <a14:useLocalDpi xmlns:a14="http://schemas.microsoft.com/office/drawing/2010/main" val="0"/>
                        </a:ext>
                      </a:extLst>
                    </a:blip>
                    <a:srcRect/>
                    <a:stretch>
                      <a:fillRect/>
                    </a:stretch>
                  </pic:blipFill>
                  <pic:spPr bwMode="auto">
                    <a:xfrm>
                      <a:off x="0" y="0"/>
                      <a:ext cx="1393200" cy="486000"/>
                    </a:xfrm>
                    <a:prstGeom prst="rect">
                      <a:avLst/>
                    </a:prstGeom>
                    <a:noFill/>
                    <a:ln>
                      <a:noFill/>
                    </a:ln>
                  </pic:spPr>
                </pic:pic>
              </a:graphicData>
            </a:graphic>
          </wp:inline>
        </w:drawing>
      </w:r>
    </w:p>
    <w:p w14:paraId="5CFDA6F3" w14:textId="77777777" w:rsidR="006126B0" w:rsidRDefault="006126B0" w:rsidP="000E5536">
      <w:pPr>
        <w:pStyle w:val="BodyText2"/>
      </w:pPr>
      <w:r>
        <w:t>_setMap</w:t>
      </w:r>
      <w:r>
        <w:tab/>
      </w:r>
      <w:r>
        <w:tab/>
      </w:r>
      <w:r>
        <w:tab/>
        <w:t>getImageUrl</w:t>
      </w:r>
      <w:r>
        <w:tab/>
        <w:t>With no canvas getImageUrl</w:t>
      </w:r>
      <w:r>
        <w:tab/>
      </w:r>
      <w:r>
        <w:tab/>
        <w:t>Mended!</w:t>
      </w:r>
    </w:p>
    <w:p w14:paraId="09FA9292" w14:textId="77777777" w:rsidR="006126B0" w:rsidRDefault="006126B0" w:rsidP="000E5536">
      <w:pPr>
        <w:pStyle w:val="BodyText2"/>
      </w:pPr>
      <w:r>
        <w:t>So it is calling the canvas mapDiv_layer2 and putting it in the right place, instead of the div! This was because in the _setMap I returned the canvas and not the div. Now the layer appears in the right place, but the canvas is at the top and stopping interacting with the graphics layer so we need to put it somewhere or move it.</w:t>
      </w:r>
    </w:p>
    <w:p w14:paraId="6CD599CB" w14:textId="77777777" w:rsidR="006126B0" w:rsidRDefault="006126B0" w:rsidP="000E5536">
      <w:pPr>
        <w:pStyle w:val="BodyText2"/>
      </w:pPr>
      <w:r>
        <w:t>The following are some example options for the GEELayer:</w:t>
      </w:r>
    </w:p>
    <w:p w14:paraId="5979E7C5" w14:textId="77777777" w:rsidR="006126B0" w:rsidRDefault="006126B0" w:rsidP="000E5536">
      <w:pPr>
        <w:pStyle w:val="Code"/>
      </w:pPr>
      <w:r>
        <w:t>addGEELayer({</w:t>
      </w:r>
    </w:p>
    <w:p w14:paraId="34BD677B" w14:textId="77777777" w:rsidR="006126B0" w:rsidRDefault="006126B0" w:rsidP="000E5536">
      <w:pPr>
        <w:pStyle w:val="Code"/>
      </w:pPr>
      <w:r>
        <w:t>sceneid : selectedSceneId,</w:t>
      </w:r>
    </w:p>
    <w:p w14:paraId="61379746" w14:textId="77777777" w:rsidR="006126B0" w:rsidRDefault="006126B0" w:rsidP="000E5536">
      <w:pPr>
        <w:pStyle w:val="Code"/>
      </w:pPr>
      <w:r>
        <w:t>removeCloud : false,</w:t>
      </w:r>
    </w:p>
    <w:p w14:paraId="2CB33E1C" w14:textId="77777777" w:rsidR="006126B0" w:rsidRDefault="006126B0" w:rsidP="000E5536">
      <w:pPr>
        <w:pStyle w:val="Code"/>
      </w:pPr>
      <w:r>
        <w:t>removeIllumination : false,</w:t>
      </w:r>
    </w:p>
    <w:p w14:paraId="73627E4D" w14:textId="77777777" w:rsidR="006126B0" w:rsidRDefault="006126B0" w:rsidP="000E5536">
      <w:pPr>
        <w:pStyle w:val="Code"/>
      </w:pPr>
      <w:r>
        <w:t>redBand : "B4",</w:t>
      </w:r>
    </w:p>
    <w:p w14:paraId="249450C7" w14:textId="77777777" w:rsidR="006126B0" w:rsidRDefault="006126B0" w:rsidP="000E5536">
      <w:pPr>
        <w:pStyle w:val="Code"/>
      </w:pPr>
      <w:r>
        <w:t>greenBand : "B3",</w:t>
      </w:r>
    </w:p>
    <w:p w14:paraId="68EB9F0F" w14:textId="77777777" w:rsidR="006126B0" w:rsidRDefault="006126B0" w:rsidP="000E5536">
      <w:pPr>
        <w:pStyle w:val="Code"/>
      </w:pPr>
      <w:r>
        <w:t>blueBand : "B2"</w:t>
      </w:r>
    </w:p>
    <w:p w14:paraId="3241E834" w14:textId="77777777" w:rsidR="006126B0" w:rsidRDefault="006126B0" w:rsidP="000E5536">
      <w:pPr>
        <w:pStyle w:val="Code"/>
      </w:pPr>
      <w:r>
        <w:t>});</w:t>
      </w:r>
    </w:p>
    <w:p w14:paraId="2575DFFE" w14:textId="77777777" w:rsidR="006126B0" w:rsidRDefault="006126B0" w:rsidP="000E5536">
      <w:pPr>
        <w:pStyle w:val="Code"/>
      </w:pPr>
      <w:r>
        <w:t>addGEELayer({</w:t>
      </w:r>
    </w:p>
    <w:p w14:paraId="361EE997" w14:textId="77777777" w:rsidR="006126B0" w:rsidRDefault="006126B0" w:rsidP="000E5536">
      <w:pPr>
        <w:pStyle w:val="Code"/>
      </w:pPr>
      <w:r>
        <w:tab/>
        <w:t>sceneid : selectedSceneId,</w:t>
      </w:r>
    </w:p>
    <w:p w14:paraId="5AF42949" w14:textId="77777777" w:rsidR="006126B0" w:rsidRDefault="006126B0" w:rsidP="000E5536">
      <w:pPr>
        <w:pStyle w:val="Code"/>
      </w:pPr>
      <w:r>
        <w:tab/>
        <w:t>hsv : true</w:t>
      </w:r>
    </w:p>
    <w:p w14:paraId="63E0B0C8" w14:textId="77777777" w:rsidR="006126B0" w:rsidRPr="007C0D68" w:rsidRDefault="006126B0" w:rsidP="000E5536">
      <w:pPr>
        <w:pStyle w:val="Code"/>
      </w:pPr>
      <w:r>
        <w:t>});</w:t>
      </w:r>
    </w:p>
    <w:p w14:paraId="49EBC7BF" w14:textId="77777777" w:rsidR="006126B0" w:rsidRDefault="006126B0" w:rsidP="0034374E">
      <w:pPr>
        <w:pStyle w:val="Heading3"/>
      </w:pPr>
      <w:r>
        <w:t>eSpecies Pilot website</w:t>
      </w:r>
    </w:p>
    <w:p w14:paraId="755ABE87" w14:textId="77777777" w:rsidR="006126B0" w:rsidRDefault="006126B0" w:rsidP="000E5536">
      <w:pPr>
        <w:pStyle w:val="BodyText"/>
      </w:pPr>
      <w:r>
        <w:t>The live production machine is:</w:t>
      </w:r>
    </w:p>
    <w:p w14:paraId="354C4092" w14:textId="77777777" w:rsidR="006126B0" w:rsidRDefault="003630B2" w:rsidP="000E5536">
      <w:pPr>
        <w:pStyle w:val="BodyText"/>
      </w:pPr>
      <w:hyperlink r:id="rId468" w:history="1">
        <w:r w:rsidR="006126B0" w:rsidRPr="0077669C">
          <w:rPr>
            <w:rStyle w:val="Hyperlink"/>
          </w:rPr>
          <w:t>http://ehabitat-wps.jrc.ec.europa.eu/</w:t>
        </w:r>
      </w:hyperlink>
    </w:p>
    <w:p w14:paraId="495600DF" w14:textId="77777777" w:rsidR="006126B0" w:rsidRDefault="006126B0" w:rsidP="000E5536">
      <w:pPr>
        <w:pStyle w:val="BodyText"/>
      </w:pPr>
      <w:r>
        <w:t>so the REST services are at:</w:t>
      </w:r>
    </w:p>
    <w:p w14:paraId="036C5111" w14:textId="77777777" w:rsidR="006126B0" w:rsidRDefault="003630B2" w:rsidP="000E5536">
      <w:pPr>
        <w:pStyle w:val="BodyText2"/>
      </w:pPr>
      <w:hyperlink r:id="rId469" w:history="1">
        <w:r w:rsidR="006126B0" w:rsidRPr="0077669C">
          <w:rPr>
            <w:rStyle w:val="Hyperlink"/>
          </w:rPr>
          <w:t>http://ehabitat-wps.jrc.ec.europa.eu/cgi-bin/REST/eSpecies</w:t>
        </w:r>
      </w:hyperlink>
    </w:p>
    <w:p w14:paraId="6D6EBBC9" w14:textId="77777777" w:rsidR="006126B0" w:rsidRDefault="006126B0" w:rsidP="000E5536">
      <w:pPr>
        <w:pStyle w:val="BodyText"/>
      </w:pPr>
      <w:r>
        <w:t>Good example species for Borneo:</w:t>
      </w:r>
    </w:p>
    <w:p w14:paraId="4C26FA37" w14:textId="77777777" w:rsidR="006126B0" w:rsidRDefault="006126B0" w:rsidP="000E5536">
      <w:pPr>
        <w:pStyle w:val="BodyText2"/>
      </w:pPr>
      <w:r>
        <w:t>4649 - Sumatran water shrew - this species has a really small distribution (about 1km2) and doesnt map properly!</w:t>
      </w:r>
    </w:p>
    <w:p w14:paraId="0E59F4EA" w14:textId="77777777" w:rsidR="006126B0" w:rsidRDefault="006126B0" w:rsidP="000E5536">
      <w:pPr>
        <w:pStyle w:val="BodyText"/>
      </w:pPr>
      <w:r>
        <w:t>146530</w:t>
      </w:r>
      <w:r>
        <w:tab/>
        <w:t>Bornean Whistler</w:t>
      </w:r>
    </w:p>
    <w:p w14:paraId="2C155BD2" w14:textId="77777777" w:rsidR="006126B0" w:rsidRDefault="006126B0" w:rsidP="000E5536">
      <w:pPr>
        <w:pStyle w:val="BodyText"/>
      </w:pPr>
      <w:r>
        <w:t>143510</w:t>
      </w:r>
      <w:r>
        <w:tab/>
        <w:t>Ruddy Cuckoo-Dove</w:t>
      </w:r>
    </w:p>
    <w:p w14:paraId="4A706493" w14:textId="77777777" w:rsidR="006126B0" w:rsidRDefault="006126B0" w:rsidP="000E5536">
      <w:pPr>
        <w:pStyle w:val="BodyText"/>
      </w:pPr>
      <w:r>
        <w:t>143650</w:t>
      </w:r>
      <w:r>
        <w:tab/>
        <w:t>Jambu Fruit Dove - has 2 statuses - the red is not mapped</w:t>
      </w:r>
    </w:p>
    <w:p w14:paraId="54CF3AB6" w14:textId="77777777" w:rsidR="006126B0" w:rsidRDefault="006126B0" w:rsidP="000E5536">
      <w:pPr>
        <w:pStyle w:val="BodyText"/>
      </w:pPr>
      <w:r>
        <w:lastRenderedPageBreak/>
        <w:t>148015</w:t>
      </w:r>
      <w:r>
        <w:tab/>
        <w:t>Puff-backed Bulbul - has 2 statuses - the red is not mapped - better</w:t>
      </w:r>
    </w:p>
    <w:p w14:paraId="2D0C33C2" w14:textId="77777777" w:rsidR="006126B0" w:rsidRDefault="006126B0" w:rsidP="000E5536">
      <w:pPr>
        <w:pStyle w:val="BodyText"/>
      </w:pPr>
      <w:r>
        <w:t>144097</w:t>
      </w:r>
      <w:r>
        <w:tab/>
        <w:t>Little Ringed Plover - only in Kalimantan</w:t>
      </w:r>
    </w:p>
    <w:p w14:paraId="482A5292" w14:textId="77777777" w:rsidR="006126B0" w:rsidRDefault="006126B0" w:rsidP="000E5536">
      <w:pPr>
        <w:pStyle w:val="BodyText"/>
      </w:pPr>
      <w:r>
        <w:t>144317</w:t>
      </w:r>
      <w:r>
        <w:tab/>
        <w:t>Besra</w:t>
      </w:r>
      <w:r>
        <w:tab/>
      </w:r>
    </w:p>
    <w:p w14:paraId="1AAE949E" w14:textId="77777777" w:rsidR="006126B0" w:rsidRDefault="006126B0" w:rsidP="000E5536">
      <w:pPr>
        <w:pStyle w:val="BodyText"/>
      </w:pPr>
      <w:r>
        <w:t>144517</w:t>
      </w:r>
      <w:r>
        <w:tab/>
        <w:t xml:space="preserve">Wallace's Hawk-eagle - lowland only FAVORITE – the actual IUCN ID is now </w:t>
      </w:r>
      <w:r w:rsidRPr="00E148DD">
        <w:t>106003557</w:t>
      </w:r>
    </w:p>
    <w:p w14:paraId="36882241" w14:textId="77777777" w:rsidR="006126B0" w:rsidRDefault="006126B0" w:rsidP="000E5536">
      <w:pPr>
        <w:pStyle w:val="BodyText2"/>
      </w:pPr>
      <w:r>
        <w:t>144240</w:t>
      </w:r>
      <w:r>
        <w:tab/>
        <w:t>Greater Crested Tern - marine and coastal</w:t>
      </w:r>
    </w:p>
    <w:p w14:paraId="1F96DB93" w14:textId="77777777" w:rsidR="006126B0" w:rsidRDefault="006126B0" w:rsidP="000E5536">
      <w:pPr>
        <w:pStyle w:val="BodyText"/>
      </w:pPr>
      <w:r>
        <w:t>Test wdpa:</w:t>
      </w:r>
    </w:p>
    <w:p w14:paraId="79726693" w14:textId="77777777" w:rsidR="006126B0" w:rsidRDefault="006126B0" w:rsidP="000E5536">
      <w:pPr>
        <w:pStyle w:val="BodyText"/>
      </w:pPr>
      <w:r>
        <w:t xml:space="preserve">785 </w:t>
      </w:r>
      <w:r>
        <w:tab/>
        <w:t>Kinabalu National Park</w:t>
      </w:r>
    </w:p>
    <w:p w14:paraId="34D5FCE1" w14:textId="77777777" w:rsidR="006126B0" w:rsidRDefault="006126B0" w:rsidP="000E5536">
      <w:pPr>
        <w:pStyle w:val="BodyText2"/>
      </w:pPr>
      <w:r>
        <w:t xml:space="preserve">1357 </w:t>
      </w:r>
      <w:r>
        <w:tab/>
        <w:t>Suikerbosrand Provincial Nature Reserve in South Africa</w:t>
      </w:r>
    </w:p>
    <w:p w14:paraId="105317BC" w14:textId="77777777" w:rsidR="006126B0" w:rsidRDefault="006126B0" w:rsidP="000E5536">
      <w:pPr>
        <w:pStyle w:val="BodyText"/>
      </w:pPr>
      <w:r>
        <w:t>For black rhino (6557) there are lots of overlapping polygons with different statuses, e.g. extinct, reintroduced etc and these mean that when you get a list of species for a quadkey you get 2 for black rhino</w:t>
      </w:r>
    </w:p>
    <w:p w14:paraId="5EC25286" w14:textId="77777777" w:rsidR="006126B0" w:rsidRDefault="006126B0" w:rsidP="000E5536">
      <w:pPr>
        <w:pStyle w:val="BodyText"/>
      </w:pPr>
      <w:r>
        <w:t>Validating vector data against raster data:</w:t>
      </w:r>
    </w:p>
    <w:p w14:paraId="5FE4C69B" w14:textId="77777777" w:rsidR="006126B0" w:rsidRDefault="006126B0" w:rsidP="000E5536">
      <w:pPr>
        <w:pStyle w:val="BodyText"/>
      </w:pPr>
      <w:r>
        <w:t>174097</w:t>
      </w:r>
    </w:p>
    <w:p w14:paraId="66A3FFAC" w14:textId="77777777" w:rsidR="006126B0" w:rsidRDefault="006126B0" w:rsidP="000E5536">
      <w:pPr>
        <w:pStyle w:val="BodyText"/>
      </w:pPr>
      <w:r>
        <w:t>5228</w:t>
      </w:r>
    </w:p>
    <w:p w14:paraId="3C9461BF" w14:textId="77777777" w:rsidR="006126B0" w:rsidRDefault="006126B0" w:rsidP="000E5536">
      <w:pPr>
        <w:pStyle w:val="BodyText2"/>
      </w:pPr>
      <w:r>
        <w:t>176801</w:t>
      </w:r>
    </w:p>
    <w:p w14:paraId="2376A452" w14:textId="77777777" w:rsidR="006126B0" w:rsidRDefault="006126B0" w:rsidP="000E5536">
      <w:pPr>
        <w:pStyle w:val="BodyText2"/>
      </w:pPr>
      <w:r>
        <w:t xml:space="preserve">Here is an example of using the HTML5 canvas in the Javascript API: </w:t>
      </w:r>
      <w:hyperlink r:id="rId470" w:history="1">
        <w:r w:rsidRPr="0077669C">
          <w:rPr>
            <w:rStyle w:val="Hyperlink"/>
          </w:rPr>
          <w:t>http://help.arcgis.com/en/webapi/javascript/arcgis/help/jssamples_start.htm</w:t>
        </w:r>
      </w:hyperlink>
    </w:p>
    <w:p w14:paraId="198A9FA7" w14:textId="77777777" w:rsidR="006126B0" w:rsidRDefault="006126B0" w:rsidP="000E5536">
      <w:pPr>
        <w:pStyle w:val="BodyText"/>
      </w:pPr>
      <w:r>
        <w:t>SOEs</w:t>
      </w:r>
    </w:p>
    <w:p w14:paraId="761B968B" w14:textId="77777777" w:rsidR="006126B0" w:rsidRDefault="006126B0" w:rsidP="000E5536">
      <w:pPr>
        <w:pStyle w:val="BodyText"/>
      </w:pPr>
      <w:r>
        <w:t>1. Built a new SOE template called eSpeciesSOE</w:t>
      </w:r>
    </w:p>
    <w:p w14:paraId="1B6B3A46" w14:textId="77777777" w:rsidR="006126B0" w:rsidRDefault="006126B0" w:rsidP="000E5536">
      <w:pPr>
        <w:pStyle w:val="BodyText"/>
      </w:pPr>
      <w:r>
        <w:t>2. Signed the project with eSpecies as the key</w:t>
      </w:r>
    </w:p>
    <w:p w14:paraId="7BA758EE" w14:textId="77777777" w:rsidR="006126B0" w:rsidRDefault="006126B0" w:rsidP="000E5536">
      <w:pPr>
        <w:pStyle w:val="BodyText"/>
      </w:pPr>
      <w:r>
        <w:t>3. Saved the project and rebuilt</w:t>
      </w:r>
    </w:p>
    <w:p w14:paraId="5E0BA9EE" w14:textId="77777777" w:rsidR="006126B0" w:rsidRDefault="006126B0" w:rsidP="000E5536">
      <w:pPr>
        <w:pStyle w:val="BodyText"/>
      </w:pPr>
      <w:r>
        <w:t>4. Registered the dll with COM (running cmd as the administrator)</w:t>
      </w:r>
    </w:p>
    <w:p w14:paraId="0082F8E4" w14:textId="77777777" w:rsidR="006126B0" w:rsidRDefault="006126B0" w:rsidP="000E5536">
      <w:pPr>
        <w:pStyle w:val="BodyText"/>
      </w:pPr>
      <w:r>
        <w:t>C:\WINDOWS\microsoft.net\Framework\v2.0.50727\regasm "C:\Users\AndrewCottam\Documents\Visual Studio 2008\Projects\eSpeciesSOE\eSpeciesSOE\bin\Release\eSpeciesSOE.dll" /codebase</w:t>
      </w:r>
    </w:p>
    <w:p w14:paraId="3B92E5BF" w14:textId="77777777" w:rsidR="006126B0" w:rsidRDefault="006126B0" w:rsidP="000E5536">
      <w:pPr>
        <w:pStyle w:val="BodyText"/>
      </w:pPr>
      <w:r>
        <w:t>5. Gave the SOC account permission for the project folder</w:t>
      </w:r>
    </w:p>
    <w:p w14:paraId="0D849C98" w14:textId="77777777" w:rsidR="006126B0" w:rsidRDefault="006126B0" w:rsidP="000E5536">
      <w:pPr>
        <w:pStyle w:val="BodyText2"/>
      </w:pPr>
      <w:r>
        <w:t>6. Added the RegisterSimpleRESTSOE project and changed all CLSIDs to eSpeciesSOE. Set as startup project and ran. Registered ok.</w:t>
      </w:r>
    </w:p>
    <w:p w14:paraId="337827BF" w14:textId="77777777" w:rsidR="006126B0" w:rsidRDefault="006126B0" w:rsidP="007D2F52">
      <w:pPr>
        <w:pStyle w:val="Heading4"/>
      </w:pPr>
      <w:bookmarkStart w:id="109" w:name="_Toc315774611"/>
      <w:r>
        <w:t>Development on the eHabitat machine</w:t>
      </w:r>
      <w:bookmarkEnd w:id="109"/>
    </w:p>
    <w:p w14:paraId="23998A87" w14:textId="77777777" w:rsidR="006126B0" w:rsidRDefault="006126B0" w:rsidP="000E5536">
      <w:pPr>
        <w:pStyle w:val="BodyText2"/>
      </w:pPr>
      <w:r>
        <w:t>You need to be in the Remote System Explorer perspective to be able to create files in Aptana.</w:t>
      </w:r>
    </w:p>
    <w:p w14:paraId="5464231A" w14:textId="77777777" w:rsidR="006126B0" w:rsidRDefault="006126B0" w:rsidP="000E5536">
      <w:pPr>
        <w:pStyle w:val="BodyText2"/>
      </w:pPr>
      <w:r>
        <w:t xml:space="preserve">Content Assist for the ESRI Javascript API is not available through Windows | References in Aptana 3 - the content assist has changed - see here: </w:t>
      </w:r>
      <w:hyperlink r:id="rId471" w:history="1">
        <w:r w:rsidRPr="0077669C">
          <w:rPr>
            <w:rStyle w:val="Hyperlink"/>
          </w:rPr>
          <w:t>http://wiki.appcelerator.org/display/tis/Migrating+from+Aptana+Studio+2+to+Aptana+Studio+3</w:t>
        </w:r>
      </w:hyperlink>
    </w:p>
    <w:p w14:paraId="20A36FEB" w14:textId="77777777" w:rsidR="006126B0" w:rsidRDefault="006126B0" w:rsidP="000E5536">
      <w:pPr>
        <w:pStyle w:val="BodyText2"/>
      </w:pPr>
      <w:r>
        <w:t>And from the ESRI forum:</w:t>
      </w:r>
    </w:p>
    <w:p w14:paraId="39094B2F" w14:textId="77777777" w:rsidR="006126B0" w:rsidRDefault="003630B2" w:rsidP="000E5536">
      <w:pPr>
        <w:pStyle w:val="BodyText2"/>
      </w:pPr>
      <w:hyperlink r:id="rId472" w:history="1">
        <w:r w:rsidR="006126B0" w:rsidRPr="0077669C">
          <w:rPr>
            <w:rStyle w:val="Hyperlink"/>
          </w:rPr>
          <w:t>http://forums.arcgis.com/threads/29384-Aptana-3.0-JSAPI-code-assist</w:t>
        </w:r>
      </w:hyperlink>
    </w:p>
    <w:p w14:paraId="3496287C" w14:textId="77777777" w:rsidR="006126B0" w:rsidRDefault="006126B0" w:rsidP="000E5536">
      <w:pPr>
        <w:pStyle w:val="BodyText"/>
      </w:pPr>
      <w:r>
        <w:t>If you put callbackParamName: "callback", into the dojo get it doesnt call the load. How do you get the returned data?</w:t>
      </w:r>
    </w:p>
    <w:p w14:paraId="7F9BF1CA" w14:textId="77777777" w:rsidR="006126B0" w:rsidRDefault="006126B0" w:rsidP="000E5536">
      <w:pPr>
        <w:pStyle w:val="BodyText2"/>
      </w:pPr>
      <w:r>
        <w:t>Cant get it to consume the REST service that I have set up!!! Something to do with the callbackparamname and jsonp</w:t>
      </w:r>
    </w:p>
    <w:p w14:paraId="1C97BCEF" w14:textId="77777777" w:rsidR="006126B0" w:rsidRDefault="006126B0" w:rsidP="000E5536">
      <w:pPr>
        <w:pStyle w:val="BodyText2"/>
      </w:pPr>
      <w:r>
        <w:t>Dijit.byId("grid") isnt working in my code and i had to copy the header code from the ArcGIS samples to make it work - not sure what the difference is.</w:t>
      </w:r>
    </w:p>
    <w:p w14:paraId="0437DBB1" w14:textId="77777777" w:rsidR="006126B0" w:rsidRDefault="006126B0" w:rsidP="000E5536">
      <w:pPr>
        <w:pStyle w:val="BodyText"/>
      </w:pPr>
      <w:r>
        <w:t>Something is happening with the tiled images from ArcGIS Online - they are not loading in some cases</w:t>
      </w:r>
    </w:p>
    <w:p w14:paraId="6DF3D7FC" w14:textId="77777777" w:rsidR="006126B0" w:rsidRDefault="006126B0" w:rsidP="000E5536">
      <w:pPr>
        <w:pStyle w:val="BodyText"/>
      </w:pPr>
      <w:r>
        <w:t xml:space="preserve">the last number (e.g. 25,26,27) is the easting so 5/14/27 means zoom/y/x </w:t>
      </w:r>
    </w:p>
    <w:p w14:paraId="3EB1D1B6" w14:textId="77777777" w:rsidR="006126B0" w:rsidRDefault="003630B2" w:rsidP="000E5536">
      <w:pPr>
        <w:pStyle w:val="BodyText2"/>
      </w:pPr>
      <w:hyperlink r:id="rId473" w:history="1">
        <w:r w:rsidR="006126B0" w:rsidRPr="0077669C">
          <w:rPr>
            <w:rStyle w:val="Hyperlink"/>
          </w:rPr>
          <w:t>http://server.arcgisonline.com/ArcGIS/rest/services/World_Topo_Map/MapServer/tile/7/61/104 - not found</w:t>
        </w:r>
        <w:r w:rsidR="006126B0" w:rsidRPr="0077669C">
          <w:rPr>
            <w:rStyle w:val="Hyperlink"/>
          </w:rPr>
          <w:tab/>
        </w:r>
      </w:hyperlink>
    </w:p>
    <w:p w14:paraId="46C71400" w14:textId="77777777" w:rsidR="006126B0" w:rsidRDefault="006126B0" w:rsidP="000E5536">
      <w:pPr>
        <w:pStyle w:val="BodyText2"/>
      </w:pPr>
      <w:r>
        <w:t>Every time i click on the map the floating panel increases in width/height by 18px - its only happening on the floatingpanel.show method for some reason</w:t>
      </w:r>
    </w:p>
    <w:p w14:paraId="5E571885" w14:textId="77777777" w:rsidR="006126B0" w:rsidRDefault="006126B0" w:rsidP="007D2F52">
      <w:pPr>
        <w:pStyle w:val="Heading4"/>
      </w:pPr>
      <w:bookmarkStart w:id="110" w:name="_Toc315774613"/>
      <w:r>
        <w:t>Getting quadkeys for a search polygon</w:t>
      </w:r>
      <w:bookmarkEnd w:id="110"/>
    </w:p>
    <w:p w14:paraId="4E547BF5" w14:textId="77777777" w:rsidR="006126B0" w:rsidRDefault="006126B0" w:rsidP="000E5536">
      <w:pPr>
        <w:pStyle w:val="BodyText2"/>
      </w:pPr>
      <w:r>
        <w:t>Writing the Javascript getQuadKey function again as there are some errors. Test tile is 25728,15500 and zoom 8. No there arent! You cannot get a quadkey for a higher level with a level 15 tile, e.g. getQuadKey(25728,15500,8) doesnt work as the tiling system at level 8 only goes up to 256. Implemented it properly in javascript.</w:t>
      </w:r>
    </w:p>
    <w:p w14:paraId="1A245773" w14:textId="77777777" w:rsidR="006126B0" w:rsidRDefault="006126B0" w:rsidP="000E5536">
      <w:pPr>
        <w:pStyle w:val="BodyText2"/>
      </w:pPr>
      <w:r>
        <w:t>Getting the quadkeys for a box:</w:t>
      </w:r>
    </w:p>
    <w:p w14:paraId="7F3B8A66" w14:textId="77777777" w:rsidR="006126B0" w:rsidRDefault="006126B0" w:rsidP="000E5536">
      <w:pPr>
        <w:pStyle w:val="BodyText"/>
      </w:pPr>
      <w:r>
        <w:t>This is the pixel resolution when i test on my monitor with a map width of 900 pixels:</w:t>
      </w:r>
    </w:p>
    <w:p w14:paraId="2A397107" w14:textId="77777777" w:rsidR="006126B0" w:rsidRDefault="006126B0" w:rsidP="000E5536">
      <w:pPr>
        <w:pStyle w:val="BodyText"/>
      </w:pPr>
      <w:r>
        <w:t>zoom    resolution (m)</w:t>
      </w:r>
      <w:r>
        <w:tab/>
      </w:r>
      <w:r>
        <w:tab/>
        <w:t>resampling?</w:t>
      </w:r>
    </w:p>
    <w:p w14:paraId="78B1EAB0" w14:textId="77777777" w:rsidR="006126B0" w:rsidRDefault="006126B0" w:rsidP="000E5536">
      <w:pPr>
        <w:pStyle w:val="BodyText"/>
      </w:pPr>
      <w:r>
        <w:lastRenderedPageBreak/>
        <w:t>0       156543</w:t>
      </w:r>
      <w:r>
        <w:tab/>
      </w:r>
      <w:r>
        <w:tab/>
      </w:r>
      <w:r>
        <w:tab/>
      </w:r>
      <w:r>
        <w:tab/>
        <w:t>yes</w:t>
      </w:r>
    </w:p>
    <w:p w14:paraId="5C855746" w14:textId="77777777" w:rsidR="006126B0" w:rsidRDefault="006126B0" w:rsidP="000E5536">
      <w:pPr>
        <w:pStyle w:val="BodyText"/>
      </w:pPr>
      <w:r>
        <w:t xml:space="preserve">1       78271   (default) </w:t>
      </w:r>
      <w:r>
        <w:tab/>
        <w:t>yes</w:t>
      </w:r>
    </w:p>
    <w:p w14:paraId="027203A8" w14:textId="77777777" w:rsidR="006126B0" w:rsidRDefault="006126B0" w:rsidP="000E5536">
      <w:pPr>
        <w:pStyle w:val="BodyText"/>
      </w:pPr>
      <w:r>
        <w:t>2       39135</w:t>
      </w:r>
      <w:r>
        <w:tab/>
      </w:r>
      <w:r>
        <w:tab/>
      </w:r>
      <w:r>
        <w:tab/>
      </w:r>
      <w:r>
        <w:tab/>
        <w:t>yes</w:t>
      </w:r>
    </w:p>
    <w:p w14:paraId="6B02F4BB" w14:textId="77777777" w:rsidR="006126B0" w:rsidRDefault="006126B0" w:rsidP="000E5536">
      <w:pPr>
        <w:pStyle w:val="BodyText"/>
      </w:pPr>
      <w:r>
        <w:t>3       19567</w:t>
      </w:r>
      <w:r>
        <w:tab/>
      </w:r>
      <w:r>
        <w:tab/>
      </w:r>
      <w:r>
        <w:tab/>
      </w:r>
      <w:r>
        <w:tab/>
        <w:t>yes</w:t>
      </w:r>
    </w:p>
    <w:p w14:paraId="6B73ACAF" w14:textId="77777777" w:rsidR="006126B0" w:rsidRDefault="006126B0" w:rsidP="000E5536">
      <w:pPr>
        <w:pStyle w:val="BodyText"/>
      </w:pPr>
      <w:r>
        <w:t>4</w:t>
      </w:r>
      <w:r>
        <w:tab/>
      </w:r>
      <w:r>
        <w:tab/>
        <w:t>9784</w:t>
      </w:r>
      <w:r>
        <w:tab/>
      </w:r>
      <w:r>
        <w:tab/>
      </w:r>
      <w:r>
        <w:tab/>
      </w:r>
      <w:r>
        <w:tab/>
        <w:t>yes</w:t>
      </w:r>
    </w:p>
    <w:p w14:paraId="4FB4A4FE" w14:textId="77777777" w:rsidR="006126B0" w:rsidRDefault="006126B0" w:rsidP="000E5536">
      <w:pPr>
        <w:pStyle w:val="BodyText"/>
      </w:pPr>
      <w:r>
        <w:t>5</w:t>
      </w:r>
      <w:r>
        <w:tab/>
      </w:r>
      <w:r>
        <w:tab/>
        <w:t>4892</w:t>
      </w:r>
      <w:r>
        <w:tab/>
      </w:r>
      <w:r>
        <w:tab/>
      </w:r>
      <w:r>
        <w:tab/>
      </w:r>
      <w:r>
        <w:tab/>
        <w:t>yes</w:t>
      </w:r>
    </w:p>
    <w:p w14:paraId="602A8202" w14:textId="77777777" w:rsidR="006126B0" w:rsidRDefault="006126B0" w:rsidP="000E5536">
      <w:pPr>
        <w:pStyle w:val="BodyText"/>
      </w:pPr>
      <w:r>
        <w:t>6</w:t>
      </w:r>
      <w:r>
        <w:tab/>
      </w:r>
      <w:r>
        <w:tab/>
        <w:t>2446</w:t>
      </w:r>
      <w:r>
        <w:tab/>
      </w:r>
      <w:r>
        <w:tab/>
      </w:r>
      <w:r>
        <w:tab/>
      </w:r>
      <w:r>
        <w:tab/>
        <w:t>yes</w:t>
      </w:r>
    </w:p>
    <w:p w14:paraId="59CA697B" w14:textId="77777777" w:rsidR="006126B0" w:rsidRDefault="006126B0" w:rsidP="000E5536">
      <w:pPr>
        <w:pStyle w:val="BodyText"/>
      </w:pPr>
      <w:r>
        <w:t>7</w:t>
      </w:r>
      <w:r>
        <w:tab/>
      </w:r>
      <w:r>
        <w:tab/>
        <w:t>1223</w:t>
      </w:r>
      <w:r>
        <w:tab/>
      </w:r>
      <w:r>
        <w:tab/>
      </w:r>
      <w:r>
        <w:tab/>
      </w:r>
      <w:r>
        <w:tab/>
        <w:t>no</w:t>
      </w:r>
    </w:p>
    <w:p w14:paraId="453D7CF5" w14:textId="77777777" w:rsidR="006126B0" w:rsidRDefault="006126B0" w:rsidP="000E5536">
      <w:pPr>
        <w:pStyle w:val="BodyText"/>
      </w:pPr>
      <w:r>
        <w:t>8</w:t>
      </w:r>
      <w:r>
        <w:tab/>
      </w:r>
      <w:r>
        <w:tab/>
        <w:t>611</w:t>
      </w:r>
      <w:r>
        <w:tab/>
      </w:r>
      <w:r>
        <w:tab/>
      </w:r>
      <w:r>
        <w:tab/>
      </w:r>
      <w:r>
        <w:tab/>
      </w:r>
      <w:r>
        <w:tab/>
        <w:t>no</w:t>
      </w:r>
    </w:p>
    <w:p w14:paraId="62EFA4B5" w14:textId="77777777" w:rsidR="006126B0" w:rsidRDefault="006126B0" w:rsidP="000E5536">
      <w:pPr>
        <w:pStyle w:val="BodyText"/>
      </w:pPr>
      <w:r>
        <w:t>9</w:t>
      </w:r>
      <w:r>
        <w:tab/>
      </w:r>
      <w:r>
        <w:tab/>
        <w:t>306</w:t>
      </w:r>
      <w:r>
        <w:tab/>
      </w:r>
      <w:r>
        <w:tab/>
      </w:r>
      <w:r>
        <w:tab/>
      </w:r>
      <w:r>
        <w:tab/>
      </w:r>
      <w:r>
        <w:tab/>
        <w:t>no</w:t>
      </w:r>
    </w:p>
    <w:p w14:paraId="1E8EAE90" w14:textId="77777777" w:rsidR="006126B0" w:rsidRDefault="006126B0" w:rsidP="000E5536">
      <w:pPr>
        <w:pStyle w:val="BodyText"/>
      </w:pPr>
      <w:r>
        <w:t>10</w:t>
      </w:r>
      <w:r>
        <w:tab/>
      </w:r>
      <w:r>
        <w:tab/>
        <w:t>153</w:t>
      </w:r>
      <w:r>
        <w:tab/>
      </w:r>
      <w:r>
        <w:tab/>
      </w:r>
      <w:r>
        <w:tab/>
      </w:r>
      <w:r>
        <w:tab/>
      </w:r>
      <w:r>
        <w:tab/>
        <w:t>no</w:t>
      </w:r>
    </w:p>
    <w:p w14:paraId="62CB98FC" w14:textId="77777777" w:rsidR="006126B0" w:rsidRDefault="006126B0" w:rsidP="000E5536">
      <w:pPr>
        <w:pStyle w:val="BodyText"/>
      </w:pPr>
      <w:r>
        <w:t>11</w:t>
      </w:r>
      <w:r>
        <w:tab/>
      </w:r>
      <w:r>
        <w:tab/>
        <w:t>76</w:t>
      </w:r>
      <w:r>
        <w:tab/>
      </w:r>
      <w:r>
        <w:tab/>
      </w:r>
      <w:r>
        <w:tab/>
      </w:r>
      <w:r>
        <w:tab/>
      </w:r>
      <w:r>
        <w:tab/>
        <w:t>no</w:t>
      </w:r>
    </w:p>
    <w:p w14:paraId="37B8F11C" w14:textId="77777777" w:rsidR="006126B0" w:rsidRDefault="006126B0" w:rsidP="000E5536">
      <w:pPr>
        <w:pStyle w:val="BodyText"/>
      </w:pPr>
      <w:r>
        <w:t>12</w:t>
      </w:r>
      <w:r>
        <w:tab/>
      </w:r>
      <w:r>
        <w:tab/>
        <w:t>38</w:t>
      </w:r>
      <w:r>
        <w:tab/>
      </w:r>
      <w:r>
        <w:tab/>
      </w:r>
      <w:r>
        <w:tab/>
      </w:r>
      <w:r>
        <w:tab/>
      </w:r>
      <w:r>
        <w:tab/>
        <w:t>no</w:t>
      </w:r>
    </w:p>
    <w:p w14:paraId="4D0698C9" w14:textId="77777777" w:rsidR="006126B0" w:rsidRDefault="006126B0" w:rsidP="000E5536">
      <w:pPr>
        <w:pStyle w:val="BodyText"/>
      </w:pPr>
      <w:r>
        <w:t>13</w:t>
      </w:r>
      <w:r>
        <w:tab/>
      </w:r>
      <w:r>
        <w:tab/>
        <w:t>19</w:t>
      </w:r>
      <w:r>
        <w:tab/>
      </w:r>
      <w:r>
        <w:tab/>
      </w:r>
      <w:r>
        <w:tab/>
      </w:r>
      <w:r>
        <w:tab/>
      </w:r>
      <w:r>
        <w:tab/>
        <w:t>no</w:t>
      </w:r>
    </w:p>
    <w:p w14:paraId="11203A27" w14:textId="77777777" w:rsidR="006126B0" w:rsidRDefault="006126B0" w:rsidP="000E5536">
      <w:pPr>
        <w:pStyle w:val="BodyText"/>
      </w:pPr>
      <w:r>
        <w:t>14</w:t>
      </w:r>
      <w:r>
        <w:tab/>
      </w:r>
      <w:r>
        <w:tab/>
        <w:t>9.5</w:t>
      </w:r>
      <w:r>
        <w:tab/>
      </w:r>
      <w:r>
        <w:tab/>
      </w:r>
      <w:r>
        <w:tab/>
      </w:r>
      <w:r>
        <w:tab/>
      </w:r>
      <w:r>
        <w:tab/>
        <w:t>no</w:t>
      </w:r>
    </w:p>
    <w:p w14:paraId="1C63A98F" w14:textId="77777777" w:rsidR="006126B0" w:rsidRDefault="006126B0" w:rsidP="000E5536">
      <w:pPr>
        <w:pStyle w:val="BodyText"/>
      </w:pPr>
      <w:r>
        <w:t>15</w:t>
      </w:r>
      <w:r>
        <w:tab/>
      </w:r>
      <w:r>
        <w:tab/>
        <w:t>4.8</w:t>
      </w:r>
      <w:r>
        <w:tab/>
      </w:r>
      <w:r>
        <w:tab/>
      </w:r>
      <w:r>
        <w:tab/>
      </w:r>
      <w:r>
        <w:tab/>
      </w:r>
      <w:r>
        <w:tab/>
        <w:t>no</w:t>
      </w:r>
    </w:p>
    <w:p w14:paraId="366CA00D" w14:textId="77777777" w:rsidR="006126B0" w:rsidRDefault="006126B0" w:rsidP="000E5536">
      <w:pPr>
        <w:pStyle w:val="BodyText"/>
      </w:pPr>
      <w:r>
        <w:tab/>
      </w:r>
    </w:p>
    <w:p w14:paraId="0044E90B" w14:textId="77777777" w:rsidR="006126B0" w:rsidRDefault="006126B0" w:rsidP="000E5536">
      <w:pPr>
        <w:pStyle w:val="BodyText"/>
      </w:pPr>
      <w:r>
        <w:t>e.g. for the island of borneo</w:t>
      </w:r>
    </w:p>
    <w:p w14:paraId="6EAD080F" w14:textId="77777777" w:rsidR="006126B0" w:rsidRDefault="006126B0" w:rsidP="000E5536">
      <w:pPr>
        <w:pStyle w:val="BodyText"/>
      </w:pPr>
      <w:r>
        <w:t>this is a problem because borneo spans the equator and so the only quadtree that covers the whole island is at zoom 0!</w:t>
      </w:r>
    </w:p>
    <w:p w14:paraId="7F1B2913" w14:textId="77777777" w:rsidR="006126B0" w:rsidRDefault="006126B0" w:rsidP="007D2F52">
      <w:pPr>
        <w:pStyle w:val="Heading4"/>
      </w:pPr>
      <w:bookmarkStart w:id="111" w:name="_Ref333584309"/>
      <w:r>
        <w:t>Pixel manipulation with HTML5 canvas element</w:t>
      </w:r>
      <w:bookmarkEnd w:id="111"/>
    </w:p>
    <w:p w14:paraId="5003AF45" w14:textId="77777777" w:rsidR="006126B0" w:rsidRPr="005D0AAB" w:rsidRDefault="006126B0" w:rsidP="000E5536">
      <w:pPr>
        <w:pStyle w:val="BodyText"/>
      </w:pPr>
    </w:p>
    <w:p w14:paraId="3867BD2A" w14:textId="77777777" w:rsidR="006126B0" w:rsidRDefault="006126B0" w:rsidP="000E5536">
      <w:pPr>
        <w:pStyle w:val="BodyText"/>
      </w:pPr>
      <w:r>
        <w:t>Basing my pixel manipulator on Simons VisualRaster (</w:t>
      </w:r>
      <w:hyperlink r:id="rId474" w:history="1">
        <w:r>
          <w:rPr>
            <w:rStyle w:val="Hyperlink"/>
          </w:rPr>
          <w:t>https://github.com/Vizzuality/visualraster</w:t>
        </w:r>
      </w:hyperlink>
      <w:r>
        <w:t xml:space="preserve">). There are issues of getting image data from another domain! So put the threshold.html file on h03-dev-vm7. </w:t>
      </w:r>
    </w:p>
    <w:p w14:paraId="7ED0B897" w14:textId="77777777" w:rsidR="006126B0" w:rsidRDefault="006126B0" w:rsidP="000E5536">
      <w:pPr>
        <w:pStyle w:val="BodyText"/>
      </w:pPr>
      <w:r>
        <w:t>Working on Chrome, Firefox but not IE8 at work.</w:t>
      </w:r>
    </w:p>
    <w:p w14:paraId="28466BDF" w14:textId="77777777" w:rsidR="006126B0" w:rsidRDefault="006126B0" w:rsidP="000E5536">
      <w:pPr>
        <w:pStyle w:val="BodyText2"/>
      </w:pPr>
      <w:r w:rsidRPr="00717A55">
        <w:t>There</w:t>
      </w:r>
      <w:r>
        <w:t xml:space="preserve"> are some issues with the data that show up when you use pixel manipulation. The coastal areas have pixels with both terrestrial and marine species and so there is artificially high species richness along the coast due to this artefact of the method. This can be seen in the screen grab of the WebGL demo (</w:t>
      </w:r>
      <w:r>
        <w:fldChar w:fldCharType="begin"/>
      </w:r>
      <w:r>
        <w:instrText xml:space="preserve"> REF _Ref333584356 \h </w:instrText>
      </w:r>
      <w:r>
        <w:fldChar w:fldCharType="separate"/>
      </w:r>
      <w:r w:rsidR="00EA3299">
        <w:t>High richness along the coasts</w:t>
      </w:r>
      <w:r>
        <w:fldChar w:fldCharType="end"/>
      </w:r>
      <w:r>
        <w:t>).</w:t>
      </w:r>
    </w:p>
    <w:p w14:paraId="30A51CF5" w14:textId="77777777" w:rsidR="006126B0" w:rsidRDefault="006126B0" w:rsidP="000E5536">
      <w:pPr>
        <w:pStyle w:val="BodyText2"/>
      </w:pPr>
      <w:r>
        <w:t xml:space="preserve">You can use the </w:t>
      </w:r>
      <w:hyperlink r:id="rId475" w:anchor="dom-context-2d-globalcompositeoperation" w:history="1">
        <w:r w:rsidRPr="00F51D23">
          <w:rPr>
            <w:rStyle w:val="Hyperlink"/>
          </w:rPr>
          <w:t>global composition operators</w:t>
        </w:r>
      </w:hyperlink>
      <w:r>
        <w:t xml:space="preserve"> in the HTML5 canvas to decide how to overlay images. The various operators are shown graphically </w:t>
      </w:r>
      <w:hyperlink r:id="rId476" w:history="1">
        <w:r w:rsidRPr="00041C25">
          <w:rPr>
            <w:rStyle w:val="Hyperlink"/>
          </w:rPr>
          <w:t>here</w:t>
        </w:r>
      </w:hyperlink>
      <w:r>
        <w:t xml:space="preserve">. These are the ones that seem to work in Chrome: source-out, lighter, xor, </w:t>
      </w:r>
      <w:r w:rsidRPr="003F6D37">
        <w:t>destination-over</w:t>
      </w:r>
      <w:r>
        <w:t xml:space="preserve">, </w:t>
      </w:r>
      <w:r w:rsidRPr="003F6D37">
        <w:t>destination-</w:t>
      </w:r>
      <w:r>
        <w:t xml:space="preserve">atop, </w:t>
      </w:r>
      <w:r w:rsidRPr="00CF4F2F">
        <w:t>darker</w:t>
      </w:r>
      <w:r>
        <w:t>, copy.</w:t>
      </w:r>
    </w:p>
    <w:p w14:paraId="4954BFC4" w14:textId="77777777" w:rsidR="006126B0" w:rsidRDefault="006126B0" w:rsidP="000E5536">
      <w:pPr>
        <w:pStyle w:val="BodyText2"/>
      </w:pPr>
    </w:p>
    <w:tbl>
      <w:tblPr>
        <w:tblStyle w:val="LightShading-Accent11"/>
        <w:tblW w:w="0" w:type="auto"/>
        <w:jc w:val="center"/>
        <w:tblLook w:val="04A0" w:firstRow="1" w:lastRow="0" w:firstColumn="1" w:lastColumn="0" w:noHBand="0" w:noVBand="1"/>
      </w:tblPr>
      <w:tblGrid>
        <w:gridCol w:w="1989"/>
        <w:gridCol w:w="1780"/>
        <w:gridCol w:w="875"/>
        <w:gridCol w:w="851"/>
        <w:gridCol w:w="850"/>
      </w:tblGrid>
      <w:tr w:rsidR="006126B0" w:rsidRPr="00CB05EA" w14:paraId="2AEA3F5D" w14:textId="77777777" w:rsidTr="00F703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534D9719" w14:textId="77777777" w:rsidR="006126B0" w:rsidRPr="00496CBB" w:rsidRDefault="006126B0" w:rsidP="000E5536">
            <w:pPr>
              <w:pStyle w:val="Tiny"/>
            </w:pPr>
            <w:r w:rsidRPr="00496CBB">
              <w:t>Operator</w:t>
            </w:r>
          </w:p>
        </w:tc>
        <w:tc>
          <w:tcPr>
            <w:tcW w:w="1780" w:type="dxa"/>
          </w:tcPr>
          <w:p w14:paraId="62AA6C34" w14:textId="77777777" w:rsidR="006126B0" w:rsidRPr="00496CBB" w:rsidRDefault="006126B0" w:rsidP="000E5536">
            <w:pPr>
              <w:pStyle w:val="Tiny"/>
              <w:cnfStyle w:val="100000000000" w:firstRow="1" w:lastRow="0" w:firstColumn="0" w:lastColumn="0" w:oddVBand="0" w:evenVBand="0" w:oddHBand="0" w:evenHBand="0" w:firstRowFirstColumn="0" w:firstRowLastColumn="0" w:lastRowFirstColumn="0" w:lastRowLastColumn="0"/>
            </w:pPr>
            <w:r w:rsidRPr="00496CBB">
              <w:t>Description</w:t>
            </w:r>
          </w:p>
        </w:tc>
        <w:tc>
          <w:tcPr>
            <w:tcW w:w="875" w:type="dxa"/>
          </w:tcPr>
          <w:p w14:paraId="3F05E3BA" w14:textId="77777777" w:rsidR="006126B0" w:rsidRPr="00496CBB" w:rsidRDefault="006126B0" w:rsidP="000E5536">
            <w:pPr>
              <w:pStyle w:val="Tiny"/>
              <w:cnfStyle w:val="100000000000" w:firstRow="1" w:lastRow="0" w:firstColumn="0" w:lastColumn="0" w:oddVBand="0" w:evenVBand="0" w:oddHBand="0" w:evenHBand="0" w:firstRowFirstColumn="0" w:firstRowLastColumn="0" w:lastRowFirstColumn="0" w:lastRowLastColumn="0"/>
            </w:pPr>
            <w:r w:rsidRPr="00496CBB">
              <w:t>Chrome</w:t>
            </w:r>
          </w:p>
        </w:tc>
        <w:tc>
          <w:tcPr>
            <w:tcW w:w="851" w:type="dxa"/>
          </w:tcPr>
          <w:p w14:paraId="5FFE326E" w14:textId="77777777" w:rsidR="006126B0" w:rsidRPr="00496CBB" w:rsidRDefault="006126B0" w:rsidP="000E5536">
            <w:pPr>
              <w:pStyle w:val="Tiny"/>
              <w:cnfStyle w:val="100000000000" w:firstRow="1" w:lastRow="0" w:firstColumn="0" w:lastColumn="0" w:oddVBand="0" w:evenVBand="0" w:oddHBand="0" w:evenHBand="0" w:firstRowFirstColumn="0" w:firstRowLastColumn="0" w:lastRowFirstColumn="0" w:lastRowLastColumn="0"/>
            </w:pPr>
            <w:r w:rsidRPr="00496CBB">
              <w:t>Firefox</w:t>
            </w:r>
          </w:p>
        </w:tc>
        <w:tc>
          <w:tcPr>
            <w:tcW w:w="850" w:type="dxa"/>
          </w:tcPr>
          <w:p w14:paraId="35E19A53" w14:textId="77777777" w:rsidR="006126B0" w:rsidRPr="00496CBB" w:rsidRDefault="006126B0" w:rsidP="000E5536">
            <w:pPr>
              <w:pStyle w:val="Tiny"/>
              <w:cnfStyle w:val="100000000000" w:firstRow="1" w:lastRow="0" w:firstColumn="0" w:lastColumn="0" w:oddVBand="0" w:evenVBand="0" w:oddHBand="0" w:evenHBand="0" w:firstRowFirstColumn="0" w:firstRowLastColumn="0" w:lastRowFirstColumn="0" w:lastRowLastColumn="0"/>
            </w:pPr>
            <w:r w:rsidRPr="00496CBB">
              <w:t>Safari</w:t>
            </w:r>
          </w:p>
        </w:tc>
      </w:tr>
      <w:tr w:rsidR="006126B0" w14:paraId="69A5AB67"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78DAB1F" w14:textId="77777777" w:rsidR="006126B0" w:rsidRPr="00496CBB" w:rsidRDefault="006126B0" w:rsidP="000E5536">
            <w:pPr>
              <w:pStyle w:val="Tiny"/>
            </w:pPr>
            <w:r w:rsidRPr="00496CBB">
              <w:t>A over B</w:t>
            </w:r>
          </w:p>
        </w:tc>
        <w:tc>
          <w:tcPr>
            <w:tcW w:w="1780" w:type="dxa"/>
          </w:tcPr>
          <w:p w14:paraId="10EACA63"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source-over</w:t>
            </w:r>
          </w:p>
        </w:tc>
        <w:tc>
          <w:tcPr>
            <w:tcW w:w="875" w:type="dxa"/>
          </w:tcPr>
          <w:p w14:paraId="1A62F0D7"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0BE1669"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776E9DB9"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3DA2E52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3AD8F86" w14:textId="77777777" w:rsidR="006126B0" w:rsidRPr="00496CBB" w:rsidRDefault="006126B0" w:rsidP="000E5536">
            <w:pPr>
              <w:pStyle w:val="Tiny"/>
            </w:pPr>
            <w:r>
              <w:t>A in B</w:t>
            </w:r>
          </w:p>
        </w:tc>
        <w:tc>
          <w:tcPr>
            <w:tcW w:w="1780" w:type="dxa"/>
          </w:tcPr>
          <w:p w14:paraId="0467B9E3"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source-in</w:t>
            </w:r>
          </w:p>
        </w:tc>
        <w:tc>
          <w:tcPr>
            <w:tcW w:w="875" w:type="dxa"/>
          </w:tcPr>
          <w:p w14:paraId="1A52E167"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89DFF23"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051CFEF"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3A41DD4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2D3E0780" w14:textId="77777777" w:rsidR="006126B0" w:rsidRPr="00496CBB" w:rsidRDefault="006126B0" w:rsidP="000E5536">
            <w:pPr>
              <w:pStyle w:val="Tiny"/>
            </w:pPr>
            <w:r>
              <w:t>A out B</w:t>
            </w:r>
          </w:p>
        </w:tc>
        <w:tc>
          <w:tcPr>
            <w:tcW w:w="1780" w:type="dxa"/>
          </w:tcPr>
          <w:p w14:paraId="3FB2766B"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source-out</w:t>
            </w:r>
          </w:p>
        </w:tc>
        <w:tc>
          <w:tcPr>
            <w:tcW w:w="875" w:type="dxa"/>
          </w:tcPr>
          <w:p w14:paraId="3C75B433"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0A8ECD64"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236A2609"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0FF91A27"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BD35EAA" w14:textId="77777777" w:rsidR="006126B0" w:rsidRPr="00496CBB" w:rsidRDefault="006126B0" w:rsidP="000E5536">
            <w:pPr>
              <w:pStyle w:val="Tiny"/>
            </w:pPr>
            <w:r>
              <w:t>A atop B</w:t>
            </w:r>
          </w:p>
        </w:tc>
        <w:tc>
          <w:tcPr>
            <w:tcW w:w="1780" w:type="dxa"/>
          </w:tcPr>
          <w:p w14:paraId="46E3601F"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source-atop</w:t>
            </w:r>
          </w:p>
        </w:tc>
        <w:tc>
          <w:tcPr>
            <w:tcW w:w="875" w:type="dxa"/>
          </w:tcPr>
          <w:p w14:paraId="1BEB603A"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2FD7582E"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5E9EA5"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26687269"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626D0788" w14:textId="77777777" w:rsidR="006126B0" w:rsidRPr="00496CBB" w:rsidRDefault="006126B0" w:rsidP="000E5536">
            <w:pPr>
              <w:pStyle w:val="Tiny"/>
            </w:pPr>
            <w:r>
              <w:t>B over A</w:t>
            </w:r>
          </w:p>
        </w:tc>
        <w:tc>
          <w:tcPr>
            <w:tcW w:w="1780" w:type="dxa"/>
          </w:tcPr>
          <w:p w14:paraId="0BC6E38C"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destination-over</w:t>
            </w:r>
          </w:p>
        </w:tc>
        <w:tc>
          <w:tcPr>
            <w:tcW w:w="875" w:type="dxa"/>
          </w:tcPr>
          <w:p w14:paraId="68141DFD"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6CF7296"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F6BD21D"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009F755E"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FF9F1C0" w14:textId="77777777" w:rsidR="006126B0" w:rsidRPr="00496CBB" w:rsidRDefault="006126B0" w:rsidP="000E5536">
            <w:pPr>
              <w:pStyle w:val="Tiny"/>
            </w:pPr>
            <w:r>
              <w:t>B in A</w:t>
            </w:r>
          </w:p>
        </w:tc>
        <w:tc>
          <w:tcPr>
            <w:tcW w:w="1780" w:type="dxa"/>
          </w:tcPr>
          <w:p w14:paraId="02BC10CB"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destination-in</w:t>
            </w:r>
          </w:p>
        </w:tc>
        <w:tc>
          <w:tcPr>
            <w:tcW w:w="875" w:type="dxa"/>
          </w:tcPr>
          <w:p w14:paraId="03DCFE83"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501C9500"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8CEE50"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2B73D8C0"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06645D5" w14:textId="77777777" w:rsidR="006126B0" w:rsidRPr="00496CBB" w:rsidRDefault="006126B0" w:rsidP="000E5536">
            <w:pPr>
              <w:pStyle w:val="Tiny"/>
            </w:pPr>
            <w:r>
              <w:t>B out A</w:t>
            </w:r>
          </w:p>
        </w:tc>
        <w:tc>
          <w:tcPr>
            <w:tcW w:w="1780" w:type="dxa"/>
          </w:tcPr>
          <w:p w14:paraId="6E91B613"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destination-out</w:t>
            </w:r>
          </w:p>
        </w:tc>
        <w:tc>
          <w:tcPr>
            <w:tcW w:w="875" w:type="dxa"/>
          </w:tcPr>
          <w:p w14:paraId="6702D6FE"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c>
          <w:tcPr>
            <w:tcW w:w="851" w:type="dxa"/>
          </w:tcPr>
          <w:p w14:paraId="72FECBC7"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33DC74A6"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5604BEBD"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64F0C6D" w14:textId="77777777" w:rsidR="006126B0" w:rsidRPr="00496CBB" w:rsidRDefault="006126B0" w:rsidP="000E5536">
            <w:pPr>
              <w:pStyle w:val="Tiny"/>
            </w:pPr>
            <w:r>
              <w:t>B atop A</w:t>
            </w:r>
          </w:p>
        </w:tc>
        <w:tc>
          <w:tcPr>
            <w:tcW w:w="1780" w:type="dxa"/>
          </w:tcPr>
          <w:p w14:paraId="719C80CB"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destination-atop</w:t>
            </w:r>
          </w:p>
        </w:tc>
        <w:tc>
          <w:tcPr>
            <w:tcW w:w="875" w:type="dxa"/>
          </w:tcPr>
          <w:p w14:paraId="1C05EBBA"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A30FB57"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3426F7FF"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2A387B4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F162EFB" w14:textId="77777777" w:rsidR="006126B0" w:rsidRPr="00496CBB" w:rsidRDefault="006126B0" w:rsidP="000E5536">
            <w:pPr>
              <w:pStyle w:val="Tiny"/>
            </w:pPr>
            <w:r>
              <w:t>A plus B</w:t>
            </w:r>
          </w:p>
        </w:tc>
        <w:tc>
          <w:tcPr>
            <w:tcW w:w="1780" w:type="dxa"/>
          </w:tcPr>
          <w:p w14:paraId="61151040"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lighter</w:t>
            </w:r>
          </w:p>
        </w:tc>
        <w:tc>
          <w:tcPr>
            <w:tcW w:w="875" w:type="dxa"/>
          </w:tcPr>
          <w:p w14:paraId="001D4284"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7D8D7E91"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83D7EDB"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502A0F9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53DE96A8" w14:textId="77777777" w:rsidR="006126B0" w:rsidRPr="00496CBB" w:rsidRDefault="006126B0" w:rsidP="000E5536">
            <w:pPr>
              <w:pStyle w:val="Tiny"/>
            </w:pPr>
            <w:r w:rsidRPr="00496CBB">
              <w:t>A</w:t>
            </w:r>
            <w:r>
              <w:t xml:space="preserve"> minus B</w:t>
            </w:r>
          </w:p>
        </w:tc>
        <w:tc>
          <w:tcPr>
            <w:tcW w:w="1780" w:type="dxa"/>
          </w:tcPr>
          <w:p w14:paraId="1D467D88"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darker</w:t>
            </w:r>
          </w:p>
        </w:tc>
        <w:tc>
          <w:tcPr>
            <w:tcW w:w="875" w:type="dxa"/>
          </w:tcPr>
          <w:p w14:paraId="344A7D5C"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B7F9AE"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135A9C">
              <w:t>B over A</w:t>
            </w:r>
          </w:p>
        </w:tc>
        <w:tc>
          <w:tcPr>
            <w:tcW w:w="850" w:type="dxa"/>
          </w:tcPr>
          <w:p w14:paraId="34F25816"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0C04FEA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8A51E9F" w14:textId="77777777" w:rsidR="006126B0" w:rsidRPr="00496CBB" w:rsidRDefault="006126B0" w:rsidP="000E5536">
            <w:pPr>
              <w:pStyle w:val="Tiny"/>
            </w:pPr>
            <w:r>
              <w:t>A xor B</w:t>
            </w:r>
          </w:p>
        </w:tc>
        <w:tc>
          <w:tcPr>
            <w:tcW w:w="1780" w:type="dxa"/>
          </w:tcPr>
          <w:p w14:paraId="7194A2E2"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xor</w:t>
            </w:r>
          </w:p>
        </w:tc>
        <w:tc>
          <w:tcPr>
            <w:tcW w:w="875" w:type="dxa"/>
          </w:tcPr>
          <w:p w14:paraId="6E39B24F"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367A646E"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106BA0D0"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78524F72"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36AA94F4" w14:textId="77777777" w:rsidR="006126B0" w:rsidRPr="00496CBB" w:rsidRDefault="006126B0" w:rsidP="000E5536">
            <w:pPr>
              <w:pStyle w:val="Tiny"/>
            </w:pPr>
            <w:r>
              <w:t>A</w:t>
            </w:r>
          </w:p>
        </w:tc>
        <w:tc>
          <w:tcPr>
            <w:tcW w:w="1780" w:type="dxa"/>
          </w:tcPr>
          <w:p w14:paraId="49211C46"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copy</w:t>
            </w:r>
          </w:p>
        </w:tc>
        <w:tc>
          <w:tcPr>
            <w:tcW w:w="875" w:type="dxa"/>
          </w:tcPr>
          <w:p w14:paraId="164675C9"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215705"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t>x</w:t>
            </w:r>
          </w:p>
        </w:tc>
        <w:tc>
          <w:tcPr>
            <w:tcW w:w="850" w:type="dxa"/>
          </w:tcPr>
          <w:p w14:paraId="22141ABB"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bl>
    <w:p w14:paraId="08BECE9D" w14:textId="77777777" w:rsidR="006126B0" w:rsidRDefault="006126B0" w:rsidP="000E5536">
      <w:pPr>
        <w:pStyle w:val="BodyText2"/>
      </w:pPr>
      <w:r>
        <w:t xml:space="preserve">What happens is that when you change the operator it uses the </w:t>
      </w:r>
      <w:r>
        <w:rPr>
          <w:i/>
        </w:rPr>
        <w:t>current state</w:t>
      </w:r>
      <w:r>
        <w:t xml:space="preserve"> of the canvas as the destination and whatever you put on top will be combined with that – not the original image that was used. </w:t>
      </w:r>
    </w:p>
    <w:p w14:paraId="1B091CCD" w14:textId="77777777" w:rsidR="006126B0" w:rsidRDefault="006126B0" w:rsidP="000E5536">
      <w:pPr>
        <w:pStyle w:val="BodyText2"/>
      </w:pPr>
      <w:r>
        <w:t xml:space="preserve">Hooray, after lots of messing around (mainly with buggy firefox) I’ve got a workable solution: </w:t>
      </w:r>
    </w:p>
    <w:p w14:paraId="47A2AE0D" w14:textId="77777777" w:rsidR="006126B0" w:rsidRDefault="006126B0" w:rsidP="000E5536">
      <w:pPr>
        <w:pStyle w:val="Code"/>
      </w:pPr>
      <w:r>
        <w:tab/>
      </w:r>
      <w:r>
        <w:tab/>
      </w:r>
      <w:r>
        <w:tab/>
        <w:t>this._context.clearRect(0, 0, this._mapWidth, this._mapHeight);</w:t>
      </w:r>
    </w:p>
    <w:p w14:paraId="46FC10CC" w14:textId="77777777" w:rsidR="006126B0" w:rsidRDefault="006126B0" w:rsidP="000E5536">
      <w:pPr>
        <w:pStyle w:val="Code"/>
      </w:pPr>
      <w:r>
        <w:tab/>
      </w:r>
      <w:r>
        <w:tab/>
      </w:r>
      <w:r>
        <w:tab/>
        <w:t>this._context.globalCompositeOperation = "source-over";</w:t>
      </w:r>
    </w:p>
    <w:p w14:paraId="4F1D4769" w14:textId="77777777" w:rsidR="006126B0" w:rsidRDefault="006126B0" w:rsidP="000E5536">
      <w:pPr>
        <w:pStyle w:val="Code"/>
      </w:pPr>
      <w:r>
        <w:tab/>
      </w:r>
      <w:r>
        <w:tab/>
      </w:r>
      <w:r>
        <w:tab/>
        <w:t>this._context.drawImage(this.overlayLayerImage, 0, 0);</w:t>
      </w:r>
    </w:p>
    <w:p w14:paraId="3149772A" w14:textId="77777777" w:rsidR="006126B0" w:rsidRDefault="006126B0" w:rsidP="000E5536">
      <w:pPr>
        <w:pStyle w:val="Code"/>
      </w:pPr>
      <w:r>
        <w:tab/>
      </w:r>
      <w:r>
        <w:tab/>
      </w:r>
      <w:r>
        <w:tab/>
        <w:t>this._context.globalCompositeOperation = “source-atop”;</w:t>
      </w:r>
    </w:p>
    <w:p w14:paraId="6A6D4EF0" w14:textId="77777777" w:rsidR="006126B0" w:rsidRDefault="006126B0" w:rsidP="000E5536">
      <w:pPr>
        <w:pStyle w:val="Code"/>
      </w:pPr>
      <w:r>
        <w:tab/>
      </w:r>
      <w:r>
        <w:tab/>
      </w:r>
      <w:r>
        <w:tab/>
        <w:t>this._context.drawImage(this.baseLayerImage, 0, 0);</w:t>
      </w:r>
    </w:p>
    <w:p w14:paraId="7E7A2E5E" w14:textId="77777777" w:rsidR="006126B0" w:rsidRDefault="006126B0" w:rsidP="000E5536">
      <w:pPr>
        <w:pStyle w:val="BodyText2"/>
      </w:pPr>
      <w:r>
        <w:lastRenderedPageBreak/>
        <w:t xml:space="preserve">This adds the overlay first then the richness layer and when you set the composite operation to source-atop it only shows the richness where the protected areas are. It doesnt work round the other way so if you add the richness layer first it doesnt work in Firefox. </w:t>
      </w:r>
    </w:p>
    <w:p w14:paraId="3051BC8B" w14:textId="77777777" w:rsidR="006126B0" w:rsidRDefault="006126B0" w:rsidP="000E5536">
      <w:pPr>
        <w:pStyle w:val="BodyText2"/>
      </w:pPr>
      <w:r>
        <w:t>Adding in a WMS layer to get the protected areas boundaries to filter the data by. I created a WMS layer in the javascript api and then GEM IT had to update the MapServer instance to handle the SRS 102100 projected coordinate system (3857).</w:t>
      </w:r>
    </w:p>
    <w:p w14:paraId="03ACD7DA" w14:textId="77777777" w:rsidR="006126B0" w:rsidRDefault="006126B0" w:rsidP="0034374E">
      <w:pPr>
        <w:pStyle w:val="Heading3"/>
      </w:pPr>
      <w:r>
        <w:t>ESRI Javascript API</w:t>
      </w:r>
    </w:p>
    <w:p w14:paraId="18E16A77" w14:textId="77777777" w:rsidR="006126B0" w:rsidRDefault="006126B0" w:rsidP="000E5536">
      <w:pPr>
        <w:pStyle w:val="BodyText2"/>
      </w:pPr>
      <w:r>
        <w:t>Issues with different versions of the dojo libraries that are bundled with the ArcGIS Javascript API compared with the  Dojo ones. e.g. putting dijit/form/Select in the requires clause returns two very different javascript files:</w:t>
      </w:r>
    </w:p>
    <w:p w14:paraId="1ABE0769" w14:textId="77777777" w:rsidR="006126B0" w:rsidRDefault="003630B2" w:rsidP="000E5536">
      <w:pPr>
        <w:pStyle w:val="BodyText2"/>
      </w:pPr>
      <w:hyperlink r:id="rId477" w:history="1">
        <w:r w:rsidR="006126B0">
          <w:rPr>
            <w:rStyle w:val="Hyperlink"/>
          </w:rPr>
          <w:t>http://ajax.googleapis.com/ajax/libs/dojo/1.8.1/dijit//form/Select.js</w:t>
        </w:r>
      </w:hyperlink>
    </w:p>
    <w:p w14:paraId="072F191F" w14:textId="77777777" w:rsidR="006126B0" w:rsidRDefault="003630B2" w:rsidP="000E5536">
      <w:pPr>
        <w:pStyle w:val="BodyText"/>
      </w:pPr>
      <w:hyperlink r:id="rId478" w:history="1">
        <w:r w:rsidR="006126B0">
          <w:rPr>
            <w:rStyle w:val="Hyperlink"/>
          </w:rPr>
          <w:t>http://serverapi.arcgisonline.com/jsapi/arcgis/3.4/js/dojo/dijit/form/Select.js</w:t>
        </w:r>
      </w:hyperlink>
    </w:p>
    <w:p w14:paraId="34E362CD" w14:textId="77777777" w:rsidR="006126B0" w:rsidRDefault="006126B0" w:rsidP="000E5536">
      <w:pPr>
        <w:pStyle w:val="BodyText2"/>
      </w:pPr>
      <w:r>
        <w:t>I get: dojo/parser::parse() error TypeError – when I load with 2, but not with 1.</w:t>
      </w:r>
    </w:p>
    <w:p w14:paraId="12521037" w14:textId="77777777" w:rsidR="006126B0" w:rsidRDefault="006126B0" w:rsidP="000E5536">
      <w:pPr>
        <w:pStyle w:val="BodyText2"/>
      </w:pPr>
      <w:r>
        <w:t xml:space="preserve">There are lots of issue with the order with which you create Dijits programmatically and register events. ESRIs map.graphic property is undefined until the map is loaded. Good overview of Dojo declarative syntax </w:t>
      </w:r>
      <w:hyperlink r:id="rId479" w:history="1">
        <w:r w:rsidRPr="00757DD0">
          <w:rPr>
            <w:rStyle w:val="Hyperlink"/>
          </w:rPr>
          <w:t>here</w:t>
        </w:r>
      </w:hyperlink>
      <w:r>
        <w:t>.</w:t>
      </w:r>
    </w:p>
    <w:p w14:paraId="13E71AD8" w14:textId="77777777" w:rsidR="006126B0" w:rsidRDefault="006126B0" w:rsidP="0034374E">
      <w:pPr>
        <w:pStyle w:val="Heading3"/>
      </w:pPr>
      <w:r>
        <w:t>Google Earth Spectral Library Building Tool</w:t>
      </w:r>
    </w:p>
    <w:p w14:paraId="23FD85AB" w14:textId="77777777" w:rsidR="006126B0" w:rsidRDefault="006126B0" w:rsidP="007D2F52">
      <w:pPr>
        <w:pStyle w:val="Heading4"/>
      </w:pPr>
      <w:r>
        <w:t xml:space="preserve">Getting an SVG image </w:t>
      </w:r>
    </w:p>
    <w:p w14:paraId="4FFDC99C" w14:textId="77777777" w:rsidR="006126B0" w:rsidRDefault="006126B0" w:rsidP="000E5536">
      <w:pPr>
        <w:pStyle w:val="BodyText2"/>
      </w:pPr>
      <w:r>
        <w:t>Need to be able to convert svg from the spectral chart to a png image for performance reasons. I can use CairoSVG on the server, but how do I get the svg text to the server? It will be too long as a url parameter in a GET – need to use POST or attach it as a file.</w:t>
      </w:r>
    </w:p>
    <w:p w14:paraId="562C535E" w14:textId="77777777" w:rsidR="006126B0" w:rsidRDefault="006126B0" w:rsidP="007D2F52">
      <w:pPr>
        <w:pStyle w:val="Heading4"/>
      </w:pPr>
      <w:r>
        <w:t>Calculating the expression for an algorithm</w:t>
      </w:r>
    </w:p>
    <w:p w14:paraId="7D8713FD" w14:textId="77777777" w:rsidR="006126B0" w:rsidRDefault="006126B0" w:rsidP="000E5536">
      <w:pPr>
        <w:pStyle w:val="BodyText2"/>
      </w:pPr>
      <w:r>
        <w:t>The following works in Javascript using the polygon.js code:</w:t>
      </w:r>
    </w:p>
    <w:p w14:paraId="4216BEC1" w14:textId="77777777" w:rsidR="006126B0" w:rsidRDefault="006126B0" w:rsidP="000E5536">
      <w:pPr>
        <w:pStyle w:val="Code"/>
      </w:pPr>
      <w:r w:rsidRPr="00934C85">
        <w:t>POLYGON.tessellate([new vec2(100,250),new vec2(0.2,124),new vec2(0.3,124),new vec2(320,300),new vec2(370,260),new vec2(330,200),new vec2(210,200),new vec2(260,260)], []);</w:t>
      </w:r>
    </w:p>
    <w:p w14:paraId="7DA0D70A" w14:textId="77777777" w:rsidR="006126B0" w:rsidRDefault="006126B0" w:rsidP="000E5536">
      <w:pPr>
        <w:pStyle w:val="BodyText2"/>
      </w:pPr>
      <w:r>
        <w:t>But the following do:</w:t>
      </w:r>
    </w:p>
    <w:p w14:paraId="1E668E2D" w14:textId="77777777" w:rsidR="006126B0" w:rsidRDefault="006126B0" w:rsidP="000E5536">
      <w:pPr>
        <w:pStyle w:val="Code"/>
      </w:pPr>
      <w:r w:rsidRPr="00934C85">
        <w:t>POLYGON.tessellate([new vec2(100,250),new vec2(0.2,124),new vec2(0.3,125),new vec2(320,300),new vec2(370,260),new vec2(330,200),new vec2(210,200),new vec2(260,260)], []);</w:t>
      </w:r>
    </w:p>
    <w:p w14:paraId="5F690B6B" w14:textId="77777777" w:rsidR="006126B0" w:rsidRDefault="006126B0" w:rsidP="000E5536">
      <w:pPr>
        <w:pStyle w:val="Code"/>
      </w:pPr>
      <w:r w:rsidRPr="00934C85">
        <w:t>POLYGON.tessellate([new vec2(162,324),new vec2(324,324),new vec2(322,188),new vec2(162,188)], []);</w:t>
      </w:r>
    </w:p>
    <w:p w14:paraId="5BE7F51D" w14:textId="77777777" w:rsidR="006126B0" w:rsidRDefault="006126B0" w:rsidP="000E5536">
      <w:pPr>
        <w:pStyle w:val="BodyText2"/>
      </w:pPr>
      <w:r>
        <w:t xml:space="preserve">Seems to be to do with a point having the same x coordinate as the previous point. But this is unreliable. There are other librarys for polygon triangulation. The </w:t>
      </w:r>
      <w:hyperlink r:id="rId480" w:history="1">
        <w:r w:rsidRPr="008913AD">
          <w:rPr>
            <w:rStyle w:val="Hyperlink"/>
          </w:rPr>
          <w:t>https://github.com/r3mi/poly2tri.js</w:t>
        </w:r>
      </w:hyperlink>
      <w:r>
        <w:t xml:space="preserve"> library works!!</w:t>
      </w:r>
    </w:p>
    <w:p w14:paraId="6CB3534B" w14:textId="77777777" w:rsidR="006126B0" w:rsidRPr="00F813A0" w:rsidRDefault="003630B2" w:rsidP="000E5536">
      <w:pPr>
        <w:pStyle w:val="BodyText2"/>
      </w:pPr>
      <w:hyperlink r:id="rId481" w:history="1">
        <w:r w:rsidR="006126B0" w:rsidRPr="008913AD">
          <w:rPr>
            <w:rStyle w:val="Hyperlink"/>
          </w:rPr>
          <w:t>https://github.com/r3mi/poly2tri.js</w:t>
        </w:r>
      </w:hyperlink>
      <w:r w:rsidR="006126B0">
        <w:t xml:space="preserve"> and </w:t>
      </w:r>
      <w:hyperlink r:id="rId482" w:history="1">
        <w:r w:rsidR="006126B0" w:rsidRPr="008913AD">
          <w:rPr>
            <w:rStyle w:val="Hyperlink"/>
          </w:rPr>
          <w:t>http://cecchi.me/portfolio/triangulation</w:t>
        </w:r>
      </w:hyperlink>
      <w:r w:rsidR="006126B0">
        <w:t xml:space="preserve"> </w:t>
      </w:r>
    </w:p>
    <w:p w14:paraId="368F4474" w14:textId="77777777" w:rsidR="006126B0" w:rsidRDefault="006126B0" w:rsidP="007D2F52">
      <w:pPr>
        <w:pStyle w:val="Heading4"/>
      </w:pPr>
      <w:r>
        <w:t>Creating new landcover classes</w:t>
      </w:r>
    </w:p>
    <w:p w14:paraId="3141F8AC" w14:textId="77777777" w:rsidR="006126B0" w:rsidRDefault="006126B0" w:rsidP="000E5536">
      <w:pPr>
        <w:pStyle w:val="ListBullet2"/>
      </w:pPr>
      <w:r>
        <w:t>Create new landcover classes in the database in the glc2000_categories</w:t>
      </w:r>
    </w:p>
    <w:p w14:paraId="4AEDB2DA" w14:textId="77777777" w:rsidR="006126B0" w:rsidRDefault="006126B0" w:rsidP="000E5536">
      <w:pPr>
        <w:pStyle w:val="ListBullet2"/>
      </w:pPr>
      <w:r>
        <w:t>Create the rules in the Geoserver style editor</w:t>
      </w:r>
    </w:p>
    <w:p w14:paraId="1BF34344" w14:textId="77777777" w:rsidR="006126B0" w:rsidRPr="00633FE1" w:rsidRDefault="006126B0" w:rsidP="000E5536">
      <w:pPr>
        <w:pStyle w:val="ListBullet2"/>
      </w:pPr>
      <w:r>
        <w:t>These new rules are automatically updated in any layers that reference them without having to re-save</w:t>
      </w:r>
    </w:p>
    <w:p w14:paraId="5E685B06" w14:textId="77777777" w:rsidR="006126B0" w:rsidRDefault="006126B0" w:rsidP="007D2F52">
      <w:pPr>
        <w:pStyle w:val="Heading4"/>
      </w:pPr>
      <w:r>
        <w:t>Creating the GeoServer gee_spectral_data service</w:t>
      </w:r>
    </w:p>
    <w:p w14:paraId="6478CE6B" w14:textId="77777777" w:rsidR="006126B0" w:rsidRDefault="006126B0" w:rsidP="000E5536">
      <w:pPr>
        <w:pStyle w:val="BodyText2"/>
      </w:pPr>
      <w:r>
        <w:t>I am using the spreadsheet ‘</w:t>
      </w:r>
      <w:r w:rsidRPr="00C41621">
        <w:t>Water Detection SQL Statements for the Spectral Data View</w:t>
      </w:r>
      <w:r>
        <w:t xml:space="preserve">.xlsm’ spreadsheet to create the SQL statements to create a view which has all of the points for the gee_spectral_data service in GeoServer. In GeoServer we have NativeSRS is null, Declared SRS is </w:t>
      </w:r>
      <w:r w:rsidRPr="0022062B">
        <w:t>EPSG:404000</w:t>
      </w:r>
      <w:r>
        <w:t xml:space="preserve"> and SRS Handling is Force Declared. This took a long while to publish on the lrm-maps machine and cant get it to publish on the new maps server. Managed to publish the _gee_spectral_data view using minx, miny, maxx, maxy of -1,-1,1,1 for both the native bounding box and the lat/long bounding box.</w:t>
      </w:r>
    </w:p>
    <w:p w14:paraId="0993C587" w14:textId="5A99A705" w:rsidR="006126B0" w:rsidRDefault="00FF0447" w:rsidP="000E5536">
      <w:pPr>
        <w:pStyle w:val="BodyText2"/>
      </w:pPr>
      <w:r>
        <w:t xml:space="preserve">Update on 10/2/15: </w:t>
      </w:r>
      <w:r w:rsidR="006126B0">
        <w:t>Updating to include the NDVI and NDWI in the database and in the GUI. Added fields to gee_training_data table. Updated values. Added indexes. Recreated gee_spectral_data view with ndvi and ndwi. Compiling the view took 10 minutes! But works. Added ndvi and ndwi to the spectal library builder too.</w:t>
      </w:r>
    </w:p>
    <w:p w14:paraId="0553C10D" w14:textId="1F614C2B" w:rsidR="00FF0447" w:rsidRPr="00C41621" w:rsidRDefault="00FF0447" w:rsidP="000E5536">
      <w:pPr>
        <w:pStyle w:val="BodyText2"/>
      </w:pPr>
      <w:r>
        <w:t xml:space="preserve">Update on 27/9/16: I have changed the source table for the _gee_spectral_data and _gee_spectral_data_complete (i.e. replacing the gee_training_data table) and Luca cleared the Geoserver cache. Then Geoserver had to rebuild this cache and if you look at the server status in pgAdmin you will see that it runs a query for about 50 minutes to rebuild the cache for </w:t>
      </w:r>
      <w:r>
        <w:lastRenderedPageBreak/>
        <w:t>_gee_spectral_data_complete then when you request the _gee_spectral_data layer from a map client it has to rebuild that as well – this only takes 16 minutes. While this is going on you get a Proxy Error in Geoserver. However, there is an issue in that when I renamed the gee_training_data table IT ALSO RENAMED THE TABLE IN THE VIEW to gee_training_data_old. But when I search in the Layers for gee_ it started to cache the _gee_spectral_data_complete again!!!</w:t>
      </w:r>
    </w:p>
    <w:p w14:paraId="1BF7643D" w14:textId="77777777" w:rsidR="006126B0" w:rsidRDefault="006126B0" w:rsidP="0034374E">
      <w:pPr>
        <w:pStyle w:val="Heading3"/>
      </w:pPr>
      <w:r>
        <w:t>Roadless Areas Validation Tool</w:t>
      </w:r>
    </w:p>
    <w:p w14:paraId="644A9307" w14:textId="6723D178" w:rsidR="006126B0" w:rsidRDefault="006126B0" w:rsidP="007D2F52">
      <w:pPr>
        <w:pStyle w:val="Heading4"/>
      </w:pPr>
      <w:r>
        <w:t>Database development</w:t>
      </w:r>
    </w:p>
    <w:p w14:paraId="5FB035C4" w14:textId="7E0C1D20" w:rsidR="000B493D" w:rsidRDefault="000B493D" w:rsidP="000E5536">
      <w:pPr>
        <w:pStyle w:val="Heading5"/>
      </w:pPr>
      <w:r>
        <w:t>Africa</w:t>
      </w:r>
    </w:p>
    <w:p w14:paraId="1BF6CFC5" w14:textId="77777777" w:rsidR="000B493D" w:rsidRDefault="000B493D" w:rsidP="000E5536">
      <w:pPr>
        <w:pStyle w:val="BodyText2"/>
      </w:pPr>
      <w:r>
        <w:t xml:space="preserve">Christelle has produced a set of validation sites for the roadless areas project and they are here: </w:t>
      </w:r>
    </w:p>
    <w:p w14:paraId="668D7ACD" w14:textId="77777777" w:rsidR="000B493D" w:rsidRDefault="000B493D" w:rsidP="000E5536">
      <w:pPr>
        <w:pStyle w:val="BodyText2"/>
      </w:pPr>
      <w:r w:rsidRPr="006126B0">
        <w:t>E:\cottaan\My Documents\ArcGIS\roadless\AllStrata_250firstMOD_dates.shp</w:t>
      </w:r>
    </w:p>
    <w:p w14:paraId="5CACFA30" w14:textId="77777777" w:rsidR="000B493D" w:rsidRDefault="000B493D" w:rsidP="000E5536">
      <w:pPr>
        <w:pStyle w:val="BodyText2"/>
      </w:pPr>
      <w:r>
        <w:t xml:space="preserve">These data will be moved to GEE and each specific date or year will be given a scene of the image that will be used for the validation. </w:t>
      </w:r>
    </w:p>
    <w:p w14:paraId="7306FCF8" w14:textId="77777777" w:rsidR="000B493D" w:rsidRDefault="000B493D" w:rsidP="000E5536">
      <w:pPr>
        <w:pStyle w:val="ListBullet2"/>
      </w:pPr>
      <w:r>
        <w:t>Adding a new field FID_ and populating it with the FID field (which is of type ObjectID as is not exported).</w:t>
      </w:r>
    </w:p>
    <w:p w14:paraId="6E23A7C2" w14:textId="77777777" w:rsidR="000B493D" w:rsidRDefault="000B493D" w:rsidP="000E5536">
      <w:pPr>
        <w:pStyle w:val="ListBullet2"/>
      </w:pPr>
      <w:r>
        <w:t>Exporting to GML using Google Earth Pro as it preserves fields – But it rounds the double data types! So exporting using FME</w:t>
      </w:r>
    </w:p>
    <w:p w14:paraId="68E7AC71" w14:textId="77777777" w:rsidR="000B493D" w:rsidRDefault="000B493D" w:rsidP="000E5536">
      <w:pPr>
        <w:pStyle w:val="ListBullet2"/>
      </w:pPr>
      <w:r>
        <w:t xml:space="preserve">Importing to </w:t>
      </w:r>
      <w:hyperlink r:id="rId483" w:history="1">
        <w:r w:rsidRPr="00734C58">
          <w:rPr>
            <w:rStyle w:val="Hyperlink"/>
          </w:rPr>
          <w:t>GFT</w:t>
        </w:r>
      </w:hyperlink>
    </w:p>
    <w:p w14:paraId="1ACF6BB5" w14:textId="77777777" w:rsidR="000B493D" w:rsidRDefault="000B493D" w:rsidP="000E5536">
      <w:pPr>
        <w:pStyle w:val="ListBullet2"/>
      </w:pPr>
      <w:r>
        <w:t>Changing data types for Year1, Year2, Year3 from Date/Time to Text</w:t>
      </w:r>
    </w:p>
    <w:p w14:paraId="2263AD83" w14:textId="77777777" w:rsidR="000B493D" w:rsidRDefault="000B493D" w:rsidP="000E5536">
      <w:pPr>
        <w:pStyle w:val="ListBullet2"/>
      </w:pPr>
      <w:r>
        <w:t>Deleted name and description column</w:t>
      </w:r>
    </w:p>
    <w:p w14:paraId="65043B40" w14:textId="77777777" w:rsidR="000B493D" w:rsidRDefault="000B493D" w:rsidP="000E5536">
      <w:pPr>
        <w:pStyle w:val="ListBullet2"/>
      </w:pPr>
      <w:r>
        <w:t>Creating GEE project called ‘Roadless Areas/Populate SceneIDs’ to populate the sceneids</w:t>
      </w:r>
    </w:p>
    <w:p w14:paraId="6E61FD15" w14:textId="77777777" w:rsidR="000B493D" w:rsidRDefault="000B493D" w:rsidP="000E5536">
      <w:pPr>
        <w:pStyle w:val="ListBullet2"/>
      </w:pPr>
      <w:r>
        <w:t>There are some missing sceneids for Year1</w:t>
      </w:r>
    </w:p>
    <w:p w14:paraId="403711FB" w14:textId="77777777" w:rsidR="000B493D" w:rsidRDefault="000B493D" w:rsidP="000E5536">
      <w:pPr>
        <w:pStyle w:val="ListBullet2"/>
      </w:pPr>
      <w:r>
        <w:t>Created a drive table with the sceneids for the data – imported into Access (set the Text Qualifier as “ to be able to not import the geo field) – ‘</w:t>
      </w:r>
      <w:r w:rsidRPr="005829DE">
        <w:t>E:\cottaan\My Documents</w:t>
      </w:r>
      <w:r>
        <w:t>\</w:t>
      </w:r>
      <w:r w:rsidRPr="005829DE">
        <w:t>roadless_area.accdb</w:t>
      </w:r>
      <w:r>
        <w:t>’</w:t>
      </w:r>
    </w:p>
    <w:p w14:paraId="1BB98DB2" w14:textId="77777777" w:rsidR="000B493D" w:rsidRDefault="003630B2" w:rsidP="000E5536">
      <w:pPr>
        <w:pStyle w:val="ListBullet2"/>
      </w:pPr>
      <w:hyperlink r:id="rId484" w:history="1">
        <w:r w:rsidR="000B493D" w:rsidRPr="009A285E">
          <w:rPr>
            <w:rStyle w:val="Hyperlink"/>
          </w:rPr>
          <w:t>Exported</w:t>
        </w:r>
      </w:hyperlink>
      <w:r w:rsidR="000B493D">
        <w:t xml:space="preserve"> from Access to Postgresql and ran </w:t>
      </w:r>
      <w:hyperlink r:id="rId485" w:history="1">
        <w:r w:rsidR="000B493D" w:rsidRPr="009A285E">
          <w:rPr>
            <w:rStyle w:val="Hyperlink"/>
          </w:rPr>
          <w:t>query</w:t>
        </w:r>
      </w:hyperlink>
      <w:r w:rsidR="000B493D">
        <w:t xml:space="preserve"> in Postgresql to create the validation table fields</w:t>
      </w:r>
    </w:p>
    <w:p w14:paraId="387DB264" w14:textId="77777777" w:rsidR="000B493D" w:rsidRDefault="000B493D" w:rsidP="000E5536">
      <w:pPr>
        <w:pStyle w:val="BodyText2"/>
      </w:pPr>
      <w:r>
        <w:t>23/8/16 Updated the GEE project so that validation points do not occur where there is no data in the image (e.g. for L7 in SLC areas).</w:t>
      </w:r>
    </w:p>
    <w:p w14:paraId="4931802B" w14:textId="77777777" w:rsidR="000B493D" w:rsidRDefault="000B493D" w:rsidP="000E5536">
      <w:pPr>
        <w:pStyle w:val="BodyText2"/>
      </w:pPr>
      <w:r>
        <w:t>13/10/16 When trying to create images on the roadless areas website using the sceneids that I had pre-populated, there is a sceneid which is no longer found:</w:t>
      </w:r>
    </w:p>
    <w:p w14:paraId="0B0EC34C" w14:textId="77777777" w:rsidR="000B493D" w:rsidRDefault="000B493D" w:rsidP="000E5536">
      <w:pPr>
        <w:pStyle w:val="GoogleEarthEngineError"/>
      </w:pPr>
      <w:r w:rsidRPr="008724E0">
        <w:t>Image.load: Image asset 'LANDSAT/LT5_L1T_TOA/LT51990552011035MPS00' not found.</w:t>
      </w:r>
    </w:p>
    <w:p w14:paraId="5066EDA3" w14:textId="77777777" w:rsidR="000B493D" w:rsidRDefault="000B493D" w:rsidP="000E5536">
      <w:pPr>
        <w:pStyle w:val="BodyText2"/>
      </w:pPr>
      <w:r>
        <w:t xml:space="preserve">Not sure why, but checking other sceneids. There are 8 in total that no longer exist and have probably been renamed: </w:t>
      </w:r>
    </w:p>
    <w:p w14:paraId="17B75471" w14:textId="77777777" w:rsidR="000B493D" w:rsidRDefault="000B493D" w:rsidP="000E5536">
      <w:pPr>
        <w:pStyle w:val="BodyText2"/>
      </w:pPr>
      <w:r>
        <w:t>LANDSAT/LT5_L1T_TOA/LT51990552011035MPS00 does not exist</w:t>
      </w:r>
    </w:p>
    <w:p w14:paraId="6F2F3ECD" w14:textId="77777777" w:rsidR="000B493D" w:rsidRDefault="000B493D" w:rsidP="000E5536">
      <w:pPr>
        <w:pStyle w:val="BodyText2"/>
      </w:pPr>
      <w:r>
        <w:t>LANDSAT/LT5_L1T_TOA/LT51990552011051MPS00 does not exist</w:t>
      </w:r>
    </w:p>
    <w:p w14:paraId="028930D1" w14:textId="77777777" w:rsidR="000B493D" w:rsidRDefault="000B493D" w:rsidP="000E5536">
      <w:pPr>
        <w:pStyle w:val="BodyText2"/>
      </w:pPr>
      <w:r>
        <w:t>LANDSAT/LT5_L1T_TOA/LT51740632008140JSA01 does not exist</w:t>
      </w:r>
    </w:p>
    <w:p w14:paraId="64227C98" w14:textId="77777777" w:rsidR="000B493D" w:rsidRDefault="000B493D" w:rsidP="000E5536">
      <w:pPr>
        <w:pStyle w:val="BodyText2"/>
      </w:pPr>
      <w:r>
        <w:t>LANDSAT/LT5_L1T_TOA/LT51990552011035MPS00 does not exist</w:t>
      </w:r>
    </w:p>
    <w:p w14:paraId="1A12B5AE" w14:textId="77777777" w:rsidR="000B493D" w:rsidRDefault="000B493D" w:rsidP="000E5536">
      <w:pPr>
        <w:pStyle w:val="BodyText2"/>
      </w:pPr>
      <w:r>
        <w:t>LANDSAT/LT5_L1T_TOA/LT51990552011035MPS00 does not exist</w:t>
      </w:r>
    </w:p>
    <w:p w14:paraId="5AD09240" w14:textId="77777777" w:rsidR="000B493D" w:rsidRDefault="000B493D" w:rsidP="000E5536">
      <w:pPr>
        <w:pStyle w:val="BodyText2"/>
      </w:pPr>
      <w:r>
        <w:t>LANDSAT/LT5_L1T_TOA/LT51990552011051MPS00 does not exist</w:t>
      </w:r>
    </w:p>
    <w:p w14:paraId="0E878A61" w14:textId="77777777" w:rsidR="000B493D" w:rsidRDefault="000B493D" w:rsidP="000E5536">
      <w:pPr>
        <w:pStyle w:val="BodyText2"/>
      </w:pPr>
      <w:r>
        <w:t>LANDSAT/LT5_L1T_TOA/LT51740632008140JSA01 does not exist</w:t>
      </w:r>
    </w:p>
    <w:p w14:paraId="00D458A6" w14:textId="77777777" w:rsidR="000B493D" w:rsidRDefault="000B493D" w:rsidP="000E5536">
      <w:pPr>
        <w:pStyle w:val="BodyText2"/>
      </w:pPr>
      <w:r>
        <w:t xml:space="preserve">Deleting these from the </w:t>
      </w:r>
      <w:r w:rsidRPr="00C05556">
        <w:t>roadless_areas_v</w:t>
      </w:r>
      <w:r>
        <w:t>alidation_points table after creating a backup in ‘</w:t>
      </w:r>
      <w:r w:rsidRPr="00C05556">
        <w:t>E:\cottaan\My Documents</w:t>
      </w:r>
      <w:r>
        <w:t>\general.accdb’ called ‘</w:t>
      </w:r>
      <w:r w:rsidRPr="00C05556">
        <w:t>especies_roadless_areas_validation_points_imported on 13_10_16</w:t>
      </w:r>
      <w:r>
        <w:t>’.</w:t>
      </w:r>
    </w:p>
    <w:p w14:paraId="31C648FE" w14:textId="7EB40454" w:rsidR="000B493D" w:rsidRDefault="000B493D" w:rsidP="000E5536">
      <w:pPr>
        <w:pStyle w:val="Heading5"/>
      </w:pPr>
      <w:r>
        <w:t>Asia</w:t>
      </w:r>
    </w:p>
    <w:p w14:paraId="00DAB38C" w14:textId="2A226F47" w:rsidR="00356EF5" w:rsidRDefault="000B493D" w:rsidP="000E5536">
      <w:pPr>
        <w:pStyle w:val="BodyText2"/>
      </w:pPr>
      <w:r>
        <w:t>12/1/17</w:t>
      </w:r>
      <w:r>
        <w:tab/>
      </w:r>
      <w:r w:rsidR="00356EF5">
        <w:t xml:space="preserve">Pre-processing data – similar </w:t>
      </w:r>
      <w:r w:rsidR="00CB5593">
        <w:t>to for Africa but simplified.</w:t>
      </w:r>
    </w:p>
    <w:p w14:paraId="5B171176" w14:textId="7762D6CD" w:rsidR="000B493D" w:rsidRDefault="00CB5593" w:rsidP="000E5536">
      <w:pPr>
        <w:pStyle w:val="ListBullet2"/>
      </w:pPr>
      <w:r>
        <w:t>E</w:t>
      </w:r>
      <w:r w:rsidR="00881259">
        <w:t>xported</w:t>
      </w:r>
      <w:r w:rsidR="00356EF5">
        <w:t xml:space="preserve"> ‘</w:t>
      </w:r>
      <w:r w:rsidR="00356EF5" w:rsidRPr="00356EF5">
        <w:t>E:\cottaan\Documents\ArcGIS\roadless</w:t>
      </w:r>
      <w:r w:rsidR="00356EF5">
        <w:t>\</w:t>
      </w:r>
      <w:r w:rsidR="00356EF5" w:rsidRPr="00356EF5">
        <w:t>Roadless_ValidJRC_ASIA_sample1_pourAndrew.csv</w:t>
      </w:r>
      <w:r w:rsidR="00356EF5">
        <w:t>’</w:t>
      </w:r>
      <w:r>
        <w:t xml:space="preserve"> to FT using </w:t>
      </w:r>
      <w:hyperlink r:id="rId486" w:history="1">
        <w:r w:rsidRPr="00CB5593">
          <w:rPr>
            <w:rStyle w:val="Hyperlink"/>
          </w:rPr>
          <w:t>FME</w:t>
        </w:r>
      </w:hyperlink>
      <w:r w:rsidR="000473CC">
        <w:t xml:space="preserve"> – </w:t>
      </w:r>
      <w:r w:rsidR="00FF3F59">
        <w:t>Y</w:t>
      </w:r>
      <w:r w:rsidR="000473CC">
        <w:t xml:space="preserve">ear1, </w:t>
      </w:r>
      <w:r w:rsidR="00FF3F59">
        <w:t>Y</w:t>
      </w:r>
      <w:r w:rsidR="000473CC">
        <w:t xml:space="preserve">ear2, </w:t>
      </w:r>
      <w:r w:rsidR="00FF3F59">
        <w:t>Y</w:t>
      </w:r>
      <w:r w:rsidR="000473CC">
        <w:t xml:space="preserve">ear3, FirstDate and LastDate are all converted to text otherwise they are exported from GEE as </w:t>
      </w:r>
      <w:r w:rsidR="00827540">
        <w:t>floats</w:t>
      </w:r>
    </w:p>
    <w:p w14:paraId="02C850F5" w14:textId="6779F556" w:rsidR="00741A43" w:rsidRDefault="00741A43" w:rsidP="000E5536">
      <w:pPr>
        <w:pStyle w:val="ListBullet2"/>
      </w:pPr>
      <w:r>
        <w:t>Creat</w:t>
      </w:r>
      <w:r w:rsidR="00881259">
        <w:t>ed</w:t>
      </w:r>
      <w:r>
        <w:t xml:space="preserve"> GEE project called ‘Roadless Areas/Populate SceneIDs Asia’ to populate the sceneids</w:t>
      </w:r>
      <w:r w:rsidR="000405D2">
        <w:t xml:space="preserve"> – this also adds a unique identifier ‘system:index’</w:t>
      </w:r>
    </w:p>
    <w:p w14:paraId="1E5D9531" w14:textId="0B12BEB0" w:rsidR="003F30F4" w:rsidRDefault="00070F88" w:rsidP="000E5536">
      <w:pPr>
        <w:pStyle w:val="ListBullet2"/>
      </w:pPr>
      <w:r>
        <w:t>Downloaded the csv and i</w:t>
      </w:r>
      <w:r w:rsidR="00881259">
        <w:t xml:space="preserve">mported to Postgresql using </w:t>
      </w:r>
      <w:hyperlink r:id="rId487" w:history="1">
        <w:r w:rsidR="00881259" w:rsidRPr="00881259">
          <w:rPr>
            <w:rStyle w:val="Hyperlink"/>
          </w:rPr>
          <w:t>FME</w:t>
        </w:r>
      </w:hyperlink>
    </w:p>
    <w:p w14:paraId="692A0CD3" w14:textId="104CAABE" w:rsidR="00D04FE8" w:rsidRPr="000B493D" w:rsidRDefault="00D04FE8" w:rsidP="000E5536">
      <w:pPr>
        <w:pStyle w:val="ListBullet2"/>
      </w:pPr>
      <w:r>
        <w:t xml:space="preserve">Ran </w:t>
      </w:r>
      <w:hyperlink r:id="rId488" w:history="1">
        <w:r w:rsidRPr="009A285E">
          <w:rPr>
            <w:rStyle w:val="Hyperlink"/>
          </w:rPr>
          <w:t>query</w:t>
        </w:r>
      </w:hyperlink>
      <w:r>
        <w:t xml:space="preserve"> in Postgresql to create the validation table fields</w:t>
      </w:r>
    </w:p>
    <w:p w14:paraId="05ED8639" w14:textId="1499EDB3" w:rsidR="00E16A65" w:rsidRDefault="00E16A65" w:rsidP="007D2F52">
      <w:pPr>
        <w:pStyle w:val="Heading4"/>
      </w:pPr>
      <w:r>
        <w:lastRenderedPageBreak/>
        <w:t>Creating the website</w:t>
      </w:r>
    </w:p>
    <w:p w14:paraId="0442E00C" w14:textId="38A6618D" w:rsidR="00E16A65" w:rsidRDefault="00E16A65" w:rsidP="000E5536">
      <w:pPr>
        <w:pStyle w:val="BodyText2"/>
      </w:pPr>
      <w:r>
        <w:t xml:space="preserve">Cloning a copy of my SWDB_Validation_Tool by following </w:t>
      </w:r>
      <w:hyperlink r:id="rId489" w:history="1">
        <w:r w:rsidRPr="00E16A65">
          <w:rPr>
            <w:rStyle w:val="Hyperlink"/>
          </w:rPr>
          <w:t>these</w:t>
        </w:r>
      </w:hyperlink>
      <w:r w:rsidR="007D1742">
        <w:t xml:space="preserve"> instructions</w:t>
      </w:r>
      <w:r w:rsidR="006F2168">
        <w:t xml:space="preserve"> user/password andrewcottam/usual</w:t>
      </w:r>
      <w:r w:rsidR="007D1742">
        <w:t>.</w:t>
      </w:r>
      <w:r w:rsidR="00BC05F6">
        <w:t xml:space="preserve"> However, the new site enforces https which causes some errors. </w:t>
      </w:r>
      <w:r w:rsidR="00F74BBA">
        <w:t xml:space="preserve">See </w:t>
      </w:r>
      <w:r w:rsidR="00F74BBA">
        <w:fldChar w:fldCharType="begin"/>
      </w:r>
      <w:r w:rsidR="00F74BBA">
        <w:instrText xml:space="preserve"> REF _Ref455386268 \h </w:instrText>
      </w:r>
      <w:r w:rsidR="00F74BBA">
        <w:fldChar w:fldCharType="separate"/>
      </w:r>
      <w:r w:rsidR="00EA3299">
        <w:t>Issues</w:t>
      </w:r>
      <w:r w:rsidR="00F74BBA">
        <w:fldChar w:fldCharType="end"/>
      </w:r>
      <w:r w:rsidR="00F74BBA">
        <w:t>.</w:t>
      </w:r>
    </w:p>
    <w:p w14:paraId="4EDF625A" w14:textId="3FB5209A" w:rsidR="00BC05F6" w:rsidRDefault="00BC05F6" w:rsidP="000E5536">
      <w:pPr>
        <w:pStyle w:val="ConsoleError"/>
      </w:pPr>
      <w:r w:rsidRPr="00BC05F6">
        <w:t>Mixed Content: The page at 'https://andrewcottam.github.io/roadless_areas_validation_tool/' was loaded over HTTPS, but requested an insecure stylesheet 'http://js.arcgis.com/3.9/js/dojo/dijit/themes/tundra/tundra.css'. This request has been blocked; the content must be served over HTTPS.</w:t>
      </w:r>
    </w:p>
    <w:p w14:paraId="4A3B1EF4" w14:textId="4174117B" w:rsidR="009B4392" w:rsidRPr="00E16A65" w:rsidRDefault="00E35848" w:rsidP="000E5536">
      <w:pPr>
        <w:pStyle w:val="BodyText2"/>
      </w:pPr>
      <w:r>
        <w:t>Simply request them using https!</w:t>
      </w:r>
      <w:r w:rsidR="00DB3E35">
        <w:t xml:space="preserve"> But, this doesn’t work for the REST Services!</w:t>
      </w:r>
      <w:r w:rsidR="00F74BBA">
        <w:t xml:space="preserve"> We have to enable SSL on the REST Server machine – told Andrea but will take a while so in the meantime creating sub-projects in gee_tools which allows non-https access.</w:t>
      </w:r>
    </w:p>
    <w:p w14:paraId="3E0DF6F0" w14:textId="77777777" w:rsidR="006126B0" w:rsidRDefault="006126B0" w:rsidP="0034374E">
      <w:pPr>
        <w:pStyle w:val="Heading3"/>
      </w:pPr>
      <w:r>
        <w:t>WebGL Globe</w:t>
      </w:r>
    </w:p>
    <w:p w14:paraId="38C72656" w14:textId="77777777" w:rsidR="006126B0" w:rsidRPr="000C69D3" w:rsidRDefault="006126B0" w:rsidP="000E5536">
      <w:pPr>
        <w:pStyle w:val="BodyText2"/>
      </w:pPr>
      <w:r>
        <w:t>Used the Google WebGL Globe to show protected areas richness. There were issues with relative paths in the code and the globe/world.jpg basemap had to be physically copied to the dev3 machine in a folder called globe.</w:t>
      </w:r>
    </w:p>
    <w:p w14:paraId="5EB82A81" w14:textId="69612E63" w:rsidR="00A219EA" w:rsidRDefault="00A219EA" w:rsidP="0034374E">
      <w:pPr>
        <w:pStyle w:val="Heading3"/>
      </w:pPr>
      <w:r>
        <w:t>Canopies Validation Tool</w:t>
      </w:r>
    </w:p>
    <w:p w14:paraId="070CC357" w14:textId="77777777" w:rsidR="00A219EA" w:rsidRDefault="00A219EA" w:rsidP="000E5536">
      <w:pPr>
        <w:pStyle w:val="BodyText2"/>
      </w:pPr>
      <w:r>
        <w:t>Jorges website is here:</w:t>
      </w:r>
    </w:p>
    <w:p w14:paraId="5A43780B" w14:textId="0FAE86E6" w:rsidR="00A219EA" w:rsidRDefault="003630B2" w:rsidP="000E5536">
      <w:pPr>
        <w:pStyle w:val="BodyText2"/>
      </w:pPr>
      <w:hyperlink r:id="rId490" w:history="1">
        <w:r w:rsidR="00A219EA" w:rsidRPr="00707B3F">
          <w:rPr>
            <w:rStyle w:val="Hyperlink"/>
          </w:rPr>
          <w:t>http://fise.jrc.ec.europa.eu/canhemon/slippy_map_ol2/</w:t>
        </w:r>
      </w:hyperlink>
      <w:r w:rsidR="00A219EA">
        <w:t xml:space="preserve"> </w:t>
      </w:r>
    </w:p>
    <w:p w14:paraId="3579D210" w14:textId="4D1E6453" w:rsidR="00A219EA" w:rsidRDefault="00A219EA" w:rsidP="000E5536">
      <w:pPr>
        <w:pStyle w:val="BodyText2"/>
      </w:pPr>
      <w:r>
        <w:t>Using the WMS service:</w:t>
      </w:r>
    </w:p>
    <w:p w14:paraId="1D7C859C" w14:textId="329CD4D4" w:rsidR="00A219EA" w:rsidRPr="00A219EA" w:rsidRDefault="001D64BF" w:rsidP="000E5536">
      <w:pPr>
        <w:pStyle w:val="BodyText2"/>
      </w:pPr>
      <w:r>
        <w:t xml:space="preserve">Filtering the Portugal Landuse polygons for only those features that are: </w:t>
      </w:r>
      <w:r w:rsidRPr="001D64BF">
        <w:t>COSN5 LIKE '3.1.2%' OR COSN5 LIKE '3.1.3%' OR COSN5 LIKE '3.2.1%' OR COSN5 LIKE '3.2.2%' OR COSN5 LIKE '3.2.3%' OR COSN5 LIKE '3.2.4.03%' OR COSN5 LIKE '3.2.4.04%' OR COSN5 LIKE '3.2.4.05%' OR COSN5 LIKE '3.2.4.06%' OR COSN5 LIKE '3.2.4.07%' OR COSN5 LIKE '3.2.4.08%' OR COSN5 LIKE '3.2.4.09%' OR COSN5 LIKE '3.2.4.10%' OR COSN5 LIKE '3.3%'</w:t>
      </w:r>
    </w:p>
    <w:p w14:paraId="49D363E3" w14:textId="160C545C" w:rsidR="00B37D09" w:rsidRDefault="0093510D" w:rsidP="000E5536">
      <w:pPr>
        <w:pStyle w:val="Heading1"/>
      </w:pPr>
      <w:r>
        <w:t>Technologies</w:t>
      </w:r>
      <w:bookmarkEnd w:id="108"/>
    </w:p>
    <w:p w14:paraId="4DABE962" w14:textId="77777777" w:rsidR="004B461D" w:rsidRDefault="004B461D" w:rsidP="000E5536">
      <w:pPr>
        <w:pStyle w:val="Heading2"/>
      </w:pPr>
      <w:bookmarkStart w:id="112" w:name="_Ref372531615"/>
      <w:bookmarkStart w:id="113" w:name="_Toc315774615"/>
      <w:r>
        <w:t>Authentication</w:t>
      </w:r>
      <w:bookmarkEnd w:id="112"/>
    </w:p>
    <w:p w14:paraId="57254059" w14:textId="77777777" w:rsidR="004B461D" w:rsidRDefault="004B461D" w:rsidP="000E5536">
      <w:pPr>
        <w:pStyle w:val="BodyText2"/>
      </w:pPr>
      <w:r>
        <w:t xml:space="preserve">CAS protocol here </w:t>
      </w:r>
      <w:hyperlink r:id="rId491" w:history="1">
        <w:r>
          <w:rPr>
            <w:rStyle w:val="Hyperlink"/>
          </w:rPr>
          <w:t>http://www.jasig.org/cas/protocol</w:t>
        </w:r>
      </w:hyperlink>
    </w:p>
    <w:p w14:paraId="4B2277D0" w14:textId="77777777" w:rsidR="004B461D" w:rsidRDefault="004B461D" w:rsidP="000E5536">
      <w:pPr>
        <w:pStyle w:val="BodyText2"/>
      </w:pPr>
      <w:r>
        <w:t xml:space="preserve">Walkthrough here </w:t>
      </w:r>
      <w:hyperlink r:id="rId492" w:history="1">
        <w:r>
          <w:rPr>
            <w:rStyle w:val="Hyperlink"/>
          </w:rPr>
          <w:t>https://wiki.jasig.org/display/CAS/Proxy+CAS+Walkthrough</w:t>
        </w:r>
      </w:hyperlink>
      <w:r>
        <w:t xml:space="preserve"> </w:t>
      </w:r>
    </w:p>
    <w:p w14:paraId="045B4C78" w14:textId="77777777" w:rsidR="004B461D" w:rsidRDefault="004B461D" w:rsidP="000E5536">
      <w:pPr>
        <w:pStyle w:val="BodyText2"/>
      </w:pPr>
      <w:r>
        <w:rPr>
          <w:noProof/>
          <w:lang w:bidi="ar-SA"/>
        </w:rPr>
        <w:drawing>
          <wp:inline distT="0" distB="0" distL="0" distR="0" wp14:anchorId="67A93735" wp14:editId="3F6B4EE2">
            <wp:extent cx="3752698" cy="2144942"/>
            <wp:effectExtent l="0" t="0" r="635" b="8255"/>
            <wp:docPr id="101" name="Picture 101" descr="https://ucdavis.jira.com/wiki/download/attachments/132808770/CAS%20Diagram.jpg?version=1&amp;modificationDate=1193955650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cdavis.jira.com/wiki/download/attachments/132808770/CAS%20Diagram.jpg?version=1&amp;modificationDate=1193955650000&amp;api=v2"/>
                    <pic:cNvPicPr>
                      <a:picLocks noChangeAspect="1" noChangeArrowheads="1"/>
                    </pic:cNvPicPr>
                  </pic:nvPicPr>
                  <pic:blipFill>
                    <a:blip r:embed="rId493">
                      <a:extLst>
                        <a:ext uri="{28A0092B-C50C-407E-A947-70E740481C1C}">
                          <a14:useLocalDpi xmlns:a14="http://schemas.microsoft.com/office/drawing/2010/main" val="0"/>
                        </a:ext>
                      </a:extLst>
                    </a:blip>
                    <a:srcRect/>
                    <a:stretch>
                      <a:fillRect/>
                    </a:stretch>
                  </pic:blipFill>
                  <pic:spPr bwMode="auto">
                    <a:xfrm>
                      <a:off x="0" y="0"/>
                      <a:ext cx="3758069" cy="2148012"/>
                    </a:xfrm>
                    <a:prstGeom prst="rect">
                      <a:avLst/>
                    </a:prstGeom>
                    <a:noFill/>
                    <a:ln>
                      <a:noFill/>
                    </a:ln>
                  </pic:spPr>
                </pic:pic>
              </a:graphicData>
            </a:graphic>
          </wp:inline>
        </w:drawing>
      </w:r>
    </w:p>
    <w:p w14:paraId="3D914C45" w14:textId="77777777" w:rsidR="004B461D" w:rsidRDefault="004B461D" w:rsidP="000E5536">
      <w:pPr>
        <w:pStyle w:val="BodyText2"/>
      </w:pPr>
      <w:r>
        <w:t xml:space="preserve">CAS_SERVER = </w:t>
      </w:r>
      <w:hyperlink r:id="rId494" w:history="1">
        <w:r w:rsidRPr="00EC2620">
          <w:rPr>
            <w:rStyle w:val="Hyperlink"/>
          </w:rPr>
          <w:t>https://intragate.ec.europa.eu/cas/login</w:t>
        </w:r>
      </w:hyperlink>
    </w:p>
    <w:p w14:paraId="0A27C125" w14:textId="77777777" w:rsidR="004B461D" w:rsidRDefault="004B461D" w:rsidP="000E5536">
      <w:pPr>
        <w:pStyle w:val="BodyText2"/>
      </w:pPr>
      <w:r>
        <w:t xml:space="preserve">step1: </w:t>
      </w:r>
    </w:p>
    <w:p w14:paraId="32296642" w14:textId="77777777" w:rsidR="004B461D" w:rsidRDefault="003630B2" w:rsidP="000E5536">
      <w:pPr>
        <w:pStyle w:val="BodyText2"/>
      </w:pPr>
      <w:hyperlink r:id="rId495" w:history="1">
        <w:r w:rsidR="004B461D" w:rsidRPr="00EC2620">
          <w:rPr>
            <w:rStyle w:val="Hyperlink"/>
          </w:rPr>
          <w:t>https://intragate.ec.europa.eu/cas/login?service=http://localhost/test</w:t>
        </w:r>
      </w:hyperlink>
      <w:r w:rsidR="004B461D">
        <w:t xml:space="preserve"> </w:t>
      </w:r>
    </w:p>
    <w:p w14:paraId="7944C631" w14:textId="77777777" w:rsidR="004B461D" w:rsidRDefault="004B461D" w:rsidP="000E5536">
      <w:pPr>
        <w:pStyle w:val="BodyText2"/>
      </w:pPr>
      <w:r>
        <w:t>Enter u/p</w:t>
      </w:r>
    </w:p>
    <w:p w14:paraId="5E744C4C" w14:textId="77777777" w:rsidR="004B461D" w:rsidRDefault="004B461D" w:rsidP="000E5536">
      <w:pPr>
        <w:pStyle w:val="BodyText2"/>
      </w:pPr>
      <w:r>
        <w:t xml:space="preserve">step2: redirected to </w:t>
      </w:r>
    </w:p>
    <w:p w14:paraId="2E9FDB40" w14:textId="77777777" w:rsidR="004B461D" w:rsidRDefault="003630B2" w:rsidP="000E5536">
      <w:pPr>
        <w:pStyle w:val="BodyText2"/>
      </w:pPr>
      <w:hyperlink r:id="rId496" w:history="1">
        <w:r w:rsidR="004B461D">
          <w:rPr>
            <w:rStyle w:val="Hyperlink"/>
          </w:rPr>
          <w:t>http://localhost/test?ticket=ST-1215526-feQuKjJnnRzhalLjhStwezzUcPbOGQDjhdBB6BCdcHL2Kvf76IOD7sPp96y2I6asBfBnuMXMxvzNZLV6ICWx1q0-zGb7phj4Ee1yZkxJDMxPnW-K4BYUuLoekXPEboCnXIAmq7oGp6w3WiHUjmUVDnqKU0</w:t>
        </w:r>
      </w:hyperlink>
      <w:r w:rsidR="004B461D">
        <w:t xml:space="preserve"> </w:t>
      </w:r>
    </w:p>
    <w:p w14:paraId="45AADF58" w14:textId="77777777" w:rsidR="004B461D" w:rsidRDefault="004B461D" w:rsidP="000E5536">
      <w:pPr>
        <w:pStyle w:val="BodyText2"/>
      </w:pPr>
      <w:r>
        <w:lastRenderedPageBreak/>
        <w:t>step3: validate ticket and get user</w:t>
      </w:r>
    </w:p>
    <w:p w14:paraId="47471C8B" w14:textId="77777777" w:rsidR="004B461D" w:rsidRDefault="003630B2" w:rsidP="000E5536">
      <w:pPr>
        <w:pStyle w:val="BodyText2"/>
      </w:pPr>
      <w:hyperlink r:id="rId497" w:history="1">
        <w:r w:rsidR="004B461D" w:rsidRPr="00EC2620">
          <w:rPr>
            <w:rStyle w:val="Hyperlink"/>
          </w:rPr>
          <w:t>https://intragate.ec.europa.eu/cas/serviceValidate?ticket=ST-1215526-feQuKjJnnRzhalLjhStwezzUcPbOGQDjhdBB6BCdcHL2Kvf76IOD7sPp96y2I6asBfBnuMXMxvzNZLV6ICWx1q0-zGb7phj4Ee1yZkxJDMxPnW-K4BYUuLoekXPEboCnXIAmq7oGp6w3WiHUjmUVDnqKU0&amp;service=http://localhost/test</w:t>
        </w:r>
      </w:hyperlink>
      <w:r w:rsidR="004B461D">
        <w:t xml:space="preserve"> </w:t>
      </w:r>
    </w:p>
    <w:p w14:paraId="0E1ED7B7" w14:textId="77777777" w:rsidR="004B461D" w:rsidRDefault="004B461D" w:rsidP="000E5536">
      <w:pPr>
        <w:pStyle w:val="BodyText2"/>
      </w:pPr>
      <w:r>
        <w:t>returns:</w:t>
      </w:r>
    </w:p>
    <w:p w14:paraId="50464B71" w14:textId="77777777" w:rsidR="004B461D" w:rsidRDefault="004B461D" w:rsidP="000E5536">
      <w:pPr>
        <w:pStyle w:val="Code"/>
      </w:pPr>
      <w:r>
        <w:t>&lt;cas:serviceResponse server="ECAS PRODUCTION version 3.5.2.13389 - 17/10/2013 - 12:25" date="2013-11-14T13:23:06.767+01:00" xmlns:cas="https://ecas.ec.europa.eu/cas/schemas"&gt;</w:t>
      </w:r>
    </w:p>
    <w:p w14:paraId="33C8FE3A" w14:textId="77777777" w:rsidR="004B461D" w:rsidRDefault="004B461D" w:rsidP="000E5536">
      <w:pPr>
        <w:pStyle w:val="Code"/>
      </w:pPr>
      <w:r>
        <w:t>&lt;cas:authenticationSuccess&gt;</w:t>
      </w:r>
    </w:p>
    <w:p w14:paraId="40CDB82F" w14:textId="77777777" w:rsidR="004B461D" w:rsidRDefault="004B461D" w:rsidP="000E5536">
      <w:pPr>
        <w:pStyle w:val="Code"/>
      </w:pPr>
      <w:r>
        <w:t>&lt;cas:user&gt;cottaan&lt;/cas:user&gt;</w:t>
      </w:r>
    </w:p>
    <w:p w14:paraId="2F1FB6FF" w14:textId="77777777" w:rsidR="004B461D" w:rsidRDefault="004B461D" w:rsidP="000E5536">
      <w:pPr>
        <w:pStyle w:val="Code"/>
      </w:pPr>
      <w:r>
        <w:t>&lt;cas:strength&gt;STRONG&lt;/cas:strength&gt;</w:t>
      </w:r>
    </w:p>
    <w:p w14:paraId="6EBC18E5" w14:textId="77777777" w:rsidR="004B461D" w:rsidRDefault="004B461D" w:rsidP="000E5536">
      <w:pPr>
        <w:pStyle w:val="Code"/>
      </w:pPr>
      <w:r>
        <w:t>&lt;cas:authenticationFactors number="1"&gt;</w:t>
      </w:r>
    </w:p>
    <w:p w14:paraId="4113F53D" w14:textId="77777777" w:rsidR="004B461D" w:rsidRDefault="004B461D" w:rsidP="000E5536">
      <w:pPr>
        <w:pStyle w:val="Code"/>
      </w:pPr>
      <w:r>
        <w:t>&lt;cas:moniker&gt;andrew.cottam@jrc.ec.europa.eu&lt;/cas:moniker&gt;</w:t>
      </w:r>
    </w:p>
    <w:p w14:paraId="35B3FC4D" w14:textId="77777777" w:rsidR="004B461D" w:rsidRDefault="004B461D" w:rsidP="000E5536">
      <w:pPr>
        <w:pStyle w:val="Code"/>
      </w:pPr>
      <w:r>
        <w:t>&lt;/cas:authenticationFactors&gt;</w:t>
      </w:r>
    </w:p>
    <w:p w14:paraId="54E2F954" w14:textId="77777777" w:rsidR="004B461D" w:rsidRDefault="004B461D" w:rsidP="000E5536">
      <w:pPr>
        <w:pStyle w:val="Code"/>
      </w:pPr>
      <w:r>
        <w:t>&lt;cas:loginDate&gt;2013-11-14T13:20:21.703+01:00&lt;/cas:loginDate&gt;</w:t>
      </w:r>
    </w:p>
    <w:p w14:paraId="2283DFD0" w14:textId="77777777" w:rsidR="004B461D" w:rsidRDefault="004B461D" w:rsidP="000E5536">
      <w:pPr>
        <w:pStyle w:val="Code"/>
      </w:pPr>
      <w:r>
        <w:t>&lt;cas:ticketType&gt;SERVICE&lt;/cas:ticketType&gt;</w:t>
      </w:r>
    </w:p>
    <w:p w14:paraId="382DEF4D" w14:textId="77777777" w:rsidR="004B461D" w:rsidRDefault="004B461D" w:rsidP="000E5536">
      <w:pPr>
        <w:pStyle w:val="Code"/>
      </w:pPr>
      <w:r>
        <w:t>&lt;/cas:authenticationSuccess&gt;</w:t>
      </w:r>
    </w:p>
    <w:p w14:paraId="5542346A" w14:textId="77777777" w:rsidR="004B461D" w:rsidRDefault="004B461D" w:rsidP="000E5536">
      <w:pPr>
        <w:pStyle w:val="Code"/>
      </w:pPr>
      <w:r>
        <w:t>&lt;/cas:serviceResponse&gt;</w:t>
      </w:r>
    </w:p>
    <w:p w14:paraId="67E19F5F" w14:textId="77777777" w:rsidR="004B461D" w:rsidRDefault="004B461D" w:rsidP="000E5536">
      <w:pPr>
        <w:pStyle w:val="BodyText2"/>
      </w:pPr>
      <w:r>
        <w:t xml:space="preserve">The key point is that when you are validating the ticket with the CAS server the service_url that you pass in must be the exact same one that was used to generate the ticket in the first place. </w:t>
      </w:r>
    </w:p>
    <w:p w14:paraId="55ABE9AF" w14:textId="77777777" w:rsidR="004B461D" w:rsidRPr="007F30CC" w:rsidRDefault="004B461D" w:rsidP="000E5536">
      <w:pPr>
        <w:pStyle w:val="BodyText2"/>
      </w:pPr>
      <w:r>
        <w:t xml:space="preserve">For the DOPA REST Services Directory the Python services module is the application that is authenticating with ECAS. It can login, get a ticket and authenticate (e.g. via </w:t>
      </w:r>
      <w:hyperlink r:id="rId498" w:history="1">
        <w:r w:rsidRPr="00EC2620">
          <w:rPr>
            <w:rStyle w:val="Hyperlink"/>
          </w:rPr>
          <w:t>http://dopa-services.jrc.ec.europa.eu/services</w:t>
        </w:r>
      </w:hyperlink>
      <w:r>
        <w:t xml:space="preserve"> ). However, if you want another application (e.g. </w:t>
      </w:r>
      <w:hyperlink r:id="rId499" w:history="1">
        <w:r w:rsidRPr="00EC2620">
          <w:rPr>
            <w:rStyle w:val="Hyperlink"/>
          </w:rPr>
          <w:t>http://ehabitat-wps.jrc.ec.europa.eu/eSpecies/speciesValidator.html?wdpaid=785</w:t>
        </w:r>
      </w:hyperlink>
      <w:r>
        <w:t xml:space="preserve">) to be able to authenticate then this becomes a </w:t>
      </w:r>
      <w:r>
        <w:rPr>
          <w:i/>
        </w:rPr>
        <w:t xml:space="preserve">proxy </w:t>
      </w:r>
      <w:r>
        <w:t xml:space="preserve">application. I am using webpy sessions to track the sessions on the server and when I call endSession this ends the webpy session </w:t>
      </w:r>
      <w:r>
        <w:rPr>
          <w:i/>
        </w:rPr>
        <w:t xml:space="preserve">but not the ECAS session </w:t>
      </w:r>
      <w:r>
        <w:t>- I haven’t worked out how to end the ECAS session.</w:t>
      </w:r>
    </w:p>
    <w:p w14:paraId="3F30C72D" w14:textId="77777777" w:rsidR="009A2838" w:rsidRDefault="009A2838" w:rsidP="0034374E">
      <w:pPr>
        <w:pStyle w:val="Heading3"/>
      </w:pPr>
      <w:r>
        <w:t>Walkthrough in a browser</w:t>
      </w:r>
    </w:p>
    <w:p w14:paraId="4D55D2B4" w14:textId="77777777" w:rsidR="009A2838" w:rsidRDefault="002B4584" w:rsidP="000E5536">
      <w:pPr>
        <w:pStyle w:val="BodyText2"/>
      </w:pPr>
      <w:r>
        <w:t>Enter a request to login to ECAS with a ficticious service:</w:t>
      </w:r>
    </w:p>
    <w:p w14:paraId="7081168F" w14:textId="77777777" w:rsidR="002B4584" w:rsidRDefault="003630B2" w:rsidP="000E5536">
      <w:pPr>
        <w:pStyle w:val="Code"/>
      </w:pPr>
      <w:hyperlink r:id="rId500" w:history="1">
        <w:r w:rsidR="002E4F85" w:rsidRPr="008913AD">
          <w:rPr>
            <w:rStyle w:val="Hyperlink"/>
          </w:rPr>
          <w:t>https://intragate.ec.europa.eu/cas/login?service=http://localhost/bling</w:t>
        </w:r>
      </w:hyperlink>
    </w:p>
    <w:p w14:paraId="234B5D9E" w14:textId="77777777" w:rsidR="002E4F85" w:rsidRDefault="002E4F85" w:rsidP="000E5536">
      <w:pPr>
        <w:pStyle w:val="BodyText2"/>
      </w:pPr>
      <w:r>
        <w:t>Take the tcket that is returned and append it to the serviceValidate method:</w:t>
      </w:r>
    </w:p>
    <w:p w14:paraId="1D533F02" w14:textId="77777777" w:rsidR="002E4F85" w:rsidRDefault="003630B2" w:rsidP="000E5536">
      <w:pPr>
        <w:pStyle w:val="Code"/>
      </w:pPr>
      <w:hyperlink r:id="rId501" w:history="1">
        <w:r w:rsidR="002E4F85" w:rsidRPr="008913AD">
          <w:rPr>
            <w:rStyle w:val="Hyperlink"/>
          </w:rPr>
          <w:t>https://intragate.ec.europa.eu/cas/serviceValidate?ticket=ST-145094-NpIe33IqMiohWiw8ILvtFbmGT8N91cnzvyA1uCnJFHWlxxEcOFjAdqQxBKUQ1slZVRcL4gxOvEA5R6KMr7hMs0-Jj71zxYb8yrEMDwqy5IWIe-Tn2BUrywTa8yGaOxCOZY702RhEe6bYRqA2u7s3hPzVQ&amp;service=http://localhost/bling</w:t>
        </w:r>
      </w:hyperlink>
      <w:r w:rsidR="002E4F85">
        <w:t xml:space="preserve"> </w:t>
      </w:r>
    </w:p>
    <w:p w14:paraId="1DA4E394" w14:textId="77777777" w:rsidR="004F7ED9" w:rsidRDefault="004F7ED9" w:rsidP="000E5536">
      <w:pPr>
        <w:pStyle w:val="BodyText2"/>
      </w:pPr>
      <w:r>
        <w:t>This will give you the following:</w:t>
      </w:r>
    </w:p>
    <w:p w14:paraId="59BB72EA" w14:textId="77777777" w:rsidR="004F7ED9" w:rsidRDefault="004F7ED9" w:rsidP="000E5536">
      <w:pPr>
        <w:pStyle w:val="Code"/>
      </w:pPr>
      <w:r>
        <w:t>&lt;cas:serviceResponse server="ECAS PRODUCTION_EXODUS version 3.6.3.15018 - 05/03/2014 - 18:03" date="2014-03-11T15:23:29.113+01:00" version="3.6" xmlns:cas="https://ecas.ec.europa.eu/cas/schemas"&gt;</w:t>
      </w:r>
    </w:p>
    <w:p w14:paraId="07346629" w14:textId="77777777" w:rsidR="004F7ED9" w:rsidRDefault="004F7ED9" w:rsidP="000E5536">
      <w:pPr>
        <w:pStyle w:val="Code"/>
      </w:pPr>
      <w:r>
        <w:t>&lt;cas:authenticationSuccess&gt;</w:t>
      </w:r>
    </w:p>
    <w:p w14:paraId="003FDCA2" w14:textId="77777777" w:rsidR="004F7ED9" w:rsidRDefault="004F7ED9" w:rsidP="000E5536">
      <w:pPr>
        <w:pStyle w:val="Code"/>
      </w:pPr>
      <w:r>
        <w:t>&lt;cas:user&gt;cottaan&lt;/cas:user&gt;</w:t>
      </w:r>
    </w:p>
    <w:p w14:paraId="2CFFECFF" w14:textId="77777777" w:rsidR="004F7ED9" w:rsidRDefault="004F7ED9" w:rsidP="000E5536">
      <w:pPr>
        <w:pStyle w:val="Code"/>
      </w:pPr>
      <w:r>
        <w:t>&lt;cas:strength&gt;STRONG&lt;/cas:strength&gt;</w:t>
      </w:r>
    </w:p>
    <w:p w14:paraId="7133CAAD" w14:textId="77777777" w:rsidR="004F7ED9" w:rsidRDefault="004F7ED9" w:rsidP="000E5536">
      <w:pPr>
        <w:pStyle w:val="Code"/>
      </w:pPr>
      <w:r>
        <w:t>&lt;cas:authenticationFactors number="1"&gt;</w:t>
      </w:r>
    </w:p>
    <w:p w14:paraId="6AF3477B" w14:textId="77777777" w:rsidR="004F7ED9" w:rsidRDefault="004F7ED9" w:rsidP="000E5536">
      <w:pPr>
        <w:pStyle w:val="Code"/>
      </w:pPr>
      <w:r>
        <w:t>&lt;cas:moniker&gt;andrew.cottam@jrc.ec.europa.eu&lt;/cas:moniker&gt;</w:t>
      </w:r>
    </w:p>
    <w:p w14:paraId="120A249C" w14:textId="77777777" w:rsidR="004F7ED9" w:rsidRDefault="004F7ED9" w:rsidP="000E5536">
      <w:pPr>
        <w:pStyle w:val="Code"/>
      </w:pPr>
      <w:r>
        <w:t>&lt;/cas:authenticationFactors&gt;</w:t>
      </w:r>
    </w:p>
    <w:p w14:paraId="2A2B2FF1" w14:textId="77777777" w:rsidR="004F7ED9" w:rsidRDefault="004F7ED9" w:rsidP="000E5536">
      <w:pPr>
        <w:pStyle w:val="Code"/>
      </w:pPr>
      <w:r>
        <w:t>&lt;cas:loginDate&gt;2014-03-11T15:06:54.323+01:00&lt;/cas:loginDate&gt;</w:t>
      </w:r>
    </w:p>
    <w:p w14:paraId="55DAFE07" w14:textId="77777777" w:rsidR="004F7ED9" w:rsidRDefault="004F7ED9" w:rsidP="000E5536">
      <w:pPr>
        <w:pStyle w:val="Code"/>
      </w:pPr>
      <w:r>
        <w:t>&lt;cas:ticketType&gt;SERVICE&lt;/cas:ticketType&gt;</w:t>
      </w:r>
    </w:p>
    <w:p w14:paraId="4D502557" w14:textId="77777777" w:rsidR="004F7ED9" w:rsidRDefault="004F7ED9" w:rsidP="000E5536">
      <w:pPr>
        <w:pStyle w:val="Code"/>
      </w:pPr>
      <w:r>
        <w:t>&lt;/cas:authenticationSuccess&gt;</w:t>
      </w:r>
    </w:p>
    <w:p w14:paraId="16B5496F" w14:textId="77777777" w:rsidR="004F7ED9" w:rsidRDefault="004F7ED9" w:rsidP="000E5536">
      <w:pPr>
        <w:pStyle w:val="Code"/>
      </w:pPr>
      <w:r>
        <w:t>&lt;/cas:serviceResponse&gt;</w:t>
      </w:r>
    </w:p>
    <w:p w14:paraId="43CEDE19" w14:textId="77777777" w:rsidR="004F7ED9" w:rsidRDefault="004F7ED9" w:rsidP="000E5536">
      <w:pPr>
        <w:pStyle w:val="BodyText2"/>
      </w:pPr>
      <w:r>
        <w:t>For a proxy request, enter a pgtUrl:</w:t>
      </w:r>
    </w:p>
    <w:p w14:paraId="722B3674" w14:textId="77777777" w:rsidR="004F7ED9" w:rsidRDefault="003630B2" w:rsidP="000E5536">
      <w:pPr>
        <w:pStyle w:val="Code"/>
      </w:pPr>
      <w:hyperlink r:id="rId502" w:history="1">
        <w:r w:rsidR="004F7ED9" w:rsidRPr="008913AD">
          <w:rPr>
            <w:rStyle w:val="Hyperlink"/>
          </w:rPr>
          <w:t>https://intragate.ec.europa.eu/cas/serviceValidate?ticket=ST-150362-rd2tU4G0XpxzXAzaoRMnvjoFaeS1ziX5RxTHKYCv5PeB03npPJLezkfGWPddyxecr4kzKvxhzgzWd0XBLxq7OMGC-Jj71zxYb8yrEMDwqy5IWIe-mdosBdHsawPkqucYsdVxETCw4gxssgFMgdbLMjMKWD0&amp;service=http://localhost/bling&amp;pgtUrl=http://ehabitat-wps.jrc.ec.europa.eu/</w:t>
        </w:r>
      </w:hyperlink>
      <w:r w:rsidR="004F7ED9">
        <w:t xml:space="preserve"> </w:t>
      </w:r>
    </w:p>
    <w:p w14:paraId="7ED4E404" w14:textId="77777777" w:rsidR="004F7ED9" w:rsidRDefault="004F7ED9" w:rsidP="000E5536">
      <w:pPr>
        <w:pStyle w:val="BodyText2"/>
      </w:pPr>
      <w:r>
        <w:t>This will return:</w:t>
      </w:r>
    </w:p>
    <w:p w14:paraId="483C729A" w14:textId="77777777" w:rsidR="004F7ED9" w:rsidRDefault="004F7ED9" w:rsidP="000E5536">
      <w:pPr>
        <w:pStyle w:val="Code"/>
      </w:pPr>
      <w:r>
        <w:t>&lt;cas:serviceResponse server="ECAS PRODUCTION_EXODUS version 3.6.3.15018 - 05/03/2014 - 18:03" date="2014-03-11T15:26:30.754+01:00" version="3.6" xmlns:cas="https://ecas.ec.europa.eu/cas/schemas"&gt;</w:t>
      </w:r>
    </w:p>
    <w:p w14:paraId="52054F3E" w14:textId="77777777" w:rsidR="004F7ED9" w:rsidRDefault="004F7ED9" w:rsidP="000E5536">
      <w:pPr>
        <w:pStyle w:val="Code"/>
      </w:pPr>
      <w:r>
        <w:t>&lt;cas:authenticationFailure code="ECAS_PROXY_COMMUNICATION_ERROR"&gt;    Unable to access your requested callback URL: "http://ehabitat-wps.jrc.ec.europa.eu/" (java.lang.SecurityException: ECAS can only be accessed using HTTPS)  &lt;/cas:authenticationFailure&gt;</w:t>
      </w:r>
    </w:p>
    <w:p w14:paraId="30BDDA70" w14:textId="77777777" w:rsidR="004F7ED9" w:rsidRDefault="004F7ED9" w:rsidP="000E5536">
      <w:pPr>
        <w:pStyle w:val="Code"/>
      </w:pPr>
      <w:r>
        <w:t>&lt;/cas:serviceResponse&gt;</w:t>
      </w:r>
    </w:p>
    <w:p w14:paraId="7E71B727" w14:textId="77777777" w:rsidR="004F7ED9" w:rsidRDefault="004F7ED9" w:rsidP="000E5536">
      <w:pPr>
        <w:pStyle w:val="BodyText2"/>
      </w:pPr>
      <w:r>
        <w:t>Try again with https:</w:t>
      </w:r>
    </w:p>
    <w:p w14:paraId="6B8C4369" w14:textId="77777777" w:rsidR="004F7ED9" w:rsidRDefault="004F7ED9" w:rsidP="000E5536">
      <w:pPr>
        <w:pStyle w:val="Code"/>
      </w:pPr>
      <w:r>
        <w:t>&lt;cas:serviceResponse server="ECAS PRODUCTION_EXODUS version 3.6.3.15018 - 05/03/2014 - 18:03" date="2014-03-11T15:30:44.951+01:00" version="3.6" xmlns:cas="https://ecas.ec.europa.eu/cas/schemas"&gt;</w:t>
      </w:r>
    </w:p>
    <w:p w14:paraId="7F02F0E0" w14:textId="77777777" w:rsidR="004F7ED9" w:rsidRDefault="004F7ED9" w:rsidP="000E5536">
      <w:pPr>
        <w:pStyle w:val="Code"/>
      </w:pPr>
      <w:r>
        <w:t>&lt;cas:authenticationFailure code="ECAS_PROXY_COMMUNICATION_ERROR"&gt;    Unable to access your requested callback URL: "https://ehabitat-wps.jrc.it/" (java.net.ConnectException: Connection refused)  &lt;/cas:authenticationFailure&gt;</w:t>
      </w:r>
    </w:p>
    <w:p w14:paraId="2EDFCA92" w14:textId="77777777" w:rsidR="004F7ED9" w:rsidRDefault="004F7ED9" w:rsidP="000E5536">
      <w:pPr>
        <w:pStyle w:val="Code"/>
      </w:pPr>
      <w:r>
        <w:t>&lt;/cas:serviceResponse&gt;</w:t>
      </w:r>
    </w:p>
    <w:p w14:paraId="5A6B0CFE" w14:textId="77777777" w:rsidR="004F7ED9" w:rsidRDefault="004F7ED9" w:rsidP="000E5536">
      <w:pPr>
        <w:pStyle w:val="Code"/>
      </w:pPr>
      <w:r>
        <w:lastRenderedPageBreak/>
        <w:t>This is because the it domain cant be accessed externally! Need to do it on the ec.europa.eu domain.</w:t>
      </w:r>
    </w:p>
    <w:p w14:paraId="57DE50D3" w14:textId="77777777" w:rsidR="00A510B7" w:rsidRDefault="00A510B7" w:rsidP="0034374E">
      <w:pPr>
        <w:pStyle w:val="Heading3"/>
      </w:pPr>
      <w:r>
        <w:t>Walkthrough on the REST Server</w:t>
      </w:r>
    </w:p>
    <w:p w14:paraId="06CFA5B8" w14:textId="77777777" w:rsidR="00A510B7" w:rsidRDefault="00A510B7" w:rsidP="000E5536">
      <w:pPr>
        <w:pStyle w:val="BodyText2"/>
      </w:pPr>
      <w:r>
        <w:t>I have created a number of service end points to logon to ECAS and authenticate to secure services.</w:t>
      </w:r>
    </w:p>
    <w:p w14:paraId="67152902" w14:textId="77777777" w:rsidR="00A510B7" w:rsidRDefault="00A510B7" w:rsidP="000E5536">
      <w:pPr>
        <w:pStyle w:val="BodyText2"/>
      </w:pPr>
      <w:r>
        <w:t>For example, if we try and log on to the following service, we get an authentication error:</w:t>
      </w:r>
    </w:p>
    <w:p w14:paraId="31D30F2A" w14:textId="77777777" w:rsidR="00A510B7" w:rsidRDefault="003630B2" w:rsidP="000E5536">
      <w:pPr>
        <w:pStyle w:val="BodyText2"/>
      </w:pPr>
      <w:hyperlink r:id="rId503" w:history="1">
        <w:r w:rsidR="00A510B7" w:rsidRPr="008913AD">
          <w:rPr>
            <w:rStyle w:val="Hyperlink"/>
          </w:rPr>
          <w:t>http://dopa-services.jrc.it/services/especies/_set_test?param1=1</w:t>
        </w:r>
      </w:hyperlink>
      <w:r w:rsidR="00A510B7">
        <w:t xml:space="preserve"> </w:t>
      </w:r>
    </w:p>
    <w:p w14:paraId="08F98525" w14:textId="77777777" w:rsidR="007159F2" w:rsidRDefault="007159F2" w:rsidP="000E5536">
      <w:pPr>
        <w:pStyle w:val="BodyText2"/>
      </w:pPr>
      <w:r>
        <w:t>But, if we authenticate with ECAS using the following url then we can reload the service and it will work. This sets a number of webpy sessions variables:</w:t>
      </w:r>
    </w:p>
    <w:p w14:paraId="67758979" w14:textId="77777777" w:rsidR="007159F2" w:rsidRDefault="003630B2" w:rsidP="000E5536">
      <w:pPr>
        <w:pStyle w:val="BodyText2"/>
      </w:pPr>
      <w:hyperlink r:id="rId504" w:history="1">
        <w:r w:rsidR="007159F2" w:rsidRPr="008913AD">
          <w:rPr>
            <w:rStyle w:val="Hyperlink"/>
          </w:rPr>
          <w:t>http://dopa-services.jrc.it/services/ecasLogin</w:t>
        </w:r>
      </w:hyperlink>
      <w:r w:rsidR="007159F2">
        <w:t xml:space="preserve"> </w:t>
      </w:r>
    </w:p>
    <w:p w14:paraId="2327C72B" w14:textId="77777777" w:rsidR="00A510B7" w:rsidRDefault="007159F2" w:rsidP="000E5536">
      <w:pPr>
        <w:pStyle w:val="BodyText2"/>
      </w:pPr>
      <w:r>
        <w:t>Then at the end of the session, we need to kill the webpy session using the following:</w:t>
      </w:r>
    </w:p>
    <w:p w14:paraId="481078CA" w14:textId="77777777" w:rsidR="007159F2" w:rsidRDefault="003630B2" w:rsidP="000E5536">
      <w:pPr>
        <w:pStyle w:val="BodyText2"/>
      </w:pPr>
      <w:hyperlink r:id="rId505" w:history="1">
        <w:r w:rsidR="007159F2" w:rsidRPr="008913AD">
          <w:rPr>
            <w:rStyle w:val="Hyperlink"/>
          </w:rPr>
          <w:t>http://dopa-services.jrc.it/services/endSession</w:t>
        </w:r>
      </w:hyperlink>
      <w:r w:rsidR="007159F2">
        <w:t xml:space="preserve"> </w:t>
      </w:r>
    </w:p>
    <w:p w14:paraId="3AF6B1C1" w14:textId="77777777" w:rsidR="007159F2" w:rsidRDefault="003A00B6" w:rsidP="000E5536">
      <w:pPr>
        <w:pStyle w:val="BodyText2"/>
      </w:pPr>
      <w:r>
        <w:t>There is an additional url to logout of ECAS:</w:t>
      </w:r>
    </w:p>
    <w:p w14:paraId="250E00D2" w14:textId="77777777" w:rsidR="003A00B6" w:rsidRDefault="003630B2" w:rsidP="000E5536">
      <w:pPr>
        <w:pStyle w:val="BodyText2"/>
      </w:pPr>
      <w:hyperlink r:id="rId506" w:history="1">
        <w:r w:rsidR="003A00B6" w:rsidRPr="008913AD">
          <w:rPr>
            <w:rStyle w:val="Hyperlink"/>
          </w:rPr>
          <w:t>http://dopa-services.jrc.it/services/ecasLogout</w:t>
        </w:r>
      </w:hyperlink>
    </w:p>
    <w:p w14:paraId="25424B9C" w14:textId="77777777" w:rsidR="003A00B6" w:rsidRPr="00A510B7" w:rsidRDefault="003A00B6" w:rsidP="000E5536">
      <w:pPr>
        <w:pStyle w:val="BodyText2"/>
      </w:pPr>
      <w:r>
        <w:t xml:space="preserve">This will log you out from your ECAS session on the intragate address. </w:t>
      </w:r>
    </w:p>
    <w:p w14:paraId="7B5B78E8" w14:textId="77777777" w:rsidR="005F4FCD" w:rsidRDefault="005F4FCD" w:rsidP="0034374E">
      <w:pPr>
        <w:pStyle w:val="Heading3"/>
      </w:pPr>
      <w:r>
        <w:t>GUI-less implementation</w:t>
      </w:r>
    </w:p>
    <w:p w14:paraId="7F3A694B" w14:textId="77777777" w:rsidR="005F4FCD" w:rsidRDefault="005F4FCD" w:rsidP="000E5536">
      <w:pPr>
        <w:pStyle w:val="BodyText2"/>
      </w:pPr>
      <w:r>
        <w:t>This is supposed to be a GUI-less implementation:</w:t>
      </w:r>
    </w:p>
    <w:p w14:paraId="7EE65CC0" w14:textId="77777777" w:rsidR="005F4FCD" w:rsidRPr="005F4FCD" w:rsidRDefault="003630B2" w:rsidP="000E5536">
      <w:pPr>
        <w:pStyle w:val="BodyText2"/>
      </w:pPr>
      <w:hyperlink r:id="rId507" w:history="1">
        <w:r w:rsidR="005F4FCD" w:rsidRPr="008913AD">
          <w:rPr>
            <w:rStyle w:val="Hyperlink"/>
          </w:rPr>
          <w:t>https://code.google.com/r/edmundcrewe-proxypatch/source/browse/django_cas/tests/cas_tests.py</w:t>
        </w:r>
      </w:hyperlink>
      <w:r w:rsidR="005F4FCD">
        <w:t xml:space="preserve"> </w:t>
      </w:r>
    </w:p>
    <w:p w14:paraId="6681315A" w14:textId="77777777" w:rsidR="00CD403A" w:rsidRDefault="00CD403A" w:rsidP="000E5536">
      <w:pPr>
        <w:pStyle w:val="Heading2"/>
      </w:pPr>
      <w:r>
        <w:t xml:space="preserve">Cloud </w:t>
      </w:r>
      <w:r w:rsidR="006B4B9A">
        <w:t>Services</w:t>
      </w:r>
    </w:p>
    <w:p w14:paraId="53994445" w14:textId="77777777" w:rsidR="00C24856" w:rsidRDefault="00C24856" w:rsidP="0034374E">
      <w:pPr>
        <w:pStyle w:val="Heading3"/>
      </w:pPr>
      <w:r>
        <w:t>Climate</w:t>
      </w:r>
    </w:p>
    <w:p w14:paraId="39DCEAC0" w14:textId="77777777" w:rsidR="00C24856" w:rsidRPr="00DF5E54" w:rsidRDefault="00C24856" w:rsidP="000E5536">
      <w:pPr>
        <w:pStyle w:val="BodyText2"/>
      </w:pPr>
      <w:r>
        <w:t xml:space="preserve">There is a developer API for the forecast.io project </w:t>
      </w:r>
      <w:hyperlink r:id="rId508" w:history="1">
        <w:r w:rsidRPr="00DF5E54">
          <w:rPr>
            <w:rStyle w:val="Hyperlink"/>
          </w:rPr>
          <w:t>http://forecast.io/</w:t>
        </w:r>
      </w:hyperlink>
      <w:r>
        <w:t>.</w:t>
      </w:r>
    </w:p>
    <w:p w14:paraId="519047B7" w14:textId="639368BA" w:rsidR="00E0003B" w:rsidRPr="0034374E" w:rsidRDefault="00E0003B" w:rsidP="0034374E">
      <w:pPr>
        <w:pStyle w:val="Heading3"/>
      </w:pPr>
      <w:r>
        <w:t>Developer Tools</w:t>
      </w:r>
    </w:p>
    <w:p w14:paraId="33B722C0" w14:textId="71BCCA42" w:rsidR="00E0003B" w:rsidRDefault="00E0003B" w:rsidP="007D2F52">
      <w:pPr>
        <w:pStyle w:val="Heading4"/>
      </w:pPr>
      <w:r>
        <w:t>Cloud9</w:t>
      </w:r>
    </w:p>
    <w:p w14:paraId="72A845B0" w14:textId="23E248FC" w:rsidR="00E0003B" w:rsidRDefault="003630B2" w:rsidP="000E5536">
      <w:pPr>
        <w:pStyle w:val="BodyText2"/>
      </w:pPr>
      <w:hyperlink r:id="rId509" w:history="1">
        <w:r w:rsidR="00E0003B" w:rsidRPr="00E0003B">
          <w:rPr>
            <w:rStyle w:val="Hyperlink"/>
          </w:rPr>
          <w:t>Here</w:t>
        </w:r>
      </w:hyperlink>
      <w:r w:rsidR="00E0003B">
        <w:t xml:space="preserve">. </w:t>
      </w:r>
      <w:hyperlink r:id="rId510" w:history="1">
        <w:r w:rsidR="00E0003B" w:rsidRPr="00540B56">
          <w:rPr>
            <w:rStyle w:val="Hyperlink"/>
          </w:rPr>
          <w:t>A.cottam@gmail.com</w:t>
        </w:r>
      </w:hyperlink>
      <w:r w:rsidR="00E0003B">
        <w:t>, blishten</w:t>
      </w:r>
      <w:r w:rsidR="00672077">
        <w:t>. Created a new Workspace on 25/1/17 – it took 8 mins to create.</w:t>
      </w:r>
    </w:p>
    <w:p w14:paraId="43DB4BB2" w14:textId="4ECD21A9" w:rsidR="004203D5" w:rsidRDefault="004203D5" w:rsidP="004203D5">
      <w:pPr>
        <w:pStyle w:val="Heading5"/>
      </w:pPr>
      <w:bookmarkStart w:id="114" w:name="_CORS_1"/>
      <w:bookmarkEnd w:id="114"/>
      <w:r>
        <w:t>CORS</w:t>
      </w:r>
    </w:p>
    <w:p w14:paraId="2E912A4F" w14:textId="0A97DF05" w:rsidR="00044DD9" w:rsidRDefault="00044DD9" w:rsidP="00E5562E">
      <w:pPr>
        <w:pStyle w:val="BodyText2"/>
      </w:pPr>
      <w:r>
        <w:t>Normally we would add the following to the httpd.conf file for Apache but that doesn’t exist on Ubuntu</w:t>
      </w:r>
    </w:p>
    <w:p w14:paraId="115720BB" w14:textId="02E2289C" w:rsidR="00044DD9" w:rsidRDefault="00044DD9" w:rsidP="00D96B97">
      <w:pPr>
        <w:pStyle w:val="Unix"/>
      </w:pPr>
      <w:r w:rsidRPr="00044DD9">
        <w:t>blishten:/ $ sudo find / -name httpd.conf</w:t>
      </w:r>
    </w:p>
    <w:p w14:paraId="5A965AC0" w14:textId="33839954" w:rsidR="00044DD9" w:rsidRDefault="00044DD9" w:rsidP="00E5562E">
      <w:pPr>
        <w:pStyle w:val="BodyText2"/>
      </w:pPr>
      <w:r>
        <w:t>This is because, u</w:t>
      </w:r>
      <w:r w:rsidRPr="00044DD9">
        <w:t>nder Ubuntu, httpd.conf is apache2.conf, and it's in /etc/apache2</w:t>
      </w:r>
      <w:r>
        <w:t xml:space="preserve">. So </w:t>
      </w:r>
      <w:r w:rsidR="00A33CD4">
        <w:t xml:space="preserve">use vi to </w:t>
      </w:r>
      <w:r>
        <w:t>add</w:t>
      </w:r>
      <w:r w:rsidR="00A33CD4">
        <w:t xml:space="preserve"> the following</w:t>
      </w:r>
      <w:r>
        <w:t>:</w:t>
      </w:r>
    </w:p>
    <w:p w14:paraId="5A9E03C8" w14:textId="00F3D86C" w:rsidR="00A33CD4" w:rsidRDefault="00A33CD4" w:rsidP="00A33CD4">
      <w:pPr>
        <w:pStyle w:val="Unix"/>
      </w:pPr>
      <w:r w:rsidRPr="00A33CD4">
        <w:t xml:space="preserve">blishten:/etc/apache2 $ sudo vi apache2.conf                                                                                                                                                                                                                                                                                                                                                   </w:t>
      </w:r>
    </w:p>
    <w:p w14:paraId="45721868" w14:textId="77777777" w:rsidR="000B67CE" w:rsidRDefault="000B67CE" w:rsidP="000B67CE">
      <w:pPr>
        <w:pStyle w:val="Code"/>
      </w:pPr>
      <w:r>
        <w:t>&lt;Directory /&gt;</w:t>
      </w:r>
    </w:p>
    <w:p w14:paraId="451F1FAE" w14:textId="77777777" w:rsidR="000B67CE" w:rsidRDefault="000B67CE" w:rsidP="000B67CE">
      <w:pPr>
        <w:pStyle w:val="Code"/>
      </w:pPr>
      <w:r>
        <w:t xml:space="preserve">        Options FollowSymLinks</w:t>
      </w:r>
    </w:p>
    <w:p w14:paraId="560F1E24" w14:textId="77777777" w:rsidR="000B67CE" w:rsidRDefault="000B67CE" w:rsidP="000B67CE">
      <w:pPr>
        <w:pStyle w:val="Code"/>
      </w:pPr>
      <w:r>
        <w:t xml:space="preserve">        AllowOverride None</w:t>
      </w:r>
    </w:p>
    <w:p w14:paraId="1D04334E" w14:textId="77777777" w:rsidR="000B67CE" w:rsidRDefault="000B67CE" w:rsidP="000B67CE">
      <w:pPr>
        <w:pStyle w:val="Code"/>
      </w:pPr>
      <w:r>
        <w:t xml:space="preserve">        Require all denied</w:t>
      </w:r>
    </w:p>
    <w:p w14:paraId="45310436" w14:textId="77777777" w:rsidR="000B67CE" w:rsidRPr="00087A57" w:rsidRDefault="000B67CE" w:rsidP="000B67CE">
      <w:pPr>
        <w:pStyle w:val="Code"/>
        <w:rPr>
          <w:color w:val="FF0000"/>
        </w:rPr>
      </w:pPr>
      <w:r w:rsidRPr="00087A57">
        <w:rPr>
          <w:color w:val="FF0000"/>
        </w:rPr>
        <w:t xml:space="preserve">        Header set Access-Control-Allow-Origin "*"</w:t>
      </w:r>
    </w:p>
    <w:p w14:paraId="7EED05F6" w14:textId="0660550E" w:rsidR="00087A57" w:rsidRDefault="000B67CE" w:rsidP="000B67CE">
      <w:pPr>
        <w:pStyle w:val="Code"/>
      </w:pPr>
      <w:r>
        <w:t xml:space="preserve">&lt;/Directory&gt; </w:t>
      </w:r>
    </w:p>
    <w:p w14:paraId="38ABB282" w14:textId="2FCFD331" w:rsidR="00087A57" w:rsidRDefault="00087A57" w:rsidP="000B67CE">
      <w:pPr>
        <w:pStyle w:val="Code"/>
      </w:pPr>
      <w:r>
        <w:t>..</w:t>
      </w:r>
    </w:p>
    <w:p w14:paraId="63104343" w14:textId="21C43334" w:rsidR="00044DD9" w:rsidRDefault="00044DD9" w:rsidP="000B67CE">
      <w:pPr>
        <w:pStyle w:val="Code"/>
      </w:pPr>
      <w:r>
        <w:t>&lt;Directory /var/www/&gt;</w:t>
      </w:r>
    </w:p>
    <w:p w14:paraId="01F14CF1" w14:textId="77777777" w:rsidR="00044DD9" w:rsidRDefault="00044DD9" w:rsidP="00044DD9">
      <w:pPr>
        <w:pStyle w:val="Code"/>
      </w:pPr>
      <w:r>
        <w:t xml:space="preserve">        </w:t>
      </w:r>
      <w:r w:rsidRPr="00044DD9">
        <w:rPr>
          <w:color w:val="FF0000"/>
        </w:rPr>
        <w:t>Header set Access-Control-Allow-Origin "*"</w:t>
      </w:r>
    </w:p>
    <w:p w14:paraId="212166BC" w14:textId="77777777" w:rsidR="00044DD9" w:rsidRDefault="00044DD9" w:rsidP="00044DD9">
      <w:pPr>
        <w:pStyle w:val="Code"/>
      </w:pPr>
      <w:r>
        <w:t xml:space="preserve">        Options Indexes FollowSymLinks</w:t>
      </w:r>
    </w:p>
    <w:p w14:paraId="196F0215" w14:textId="77777777" w:rsidR="00044DD9" w:rsidRDefault="00044DD9" w:rsidP="00044DD9">
      <w:pPr>
        <w:pStyle w:val="Code"/>
      </w:pPr>
      <w:r>
        <w:t xml:space="preserve">        AllowOverride None</w:t>
      </w:r>
    </w:p>
    <w:p w14:paraId="52AFAA8E" w14:textId="77777777" w:rsidR="00044DD9" w:rsidRDefault="00044DD9" w:rsidP="00044DD9">
      <w:pPr>
        <w:pStyle w:val="Code"/>
      </w:pPr>
      <w:r>
        <w:t xml:space="preserve">        Require all granted</w:t>
      </w:r>
    </w:p>
    <w:p w14:paraId="3C24D1A6" w14:textId="601F4C9F" w:rsidR="00044DD9" w:rsidRDefault="00044DD9" w:rsidP="00044DD9">
      <w:pPr>
        <w:pStyle w:val="Code"/>
      </w:pPr>
      <w:r>
        <w:t>&lt;/Directory&gt;</w:t>
      </w:r>
    </w:p>
    <w:p w14:paraId="2BCB6447" w14:textId="1F5176A9" w:rsidR="00044DD9" w:rsidRDefault="0025367F" w:rsidP="00044DD9">
      <w:pPr>
        <w:pStyle w:val="BodyText2"/>
      </w:pPr>
      <w:r>
        <w:t>Then</w:t>
      </w:r>
      <w:r w:rsidR="00A33CD4">
        <w:t xml:space="preserve"> ESC, : x RETURN. Then:</w:t>
      </w:r>
    </w:p>
    <w:p w14:paraId="7B1DD772" w14:textId="73B35865" w:rsidR="00034455" w:rsidRDefault="00034455" w:rsidP="00D96B97">
      <w:pPr>
        <w:pStyle w:val="Unix"/>
      </w:pPr>
      <w:r w:rsidRPr="00034455">
        <w:t>blishten:/etc/apache2 $ sudo a2enmod headers</w:t>
      </w:r>
    </w:p>
    <w:p w14:paraId="227DB5EE" w14:textId="77777777" w:rsidR="00034455" w:rsidRDefault="00034455" w:rsidP="00D96B97">
      <w:pPr>
        <w:pStyle w:val="Unix"/>
      </w:pPr>
      <w:r>
        <w:t>Enabling module headers.</w:t>
      </w:r>
    </w:p>
    <w:p w14:paraId="4BB9212F" w14:textId="77777777" w:rsidR="00034455" w:rsidRDefault="00034455" w:rsidP="00D96B97">
      <w:pPr>
        <w:pStyle w:val="Unix"/>
      </w:pPr>
      <w:r>
        <w:t>To activate the new configuration, you need to run:</w:t>
      </w:r>
    </w:p>
    <w:p w14:paraId="42530FF4" w14:textId="183AEAFB" w:rsidR="00034455" w:rsidRDefault="00034455" w:rsidP="00D96B97">
      <w:pPr>
        <w:pStyle w:val="Unix"/>
      </w:pPr>
      <w:r>
        <w:lastRenderedPageBreak/>
        <w:t xml:space="preserve">  service apache2 restart</w:t>
      </w:r>
    </w:p>
    <w:p w14:paraId="35C16D33" w14:textId="77777777" w:rsidR="00034455" w:rsidRDefault="00034455" w:rsidP="00D96B97">
      <w:pPr>
        <w:pStyle w:val="Unix"/>
      </w:pPr>
      <w:r>
        <w:t>blishten:/etc/apache2 $ service apache2 restart</w:t>
      </w:r>
    </w:p>
    <w:p w14:paraId="5886FD84" w14:textId="77777777" w:rsidR="00034455" w:rsidRDefault="00034455" w:rsidP="00D96B97">
      <w:pPr>
        <w:pStyle w:val="Unix"/>
      </w:pPr>
      <w:r>
        <w:t xml:space="preserve"> * Restarting web server apache2</w:t>
      </w:r>
    </w:p>
    <w:p w14:paraId="4DB88F70" w14:textId="77777777" w:rsidR="00034455" w:rsidRDefault="00034455" w:rsidP="00D96B97">
      <w:pPr>
        <w:pStyle w:val="Unix"/>
      </w:pPr>
      <w:r>
        <w:t xml:space="preserve">   ...done.</w:t>
      </w:r>
    </w:p>
    <w:p w14:paraId="64378CBD" w14:textId="5CDA6C66" w:rsidR="00034455" w:rsidRDefault="00034455" w:rsidP="00D96B97">
      <w:pPr>
        <w:pStyle w:val="Unix"/>
      </w:pPr>
      <w:r>
        <w:t>bli</w:t>
      </w:r>
      <w:r w:rsidR="000B67CE">
        <w:t>shten:/etc/apache2 $ apachectl -</w:t>
      </w:r>
      <w:r>
        <w:t>t</w:t>
      </w:r>
    </w:p>
    <w:p w14:paraId="64E09717" w14:textId="63005412" w:rsidR="00034455" w:rsidRDefault="00034455" w:rsidP="00D96B97">
      <w:pPr>
        <w:pStyle w:val="Unix"/>
      </w:pPr>
      <w:r w:rsidRPr="00034455">
        <w:t>Syntax OK</w:t>
      </w:r>
    </w:p>
    <w:p w14:paraId="1EA6291B" w14:textId="2F0585F9" w:rsidR="0001684F" w:rsidRPr="00044DD9" w:rsidRDefault="0001684F" w:rsidP="0001684F">
      <w:pPr>
        <w:pStyle w:val="BodyText2"/>
      </w:pPr>
      <w:r>
        <w:t xml:space="preserve">CORS is now working on </w:t>
      </w:r>
      <w:hyperlink r:id="rId511" w:history="1">
        <w:r w:rsidRPr="00736B16">
          <w:rPr>
            <w:rStyle w:val="Hyperlink"/>
          </w:rPr>
          <w:t>https://python-blishten.c9users.io/</w:t>
        </w:r>
      </w:hyperlink>
      <w:r>
        <w:t xml:space="preserve"> !</w:t>
      </w:r>
    </w:p>
    <w:p w14:paraId="22306975" w14:textId="77777777" w:rsidR="00EA2F07" w:rsidRDefault="00EA2F07" w:rsidP="00EA2F07">
      <w:pPr>
        <w:pStyle w:val="Heading5"/>
      </w:pPr>
      <w:r>
        <w:t>Data transfer</w:t>
      </w:r>
    </w:p>
    <w:p w14:paraId="364A6986" w14:textId="62CAED63" w:rsidR="00EA2F07" w:rsidRDefault="00EA2F07" w:rsidP="00EA2F07">
      <w:pPr>
        <w:pStyle w:val="Heading6"/>
      </w:pPr>
      <w:r>
        <w:t>Import</w:t>
      </w:r>
    </w:p>
    <w:p w14:paraId="1E01DA7D" w14:textId="5DAE1E9C" w:rsidR="00EA2F07" w:rsidRDefault="00F040D9" w:rsidP="00E5562E">
      <w:pPr>
        <w:pStyle w:val="BodyText2"/>
      </w:pPr>
      <w:r>
        <w:t>Drag and drop</w:t>
      </w:r>
    </w:p>
    <w:p w14:paraId="7BD93304" w14:textId="42D335E4" w:rsidR="00F040D9" w:rsidRPr="00EA2F07" w:rsidRDefault="00F040D9" w:rsidP="00E5562E">
      <w:pPr>
        <w:pStyle w:val="BodyText2"/>
      </w:pPr>
      <w:r>
        <w:t>Unzip &lt;archive.zip&gt;</w:t>
      </w:r>
    </w:p>
    <w:p w14:paraId="2293DCB6" w14:textId="5ECD43C9" w:rsidR="00EA2F07" w:rsidRDefault="00EA2F07" w:rsidP="00EA2F07">
      <w:pPr>
        <w:pStyle w:val="Heading6"/>
      </w:pPr>
      <w:r>
        <w:t>Export</w:t>
      </w:r>
    </w:p>
    <w:p w14:paraId="1D87025E" w14:textId="77777777" w:rsidR="00EA2F07" w:rsidRPr="00B416C0" w:rsidRDefault="00EA2F07" w:rsidP="00E5562E">
      <w:pPr>
        <w:pStyle w:val="BodyText2"/>
      </w:pPr>
      <w:r>
        <w:t>You can store data on Google Cloud Platform using the gutils.</w:t>
      </w:r>
    </w:p>
    <w:p w14:paraId="2C3AE2E6" w14:textId="4A7FC8D4" w:rsidR="00E172D2" w:rsidRDefault="00E172D2" w:rsidP="000E5536">
      <w:pPr>
        <w:pStyle w:val="Heading5"/>
      </w:pPr>
      <w:bookmarkStart w:id="115" w:name="_gdal,_shapely_and"/>
      <w:bookmarkEnd w:id="115"/>
      <w:r>
        <w:t>Issues</w:t>
      </w:r>
    </w:p>
    <w:p w14:paraId="7B39F6CE" w14:textId="77777777" w:rsidR="003C7BC6" w:rsidRDefault="003C7BC6" w:rsidP="000E5536">
      <w:pPr>
        <w:pStyle w:val="Heading6"/>
      </w:pPr>
      <w:r>
        <w:t>Cloning from GitHub</w:t>
      </w:r>
    </w:p>
    <w:p w14:paraId="23483B51" w14:textId="56C61DB3" w:rsidR="00E172D2" w:rsidRDefault="00E172D2" w:rsidP="000E5536">
      <w:pPr>
        <w:pStyle w:val="BodyText2"/>
      </w:pPr>
      <w:r>
        <w:t>Cloning GitHub repos with more than one branch doesn’t seem to work properly.</w:t>
      </w:r>
      <w:r w:rsidR="008C3143">
        <w:t xml:space="preserve"> So instead I used git clone in the home folder to get the repo onto the Ubuntu virtual machine.</w:t>
      </w:r>
      <w:r w:rsidR="00E45931">
        <w:t xml:space="preserve"> However, you cant then run this as a workspace, e.g. if it is a website because the workspace name is used in the url that Apache runs.</w:t>
      </w:r>
      <w:r w:rsidR="002E1A56">
        <w:t xml:space="preserve"> </w:t>
      </w:r>
    </w:p>
    <w:p w14:paraId="143342C2" w14:textId="528CD9AA" w:rsidR="002E1A56" w:rsidRDefault="000E58A0" w:rsidP="000E5536">
      <w:pPr>
        <w:pStyle w:val="BodyText2"/>
      </w:pPr>
      <w:r>
        <w:t xml:space="preserve">SOLUTION: </w:t>
      </w:r>
      <w:r w:rsidR="000F23E1">
        <w:t>‘</w:t>
      </w:r>
      <w:r w:rsidR="002E1A56">
        <w:t>Clone</w:t>
      </w:r>
      <w:r w:rsidR="000F23E1">
        <w:t xml:space="preserve"> to edit’</w:t>
      </w:r>
      <w:r w:rsidR="002E1A56">
        <w:t xml:space="preserve"> </w:t>
      </w:r>
      <w:r w:rsidR="000F23E1">
        <w:t>the</w:t>
      </w:r>
      <w:r w:rsidR="002E1A56">
        <w:t xml:space="preserve"> repo in Cloud9 and </w:t>
      </w:r>
      <w:r w:rsidR="000F23E1">
        <w:t>if</w:t>
      </w:r>
      <w:r w:rsidR="002E1A56">
        <w:t xml:space="preserve"> there </w:t>
      </w:r>
      <w:r w:rsidR="000F23E1">
        <w:t>are</w:t>
      </w:r>
      <w:r w:rsidR="002E1A56">
        <w:t xml:space="preserve"> no files</w:t>
      </w:r>
      <w:r w:rsidR="000F23E1">
        <w:t xml:space="preserve"> showing</w:t>
      </w:r>
      <w:r w:rsidR="002E1A56">
        <w:t xml:space="preserve"> </w:t>
      </w:r>
      <w:r w:rsidR="000F23E1">
        <w:t xml:space="preserve">in the Workspace run </w:t>
      </w:r>
      <w:r w:rsidR="002E1A56">
        <w:t>the following:</w:t>
      </w:r>
    </w:p>
    <w:p w14:paraId="5653C0C6" w14:textId="2AE1B533" w:rsidR="002E1A56" w:rsidRDefault="002E1A56" w:rsidP="00D96B97">
      <w:pPr>
        <w:pStyle w:val="Unix"/>
      </w:pPr>
      <w:r w:rsidRPr="002E1A56">
        <w:t>blishten:~/workspace (master) $ git pull origin gh-pages</w:t>
      </w:r>
      <w:r w:rsidR="00DD5660">
        <w:t xml:space="preserve"> </w:t>
      </w:r>
      <w:r w:rsidR="00DD5660" w:rsidRPr="002E1A56">
        <w:t>gh-pages</w:t>
      </w:r>
    </w:p>
    <w:p w14:paraId="68012D4C" w14:textId="40A8D310" w:rsidR="005F23C6" w:rsidRDefault="005F23C6" w:rsidP="000E5536">
      <w:pPr>
        <w:pStyle w:val="BodyText2"/>
      </w:pPr>
      <w:r>
        <w:t>This time al</w:t>
      </w:r>
      <w:r w:rsidR="000F23E1">
        <w:t xml:space="preserve">l the files were shown properly and I could run the *.html pages using the Cloud9 Apache httpd server at the following address </w:t>
      </w:r>
      <w:hyperlink r:id="rId512" w:history="1">
        <w:r w:rsidR="000F23E1" w:rsidRPr="00540B56">
          <w:rPr>
            <w:rStyle w:val="Hyperlink"/>
          </w:rPr>
          <w:t>https://leaflet-map-blishten.c9users.io/index.html</w:t>
        </w:r>
      </w:hyperlink>
      <w:r w:rsidR="000F23E1">
        <w:t xml:space="preserve"> </w:t>
      </w:r>
    </w:p>
    <w:p w14:paraId="27B5E30F" w14:textId="77777777" w:rsidR="003C7BC6" w:rsidRDefault="003C7BC6" w:rsidP="000E5536">
      <w:pPr>
        <w:pStyle w:val="BodyText2"/>
      </w:pPr>
    </w:p>
    <w:p w14:paraId="4F7599F3" w14:textId="3C4D252D" w:rsidR="000F23E1" w:rsidRDefault="003C7BC6" w:rsidP="000E5536">
      <w:pPr>
        <w:pStyle w:val="Heading6"/>
      </w:pPr>
      <w:r>
        <w:t>Connecting to Google Cloud Platform</w:t>
      </w:r>
    </w:p>
    <w:p w14:paraId="150CD005" w14:textId="77777777" w:rsidR="00D863EF" w:rsidRDefault="003C7BC6" w:rsidP="00D863EF">
      <w:pPr>
        <w:pStyle w:val="BodyText2"/>
      </w:pPr>
      <w:r>
        <w:t>I had lots of issues trying to connect Cloud9 to GCP and never succeeded in getting it working.</w:t>
      </w:r>
      <w:r w:rsidR="007B42AD">
        <w:t xml:space="preserve"> Support by email but it seems to be a problem with the call to get a list of projects from Google. </w:t>
      </w:r>
    </w:p>
    <w:p w14:paraId="0A356167" w14:textId="481DDD75" w:rsidR="00096AAA" w:rsidRDefault="00080A7A" w:rsidP="000D63D1">
      <w:pPr>
        <w:pStyle w:val="BodyText2"/>
      </w:pPr>
      <w:r>
        <w:t>14/2/17</w:t>
      </w:r>
      <w:r>
        <w:tab/>
        <w:t>Solved – In GCP I had a list of projects one of which included a project which I was a Storage Admin for, but not the owner (the project was called Water-world). After being removed from this project Cloud9 listed correctly my GAE project (geeimageserver).</w:t>
      </w:r>
      <w:r w:rsidR="006F43F2">
        <w:t xml:space="preserve"> But then I get the following error:</w:t>
      </w:r>
    </w:p>
    <w:p w14:paraId="3CC5ABDE" w14:textId="09530365" w:rsidR="006F43F2" w:rsidRDefault="006F43F2" w:rsidP="000D63D1">
      <w:pPr>
        <w:pStyle w:val="BodyText2"/>
      </w:pPr>
      <w:r>
        <w:t>‘</w:t>
      </w:r>
      <w:r w:rsidRPr="006F43F2">
        <w:t xml:space="preserve">This project does not support Google App Engine Managed VMs. Your project must be hosted in a United States location and App Engine must be </w:t>
      </w:r>
      <w:r>
        <w:t>enabled to connect it to Cloud9’.</w:t>
      </w:r>
    </w:p>
    <w:p w14:paraId="50B5E992" w14:textId="5B4345F3" w:rsidR="006F43F2" w:rsidRDefault="006F43F2" w:rsidP="000D63D1">
      <w:pPr>
        <w:pStyle w:val="BodyText2"/>
      </w:pPr>
      <w:r>
        <w:t>I enabled App Engine by going to Google App Engine in the console and selecting the project and then making it an App Engine app. However, it is currently hosted</w:t>
      </w:r>
      <w:r w:rsidR="00D863EF">
        <w:t xml:space="preserve"> in Europe West and once a project is created you cant change its location so creating a new one.</w:t>
      </w:r>
    </w:p>
    <w:p w14:paraId="0CE84844" w14:textId="77777777" w:rsidR="00D863EF" w:rsidRDefault="00D863EF" w:rsidP="00D863EF">
      <w:pPr>
        <w:pStyle w:val="BodyText2"/>
      </w:pPr>
      <w:r>
        <w:t>Created a new project in console</w:t>
      </w:r>
    </w:p>
    <w:p w14:paraId="46290FED" w14:textId="62029394" w:rsidR="00D863EF" w:rsidRDefault="00D863EF" w:rsidP="00D863EF">
      <w:pPr>
        <w:pStyle w:val="ListBullet"/>
      </w:pPr>
      <w:r>
        <w:t>Created a new app engine (using US central location) and cancelled the tutorial</w:t>
      </w:r>
    </w:p>
    <w:p w14:paraId="3054CBEB" w14:textId="77777777" w:rsidR="00D863EF" w:rsidRDefault="00D863EF" w:rsidP="00D863EF">
      <w:pPr>
        <w:pStyle w:val="ListBullet"/>
      </w:pPr>
      <w:r>
        <w:t>Connected the account in Cloud9</w:t>
      </w:r>
    </w:p>
    <w:p w14:paraId="401FC186" w14:textId="77777777" w:rsidR="00D863EF" w:rsidRDefault="00D863EF" w:rsidP="00D863EF">
      <w:pPr>
        <w:pStyle w:val="ListBullet"/>
      </w:pPr>
      <w:r>
        <w:t>Clicked on the repositories view and clone to edit</w:t>
      </w:r>
    </w:p>
    <w:p w14:paraId="1D5012A4" w14:textId="0C7D58C6" w:rsidR="00D863EF" w:rsidRDefault="00D863EF" w:rsidP="00D863EF">
      <w:pPr>
        <w:pStyle w:val="ListBullet"/>
      </w:pPr>
      <w:r>
        <w:t xml:space="preserve">Changed new workspace to Google Cloud Platform and selected </w:t>
      </w:r>
      <w:r w:rsidR="00FD0578">
        <w:t>geeImageServerUs</w:t>
      </w:r>
    </w:p>
    <w:p w14:paraId="3FC36E69" w14:textId="7BC24CC9" w:rsidR="00FD0578" w:rsidRDefault="00FD0578" w:rsidP="00FD0578">
      <w:pPr>
        <w:pStyle w:val="ListBullet"/>
      </w:pPr>
      <w:r>
        <w:t xml:space="preserve">Cloned </w:t>
      </w:r>
      <w:hyperlink r:id="rId513" w:history="1">
        <w:r w:rsidRPr="00D85C27">
          <w:rPr>
            <w:rStyle w:val="Hyperlink"/>
          </w:rPr>
          <w:t>git@github.com:andrewcottam/geeImageServer.git</w:t>
        </w:r>
      </w:hyperlink>
      <w:r>
        <w:t xml:space="preserve"> into the root</w:t>
      </w:r>
    </w:p>
    <w:p w14:paraId="4E684B5A" w14:textId="04F437A7" w:rsidR="00D6593A" w:rsidRDefault="00D6593A" w:rsidP="00D6593A">
      <w:pPr>
        <w:pStyle w:val="Heading6"/>
      </w:pPr>
      <w:r>
        <w:t>CORS</w:t>
      </w:r>
    </w:p>
    <w:p w14:paraId="2807C614" w14:textId="31B4978A" w:rsidR="00D6593A" w:rsidRPr="00D6593A" w:rsidRDefault="009B775A" w:rsidP="00E5562E">
      <w:pPr>
        <w:pStyle w:val="BodyText2"/>
      </w:pPr>
      <w:r>
        <w:t xml:space="preserve">See </w:t>
      </w:r>
      <w:hyperlink w:anchor="_CORS_1" w:history="1">
        <w:r w:rsidRPr="009B775A">
          <w:rPr>
            <w:rStyle w:val="Hyperlink"/>
          </w:rPr>
          <w:t>CORS</w:t>
        </w:r>
      </w:hyperlink>
      <w:r>
        <w:t>.</w:t>
      </w:r>
    </w:p>
    <w:p w14:paraId="1D996883" w14:textId="314BAD7F" w:rsidR="00467EBA" w:rsidRDefault="00467EBA" w:rsidP="000E5536">
      <w:pPr>
        <w:pStyle w:val="Heading6"/>
      </w:pPr>
      <w:r>
        <w:t>Debugging Python code</w:t>
      </w:r>
    </w:p>
    <w:p w14:paraId="3F4BBBA7" w14:textId="0AAE3321" w:rsidR="00467EBA" w:rsidRDefault="00467EBA" w:rsidP="000E5536">
      <w:pPr>
        <w:pStyle w:val="BodyText2"/>
      </w:pPr>
      <w:r>
        <w:lastRenderedPageBreak/>
        <w:t>When I tried to debug Python code I got an error:</w:t>
      </w:r>
    </w:p>
    <w:p w14:paraId="4B6D4B17" w14:textId="77777777" w:rsidR="00467EBA" w:rsidRPr="00467EBA" w:rsidRDefault="00467EBA" w:rsidP="000E5536">
      <w:pPr>
        <w:pStyle w:val="Cloud9Console"/>
      </w:pPr>
      <w:r w:rsidRPr="00467EBA">
        <w:t>/usr/bin/python2: No module named ikpdb</w:t>
      </w:r>
    </w:p>
    <w:p w14:paraId="394BB0C7" w14:textId="77777777" w:rsidR="00467EBA" w:rsidRPr="00467EBA" w:rsidRDefault="00467EBA" w:rsidP="000E5536">
      <w:pPr>
        <w:pStyle w:val="Cloud9Console"/>
      </w:pPr>
      <w:r w:rsidRPr="00467EBA">
        <w:t xml:space="preserve">    To use python debugger install ikpdb by running: </w:t>
      </w:r>
    </w:p>
    <w:p w14:paraId="27C98CC6" w14:textId="77777777" w:rsidR="00467EBA" w:rsidRPr="00467EBA" w:rsidRDefault="00467EBA" w:rsidP="000E5536">
      <w:pPr>
        <w:pStyle w:val="Cloud9Console"/>
      </w:pPr>
      <w:r w:rsidRPr="00467EBA">
        <w:t xml:space="preserve">        sudo apt-get update;</w:t>
      </w:r>
    </w:p>
    <w:p w14:paraId="7A2A5088" w14:textId="77777777" w:rsidR="00467EBA" w:rsidRPr="00467EBA" w:rsidRDefault="00467EBA" w:rsidP="000E5536">
      <w:pPr>
        <w:pStyle w:val="Cloud9Console"/>
      </w:pPr>
      <w:r w:rsidRPr="00467EBA">
        <w:t xml:space="preserve">        sudo apt-get install python-dev;</w:t>
      </w:r>
    </w:p>
    <w:p w14:paraId="57EC20B3" w14:textId="2A94F563" w:rsidR="00467EBA" w:rsidRDefault="00467EBA" w:rsidP="000E5536">
      <w:pPr>
        <w:pStyle w:val="Cloud9Console"/>
      </w:pPr>
      <w:r w:rsidRPr="00467EBA">
        <w:t xml:space="preserve">        sudo pip install ikpdb;</w:t>
      </w:r>
    </w:p>
    <w:p w14:paraId="2F96A9B0" w14:textId="78BCAB11" w:rsidR="00ED6360" w:rsidRPr="00467EBA" w:rsidRDefault="00ED6360" w:rsidP="000E5536">
      <w:pPr>
        <w:pStyle w:val="BodyText2"/>
      </w:pPr>
      <w:r>
        <w:t>Ran these in the bash window.</w:t>
      </w:r>
      <w:r w:rsidR="007440C9">
        <w:t xml:space="preserve"> Now debugging works fine!</w:t>
      </w:r>
    </w:p>
    <w:p w14:paraId="701B4BF6" w14:textId="2204A8BF" w:rsidR="00A1250A" w:rsidRDefault="00A1250A" w:rsidP="00A1250A">
      <w:pPr>
        <w:pStyle w:val="Heading6"/>
      </w:pPr>
      <w:r>
        <w:t>Workspace not loading</w:t>
      </w:r>
    </w:p>
    <w:p w14:paraId="27CA6953" w14:textId="58C4CCCC" w:rsidR="00A1250A" w:rsidRDefault="00A1250A" w:rsidP="002A4014">
      <w:pPr>
        <w:pStyle w:val="BodyText2"/>
      </w:pPr>
      <w:r>
        <w:t>On 13/3/17 I tried to open the Python workspace but it showed the following screen:</w:t>
      </w:r>
    </w:p>
    <w:p w14:paraId="10F1A027" w14:textId="11D09B4B" w:rsidR="00A1250A" w:rsidRDefault="00A1250A" w:rsidP="002A4014">
      <w:pPr>
        <w:pStyle w:val="BodyText2"/>
      </w:pPr>
      <w:r>
        <w:rPr>
          <w:noProof/>
          <w:lang w:bidi="ar-SA"/>
        </w:rPr>
        <w:drawing>
          <wp:inline distT="0" distB="0" distL="0" distR="0" wp14:anchorId="7486F42A" wp14:editId="5D61B126">
            <wp:extent cx="2765685" cy="290533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4">
                      <a:extLst>
                        <a:ext uri="{28A0092B-C50C-407E-A947-70E740481C1C}">
                          <a14:useLocalDpi xmlns:a14="http://schemas.microsoft.com/office/drawing/2010/main" val="0"/>
                        </a:ext>
                      </a:extLst>
                    </a:blip>
                    <a:srcRect/>
                    <a:stretch>
                      <a:fillRect/>
                    </a:stretch>
                  </pic:blipFill>
                  <pic:spPr bwMode="auto">
                    <a:xfrm>
                      <a:off x="0" y="0"/>
                      <a:ext cx="2769084" cy="2908901"/>
                    </a:xfrm>
                    <a:prstGeom prst="rect">
                      <a:avLst/>
                    </a:prstGeom>
                    <a:noFill/>
                    <a:ln>
                      <a:noFill/>
                    </a:ln>
                  </pic:spPr>
                </pic:pic>
              </a:graphicData>
            </a:graphic>
          </wp:inline>
        </w:drawing>
      </w:r>
    </w:p>
    <w:p w14:paraId="0AE24319" w14:textId="160B6243" w:rsidR="00A1250A" w:rsidRPr="00A1250A" w:rsidRDefault="00A1250A" w:rsidP="002A4014">
      <w:pPr>
        <w:pStyle w:val="BodyText2"/>
      </w:pPr>
      <w:r>
        <w:t xml:space="preserve">This didn’t go away and there is a support </w:t>
      </w:r>
      <w:hyperlink r:id="rId515" w:history="1">
        <w:r w:rsidRPr="00A1250A">
          <w:rPr>
            <w:rStyle w:val="Hyperlink"/>
          </w:rPr>
          <w:t>thread</w:t>
        </w:r>
      </w:hyperlink>
      <w:r>
        <w:t xml:space="preserve"> about it which I posted in.</w:t>
      </w:r>
      <w:r w:rsidR="009B2832">
        <w:t xml:space="preserve"> The other workspaces migrated with no problem.</w:t>
      </w:r>
    </w:p>
    <w:p w14:paraId="7E4AE508" w14:textId="27FCEF36" w:rsidR="007C3364" w:rsidRDefault="007C3364" w:rsidP="007C3364">
      <w:pPr>
        <w:pStyle w:val="Heading6"/>
      </w:pPr>
      <w:r>
        <w:t>Authorisation</w:t>
      </w:r>
    </w:p>
    <w:p w14:paraId="5239D602" w14:textId="77777777" w:rsidR="00DB4E71" w:rsidRDefault="00DB4E71" w:rsidP="007C3364">
      <w:pPr>
        <w:pStyle w:val="BodyText2"/>
      </w:pPr>
      <w:r>
        <w:t>If you are redirected to the Cloud9 login page, that means that the workspace is not shared publically (but you may have made the workspace public). To share it publically go to the share tab and check the links that you want to share publically. For example, the I want to share the db-server workspace application link so that for the REST services you don’t have to login to Cloud9.</w:t>
      </w:r>
    </w:p>
    <w:p w14:paraId="2D71BF96" w14:textId="6A8BC7FE" w:rsidR="007C3364" w:rsidRPr="007C3364" w:rsidRDefault="00DB4E71" w:rsidP="007C3364">
      <w:pPr>
        <w:pStyle w:val="BodyText2"/>
      </w:pPr>
      <w:r>
        <w:rPr>
          <w:noProof/>
          <w:lang w:bidi="ar-SA"/>
        </w:rPr>
        <w:drawing>
          <wp:inline distT="0" distB="0" distL="0" distR="0" wp14:anchorId="37DABF3D" wp14:editId="34FF443C">
            <wp:extent cx="2313354" cy="1219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6">
                      <a:extLst>
                        <a:ext uri="{28A0092B-C50C-407E-A947-70E740481C1C}">
                          <a14:useLocalDpi xmlns:a14="http://schemas.microsoft.com/office/drawing/2010/main" val="0"/>
                        </a:ext>
                      </a:extLst>
                    </a:blip>
                    <a:srcRect/>
                    <a:stretch>
                      <a:fillRect/>
                    </a:stretch>
                  </pic:blipFill>
                  <pic:spPr bwMode="auto">
                    <a:xfrm>
                      <a:off x="0" y="0"/>
                      <a:ext cx="2326432" cy="1226093"/>
                    </a:xfrm>
                    <a:prstGeom prst="rect">
                      <a:avLst/>
                    </a:prstGeom>
                    <a:noFill/>
                    <a:ln>
                      <a:noFill/>
                    </a:ln>
                  </pic:spPr>
                </pic:pic>
              </a:graphicData>
            </a:graphic>
          </wp:inline>
        </w:drawing>
      </w:r>
      <w:r>
        <w:t xml:space="preserve"> </w:t>
      </w:r>
    </w:p>
    <w:p w14:paraId="1C3FB8A8" w14:textId="677C7254" w:rsidR="00B01B9E" w:rsidRDefault="00B01B9E" w:rsidP="000E5536">
      <w:pPr>
        <w:pStyle w:val="Heading5"/>
      </w:pPr>
      <w:r>
        <w:t>Tips</w:t>
      </w:r>
    </w:p>
    <w:p w14:paraId="0203BC1A" w14:textId="6042DBBF" w:rsidR="00EA2F07" w:rsidRDefault="00EA2F07" w:rsidP="000E5536">
      <w:pPr>
        <w:pStyle w:val="ListBullet"/>
      </w:pPr>
      <w:r>
        <w:t>To get files from a url, use wget:</w:t>
      </w:r>
    </w:p>
    <w:p w14:paraId="7FF51CFA" w14:textId="43A56A1C" w:rsidR="00EA2F07" w:rsidRDefault="00EA2F07" w:rsidP="00D96B97">
      <w:pPr>
        <w:pStyle w:val="Unix"/>
      </w:pPr>
      <w:r>
        <w:t xml:space="preserve">wget </w:t>
      </w:r>
      <w:r w:rsidRPr="00C82F4C">
        <w:t>https://storage.googleapis.com/geeimageserver.appspot.com/vectorTileTestData.7z</w:t>
      </w:r>
    </w:p>
    <w:p w14:paraId="2B14B28F" w14:textId="3DEB2BFF" w:rsidR="00B01B9E" w:rsidRDefault="00B01B9E" w:rsidP="000E5536">
      <w:pPr>
        <w:pStyle w:val="ListBullet"/>
      </w:pPr>
      <w:r>
        <w:t>To change the default editor associated with a file, click on the language specifier in the bottom right of the code editor and change it to what you want.</w:t>
      </w:r>
    </w:p>
    <w:p w14:paraId="42265F57" w14:textId="53E96CD8" w:rsidR="0094680A" w:rsidRDefault="0094680A" w:rsidP="000E5536">
      <w:pPr>
        <w:pStyle w:val="ListBullet"/>
      </w:pPr>
      <w:r>
        <w:t>To see a list of packages enter</w:t>
      </w:r>
    </w:p>
    <w:p w14:paraId="3D016B2B" w14:textId="58B6C73E" w:rsidR="0094680A" w:rsidRPr="00B01B9E" w:rsidRDefault="0094680A" w:rsidP="00D96B97">
      <w:pPr>
        <w:pStyle w:val="Unix"/>
      </w:pPr>
      <w:r>
        <w:t>c9 list</w:t>
      </w:r>
    </w:p>
    <w:p w14:paraId="28DA2AC0" w14:textId="50E3B195" w:rsidR="00B34FD8" w:rsidRDefault="00B34FD8" w:rsidP="00B34FD8">
      <w:pPr>
        <w:pStyle w:val="Heading5"/>
      </w:pPr>
      <w:r>
        <w:t>Workspace Types</w:t>
      </w:r>
    </w:p>
    <w:p w14:paraId="6E5DE36A" w14:textId="05AE5FAB" w:rsidR="00B34FD8" w:rsidRDefault="00B34FD8" w:rsidP="00B34FD8">
      <w:pPr>
        <w:pStyle w:val="Heading6"/>
      </w:pPr>
      <w:r>
        <w:lastRenderedPageBreak/>
        <w:t>Google Cloud Platform</w:t>
      </w:r>
    </w:p>
    <w:p w14:paraId="0D98C837" w14:textId="70FE6170" w:rsidR="00B34FD8" w:rsidRPr="00B34FD8" w:rsidRDefault="00B34FD8" w:rsidP="00E5562E">
      <w:pPr>
        <w:pStyle w:val="BodyText2"/>
      </w:pPr>
      <w:r>
        <w:t>When you create a new workspace using a Google Cloud Platform, the Google Cloud SDK is installed by default.</w:t>
      </w:r>
    </w:p>
    <w:p w14:paraId="76B19302" w14:textId="01AF6F9E" w:rsidR="00C241C5" w:rsidRPr="00C241C5" w:rsidRDefault="00C241C5" w:rsidP="00C241C5">
      <w:pPr>
        <w:pStyle w:val="Heading5"/>
      </w:pPr>
      <w:r>
        <w:t>Workspaces</w:t>
      </w:r>
    </w:p>
    <w:p w14:paraId="6172A6CC" w14:textId="557216B5" w:rsidR="00362FC9" w:rsidRDefault="005D08EA" w:rsidP="00362FC9">
      <w:pPr>
        <w:pStyle w:val="Heading6"/>
      </w:pPr>
      <w:r>
        <w:t>p</w:t>
      </w:r>
      <w:r w:rsidR="00222B5D">
        <w:t>ython</w:t>
      </w:r>
    </w:p>
    <w:p w14:paraId="21D135DF" w14:textId="77777777" w:rsidR="00362FC9" w:rsidRDefault="00362FC9" w:rsidP="00362FC9">
      <w:pPr>
        <w:pStyle w:val="Heading7"/>
      </w:pPr>
      <w:r>
        <w:t>gdal</w:t>
      </w:r>
    </w:p>
    <w:p w14:paraId="720C645B" w14:textId="77777777" w:rsidR="00362FC9" w:rsidRDefault="00362FC9" w:rsidP="00362FC9">
      <w:pPr>
        <w:pStyle w:val="BodyText2"/>
      </w:pPr>
      <w:r>
        <w:t>From instructions here:</w:t>
      </w:r>
    </w:p>
    <w:p w14:paraId="6072E7AD" w14:textId="77777777" w:rsidR="00362FC9" w:rsidRDefault="00362FC9" w:rsidP="00362FC9">
      <w:pPr>
        <w:pStyle w:val="Unix"/>
      </w:pPr>
      <w:r>
        <w:t>blishten:~/workspace (master) $ sudo add-apt-repository ppa:ubuntugis/ppa &amp;&amp; sudo apt-get update</w:t>
      </w:r>
    </w:p>
    <w:p w14:paraId="332EB1FD" w14:textId="77777777" w:rsidR="00362FC9" w:rsidRDefault="00362FC9" w:rsidP="00362FC9">
      <w:pPr>
        <w:pStyle w:val="Unix"/>
      </w:pPr>
      <w:r>
        <w:t>blishten:~/workspace (master) $ sudo apt-get install gdal-bin</w:t>
      </w:r>
    </w:p>
    <w:p w14:paraId="216EFE18" w14:textId="77777777" w:rsidR="00362FC9" w:rsidRDefault="00362FC9" w:rsidP="00362FC9">
      <w:pPr>
        <w:pStyle w:val="Unix"/>
      </w:pPr>
      <w:r>
        <w:t>blishten:~/workspace (master) $ gdalinfo --version</w:t>
      </w:r>
    </w:p>
    <w:p w14:paraId="3A16A7A0" w14:textId="77777777" w:rsidR="00362FC9" w:rsidRDefault="00362FC9" w:rsidP="00362FC9">
      <w:pPr>
        <w:pStyle w:val="Unix"/>
      </w:pPr>
      <w:r>
        <w:t>blishten:~/workspace (master) $ sudo apt-get install libgdal1-dev</w:t>
      </w:r>
    </w:p>
    <w:p w14:paraId="122974DA" w14:textId="77777777" w:rsidR="00362FC9" w:rsidRDefault="00362FC9" w:rsidP="00362FC9">
      <w:pPr>
        <w:pStyle w:val="BodyText2"/>
      </w:pPr>
      <w:r>
        <w:t>Python GDAL bindings installed on 9/2/17:</w:t>
      </w:r>
    </w:p>
    <w:p w14:paraId="5B748CDC" w14:textId="77777777" w:rsidR="00362FC9" w:rsidRDefault="00362FC9" w:rsidP="00362FC9">
      <w:pPr>
        <w:pStyle w:val="Unix"/>
      </w:pPr>
      <w:r>
        <w:t xml:space="preserve">blishten:~/workspace (master) $ </w:t>
      </w:r>
      <w:r w:rsidRPr="00A33A17">
        <w:t>sudo apt-get python-gdal</w:t>
      </w:r>
    </w:p>
    <w:p w14:paraId="214CC092" w14:textId="77777777" w:rsidR="00362FC9" w:rsidRDefault="00362FC9" w:rsidP="00362FC9">
      <w:pPr>
        <w:pStyle w:val="Heading7"/>
      </w:pPr>
      <w:r>
        <w:t>Google Cloud Platform SDK</w:t>
      </w:r>
    </w:p>
    <w:p w14:paraId="1884630E" w14:textId="77777777" w:rsidR="00362FC9" w:rsidRDefault="00362FC9" w:rsidP="00362FC9">
      <w:pPr>
        <w:pStyle w:val="BodyText2"/>
      </w:pPr>
      <w:r>
        <w:t xml:space="preserve">See </w:t>
      </w:r>
      <w:hyperlink w:anchor="_On_Ubuntu_14.04" w:history="1">
        <w:r w:rsidRPr="0028649D">
          <w:rPr>
            <w:rStyle w:val="Hyperlink"/>
          </w:rPr>
          <w:t>On Ubuntu 14.04</w:t>
        </w:r>
      </w:hyperlink>
      <w:r>
        <w:t xml:space="preserve"> – installed on the Python workspace. I have also installed the Python SDK for Google Cloud and merged the geeImageServer repo into the Python repo on GitHub. There are disadvantages of hosting the Google App Engine app on Cloud9 – you cant use the local development server as it runs at localhost:8080 which obviously you cant get to. But this is the workflow to deploy:</w:t>
      </w:r>
    </w:p>
    <w:p w14:paraId="29D8C48A" w14:textId="77777777" w:rsidR="00362FC9" w:rsidRDefault="00362FC9" w:rsidP="00362FC9">
      <w:pPr>
        <w:pStyle w:val="Unix"/>
      </w:pPr>
      <w:r w:rsidRPr="003C2BED">
        <w:t>cd geeImageServer/</w:t>
      </w:r>
    </w:p>
    <w:p w14:paraId="7BF89B4D" w14:textId="77777777" w:rsidR="00362FC9" w:rsidRPr="0028649D" w:rsidRDefault="00362FC9" w:rsidP="00362FC9">
      <w:pPr>
        <w:pStyle w:val="Unix"/>
      </w:pPr>
      <w:r w:rsidRPr="003C2BED">
        <w:t>gcloud app deploy app.yaml</w:t>
      </w:r>
    </w:p>
    <w:p w14:paraId="0B6AC985" w14:textId="77777777" w:rsidR="00362FC9" w:rsidRDefault="00362FC9" w:rsidP="00362FC9">
      <w:pPr>
        <w:pStyle w:val="Heading7"/>
      </w:pPr>
      <w:r>
        <w:t xml:space="preserve">shapely </w:t>
      </w:r>
    </w:p>
    <w:p w14:paraId="1AC1A033" w14:textId="77777777" w:rsidR="00362FC9" w:rsidRDefault="00362FC9" w:rsidP="00362FC9">
      <w:pPr>
        <w:pStyle w:val="BodyText2"/>
      </w:pPr>
      <w:r>
        <w:t>Shapely version 1.5.17 installed on 7/2/17</w:t>
      </w:r>
    </w:p>
    <w:p w14:paraId="112B96CD" w14:textId="77777777" w:rsidR="00362FC9" w:rsidRDefault="00362FC9" w:rsidP="00362FC9">
      <w:pPr>
        <w:pStyle w:val="Unix"/>
      </w:pPr>
      <w:r>
        <w:t>blishten:~/workspace (master) $ sudo pip install shapely</w:t>
      </w:r>
    </w:p>
    <w:p w14:paraId="5044FAE2" w14:textId="77777777" w:rsidR="00362FC9" w:rsidRDefault="00362FC9" w:rsidP="00362FC9">
      <w:pPr>
        <w:pStyle w:val="Heading7"/>
      </w:pPr>
      <w:r>
        <w:t>fiona</w:t>
      </w:r>
    </w:p>
    <w:p w14:paraId="015983BA" w14:textId="77777777" w:rsidR="00362FC9" w:rsidRDefault="00362FC9" w:rsidP="00362FC9">
      <w:pPr>
        <w:pStyle w:val="BodyText2"/>
      </w:pPr>
      <w:r>
        <w:t>7/2/17 Issues after running this:</w:t>
      </w:r>
    </w:p>
    <w:p w14:paraId="621F1EF4" w14:textId="77777777" w:rsidR="00362FC9" w:rsidRDefault="00362FC9" w:rsidP="00362FC9">
      <w:pPr>
        <w:pStyle w:val="Unix"/>
      </w:pPr>
      <w:r>
        <w:t>blishten:~/workspace (master) $ sudo pip install fiona</w:t>
      </w:r>
    </w:p>
    <w:p w14:paraId="5EF3732C" w14:textId="77777777" w:rsidR="00362FC9" w:rsidRDefault="00362FC9" w:rsidP="00362FC9">
      <w:pPr>
        <w:pStyle w:val="Unix"/>
      </w:pPr>
      <w:r>
        <w:t>.. then Python then</w:t>
      </w:r>
    </w:p>
    <w:p w14:paraId="3C963FF1" w14:textId="77777777" w:rsidR="00362FC9" w:rsidRDefault="00362FC9" w:rsidP="00362FC9">
      <w:pPr>
        <w:pStyle w:val="Unix"/>
      </w:pPr>
      <w:r w:rsidRPr="008D7960">
        <w:t>from six.moves import UserDict</w:t>
      </w:r>
    </w:p>
    <w:p w14:paraId="6B1FDC09" w14:textId="77777777" w:rsidR="00362FC9" w:rsidRDefault="00362FC9" w:rsidP="00362FC9">
      <w:pPr>
        <w:pStyle w:val="Unix"/>
      </w:pPr>
      <w:r w:rsidRPr="008D7960">
        <w:t>ImportError: cannot import name UserDict</w:t>
      </w:r>
    </w:p>
    <w:p w14:paraId="40493D28" w14:textId="77777777" w:rsidR="00362FC9" w:rsidRDefault="00362FC9" w:rsidP="00362FC9">
      <w:pPr>
        <w:pStyle w:val="BodyText2"/>
      </w:pPr>
      <w:r>
        <w:t xml:space="preserve">Six version 1.5.2 is installed and </w:t>
      </w:r>
      <w:hyperlink r:id="rId517" w:anchor="issuecomment-190406219" w:history="1">
        <w:r w:rsidRPr="008D7960">
          <w:rPr>
            <w:rStyle w:val="Hyperlink"/>
          </w:rPr>
          <w:t>apparently</w:t>
        </w:r>
      </w:hyperlink>
      <w:r>
        <w:t xml:space="preserve"> UserDict came in at six 1.7. Trying to upgrade:</w:t>
      </w:r>
    </w:p>
    <w:p w14:paraId="54BBF2FC" w14:textId="77777777" w:rsidR="00362FC9" w:rsidRDefault="00362FC9" w:rsidP="00362FC9">
      <w:pPr>
        <w:pStyle w:val="Unix"/>
      </w:pPr>
      <w:r>
        <w:t>blishten:~/workspace (master) $ sudo pip install 'six==1.7'</w:t>
      </w:r>
    </w:p>
    <w:p w14:paraId="49658404" w14:textId="77777777" w:rsidR="00362FC9" w:rsidRDefault="00362FC9" w:rsidP="00362FC9">
      <w:pPr>
        <w:pStyle w:val="Unix"/>
      </w:pPr>
      <w:r>
        <w:t>Downloading/unpacking six==1.7</w:t>
      </w:r>
    </w:p>
    <w:p w14:paraId="56865875" w14:textId="77777777" w:rsidR="00362FC9" w:rsidRDefault="00362FC9" w:rsidP="00362FC9">
      <w:pPr>
        <w:pStyle w:val="Unix"/>
      </w:pPr>
      <w:r>
        <w:t xml:space="preserve">  Downloading six-1.7.0-py2.py3-none-any.whl</w:t>
      </w:r>
    </w:p>
    <w:p w14:paraId="7AFC5385" w14:textId="77777777" w:rsidR="00362FC9" w:rsidRDefault="00362FC9" w:rsidP="00362FC9">
      <w:pPr>
        <w:pStyle w:val="Unix"/>
      </w:pPr>
      <w:r>
        <w:t>Installing collected packages: six</w:t>
      </w:r>
    </w:p>
    <w:p w14:paraId="3D1D1F69" w14:textId="77777777" w:rsidR="00362FC9" w:rsidRDefault="00362FC9" w:rsidP="00362FC9">
      <w:pPr>
        <w:pStyle w:val="Unix"/>
      </w:pPr>
      <w:r>
        <w:t xml:space="preserve">  Found existing installation: six 1.5.2</w:t>
      </w:r>
    </w:p>
    <w:p w14:paraId="214ACFFF" w14:textId="77777777" w:rsidR="00362FC9" w:rsidRDefault="00362FC9" w:rsidP="00362FC9">
      <w:pPr>
        <w:pStyle w:val="Unix"/>
      </w:pPr>
      <w:r>
        <w:t xml:space="preserve">    Not uninstalling six at /usr/lib/python2.7/dist-packages, owned by OS</w:t>
      </w:r>
    </w:p>
    <w:p w14:paraId="4E1A1CBD" w14:textId="77777777" w:rsidR="00362FC9" w:rsidRDefault="00362FC9" w:rsidP="00362FC9">
      <w:pPr>
        <w:pStyle w:val="Unix"/>
      </w:pPr>
      <w:r>
        <w:t>Successfully installed six</w:t>
      </w:r>
    </w:p>
    <w:p w14:paraId="5ACD53DA" w14:textId="77777777" w:rsidR="00362FC9" w:rsidRDefault="00362FC9" w:rsidP="00362FC9">
      <w:pPr>
        <w:pStyle w:val="Unix"/>
      </w:pPr>
      <w:r>
        <w:t>Cleaning up...</w:t>
      </w:r>
    </w:p>
    <w:p w14:paraId="1216C031" w14:textId="77777777" w:rsidR="00362FC9" w:rsidRDefault="00362FC9" w:rsidP="00362FC9">
      <w:pPr>
        <w:pStyle w:val="BodyText2"/>
      </w:pPr>
      <w:r>
        <w:t>But:</w:t>
      </w:r>
    </w:p>
    <w:p w14:paraId="0DD7E428" w14:textId="77777777" w:rsidR="00362FC9" w:rsidRDefault="00362FC9" w:rsidP="00362FC9">
      <w:pPr>
        <w:pStyle w:val="Unix"/>
      </w:pPr>
      <w:r>
        <w:t xml:space="preserve">blishten:~/workspace (master) $ sudo pip install --upgrade six                                                                                                                                                                                  </w:t>
      </w:r>
    </w:p>
    <w:p w14:paraId="2E588988" w14:textId="77777777" w:rsidR="00362FC9" w:rsidRDefault="00362FC9" w:rsidP="00362FC9">
      <w:pPr>
        <w:pStyle w:val="Unix"/>
      </w:pPr>
      <w:r>
        <w:t>Downloading/unpacking six from https://pypi.python.org/packages/c8/0a/b6723e1bc4c516cb687841499455a8505b44607ab535be01091c0f24f079/six-1.10.0-py2.py3-none-any.whl#md5=3ab558cf5d4f7a72611d59a81a315dc8</w:t>
      </w:r>
    </w:p>
    <w:p w14:paraId="15A0E653" w14:textId="77777777" w:rsidR="00362FC9" w:rsidRDefault="00362FC9" w:rsidP="00362FC9">
      <w:pPr>
        <w:pStyle w:val="Unix"/>
      </w:pPr>
      <w:r>
        <w:t xml:space="preserve">  Downloading six-1.10.0-py2.py3-none-any.whl</w:t>
      </w:r>
    </w:p>
    <w:p w14:paraId="58B0AF4E" w14:textId="77777777" w:rsidR="00362FC9" w:rsidRDefault="00362FC9" w:rsidP="00362FC9">
      <w:pPr>
        <w:pStyle w:val="Unix"/>
      </w:pPr>
      <w:r>
        <w:t>Installing collected packages: six</w:t>
      </w:r>
    </w:p>
    <w:p w14:paraId="0D42232C" w14:textId="77777777" w:rsidR="00362FC9" w:rsidRDefault="00362FC9" w:rsidP="00362FC9">
      <w:pPr>
        <w:pStyle w:val="Unix"/>
      </w:pPr>
      <w:r>
        <w:t xml:space="preserve">  Found existing installation: six 1.7.0</w:t>
      </w:r>
    </w:p>
    <w:p w14:paraId="3D4C0EAD" w14:textId="77777777" w:rsidR="00362FC9" w:rsidRDefault="00362FC9" w:rsidP="00362FC9">
      <w:pPr>
        <w:pStyle w:val="Unix"/>
      </w:pPr>
      <w:r>
        <w:t xml:space="preserve">    Uninstalling six:</w:t>
      </w:r>
    </w:p>
    <w:p w14:paraId="29DBC576" w14:textId="77777777" w:rsidR="00362FC9" w:rsidRDefault="00362FC9" w:rsidP="00362FC9">
      <w:pPr>
        <w:pStyle w:val="Unix"/>
      </w:pPr>
      <w:r>
        <w:t xml:space="preserve">      Successfully uninstalled six</w:t>
      </w:r>
    </w:p>
    <w:p w14:paraId="6F3305B3" w14:textId="77777777" w:rsidR="00362FC9" w:rsidRDefault="00362FC9" w:rsidP="00362FC9">
      <w:pPr>
        <w:pStyle w:val="Unix"/>
      </w:pPr>
      <w:r>
        <w:t>Successfully installed six</w:t>
      </w:r>
    </w:p>
    <w:p w14:paraId="136E88F5" w14:textId="77777777" w:rsidR="00362FC9" w:rsidRDefault="00362FC9" w:rsidP="00362FC9">
      <w:pPr>
        <w:pStyle w:val="Unix"/>
      </w:pPr>
      <w:r>
        <w:t>Cleaning up...</w:t>
      </w:r>
    </w:p>
    <w:p w14:paraId="1288EC42" w14:textId="77777777" w:rsidR="00362FC9" w:rsidRDefault="00362FC9" w:rsidP="00362FC9">
      <w:pPr>
        <w:pStyle w:val="Unix"/>
      </w:pPr>
      <w:r>
        <w:t>.. to Python:</w:t>
      </w:r>
    </w:p>
    <w:p w14:paraId="29DC5DDE" w14:textId="77777777" w:rsidR="00362FC9" w:rsidRDefault="00362FC9" w:rsidP="00362FC9">
      <w:pPr>
        <w:pStyle w:val="Unix"/>
      </w:pPr>
      <w:r>
        <w:t>&gt;&gt;&gt; import six</w:t>
      </w:r>
    </w:p>
    <w:p w14:paraId="0609E8D7" w14:textId="77777777" w:rsidR="00362FC9" w:rsidRDefault="00362FC9" w:rsidP="00362FC9">
      <w:pPr>
        <w:pStyle w:val="Unix"/>
      </w:pPr>
      <w:r>
        <w:t>&gt;&gt;&gt; six.__version__</w:t>
      </w:r>
    </w:p>
    <w:p w14:paraId="453635C1" w14:textId="77777777" w:rsidR="00362FC9" w:rsidRDefault="00362FC9" w:rsidP="00362FC9">
      <w:pPr>
        <w:pStyle w:val="Unix"/>
      </w:pPr>
      <w:r>
        <w:t>'1.10.0'</w:t>
      </w:r>
    </w:p>
    <w:p w14:paraId="4BB9090D" w14:textId="77777777" w:rsidR="00362FC9" w:rsidRDefault="00362FC9" w:rsidP="00362FC9">
      <w:pPr>
        <w:pStyle w:val="BodyText2"/>
      </w:pPr>
      <w:r>
        <w:lastRenderedPageBreak/>
        <w:t>Fiona now works!!</w:t>
      </w:r>
    </w:p>
    <w:p w14:paraId="149D0CB2" w14:textId="77777777" w:rsidR="00362FC9" w:rsidRDefault="00362FC9" w:rsidP="00362FC9">
      <w:pPr>
        <w:pStyle w:val="Heading7"/>
      </w:pPr>
      <w:bookmarkStart w:id="116" w:name="_tilemaker"/>
      <w:bookmarkEnd w:id="116"/>
      <w:r>
        <w:t>tilemaker</w:t>
      </w:r>
    </w:p>
    <w:p w14:paraId="67FCBB63" w14:textId="77777777" w:rsidR="00362FC9" w:rsidRDefault="00362FC9" w:rsidP="00362FC9">
      <w:pPr>
        <w:pStyle w:val="BodyText2"/>
      </w:pPr>
      <w:r>
        <w:t xml:space="preserve">From </w:t>
      </w:r>
      <w:hyperlink r:id="rId518" w:history="1">
        <w:r w:rsidRPr="00465836">
          <w:rPr>
            <w:rStyle w:val="Hyperlink"/>
          </w:rPr>
          <w:t>https://github.com/systemed/tilemaker#installing</w:t>
        </w:r>
      </w:hyperlink>
      <w:r>
        <w:t xml:space="preserve"> and </w:t>
      </w:r>
      <w:hyperlink r:id="rId519" w:history="1">
        <w:r w:rsidRPr="00465836">
          <w:rPr>
            <w:rStyle w:val="Hyperlink"/>
          </w:rPr>
          <w:t>http://juniway.blogspot.it/2015/12/install-boost-1590-build-from-source.html</w:t>
        </w:r>
      </w:hyperlink>
    </w:p>
    <w:p w14:paraId="65ADC40B" w14:textId="77777777" w:rsidR="00362FC9" w:rsidRDefault="00362FC9" w:rsidP="00362FC9">
      <w:pPr>
        <w:pStyle w:val="BodyText2"/>
      </w:pPr>
      <w:r>
        <w:t xml:space="preserve">Install according to the Tilemaker installation instructions up to the Boost install which didn’t work on Ubuntu 14.04 – use the link to the Boost install above. </w:t>
      </w:r>
    </w:p>
    <w:p w14:paraId="5646B63B" w14:textId="77777777" w:rsidR="00362FC9" w:rsidRDefault="00362FC9" w:rsidP="00362FC9">
      <w:pPr>
        <w:pStyle w:val="BodyText2"/>
      </w:pPr>
      <w:r>
        <w:t>None of the stuff below worked on the web_apps Cloud9 workspace as there were loads of problems with packages not installing – spent 2 days on it. But on the python workspace it worked perfectly.</w:t>
      </w:r>
    </w:p>
    <w:p w14:paraId="71C9E646" w14:textId="77777777" w:rsidR="00362FC9" w:rsidRDefault="00362FC9" w:rsidP="00362FC9">
      <w:pPr>
        <w:pStyle w:val="Unix"/>
      </w:pPr>
      <w:r>
        <w:t>blishten:~/workspace (master) $ sudo apt-get update</w:t>
      </w:r>
    </w:p>
    <w:p w14:paraId="6993FA65" w14:textId="77777777" w:rsidR="00362FC9" w:rsidRDefault="00362FC9" w:rsidP="00362FC9">
      <w:pPr>
        <w:pStyle w:val="Unix"/>
      </w:pPr>
      <w:r>
        <w:t>blishten:~/workspace (master) $ sudo apt-get install build-essential liblua5.1-0 liblua5.1-0-dev libprotobuf-dev libsqlite3-dev protobuf-compiler shapelib libshp-dev</w:t>
      </w:r>
    </w:p>
    <w:p w14:paraId="6CF9F557" w14:textId="77777777" w:rsidR="00362FC9" w:rsidRDefault="00362FC9" w:rsidP="00362FC9">
      <w:pPr>
        <w:pStyle w:val="Unix"/>
      </w:pPr>
      <w:r>
        <w:t>blishten:~/workspace (master) $ wget http://sourceforge.net/projects/boost/files/boost/1.59.0/boost_1_59_0.tar.bz2</w:t>
      </w:r>
    </w:p>
    <w:p w14:paraId="4C460616" w14:textId="77777777" w:rsidR="00362FC9" w:rsidRDefault="00362FC9" w:rsidP="00362FC9">
      <w:pPr>
        <w:pStyle w:val="Unix"/>
      </w:pPr>
      <w:r>
        <w:t>blishten:~/workspace (master) $ tar xf boost_1_59_0.tar.bz2</w:t>
      </w:r>
    </w:p>
    <w:p w14:paraId="35646105" w14:textId="77777777" w:rsidR="00362FC9" w:rsidRDefault="00362FC9" w:rsidP="00362FC9">
      <w:pPr>
        <w:pStyle w:val="Unix"/>
      </w:pPr>
      <w:r>
        <w:t>blishten:~/workspace (master) $ cd boost_1_59_0</w:t>
      </w:r>
    </w:p>
    <w:p w14:paraId="66EACD4A" w14:textId="77777777" w:rsidR="00362FC9" w:rsidRDefault="00362FC9" w:rsidP="00362FC9">
      <w:pPr>
        <w:pStyle w:val="Unix"/>
      </w:pPr>
      <w:r>
        <w:t xml:space="preserve">blishten:~/workspace/boost_1_59_0 (master) $ ./bootstrap.sh --prefix=/usr/local --with-libraries=all --libdir=/usr/local/lib --includedir=/usr/local/include </w:t>
      </w:r>
    </w:p>
    <w:p w14:paraId="58D26CDE" w14:textId="77777777" w:rsidR="00362FC9" w:rsidRDefault="00362FC9" w:rsidP="00362FC9">
      <w:pPr>
        <w:pStyle w:val="Unix"/>
      </w:pPr>
      <w:r>
        <w:t>blishten:~/workspace/boost_1_59_0 (master) $ sudo ./b2 install       this takes a while!</w:t>
      </w:r>
    </w:p>
    <w:p w14:paraId="1BA76A73" w14:textId="77777777" w:rsidR="00362FC9" w:rsidRDefault="00362FC9" w:rsidP="00362FC9">
      <w:pPr>
        <w:pStyle w:val="Unix"/>
      </w:pPr>
      <w:r>
        <w:t>blishten:~/workspace/boost_1_59_0 (master) $ sudo /bin/bash -c 'echo "/usr/local/lib" &gt; /etc/ld.so.conf.d/boost.conf'</w:t>
      </w:r>
    </w:p>
    <w:p w14:paraId="00AB838A" w14:textId="77777777" w:rsidR="00362FC9" w:rsidRDefault="00362FC9" w:rsidP="00362FC9">
      <w:pPr>
        <w:pStyle w:val="Unix"/>
      </w:pPr>
      <w:r>
        <w:t>blishten:~/workspace/boost_1_59_0 (master) $ sudo ldconfig</w:t>
      </w:r>
    </w:p>
    <w:p w14:paraId="4EE1FCBB" w14:textId="77777777" w:rsidR="00362FC9" w:rsidRDefault="00362FC9" w:rsidP="00362FC9">
      <w:pPr>
        <w:pStyle w:val="Unix"/>
      </w:pPr>
      <w:r>
        <w:t>blishten:~/workspace/boost_1_59_0 (master) $ cd ..</w:t>
      </w:r>
    </w:p>
    <w:p w14:paraId="4EA9633B" w14:textId="77777777" w:rsidR="00362FC9" w:rsidRDefault="00362FC9" w:rsidP="00362FC9">
      <w:pPr>
        <w:pStyle w:val="Unix"/>
      </w:pPr>
      <w:r>
        <w:t>blishten:~/workspace (master) $ git clone https://github.com/systemed/tilemaker.git</w:t>
      </w:r>
    </w:p>
    <w:p w14:paraId="5350B6CF" w14:textId="77777777" w:rsidR="00362FC9" w:rsidRDefault="00362FC9" w:rsidP="00362FC9">
      <w:pPr>
        <w:pStyle w:val="Unix"/>
      </w:pPr>
      <w:r>
        <w:t>Cloning into 'tilemaker'...</w:t>
      </w:r>
    </w:p>
    <w:p w14:paraId="5A81FE03" w14:textId="77777777" w:rsidR="00362FC9" w:rsidRDefault="00362FC9" w:rsidP="00362FC9">
      <w:pPr>
        <w:pStyle w:val="Unix"/>
      </w:pPr>
      <w:r>
        <w:t>remote: Counting objects: 566, done.</w:t>
      </w:r>
    </w:p>
    <w:p w14:paraId="47FA98A0" w14:textId="77777777" w:rsidR="00362FC9" w:rsidRDefault="00362FC9" w:rsidP="00362FC9">
      <w:pPr>
        <w:pStyle w:val="Unix"/>
      </w:pPr>
      <w:r>
        <w:t>remote: Total 566 (delta 0), reused 0 (delta 0), pack-reused 566</w:t>
      </w:r>
    </w:p>
    <w:p w14:paraId="73BDFC4D" w14:textId="77777777" w:rsidR="00362FC9" w:rsidRDefault="00362FC9" w:rsidP="00362FC9">
      <w:pPr>
        <w:pStyle w:val="Unix"/>
      </w:pPr>
      <w:r>
        <w:t>Receiving objects: 100% (566/566), 323.32 KiB | 0 bytes/s, done.</w:t>
      </w:r>
    </w:p>
    <w:p w14:paraId="5A850F6E" w14:textId="77777777" w:rsidR="00362FC9" w:rsidRDefault="00362FC9" w:rsidP="00362FC9">
      <w:pPr>
        <w:pStyle w:val="Unix"/>
      </w:pPr>
      <w:r>
        <w:t>Resolving deltas: 100% (353/353), done.</w:t>
      </w:r>
    </w:p>
    <w:p w14:paraId="3DADD9BC" w14:textId="77777777" w:rsidR="00362FC9" w:rsidRDefault="00362FC9" w:rsidP="00362FC9">
      <w:pPr>
        <w:pStyle w:val="Unix"/>
      </w:pPr>
      <w:r>
        <w:t>blishten:~/workspace (master) $ cd tilemaker/</w:t>
      </w:r>
    </w:p>
    <w:p w14:paraId="5186D4EB" w14:textId="77777777" w:rsidR="00362FC9" w:rsidRDefault="00362FC9" w:rsidP="00362FC9">
      <w:pPr>
        <w:pStyle w:val="Unix"/>
      </w:pPr>
      <w:r>
        <w:t>blishten:~/workspace/tilemaker (master) $ make</w:t>
      </w:r>
    </w:p>
    <w:p w14:paraId="3CA30A1F" w14:textId="77777777" w:rsidR="00362FC9" w:rsidRDefault="00362FC9" w:rsidP="00362FC9">
      <w:pPr>
        <w:pStyle w:val="Unix"/>
      </w:pPr>
      <w:r>
        <w:t>blishten:~/workspace/tilemaker (master) $ sudo make install</w:t>
      </w:r>
    </w:p>
    <w:p w14:paraId="55C81D6E" w14:textId="77777777" w:rsidR="00362FC9" w:rsidRDefault="00362FC9" w:rsidP="00362FC9">
      <w:pPr>
        <w:pStyle w:val="Heading7"/>
      </w:pPr>
      <w:r>
        <w:t>Gsutils</w:t>
      </w:r>
    </w:p>
    <w:p w14:paraId="791DDA73" w14:textId="77777777" w:rsidR="00362FC9" w:rsidRDefault="00362FC9" w:rsidP="00362FC9">
      <w:pPr>
        <w:pStyle w:val="BodyText2"/>
      </w:pPr>
      <w:r>
        <w:t>Doing this:</w:t>
      </w:r>
    </w:p>
    <w:p w14:paraId="095277A6" w14:textId="77777777" w:rsidR="00362FC9" w:rsidRDefault="00362FC9" w:rsidP="00362FC9">
      <w:pPr>
        <w:pStyle w:val="Unix"/>
      </w:pPr>
      <w:r w:rsidRPr="00687BB1">
        <w:t>export CLOUD_SDK_REPO="cloud-sdk-$(lsb_release -c -s)"</w:t>
      </w:r>
    </w:p>
    <w:p w14:paraId="3BC4D72C" w14:textId="77777777" w:rsidR="00362FC9" w:rsidRDefault="00362FC9" w:rsidP="00362FC9">
      <w:pPr>
        <w:pStyle w:val="Heading7"/>
      </w:pPr>
      <w:r>
        <w:t>zip</w:t>
      </w:r>
    </w:p>
    <w:p w14:paraId="097F91D9" w14:textId="77777777" w:rsidR="00362FC9" w:rsidRDefault="00362FC9" w:rsidP="00362FC9">
      <w:pPr>
        <w:pStyle w:val="BodyText2"/>
      </w:pPr>
      <w:r>
        <w:t>Simple Ubuntu zip/unziper:</w:t>
      </w:r>
    </w:p>
    <w:p w14:paraId="7E0AE3A8" w14:textId="77777777" w:rsidR="00362FC9" w:rsidRDefault="00362FC9" w:rsidP="00362FC9">
      <w:pPr>
        <w:pStyle w:val="Unix"/>
      </w:pPr>
      <w:r w:rsidRPr="00EA2F07">
        <w:t>sudo apt-get install zip gzip tar</w:t>
      </w:r>
    </w:p>
    <w:p w14:paraId="02CC9C38" w14:textId="77777777" w:rsidR="00362FC9" w:rsidRPr="00EA2F07" w:rsidRDefault="00362FC9" w:rsidP="00362FC9">
      <w:pPr>
        <w:pStyle w:val="BodyText2"/>
      </w:pPr>
      <w:r>
        <w:t>to use: unzip &lt;archive.zip&gt;</w:t>
      </w:r>
    </w:p>
    <w:p w14:paraId="02E0EA79" w14:textId="5141C4B6" w:rsidR="00C241C5" w:rsidRDefault="00C241C5" w:rsidP="00C241C5">
      <w:pPr>
        <w:pStyle w:val="Heading6"/>
      </w:pPr>
      <w:r>
        <w:t>vector-tiles</w:t>
      </w:r>
    </w:p>
    <w:p w14:paraId="259DE254" w14:textId="134BFC3C" w:rsidR="00C241C5" w:rsidRDefault="00C241C5" w:rsidP="00C241C5">
      <w:pPr>
        <w:pStyle w:val="BodyText2"/>
      </w:pPr>
      <w:r>
        <w:t>Tilemaker on 17/3/17</w:t>
      </w:r>
    </w:p>
    <w:p w14:paraId="651855FF" w14:textId="6E55713D" w:rsidR="00362FC9" w:rsidRDefault="00362FC9" w:rsidP="00C241C5">
      <w:pPr>
        <w:pStyle w:val="BodyText2"/>
      </w:pPr>
      <w:r>
        <w:t>CORS</w:t>
      </w:r>
    </w:p>
    <w:p w14:paraId="25841B6E" w14:textId="37AE820A" w:rsidR="00A003D4" w:rsidRDefault="00A003D4" w:rsidP="00C241C5">
      <w:pPr>
        <w:pStyle w:val="BodyText2"/>
      </w:pPr>
      <w:r>
        <w:t>Moved required pbf files and shapefiles, then:</w:t>
      </w:r>
    </w:p>
    <w:p w14:paraId="34046251" w14:textId="635E0EF1" w:rsidR="00A003D4" w:rsidRPr="00C241C5" w:rsidRDefault="00A003D4" w:rsidP="00A003D4">
      <w:pPr>
        <w:pStyle w:val="Unix"/>
      </w:pPr>
      <w:r w:rsidRPr="00A003D4">
        <w:t>blishten:~/workspace $ tilemaker osm_data/bern.osm.pbf --output=tiles/wdpa_africa/ --config=config/wdpa_africa.json --process=tilemaker/process.lua</w:t>
      </w:r>
    </w:p>
    <w:p w14:paraId="0B005F25" w14:textId="4E8FA4DD" w:rsidR="005D08EA" w:rsidRDefault="005D08EA" w:rsidP="005D08EA">
      <w:pPr>
        <w:pStyle w:val="Heading6"/>
      </w:pPr>
      <w:r>
        <w:t>db-server</w:t>
      </w:r>
    </w:p>
    <w:p w14:paraId="77B490C4" w14:textId="75AE5FE9" w:rsidR="00B55B38" w:rsidRPr="00B55B38" w:rsidRDefault="00B55B38" w:rsidP="00B55B38">
      <w:pPr>
        <w:pStyle w:val="BodyText2"/>
      </w:pPr>
      <w:r>
        <w:t>Created on 27/3/17 and installing the following:</w:t>
      </w:r>
    </w:p>
    <w:p w14:paraId="1EB9ECA4" w14:textId="720F100F" w:rsidR="00880813" w:rsidRDefault="00880813" w:rsidP="00880813">
      <w:pPr>
        <w:pStyle w:val="Heading7"/>
      </w:pPr>
      <w:r>
        <w:t>Initialisation</w:t>
      </w:r>
    </w:p>
    <w:p w14:paraId="46E80B75" w14:textId="46CE9F45" w:rsidR="00880813" w:rsidRDefault="00880813" w:rsidP="00880813">
      <w:pPr>
        <w:pStyle w:val="BodyText2"/>
      </w:pPr>
      <w:r>
        <w:t>After a restart you need to restart Apache (in the C9 Runner), Postgres and GeoServer:</w:t>
      </w:r>
    </w:p>
    <w:p w14:paraId="19868592" w14:textId="6CB15BE2" w:rsidR="00880813" w:rsidRDefault="000B31B4" w:rsidP="000A2397">
      <w:pPr>
        <w:pStyle w:val="Unix"/>
      </w:pPr>
      <w:r w:rsidRPr="00152E4F">
        <w:t xml:space="preserve">blishten:~/workspace (master) $ </w:t>
      </w:r>
      <w:r w:rsidR="000A2397" w:rsidRPr="000A2397">
        <w:t>sudo service postgresql start</w:t>
      </w:r>
    </w:p>
    <w:p w14:paraId="1A45E30A" w14:textId="77777777" w:rsidR="000A2397" w:rsidRDefault="000A2397" w:rsidP="000A2397">
      <w:pPr>
        <w:pStyle w:val="Unix"/>
      </w:pPr>
      <w:r w:rsidRPr="00152E4F">
        <w:t xml:space="preserve">blishten:~/workspace (master) $ </w:t>
      </w:r>
      <w:r>
        <w:t>cd /usr/share/geoserver/bin</w:t>
      </w:r>
    </w:p>
    <w:p w14:paraId="688A96C5" w14:textId="50D74321" w:rsidR="000A2397" w:rsidRPr="000A2397" w:rsidRDefault="000A2397" w:rsidP="000A2397">
      <w:pPr>
        <w:pStyle w:val="Unix"/>
      </w:pPr>
      <w:r>
        <w:t>blishten:/usr/share/geo</w:t>
      </w:r>
      <w:r>
        <w:t>server/bin $ sudo sh startup.sh</w:t>
      </w:r>
    </w:p>
    <w:p w14:paraId="2047B304" w14:textId="77777777" w:rsidR="000A2397" w:rsidRDefault="000A2397" w:rsidP="000A2397">
      <w:pPr>
        <w:pStyle w:val="Heading8"/>
      </w:pPr>
      <w:r>
        <w:t>.profile file</w:t>
      </w:r>
    </w:p>
    <w:p w14:paraId="79AB738C" w14:textId="77777777" w:rsidR="000A2397" w:rsidRDefault="000A2397" w:rsidP="000A2397">
      <w:pPr>
        <w:pStyle w:val="BodyText2"/>
      </w:pPr>
      <w:r>
        <w:t>In theory you can use ‘</w:t>
      </w:r>
      <w:r w:rsidRPr="007C278D">
        <w:t>/home/ubuntu/.profile</w:t>
      </w:r>
      <w:r>
        <w:t xml:space="preserve">’ to startup various services when you log in. For example, the following code would start Postgres on login (from </w:t>
      </w:r>
      <w:hyperlink r:id="rId520" w:history="1">
        <w:r w:rsidRPr="007C278D">
          <w:rPr>
            <w:rStyle w:val="Hyperlink"/>
          </w:rPr>
          <w:t>here</w:t>
        </w:r>
      </w:hyperlink>
      <w:r>
        <w:t>):</w:t>
      </w:r>
    </w:p>
    <w:p w14:paraId="417CAC8F" w14:textId="77777777" w:rsidR="000A2397" w:rsidRDefault="000A2397" w:rsidP="000A2397">
      <w:pPr>
        <w:pStyle w:val="Code"/>
      </w:pPr>
      <w:r>
        <w:lastRenderedPageBreak/>
        <w:t>function checkstart {</w:t>
      </w:r>
    </w:p>
    <w:p w14:paraId="66F4B699" w14:textId="77777777" w:rsidR="000A2397" w:rsidRDefault="000A2397" w:rsidP="000A2397">
      <w:pPr>
        <w:pStyle w:val="Code"/>
      </w:pPr>
      <w:r>
        <w:t>service=$1</w:t>
      </w:r>
    </w:p>
    <w:p w14:paraId="550E04D1" w14:textId="77777777" w:rsidR="000A2397" w:rsidRDefault="000A2397" w:rsidP="000A2397">
      <w:pPr>
        <w:pStyle w:val="Code"/>
      </w:pPr>
      <w:r>
        <w:t>if [[ ! $(ps -ef | grep -v grep | grep "$service" | wc -l) &gt; 0 ]]</w:t>
      </w:r>
    </w:p>
    <w:p w14:paraId="15DB9BB9" w14:textId="77777777" w:rsidR="000A2397" w:rsidRDefault="000A2397" w:rsidP="000A2397">
      <w:pPr>
        <w:pStyle w:val="Code"/>
      </w:pPr>
      <w:r>
        <w:t>then</w:t>
      </w:r>
    </w:p>
    <w:p w14:paraId="24F1BADC" w14:textId="77777777" w:rsidR="000A2397" w:rsidRDefault="000A2397" w:rsidP="000A2397">
      <w:pPr>
        <w:pStyle w:val="Code"/>
      </w:pPr>
      <w:r>
        <w:t>sudo service $service start &amp;</w:t>
      </w:r>
    </w:p>
    <w:p w14:paraId="689A5BAB" w14:textId="77777777" w:rsidR="000A2397" w:rsidRDefault="000A2397" w:rsidP="000A2397">
      <w:pPr>
        <w:pStyle w:val="Code"/>
      </w:pPr>
      <w:r>
        <w:t>fi</w:t>
      </w:r>
    </w:p>
    <w:p w14:paraId="04BB8F7C" w14:textId="77777777" w:rsidR="000A2397" w:rsidRDefault="000A2397" w:rsidP="000A2397">
      <w:pPr>
        <w:pStyle w:val="Code"/>
      </w:pPr>
      <w:r>
        <w:t>}</w:t>
      </w:r>
    </w:p>
    <w:p w14:paraId="2A7C2BCA" w14:textId="77777777" w:rsidR="000A2397" w:rsidRDefault="000A2397" w:rsidP="000A2397">
      <w:pPr>
        <w:pStyle w:val="Code"/>
      </w:pPr>
      <w:r>
        <w:t>checkstart postgresql</w:t>
      </w:r>
    </w:p>
    <w:p w14:paraId="78A8B082" w14:textId="77777777" w:rsidR="000A2397" w:rsidRDefault="000A2397" w:rsidP="000A2397">
      <w:pPr>
        <w:pStyle w:val="BodyText2"/>
      </w:pPr>
      <w:r>
        <w:t>I tried to do this to start GeoServer on login, but kept getting the following error:</w:t>
      </w:r>
    </w:p>
    <w:p w14:paraId="7A885A0B" w14:textId="77777777" w:rsidR="000A2397" w:rsidRPr="007C278D" w:rsidRDefault="000A2397" w:rsidP="000A2397">
      <w:pPr>
        <w:pStyle w:val="Code"/>
      </w:pPr>
      <w:r w:rsidRPr="007654BA">
        <w:t>The GEOSERVER_HOME environment variable is not defined</w:t>
      </w:r>
    </w:p>
    <w:p w14:paraId="6FFA14C3" w14:textId="77777777" w:rsidR="00880813" w:rsidRDefault="00880813" w:rsidP="00880813">
      <w:pPr>
        <w:pStyle w:val="Heading7"/>
      </w:pPr>
      <w:r>
        <w:t>Installations</w:t>
      </w:r>
      <w:r w:rsidRPr="00880813">
        <w:t xml:space="preserve"> </w:t>
      </w:r>
    </w:p>
    <w:p w14:paraId="47D00118" w14:textId="2E6B932E" w:rsidR="00880813" w:rsidRDefault="00880813" w:rsidP="00880813">
      <w:pPr>
        <w:pStyle w:val="Heading8"/>
      </w:pPr>
      <w:r>
        <w:t>Postgresql</w:t>
      </w:r>
    </w:p>
    <w:p w14:paraId="11C6DD0C" w14:textId="77777777" w:rsidR="00880813" w:rsidRDefault="00880813" w:rsidP="00880813">
      <w:pPr>
        <w:pStyle w:val="BodyText2"/>
      </w:pPr>
      <w:r>
        <w:t>Configuring Postgres which is already installed:</w:t>
      </w:r>
    </w:p>
    <w:p w14:paraId="151ADB58" w14:textId="77777777" w:rsidR="00880813" w:rsidRDefault="00880813" w:rsidP="00880813">
      <w:pPr>
        <w:pStyle w:val="Unix"/>
      </w:pPr>
      <w:r>
        <w:t xml:space="preserve">blishten:~/workspace (master) $ </w:t>
      </w:r>
      <w:r w:rsidRPr="00BD1FA2">
        <w:t xml:space="preserve">sudo service postgresql start </w:t>
      </w:r>
    </w:p>
    <w:p w14:paraId="425D8B79" w14:textId="77777777" w:rsidR="00880813" w:rsidRDefault="00880813" w:rsidP="00880813">
      <w:pPr>
        <w:pStyle w:val="Unix"/>
      </w:pPr>
      <w:r>
        <w:t>blishten:~/workspace (master) $ sudo sudo -u postgres psql</w:t>
      </w:r>
    </w:p>
    <w:p w14:paraId="19BC65E5" w14:textId="77777777" w:rsidR="00880813" w:rsidRDefault="00880813" w:rsidP="00880813">
      <w:pPr>
        <w:pStyle w:val="Unix"/>
      </w:pPr>
      <w:r>
        <w:t>postgres=# \password postgres</w:t>
      </w:r>
    </w:p>
    <w:p w14:paraId="6B9DB9DC" w14:textId="77777777" w:rsidR="00880813" w:rsidRDefault="00880813" w:rsidP="00880813">
      <w:pPr>
        <w:pStyle w:val="Unix"/>
      </w:pPr>
      <w:r>
        <w:t>Enter new password: thargal88</w:t>
      </w:r>
    </w:p>
    <w:p w14:paraId="1CF02B8E" w14:textId="77777777" w:rsidR="00880813" w:rsidRDefault="00880813" w:rsidP="00880813">
      <w:pPr>
        <w:pStyle w:val="Unix"/>
      </w:pPr>
      <w:r>
        <w:t>Enter it again: thargal88</w:t>
      </w:r>
    </w:p>
    <w:p w14:paraId="44C3992A" w14:textId="77777777" w:rsidR="00880813" w:rsidRDefault="00880813" w:rsidP="00880813">
      <w:pPr>
        <w:pStyle w:val="Unix"/>
      </w:pPr>
      <w:r>
        <w:t>postgres=# \q</w:t>
      </w:r>
    </w:p>
    <w:p w14:paraId="1ED7AB0A" w14:textId="77777777" w:rsidR="00880813" w:rsidRDefault="00880813" w:rsidP="00880813">
      <w:pPr>
        <w:pStyle w:val="Unix"/>
      </w:pPr>
      <w:r>
        <w:t>blishten:~/workspace $ sudo sudo -u postgres createuser jrc -P -s</w:t>
      </w:r>
    </w:p>
    <w:p w14:paraId="52C95CBF" w14:textId="77777777" w:rsidR="00880813" w:rsidRDefault="00880813" w:rsidP="00880813">
      <w:pPr>
        <w:pStyle w:val="Unix"/>
      </w:pPr>
      <w:r>
        <w:t>Enter password for new role: thargal88</w:t>
      </w:r>
    </w:p>
    <w:p w14:paraId="11F7FB7C" w14:textId="77777777" w:rsidR="00880813" w:rsidRDefault="00880813" w:rsidP="00880813">
      <w:pPr>
        <w:pStyle w:val="Unix"/>
      </w:pPr>
      <w:r>
        <w:t>Enter it again:</w:t>
      </w:r>
      <w:r w:rsidRPr="00F02317">
        <w:t xml:space="preserve"> </w:t>
      </w:r>
      <w:r>
        <w:t>thargal88</w:t>
      </w:r>
    </w:p>
    <w:p w14:paraId="71776D54" w14:textId="77777777" w:rsidR="00880813" w:rsidRDefault="00880813" w:rsidP="00880813">
      <w:pPr>
        <w:pStyle w:val="Heading8"/>
      </w:pPr>
      <w:r>
        <w:t>phpPgAdmin</w:t>
      </w:r>
    </w:p>
    <w:p w14:paraId="0DAA32F1" w14:textId="77777777" w:rsidR="00880813" w:rsidRDefault="00880813" w:rsidP="00880813">
      <w:pPr>
        <w:pStyle w:val="BodyText2"/>
      </w:pPr>
      <w:r>
        <w:t xml:space="preserve">Configured for remote connections (see </w:t>
      </w:r>
      <w:hyperlink w:anchor="_Configuration" w:history="1">
        <w:r w:rsidRPr="00A16E67">
          <w:rPr>
            <w:rStyle w:val="Hyperlink"/>
          </w:rPr>
          <w:t>Configuration</w:t>
        </w:r>
      </w:hyperlink>
      <w:r>
        <w:t xml:space="preserve">). Available here </w:t>
      </w:r>
      <w:hyperlink r:id="rId521" w:history="1">
        <w:r w:rsidRPr="00127382">
          <w:rPr>
            <w:rStyle w:val="Hyperlink"/>
          </w:rPr>
          <w:t>https://db-server-blishten.c9users.io/phppgadmin/</w:t>
        </w:r>
      </w:hyperlink>
      <w:r>
        <w:t>. Logged in as jrc/thargal88</w:t>
      </w:r>
    </w:p>
    <w:p w14:paraId="5571121A" w14:textId="77777777" w:rsidR="00880813" w:rsidRDefault="00880813" w:rsidP="00880813">
      <w:pPr>
        <w:pStyle w:val="Heading8"/>
      </w:pPr>
      <w:r>
        <w:t>PostGIS</w:t>
      </w:r>
    </w:p>
    <w:p w14:paraId="6DD06561" w14:textId="77777777" w:rsidR="00880813" w:rsidRPr="00267DE1" w:rsidRDefault="00880813" w:rsidP="00880813">
      <w:pPr>
        <w:pStyle w:val="BodyText2"/>
      </w:pPr>
      <w:r>
        <w:t xml:space="preserve">See </w:t>
      </w:r>
      <w:hyperlink w:anchor="_Ubuntu_14.04_1" w:history="1">
        <w:r w:rsidRPr="00267DE1">
          <w:rPr>
            <w:rStyle w:val="Hyperlink"/>
          </w:rPr>
          <w:t>Ubunt</w:t>
        </w:r>
        <w:r w:rsidRPr="00267DE1">
          <w:rPr>
            <w:rStyle w:val="Hyperlink"/>
          </w:rPr>
          <w:t>u</w:t>
        </w:r>
        <w:r w:rsidRPr="00267DE1">
          <w:rPr>
            <w:rStyle w:val="Hyperlink"/>
          </w:rPr>
          <w:t xml:space="preserve"> </w:t>
        </w:r>
        <w:r w:rsidRPr="00267DE1">
          <w:rPr>
            <w:rStyle w:val="Hyperlink"/>
          </w:rPr>
          <w:t>1</w:t>
        </w:r>
        <w:r w:rsidRPr="00267DE1">
          <w:rPr>
            <w:rStyle w:val="Hyperlink"/>
          </w:rPr>
          <w:t>4.04</w:t>
        </w:r>
      </w:hyperlink>
      <w:r>
        <w:t xml:space="preserve">. </w:t>
      </w:r>
    </w:p>
    <w:p w14:paraId="6ECE36B1" w14:textId="77777777" w:rsidR="00880813" w:rsidRDefault="00880813" w:rsidP="00880813">
      <w:pPr>
        <w:pStyle w:val="Heading8"/>
      </w:pPr>
      <w:r>
        <w:t>Python REST Server</w:t>
      </w:r>
    </w:p>
    <w:p w14:paraId="78151943" w14:textId="77777777" w:rsidR="00880813" w:rsidRDefault="00880813" w:rsidP="00880813">
      <w:pPr>
        <w:pStyle w:val="ListNumber"/>
        <w:numPr>
          <w:ilvl w:val="0"/>
          <w:numId w:val="43"/>
        </w:numPr>
      </w:pPr>
      <w:r>
        <w:t>Create a database in phpPgAdmin with UTF-8 encoding</w:t>
      </w:r>
    </w:p>
    <w:p w14:paraId="5C770E02" w14:textId="77777777" w:rsidR="00880813" w:rsidRDefault="00880813" w:rsidP="00880813">
      <w:pPr>
        <w:pStyle w:val="ListNumber"/>
      </w:pPr>
      <w:r w:rsidRPr="003630B2">
        <w:t>Run the sql script database_objects.sql to create the necessary database objects in Postgresql</w:t>
      </w:r>
    </w:p>
    <w:p w14:paraId="5E614781" w14:textId="77777777" w:rsidR="00880813" w:rsidRDefault="00880813" w:rsidP="00880813">
      <w:pPr>
        <w:pStyle w:val="ListNumber"/>
      </w:pPr>
      <w:r>
        <w:t>Copy the Python REST Server folder into the workspace</w:t>
      </w:r>
    </w:p>
    <w:p w14:paraId="55010577" w14:textId="77777777" w:rsidR="00880813" w:rsidRDefault="00880813" w:rsidP="00880813">
      <w:pPr>
        <w:pStyle w:val="ListNumber"/>
      </w:pPr>
      <w:r>
        <w:t xml:space="preserve">Create the resources.py file with the database connection. </w:t>
      </w:r>
    </w:p>
    <w:p w14:paraId="233B8BC3" w14:textId="77777777" w:rsidR="00880813" w:rsidRDefault="00880813" w:rsidP="00880813">
      <w:pPr>
        <w:pStyle w:val="ListNumber"/>
      </w:pPr>
      <w:r>
        <w:t xml:space="preserve">Set document root in the resources file to </w:t>
      </w:r>
      <w:r w:rsidRPr="00DF1303">
        <w:t>"../../../../../python-rest-server/htmldocs/"</w:t>
      </w:r>
    </w:p>
    <w:p w14:paraId="3E6D7009" w14:textId="77777777" w:rsidR="00880813" w:rsidRDefault="00880813" w:rsidP="00880813">
      <w:pPr>
        <w:pStyle w:val="Unix"/>
      </w:pPr>
      <w:r w:rsidRPr="003630B2">
        <w:t>blishten:~/workspace $ sudo</w:t>
      </w:r>
      <w:r>
        <w:t xml:space="preserve"> </w:t>
      </w:r>
      <w:r w:rsidRPr="00DE117E">
        <w:t>easy_i</w:t>
      </w:r>
      <w:r>
        <w:t>nstall flup==1.0.3.dev-20110405</w:t>
      </w:r>
      <w:r w:rsidRPr="003630B2">
        <w:t xml:space="preserve"> </w:t>
      </w:r>
    </w:p>
    <w:p w14:paraId="076FEBF4" w14:textId="77777777" w:rsidR="00880813" w:rsidRDefault="00880813" w:rsidP="00880813">
      <w:pPr>
        <w:pStyle w:val="Unix"/>
      </w:pPr>
      <w:r w:rsidRPr="003630B2">
        <w:t>blishten:~/workspace $ sudo easy_install psycopg2</w:t>
      </w:r>
    </w:p>
    <w:p w14:paraId="6BBBAB95" w14:textId="77777777" w:rsidR="00880813" w:rsidRDefault="00880813" w:rsidP="00880813">
      <w:pPr>
        <w:pStyle w:val="Unix"/>
      </w:pPr>
      <w:r w:rsidRPr="003630B2">
        <w:t>blishten:~/workspace $ sudo easy_install pdfkit</w:t>
      </w:r>
    </w:p>
    <w:p w14:paraId="19B258F6" w14:textId="77777777" w:rsidR="00880813" w:rsidRDefault="00880813" w:rsidP="00880813">
      <w:pPr>
        <w:pStyle w:val="Unix"/>
      </w:pPr>
      <w:r w:rsidRPr="003630B2">
        <w:t>blishten:~/workspace $ sudo easy_install lxml</w:t>
      </w:r>
    </w:p>
    <w:p w14:paraId="6A0B8325" w14:textId="77777777" w:rsidR="00880813" w:rsidRDefault="00880813" w:rsidP="00880813">
      <w:pPr>
        <w:pStyle w:val="Unix"/>
      </w:pPr>
      <w:r w:rsidRPr="003630B2">
        <w:t xml:space="preserve">blishten:~/workspace $ </w:t>
      </w:r>
      <w:r>
        <w:t xml:space="preserve">sudo </w:t>
      </w:r>
      <w:r w:rsidRPr="003630B2">
        <w:t>easy_install web.py</w:t>
      </w:r>
    </w:p>
    <w:p w14:paraId="56B321F8" w14:textId="77777777" w:rsidR="00880813" w:rsidRDefault="00880813" w:rsidP="00880813">
      <w:pPr>
        <w:pStyle w:val="Unix"/>
      </w:pPr>
      <w:r w:rsidRPr="00CA22F1">
        <w:t>blishten:~/workspace (master) $</w:t>
      </w:r>
      <w:r>
        <w:t xml:space="preserve"> </w:t>
      </w:r>
      <w:r w:rsidRPr="001421BA">
        <w:t>sudo a2enmod cgi</w:t>
      </w:r>
    </w:p>
    <w:p w14:paraId="312B06C7" w14:textId="77777777" w:rsidR="00880813" w:rsidRDefault="00880813" w:rsidP="00880813">
      <w:pPr>
        <w:pStyle w:val="Unix"/>
      </w:pPr>
      <w:r w:rsidRPr="001421BA">
        <w:t>blishten:~/workspace (master) $ sudo vi /etc/apache2/conf-available/serve-cgi-bin.conf</w:t>
      </w:r>
    </w:p>
    <w:p w14:paraId="5AAFD868" w14:textId="77777777" w:rsidR="00880813" w:rsidRDefault="00880813" w:rsidP="00880813">
      <w:pPr>
        <w:pStyle w:val="BodyText2"/>
      </w:pPr>
      <w:r>
        <w:t>In the IfDefine section of the file, enter the following:</w:t>
      </w:r>
    </w:p>
    <w:p w14:paraId="270DFF00" w14:textId="77777777" w:rsidR="00880813" w:rsidRDefault="00880813" w:rsidP="00880813">
      <w:pPr>
        <w:pStyle w:val="Code"/>
      </w:pPr>
      <w:r>
        <w:t xml:space="preserve">                ScriptAlias /cgi-bin/ /home/ubuntu/workspace/python-rest-server/cgi-bin/</w:t>
      </w:r>
    </w:p>
    <w:p w14:paraId="5EFC6815" w14:textId="77777777" w:rsidR="00880813" w:rsidRDefault="00880813" w:rsidP="00880813">
      <w:pPr>
        <w:pStyle w:val="Code"/>
      </w:pPr>
      <w:r>
        <w:t xml:space="preserve">                &lt;Directory "/home/ubuntu/workspace/python-rest-server/cgi-bin"&gt;</w:t>
      </w:r>
    </w:p>
    <w:p w14:paraId="1431D99B" w14:textId="77777777" w:rsidR="00880813" w:rsidRDefault="00880813" w:rsidP="00880813">
      <w:pPr>
        <w:pStyle w:val="Code"/>
      </w:pPr>
      <w:r>
        <w:t xml:space="preserve">                        AllowOverride None</w:t>
      </w:r>
    </w:p>
    <w:p w14:paraId="5775B8F8" w14:textId="77777777" w:rsidR="00880813" w:rsidRDefault="00880813" w:rsidP="00880813">
      <w:pPr>
        <w:pStyle w:val="Code"/>
      </w:pPr>
      <w:r>
        <w:t xml:space="preserve">                        Options +ExecCGI -MultiViews +SymLinksIfOwnerMatch</w:t>
      </w:r>
    </w:p>
    <w:p w14:paraId="5A45DBA2" w14:textId="77777777" w:rsidR="00880813" w:rsidRDefault="00880813" w:rsidP="00880813">
      <w:pPr>
        <w:pStyle w:val="Code"/>
      </w:pPr>
      <w:r>
        <w:t xml:space="preserve">                        AddHandler cgi-script .cgi .py</w:t>
      </w:r>
    </w:p>
    <w:p w14:paraId="4507B203" w14:textId="77777777" w:rsidR="00880813" w:rsidRDefault="00880813" w:rsidP="00880813">
      <w:pPr>
        <w:pStyle w:val="Code"/>
      </w:pPr>
      <w:r>
        <w:t xml:space="preserve">                        Require all granted</w:t>
      </w:r>
    </w:p>
    <w:p w14:paraId="534506F6" w14:textId="77777777" w:rsidR="00880813" w:rsidRDefault="00880813" w:rsidP="00880813">
      <w:pPr>
        <w:pStyle w:val="Code"/>
      </w:pPr>
      <w:r>
        <w:t xml:space="preserve">                &lt;/Directory&gt;</w:t>
      </w:r>
    </w:p>
    <w:p w14:paraId="1A28FE76" w14:textId="77777777" w:rsidR="00880813" w:rsidRDefault="00880813" w:rsidP="00880813">
      <w:pPr>
        <w:pStyle w:val="BodyText2"/>
      </w:pPr>
      <w:r>
        <w:t>Then set permissions:</w:t>
      </w:r>
    </w:p>
    <w:p w14:paraId="31B6A858" w14:textId="77777777" w:rsidR="00880813" w:rsidRDefault="00880813" w:rsidP="00880813">
      <w:pPr>
        <w:pStyle w:val="Unix"/>
      </w:pPr>
      <w:r w:rsidRPr="001421BA">
        <w:t xml:space="preserve">blishten:~/workspace (master) $ </w:t>
      </w:r>
      <w:r w:rsidRPr="00E279D7">
        <w:t>chmod +x -R /home/ubuntu/workspace/python-rest-server/cgi-bin</w:t>
      </w:r>
    </w:p>
    <w:p w14:paraId="476509A4" w14:textId="77777777" w:rsidR="00880813" w:rsidRDefault="00880813" w:rsidP="00880813">
      <w:pPr>
        <w:pStyle w:val="BodyText2"/>
      </w:pPr>
      <w:r>
        <w:t>Start Apache</w:t>
      </w:r>
    </w:p>
    <w:p w14:paraId="0A2FB1F9" w14:textId="77777777" w:rsidR="00880813" w:rsidRPr="00CA22F1" w:rsidRDefault="00880813" w:rsidP="00880813">
      <w:pPr>
        <w:pStyle w:val="BodyText2"/>
      </w:pPr>
      <w:r>
        <w:t xml:space="preserve">Available here </w:t>
      </w:r>
      <w:hyperlink r:id="rId522" w:history="1">
        <w:r>
          <w:rPr>
            <w:rStyle w:val="Hyperlink"/>
          </w:rPr>
          <w:t>https://db-server-blishten.c9users.io/cgi-bin/services.py/</w:t>
        </w:r>
      </w:hyperlink>
      <w:r>
        <w:t xml:space="preserve"> </w:t>
      </w:r>
    </w:p>
    <w:p w14:paraId="62CB4551" w14:textId="77777777" w:rsidR="00880813" w:rsidRDefault="00880813" w:rsidP="00880813">
      <w:pPr>
        <w:pStyle w:val="Heading8"/>
      </w:pPr>
      <w:r>
        <w:t>Geoserver</w:t>
      </w:r>
    </w:p>
    <w:p w14:paraId="2B2F268B" w14:textId="77777777" w:rsidR="00880813" w:rsidRDefault="00880813" w:rsidP="00880813">
      <w:pPr>
        <w:pStyle w:val="BodyText2"/>
      </w:pPr>
      <w:r>
        <w:lastRenderedPageBreak/>
        <w:t xml:space="preserve">Following instructions </w:t>
      </w:r>
      <w:hyperlink r:id="rId523" w:history="1">
        <w:r w:rsidRPr="00B22680">
          <w:rPr>
            <w:rStyle w:val="Hyperlink"/>
          </w:rPr>
          <w:t>here</w:t>
        </w:r>
      </w:hyperlink>
      <w:r>
        <w:t xml:space="preserve"> to install. </w:t>
      </w:r>
    </w:p>
    <w:p w14:paraId="4AE66E79" w14:textId="77777777" w:rsidR="00880813" w:rsidRPr="00B22680" w:rsidRDefault="00880813" w:rsidP="00880813">
      <w:pPr>
        <w:pStyle w:val="BodyText2"/>
      </w:pPr>
      <w:r w:rsidRPr="00431B49">
        <w:t>Install Oracle JRE 8. See</w:t>
      </w:r>
      <w:r>
        <w:t xml:space="preserve"> </w:t>
      </w:r>
      <w:hyperlink w:anchor="_On_Ubuntu_14.04_2" w:history="1">
        <w:r w:rsidRPr="00905660">
          <w:rPr>
            <w:rStyle w:val="Hyperlink"/>
          </w:rPr>
          <w:t>On Ubunt</w:t>
        </w:r>
        <w:r w:rsidRPr="00905660">
          <w:rPr>
            <w:rStyle w:val="Hyperlink"/>
          </w:rPr>
          <w:t>u</w:t>
        </w:r>
        <w:r w:rsidRPr="00905660">
          <w:rPr>
            <w:rStyle w:val="Hyperlink"/>
          </w:rPr>
          <w:t xml:space="preserve"> 14.04</w:t>
        </w:r>
      </w:hyperlink>
      <w:r w:rsidRPr="00431B49">
        <w:t>.</w:t>
      </w:r>
    </w:p>
    <w:p w14:paraId="0528F8D8" w14:textId="77777777" w:rsidR="00880813" w:rsidRPr="00B22680" w:rsidRDefault="00880813" w:rsidP="00880813">
      <w:pPr>
        <w:pStyle w:val="Unix"/>
      </w:pPr>
      <w:r w:rsidRPr="00B22680">
        <w:t>blishten:~/workspace (master) $ unzip /usr/share/geoserver-2.11.0-bin.zip</w:t>
      </w:r>
    </w:p>
    <w:p w14:paraId="0FDF24A1" w14:textId="77777777" w:rsidR="00880813" w:rsidRDefault="00880813" w:rsidP="00880813">
      <w:pPr>
        <w:pStyle w:val="Unix"/>
      </w:pPr>
      <w:r w:rsidRPr="00152E4F">
        <w:t>blishten:~/workspace (master) $ sudo mv geoserver-2.11.0 /usr/share/geoserver</w:t>
      </w:r>
    </w:p>
    <w:p w14:paraId="7E8CE3C4" w14:textId="77777777" w:rsidR="00880813" w:rsidRDefault="00880813" w:rsidP="00880813">
      <w:pPr>
        <w:pStyle w:val="Unix"/>
      </w:pPr>
      <w:r w:rsidRPr="00152E4F">
        <w:t xml:space="preserve">blishten:~/workspace (master) $ </w:t>
      </w:r>
      <w:r>
        <w:t>cd /usr/share/geoserver/bin</w:t>
      </w:r>
    </w:p>
    <w:p w14:paraId="7E0AC7A4" w14:textId="77777777" w:rsidR="00880813" w:rsidRDefault="00880813" w:rsidP="00880813">
      <w:pPr>
        <w:pStyle w:val="Unix"/>
      </w:pPr>
      <w:r>
        <w:t>blishten:/usr/share/geoserver/bin $ sudo sh startup.sh</w:t>
      </w:r>
    </w:p>
    <w:p w14:paraId="7E99DF14" w14:textId="77777777" w:rsidR="00880813" w:rsidRDefault="00880813" w:rsidP="00880813">
      <w:pPr>
        <w:pStyle w:val="Unix"/>
      </w:pPr>
      <w:r>
        <w:t xml:space="preserve">GEOSERVER_HOME environment variable not found, using current </w:t>
      </w:r>
    </w:p>
    <w:p w14:paraId="700FEFE2" w14:textId="77777777" w:rsidR="00880813" w:rsidRDefault="00880813" w:rsidP="00880813">
      <w:pPr>
        <w:pStyle w:val="Unix"/>
      </w:pPr>
      <w:r>
        <w:t xml:space="preserve">location.  If not set then running this script from other </w:t>
      </w:r>
    </w:p>
    <w:p w14:paraId="2E72A76A" w14:textId="77777777" w:rsidR="00880813" w:rsidRDefault="00880813" w:rsidP="00880813">
      <w:pPr>
        <w:pStyle w:val="Unix"/>
      </w:pPr>
      <w:r>
        <w:t>directories will not work in the future.</w:t>
      </w:r>
    </w:p>
    <w:p w14:paraId="7F8D6026" w14:textId="77777777" w:rsidR="00880813" w:rsidRDefault="00880813" w:rsidP="00880813">
      <w:pPr>
        <w:pStyle w:val="Unix"/>
      </w:pPr>
      <w:r>
        <w:t>GEOSERVER DATA DIR is /usr/share/geoserver/bin/../data_dir</w:t>
      </w:r>
    </w:p>
    <w:p w14:paraId="6DAE9F6B" w14:textId="77777777" w:rsidR="00880813" w:rsidRDefault="00880813" w:rsidP="00880813">
      <w:pPr>
        <w:pStyle w:val="Unix"/>
      </w:pPr>
      <w:r>
        <w:t>WARNING: Module not found [ssl]</w:t>
      </w:r>
    </w:p>
    <w:p w14:paraId="5F26B166" w14:textId="77777777" w:rsidR="00880813" w:rsidRDefault="00880813" w:rsidP="00880813">
      <w:pPr>
        <w:pStyle w:val="Unix"/>
      </w:pPr>
      <w:r>
        <w:t>2017-03-28 13:49:37.364:INFO::main: Logging initialized @817ms</w:t>
      </w:r>
    </w:p>
    <w:p w14:paraId="6A7074B0" w14:textId="77777777" w:rsidR="00880813" w:rsidRDefault="00880813" w:rsidP="00880813">
      <w:pPr>
        <w:pStyle w:val="BodyText2"/>
      </w:pPr>
      <w:r>
        <w:t xml:space="preserve">Navigated to </w:t>
      </w:r>
      <w:hyperlink r:id="rId524" w:history="1">
        <w:r w:rsidRPr="00216C5B">
          <w:rPr>
            <w:rStyle w:val="Hyperlink"/>
          </w:rPr>
          <w:t>http://db-server-blishten.c9users.io/geoserver</w:t>
        </w:r>
      </w:hyperlink>
      <w:r>
        <w:t xml:space="preserve"> but Not Found error and in the Geoserver process it said ‘</w:t>
      </w:r>
      <w:r w:rsidRPr="00224F76">
        <w:t>Address already in use</w:t>
      </w:r>
      <w:r>
        <w:t>’. On Cloud9 where Apache is running on port 8080 you need to configure Jetty (which is the lightweight embedded web server that GeoServer uses) to use a non-default port.</w:t>
      </w:r>
    </w:p>
    <w:p w14:paraId="77396D95" w14:textId="77777777" w:rsidR="00880813" w:rsidRDefault="00880813" w:rsidP="00880813">
      <w:pPr>
        <w:pStyle w:val="Unix"/>
      </w:pPr>
      <w:r w:rsidRPr="00B22680">
        <w:t xml:space="preserve">blishten:~/workspace (master) $ </w:t>
      </w:r>
      <w:r>
        <w:t xml:space="preserve">sudo vi </w:t>
      </w:r>
      <w:r w:rsidRPr="00C307FF">
        <w:t>usr/share/geoserver/start.ini</w:t>
      </w:r>
    </w:p>
    <w:p w14:paraId="712DF1AD" w14:textId="77777777" w:rsidR="00880813" w:rsidRDefault="00880813" w:rsidP="00880813">
      <w:pPr>
        <w:pStyle w:val="Unix"/>
      </w:pPr>
      <w:r>
        <w:t>&lt;changed port to 8081&gt;</w:t>
      </w:r>
    </w:p>
    <w:p w14:paraId="0A9D6021" w14:textId="77777777" w:rsidR="00880813" w:rsidRPr="00B55B38" w:rsidRDefault="00880813" w:rsidP="00880813">
      <w:pPr>
        <w:pStyle w:val="Unix"/>
      </w:pPr>
      <w:r w:rsidRPr="00C307FF">
        <w:t>blishten:/usr/share/geoserver/bin $ sudo sh startup.sh</w:t>
      </w:r>
    </w:p>
    <w:p w14:paraId="7FD99826" w14:textId="6A2A522D" w:rsidR="00C90A20" w:rsidRDefault="00C90A20" w:rsidP="00C90A20">
      <w:pPr>
        <w:pStyle w:val="Heading7"/>
      </w:pPr>
      <w:r>
        <w:t>Database loading</w:t>
      </w:r>
    </w:p>
    <w:p w14:paraId="749F693A" w14:textId="6CC1F101" w:rsidR="00C90A20" w:rsidRDefault="00C90A20" w:rsidP="00C90A20">
      <w:pPr>
        <w:pStyle w:val="BodyText2"/>
      </w:pPr>
      <w:r>
        <w:t>Backing up and restoring the Google Earth Engine data that is for the Spectral Library Building Tool.</w:t>
      </w:r>
    </w:p>
    <w:p w14:paraId="3E7ED96E" w14:textId="44A62F63" w:rsidR="00C90A20" w:rsidRDefault="00C90A20" w:rsidP="00C90A20">
      <w:pPr>
        <w:pStyle w:val="BodyText2"/>
      </w:pPr>
      <w:r>
        <w:t>At JRC</w:t>
      </w:r>
      <w:r>
        <w:t xml:space="preserve"> in the ies-psql.jrc.org/h05googleearthengine database (this script was actually generated by the Backup.. right click option in pgAdmin)</w:t>
      </w:r>
      <w:r>
        <w:t>:</w:t>
      </w:r>
    </w:p>
    <w:p w14:paraId="23682CFA" w14:textId="77777777" w:rsidR="00C90A20" w:rsidRDefault="00C90A20" w:rsidP="00C90A20">
      <w:pPr>
        <w:pStyle w:val="Unix"/>
      </w:pPr>
      <w:r>
        <w:t>pg_dump --host ies-pgsql.jrc.org --port 5432 --username "h05googleearthengine" --no-password  --format custom --blobs --no-privileges --no-tablespaces --verbose --file "E:\cottaan\Documents\pg_dump\gee_db.backup" --table "especies.gee_detection_algorithms" --table "especies.gee_training_data" --table "especies.glc2000_categories" --table "especies.landsat_wrs2" "h05googleearthengine"</w:t>
      </w:r>
    </w:p>
    <w:p w14:paraId="78247FA8" w14:textId="77777777" w:rsidR="00C90A20" w:rsidRDefault="00C90A20" w:rsidP="00C90A20">
      <w:pPr>
        <w:pStyle w:val="BodyText2"/>
      </w:pPr>
      <w:r>
        <w:t>On Cloud9:</w:t>
      </w:r>
    </w:p>
    <w:p w14:paraId="2B424FA3" w14:textId="77777777" w:rsidR="00C90A20" w:rsidRDefault="00C90A20" w:rsidP="00C90A20">
      <w:pPr>
        <w:pStyle w:val="Unix"/>
      </w:pPr>
      <w:r>
        <w:t xml:space="preserve">blishten:~/workspace (master) $ createdb -T template0 h05googleearthengine -E UTF8 </w:t>
      </w:r>
    </w:p>
    <w:p w14:paraId="29F5E094" w14:textId="77777777" w:rsidR="00C90A20" w:rsidRDefault="00C90A20" w:rsidP="00C90A20">
      <w:pPr>
        <w:pStyle w:val="Unix"/>
      </w:pPr>
      <w:r>
        <w:t>blishten:~/workspace (master) $ psql -d h05googleearthengine -c "CREATE EXTENSION postgis"</w:t>
      </w:r>
    </w:p>
    <w:p w14:paraId="58B568BA" w14:textId="77777777" w:rsidR="00C90A20" w:rsidRDefault="00C90A20" w:rsidP="00C90A20">
      <w:pPr>
        <w:pStyle w:val="Unix"/>
      </w:pPr>
      <w:r>
        <w:t>blishten:~/workspace (master) $ psql -d h05googleearthengine -c "CREATE EXTENSION postgis_topology"</w:t>
      </w:r>
    </w:p>
    <w:p w14:paraId="427F950A" w14:textId="24EA041A" w:rsidR="00C90A20" w:rsidRDefault="00C90A20" w:rsidP="00C90A20">
      <w:pPr>
        <w:pStyle w:val="Unix"/>
      </w:pPr>
      <w:r>
        <w:t>blishten:~/workspace (master) $ psql -d h05googleearthengine -c "CREATE SCHEMA especies"</w:t>
      </w:r>
    </w:p>
    <w:p w14:paraId="40AC2905" w14:textId="02CA2B40" w:rsidR="00021D10" w:rsidRDefault="00021D10" w:rsidP="00C90A20">
      <w:pPr>
        <w:pStyle w:val="Unix"/>
      </w:pPr>
      <w:r>
        <w:t xml:space="preserve">blishten:~/workspace (master) $ </w:t>
      </w:r>
      <w:bookmarkStart w:id="117" w:name="_GoBack"/>
      <w:bookmarkEnd w:id="117"/>
      <w:r w:rsidRPr="00021D10">
        <w:t>psql -d h05googleearthengine -c "ALTER SCHEMA especies OWNER TO h05googleearthengine"</w:t>
      </w:r>
    </w:p>
    <w:p w14:paraId="338588EF" w14:textId="77777777" w:rsidR="00C90A20" w:rsidRDefault="00C90A20" w:rsidP="00C90A20">
      <w:pPr>
        <w:pStyle w:val="Unix"/>
      </w:pPr>
      <w:r>
        <w:t>blishten:~/workspace (master) $ psql -d h05googleearthengine -c "COMMENT ON SCHEMA especies IS 'Google Earth Engine related services'"</w:t>
      </w:r>
    </w:p>
    <w:p w14:paraId="6747AA59" w14:textId="24E30CAC" w:rsidR="00C90A20" w:rsidRPr="00C90A20" w:rsidRDefault="00C90A20" w:rsidP="00C90A20">
      <w:pPr>
        <w:pStyle w:val="Unix"/>
      </w:pPr>
      <w:r>
        <w:t xml:space="preserve">blishten:~/workspace (master) $ pg_restore -d h05googleearthengine '/home/ubuntu/workspace/gee_db.backup'  </w:t>
      </w:r>
    </w:p>
    <w:p w14:paraId="0DD0BF3B" w14:textId="77777777" w:rsidR="00472767" w:rsidRDefault="00472767" w:rsidP="0034374E">
      <w:pPr>
        <w:pStyle w:val="Heading3"/>
      </w:pPr>
      <w:r>
        <w:t>Google Cloud Platform</w:t>
      </w:r>
    </w:p>
    <w:p w14:paraId="7765A4B1" w14:textId="77777777" w:rsidR="00472767" w:rsidRDefault="00472767" w:rsidP="007D2F52">
      <w:pPr>
        <w:pStyle w:val="Heading4"/>
      </w:pPr>
      <w:r>
        <w:t>Google Cloud SDK</w:t>
      </w:r>
    </w:p>
    <w:p w14:paraId="116C0A52" w14:textId="77777777" w:rsidR="00472767" w:rsidRDefault="00472767" w:rsidP="00472767">
      <w:pPr>
        <w:pStyle w:val="Heading5"/>
      </w:pPr>
      <w:r>
        <w:t>Installing</w:t>
      </w:r>
    </w:p>
    <w:p w14:paraId="78D4B48B" w14:textId="77777777" w:rsidR="00472767" w:rsidRDefault="00472767" w:rsidP="00472767">
      <w:pPr>
        <w:pStyle w:val="Heading6"/>
      </w:pPr>
      <w:r>
        <w:t>On Windows</w:t>
      </w:r>
    </w:p>
    <w:p w14:paraId="131F20A6" w14:textId="65A9A2AB" w:rsidR="00472767" w:rsidRDefault="005E03EC" w:rsidP="00472767">
      <w:pPr>
        <w:pStyle w:val="BodyText2"/>
      </w:pPr>
      <w:r>
        <w:t xml:space="preserve">Old PC: </w:t>
      </w:r>
      <w:r w:rsidR="00472767">
        <w:t xml:space="preserve">Download from this page </w:t>
      </w:r>
      <w:hyperlink r:id="rId525" w:history="1">
        <w:r w:rsidR="00472767" w:rsidRPr="001A261E">
          <w:rPr>
            <w:rStyle w:val="Hyperlink"/>
          </w:rPr>
          <w:t>https://cloud.google.com/sdk/</w:t>
        </w:r>
      </w:hyperlink>
      <w:r w:rsidR="00472767">
        <w:t xml:space="preserve"> and running the installer (which does not require Admin rights). By default the SDK is installed here: </w:t>
      </w:r>
      <w:r w:rsidR="00472767" w:rsidRPr="00655F08">
        <w:t>C:\Users\cottaan\AppData\Local\Google\Cloud SDK</w:t>
      </w:r>
      <w:r w:rsidR="00472767">
        <w:t>.</w:t>
      </w:r>
    </w:p>
    <w:p w14:paraId="2C34465D" w14:textId="53D29988" w:rsidR="00472767" w:rsidRDefault="00472767" w:rsidP="00472767">
      <w:pPr>
        <w:pStyle w:val="BodyText2"/>
      </w:pPr>
      <w:r>
        <w:t xml:space="preserve">14/7/2017 On my new PC Christian had problems downloading and installing it – but it is now done and at </w:t>
      </w:r>
      <w:r w:rsidRPr="00E84430">
        <w:t>C:\Program Files (x86)\google-cloud-sdk\</w:t>
      </w:r>
      <w:r>
        <w:t>.  I changed to the bin folder and ran gcloud init.</w:t>
      </w:r>
      <w:r w:rsidR="005E03EC">
        <w:t xml:space="preserve"> But I am getting permission errors so Christian moved it to: </w:t>
      </w:r>
      <w:r w:rsidR="005E03EC" w:rsidRPr="005E03EC">
        <w:t>E:\cottaan\google-cloud-sdk\</w:t>
      </w:r>
      <w:r w:rsidR="005E03EC">
        <w:t>.</w:t>
      </w:r>
      <w:r w:rsidR="00F23F37">
        <w:t xml:space="preserve"> Following instructions </w:t>
      </w:r>
      <w:hyperlink r:id="rId526" w:history="1">
        <w:r w:rsidR="00F23F37" w:rsidRPr="00F23F37">
          <w:rPr>
            <w:rStyle w:val="Hyperlink"/>
          </w:rPr>
          <w:t>here</w:t>
        </w:r>
      </w:hyperlink>
      <w:r w:rsidR="00F23F37">
        <w:t>:</w:t>
      </w:r>
    </w:p>
    <w:p w14:paraId="6C731A3B" w14:textId="77777777" w:rsidR="00F23F37" w:rsidRPr="00F23F37" w:rsidRDefault="00F23F37" w:rsidP="00D96B97">
      <w:pPr>
        <w:pStyle w:val="Unix"/>
        <w:rPr>
          <w:lang w:bidi="ar-SA"/>
        </w:rPr>
      </w:pPr>
      <w:r w:rsidRPr="00F23F37">
        <w:rPr>
          <w:lang w:bidi="ar-SA"/>
        </w:rPr>
        <w:t>gcloud components install app-engine-python</w:t>
      </w:r>
    </w:p>
    <w:p w14:paraId="2A743CBE" w14:textId="67BF4280" w:rsidR="00F23F37" w:rsidRDefault="00F23F37" w:rsidP="00472767">
      <w:pPr>
        <w:pStyle w:val="BodyText2"/>
      </w:pPr>
      <w:r>
        <w:t xml:space="preserve">The </w:t>
      </w:r>
      <w:r w:rsidRPr="00F23F37">
        <w:t>google</w:t>
      </w:r>
      <w:r>
        <w:t xml:space="preserve"> _appengine folder is here: </w:t>
      </w:r>
      <w:r w:rsidRPr="00F23F37">
        <w:t>E:\cottaan\google-cloud-sdk\platform\google_appengine</w:t>
      </w:r>
      <w:r w:rsidR="00395781">
        <w:t>.</w:t>
      </w:r>
    </w:p>
    <w:p w14:paraId="2F6711ED" w14:textId="7AE41688" w:rsidR="00395781" w:rsidRPr="00655F08" w:rsidRDefault="00395781" w:rsidP="00472767">
      <w:pPr>
        <w:pStyle w:val="BodyText2"/>
      </w:pPr>
      <w:r>
        <w:t xml:space="preserve">Updated the references to the </w:t>
      </w:r>
      <w:r w:rsidRPr="00F23F37">
        <w:t>google_appengine</w:t>
      </w:r>
      <w:r>
        <w:t xml:space="preserve"> folder in my geeImageServer project (locally).</w:t>
      </w:r>
    </w:p>
    <w:p w14:paraId="22C6A758" w14:textId="0C4990F6" w:rsidR="0028649D" w:rsidRDefault="0028649D" w:rsidP="0028649D">
      <w:pPr>
        <w:pStyle w:val="Heading6"/>
      </w:pPr>
      <w:bookmarkStart w:id="118" w:name="_On_Ubuntu_14.04"/>
      <w:bookmarkEnd w:id="118"/>
      <w:r>
        <w:t>On Ubuntu 14.04</w:t>
      </w:r>
    </w:p>
    <w:p w14:paraId="7D4ADF31" w14:textId="4CD85C0F" w:rsidR="0028649D" w:rsidRDefault="0028649D" w:rsidP="00E5562E">
      <w:pPr>
        <w:pStyle w:val="BodyText2"/>
      </w:pPr>
      <w:r>
        <w:t>Installing on Ubuntu on Cloud9.</w:t>
      </w:r>
      <w:r w:rsidR="00170C5D">
        <w:t xml:space="preserve"> Following instructions </w:t>
      </w:r>
      <w:hyperlink r:id="rId527" w:anchor="apt-get" w:history="1">
        <w:r w:rsidR="00170C5D" w:rsidRPr="00170C5D">
          <w:rPr>
            <w:rStyle w:val="Hyperlink"/>
          </w:rPr>
          <w:t>here</w:t>
        </w:r>
      </w:hyperlink>
      <w:r w:rsidR="00170C5D">
        <w:t>.</w:t>
      </w:r>
    </w:p>
    <w:p w14:paraId="428995AA" w14:textId="4B28D139" w:rsidR="00170C5D" w:rsidRDefault="00170C5D" w:rsidP="00170C5D">
      <w:pPr>
        <w:pStyle w:val="Unix"/>
      </w:pPr>
      <w:r w:rsidRPr="00170C5D">
        <w:t>blishten:~/workspace (master) $ sudo apt-get install apt-transport-https</w:t>
      </w:r>
    </w:p>
    <w:p w14:paraId="1AD02792" w14:textId="77777777" w:rsidR="00170C5D" w:rsidRDefault="00170C5D" w:rsidP="00170C5D">
      <w:pPr>
        <w:pStyle w:val="Unix"/>
      </w:pPr>
      <w:r>
        <w:t>blishten:~/workspace (master) $ export CLOUD_SDK_REPO="cloud-sdk-$(lsb_release -c -s)"</w:t>
      </w:r>
    </w:p>
    <w:p w14:paraId="3E8AC343" w14:textId="77777777" w:rsidR="00170C5D" w:rsidRDefault="00170C5D" w:rsidP="00170C5D">
      <w:pPr>
        <w:pStyle w:val="Unix"/>
      </w:pPr>
      <w:r>
        <w:lastRenderedPageBreak/>
        <w:t>blishten:~/workspace (master) $ echo "deb https://packages.cloud.google.com/apt $CLOUD_SDK_REPO main" | sudo tee -a /etc/apt/sources.list.d/google-cloud-sdk.list</w:t>
      </w:r>
    </w:p>
    <w:p w14:paraId="61660E0C" w14:textId="77777777" w:rsidR="00170C5D" w:rsidRDefault="00170C5D" w:rsidP="00170C5D">
      <w:pPr>
        <w:pStyle w:val="Unix"/>
      </w:pPr>
      <w:r>
        <w:t>blishten:~/workspace (master) $ curl https://packages.cloud.google.com/apt/doc/apt-key.gpg | sudo apt-key add -</w:t>
      </w:r>
    </w:p>
    <w:p w14:paraId="77EF5776" w14:textId="2C7CB8E6" w:rsidR="00170C5D" w:rsidRDefault="00170C5D" w:rsidP="00170C5D">
      <w:pPr>
        <w:pStyle w:val="Unix"/>
      </w:pPr>
      <w:r>
        <w:t>blishten:~/workspace (master) $ sudo apt-get update &amp;&amp; sudo apt-get install google-cloud-sdk</w:t>
      </w:r>
    </w:p>
    <w:p w14:paraId="47CE19E2" w14:textId="65C8A002" w:rsidR="00D60CEC" w:rsidRDefault="00D60CEC" w:rsidP="00170C5D">
      <w:pPr>
        <w:pStyle w:val="Unix"/>
      </w:pPr>
      <w:r w:rsidRPr="00D60CEC">
        <w:t>blishten:~/workspace (master) $ sudo apt-get install google-cloud-sdk-app-engine-python</w:t>
      </w:r>
    </w:p>
    <w:p w14:paraId="5CAF5566" w14:textId="24309E2F" w:rsidR="00D60CEC" w:rsidRDefault="00D60CEC" w:rsidP="00170C5D">
      <w:pPr>
        <w:pStyle w:val="Unix"/>
      </w:pPr>
      <w:r w:rsidRPr="00D60CEC">
        <w:t>blishten:~/workspace (master) $</w:t>
      </w:r>
      <w:r>
        <w:t xml:space="preserve"> gcloud init</w:t>
      </w:r>
    </w:p>
    <w:p w14:paraId="7831497D" w14:textId="732DDE28" w:rsidR="00D60CEC" w:rsidRDefault="00D60CEC" w:rsidP="00D60CEC">
      <w:pPr>
        <w:pStyle w:val="BodyText2"/>
      </w:pPr>
      <w:r>
        <w:t>This created a local credentials file for gcloud.</w:t>
      </w:r>
      <w:r w:rsidR="002D5E9B">
        <w:t xml:space="preserve"> </w:t>
      </w:r>
      <w:r w:rsidR="00B95F77">
        <w:t>The init command can be used to switch which Google App Engine project is used.</w:t>
      </w:r>
    </w:p>
    <w:p w14:paraId="6C7C3141" w14:textId="77777777" w:rsidR="00472767" w:rsidRDefault="00472767" w:rsidP="00472767">
      <w:pPr>
        <w:pStyle w:val="Heading5"/>
      </w:pPr>
      <w:r>
        <w:t>Using</w:t>
      </w:r>
    </w:p>
    <w:p w14:paraId="737A71C9" w14:textId="77777777" w:rsidR="00472767" w:rsidRDefault="00472767" w:rsidP="00472767">
      <w:pPr>
        <w:pStyle w:val="BodyText2"/>
      </w:pPr>
      <w:r>
        <w:t>After the install a command window opens up with the following:</w:t>
      </w:r>
    </w:p>
    <w:p w14:paraId="3B6C30DE" w14:textId="77777777" w:rsidR="00472767" w:rsidRDefault="00472767" w:rsidP="00D96B97">
      <w:pPr>
        <w:pStyle w:val="Unix"/>
      </w:pPr>
      <w:r>
        <w:t>Welcome to the Google Cloud SDK! Run "gcloud -h" to get the list of available commands.</w:t>
      </w:r>
    </w:p>
    <w:p w14:paraId="409B9070" w14:textId="77777777" w:rsidR="00472767" w:rsidRDefault="00472767" w:rsidP="00D96B97">
      <w:pPr>
        <w:pStyle w:val="Unix"/>
      </w:pPr>
      <w:r>
        <w:t>---</w:t>
      </w:r>
    </w:p>
    <w:p w14:paraId="2B00DFB9" w14:textId="77777777" w:rsidR="00472767" w:rsidRDefault="00472767" w:rsidP="00D96B97">
      <w:pPr>
        <w:pStyle w:val="Unix"/>
      </w:pPr>
    </w:p>
    <w:p w14:paraId="5B93772D" w14:textId="77777777" w:rsidR="00472767" w:rsidRPr="00213A45" w:rsidRDefault="00472767" w:rsidP="00D96B97">
      <w:pPr>
        <w:pStyle w:val="Unix"/>
      </w:pPr>
      <w:r>
        <w:t>C:\Users\cottaan\AppData\Local\Google\Cloud SDK&gt;</w:t>
      </w:r>
    </w:p>
    <w:p w14:paraId="390A1477" w14:textId="7219B20F" w:rsidR="009650BE" w:rsidRDefault="009650BE" w:rsidP="009650BE">
      <w:pPr>
        <w:pStyle w:val="Heading6"/>
      </w:pPr>
      <w:r>
        <w:t>gcloud</w:t>
      </w:r>
    </w:p>
    <w:p w14:paraId="5ED0DB57" w14:textId="25DB0668" w:rsidR="009650BE" w:rsidRDefault="009650BE" w:rsidP="00E5562E">
      <w:pPr>
        <w:pStyle w:val="BodyText2"/>
      </w:pPr>
      <w:r>
        <w:t>To see the status of the Google Cloud SDK:</w:t>
      </w:r>
    </w:p>
    <w:p w14:paraId="5E917874" w14:textId="1B48483F" w:rsidR="009650BE" w:rsidRDefault="009650BE" w:rsidP="00D96B97">
      <w:pPr>
        <w:pStyle w:val="Unix"/>
      </w:pPr>
      <w:r>
        <w:t>Gcloud info</w:t>
      </w:r>
    </w:p>
    <w:p w14:paraId="3F0846AB" w14:textId="5B334F98" w:rsidR="00585DC7" w:rsidRDefault="00585DC7" w:rsidP="00585DC7">
      <w:pPr>
        <w:pStyle w:val="BodyText2"/>
      </w:pPr>
      <w:r>
        <w:t>To deploy (e.g. here in C9):</w:t>
      </w:r>
    </w:p>
    <w:p w14:paraId="5A81557B" w14:textId="25AE3477" w:rsidR="00585DC7" w:rsidRPr="009650BE" w:rsidRDefault="00585DC7" w:rsidP="00585DC7">
      <w:pPr>
        <w:pStyle w:val="Unix"/>
      </w:pPr>
      <w:r w:rsidRPr="00585DC7">
        <w:t>blishten:~/workspace/geeImageServer (master) $ gcloud app deploy app.yaml</w:t>
      </w:r>
    </w:p>
    <w:p w14:paraId="1C44EB84" w14:textId="77777777" w:rsidR="00472767" w:rsidRDefault="00472767" w:rsidP="007D2F52">
      <w:pPr>
        <w:pStyle w:val="Heading4"/>
      </w:pPr>
      <w:r>
        <w:t>Google App Engine</w:t>
      </w:r>
    </w:p>
    <w:p w14:paraId="1B0BD975" w14:textId="77777777" w:rsidR="00472767" w:rsidRDefault="00472767" w:rsidP="00472767">
      <w:pPr>
        <w:pStyle w:val="BodyText2"/>
      </w:pPr>
      <w:r>
        <w:t xml:space="preserve">We can use Google App Engine to build a web application that communicates with GEE. Following the instructions from </w:t>
      </w:r>
      <w:hyperlink r:id="rId528" w:history="1">
        <w:r w:rsidRPr="00BB42BF">
          <w:rPr>
            <w:rStyle w:val="Hyperlink"/>
          </w:rPr>
          <w:t>here</w:t>
        </w:r>
      </w:hyperlink>
      <w:r>
        <w:t xml:space="preserve">. </w:t>
      </w:r>
    </w:p>
    <w:p w14:paraId="30A22151" w14:textId="77777777" w:rsidR="00472767" w:rsidRDefault="00472767" w:rsidP="00472767">
      <w:pPr>
        <w:pStyle w:val="BodyText2"/>
      </w:pPr>
      <w:r>
        <w:t>Creating a Service Account so we can serve images from GEE:</w:t>
      </w:r>
    </w:p>
    <w:p w14:paraId="56E4E2A9" w14:textId="77777777" w:rsidR="00472767" w:rsidRDefault="00472767" w:rsidP="00472767">
      <w:pPr>
        <w:pStyle w:val="Heading5"/>
      </w:pPr>
      <w:r>
        <w:t>Getting Started</w:t>
      </w:r>
    </w:p>
    <w:p w14:paraId="25D85D1D" w14:textId="77777777" w:rsidR="00472767" w:rsidRDefault="00472767" w:rsidP="00472767">
      <w:pPr>
        <w:pStyle w:val="Heading6"/>
      </w:pPr>
      <w:bookmarkStart w:id="119" w:name="_Ref448923250"/>
      <w:r>
        <w:t>Creating a new project and service account</w:t>
      </w:r>
      <w:bookmarkEnd w:id="119"/>
    </w:p>
    <w:p w14:paraId="7878F4B4" w14:textId="77777777" w:rsidR="00472767" w:rsidRDefault="00472767" w:rsidP="00472767">
      <w:pPr>
        <w:pStyle w:val="ListBullet"/>
      </w:pPr>
      <w:r>
        <w:t xml:space="preserve">Went to the Google Credentials Page </w:t>
      </w:r>
      <w:hyperlink r:id="rId529" w:history="1">
        <w:r w:rsidRPr="00632484">
          <w:rPr>
            <w:rStyle w:val="Hyperlink"/>
          </w:rPr>
          <w:t>here</w:t>
        </w:r>
      </w:hyperlink>
    </w:p>
    <w:p w14:paraId="53508F0E" w14:textId="77777777" w:rsidR="00472767" w:rsidRDefault="00472767" w:rsidP="00472767">
      <w:pPr>
        <w:pStyle w:val="ListBullet"/>
      </w:pPr>
      <w:r>
        <w:t>Created a new project called geeImageServer and gave it a service account (</w:t>
      </w:r>
      <w:r w:rsidRPr="00BB0E42">
        <w:t>525442053161-8dda6f3b6j7q54808s3tuboolvni3abt@developer.gserviceaccount.com</w:t>
      </w:r>
      <w:r>
        <w:t xml:space="preserve">) and with a client id of </w:t>
      </w:r>
      <w:r w:rsidRPr="00D82807">
        <w:t>525442053161-8dda6f3b6j7q54808s3tuboolvni3abt.apps.googleusercontent.com</w:t>
      </w:r>
    </w:p>
    <w:p w14:paraId="548CFB0E" w14:textId="77777777" w:rsidR="00472767" w:rsidRDefault="00472767" w:rsidP="00472767">
      <w:pPr>
        <w:pStyle w:val="BodyText2"/>
      </w:pPr>
      <w:r>
        <w:rPr>
          <w:noProof/>
          <w:lang w:bidi="ar-SA"/>
        </w:rPr>
        <w:drawing>
          <wp:inline distT="0" distB="0" distL="0" distR="0" wp14:anchorId="3E1684D5" wp14:editId="00F2B207">
            <wp:extent cx="2377440" cy="1207008"/>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0">
                      <a:extLst>
                        <a:ext uri="{28A0092B-C50C-407E-A947-70E740481C1C}">
                          <a14:useLocalDpi xmlns:a14="http://schemas.microsoft.com/office/drawing/2010/main" val="0"/>
                        </a:ext>
                      </a:extLst>
                    </a:blip>
                    <a:srcRect/>
                    <a:stretch>
                      <a:fillRect/>
                    </a:stretch>
                  </pic:blipFill>
                  <pic:spPr bwMode="auto">
                    <a:xfrm>
                      <a:off x="0" y="0"/>
                      <a:ext cx="2377440" cy="1207008"/>
                    </a:xfrm>
                    <a:prstGeom prst="rect">
                      <a:avLst/>
                    </a:prstGeom>
                    <a:noFill/>
                    <a:ln>
                      <a:noFill/>
                    </a:ln>
                  </pic:spPr>
                </pic:pic>
              </a:graphicData>
            </a:graphic>
          </wp:inline>
        </w:drawing>
      </w:r>
    </w:p>
    <w:p w14:paraId="3F88224D" w14:textId="77777777" w:rsidR="00472767" w:rsidRDefault="00472767" w:rsidP="00472767">
      <w:pPr>
        <w:pStyle w:val="ListBullet"/>
      </w:pPr>
      <w:r>
        <w:t>p12 file here: ‘</w:t>
      </w:r>
      <w:r w:rsidRPr="00BF60AF">
        <w:t>E:\cottaan\My Documents\Downloads</w:t>
      </w:r>
      <w:r>
        <w:t>\</w:t>
      </w:r>
      <w:r w:rsidRPr="00BF60AF">
        <w:t>geeImageServer-d008159c5a32.p12</w:t>
      </w:r>
      <w:r>
        <w:t>’</w:t>
      </w:r>
    </w:p>
    <w:p w14:paraId="6498B21F" w14:textId="77777777" w:rsidR="00472767" w:rsidRDefault="00472767" w:rsidP="00472767">
      <w:pPr>
        <w:pStyle w:val="ListBullet"/>
      </w:pPr>
      <w:r>
        <w:t>Requested whitelisting for this service account to the GEE API and Tyler granted it</w:t>
      </w:r>
    </w:p>
    <w:p w14:paraId="50F63A69" w14:textId="77777777" w:rsidR="00472767" w:rsidRDefault="00472767" w:rsidP="00472767">
      <w:pPr>
        <w:pStyle w:val="Heading6"/>
      </w:pPr>
      <w:r>
        <w:t>Creating the private key</w:t>
      </w:r>
    </w:p>
    <w:p w14:paraId="112B9E3F" w14:textId="77777777" w:rsidR="00472767" w:rsidRDefault="00472767" w:rsidP="00472767">
      <w:pPr>
        <w:pStyle w:val="ListBullet"/>
      </w:pPr>
      <w:r>
        <w:t>Created the pem file (password is notasecret) from the p12 file:</w:t>
      </w:r>
    </w:p>
    <w:p w14:paraId="51629108" w14:textId="77777777" w:rsidR="00472767" w:rsidRDefault="00472767" w:rsidP="00D96B97">
      <w:pPr>
        <w:pStyle w:val="Unix"/>
      </w:pPr>
      <w:r>
        <w:t>[webuser@h05-dev-vm3 python]$ openssl pkcs12 -in geeImageServer-d008159c5a32.p12 -nodes -nocerts &gt; geeImageServer-d008159c5a32.pem</w:t>
      </w:r>
    </w:p>
    <w:p w14:paraId="4D62B7F2" w14:textId="77777777" w:rsidR="00472767" w:rsidRDefault="00472767" w:rsidP="00D96B97">
      <w:pPr>
        <w:pStyle w:val="Unix"/>
      </w:pPr>
      <w:r>
        <w:t>Enter Import Password:</w:t>
      </w:r>
    </w:p>
    <w:p w14:paraId="5F37A929" w14:textId="77777777" w:rsidR="00472767" w:rsidRPr="00A32C98" w:rsidRDefault="00472767" w:rsidP="00D96B97">
      <w:pPr>
        <w:pStyle w:val="Unix"/>
      </w:pPr>
      <w:r>
        <w:t>MAC verified OK</w:t>
      </w:r>
    </w:p>
    <w:p w14:paraId="66148356" w14:textId="77777777" w:rsidR="00472767" w:rsidRDefault="00472767" w:rsidP="00472767">
      <w:pPr>
        <w:pStyle w:val="Heading5"/>
      </w:pPr>
      <w:r>
        <w:t>Google App Engine SDK for Python</w:t>
      </w:r>
    </w:p>
    <w:p w14:paraId="3BFF5CEC" w14:textId="77777777" w:rsidR="00472767" w:rsidRDefault="00472767" w:rsidP="00472767">
      <w:pPr>
        <w:pStyle w:val="Heading6"/>
      </w:pPr>
      <w:r>
        <w:t>Installing</w:t>
      </w:r>
    </w:p>
    <w:p w14:paraId="4E9CAC0A" w14:textId="537BC045" w:rsidR="00472767" w:rsidRPr="00655F08" w:rsidRDefault="008B5089" w:rsidP="00472767">
      <w:pPr>
        <w:pStyle w:val="Heading7"/>
      </w:pPr>
      <w:r>
        <w:lastRenderedPageBreak/>
        <w:t>O</w:t>
      </w:r>
      <w:r w:rsidR="00472767">
        <w:t>n Linux</w:t>
      </w:r>
    </w:p>
    <w:p w14:paraId="6B80E175" w14:textId="77777777" w:rsidR="00472767" w:rsidRDefault="00472767" w:rsidP="00472767">
      <w:pPr>
        <w:pStyle w:val="BodyText2"/>
      </w:pPr>
      <w:r>
        <w:t xml:space="preserve">Google no longer includes the Google App Engine SDK for Python as part of the Google Cloud SDK so downloading it from this page </w:t>
      </w:r>
      <w:hyperlink r:id="rId531" w:history="1">
        <w:r w:rsidRPr="00BD631A">
          <w:rPr>
            <w:rStyle w:val="Hyperlink"/>
          </w:rPr>
          <w:t>here</w:t>
        </w:r>
      </w:hyperlink>
      <w:r>
        <w:t>.</w:t>
      </w:r>
    </w:p>
    <w:p w14:paraId="4A563FF0" w14:textId="77777777" w:rsidR="00472767" w:rsidRDefault="00472767" w:rsidP="00D96B97">
      <w:pPr>
        <w:pStyle w:val="Unix"/>
      </w:pPr>
      <w:r w:rsidRPr="00BD631A">
        <w:t>[webuser@h05-dev-vm3 ~]$ wget https://storage.googleapis.com/appengine-sdks/featured/google_appengine_1.9.26.zip -O google_appengine_1.9.26.zip --no-check-certificat</w:t>
      </w:r>
      <w:r>
        <w:t>e</w:t>
      </w:r>
    </w:p>
    <w:p w14:paraId="69DFAC88" w14:textId="77777777" w:rsidR="00472767" w:rsidRDefault="00472767" w:rsidP="00D96B97">
      <w:pPr>
        <w:pStyle w:val="Unix"/>
      </w:pPr>
      <w:r w:rsidRPr="00BD631A">
        <w:t>[webuser@h05-dev-vm3 ~]$ unzip google_appengine_1.9.26.zip</w:t>
      </w:r>
    </w:p>
    <w:p w14:paraId="44EACF26" w14:textId="77777777" w:rsidR="00472767" w:rsidRDefault="00472767" w:rsidP="00472767">
      <w:pPr>
        <w:pStyle w:val="BodyText2"/>
      </w:pPr>
      <w:r>
        <w:t>This created a couple of new folders in the webuser/home directory. Now add the google_appengine directory to the PATH:</w:t>
      </w:r>
    </w:p>
    <w:p w14:paraId="7F19B44D" w14:textId="77777777" w:rsidR="00472767" w:rsidRDefault="00472767" w:rsidP="00D96B97">
      <w:pPr>
        <w:pStyle w:val="Unix"/>
      </w:pPr>
      <w:r w:rsidRPr="008D2853">
        <w:t>[webuser@h05-dev-vm3 server-auth]$ export PATH=$PATH:/home/webuser/google_appengine/</w:t>
      </w:r>
    </w:p>
    <w:p w14:paraId="1826E377" w14:textId="77777777" w:rsidR="00472767" w:rsidRDefault="00472767" w:rsidP="00472767">
      <w:pPr>
        <w:pStyle w:val="BodyText2"/>
      </w:pPr>
      <w:r>
        <w:t>But:</w:t>
      </w:r>
    </w:p>
    <w:p w14:paraId="26F0F884" w14:textId="77777777" w:rsidR="00472767" w:rsidRDefault="00472767" w:rsidP="00D96B97">
      <w:pPr>
        <w:pStyle w:val="Unix"/>
      </w:pPr>
      <w:r>
        <w:t>[webuser@h05-dev-vm3 server-auth]$ /usr/bin/env python -V</w:t>
      </w:r>
    </w:p>
    <w:p w14:paraId="057AA0D8" w14:textId="77777777" w:rsidR="00472767" w:rsidRDefault="00472767" w:rsidP="00D96B97">
      <w:pPr>
        <w:pStyle w:val="Unix"/>
      </w:pPr>
      <w:r>
        <w:t>Python 2.6.6</w:t>
      </w:r>
    </w:p>
    <w:p w14:paraId="4C793D7C" w14:textId="77777777" w:rsidR="00472767" w:rsidRDefault="00472767" w:rsidP="00D96B97">
      <w:pPr>
        <w:pStyle w:val="Unix"/>
      </w:pPr>
      <w:r>
        <w:t>[webuser@h05-dev-vm3 server-auth]$ dev_appserver.py ./</w:t>
      </w:r>
    </w:p>
    <w:p w14:paraId="62388EAB" w14:textId="77777777" w:rsidR="00472767" w:rsidRDefault="00472767" w:rsidP="00D96B97">
      <w:pPr>
        <w:pStyle w:val="Unix"/>
      </w:pPr>
      <w:r>
        <w:t>Error: Python 2.6 is not supported. Please use version 2.7.</w:t>
      </w:r>
    </w:p>
    <w:p w14:paraId="2EC6210C" w14:textId="77777777" w:rsidR="00472767" w:rsidRDefault="00472767" w:rsidP="00472767">
      <w:pPr>
        <w:pStyle w:val="Heading7"/>
      </w:pPr>
      <w:r>
        <w:t>On Windows</w:t>
      </w:r>
    </w:p>
    <w:p w14:paraId="01EE848F" w14:textId="77777777" w:rsidR="00472767" w:rsidRPr="00DD0B10" w:rsidRDefault="00472767" w:rsidP="00472767">
      <w:pPr>
        <w:pStyle w:val="BodyText2"/>
      </w:pPr>
      <w:r>
        <w:t xml:space="preserve">Downloading from this page </w:t>
      </w:r>
      <w:hyperlink r:id="rId532" w:history="1">
        <w:r w:rsidRPr="001A261E">
          <w:rPr>
            <w:rStyle w:val="Hyperlink"/>
          </w:rPr>
          <w:t>https://cloud.google.com/appengine/downloads</w:t>
        </w:r>
      </w:hyperlink>
      <w:r>
        <w:t xml:space="preserve"> and installing (needs Admin rights). By default it installs here: </w:t>
      </w:r>
      <w:r w:rsidRPr="005A5FCD">
        <w:t>C:\Program Files (x86)\Google\google_appengine\</w:t>
      </w:r>
      <w:r>
        <w:t xml:space="preserve">. </w:t>
      </w:r>
    </w:p>
    <w:p w14:paraId="36600218" w14:textId="77777777" w:rsidR="00472767" w:rsidRDefault="00472767" w:rsidP="00472767">
      <w:pPr>
        <w:pStyle w:val="Heading6"/>
      </w:pPr>
      <w:r>
        <w:t>Using</w:t>
      </w:r>
    </w:p>
    <w:p w14:paraId="1C3D29A4" w14:textId="77777777" w:rsidR="00472767" w:rsidRPr="00D17568" w:rsidRDefault="00472767" w:rsidP="00472767">
      <w:pPr>
        <w:pStyle w:val="BodyText2"/>
      </w:pPr>
      <w:r>
        <w:t xml:space="preserve">The documentation is available </w:t>
      </w:r>
      <w:hyperlink r:id="rId533" w:history="1">
        <w:r w:rsidRPr="00D17568">
          <w:rPr>
            <w:rStyle w:val="Hyperlink"/>
          </w:rPr>
          <w:t>here</w:t>
        </w:r>
      </w:hyperlink>
      <w:r>
        <w:t>.</w:t>
      </w:r>
    </w:p>
    <w:p w14:paraId="717337AA" w14:textId="77777777" w:rsidR="00472767" w:rsidRDefault="00472767" w:rsidP="00472767">
      <w:pPr>
        <w:pStyle w:val="Heading6"/>
      </w:pPr>
      <w:r>
        <w:t xml:space="preserve">Walkthrough: </w:t>
      </w:r>
      <w:r w:rsidRPr="00D00BF9">
        <w:t>Earth Engine Demo: Server-Side Authentication</w:t>
      </w:r>
    </w:p>
    <w:p w14:paraId="6C2B72B6" w14:textId="77777777" w:rsidR="00472767" w:rsidRDefault="00472767" w:rsidP="00472767">
      <w:pPr>
        <w:pStyle w:val="BodyText2"/>
      </w:pPr>
      <w:r>
        <w:t xml:space="preserve">Following the instructions here </w:t>
      </w:r>
      <w:hyperlink r:id="rId534" w:history="1">
        <w:r w:rsidRPr="001A261E">
          <w:rPr>
            <w:rStyle w:val="Hyperlink"/>
          </w:rPr>
          <w:t>https://github.com/google/earthengine-api/tree/master/demos/server-auth</w:t>
        </w:r>
      </w:hyperlink>
      <w:r>
        <w:t xml:space="preserve"> </w:t>
      </w:r>
    </w:p>
    <w:p w14:paraId="59DC96FE" w14:textId="77777777" w:rsidR="00472767" w:rsidRDefault="00472767" w:rsidP="00472767">
      <w:pPr>
        <w:pStyle w:val="Heading7"/>
      </w:pPr>
      <w:r>
        <w:t>On Unix</w:t>
      </w:r>
    </w:p>
    <w:p w14:paraId="7E99773F" w14:textId="77777777" w:rsidR="00472767" w:rsidRDefault="00472767" w:rsidP="00472767">
      <w:pPr>
        <w:pStyle w:val="ListBullet"/>
      </w:pPr>
      <w:r>
        <w:t xml:space="preserve">On h05-dev-vm3: </w:t>
      </w:r>
    </w:p>
    <w:p w14:paraId="60809815" w14:textId="77777777" w:rsidR="00472767" w:rsidRDefault="00472767" w:rsidP="00D96B97">
      <w:pPr>
        <w:pStyle w:val="Unix"/>
      </w:pPr>
      <w:r>
        <w:t>[webuser@h05-dev-vm3 python]$ git clone https://github.com/google/earthengine-api.git</w:t>
      </w:r>
    </w:p>
    <w:p w14:paraId="4057428F" w14:textId="77777777" w:rsidR="00472767" w:rsidRDefault="00472767" w:rsidP="00D96B97">
      <w:pPr>
        <w:pStyle w:val="Unix"/>
      </w:pPr>
      <w:r>
        <w:t>Initialized empty Git repository in /home/webuser/python/earthengine-api/.git/</w:t>
      </w:r>
    </w:p>
    <w:p w14:paraId="6EA1351F" w14:textId="77777777" w:rsidR="00472767" w:rsidRDefault="00472767" w:rsidP="00D96B97">
      <w:pPr>
        <w:pStyle w:val="Unix"/>
      </w:pPr>
      <w:r>
        <w:t>remote: Counting objects: 2071, done.</w:t>
      </w:r>
    </w:p>
    <w:p w14:paraId="397FE9E9" w14:textId="77777777" w:rsidR="00472767" w:rsidRDefault="00472767" w:rsidP="00D96B97">
      <w:pPr>
        <w:pStyle w:val="Unix"/>
      </w:pPr>
      <w:r>
        <w:t>remote: Total 2071 (delta 0), reused 0 (delta 0), pack-reused 2071</w:t>
      </w:r>
    </w:p>
    <w:p w14:paraId="7B3D6F06" w14:textId="77777777" w:rsidR="00472767" w:rsidRDefault="00472767" w:rsidP="00D96B97">
      <w:pPr>
        <w:pStyle w:val="Unix"/>
      </w:pPr>
      <w:r>
        <w:t>Receiving objects: 100% (2071/2071), 2.89 MiB | 2.27 MiB/s, done.</w:t>
      </w:r>
    </w:p>
    <w:p w14:paraId="7ED94225" w14:textId="77777777" w:rsidR="00472767" w:rsidRDefault="00472767" w:rsidP="00D96B97">
      <w:pPr>
        <w:pStyle w:val="Unix"/>
      </w:pPr>
      <w:r>
        <w:t>Resolving deltas: 100% (1353/1353), done.</w:t>
      </w:r>
    </w:p>
    <w:p w14:paraId="6FCB8724" w14:textId="77777777" w:rsidR="00472767" w:rsidRDefault="00472767" w:rsidP="00472767">
      <w:pPr>
        <w:pStyle w:val="ListBullet"/>
      </w:pPr>
      <w:r>
        <w:t>Updated the first line of the app.yaml file to ‘</w:t>
      </w:r>
      <w:r w:rsidRPr="0021557F">
        <w:t>application: geeimageserver</w:t>
      </w:r>
      <w:r>
        <w:t>’</w:t>
      </w:r>
    </w:p>
    <w:p w14:paraId="6E0C5A19" w14:textId="77777777" w:rsidR="00472767" w:rsidRDefault="00472767" w:rsidP="00472767">
      <w:pPr>
        <w:pStyle w:val="ListBullet"/>
      </w:pPr>
      <w:r w:rsidRPr="00BB0E42">
        <w:t>Update</w:t>
      </w:r>
      <w:r>
        <w:t>d</w:t>
      </w:r>
      <w:r w:rsidRPr="00BB0E42">
        <w:t xml:space="preserve"> config.py file with </w:t>
      </w:r>
      <w:r>
        <w:t>my</w:t>
      </w:r>
      <w:r w:rsidRPr="00BB0E42">
        <w:t xml:space="preserve"> service account email address</w:t>
      </w:r>
    </w:p>
    <w:p w14:paraId="6AE9722E" w14:textId="77777777" w:rsidR="00472767" w:rsidRDefault="00472767" w:rsidP="00472767">
      <w:pPr>
        <w:pStyle w:val="ListBullet"/>
      </w:pPr>
      <w:r>
        <w:t>Build the app:</w:t>
      </w:r>
    </w:p>
    <w:p w14:paraId="18CE4DB8" w14:textId="77777777" w:rsidR="00472767" w:rsidRDefault="00472767" w:rsidP="00D96B97">
      <w:pPr>
        <w:pStyle w:val="Unix"/>
      </w:pPr>
      <w:r w:rsidRPr="00E46E98">
        <w:t>. ./build.sh</w:t>
      </w:r>
    </w:p>
    <w:p w14:paraId="3D883AD3" w14:textId="77777777" w:rsidR="00472767" w:rsidRDefault="00472767" w:rsidP="00472767">
      <w:pPr>
        <w:pStyle w:val="BodyText2"/>
      </w:pPr>
      <w:r>
        <w:t>After lots of messages, this:</w:t>
      </w:r>
    </w:p>
    <w:p w14:paraId="2E458639" w14:textId="77777777" w:rsidR="00472767" w:rsidRDefault="00472767" w:rsidP="00D96B97">
      <w:pPr>
        <w:pStyle w:val="Unix"/>
      </w:pPr>
      <w:r>
        <w:t>Modify profile to update your $PATH and enable shell command</w:t>
      </w:r>
    </w:p>
    <w:p w14:paraId="3C3AFCD1" w14:textId="77777777" w:rsidR="00472767" w:rsidRDefault="00472767" w:rsidP="00D96B97">
      <w:pPr>
        <w:pStyle w:val="Unix"/>
      </w:pPr>
      <w:r>
        <w:t>completion? (Y/n)?  Y</w:t>
      </w:r>
    </w:p>
    <w:p w14:paraId="3E01BC09" w14:textId="77777777" w:rsidR="00472767" w:rsidRDefault="00472767" w:rsidP="00D96B97">
      <w:pPr>
        <w:pStyle w:val="Unix"/>
      </w:pPr>
    </w:p>
    <w:p w14:paraId="63978480" w14:textId="77777777" w:rsidR="00472767" w:rsidRDefault="00472767" w:rsidP="00D96B97">
      <w:pPr>
        <w:pStyle w:val="Unix"/>
      </w:pPr>
      <w:r>
        <w:t>The Google Cloud SDK installer will now prompt you to update an rc</w:t>
      </w:r>
    </w:p>
    <w:p w14:paraId="46C31D88" w14:textId="77777777" w:rsidR="00472767" w:rsidRDefault="00472767" w:rsidP="00D96B97">
      <w:pPr>
        <w:pStyle w:val="Unix"/>
      </w:pPr>
      <w:r>
        <w:t>file to bring the Google Cloud CLIs into your environment.</w:t>
      </w:r>
    </w:p>
    <w:p w14:paraId="4650CDFC" w14:textId="77777777" w:rsidR="00472767" w:rsidRDefault="00472767" w:rsidP="00D96B97">
      <w:pPr>
        <w:pStyle w:val="Unix"/>
      </w:pPr>
    </w:p>
    <w:p w14:paraId="24FB25C0" w14:textId="77777777" w:rsidR="00472767" w:rsidRDefault="00472767" w:rsidP="00D96B97">
      <w:pPr>
        <w:pStyle w:val="Unix"/>
      </w:pPr>
      <w:r>
        <w:t>Enter a path to an rc file to update, or leave blank to use</w:t>
      </w:r>
    </w:p>
    <w:p w14:paraId="51E3EB20" w14:textId="77777777" w:rsidR="00472767" w:rsidRDefault="00472767" w:rsidP="00D96B97">
      <w:pPr>
        <w:pStyle w:val="Unix"/>
      </w:pPr>
      <w:r>
        <w:t>[/home/webuser/.bashrc]:</w:t>
      </w:r>
    </w:p>
    <w:p w14:paraId="2FC00331" w14:textId="77777777" w:rsidR="00472767" w:rsidRDefault="00472767" w:rsidP="00D96B97">
      <w:pPr>
        <w:pStyle w:val="Unix"/>
      </w:pPr>
      <w:r>
        <w:t>Backing up [/home/webuser/.bashrc] to [/home/webuser/.bashrc.backup].</w:t>
      </w:r>
    </w:p>
    <w:p w14:paraId="74473D19" w14:textId="77777777" w:rsidR="00472767" w:rsidRDefault="00472767" w:rsidP="00D96B97">
      <w:pPr>
        <w:pStyle w:val="Unix"/>
      </w:pPr>
      <w:r>
        <w:t>[/home/webuser/.bashrc] has been updated.</w:t>
      </w:r>
    </w:p>
    <w:p w14:paraId="6BFFE12A" w14:textId="77777777" w:rsidR="00472767" w:rsidRDefault="00472767" w:rsidP="00D96B97">
      <w:pPr>
        <w:pStyle w:val="Unix"/>
      </w:pPr>
      <w:r>
        <w:t xml:space="preserve">Start a new shell for the changes to take effect. </w:t>
      </w:r>
    </w:p>
    <w:p w14:paraId="526DF67A" w14:textId="77777777" w:rsidR="00472767" w:rsidRDefault="00472767" w:rsidP="00D96B97">
      <w:pPr>
        <w:pStyle w:val="Unix"/>
      </w:pPr>
    </w:p>
    <w:p w14:paraId="5F9587A7" w14:textId="77777777" w:rsidR="00472767" w:rsidRDefault="00472767" w:rsidP="00D96B97">
      <w:pPr>
        <w:pStyle w:val="Unix"/>
      </w:pPr>
      <w:r>
        <w:t>WARNING: Component [gae-python] no longer exists.</w:t>
      </w:r>
    </w:p>
    <w:p w14:paraId="0681E9A3" w14:textId="77777777" w:rsidR="00472767" w:rsidRDefault="00472767" w:rsidP="00D96B97">
      <w:pPr>
        <w:pStyle w:val="Unix"/>
      </w:pPr>
      <w:r>
        <w:t>WARNING: The standalone App Engine SDKs are no longer distributed through the Cloud SDK</w:t>
      </w:r>
    </w:p>
    <w:p w14:paraId="40ECCF22" w14:textId="77777777" w:rsidR="00472767" w:rsidRDefault="00472767" w:rsidP="00D96B97">
      <w:pPr>
        <w:pStyle w:val="Unix"/>
      </w:pPr>
      <w:r>
        <w:t>(however, the appcfg and dev_appserver commands remain the official and</w:t>
      </w:r>
    </w:p>
    <w:p w14:paraId="57D318AD" w14:textId="77777777" w:rsidR="00472767" w:rsidRDefault="00472767" w:rsidP="00D96B97">
      <w:pPr>
        <w:pStyle w:val="Unix"/>
      </w:pPr>
      <w:r>
        <w:t>supported way of using App Engine from the command line).  If you want to</w:t>
      </w:r>
    </w:p>
    <w:p w14:paraId="58669012" w14:textId="77777777" w:rsidR="00472767" w:rsidRDefault="00472767" w:rsidP="00D96B97">
      <w:pPr>
        <w:pStyle w:val="Unix"/>
      </w:pPr>
      <w:r>
        <w:t>continue using these tools, they are available for download from the official</w:t>
      </w:r>
    </w:p>
    <w:p w14:paraId="71B1D99A" w14:textId="77777777" w:rsidR="00472767" w:rsidRDefault="00472767" w:rsidP="00D96B97">
      <w:pPr>
        <w:pStyle w:val="Unix"/>
      </w:pPr>
      <w:r>
        <w:t>App Engine download page here:</w:t>
      </w:r>
    </w:p>
    <w:p w14:paraId="4EF5EBB2" w14:textId="77777777" w:rsidR="00472767" w:rsidRDefault="00472767" w:rsidP="00D96B97">
      <w:pPr>
        <w:pStyle w:val="Unix"/>
      </w:pPr>
      <w:r>
        <w:t xml:space="preserve">    https://cloud.google.com/appengine/downloads</w:t>
      </w:r>
    </w:p>
    <w:p w14:paraId="4B5FE427" w14:textId="77777777" w:rsidR="00472767" w:rsidRDefault="00472767" w:rsidP="00D96B97">
      <w:pPr>
        <w:pStyle w:val="Unix"/>
      </w:pPr>
    </w:p>
    <w:p w14:paraId="38C099DD" w14:textId="77777777" w:rsidR="00472767" w:rsidRDefault="00472767" w:rsidP="00D96B97">
      <w:pPr>
        <w:pStyle w:val="Unix"/>
      </w:pPr>
      <w:r>
        <w:t>All components are up to date.</w:t>
      </w:r>
    </w:p>
    <w:p w14:paraId="4FDB8A20" w14:textId="77777777" w:rsidR="00472767" w:rsidRDefault="00472767" w:rsidP="00472767">
      <w:pPr>
        <w:pStyle w:val="BodyText2"/>
      </w:pPr>
      <w:r>
        <w:t xml:space="preserve">But when I try to run </w:t>
      </w:r>
      <w:r w:rsidRPr="003C4315">
        <w:t>dev_appserver.py ./</w:t>
      </w:r>
      <w:r>
        <w:t xml:space="preserve"> I get the error</w:t>
      </w:r>
    </w:p>
    <w:p w14:paraId="344EDB79" w14:textId="77777777" w:rsidR="00472767" w:rsidRDefault="00472767" w:rsidP="00D96B97">
      <w:pPr>
        <w:pStyle w:val="Unix"/>
      </w:pPr>
      <w:r>
        <w:lastRenderedPageBreak/>
        <w:t>-</w:t>
      </w:r>
      <w:r w:rsidRPr="003C4315">
        <w:t>bash: dev_appserver.py: command not found</w:t>
      </w:r>
    </w:p>
    <w:p w14:paraId="50466F5F" w14:textId="77777777" w:rsidR="00472767" w:rsidRDefault="00472767" w:rsidP="00472767">
      <w:pPr>
        <w:pStyle w:val="BodyText2"/>
      </w:pPr>
      <w:r>
        <w:t>This was because the Google App Engine SDK for Python is not installed with the Cloud SDK. But in the end it needed Python 2.7 which is not installed on the  h05-dev-vm3 machine but is on my Windows machine.</w:t>
      </w:r>
    </w:p>
    <w:p w14:paraId="392B751D" w14:textId="77777777" w:rsidR="00472767" w:rsidRDefault="00472767" w:rsidP="00472767">
      <w:pPr>
        <w:pStyle w:val="Heading7"/>
      </w:pPr>
      <w:r>
        <w:t>On Windows</w:t>
      </w:r>
    </w:p>
    <w:p w14:paraId="5338BF10" w14:textId="77777777" w:rsidR="00472767" w:rsidRDefault="00472767" w:rsidP="00472767">
      <w:pPr>
        <w:pStyle w:val="Heading8"/>
      </w:pPr>
      <w:r>
        <w:t>Building the app</w:t>
      </w:r>
    </w:p>
    <w:p w14:paraId="4306A75F" w14:textId="77777777" w:rsidR="00472767" w:rsidRDefault="00472767" w:rsidP="00472767">
      <w:pPr>
        <w:pStyle w:val="BodyText2"/>
      </w:pPr>
      <w:r>
        <w:t xml:space="preserve">I am up to the line where you </w:t>
      </w:r>
      <w:hyperlink r:id="rId535" w:anchor="build-the-app" w:history="1">
        <w:r w:rsidRPr="009556F7">
          <w:rPr>
            <w:rStyle w:val="Hyperlink"/>
          </w:rPr>
          <w:t>build</w:t>
        </w:r>
      </w:hyperlink>
      <w:r>
        <w:t xml:space="preserve"> the app which installs dependencies and there are lots of errors in Windows cmd line when I run build.sh but looking at the shell script I think I have all the dependencies anyway so it should be fine. But when I run it it fails to find ee - this is cloned from Github when you run the build.sh command. However, this is a shell command for UNIX and many of the commands have no equivalents in Windows so I will have to manually copy the necessary cloned repos into the Apps. Doing this means I no longer have to run the build.sh command.</w:t>
      </w:r>
    </w:p>
    <w:p w14:paraId="714FCA31" w14:textId="77777777" w:rsidR="00472767" w:rsidRDefault="00472767" w:rsidP="00472767">
      <w:pPr>
        <w:pStyle w:val="Heading9"/>
      </w:pPr>
      <w:r>
        <w:t>Google Earth Engine API (ee)</w:t>
      </w:r>
    </w:p>
    <w:p w14:paraId="1D0C9C1C" w14:textId="77777777" w:rsidR="00472767" w:rsidRDefault="00472767" w:rsidP="00472767">
      <w:pPr>
        <w:pStyle w:val="BodyText2"/>
      </w:pPr>
      <w:r>
        <w:t xml:space="preserve">This is available from this repo </w:t>
      </w:r>
      <w:hyperlink r:id="rId536" w:history="1">
        <w:r w:rsidRPr="001A261E">
          <w:rPr>
            <w:rStyle w:val="Hyperlink"/>
          </w:rPr>
          <w:t>https://github.com/google/earthengine-api</w:t>
        </w:r>
      </w:hyperlink>
      <w:r>
        <w:t xml:space="preserve"> and once it is cloned copy the earthengine-api\python\ee folder into the App folder (e.g. server-auth).</w:t>
      </w:r>
    </w:p>
    <w:p w14:paraId="07CD9DA4" w14:textId="77777777" w:rsidR="00472767" w:rsidRDefault="00472767" w:rsidP="00472767">
      <w:pPr>
        <w:pStyle w:val="Heading9"/>
      </w:pPr>
      <w:r>
        <w:t>oauth2client</w:t>
      </w:r>
    </w:p>
    <w:p w14:paraId="76254A48" w14:textId="77777777" w:rsidR="00472767" w:rsidRPr="008F0B96" w:rsidRDefault="00472767" w:rsidP="00472767">
      <w:pPr>
        <w:pStyle w:val="BodyText2"/>
      </w:pPr>
      <w:r>
        <w:t xml:space="preserve">This is available from </w:t>
      </w:r>
      <w:hyperlink r:id="rId537" w:history="1">
        <w:r w:rsidRPr="001A261E">
          <w:rPr>
            <w:rStyle w:val="Hyperlink"/>
          </w:rPr>
          <w:t>https://github.com/google/oauth2client.git</w:t>
        </w:r>
      </w:hyperlink>
      <w:r>
        <w:t xml:space="preserve"> and once it is cloned </w:t>
      </w:r>
    </w:p>
    <w:p w14:paraId="0F9FA4B8" w14:textId="77777777" w:rsidR="00472767" w:rsidRDefault="00472767" w:rsidP="00472767">
      <w:pPr>
        <w:pStyle w:val="Heading9"/>
      </w:pPr>
      <w:r>
        <w:t>six</w:t>
      </w:r>
    </w:p>
    <w:p w14:paraId="7A7EE45B" w14:textId="77777777" w:rsidR="00472767" w:rsidRDefault="00472767" w:rsidP="00472767">
      <w:pPr>
        <w:pStyle w:val="BodyText2"/>
      </w:pPr>
      <w:r>
        <w:t xml:space="preserve">Is in </w:t>
      </w:r>
      <w:r w:rsidRPr="008F0B96">
        <w:t>C:\Anaconda\lib\site-packages</w:t>
      </w:r>
      <w:r>
        <w:t>\six.py</w:t>
      </w:r>
    </w:p>
    <w:p w14:paraId="710B7C21" w14:textId="77777777" w:rsidR="00472767" w:rsidRDefault="00472767" w:rsidP="00472767">
      <w:pPr>
        <w:pStyle w:val="Heading9"/>
      </w:pPr>
      <w:r>
        <w:t>httplib2</w:t>
      </w:r>
    </w:p>
    <w:p w14:paraId="60A5EE9B" w14:textId="77777777" w:rsidR="00472767" w:rsidRPr="00787534" w:rsidRDefault="00472767" w:rsidP="00472767">
      <w:pPr>
        <w:pStyle w:val="BodyText2"/>
      </w:pPr>
      <w:r>
        <w:t xml:space="preserve">Is here </w:t>
      </w:r>
      <w:r w:rsidRPr="00787534">
        <w:t>'C:\Anaconda\lib\site-packages\httplib2</w:t>
      </w:r>
      <w:r>
        <w:t>’</w:t>
      </w:r>
    </w:p>
    <w:p w14:paraId="58BF8A72" w14:textId="77777777" w:rsidR="00472767" w:rsidRDefault="00472767" w:rsidP="00472767">
      <w:pPr>
        <w:pStyle w:val="Heading9"/>
      </w:pPr>
      <w:r>
        <w:t>No crypto library available</w:t>
      </w:r>
    </w:p>
    <w:p w14:paraId="472F24F6" w14:textId="77777777" w:rsidR="00472767" w:rsidRDefault="00472767" w:rsidP="00D96B97">
      <w:pPr>
        <w:pStyle w:val="Unix"/>
      </w:pPr>
      <w:r>
        <w:t>raise CryptoUnavailableError('No crypto library available')</w:t>
      </w:r>
    </w:p>
    <w:p w14:paraId="76A9BA45" w14:textId="77777777" w:rsidR="00472767" w:rsidRDefault="00472767" w:rsidP="00D96B97">
      <w:pPr>
        <w:pStyle w:val="Unix"/>
      </w:pPr>
      <w:r>
        <w:t>CryptoUnavailableError: No crypto library available</w:t>
      </w:r>
    </w:p>
    <w:p w14:paraId="685BDF27" w14:textId="77777777" w:rsidR="00472767" w:rsidRDefault="00472767" w:rsidP="00472767">
      <w:pPr>
        <w:pStyle w:val="BodyText2"/>
      </w:pPr>
      <w:r>
        <w:t>This is because there is no Python ssl library installed. Need to install pycrypto and PyOpenSSL:</w:t>
      </w:r>
    </w:p>
    <w:p w14:paraId="278CBF33" w14:textId="77777777" w:rsidR="00472767" w:rsidRDefault="00472767" w:rsidP="00D96B97">
      <w:pPr>
        <w:pStyle w:val="Unix"/>
      </w:pPr>
      <w:r w:rsidRPr="00765EC0">
        <w:t>E:\cottaan\My Documents\github repos\earthengine-api\demos\server-auth&gt;conda install pycrypto</w:t>
      </w:r>
    </w:p>
    <w:p w14:paraId="5D8FCDCF" w14:textId="77777777" w:rsidR="00472767" w:rsidRDefault="00472767" w:rsidP="00D96B97">
      <w:pPr>
        <w:pStyle w:val="Unix"/>
      </w:pPr>
      <w:r w:rsidRPr="00765EC0">
        <w:t xml:space="preserve">E:\cottaan\My Documents\github repos\earthengine-api\demos\server-auth&gt;conda install </w:t>
      </w:r>
      <w:r>
        <w:t>PyOpenSSL</w:t>
      </w:r>
    </w:p>
    <w:p w14:paraId="70D76692" w14:textId="070545DD" w:rsidR="00472767" w:rsidRDefault="00472767" w:rsidP="00472767">
      <w:pPr>
        <w:pStyle w:val="BodyText2"/>
      </w:pPr>
      <w:r>
        <w:t xml:space="preserve">Then pycryto is actually from the Crypto library </w:t>
      </w:r>
      <w:r w:rsidRPr="00044B9C">
        <w:t>C:\Anaconda\Lib\site-packages</w:t>
      </w:r>
      <w:r>
        <w:t>\Crypto. IT WORKED!!!!</w:t>
      </w:r>
    </w:p>
    <w:p w14:paraId="7055DB44" w14:textId="12D58E29" w:rsidR="00EA61CE" w:rsidRPr="00787534" w:rsidRDefault="00EA61CE" w:rsidP="00472767">
      <w:pPr>
        <w:pStyle w:val="BodyText2"/>
      </w:pPr>
      <w:r>
        <w:t>17/2/17 Trying this on my new PC and the pycryto libraries install, but I still have no crypto library available errors.</w:t>
      </w:r>
      <w:r w:rsidR="00361902">
        <w:t xml:space="preserve"> Same on the Python workspace on Cloud9.</w:t>
      </w:r>
    </w:p>
    <w:p w14:paraId="1286F038" w14:textId="77777777" w:rsidR="00472767" w:rsidRDefault="00472767" w:rsidP="00472767">
      <w:pPr>
        <w:pStyle w:val="Heading9"/>
      </w:pPr>
      <w:r>
        <w:t>webpy</w:t>
      </w:r>
    </w:p>
    <w:p w14:paraId="5DBA4D83" w14:textId="77777777" w:rsidR="00472767" w:rsidRPr="00EF3C80" w:rsidRDefault="00472767" w:rsidP="00472767">
      <w:pPr>
        <w:pStyle w:val="BodyText2"/>
      </w:pPr>
      <w:r>
        <w:t>I need this for simply returning stuff.</w:t>
      </w:r>
    </w:p>
    <w:p w14:paraId="4F3C8B22" w14:textId="77777777" w:rsidR="00472767" w:rsidRDefault="00472767" w:rsidP="00472767">
      <w:pPr>
        <w:pStyle w:val="Heading8"/>
      </w:pPr>
      <w:r>
        <w:t>Running the app</w:t>
      </w:r>
    </w:p>
    <w:p w14:paraId="60B26A72" w14:textId="77777777" w:rsidR="00472767" w:rsidRDefault="00472767" w:rsidP="00472767">
      <w:pPr>
        <w:pStyle w:val="BodyText2"/>
      </w:pPr>
      <w:r>
        <w:t>Now I need to run the application using the built in server. In Windows at the cmd prompt type the following:</w:t>
      </w:r>
    </w:p>
    <w:p w14:paraId="37AA821D" w14:textId="77777777" w:rsidR="00472767" w:rsidRDefault="00472767" w:rsidP="00D96B97">
      <w:pPr>
        <w:pStyle w:val="Unix"/>
      </w:pPr>
      <w:r w:rsidRPr="00F00AB3">
        <w:t>C:\Users\cottaan&gt;</w:t>
      </w:r>
      <w:r w:rsidRPr="00D23C38">
        <w:t>"C:\Program Files (x86)\Google\google_appengine\dev_appserver.py" "E:\cottaan\My Documents\github repos\</w:t>
      </w:r>
      <w:r>
        <w:t>geeImageServer</w:t>
      </w:r>
      <w:r w:rsidRPr="00D23C38">
        <w:t>"</w:t>
      </w:r>
    </w:p>
    <w:p w14:paraId="234E5F30" w14:textId="77777777" w:rsidR="00472767" w:rsidRDefault="00472767" w:rsidP="00472767">
      <w:pPr>
        <w:pStyle w:val="BodyText2"/>
      </w:pPr>
      <w:r>
        <w:t xml:space="preserve">Go to </w:t>
      </w:r>
      <w:hyperlink r:id="rId538" w:history="1">
        <w:r w:rsidRPr="001A261E">
          <w:rPr>
            <w:rStyle w:val="Hyperlink"/>
          </w:rPr>
          <w:t>http://localhost:8080/</w:t>
        </w:r>
      </w:hyperlink>
      <w:r>
        <w:t xml:space="preserve"> to see the page. But I get missing libraries: ee.</w:t>
      </w:r>
    </w:p>
    <w:p w14:paraId="10A68750" w14:textId="77777777" w:rsidR="00472767" w:rsidRDefault="00472767" w:rsidP="00472767">
      <w:pPr>
        <w:pStyle w:val="Heading8"/>
      </w:pPr>
      <w:r>
        <w:t>Deploying the app</w:t>
      </w:r>
    </w:p>
    <w:p w14:paraId="5FA1B77E" w14:textId="77777777" w:rsidR="00472767" w:rsidRDefault="00472767" w:rsidP="00472767">
      <w:pPr>
        <w:pStyle w:val="BodyText2"/>
      </w:pPr>
      <w:r>
        <w:t>Run the following command (NOTE: the project ID is case sensitive):</w:t>
      </w:r>
    </w:p>
    <w:p w14:paraId="5A0935C9" w14:textId="77777777" w:rsidR="00472767" w:rsidRDefault="00472767" w:rsidP="00D96B97">
      <w:pPr>
        <w:pStyle w:val="Unix"/>
      </w:pPr>
      <w:r w:rsidRPr="00627BC7">
        <w:t>"C:\Program Files (x86)\Google\google_appengine\appcfg.py" -A geeimageserver</w:t>
      </w:r>
      <w:r>
        <w:t xml:space="preserve"> </w:t>
      </w:r>
      <w:r w:rsidRPr="00627BC7">
        <w:t>update "E:\cottaan\My Documents\github repos\</w:t>
      </w:r>
      <w:r>
        <w:t>geeImageServer</w:t>
      </w:r>
      <w:r w:rsidRPr="00627BC7">
        <w:t>"</w:t>
      </w:r>
    </w:p>
    <w:p w14:paraId="2E615822" w14:textId="77777777" w:rsidR="00472767" w:rsidRDefault="00472767" w:rsidP="00472767">
      <w:pPr>
        <w:pStyle w:val="BodyText2"/>
      </w:pPr>
      <w:r>
        <w:t>When this runs you will see a web page where it asks you to grant permission to Google App Engine appcfg to:</w:t>
      </w:r>
    </w:p>
    <w:p w14:paraId="677ECA58" w14:textId="77777777" w:rsidR="00472767" w:rsidRDefault="00472767" w:rsidP="00472767">
      <w:pPr>
        <w:pStyle w:val="ListBullet2"/>
      </w:pPr>
      <w:r w:rsidRPr="00627BC7">
        <w:t>View and manage your applications deployed on Google App Engine</w:t>
      </w:r>
    </w:p>
    <w:p w14:paraId="06258271" w14:textId="77777777" w:rsidR="00472767" w:rsidRDefault="00472767" w:rsidP="00472767">
      <w:pPr>
        <w:pStyle w:val="ListBullet2"/>
      </w:pPr>
      <w:r w:rsidRPr="00627BC7">
        <w:t>View and manage your data across Google Cloud Platform services</w:t>
      </w:r>
    </w:p>
    <w:p w14:paraId="6809CED0" w14:textId="77777777" w:rsidR="00472767" w:rsidRDefault="00472767" w:rsidP="00472767">
      <w:pPr>
        <w:pStyle w:val="BodyText2"/>
      </w:pPr>
      <w:r>
        <w:t>The authentication flow is then completed.</w:t>
      </w:r>
    </w:p>
    <w:p w14:paraId="5B4FF061" w14:textId="77777777" w:rsidR="00472767" w:rsidRDefault="00472767" w:rsidP="00472767">
      <w:pPr>
        <w:pStyle w:val="Heading8"/>
      </w:pPr>
      <w:r>
        <w:lastRenderedPageBreak/>
        <w:t>Viewing your app</w:t>
      </w:r>
    </w:p>
    <w:p w14:paraId="24C5ABE1" w14:textId="77777777" w:rsidR="00472767" w:rsidRPr="007A5A0C" w:rsidRDefault="00472767" w:rsidP="00472767">
      <w:pPr>
        <w:pStyle w:val="BodyText2"/>
      </w:pPr>
      <w:r w:rsidRPr="007A5A0C">
        <w:t xml:space="preserve">The full URL for your application is </w:t>
      </w:r>
      <w:hyperlink r:id="rId539" w:history="1">
        <w:r w:rsidRPr="001A261E">
          <w:rPr>
            <w:rStyle w:val="Hyperlink"/>
          </w:rPr>
          <w:t>http://geeimageserver.appspot.com/</w:t>
        </w:r>
      </w:hyperlink>
      <w:r>
        <w:t xml:space="preserve"> </w:t>
      </w:r>
    </w:p>
    <w:p w14:paraId="4E5FAD21" w14:textId="77777777" w:rsidR="00472767" w:rsidRDefault="00472767" w:rsidP="00472767">
      <w:pPr>
        <w:pStyle w:val="Heading5"/>
      </w:pPr>
      <w:r>
        <w:t>Google App Engine in Pydev</w:t>
      </w:r>
    </w:p>
    <w:p w14:paraId="4781B563" w14:textId="77777777" w:rsidR="00472767" w:rsidRDefault="00472767" w:rsidP="00472767">
      <w:pPr>
        <w:pStyle w:val="BodyText2"/>
      </w:pPr>
      <w:r>
        <w:t>In Pydev, Google App Engine projects are built in:</w:t>
      </w:r>
    </w:p>
    <w:p w14:paraId="56186E1B" w14:textId="77777777" w:rsidR="00472767" w:rsidRDefault="00472767" w:rsidP="00472767">
      <w:pPr>
        <w:pStyle w:val="ListBullet"/>
      </w:pPr>
      <w:r>
        <w:t>Project name geeImageServer_gaa</w:t>
      </w:r>
    </w:p>
    <w:p w14:paraId="0244E52B" w14:textId="77777777" w:rsidR="00472767" w:rsidRDefault="00472767" w:rsidP="00472767">
      <w:pPr>
        <w:pStyle w:val="ListBullet"/>
      </w:pPr>
      <w:r>
        <w:t>Google App Engine Directory is where the SDK is (‘</w:t>
      </w:r>
      <w:r w:rsidRPr="00D0442D">
        <w:t>C:\Program Files (x86)\Google\google_appengine</w:t>
      </w:r>
      <w:r>
        <w:t>’)</w:t>
      </w:r>
    </w:p>
    <w:p w14:paraId="2818508E" w14:textId="77777777" w:rsidR="00472767" w:rsidRDefault="00472767" w:rsidP="00472767">
      <w:pPr>
        <w:pStyle w:val="ListBullet"/>
      </w:pPr>
      <w:r>
        <w:t>After adding this it adds in lots of libraries</w:t>
      </w:r>
    </w:p>
    <w:p w14:paraId="47D71854" w14:textId="77777777" w:rsidR="00472767" w:rsidRDefault="00472767" w:rsidP="00472767">
      <w:pPr>
        <w:pStyle w:val="ListBullet"/>
      </w:pPr>
      <w:r>
        <w:t>You can run the App using Run | Run As Google App Run – and then open the url in a browser</w:t>
      </w:r>
    </w:p>
    <w:p w14:paraId="21CD1699" w14:textId="77777777" w:rsidR="00472767" w:rsidRDefault="00472767" w:rsidP="00472767">
      <w:pPr>
        <w:pStyle w:val="ListBullet"/>
      </w:pPr>
      <w:r>
        <w:t>You can deploy using Google App Engine | Upload</w:t>
      </w:r>
    </w:p>
    <w:p w14:paraId="53E8BB61" w14:textId="77777777" w:rsidR="00472767" w:rsidRPr="00D0442D" w:rsidRDefault="00472767" w:rsidP="00472767">
      <w:pPr>
        <w:pStyle w:val="ListBullet"/>
      </w:pPr>
      <w:r>
        <w:t>Works perfectly!</w:t>
      </w:r>
    </w:p>
    <w:p w14:paraId="2269633D" w14:textId="77777777" w:rsidR="00472767" w:rsidRDefault="00472767" w:rsidP="00472767">
      <w:pPr>
        <w:pStyle w:val="Heading6"/>
      </w:pPr>
      <w:r>
        <w:t>Creating a Google Earth Engine App</w:t>
      </w:r>
    </w:p>
    <w:p w14:paraId="4010DD52" w14:textId="77777777" w:rsidR="00472767" w:rsidRDefault="00472767" w:rsidP="00472767">
      <w:pPr>
        <w:pStyle w:val="BodyText2"/>
      </w:pPr>
      <w:r>
        <w:t xml:space="preserve">Following instructions </w:t>
      </w:r>
      <w:hyperlink r:id="rId540" w:anchor="2-set-up-credentials" w:history="1">
        <w:r w:rsidRPr="00341B8D">
          <w:rPr>
            <w:rStyle w:val="Hyperlink"/>
          </w:rPr>
          <w:t>here</w:t>
        </w:r>
      </w:hyperlink>
      <w:r>
        <w:t>.</w:t>
      </w:r>
    </w:p>
    <w:p w14:paraId="62077B89" w14:textId="77777777" w:rsidR="00472767" w:rsidRDefault="00472767" w:rsidP="00472767">
      <w:pPr>
        <w:pStyle w:val="Heading7"/>
      </w:pPr>
      <w:r>
        <w:t>Using the Eclipse Project wizard</w:t>
      </w:r>
    </w:p>
    <w:p w14:paraId="541B346C" w14:textId="77777777" w:rsidR="00472767" w:rsidRDefault="00472767" w:rsidP="00472767">
      <w:pPr>
        <w:pStyle w:val="ListBullet"/>
      </w:pPr>
      <w:r>
        <w:t xml:space="preserve">In Eclipse creating a new Google App Engine project (called geeServer) </w:t>
      </w:r>
    </w:p>
    <w:p w14:paraId="32B70487" w14:textId="77777777" w:rsidR="00472767" w:rsidRDefault="00472767" w:rsidP="00472767">
      <w:pPr>
        <w:pStyle w:val="ListBullet"/>
      </w:pPr>
      <w:r>
        <w:t>Entered ‘</w:t>
      </w:r>
      <w:r w:rsidRPr="00154F7F">
        <w:t>C:\Program Files (x86)\Google\google_appengine</w:t>
      </w:r>
      <w:r>
        <w:t>’ for the Google App Engine Directory</w:t>
      </w:r>
    </w:p>
    <w:p w14:paraId="32357B19" w14:textId="77777777" w:rsidR="00472767" w:rsidRDefault="00472767" w:rsidP="00472767">
      <w:pPr>
        <w:pStyle w:val="ListBullet"/>
      </w:pPr>
      <w:r>
        <w:t>Ticked all the referenced Python libraries and selected a HelloWorld sample</w:t>
      </w:r>
    </w:p>
    <w:p w14:paraId="48C02F92" w14:textId="77777777" w:rsidR="00472767" w:rsidRDefault="00472767" w:rsidP="00472767">
      <w:pPr>
        <w:pStyle w:val="ListBullet"/>
      </w:pPr>
      <w:r>
        <w:t>Entered geeimageserver as the application id registered for this project</w:t>
      </w:r>
    </w:p>
    <w:p w14:paraId="0FEDC471" w14:textId="77777777" w:rsidR="00472767" w:rsidRDefault="00472767" w:rsidP="00472767">
      <w:pPr>
        <w:pStyle w:val="ListBullet"/>
      </w:pPr>
      <w:r>
        <w:t>Chose the ‘Hello Webapp World’ template</w:t>
      </w:r>
    </w:p>
    <w:p w14:paraId="2F95D2B5" w14:textId="77777777" w:rsidR="00472767" w:rsidRDefault="00472767" w:rsidP="00472767">
      <w:pPr>
        <w:pStyle w:val="Heading7"/>
      </w:pPr>
      <w:r>
        <w:t>Configuring the project</w:t>
      </w:r>
    </w:p>
    <w:p w14:paraId="21C13150" w14:textId="77777777" w:rsidR="00472767" w:rsidRDefault="00472767" w:rsidP="00472767">
      <w:pPr>
        <w:pStyle w:val="ListBullet"/>
      </w:pPr>
      <w:r>
        <w:t>Renamed HelloWorld.py to server.py</w:t>
      </w:r>
    </w:p>
    <w:p w14:paraId="0B8D8F73" w14:textId="77777777" w:rsidR="00472767" w:rsidRDefault="00472767" w:rsidP="00472767">
      <w:pPr>
        <w:pStyle w:val="ListBullet"/>
      </w:pPr>
      <w:r>
        <w:t>Updated the yaml file:</w:t>
      </w:r>
    </w:p>
    <w:p w14:paraId="50C4E9E5" w14:textId="77777777" w:rsidR="00472767" w:rsidRDefault="00472767" w:rsidP="00472767">
      <w:pPr>
        <w:pStyle w:val="Code"/>
      </w:pPr>
      <w:r>
        <w:t>application: geeimageserver</w:t>
      </w:r>
    </w:p>
    <w:p w14:paraId="2D4DDC18" w14:textId="77777777" w:rsidR="00472767" w:rsidRDefault="00472767" w:rsidP="00472767">
      <w:pPr>
        <w:pStyle w:val="Code"/>
      </w:pPr>
      <w:r>
        <w:t>version: 1</w:t>
      </w:r>
    </w:p>
    <w:p w14:paraId="1F015FC2" w14:textId="77777777" w:rsidR="00472767" w:rsidRDefault="00472767" w:rsidP="00472767">
      <w:pPr>
        <w:pStyle w:val="Code"/>
      </w:pPr>
      <w:r>
        <w:t>runtime: python27</w:t>
      </w:r>
    </w:p>
    <w:p w14:paraId="12C3638E" w14:textId="77777777" w:rsidR="00472767" w:rsidRDefault="00472767" w:rsidP="00472767">
      <w:pPr>
        <w:pStyle w:val="Code"/>
      </w:pPr>
      <w:r>
        <w:t>api_version: 1</w:t>
      </w:r>
    </w:p>
    <w:p w14:paraId="6CCEFC66" w14:textId="77777777" w:rsidR="00472767" w:rsidRDefault="00472767" w:rsidP="00472767">
      <w:pPr>
        <w:pStyle w:val="Code"/>
      </w:pPr>
      <w:r>
        <w:t>threadsafe: false</w:t>
      </w:r>
    </w:p>
    <w:p w14:paraId="5BB5CFA3" w14:textId="77777777" w:rsidR="00472767" w:rsidRDefault="00472767" w:rsidP="00472767">
      <w:pPr>
        <w:pStyle w:val="Code"/>
      </w:pPr>
    </w:p>
    <w:p w14:paraId="68EB8058" w14:textId="77777777" w:rsidR="00472767" w:rsidRDefault="00472767" w:rsidP="00472767">
      <w:pPr>
        <w:pStyle w:val="Code"/>
      </w:pPr>
      <w:r>
        <w:t>handlers:</w:t>
      </w:r>
    </w:p>
    <w:p w14:paraId="2DA7B1E5" w14:textId="77777777" w:rsidR="00472767" w:rsidRDefault="00472767" w:rsidP="00472767">
      <w:pPr>
        <w:pStyle w:val="Code"/>
      </w:pPr>
      <w:r>
        <w:t>- url: /.*</w:t>
      </w:r>
    </w:p>
    <w:p w14:paraId="156076AF" w14:textId="77777777" w:rsidR="00472767" w:rsidRDefault="00472767" w:rsidP="00472767">
      <w:pPr>
        <w:pStyle w:val="Code"/>
      </w:pPr>
      <w:r>
        <w:t xml:space="preserve">  script: server.py</w:t>
      </w:r>
    </w:p>
    <w:p w14:paraId="30B5DEE8" w14:textId="77777777" w:rsidR="00472767" w:rsidRDefault="00472767" w:rsidP="00472767">
      <w:pPr>
        <w:pStyle w:val="Heading7"/>
      </w:pPr>
      <w:r>
        <w:t>Running the project</w:t>
      </w:r>
    </w:p>
    <w:p w14:paraId="4C35411F" w14:textId="77777777" w:rsidR="00472767" w:rsidRDefault="00472767" w:rsidP="00472767">
      <w:pPr>
        <w:pStyle w:val="BodyText2"/>
      </w:pPr>
      <w:r>
        <w:t>Right click the project and select Run As | Google App Run</w:t>
      </w:r>
    </w:p>
    <w:p w14:paraId="3210301C" w14:textId="77777777" w:rsidR="00472767" w:rsidRDefault="00472767" w:rsidP="00472767">
      <w:pPr>
        <w:pStyle w:val="Heading7"/>
      </w:pPr>
      <w:r>
        <w:t>Deploying</w:t>
      </w:r>
    </w:p>
    <w:p w14:paraId="32126097" w14:textId="77777777" w:rsidR="00472767" w:rsidRDefault="00472767" w:rsidP="00472767">
      <w:pPr>
        <w:pStyle w:val="BodyText2"/>
      </w:pPr>
      <w:r>
        <w:t xml:space="preserve">Right click the project and select Pydev: Google App Engine | Upload. This is being blocked by the JRC proxy on 29/7/16. See </w:t>
      </w:r>
      <w:r>
        <w:fldChar w:fldCharType="begin"/>
      </w:r>
      <w:r>
        <w:instrText xml:space="preserve"> REF _Ref457547926 \h </w:instrText>
      </w:r>
      <w:r>
        <w:fldChar w:fldCharType="separate"/>
      </w:r>
      <w:r>
        <w:t>Setting a Proxy in Python</w:t>
      </w:r>
      <w:r>
        <w:fldChar w:fldCharType="end"/>
      </w:r>
      <w:r>
        <w:t>).</w:t>
      </w:r>
    </w:p>
    <w:p w14:paraId="06104019" w14:textId="77777777" w:rsidR="00472767" w:rsidRDefault="00472767" w:rsidP="00472767">
      <w:pPr>
        <w:pStyle w:val="Heading7"/>
      </w:pPr>
      <w:r>
        <w:t>Adding third-party libraries</w:t>
      </w:r>
    </w:p>
    <w:p w14:paraId="3877BE3F" w14:textId="77777777" w:rsidR="00472767" w:rsidRDefault="00472767" w:rsidP="00472767">
      <w:pPr>
        <w:pStyle w:val="Heading8"/>
      </w:pPr>
      <w:r>
        <w:t>Using the GAE recommended way</w:t>
      </w:r>
    </w:p>
    <w:p w14:paraId="64CA5572" w14:textId="77777777" w:rsidR="00472767" w:rsidRDefault="00472767" w:rsidP="00472767">
      <w:pPr>
        <w:pStyle w:val="BodyText2"/>
      </w:pPr>
      <w:r>
        <w:t xml:space="preserve">Follow the instructions </w:t>
      </w:r>
      <w:hyperlink r:id="rId541" w:anchor="vendoring" w:history="1">
        <w:r w:rsidRPr="00AA1F04">
          <w:rPr>
            <w:rStyle w:val="Hyperlink"/>
          </w:rPr>
          <w:t>here</w:t>
        </w:r>
      </w:hyperlink>
      <w:r>
        <w:t xml:space="preserve">. </w:t>
      </w:r>
    </w:p>
    <w:p w14:paraId="413CD918" w14:textId="77777777" w:rsidR="00472767" w:rsidRDefault="00472767" w:rsidP="00472767">
      <w:pPr>
        <w:pStyle w:val="ListBullet"/>
      </w:pPr>
      <w:r>
        <w:t>Creating a new folder called lib</w:t>
      </w:r>
    </w:p>
    <w:p w14:paraId="56615006" w14:textId="77777777" w:rsidR="00472767" w:rsidRDefault="00472767" w:rsidP="00472767">
      <w:pPr>
        <w:pStyle w:val="ListBullet"/>
      </w:pPr>
      <w:r>
        <w:t>In the cmd line install the gee api:</w:t>
      </w:r>
    </w:p>
    <w:p w14:paraId="6E47DC01" w14:textId="77777777" w:rsidR="00472767" w:rsidRDefault="00472767" w:rsidP="00D96B97">
      <w:pPr>
        <w:pStyle w:val="Unix"/>
      </w:pPr>
      <w:r>
        <w:t>E:\cottaan\My Documents\github repos\geeServer&gt;pip install -t lib earthengine-api</w:t>
      </w:r>
    </w:p>
    <w:p w14:paraId="55D00CCC" w14:textId="77777777" w:rsidR="00472767" w:rsidRDefault="00472767" w:rsidP="00472767">
      <w:pPr>
        <w:pStyle w:val="ListBullet"/>
      </w:pPr>
      <w:r>
        <w:t>Created a file called and added this:</w:t>
      </w:r>
    </w:p>
    <w:p w14:paraId="2987C075" w14:textId="77777777" w:rsidR="00472767" w:rsidRDefault="00472767" w:rsidP="00472767">
      <w:pPr>
        <w:pStyle w:val="Code"/>
      </w:pPr>
      <w:r>
        <w:t>from google.appengine.ext import vendor</w:t>
      </w:r>
    </w:p>
    <w:p w14:paraId="57EF13E1" w14:textId="77777777" w:rsidR="00472767" w:rsidRDefault="00472767" w:rsidP="00472767">
      <w:pPr>
        <w:pStyle w:val="Code"/>
      </w:pPr>
    </w:p>
    <w:p w14:paraId="09DA949B" w14:textId="77777777" w:rsidR="00472767" w:rsidRDefault="00472767" w:rsidP="00472767">
      <w:pPr>
        <w:pStyle w:val="Code"/>
      </w:pPr>
      <w:r>
        <w:t># Add any libraries installed in the "lib" folder.</w:t>
      </w:r>
    </w:p>
    <w:p w14:paraId="2183A712" w14:textId="77777777" w:rsidR="00472767" w:rsidRDefault="00472767" w:rsidP="00472767">
      <w:pPr>
        <w:pStyle w:val="Code"/>
      </w:pPr>
      <w:r>
        <w:t>vendor.add('lib')</w:t>
      </w:r>
    </w:p>
    <w:p w14:paraId="52AD302F" w14:textId="77777777" w:rsidR="00472767" w:rsidRDefault="00472767" w:rsidP="00472767">
      <w:pPr>
        <w:pStyle w:val="BodyText2"/>
      </w:pPr>
      <w:r>
        <w:lastRenderedPageBreak/>
        <w:t>But when I run anything it cant find the ee library. Couldn’t get this to work so will just put the installed folders straight into the project root.</w:t>
      </w:r>
    </w:p>
    <w:p w14:paraId="591E6253" w14:textId="77777777" w:rsidR="00472767" w:rsidRDefault="00472767" w:rsidP="00472767">
      <w:pPr>
        <w:pStyle w:val="Heading8"/>
      </w:pPr>
      <w:r>
        <w:t>Putting the installed folders straight into the project root</w:t>
      </w:r>
    </w:p>
    <w:p w14:paraId="7DAEEF87" w14:textId="77777777" w:rsidR="00472767" w:rsidRDefault="00472767" w:rsidP="00472767">
      <w:pPr>
        <w:pStyle w:val="BodyText2"/>
      </w:pPr>
      <w:r>
        <w:t>This is what worked for me!</w:t>
      </w:r>
    </w:p>
    <w:p w14:paraId="3B280508" w14:textId="77777777" w:rsidR="00472767" w:rsidRDefault="00472767" w:rsidP="00472767">
      <w:pPr>
        <w:pStyle w:val="Heading7"/>
      </w:pPr>
      <w:r>
        <w:t>Adding GEE Code</w:t>
      </w:r>
    </w:p>
    <w:p w14:paraId="0955C878" w14:textId="77777777" w:rsidR="00472767" w:rsidRPr="000A5652" w:rsidRDefault="00472767" w:rsidP="00472767">
      <w:pPr>
        <w:pStyle w:val="BodyText2"/>
      </w:pPr>
      <w:r>
        <w:t>Pyproj is not supported on GAE as it is not native python code. We need to convert between EPSG:102100 and EPSG:4326. Added some simple functions to do this.</w:t>
      </w:r>
    </w:p>
    <w:p w14:paraId="3AF85ECA" w14:textId="77777777" w:rsidR="00472767" w:rsidRDefault="00472767" w:rsidP="00472767">
      <w:pPr>
        <w:pStyle w:val="Heading6"/>
      </w:pPr>
      <w:r>
        <w:t>Debugging</w:t>
      </w:r>
    </w:p>
    <w:p w14:paraId="655931E3" w14:textId="77777777" w:rsidR="00472767" w:rsidRDefault="00472767" w:rsidP="00472767">
      <w:pPr>
        <w:pStyle w:val="BodyText2"/>
      </w:pPr>
      <w:r>
        <w:t>You can actually debug Google App Engine applications:</w:t>
      </w:r>
    </w:p>
    <w:p w14:paraId="29DBCEBF" w14:textId="77777777" w:rsidR="00472767" w:rsidRDefault="00472767" w:rsidP="00472767">
      <w:pPr>
        <w:pStyle w:val="ListBullet2"/>
      </w:pPr>
      <w:r>
        <w:t>Open the project in Eclipse</w:t>
      </w:r>
    </w:p>
    <w:p w14:paraId="709743D6" w14:textId="77777777" w:rsidR="00472767" w:rsidRDefault="00472767" w:rsidP="00472767">
      <w:pPr>
        <w:pStyle w:val="ListBullet2"/>
      </w:pPr>
      <w:r>
        <w:t xml:space="preserve">Debug the project as a Google App Engine </w:t>
      </w:r>
    </w:p>
    <w:p w14:paraId="76124966" w14:textId="77777777" w:rsidR="00472767" w:rsidRDefault="00472767" w:rsidP="00472767">
      <w:pPr>
        <w:pStyle w:val="ListBullet2"/>
      </w:pPr>
      <w:r>
        <w:t xml:space="preserve">Set a breakpoint in the url handling module, e.g. </w:t>
      </w:r>
      <w:r w:rsidRPr="00AC7B1A">
        <w:t>app = webapp2.WSGIApplication(</w:t>
      </w:r>
    </w:p>
    <w:p w14:paraId="3696B42F" w14:textId="77777777" w:rsidR="00472767" w:rsidRPr="00AC7B1A" w:rsidRDefault="00472767" w:rsidP="00472767">
      <w:pPr>
        <w:pStyle w:val="ListBullet2"/>
      </w:pPr>
      <w:r>
        <w:t>Call the page in a browser and the code will debug</w:t>
      </w:r>
    </w:p>
    <w:p w14:paraId="4E8B38BA" w14:textId="77777777" w:rsidR="00472767" w:rsidRDefault="00472767" w:rsidP="00472767">
      <w:pPr>
        <w:pStyle w:val="Heading6"/>
      </w:pPr>
      <w:r>
        <w:t>Issues</w:t>
      </w:r>
    </w:p>
    <w:p w14:paraId="4E0C269D" w14:textId="77777777" w:rsidR="00472767" w:rsidRDefault="00472767" w:rsidP="00472767">
      <w:pPr>
        <w:pStyle w:val="Heading7"/>
      </w:pPr>
      <w:r w:rsidRPr="00704A70">
        <w:t>ImportError: No module named webapp2</w:t>
      </w:r>
    </w:p>
    <w:p w14:paraId="43323638" w14:textId="77777777" w:rsidR="00472767" w:rsidRDefault="00472767" w:rsidP="00472767">
      <w:pPr>
        <w:pStyle w:val="BodyText2"/>
      </w:pPr>
      <w:r>
        <w:t>If you get this error then the project is not configured as a Google App Engine project. To configure it as a GAE project: Create a new GAE project and copy the contents of the .pydevproject file into the failing projects .pydevproject file</w:t>
      </w:r>
    </w:p>
    <w:p w14:paraId="7856CC5F" w14:textId="77777777" w:rsidR="00472767" w:rsidRDefault="00472767" w:rsidP="00472767">
      <w:pPr>
        <w:pStyle w:val="Heading7"/>
      </w:pPr>
      <w:r>
        <w:t>Uploading errors</w:t>
      </w:r>
    </w:p>
    <w:p w14:paraId="34EB4409" w14:textId="77777777" w:rsidR="00472767" w:rsidRDefault="00472767" w:rsidP="00472767">
      <w:pPr>
        <w:pStyle w:val="BodyText2"/>
      </w:pPr>
      <w:r>
        <w:t>On 19/4/16 I tried to upload the geeImageServer app from PyDev and it failed and went to the following website:</w:t>
      </w:r>
    </w:p>
    <w:p w14:paraId="409DD9EC" w14:textId="77777777" w:rsidR="00472767" w:rsidRDefault="00472767" w:rsidP="00472767">
      <w:pPr>
        <w:pStyle w:val="BodyText2"/>
      </w:pPr>
      <w:r>
        <w:rPr>
          <w:noProof/>
          <w:lang w:bidi="ar-SA"/>
        </w:rPr>
        <w:drawing>
          <wp:inline distT="0" distB="0" distL="0" distR="0" wp14:anchorId="79A4776D" wp14:editId="35869C57">
            <wp:extent cx="1917865" cy="1870272"/>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2">
                      <a:extLst>
                        <a:ext uri="{28A0092B-C50C-407E-A947-70E740481C1C}">
                          <a14:useLocalDpi xmlns:a14="http://schemas.microsoft.com/office/drawing/2010/main" val="0"/>
                        </a:ext>
                      </a:extLst>
                    </a:blip>
                    <a:srcRect/>
                    <a:stretch>
                      <a:fillRect/>
                    </a:stretch>
                  </pic:blipFill>
                  <pic:spPr bwMode="auto">
                    <a:xfrm>
                      <a:off x="0" y="0"/>
                      <a:ext cx="1927222" cy="1879397"/>
                    </a:xfrm>
                    <a:prstGeom prst="rect">
                      <a:avLst/>
                    </a:prstGeom>
                    <a:noFill/>
                    <a:ln>
                      <a:noFill/>
                    </a:ln>
                  </pic:spPr>
                </pic:pic>
              </a:graphicData>
            </a:graphic>
          </wp:inline>
        </w:drawing>
      </w:r>
    </w:p>
    <w:p w14:paraId="02BE059C" w14:textId="77777777" w:rsidR="00472767" w:rsidRPr="00324C76" w:rsidRDefault="00472767" w:rsidP="00472767">
      <w:pPr>
        <w:pStyle w:val="BodyText2"/>
      </w:pPr>
      <w:r>
        <w:t xml:space="preserve">It was logged in as </w:t>
      </w:r>
      <w:hyperlink r:id="rId543" w:history="1">
        <w:r w:rsidRPr="00BF7AD8">
          <w:rPr>
            <w:rStyle w:val="Hyperlink"/>
          </w:rPr>
          <w:t>a.cottam@gmail.com</w:t>
        </w:r>
      </w:hyperlink>
      <w:r>
        <w:t xml:space="preserve"> and so the service account was still failing to upload. Trying to go to the consent page on </w:t>
      </w:r>
      <w:hyperlink r:id="rId544" w:history="1">
        <w:r w:rsidRPr="00BF7AD8">
          <w:rPr>
            <w:rStyle w:val="Hyperlink"/>
          </w:rPr>
          <w:t>https://console.developers.google.com</w:t>
        </w:r>
      </w:hyperlink>
      <w:r>
        <w:t xml:space="preserve"> but it is saying Server Error, There is a problem at our end.</w:t>
      </w:r>
      <w:r w:rsidRPr="00324C76">
        <w:t xml:space="preserve"> </w:t>
      </w:r>
      <w:r>
        <w:t>I left the Upload form open for ages and it worked!!!!</w:t>
      </w:r>
    </w:p>
    <w:p w14:paraId="4EE9E11A" w14:textId="77777777" w:rsidR="00472767" w:rsidRDefault="00472767" w:rsidP="00472767">
      <w:pPr>
        <w:pStyle w:val="Heading7"/>
      </w:pPr>
      <w:r w:rsidRPr="002C7E61">
        <w:t>HTTP Error 404: Not Found</w:t>
      </w:r>
      <w:r>
        <w:t xml:space="preserve"> when running PyDev: Google App Run</w:t>
      </w:r>
    </w:p>
    <w:p w14:paraId="7D6D7B76" w14:textId="77777777" w:rsidR="00472767" w:rsidRPr="002C7E61" w:rsidRDefault="00472767" w:rsidP="00472767">
      <w:pPr>
        <w:pStyle w:val="BodyText2"/>
      </w:pPr>
      <w:r>
        <w:t xml:space="preserve">You will get this error if Python is using a Proxy (See </w:t>
      </w:r>
      <w:r>
        <w:fldChar w:fldCharType="begin"/>
      </w:r>
      <w:r>
        <w:instrText xml:space="preserve"> REF _Ref457547926 \h </w:instrText>
      </w:r>
      <w:r>
        <w:fldChar w:fldCharType="separate"/>
      </w:r>
      <w:r>
        <w:t>Setting a Proxy in Python</w:t>
      </w:r>
      <w:r>
        <w:fldChar w:fldCharType="end"/>
      </w:r>
      <w:r>
        <w:t>).</w:t>
      </w:r>
    </w:p>
    <w:p w14:paraId="6C26469D" w14:textId="77777777" w:rsidR="00472767" w:rsidRDefault="00472767" w:rsidP="00472767">
      <w:pPr>
        <w:pStyle w:val="Heading5"/>
      </w:pPr>
      <w:r>
        <w:t>Viewing log files</w:t>
      </w:r>
    </w:p>
    <w:p w14:paraId="136FF2D8" w14:textId="77777777" w:rsidR="00472767" w:rsidRPr="00600327" w:rsidRDefault="00472767" w:rsidP="00472767">
      <w:pPr>
        <w:pStyle w:val="BodyText2"/>
      </w:pPr>
      <w:r>
        <w:t xml:space="preserve">They are available online! </w:t>
      </w:r>
      <w:hyperlink r:id="rId545" w:history="1">
        <w:r w:rsidRPr="00317961">
          <w:rPr>
            <w:rStyle w:val="Hyperlink"/>
          </w:rPr>
          <w:t>https://console.cloud.google.com/logs/</w:t>
        </w:r>
      </w:hyperlink>
      <w:r>
        <w:t xml:space="preserve"> </w:t>
      </w:r>
    </w:p>
    <w:p w14:paraId="48C3FB0C" w14:textId="77777777" w:rsidR="00472767" w:rsidRDefault="00472767" w:rsidP="00472767">
      <w:pPr>
        <w:pStyle w:val="Heading5"/>
      </w:pPr>
      <w:r>
        <w:t>Issues</w:t>
      </w:r>
    </w:p>
    <w:p w14:paraId="2182C624" w14:textId="77777777" w:rsidR="00472767" w:rsidRDefault="00472767" w:rsidP="00472767">
      <w:pPr>
        <w:pStyle w:val="Heading6"/>
      </w:pPr>
      <w:r>
        <w:t>Url length</w:t>
      </w:r>
    </w:p>
    <w:p w14:paraId="30F81132" w14:textId="77777777" w:rsidR="00472767" w:rsidRPr="0086394D" w:rsidRDefault="00472767" w:rsidP="00472767">
      <w:pPr>
        <w:pStyle w:val="BodyText2"/>
      </w:pPr>
      <w:r>
        <w:lastRenderedPageBreak/>
        <w:t xml:space="preserve">There is a max limit on the url length that can be passed to Google App Engine of 2048 characters (see </w:t>
      </w:r>
      <w:hyperlink r:id="rId546" w:history="1">
        <w:r w:rsidRPr="0086394D">
          <w:rPr>
            <w:rStyle w:val="Hyperlink"/>
          </w:rPr>
          <w:t>here</w:t>
        </w:r>
      </w:hyperlink>
      <w:r>
        <w:t>). This is annoying as our detectExpressions for the Spectral Library tool are often longer. Using POST instead.</w:t>
      </w:r>
    </w:p>
    <w:p w14:paraId="37B874E5" w14:textId="77777777" w:rsidR="00472767" w:rsidRDefault="00472767" w:rsidP="007D2F52">
      <w:pPr>
        <w:pStyle w:val="Heading4"/>
      </w:pPr>
      <w:r>
        <w:t xml:space="preserve">Google Cloud Storage </w:t>
      </w:r>
    </w:p>
    <w:p w14:paraId="3A6944D7" w14:textId="77777777" w:rsidR="00472767" w:rsidRDefault="00472767" w:rsidP="00472767">
      <w:pPr>
        <w:pStyle w:val="BodyText2"/>
      </w:pPr>
      <w:r>
        <w:t xml:space="preserve">You cannot write files to the server in GAE so you have to set up and use Google Cloud Storage. </w:t>
      </w:r>
    </w:p>
    <w:p w14:paraId="7382C92A" w14:textId="77777777" w:rsidR="00472767" w:rsidRDefault="00472767" w:rsidP="00472767">
      <w:pPr>
        <w:pStyle w:val="Heading5"/>
      </w:pPr>
      <w:r>
        <w:t>Browsing files</w:t>
      </w:r>
    </w:p>
    <w:p w14:paraId="7B6C4106" w14:textId="77777777" w:rsidR="00472767" w:rsidRPr="00E43913" w:rsidRDefault="00472767" w:rsidP="00472767">
      <w:pPr>
        <w:pStyle w:val="BodyText2"/>
      </w:pPr>
      <w:r>
        <w:t xml:space="preserve">Goto the project and </w:t>
      </w:r>
    </w:p>
    <w:p w14:paraId="03076B42" w14:textId="77777777" w:rsidR="00472767" w:rsidRDefault="00472767" w:rsidP="00472767">
      <w:pPr>
        <w:pStyle w:val="Heading5"/>
      </w:pPr>
      <w:r>
        <w:t>Client Libraries</w:t>
      </w:r>
    </w:p>
    <w:p w14:paraId="4EAA81FE" w14:textId="77777777" w:rsidR="00472767" w:rsidRPr="005D143A" w:rsidRDefault="00472767" w:rsidP="00472767">
      <w:pPr>
        <w:pStyle w:val="BodyText2"/>
      </w:pPr>
      <w:r>
        <w:t xml:space="preserve">There are several client libraries for accessing GCS and the differences are described </w:t>
      </w:r>
      <w:hyperlink r:id="rId547" w:history="1">
        <w:r w:rsidRPr="005D143A">
          <w:rPr>
            <w:rStyle w:val="Hyperlink"/>
          </w:rPr>
          <w:t>here</w:t>
        </w:r>
      </w:hyperlink>
      <w:r>
        <w:t>.</w:t>
      </w:r>
    </w:p>
    <w:p w14:paraId="7E49BDE5" w14:textId="77777777" w:rsidR="00472767" w:rsidRDefault="00472767" w:rsidP="00472767">
      <w:pPr>
        <w:pStyle w:val="Heading6"/>
      </w:pPr>
      <w:r w:rsidRPr="001E7B39">
        <w:t>GoogleAppEngineCloudStorageClient</w:t>
      </w:r>
    </w:p>
    <w:p w14:paraId="6E06FC1D" w14:textId="77777777" w:rsidR="00472767" w:rsidRDefault="00472767" w:rsidP="00472767">
      <w:pPr>
        <w:pStyle w:val="BodyText2"/>
      </w:pPr>
      <w:r>
        <w:t xml:space="preserve">The </w:t>
      </w:r>
      <w:r w:rsidRPr="001E7B39">
        <w:t>GoogleAppEngineCloudStorageClient</w:t>
      </w:r>
      <w:r>
        <w:t xml:space="preserve"> library is the p</w:t>
      </w:r>
      <w:r w:rsidRPr="00E64D2C">
        <w:t>referred way of accessing Google Cloud Storage from App Engine</w:t>
      </w:r>
      <w:r>
        <w:t>.</w:t>
      </w:r>
    </w:p>
    <w:p w14:paraId="1D02E38B" w14:textId="77777777" w:rsidR="00472767" w:rsidRDefault="00472767" w:rsidP="00472767">
      <w:pPr>
        <w:pStyle w:val="BodyText2"/>
      </w:pPr>
      <w:r>
        <w:t xml:space="preserve">To install the client library in App Engine (following instructions </w:t>
      </w:r>
      <w:hyperlink r:id="rId548" w:anchor="installing_a_library" w:history="1">
        <w:r w:rsidRPr="001E7B39">
          <w:rPr>
            <w:rStyle w:val="Hyperlink"/>
          </w:rPr>
          <w:t>here</w:t>
        </w:r>
      </w:hyperlink>
      <w:r>
        <w:t>):</w:t>
      </w:r>
    </w:p>
    <w:p w14:paraId="12DFFA7B" w14:textId="77777777" w:rsidR="00472767" w:rsidRDefault="00472767" w:rsidP="00472767">
      <w:pPr>
        <w:pStyle w:val="ListBullet2"/>
      </w:pPr>
      <w:r>
        <w:t>Create a folder in the app engine project called ‘lib’</w:t>
      </w:r>
    </w:p>
    <w:p w14:paraId="3598EFE4" w14:textId="77777777" w:rsidR="00472767" w:rsidRDefault="00472767" w:rsidP="00472767">
      <w:pPr>
        <w:pStyle w:val="ListBullet2"/>
      </w:pPr>
      <w:r>
        <w:t>Create a file in the project root called ‘</w:t>
      </w:r>
      <w:r w:rsidRPr="001E7B39">
        <w:t>appengine_config.py</w:t>
      </w:r>
      <w:r>
        <w:t>’</w:t>
      </w:r>
    </w:p>
    <w:p w14:paraId="4737C1F0" w14:textId="77777777" w:rsidR="00472767" w:rsidRDefault="00472767" w:rsidP="00472767">
      <w:pPr>
        <w:pStyle w:val="ListBullet2"/>
      </w:pPr>
      <w:r>
        <w:t xml:space="preserve">Add the text from the instructions </w:t>
      </w:r>
    </w:p>
    <w:p w14:paraId="4117F24C" w14:textId="77777777" w:rsidR="00472767" w:rsidRDefault="00472767" w:rsidP="00472767">
      <w:pPr>
        <w:pStyle w:val="ListBullet2"/>
      </w:pPr>
      <w:r>
        <w:t xml:space="preserve">Install the client library (this puts it in the lib folder of the app engine project): </w:t>
      </w:r>
    </w:p>
    <w:p w14:paraId="4EB72CD8" w14:textId="77777777" w:rsidR="00472767" w:rsidRDefault="00472767" w:rsidP="00D96B97">
      <w:pPr>
        <w:pStyle w:val="Unix"/>
      </w:pPr>
      <w:r w:rsidRPr="001E7B39">
        <w:t>pip install GoogleAppEngineCloudStorageClient -t "E:/cottaan/My Documents/github repos/geeImageServer/lib"</w:t>
      </w:r>
    </w:p>
    <w:p w14:paraId="64402F23" w14:textId="77777777" w:rsidR="00472767" w:rsidRDefault="00472767" w:rsidP="00472767">
      <w:pPr>
        <w:pStyle w:val="ListBullet2"/>
      </w:pPr>
      <w:r>
        <w:t xml:space="preserve">Add an import to the library (if you had to create the lib folder then you will have to </w:t>
      </w:r>
      <w:r w:rsidRPr="007B0A4F">
        <w:t>put an (empty) __init__.py in lib so that Python reads it as importable</w:t>
      </w:r>
      <w:r>
        <w:t>):</w:t>
      </w:r>
    </w:p>
    <w:p w14:paraId="0D5D354C" w14:textId="77777777" w:rsidR="00472767" w:rsidRDefault="00472767" w:rsidP="00D96B97">
      <w:pPr>
        <w:pStyle w:val="Unix"/>
      </w:pPr>
      <w:r w:rsidRPr="007B0A4F">
        <w:t>import cloudstorage as gcs</w:t>
      </w:r>
    </w:p>
    <w:p w14:paraId="4BD26772" w14:textId="77777777" w:rsidR="00472767" w:rsidRDefault="00472767" w:rsidP="00D96B97">
      <w:pPr>
        <w:pStyle w:val="Unix"/>
      </w:pPr>
      <w:r w:rsidRPr="005F7CD7">
        <w:t>from google.appengine.api import app_identity</w:t>
      </w:r>
    </w:p>
    <w:p w14:paraId="61D75B27" w14:textId="77777777" w:rsidR="00472767" w:rsidRPr="001E7B39" w:rsidRDefault="00472767" w:rsidP="00472767">
      <w:pPr>
        <w:pStyle w:val="BodyText2"/>
      </w:pPr>
      <w:r>
        <w:t>I am using the client library in the Google App Engine ‘geeimageserver’ project to write a download file to a bucket for the spectral library tool algorithms.</w:t>
      </w:r>
    </w:p>
    <w:p w14:paraId="1DD0BFBC" w14:textId="77777777" w:rsidR="00472767" w:rsidRDefault="00472767" w:rsidP="00472767">
      <w:pPr>
        <w:pStyle w:val="Heading6"/>
      </w:pPr>
      <w:r>
        <w:t>Google APIs Client Library for Python</w:t>
      </w:r>
    </w:p>
    <w:p w14:paraId="6C585D98" w14:textId="77777777" w:rsidR="00472767" w:rsidRPr="009B6FA1" w:rsidRDefault="003630B2" w:rsidP="00472767">
      <w:pPr>
        <w:pStyle w:val="BodyText2"/>
      </w:pPr>
      <w:hyperlink r:id="rId549" w:history="1">
        <w:r w:rsidR="00472767" w:rsidRPr="009B6FA1">
          <w:rPr>
            <w:rStyle w:val="Hyperlink"/>
          </w:rPr>
          <w:t>This</w:t>
        </w:r>
      </w:hyperlink>
      <w:r w:rsidR="00472767">
        <w:t xml:space="preserve"> is a generic client library for all the Google discovery based APIs.</w:t>
      </w:r>
    </w:p>
    <w:p w14:paraId="150B894E" w14:textId="77777777" w:rsidR="00472767" w:rsidRDefault="00472767" w:rsidP="00472767">
      <w:pPr>
        <w:pStyle w:val="Heading6"/>
      </w:pPr>
      <w:r>
        <w:t>GCS Client Library</w:t>
      </w:r>
    </w:p>
    <w:p w14:paraId="769F3D30" w14:textId="77777777" w:rsidR="00472767" w:rsidRDefault="00472767" w:rsidP="00472767">
      <w:pPr>
        <w:pStyle w:val="Heading7"/>
      </w:pPr>
      <w:r>
        <w:t>Installing</w:t>
      </w:r>
    </w:p>
    <w:p w14:paraId="55FB620F" w14:textId="77777777" w:rsidR="00472767" w:rsidRDefault="003630B2" w:rsidP="00472767">
      <w:pPr>
        <w:pStyle w:val="BodyText2"/>
      </w:pPr>
      <w:hyperlink r:id="rId550" w:history="1">
        <w:r w:rsidR="00472767" w:rsidRPr="009B6FA1">
          <w:rPr>
            <w:rStyle w:val="Hyperlink"/>
          </w:rPr>
          <w:t>This</w:t>
        </w:r>
      </w:hyperlink>
      <w:r w:rsidR="00472767">
        <w:t xml:space="preserve"> is a client library specific to Google Cloud Storage. Installing via pip:</w:t>
      </w:r>
    </w:p>
    <w:p w14:paraId="27EDAA99" w14:textId="77777777" w:rsidR="00472767" w:rsidRDefault="00472767" w:rsidP="00D96B97">
      <w:pPr>
        <w:pStyle w:val="Unix"/>
      </w:pPr>
      <w:r w:rsidRPr="009B6FA1">
        <w:t>pip install --upgrade google-cloud-storage</w:t>
      </w:r>
    </w:p>
    <w:p w14:paraId="63B67E8E" w14:textId="77777777" w:rsidR="00472767" w:rsidRPr="009B6FA1" w:rsidRDefault="00472767" w:rsidP="00472767">
      <w:pPr>
        <w:pStyle w:val="BodyText2"/>
      </w:pPr>
      <w:r>
        <w:t xml:space="preserve">Installed to </w:t>
      </w:r>
      <w:r w:rsidRPr="00184D25">
        <w:t>c:\anaconda\lib\site-packages</w:t>
      </w:r>
      <w:r>
        <w:t>.</w:t>
      </w:r>
    </w:p>
    <w:p w14:paraId="6B21F8A8" w14:textId="77777777" w:rsidR="00472767" w:rsidRDefault="00472767" w:rsidP="00472767">
      <w:pPr>
        <w:pStyle w:val="Heading7"/>
      </w:pPr>
      <w:r>
        <w:t>Authenticating</w:t>
      </w:r>
    </w:p>
    <w:p w14:paraId="114D3487" w14:textId="77777777" w:rsidR="00472767" w:rsidRDefault="00472767" w:rsidP="00472767">
      <w:pPr>
        <w:pStyle w:val="BodyText2"/>
      </w:pPr>
      <w:r>
        <w:t xml:space="preserve">Following instructions </w:t>
      </w:r>
      <w:hyperlink r:id="rId551" w:anchor="overview" w:history="1">
        <w:r w:rsidRPr="00E37641">
          <w:rPr>
            <w:rStyle w:val="Hyperlink"/>
          </w:rPr>
          <w:t>here</w:t>
        </w:r>
      </w:hyperlink>
      <w:r>
        <w:t>.</w:t>
      </w:r>
    </w:p>
    <w:p w14:paraId="59E4DD4F" w14:textId="77777777" w:rsidR="00472767" w:rsidRDefault="00472767" w:rsidP="00472767">
      <w:pPr>
        <w:pStyle w:val="ListBullet2"/>
      </w:pPr>
      <w:r>
        <w:t>C:\Users\cottaan&gt;gcloud beta auth application-default login – this installed some components</w:t>
      </w:r>
    </w:p>
    <w:p w14:paraId="3C0AF75E" w14:textId="77777777" w:rsidR="00472767" w:rsidRDefault="00472767" w:rsidP="00472767">
      <w:pPr>
        <w:pStyle w:val="ListBullet2"/>
      </w:pPr>
      <w:r>
        <w:t>C:\Users\cottaan&gt;gcloud beta auth application-default login – went to a website where I authenticated</w:t>
      </w:r>
    </w:p>
    <w:p w14:paraId="0BC0988F" w14:textId="77777777" w:rsidR="00472767" w:rsidRDefault="00472767" w:rsidP="00D96B97">
      <w:pPr>
        <w:pStyle w:val="Unix"/>
      </w:pPr>
      <w:r>
        <w:t>C:\Users\cottaan&gt;gcloud beta auth application-default login</w:t>
      </w:r>
    </w:p>
    <w:p w14:paraId="76A95D65" w14:textId="77777777" w:rsidR="00472767" w:rsidRDefault="00472767" w:rsidP="00D96B97">
      <w:pPr>
        <w:pStyle w:val="Unix"/>
      </w:pPr>
      <w:r>
        <w:t>Your browser has been opened to visit:</w:t>
      </w:r>
    </w:p>
    <w:p w14:paraId="5A70D56A" w14:textId="77777777" w:rsidR="00472767" w:rsidRDefault="00472767" w:rsidP="00D96B97">
      <w:pPr>
        <w:pStyle w:val="Unix"/>
      </w:pPr>
      <w:r>
        <w:t xml:space="preserve">    https://accounts.google.com/o/oauth2/auth?redirect_......</w:t>
      </w:r>
    </w:p>
    <w:p w14:paraId="35B828BD" w14:textId="77777777" w:rsidR="00472767" w:rsidRDefault="00472767" w:rsidP="00D96B97">
      <w:pPr>
        <w:pStyle w:val="Unix"/>
      </w:pPr>
      <w:r>
        <w:t>Credentials saved to file: [C:\Users\cottaan\AppData\Roaming\gcloud\application_default_credentials.json]</w:t>
      </w:r>
    </w:p>
    <w:p w14:paraId="74FF9D58" w14:textId="77777777" w:rsidR="00472767" w:rsidRDefault="00472767" w:rsidP="00D96B97">
      <w:pPr>
        <w:pStyle w:val="Unix"/>
      </w:pPr>
      <w:r>
        <w:t>These credentials will be used by any library that requests Application Default Credentials.</w:t>
      </w:r>
    </w:p>
    <w:p w14:paraId="0D442C23" w14:textId="77777777" w:rsidR="00472767" w:rsidRDefault="00472767" w:rsidP="00472767">
      <w:pPr>
        <w:pStyle w:val="ListBullet2"/>
      </w:pPr>
      <w:r>
        <w:t>C:\Users\cottaan&gt;gcloud auth login</w:t>
      </w:r>
    </w:p>
    <w:p w14:paraId="0B5DF53D" w14:textId="77777777" w:rsidR="00472767" w:rsidRDefault="00472767" w:rsidP="00D96B97">
      <w:pPr>
        <w:pStyle w:val="Unix"/>
      </w:pPr>
      <w:r>
        <w:t>Your browser has been opened to visit:</w:t>
      </w:r>
    </w:p>
    <w:p w14:paraId="2E95D351" w14:textId="77777777" w:rsidR="00472767" w:rsidRDefault="00472767" w:rsidP="00D96B97">
      <w:pPr>
        <w:pStyle w:val="Unix"/>
      </w:pPr>
      <w:r>
        <w:t xml:space="preserve">    https://accounts.google.com/o/oauth2/auth?redirect_uri............</w:t>
      </w:r>
    </w:p>
    <w:p w14:paraId="44D8A012" w14:textId="77777777" w:rsidR="00472767" w:rsidRDefault="00472767" w:rsidP="00D96B97">
      <w:pPr>
        <w:pStyle w:val="Unix"/>
      </w:pPr>
      <w:r>
        <w:t>WARNING: `gcloud auth login` no longer writes application default credentials.</w:t>
      </w:r>
    </w:p>
    <w:p w14:paraId="45819D9E" w14:textId="77777777" w:rsidR="00472767" w:rsidRDefault="00472767" w:rsidP="00D96B97">
      <w:pPr>
        <w:pStyle w:val="Unix"/>
      </w:pPr>
      <w:r>
        <w:t>If you need to use ADC, see:</w:t>
      </w:r>
    </w:p>
    <w:p w14:paraId="18889064" w14:textId="77777777" w:rsidR="00472767" w:rsidRDefault="00472767" w:rsidP="00D96B97">
      <w:pPr>
        <w:pStyle w:val="Unix"/>
      </w:pPr>
      <w:r>
        <w:t xml:space="preserve">  gcloud auth application-default --help</w:t>
      </w:r>
    </w:p>
    <w:p w14:paraId="4A180593" w14:textId="77777777" w:rsidR="00472767" w:rsidRDefault="00472767" w:rsidP="00D96B97">
      <w:pPr>
        <w:pStyle w:val="Unix"/>
      </w:pPr>
      <w:r>
        <w:t>You are now logged in as [a.cottam@gmail.com].</w:t>
      </w:r>
    </w:p>
    <w:p w14:paraId="169AA98D" w14:textId="77777777" w:rsidR="00472767" w:rsidRDefault="00472767" w:rsidP="00D96B97">
      <w:pPr>
        <w:pStyle w:val="Unix"/>
      </w:pPr>
      <w:r>
        <w:t>Your current project is [None].  You can change this setting by running:</w:t>
      </w:r>
    </w:p>
    <w:p w14:paraId="46675532" w14:textId="77777777" w:rsidR="00472767" w:rsidRDefault="00472767" w:rsidP="00D96B97">
      <w:pPr>
        <w:pStyle w:val="Unix"/>
      </w:pPr>
      <w:r>
        <w:t xml:space="preserve">  $ gcloud config set project PROJECT_ID</w:t>
      </w:r>
    </w:p>
    <w:p w14:paraId="053C4A3E" w14:textId="77777777" w:rsidR="00472767" w:rsidRDefault="00472767" w:rsidP="00472767">
      <w:pPr>
        <w:pStyle w:val="ListBullet2"/>
      </w:pPr>
      <w:r>
        <w:lastRenderedPageBreak/>
        <w:t>C:\Users\cottaan&gt;gcloud config set project water-world</w:t>
      </w:r>
    </w:p>
    <w:p w14:paraId="74F8CF4A" w14:textId="77777777" w:rsidR="00472767" w:rsidRDefault="00472767" w:rsidP="00D96B97">
      <w:pPr>
        <w:pStyle w:val="Unix"/>
      </w:pPr>
      <w:r>
        <w:t>Updated property [core/project].</w:t>
      </w:r>
    </w:p>
    <w:p w14:paraId="08352E84" w14:textId="77777777" w:rsidR="00472767" w:rsidRDefault="00472767" w:rsidP="00D96B97">
      <w:pPr>
        <w:pStyle w:val="Unix"/>
      </w:pPr>
      <w:r>
        <w:t>C:\Users\cottaan&gt;gcloud auth login</w:t>
      </w:r>
    </w:p>
    <w:p w14:paraId="7B462F54" w14:textId="77777777" w:rsidR="00472767" w:rsidRDefault="00472767" w:rsidP="00D96B97">
      <w:pPr>
        <w:pStyle w:val="Unix"/>
      </w:pPr>
      <w:r>
        <w:t>Your browser has been opened to visit:</w:t>
      </w:r>
    </w:p>
    <w:p w14:paraId="4E929E41" w14:textId="77777777" w:rsidR="00472767" w:rsidRDefault="00472767" w:rsidP="00D96B97">
      <w:pPr>
        <w:pStyle w:val="Unix"/>
      </w:pPr>
      <w:r>
        <w:t xml:space="preserve">    https://accounts.google.com/o/oauth2/auth?...</w:t>
      </w:r>
    </w:p>
    <w:p w14:paraId="69CDFD73" w14:textId="77777777" w:rsidR="00472767" w:rsidRDefault="00472767" w:rsidP="00D96B97">
      <w:pPr>
        <w:pStyle w:val="Unix"/>
      </w:pPr>
      <w:r>
        <w:t>WARNING: `gcloud auth login` no longer writes application default credentials.</w:t>
      </w:r>
    </w:p>
    <w:p w14:paraId="1E811CD1" w14:textId="77777777" w:rsidR="00472767" w:rsidRDefault="00472767" w:rsidP="00D96B97">
      <w:pPr>
        <w:pStyle w:val="Unix"/>
      </w:pPr>
      <w:r>
        <w:t>If you need to use ADC, see:</w:t>
      </w:r>
    </w:p>
    <w:p w14:paraId="5A3B30F3" w14:textId="77777777" w:rsidR="00472767" w:rsidRDefault="00472767" w:rsidP="00D96B97">
      <w:pPr>
        <w:pStyle w:val="Unix"/>
      </w:pPr>
      <w:r>
        <w:t xml:space="preserve">  gcloud auth application-default --help</w:t>
      </w:r>
    </w:p>
    <w:p w14:paraId="2BD1CEDE" w14:textId="77777777" w:rsidR="00472767" w:rsidRDefault="00472767" w:rsidP="00D96B97">
      <w:pPr>
        <w:pStyle w:val="Unix"/>
      </w:pPr>
      <w:r>
        <w:t>You are now logged in as [a.cottam@gmail.com].</w:t>
      </w:r>
    </w:p>
    <w:p w14:paraId="2AF9E667" w14:textId="77777777" w:rsidR="00472767" w:rsidRDefault="00472767" w:rsidP="00D96B97">
      <w:pPr>
        <w:pStyle w:val="Unix"/>
      </w:pPr>
      <w:r>
        <w:t>Your current project is [water-world].  You can change this setting by running:</w:t>
      </w:r>
    </w:p>
    <w:p w14:paraId="5008C965" w14:textId="77777777" w:rsidR="00472767" w:rsidRDefault="00472767" w:rsidP="00D96B97">
      <w:pPr>
        <w:pStyle w:val="Unix"/>
      </w:pPr>
      <w:r>
        <w:t xml:space="preserve">  $ gcloud config set project PROJECT_ID</w:t>
      </w:r>
    </w:p>
    <w:p w14:paraId="7C230892" w14:textId="77777777" w:rsidR="00472767" w:rsidRPr="00E37641" w:rsidRDefault="00472767" w:rsidP="00472767">
      <w:pPr>
        <w:pStyle w:val="BodyText2"/>
      </w:pPr>
      <w:r>
        <w:t>I am using this in the tool to get all the water datasets from a bucket and downloading them.</w:t>
      </w:r>
    </w:p>
    <w:p w14:paraId="670CC3EB" w14:textId="77777777" w:rsidR="00472767" w:rsidRDefault="00472767" w:rsidP="00472767">
      <w:pPr>
        <w:pStyle w:val="Heading5"/>
      </w:pPr>
      <w:r>
        <w:t>Setting public rights</w:t>
      </w:r>
    </w:p>
    <w:p w14:paraId="6FC50A60" w14:textId="77777777" w:rsidR="00472767" w:rsidRDefault="00472767" w:rsidP="00472767">
      <w:pPr>
        <w:pStyle w:val="BodyText2"/>
      </w:pPr>
      <w:r>
        <w:t>To set ACL rights to all users for a particular bucket, you can use the gcloud command:</w:t>
      </w:r>
    </w:p>
    <w:p w14:paraId="752BF650" w14:textId="77777777" w:rsidR="00472767" w:rsidRDefault="00472767" w:rsidP="00D96B97">
      <w:pPr>
        <w:pStyle w:val="Unix"/>
      </w:pPr>
      <w:r>
        <w:t>Andrews-MacBook-Air:~ andrewcottam$ gcloud auth login                                                       --------------this will open a browser and let you login ---- then -&gt;</w:t>
      </w:r>
    </w:p>
    <w:p w14:paraId="32955B91" w14:textId="77777777" w:rsidR="00472767" w:rsidRDefault="00472767" w:rsidP="00D96B97">
      <w:pPr>
        <w:pStyle w:val="Unix"/>
      </w:pPr>
      <w:r>
        <w:t>Andrews-MacBook-Air:~ andrewcottam$ gsutil setdefacl public-read gs://staging.geeimageserver.appspot.com</w:t>
      </w:r>
    </w:p>
    <w:p w14:paraId="26E690EF" w14:textId="77777777" w:rsidR="00472767" w:rsidRPr="009025BD" w:rsidRDefault="00472767" w:rsidP="00D96B97">
      <w:pPr>
        <w:pStyle w:val="Unix"/>
      </w:pPr>
      <w:r>
        <w:t>Andrews-MacBook-Air:~ andrewcottam$ gsutil setdefacl public-read gs://geeimageserver.appspot.com</w:t>
      </w:r>
    </w:p>
    <w:p w14:paraId="7652F0B2" w14:textId="77777777" w:rsidR="00472767" w:rsidRDefault="00472767" w:rsidP="00472767">
      <w:pPr>
        <w:pStyle w:val="Heading5"/>
      </w:pPr>
      <w:r>
        <w:t>Setting up Cloud Storage</w:t>
      </w:r>
    </w:p>
    <w:p w14:paraId="66E8CEA1" w14:textId="77777777" w:rsidR="00472767" w:rsidRDefault="00472767" w:rsidP="00472767">
      <w:pPr>
        <w:pStyle w:val="BodyText2"/>
      </w:pPr>
      <w:r>
        <w:t xml:space="preserve">Following instructions </w:t>
      </w:r>
      <w:hyperlink r:id="rId552" w:history="1">
        <w:r w:rsidRPr="00261786">
          <w:rPr>
            <w:rStyle w:val="Hyperlink"/>
          </w:rPr>
          <w:t>here</w:t>
        </w:r>
      </w:hyperlink>
      <w:r>
        <w:t xml:space="preserve">. I am going to use the staging bucket at staging.geeimageserver.appspot.com to store temporary files. </w:t>
      </w:r>
    </w:p>
    <w:p w14:paraId="0C4BDAF8" w14:textId="77777777" w:rsidR="00472767" w:rsidRDefault="00472767" w:rsidP="00472767">
      <w:pPr>
        <w:pStyle w:val="Heading5"/>
      </w:pPr>
      <w:r>
        <w:t>Quotas</w:t>
      </w:r>
    </w:p>
    <w:p w14:paraId="551C25D2" w14:textId="77777777" w:rsidR="00472767" w:rsidRPr="00E73ACB" w:rsidRDefault="00472767" w:rsidP="00472767">
      <w:pPr>
        <w:pStyle w:val="BodyText2"/>
      </w:pPr>
      <w:r>
        <w:t xml:space="preserve">See </w:t>
      </w:r>
      <w:hyperlink r:id="rId553" w:anchor="Default_Gcs_Bucket" w:history="1">
        <w:r w:rsidRPr="00E73ACB">
          <w:rPr>
            <w:rStyle w:val="Hyperlink"/>
          </w:rPr>
          <w:t>here</w:t>
        </w:r>
      </w:hyperlink>
      <w:r>
        <w:t xml:space="preserve"> for the quotas for Google Cloud Storage.</w:t>
      </w:r>
    </w:p>
    <w:p w14:paraId="33E3DF4D" w14:textId="77777777" w:rsidR="00472767" w:rsidRDefault="00472767" w:rsidP="00472767">
      <w:pPr>
        <w:pStyle w:val="Heading5"/>
      </w:pPr>
      <w:bookmarkStart w:id="120" w:name="_CORS"/>
      <w:bookmarkEnd w:id="120"/>
      <w:r>
        <w:t>CORS</w:t>
      </w:r>
    </w:p>
    <w:p w14:paraId="47FA6A09" w14:textId="77777777" w:rsidR="00472767" w:rsidRDefault="00472767" w:rsidP="00472767">
      <w:pPr>
        <w:pStyle w:val="Heading6"/>
      </w:pPr>
      <w:r>
        <w:t>Configuring</w:t>
      </w:r>
    </w:p>
    <w:p w14:paraId="6CC2A5AC" w14:textId="77777777" w:rsidR="00472767" w:rsidRDefault="00472767" w:rsidP="00E5562E">
      <w:pPr>
        <w:pStyle w:val="BodyText2"/>
      </w:pPr>
      <w:r>
        <w:t>You can configure CORS on Google Cloud Storage bucket using gsutil – but it can take up to an hour to be updated on the server. Updating the following bucket:</w:t>
      </w:r>
    </w:p>
    <w:p w14:paraId="025A9F7D" w14:textId="77777777" w:rsidR="00472767" w:rsidRDefault="003630B2" w:rsidP="00E5562E">
      <w:pPr>
        <w:pStyle w:val="BodyText2"/>
      </w:pPr>
      <w:hyperlink r:id="rId554" w:history="1">
        <w:r w:rsidR="00472767" w:rsidRPr="00235194">
          <w:rPr>
            <w:rStyle w:val="Hyperlink"/>
          </w:rPr>
          <w:t>https://console.cloud.google.com/storage/browser/geeimageserver.appspot.com/</w:t>
        </w:r>
      </w:hyperlink>
      <w:r w:rsidR="00472767">
        <w:t xml:space="preserve"> </w:t>
      </w:r>
    </w:p>
    <w:p w14:paraId="69A53661" w14:textId="77777777" w:rsidR="00472767" w:rsidRDefault="00472767" w:rsidP="00D96B97">
      <w:pPr>
        <w:pStyle w:val="Unix"/>
      </w:pPr>
      <w:r>
        <w:t>blishten:~/workspace</w:t>
      </w:r>
      <w:r w:rsidRPr="00A24619">
        <w:t xml:space="preserve"> (</w:t>
      </w:r>
      <w:r>
        <w:t>gh-pages</w:t>
      </w:r>
      <w:r w:rsidRPr="00A24619">
        <w:t>) $ gsutil cors set cors-json-file.json gs://geeimageserver.appspot.com</w:t>
      </w:r>
    </w:p>
    <w:p w14:paraId="02241B62" w14:textId="77777777" w:rsidR="00472767" w:rsidRDefault="00472767" w:rsidP="00472767">
      <w:pPr>
        <w:pStyle w:val="BodyText2"/>
      </w:pPr>
      <w:r>
        <w:t>The json file looks like this:</w:t>
      </w:r>
    </w:p>
    <w:p w14:paraId="3E3B378C" w14:textId="77777777" w:rsidR="00472767" w:rsidRDefault="00472767" w:rsidP="00472767">
      <w:pPr>
        <w:pStyle w:val="Code"/>
      </w:pPr>
      <w:r>
        <w:t>[</w:t>
      </w:r>
    </w:p>
    <w:p w14:paraId="00CED181" w14:textId="77777777" w:rsidR="00472767" w:rsidRDefault="00472767" w:rsidP="00472767">
      <w:pPr>
        <w:pStyle w:val="Code"/>
      </w:pPr>
      <w:r>
        <w:t xml:space="preserve">    {</w:t>
      </w:r>
    </w:p>
    <w:p w14:paraId="1947EB9A" w14:textId="77777777" w:rsidR="00472767" w:rsidRDefault="00472767" w:rsidP="00472767">
      <w:pPr>
        <w:pStyle w:val="Code"/>
      </w:pPr>
      <w:r>
        <w:t xml:space="preserve">      "origin": ["https://mapzen.com/","https://web-apps-blishten.c9users.io/","https://andrewcottam.github.io/"],</w:t>
      </w:r>
    </w:p>
    <w:p w14:paraId="77262D16" w14:textId="77777777" w:rsidR="00472767" w:rsidRDefault="00472767" w:rsidP="00472767">
      <w:pPr>
        <w:pStyle w:val="Code"/>
      </w:pPr>
      <w:r>
        <w:t xml:space="preserve">      "responseHeader": ["Content-Type"],</w:t>
      </w:r>
    </w:p>
    <w:p w14:paraId="0E9CAEE7" w14:textId="77777777" w:rsidR="00472767" w:rsidRDefault="00472767" w:rsidP="00472767">
      <w:pPr>
        <w:pStyle w:val="Code"/>
      </w:pPr>
      <w:r>
        <w:t xml:space="preserve">      "method": ["GET"],</w:t>
      </w:r>
    </w:p>
    <w:p w14:paraId="2BEE8034" w14:textId="77777777" w:rsidR="00472767" w:rsidRDefault="00472767" w:rsidP="00472767">
      <w:pPr>
        <w:pStyle w:val="Code"/>
      </w:pPr>
      <w:r>
        <w:t xml:space="preserve">      "maxAgeSeconds": 3600</w:t>
      </w:r>
    </w:p>
    <w:p w14:paraId="77B90BC7" w14:textId="77777777" w:rsidR="00472767" w:rsidRDefault="00472767" w:rsidP="00472767">
      <w:pPr>
        <w:pStyle w:val="Code"/>
      </w:pPr>
      <w:r>
        <w:t xml:space="preserve">    }</w:t>
      </w:r>
    </w:p>
    <w:p w14:paraId="1105B6AD" w14:textId="77777777" w:rsidR="00472767" w:rsidRDefault="00472767" w:rsidP="00472767">
      <w:pPr>
        <w:pStyle w:val="Code"/>
      </w:pPr>
      <w:r>
        <w:t>]</w:t>
      </w:r>
    </w:p>
    <w:p w14:paraId="233DB52F" w14:textId="77777777" w:rsidR="00472767" w:rsidRDefault="00472767" w:rsidP="00472767">
      <w:pPr>
        <w:pStyle w:val="BodyText2"/>
      </w:pPr>
      <w:r>
        <w:t xml:space="preserve">Its not set up on the bucket with the water tiles (gs://global-surface-water) – only for </w:t>
      </w:r>
      <w:r w:rsidRPr="00376037">
        <w:t>https://global-surface-water.appspot.com</w:t>
      </w:r>
      <w:r>
        <w:t>. Using this json file and getting Noel to run it:</w:t>
      </w:r>
    </w:p>
    <w:p w14:paraId="115C979B" w14:textId="77777777" w:rsidR="00472767" w:rsidRDefault="00472767" w:rsidP="00D96B97">
      <w:pPr>
        <w:pStyle w:val="Unix"/>
      </w:pPr>
      <w:r w:rsidRPr="00A24619">
        <w:t>gsutil cors set cors-</w:t>
      </w:r>
      <w:r>
        <w:t>water</w:t>
      </w:r>
      <w:r w:rsidRPr="00A24619">
        <w:t xml:space="preserve">.json </w:t>
      </w:r>
      <w:r>
        <w:t>gs://</w:t>
      </w:r>
      <w:r w:rsidRPr="006737D0">
        <w:t>global-surface-water</w:t>
      </w:r>
    </w:p>
    <w:p w14:paraId="2830CC62" w14:textId="77777777" w:rsidR="00472767" w:rsidRDefault="00472767" w:rsidP="00472767">
      <w:pPr>
        <w:pStyle w:val="Code"/>
      </w:pPr>
      <w:r>
        <w:t>[</w:t>
      </w:r>
    </w:p>
    <w:p w14:paraId="731D927B" w14:textId="77777777" w:rsidR="00472767" w:rsidRDefault="00472767" w:rsidP="00472767">
      <w:pPr>
        <w:pStyle w:val="Code"/>
      </w:pPr>
      <w:r>
        <w:t xml:space="preserve">    {</w:t>
      </w:r>
    </w:p>
    <w:p w14:paraId="50897271" w14:textId="77777777" w:rsidR="00472767" w:rsidRDefault="00472767" w:rsidP="00472767">
      <w:pPr>
        <w:pStyle w:val="Code"/>
      </w:pPr>
      <w:r>
        <w:t xml:space="preserve">      "origin": ["https://global-surface-water.appspot.com/","https://mapzen.com/","https://web-apps-blishten.c9users.io/","https://andrewcottam.github.io/"],</w:t>
      </w:r>
    </w:p>
    <w:p w14:paraId="43F83955" w14:textId="77777777" w:rsidR="00472767" w:rsidRDefault="00472767" w:rsidP="00472767">
      <w:pPr>
        <w:pStyle w:val="Code"/>
      </w:pPr>
      <w:r>
        <w:t xml:space="preserve">      "responseHeader": ["Content-Type"],</w:t>
      </w:r>
    </w:p>
    <w:p w14:paraId="24BC5B61" w14:textId="77777777" w:rsidR="00472767" w:rsidRDefault="00472767" w:rsidP="00472767">
      <w:pPr>
        <w:pStyle w:val="Code"/>
      </w:pPr>
      <w:r>
        <w:t xml:space="preserve">      "method": ["GET", "HEAD"],</w:t>
      </w:r>
    </w:p>
    <w:p w14:paraId="690A687C" w14:textId="77777777" w:rsidR="00472767" w:rsidRDefault="00472767" w:rsidP="00472767">
      <w:pPr>
        <w:pStyle w:val="Code"/>
      </w:pPr>
      <w:r>
        <w:t xml:space="preserve">      "maxAgeSeconds": 3600</w:t>
      </w:r>
    </w:p>
    <w:p w14:paraId="4F574B7E" w14:textId="77777777" w:rsidR="00472767" w:rsidRDefault="00472767" w:rsidP="00472767">
      <w:pPr>
        <w:pStyle w:val="Code"/>
      </w:pPr>
      <w:r>
        <w:t xml:space="preserve">    }</w:t>
      </w:r>
    </w:p>
    <w:p w14:paraId="62F7F092" w14:textId="77777777" w:rsidR="00472767" w:rsidRPr="00687BB1" w:rsidRDefault="00472767" w:rsidP="00472767">
      <w:pPr>
        <w:pStyle w:val="Code"/>
      </w:pPr>
      <w:r>
        <w:t>]</w:t>
      </w:r>
    </w:p>
    <w:p w14:paraId="5CD4FC09" w14:textId="77777777" w:rsidR="00472767" w:rsidRDefault="00472767" w:rsidP="00472767">
      <w:pPr>
        <w:pStyle w:val="Heading6"/>
      </w:pPr>
      <w:r>
        <w:t>Issues</w:t>
      </w:r>
    </w:p>
    <w:p w14:paraId="71D5CDCB" w14:textId="77777777" w:rsidR="00472767" w:rsidRPr="00376037" w:rsidRDefault="00472767" w:rsidP="00E5562E">
      <w:pPr>
        <w:pStyle w:val="BodyText2"/>
      </w:pPr>
      <w:r>
        <w:t xml:space="preserve">With no CORS configuration on the global-surface-water bucket, I was still able to add the tiles in a Leaflet </w:t>
      </w:r>
      <w:r w:rsidRPr="003658EA">
        <w:t>L.tileLayer</w:t>
      </w:r>
      <w:r>
        <w:t xml:space="preserve"> but not from a </w:t>
      </w:r>
      <w:r w:rsidRPr="003658EA">
        <w:t>Tangram.leafletLayer</w:t>
      </w:r>
      <w:r>
        <w:t>. This is probably because the Tangram layer sets the origin property in the request header, but it is not set in the L.tileLayer. Asking Noel to set up CORS on the global-surface-water bucket as above.</w:t>
      </w:r>
    </w:p>
    <w:p w14:paraId="3244CD7F" w14:textId="77777777" w:rsidR="00472767" w:rsidRDefault="00472767" w:rsidP="00472767">
      <w:pPr>
        <w:pStyle w:val="Heading5"/>
      </w:pPr>
      <w:r>
        <w:lastRenderedPageBreak/>
        <w:t>Tools</w:t>
      </w:r>
    </w:p>
    <w:p w14:paraId="148C5895" w14:textId="77777777" w:rsidR="00472767" w:rsidRDefault="00472767" w:rsidP="00472767">
      <w:pPr>
        <w:pStyle w:val="Heading6"/>
      </w:pPr>
      <w:r>
        <w:t>gsutil</w:t>
      </w:r>
    </w:p>
    <w:p w14:paraId="672EFEA1" w14:textId="77777777" w:rsidR="00472767" w:rsidRDefault="00472767" w:rsidP="00E5562E">
      <w:pPr>
        <w:pStyle w:val="BodyText2"/>
      </w:pPr>
      <w:r>
        <w:t>Is a Python command line tool for accessing GCS. There are many commands, e.g. to set CORS rights and this is how you get a list of objects (in this case we are looking at the global-surface-water bucket):</w:t>
      </w:r>
    </w:p>
    <w:p w14:paraId="10EB50AA" w14:textId="77777777" w:rsidR="00472767" w:rsidRDefault="00472767" w:rsidP="00D96B97">
      <w:pPr>
        <w:pStyle w:val="Unix"/>
      </w:pPr>
      <w:r>
        <w:t>blishten:~/workspace (gh-pages) $ gsutil ls gs://global-surface-water</w:t>
      </w:r>
    </w:p>
    <w:p w14:paraId="2E824BFF" w14:textId="77777777" w:rsidR="00472767" w:rsidRDefault="00472767" w:rsidP="00D96B97">
      <w:pPr>
        <w:pStyle w:val="Unix"/>
      </w:pPr>
      <w:r>
        <w:t>gs://global-surface-water/downloads/</w:t>
      </w:r>
    </w:p>
    <w:p w14:paraId="57AA3EFE" w14:textId="77777777" w:rsidR="00472767" w:rsidRDefault="00472767" w:rsidP="00D96B97">
      <w:pPr>
        <w:pStyle w:val="Unix"/>
      </w:pPr>
      <w:r>
        <w:t>gs://global-surface-water/downloads_ancillary/</w:t>
      </w:r>
    </w:p>
    <w:p w14:paraId="393F6972" w14:textId="77777777" w:rsidR="00472767" w:rsidRDefault="00472767" w:rsidP="00D96B97">
      <w:pPr>
        <w:pStyle w:val="Unix"/>
      </w:pPr>
      <w:r>
        <w:t>gs://global-surface-water/maptiles/</w:t>
      </w:r>
    </w:p>
    <w:p w14:paraId="50BD05B7" w14:textId="77777777" w:rsidR="00472767" w:rsidRDefault="00472767" w:rsidP="00D96B97">
      <w:pPr>
        <w:pStyle w:val="Unix"/>
      </w:pPr>
      <w:r>
        <w:t>gs://global-surface-water/tiles/</w:t>
      </w:r>
    </w:p>
    <w:p w14:paraId="7E912C5F" w14:textId="77777777" w:rsidR="00472767" w:rsidRPr="000A0B08" w:rsidRDefault="00472767" w:rsidP="00D96B97">
      <w:pPr>
        <w:pStyle w:val="Unix"/>
      </w:pPr>
      <w:r>
        <w:t>gs://global-surface-water/tiles13/</w:t>
      </w:r>
    </w:p>
    <w:p w14:paraId="2260321F" w14:textId="77777777" w:rsidR="00472767" w:rsidRDefault="00472767" w:rsidP="007D2F52">
      <w:pPr>
        <w:pStyle w:val="Heading4"/>
      </w:pPr>
      <w:r>
        <w:t>Google Compute Engine</w:t>
      </w:r>
    </w:p>
    <w:p w14:paraId="5F6FA19B" w14:textId="77777777" w:rsidR="00472767" w:rsidRPr="00117311" w:rsidRDefault="00472767" w:rsidP="00472767">
      <w:pPr>
        <w:pStyle w:val="BodyText2"/>
      </w:pPr>
      <w:r>
        <w:t>I created an instance of a micro with Postgresql on it. Set up ssh at home now setting up at work.</w:t>
      </w:r>
    </w:p>
    <w:p w14:paraId="5897A90C" w14:textId="77777777" w:rsidR="00472767" w:rsidRDefault="00472767" w:rsidP="00472767">
      <w:pPr>
        <w:pStyle w:val="Heading5"/>
      </w:pPr>
      <w:r>
        <w:t>Connecting using SSH</w:t>
      </w:r>
    </w:p>
    <w:p w14:paraId="4D3D2739" w14:textId="77777777" w:rsidR="00472767" w:rsidRPr="00A36D27" w:rsidRDefault="00472767" w:rsidP="00472767">
      <w:pPr>
        <w:pStyle w:val="BodyText2"/>
      </w:pPr>
      <w:r>
        <w:t xml:space="preserve">In Windows I am following the instructions </w:t>
      </w:r>
      <w:hyperlink r:id="rId555" w:anchor="standardssh" w:history="1">
        <w:r w:rsidRPr="00A36D27">
          <w:rPr>
            <w:rStyle w:val="Hyperlink"/>
          </w:rPr>
          <w:t>here</w:t>
        </w:r>
      </w:hyperlink>
      <w:r>
        <w:t xml:space="preserve"> to connect using Putty. Using puttygen to generate a new key for my windows pc. The ssh ports are blocked at the JRC level now (20/9/16).</w:t>
      </w:r>
    </w:p>
    <w:p w14:paraId="352E8578" w14:textId="77777777" w:rsidR="00472767" w:rsidRDefault="00472767" w:rsidP="0034374E">
      <w:pPr>
        <w:pStyle w:val="Heading3"/>
      </w:pPr>
      <w:r>
        <w:t>Google Earth Engine</w:t>
      </w:r>
    </w:p>
    <w:p w14:paraId="54C32E99" w14:textId="77777777" w:rsidR="00472767" w:rsidRDefault="00472767" w:rsidP="007D2F52">
      <w:pPr>
        <w:pStyle w:val="Heading4"/>
      </w:pPr>
      <w:r>
        <w:t>Algorithm development</w:t>
      </w:r>
    </w:p>
    <w:p w14:paraId="5EDF93E6" w14:textId="77777777" w:rsidR="00472767" w:rsidRDefault="00472767" w:rsidP="00472767">
      <w:pPr>
        <w:pStyle w:val="Heading5"/>
      </w:pPr>
      <w:r>
        <w:t>Cloud masks</w:t>
      </w:r>
    </w:p>
    <w:p w14:paraId="4239C31C" w14:textId="77777777" w:rsidR="00472767" w:rsidRDefault="00472767" w:rsidP="00472767">
      <w:pPr>
        <w:pStyle w:val="Heading6"/>
      </w:pPr>
      <w:r>
        <w:t>Cirrus</w:t>
      </w:r>
    </w:p>
    <w:p w14:paraId="3CFED9DF" w14:textId="77777777" w:rsidR="00472767" w:rsidRDefault="00472767" w:rsidP="00472767">
      <w:pPr>
        <w:pStyle w:val="BodyText2"/>
      </w:pPr>
      <w:r>
        <w:t>With Landsat 8 Band 9 is dedicated to the identification of cirrus clouds and so could be used in a cloud mask. This works well for some places, like in California, but not in others like in Malaysia:</w:t>
      </w:r>
    </w:p>
    <w:p w14:paraId="17F90B8B" w14:textId="77777777" w:rsidR="00472767" w:rsidRDefault="00472767" w:rsidP="00472767">
      <w:pPr>
        <w:pStyle w:val="BodyText2"/>
      </w:pPr>
      <w:r>
        <w:rPr>
          <w:noProof/>
          <w:lang w:bidi="ar-SA"/>
        </w:rPr>
        <w:drawing>
          <wp:inline distT="0" distB="0" distL="0" distR="0" wp14:anchorId="371922DC" wp14:editId="5A5B2C48">
            <wp:extent cx="2934000" cy="252000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6">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r>
        <w:rPr>
          <w:noProof/>
          <w:lang w:bidi="ar-SA"/>
        </w:rPr>
        <w:drawing>
          <wp:inline distT="0" distB="0" distL="0" distR="0" wp14:anchorId="76BE9A99" wp14:editId="093DD4A0">
            <wp:extent cx="2934000" cy="252000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7">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p>
    <w:p w14:paraId="483C8A91" w14:textId="77777777" w:rsidR="00472767" w:rsidRDefault="00472767" w:rsidP="00472767">
      <w:pPr>
        <w:pStyle w:val="BodyText2"/>
      </w:pPr>
      <w:r>
        <w:t>Landsat 8 images for California: R4 G3 B2 and R9 G9 B9 on right. Notice the visibility of cumulus clouds.</w:t>
      </w:r>
    </w:p>
    <w:p w14:paraId="559CC9EC" w14:textId="77777777" w:rsidR="00472767" w:rsidRDefault="00472767" w:rsidP="00472767">
      <w:pPr>
        <w:pStyle w:val="BodyText2"/>
      </w:pPr>
      <w:r>
        <w:rPr>
          <w:noProof/>
          <w:lang w:bidi="ar-SA"/>
        </w:rPr>
        <w:lastRenderedPageBreak/>
        <w:drawing>
          <wp:inline distT="0" distB="0" distL="0" distR="0" wp14:anchorId="2412A71D" wp14:editId="7AA1C4B8">
            <wp:extent cx="2923200" cy="34236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8">
                      <a:extLst>
                        <a:ext uri="{28A0092B-C50C-407E-A947-70E740481C1C}">
                          <a14:useLocalDpi xmlns:a14="http://schemas.microsoft.com/office/drawing/2010/main" val="0"/>
                        </a:ext>
                      </a:extLst>
                    </a:blip>
                    <a:srcRect/>
                    <a:stretch>
                      <a:fillRect/>
                    </a:stretch>
                  </pic:blipFill>
                  <pic:spPr bwMode="auto">
                    <a:xfrm>
                      <a:off x="0" y="0"/>
                      <a:ext cx="2923200" cy="3423600"/>
                    </a:xfrm>
                    <a:prstGeom prst="rect">
                      <a:avLst/>
                    </a:prstGeom>
                    <a:noFill/>
                    <a:ln>
                      <a:noFill/>
                    </a:ln>
                  </pic:spPr>
                </pic:pic>
              </a:graphicData>
            </a:graphic>
          </wp:inline>
        </w:drawing>
      </w:r>
      <w:r>
        <w:rPr>
          <w:noProof/>
          <w:lang w:bidi="ar-SA"/>
        </w:rPr>
        <w:drawing>
          <wp:inline distT="0" distB="0" distL="0" distR="0" wp14:anchorId="2B04C819" wp14:editId="717D274B">
            <wp:extent cx="2919600" cy="3427200"/>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9">
                      <a:extLst>
                        <a:ext uri="{28A0092B-C50C-407E-A947-70E740481C1C}">
                          <a14:useLocalDpi xmlns:a14="http://schemas.microsoft.com/office/drawing/2010/main" val="0"/>
                        </a:ext>
                      </a:extLst>
                    </a:blip>
                    <a:srcRect/>
                    <a:stretch>
                      <a:fillRect/>
                    </a:stretch>
                  </pic:blipFill>
                  <pic:spPr bwMode="auto">
                    <a:xfrm>
                      <a:off x="0" y="0"/>
                      <a:ext cx="2919600" cy="3427200"/>
                    </a:xfrm>
                    <a:prstGeom prst="rect">
                      <a:avLst/>
                    </a:prstGeom>
                    <a:noFill/>
                    <a:ln>
                      <a:noFill/>
                    </a:ln>
                  </pic:spPr>
                </pic:pic>
              </a:graphicData>
            </a:graphic>
          </wp:inline>
        </w:drawing>
      </w:r>
    </w:p>
    <w:p w14:paraId="7AFB3620" w14:textId="77777777" w:rsidR="00472767" w:rsidRDefault="00472767" w:rsidP="00472767">
      <w:pPr>
        <w:pStyle w:val="BodyText2"/>
      </w:pPr>
      <w:r>
        <w:t>Landsat 8 images for Sabah: R4 G3 B2 and R9 G9 B9 on right. Notice the lack of visibility of cumulus clouds.</w:t>
      </w:r>
    </w:p>
    <w:p w14:paraId="12587033" w14:textId="77777777" w:rsidR="00472767" w:rsidRDefault="00472767" w:rsidP="00472767">
      <w:pPr>
        <w:pStyle w:val="BodyText2"/>
      </w:pPr>
      <w:r>
        <w:t xml:space="preserve">There are differences that are present in the top of atmosphere (TOA) dataset. </w:t>
      </w:r>
    </w:p>
    <w:p w14:paraId="65D510B1" w14:textId="77777777" w:rsidR="00472767" w:rsidRDefault="00472767" w:rsidP="00472767">
      <w:pPr>
        <w:pStyle w:val="Heading6"/>
      </w:pPr>
      <w:r>
        <w:t>Cumulus</w:t>
      </w:r>
    </w:p>
    <w:p w14:paraId="39EE5109" w14:textId="77777777" w:rsidR="00472767" w:rsidRDefault="00472767" w:rsidP="00472767">
      <w:pPr>
        <w:pStyle w:val="BodyText2"/>
      </w:pPr>
      <w:r>
        <w:t>You can use band ratios to detect cumulus clouds - the theory is that where there are clouds the reflectance in all bands will be similar whereas in non-cloud areas it could be different. Also clouds will have higher reflectance. The following works quite well using B5/B2 (NIR over blue) and other expressions:</w:t>
      </w:r>
    </w:p>
    <w:p w14:paraId="06A78DFB" w14:textId="77777777" w:rsidR="00472767" w:rsidRDefault="00472767" w:rsidP="00472767">
      <w:pPr>
        <w:pStyle w:val="Code"/>
      </w:pPr>
      <w:r w:rsidRPr="00D71821">
        <w:t>image.expression("((b('B5')/b('B2'))&gt;1.4)AND(b('B2')&lt;10000)");</w:t>
      </w:r>
    </w:p>
    <w:p w14:paraId="64FE8323" w14:textId="77777777" w:rsidR="00472767" w:rsidRDefault="00472767" w:rsidP="00472767">
      <w:pPr>
        <w:pStyle w:val="Code"/>
      </w:pPr>
      <w:r>
        <w:t>//addToMap(c_output.expression("b('B4')&gt;10000"),{bands:'B4'},'&gt;1000'); //simple threshold on B4</w:t>
      </w:r>
    </w:p>
    <w:p w14:paraId="12F9D552" w14:textId="77777777" w:rsidR="00472767" w:rsidRDefault="00472767" w:rsidP="00472767">
      <w:pPr>
        <w:pStyle w:val="Code"/>
      </w:pPr>
      <w:r>
        <w:t>//var cloudmask = image.expression("((b('B5')/b('B2'))&gt;1.4)AND(b('B2')&lt;10000)"); //ratio of b5/b4 - nir/blue</w:t>
      </w:r>
    </w:p>
    <w:p w14:paraId="15796B15" w14:textId="77777777" w:rsidR="00472767" w:rsidRDefault="00472767" w:rsidP="00472767">
      <w:pPr>
        <w:pStyle w:val="Code"/>
      </w:pPr>
      <w:r>
        <w:t>//var cloud_corrected = c_output.mask(cloudmask);</w:t>
      </w:r>
    </w:p>
    <w:p w14:paraId="6E0DB242" w14:textId="77777777" w:rsidR="00472767" w:rsidRDefault="00472767" w:rsidP="00472767">
      <w:pPr>
        <w:pStyle w:val="Code"/>
      </w:pPr>
      <w:r>
        <w:t>//addToMap(cloud_corrected,{bands:'B4,B3,B2', min:7000, max:10000},'C model corrected');</w:t>
      </w:r>
    </w:p>
    <w:p w14:paraId="1E7C7F92" w14:textId="77777777" w:rsidR="00472767" w:rsidRDefault="00472767" w:rsidP="00472767">
      <w:pPr>
        <w:pStyle w:val="Code"/>
      </w:pPr>
      <w:r>
        <w:t>//addToMap(cloud_corrected,{bands:'B4,B3,B2', min:7000, max:10000},'Cloud corrected');</w:t>
      </w:r>
    </w:p>
    <w:p w14:paraId="2936C59A" w14:textId="77777777" w:rsidR="00472767" w:rsidRDefault="00472767" w:rsidP="00472767">
      <w:pPr>
        <w:pStyle w:val="Code"/>
      </w:pPr>
      <w:r>
        <w:t>//addToMap(image.expression("b('B7')/b('B2')").select('B7','b6/b2'),{},'B7/B2'); //ratio of b5/b4 - nir/blue</w:t>
      </w:r>
    </w:p>
    <w:p w14:paraId="35477C50" w14:textId="77777777" w:rsidR="00472767" w:rsidRDefault="00472767" w:rsidP="00472767">
      <w:pPr>
        <w:pStyle w:val="Code"/>
      </w:pPr>
      <w:r>
        <w:t>//addToMap(image.expression("(b('B5')-b('B4'))/(b('B5')+b('B4'))"),{min:0,max:1},'ndvi'); //ratio of b5/b4 - nir/blue</w:t>
      </w:r>
    </w:p>
    <w:p w14:paraId="1278DAF6" w14:textId="77777777" w:rsidR="00472767" w:rsidRDefault="00472767" w:rsidP="00472767">
      <w:pPr>
        <w:pStyle w:val="Code"/>
      </w:pPr>
      <w:r>
        <w:t>//addToMap(image.expression("(b('B7')-b('B5'))/(b('B7')+b('B5'))"),{min:-1,max:1},'ndwi'); //ratio of b5/b4 - nir/blue</w:t>
      </w:r>
    </w:p>
    <w:p w14:paraId="4174D74C" w14:textId="77777777" w:rsidR="00472767" w:rsidRDefault="00472767" w:rsidP="00472767">
      <w:pPr>
        <w:pStyle w:val="BodyText2"/>
      </w:pPr>
      <w:r>
        <w:t xml:space="preserve">But, cant we just use the BQA band from the Landsat 8 image? Details </w:t>
      </w:r>
      <w:hyperlink r:id="rId560" w:history="1">
        <w:r w:rsidRPr="007173BA">
          <w:rPr>
            <w:rStyle w:val="Hyperlink"/>
          </w:rPr>
          <w:t>here</w:t>
        </w:r>
      </w:hyperlink>
      <w:r>
        <w:t>. Cloud shadow is not currently populated and the accuracy does not exceed 80%.</w:t>
      </w:r>
    </w:p>
    <w:p w14:paraId="3A7466D6" w14:textId="77777777" w:rsidR="00472767" w:rsidRDefault="00472767" w:rsidP="00472767">
      <w:pPr>
        <w:pStyle w:val="BodyText2"/>
      </w:pPr>
      <w:r>
        <w:t>Here is the code in Javascript to extract a bit (bit is the bit position starting from 0) from a number (n):</w:t>
      </w:r>
    </w:p>
    <w:p w14:paraId="1E99EC9F" w14:textId="77777777" w:rsidR="00472767" w:rsidRDefault="00472767" w:rsidP="00472767">
      <w:pPr>
        <w:pStyle w:val="Code"/>
      </w:pPr>
      <w:r>
        <w:t>var lsb_val = Math.pow(2,lsb);</w:t>
      </w:r>
    </w:p>
    <w:p w14:paraId="1217512D" w14:textId="77777777" w:rsidR="00472767" w:rsidRDefault="00472767" w:rsidP="00472767">
      <w:pPr>
        <w:pStyle w:val="Code"/>
      </w:pPr>
      <w:r>
        <w:t>var msb_val = Math.pow(2,lsb+1);</w:t>
      </w:r>
    </w:p>
    <w:p w14:paraId="2391F4C8" w14:textId="77777777" w:rsidR="00472767" w:rsidRDefault="00472767" w:rsidP="00472767">
      <w:pPr>
        <w:pStyle w:val="Code"/>
      </w:pPr>
      <w:r>
        <w:t>return image.expression("(2*(b('BQA')&amp;" + msb_val + ")/" + msb_val + ")+((b('BQA')&amp;" + lsb_val + ")/" + lsb_val + ")");</w:t>
      </w:r>
    </w:p>
    <w:p w14:paraId="3168506F" w14:textId="77777777" w:rsidR="00472767" w:rsidRDefault="00472767" w:rsidP="00472767">
      <w:pPr>
        <w:pStyle w:val="BodyText2"/>
      </w:pPr>
      <w:r>
        <w:t>In Python you have to type convert the lsb_val and msb_val variables otherwise it fails:</w:t>
      </w:r>
    </w:p>
    <w:p w14:paraId="09E27982" w14:textId="77777777" w:rsidR="00472767" w:rsidRDefault="00472767" w:rsidP="00472767">
      <w:pPr>
        <w:pStyle w:val="Code"/>
      </w:pPr>
      <w:r>
        <w:t>lsb_val = int(math.pow(2,14))</w:t>
      </w:r>
    </w:p>
    <w:p w14:paraId="505C3922" w14:textId="77777777" w:rsidR="00472767" w:rsidRDefault="00472767" w:rsidP="00472767">
      <w:pPr>
        <w:pStyle w:val="Code"/>
      </w:pPr>
      <w:r>
        <w:t>msb_val = int(math.pow(2,15))</w:t>
      </w:r>
    </w:p>
    <w:p w14:paraId="7D089D12" w14:textId="77777777" w:rsidR="00472767" w:rsidRDefault="00472767" w:rsidP="00472767">
      <w:pPr>
        <w:pStyle w:val="Code"/>
      </w:pPr>
      <w:r>
        <w:t>cloud_corrected_image = image.expression("(2*(b('BQA')&amp;" + str(msb_val) + ")/" + str(msb_val) + ")+((b('BQA')&amp;" + str(lsb_val) + ")/" + str(lsb_val) + ")")</w:t>
      </w:r>
    </w:p>
    <w:p w14:paraId="4E7EC5EE" w14:textId="77777777" w:rsidR="00472767" w:rsidRDefault="00472767" w:rsidP="00472767">
      <w:pPr>
        <w:pStyle w:val="BodyText2"/>
      </w:pPr>
      <w:r>
        <w:t>However, there are some problems with the BQA band - you cant for example use it for an image collection as it cant be sensibly reduced so you have to remove the cloud from each scene before you reduce the images.</w:t>
      </w:r>
    </w:p>
    <w:p w14:paraId="707C282E" w14:textId="77777777" w:rsidR="00472767" w:rsidRDefault="00472767" w:rsidP="00472767">
      <w:pPr>
        <w:pStyle w:val="Heading7"/>
      </w:pPr>
      <w:r>
        <w:t>Removing with temporal composites</w:t>
      </w:r>
    </w:p>
    <w:p w14:paraId="661E5C0D" w14:textId="77777777" w:rsidR="00472767" w:rsidRPr="008C6DC4" w:rsidRDefault="00472767" w:rsidP="00472767">
      <w:pPr>
        <w:pStyle w:val="BodyText2"/>
      </w:pPr>
      <w:r>
        <w:t xml:space="preserve">You can use temporal composites to remove cloud. e.g. for the following 2 scenes: </w:t>
      </w:r>
      <w:r w:rsidRPr="008C6DC4">
        <w:t>LC81970492013250LGN00</w:t>
      </w:r>
      <w:r>
        <w:t xml:space="preserve">, </w:t>
      </w:r>
      <w:r w:rsidRPr="008C6DC4">
        <w:t>LC81970492013266LGN00</w:t>
      </w:r>
      <w:r>
        <w:t xml:space="preserve"> if we take a min then the clouds disappear.</w:t>
      </w:r>
    </w:p>
    <w:p w14:paraId="35BE5BEE" w14:textId="77777777" w:rsidR="00472767" w:rsidRDefault="00472767" w:rsidP="00472767">
      <w:pPr>
        <w:pStyle w:val="Heading7"/>
      </w:pPr>
      <w:r>
        <w:lastRenderedPageBreak/>
        <w:t>Removing with a reverse mask</w:t>
      </w:r>
    </w:p>
    <w:p w14:paraId="62D980F1" w14:textId="77777777" w:rsidR="00472767" w:rsidRDefault="00472767" w:rsidP="00472767">
      <w:pPr>
        <w:pStyle w:val="BodyText2"/>
      </w:pPr>
      <w:r>
        <w:t>We are using a reverse mask to remove the cloud in the water detection. On the left is a tightly restricted cloud space – on the right a wider one (</w:t>
      </w:r>
      <w:r w:rsidRPr="00F82E56">
        <w:t>LANDSAT_8 2013-09-07</w:t>
      </w:r>
      <w:r>
        <w:t>):</w:t>
      </w:r>
    </w:p>
    <w:p w14:paraId="4D348254" w14:textId="77777777" w:rsidR="00472767" w:rsidRDefault="00472767" w:rsidP="00472767">
      <w:pPr>
        <w:pStyle w:val="BodyText2"/>
      </w:pPr>
      <w:r>
        <w:rPr>
          <w:noProof/>
          <w:lang w:bidi="ar-SA"/>
        </w:rPr>
        <w:drawing>
          <wp:inline distT="0" distB="0" distL="0" distR="0" wp14:anchorId="69595BA2" wp14:editId="241D4B91">
            <wp:extent cx="2504955" cy="1872691"/>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1">
                      <a:extLst>
                        <a:ext uri="{28A0092B-C50C-407E-A947-70E740481C1C}">
                          <a14:useLocalDpi xmlns:a14="http://schemas.microsoft.com/office/drawing/2010/main" val="0"/>
                        </a:ext>
                      </a:extLst>
                    </a:blip>
                    <a:srcRect/>
                    <a:stretch>
                      <a:fillRect/>
                    </a:stretch>
                  </pic:blipFill>
                  <pic:spPr bwMode="auto">
                    <a:xfrm>
                      <a:off x="0" y="0"/>
                      <a:ext cx="2508002" cy="1874969"/>
                    </a:xfrm>
                    <a:prstGeom prst="rect">
                      <a:avLst/>
                    </a:prstGeom>
                    <a:noFill/>
                    <a:ln>
                      <a:noFill/>
                    </a:ln>
                  </pic:spPr>
                </pic:pic>
              </a:graphicData>
            </a:graphic>
          </wp:inline>
        </w:drawing>
      </w:r>
      <w:r>
        <w:rPr>
          <w:noProof/>
          <w:lang w:bidi="ar-SA"/>
        </w:rPr>
        <w:drawing>
          <wp:inline distT="0" distB="0" distL="0" distR="0" wp14:anchorId="12E8BADE" wp14:editId="05558B2D">
            <wp:extent cx="2495170" cy="1865376"/>
            <wp:effectExtent l="0" t="0" r="635" b="190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2">
                      <a:extLst>
                        <a:ext uri="{28A0092B-C50C-407E-A947-70E740481C1C}">
                          <a14:useLocalDpi xmlns:a14="http://schemas.microsoft.com/office/drawing/2010/main" val="0"/>
                        </a:ext>
                      </a:extLst>
                    </a:blip>
                    <a:srcRect/>
                    <a:stretch>
                      <a:fillRect/>
                    </a:stretch>
                  </pic:blipFill>
                  <pic:spPr bwMode="auto">
                    <a:xfrm>
                      <a:off x="0" y="0"/>
                      <a:ext cx="2521956" cy="1885401"/>
                    </a:xfrm>
                    <a:prstGeom prst="rect">
                      <a:avLst/>
                    </a:prstGeom>
                    <a:noFill/>
                    <a:ln>
                      <a:noFill/>
                    </a:ln>
                  </pic:spPr>
                </pic:pic>
              </a:graphicData>
            </a:graphic>
          </wp:inline>
        </w:drawing>
      </w:r>
    </w:p>
    <w:p w14:paraId="7278B61E" w14:textId="77777777" w:rsidR="00472767" w:rsidRDefault="00472767" w:rsidP="00472767">
      <w:pPr>
        <w:pStyle w:val="BodyText2"/>
      </w:pPr>
      <w:r>
        <w:rPr>
          <w:noProof/>
          <w:lang w:bidi="ar-SA"/>
        </w:rPr>
        <w:drawing>
          <wp:inline distT="0" distB="0" distL="0" distR="0" wp14:anchorId="3DC8FD7D" wp14:editId="62B16A77">
            <wp:extent cx="2598470" cy="1689811"/>
            <wp:effectExtent l="0" t="0" r="0" b="571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3">
                      <a:extLst>
                        <a:ext uri="{28A0092B-C50C-407E-A947-70E740481C1C}">
                          <a14:useLocalDpi xmlns:a14="http://schemas.microsoft.com/office/drawing/2010/main" val="0"/>
                        </a:ext>
                      </a:extLst>
                    </a:blip>
                    <a:srcRect/>
                    <a:stretch>
                      <a:fillRect/>
                    </a:stretch>
                  </pic:blipFill>
                  <pic:spPr bwMode="auto">
                    <a:xfrm>
                      <a:off x="0" y="0"/>
                      <a:ext cx="2625712" cy="1707527"/>
                    </a:xfrm>
                    <a:prstGeom prst="rect">
                      <a:avLst/>
                    </a:prstGeom>
                    <a:noFill/>
                    <a:ln>
                      <a:noFill/>
                    </a:ln>
                  </pic:spPr>
                </pic:pic>
              </a:graphicData>
            </a:graphic>
          </wp:inline>
        </w:drawing>
      </w:r>
      <w:r>
        <w:rPr>
          <w:noProof/>
          <w:lang w:bidi="ar-SA"/>
        </w:rPr>
        <w:drawing>
          <wp:inline distT="0" distB="0" distL="0" distR="0" wp14:anchorId="4B4E5110" wp14:editId="1688B9FE">
            <wp:extent cx="2377440" cy="1738231"/>
            <wp:effectExtent l="0" t="0" r="381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4">
                      <a:extLst>
                        <a:ext uri="{28A0092B-C50C-407E-A947-70E740481C1C}">
                          <a14:useLocalDpi xmlns:a14="http://schemas.microsoft.com/office/drawing/2010/main" val="0"/>
                        </a:ext>
                      </a:extLst>
                    </a:blip>
                    <a:srcRect/>
                    <a:stretch>
                      <a:fillRect/>
                    </a:stretch>
                  </pic:blipFill>
                  <pic:spPr bwMode="auto">
                    <a:xfrm>
                      <a:off x="0" y="0"/>
                      <a:ext cx="2404872" cy="1758288"/>
                    </a:xfrm>
                    <a:prstGeom prst="rect">
                      <a:avLst/>
                    </a:prstGeom>
                    <a:noFill/>
                    <a:ln>
                      <a:noFill/>
                    </a:ln>
                  </pic:spPr>
                </pic:pic>
              </a:graphicData>
            </a:graphic>
          </wp:inline>
        </w:drawing>
      </w:r>
    </w:p>
    <w:p w14:paraId="1BEF826E" w14:textId="77777777" w:rsidR="00472767" w:rsidRDefault="00472767" w:rsidP="00472767">
      <w:pPr>
        <w:pStyle w:val="BodyText2"/>
      </w:pPr>
      <w:r>
        <w:t>Generally this works well over land, but over the oceans you get large areas of clouds that are outside of the water/cloud domain. For example, the following image is from over the Irish Sea using</w:t>
      </w:r>
      <w:r w:rsidRPr="00A57B38">
        <w:t xml:space="preserve"> algorithm_oid_678105673 (17)</w:t>
      </w:r>
      <w:r>
        <w:t xml:space="preserve"> :</w:t>
      </w:r>
    </w:p>
    <w:p w14:paraId="4E6B6E3B" w14:textId="77777777" w:rsidR="00472767" w:rsidRDefault="00472767" w:rsidP="00472767">
      <w:pPr>
        <w:pStyle w:val="BodyText2"/>
      </w:pPr>
      <w:r>
        <w:rPr>
          <w:noProof/>
          <w:lang w:bidi="ar-SA"/>
        </w:rPr>
        <w:drawing>
          <wp:inline distT="0" distB="0" distL="0" distR="0" wp14:anchorId="1653FD53" wp14:editId="2F2A0789">
            <wp:extent cx="2163854" cy="1433779"/>
            <wp:effectExtent l="0" t="0" r="8255"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5">
                      <a:extLst>
                        <a:ext uri="{28A0092B-C50C-407E-A947-70E740481C1C}">
                          <a14:useLocalDpi xmlns:a14="http://schemas.microsoft.com/office/drawing/2010/main" val="0"/>
                        </a:ext>
                      </a:extLst>
                    </a:blip>
                    <a:srcRect/>
                    <a:stretch>
                      <a:fillRect/>
                    </a:stretch>
                  </pic:blipFill>
                  <pic:spPr bwMode="auto">
                    <a:xfrm>
                      <a:off x="0" y="0"/>
                      <a:ext cx="2174883" cy="1441087"/>
                    </a:xfrm>
                    <a:prstGeom prst="rect">
                      <a:avLst/>
                    </a:prstGeom>
                    <a:noFill/>
                    <a:ln>
                      <a:noFill/>
                    </a:ln>
                  </pic:spPr>
                </pic:pic>
              </a:graphicData>
            </a:graphic>
          </wp:inline>
        </w:drawing>
      </w:r>
    </w:p>
    <w:p w14:paraId="0A70B716" w14:textId="22E06656" w:rsidR="00472767" w:rsidRDefault="00472767" w:rsidP="00472767">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3</w:t>
      </w:r>
      <w:r w:rsidR="00B13D76">
        <w:rPr>
          <w:noProof/>
        </w:rPr>
        <w:fldChar w:fldCharType="end"/>
      </w:r>
      <w:r>
        <w:t xml:space="preserve"> Cloud detection issues over the sea</w:t>
      </w:r>
    </w:p>
    <w:p w14:paraId="212C7ED1" w14:textId="77777777" w:rsidR="00472767" w:rsidRPr="0061652B" w:rsidRDefault="00472767" w:rsidP="00472767">
      <w:pPr>
        <w:pStyle w:val="BodyText2"/>
      </w:pPr>
      <w:r>
        <w:t>The source of the problem seems to be that the background water is very dark so in these cases you are right a the bottom of the hsv color cone and the hue values can be anywhere between 0 and 360. Maybe in these areas of ‘permanent’ water we should look for a single dark pixel in 1 year say as permanent water? Doing the permanent water we have come up with a much simpler and better algorithm!</w:t>
      </w:r>
      <w:r w:rsidRPr="00A86A9E">
        <w:t xml:space="preserve"> </w:t>
      </w:r>
    </w:p>
    <w:p w14:paraId="4309D7C4" w14:textId="77777777" w:rsidR="00472767" w:rsidRDefault="00472767" w:rsidP="00472767">
      <w:pPr>
        <w:pStyle w:val="Heading5"/>
      </w:pPr>
      <w:r>
        <w:t>Image processing</w:t>
      </w:r>
    </w:p>
    <w:p w14:paraId="6BA74AC0" w14:textId="77777777" w:rsidR="00472767" w:rsidRPr="0078757A" w:rsidRDefault="00472767" w:rsidP="00472767">
      <w:pPr>
        <w:pStyle w:val="BodyText2"/>
      </w:pPr>
      <w:r>
        <w:t xml:space="preserve">There is a good description of convolution and kernels </w:t>
      </w:r>
      <w:hyperlink r:id="rId566" w:history="1">
        <w:r w:rsidRPr="00FA7C19">
          <w:rPr>
            <w:rStyle w:val="Hyperlink"/>
          </w:rPr>
          <w:t>here</w:t>
        </w:r>
      </w:hyperlink>
      <w:r>
        <w:t xml:space="preserve">. </w:t>
      </w:r>
    </w:p>
    <w:p w14:paraId="0BEB8BB5" w14:textId="77777777" w:rsidR="00472767" w:rsidRDefault="00472767" w:rsidP="00472767">
      <w:pPr>
        <w:pStyle w:val="Heading6"/>
      </w:pPr>
      <w:r>
        <w:t>Edge detection</w:t>
      </w:r>
    </w:p>
    <w:p w14:paraId="665B5E37" w14:textId="77777777" w:rsidR="00472767" w:rsidRPr="005C3229" w:rsidRDefault="00472767" w:rsidP="00472767">
      <w:pPr>
        <w:pStyle w:val="BodyText2"/>
      </w:pPr>
      <w:r>
        <w:t>There are a number of edge detection algorithms available in EE. CannyEdgeDetection and a number of edge detection kernels, e.g. laplacian4.</w:t>
      </w:r>
    </w:p>
    <w:p w14:paraId="5A3A5E69" w14:textId="77777777" w:rsidR="00472767" w:rsidRDefault="00472767" w:rsidP="00472767">
      <w:pPr>
        <w:pStyle w:val="Heading5"/>
      </w:pPr>
      <w:r>
        <w:lastRenderedPageBreak/>
        <w:t>Intertidal habitats</w:t>
      </w:r>
    </w:p>
    <w:p w14:paraId="0C44DAB5" w14:textId="77777777" w:rsidR="00472767" w:rsidRDefault="00472767" w:rsidP="00472767">
      <w:pPr>
        <w:pStyle w:val="BodyText2"/>
      </w:pPr>
      <w:r>
        <w:t xml:space="preserve">Created a GEE sample for benthic habitats </w:t>
      </w:r>
      <w:hyperlink r:id="rId567" w:history="1">
        <w:r w:rsidRPr="005129F1">
          <w:rPr>
            <w:rStyle w:val="Hyperlink"/>
          </w:rPr>
          <w:t>here</w:t>
        </w:r>
      </w:hyperlink>
      <w:r>
        <w:t xml:space="preserve"> (called ‘Benthic mapping’).</w:t>
      </w:r>
    </w:p>
    <w:p w14:paraId="48870F32" w14:textId="77777777" w:rsidR="00472767" w:rsidRDefault="00472767" w:rsidP="00472767">
      <w:pPr>
        <w:pStyle w:val="Heading6"/>
      </w:pPr>
      <w:r>
        <w:t>Mudflats</w:t>
      </w:r>
    </w:p>
    <w:p w14:paraId="005EC8E9" w14:textId="77777777" w:rsidR="00472767" w:rsidRPr="00C613EC" w:rsidRDefault="00472767" w:rsidP="00472767">
      <w:pPr>
        <w:pStyle w:val="BodyText2"/>
      </w:pPr>
      <w:r>
        <w:t xml:space="preserve">There is a paper </w:t>
      </w:r>
      <w:hyperlink r:id="rId568" w:history="1">
        <w:r w:rsidRPr="00C613EC">
          <w:rPr>
            <w:rStyle w:val="Hyperlink"/>
          </w:rPr>
          <w:t>here</w:t>
        </w:r>
      </w:hyperlink>
      <w:r>
        <w:t xml:space="preserve"> that looks at muflats loss in the Yellow Sea using Landsat. Created a GEE sample </w:t>
      </w:r>
      <w:hyperlink r:id="rId569" w:history="1">
        <w:r w:rsidRPr="00C613EC">
          <w:rPr>
            <w:rStyle w:val="Hyperlink"/>
          </w:rPr>
          <w:t>here</w:t>
        </w:r>
      </w:hyperlink>
      <w:r>
        <w:t xml:space="preserve"> (called ‘Mud flats’).</w:t>
      </w:r>
    </w:p>
    <w:p w14:paraId="4F4E3AA8" w14:textId="77777777" w:rsidR="00472767" w:rsidRDefault="00472767" w:rsidP="00472767">
      <w:pPr>
        <w:pStyle w:val="Heading5"/>
      </w:pPr>
      <w:r>
        <w:t>Logging tracks</w:t>
      </w:r>
    </w:p>
    <w:p w14:paraId="072D18BA" w14:textId="77777777" w:rsidR="00472767" w:rsidRPr="002A5D01" w:rsidRDefault="00472767" w:rsidP="00472767">
      <w:pPr>
        <w:pStyle w:val="BodyText2"/>
      </w:pPr>
      <w:r>
        <w:t>Band 7 shows logging track but not rivers!</w:t>
      </w:r>
    </w:p>
    <w:p w14:paraId="203DCEB8" w14:textId="485B4D83" w:rsidR="0030326E" w:rsidRDefault="0030326E" w:rsidP="0030326E">
      <w:pPr>
        <w:pStyle w:val="Heading5"/>
      </w:pPr>
      <w:r>
        <w:t>Reservoir Extraction</w:t>
      </w:r>
    </w:p>
    <w:p w14:paraId="71B98788" w14:textId="5CC03E0F" w:rsidR="0030326E" w:rsidRPr="0030326E" w:rsidRDefault="0030326E" w:rsidP="00E5562E">
      <w:pPr>
        <w:pStyle w:val="BodyText2"/>
      </w:pPr>
      <w:r>
        <w:t>For the Ramsar WET analysis, UNEP-WCMC would like to extract all the dams and reservoirs. Creating a project in GEE to extract reservoirs (Water Detection/Reser</w:t>
      </w:r>
      <w:r w:rsidR="00FD6BD2">
        <w:t>v</w:t>
      </w:r>
      <w:r>
        <w:t>oirs</w:t>
      </w:r>
      <w:r w:rsidR="00FD6BD2">
        <w:t xml:space="preserve"> training 1, Water Detection/Reservoirs training 2, Water Detection/Reservoirs classification</w:t>
      </w:r>
      <w:r>
        <w:t>).</w:t>
      </w:r>
    </w:p>
    <w:p w14:paraId="1BBD5AA7" w14:textId="74F5788E" w:rsidR="00905F76" w:rsidRDefault="00905F76" w:rsidP="00905F76">
      <w:pPr>
        <w:pStyle w:val="Heading6"/>
      </w:pPr>
      <w:r>
        <w:t>Characteristcs</w:t>
      </w:r>
    </w:p>
    <w:p w14:paraId="19E5443D" w14:textId="0F3EF54C" w:rsidR="00905F76" w:rsidRDefault="00905F76" w:rsidP="00905F76">
      <w:pPr>
        <w:pStyle w:val="Heading7"/>
      </w:pPr>
      <w:r>
        <w:t xml:space="preserve">Size </w:t>
      </w:r>
    </w:p>
    <w:p w14:paraId="7D550E7E" w14:textId="126DB97E" w:rsidR="00905F76" w:rsidRPr="00905F76" w:rsidRDefault="00905F76" w:rsidP="00E5562E">
      <w:pPr>
        <w:pStyle w:val="BodyText2"/>
      </w:pPr>
      <w:r>
        <w:t>Single pixels with no other water around them are unlikely to be dammed</w:t>
      </w:r>
    </w:p>
    <w:p w14:paraId="493B868C" w14:textId="15668ABD" w:rsidR="00905F76" w:rsidRDefault="00905F76" w:rsidP="00905F76">
      <w:pPr>
        <w:pStyle w:val="Heading7"/>
      </w:pPr>
      <w:r>
        <w:t>Shape</w:t>
      </w:r>
    </w:p>
    <w:p w14:paraId="081EE20A" w14:textId="5735ACF1" w:rsidR="00905F76" w:rsidRDefault="00905F76" w:rsidP="00905F76">
      <w:pPr>
        <w:pStyle w:val="Heading7"/>
      </w:pPr>
      <w:r>
        <w:t>Seasonal Stability</w:t>
      </w:r>
    </w:p>
    <w:p w14:paraId="41386DEC" w14:textId="6D4CE40D" w:rsidR="00905F76" w:rsidRDefault="00905F76" w:rsidP="00905F76">
      <w:pPr>
        <w:pStyle w:val="Heading7"/>
      </w:pPr>
      <w:r>
        <w:t>Location</w:t>
      </w:r>
    </w:p>
    <w:p w14:paraId="39D5A80E" w14:textId="5C2AF367" w:rsidR="00905F76" w:rsidRDefault="00905F76" w:rsidP="00E5562E">
      <w:pPr>
        <w:pStyle w:val="BodyText2"/>
      </w:pPr>
      <w:r>
        <w:t>In areas of mountains or strong relief?</w:t>
      </w:r>
    </w:p>
    <w:p w14:paraId="76C8A2D6" w14:textId="4CFBA6CC" w:rsidR="00905F76" w:rsidRDefault="00905F76" w:rsidP="00E5562E">
      <w:pPr>
        <w:pStyle w:val="BodyText2"/>
      </w:pPr>
      <w:r>
        <w:t>Not in the ocean!</w:t>
      </w:r>
    </w:p>
    <w:p w14:paraId="6D3AAD6F" w14:textId="5CE3FE22" w:rsidR="00051092" w:rsidRPr="00905F76" w:rsidRDefault="00051092" w:rsidP="00E5562E">
      <w:pPr>
        <w:pStyle w:val="BodyText2"/>
      </w:pPr>
      <w:r>
        <w:t>In urban areas, more likely to be dammed</w:t>
      </w:r>
    </w:p>
    <w:p w14:paraId="0FE33644" w14:textId="347D336C" w:rsidR="00905F76" w:rsidRDefault="00905F76" w:rsidP="00905F76">
      <w:pPr>
        <w:pStyle w:val="Heading6"/>
      </w:pPr>
      <w:r>
        <w:t>Logic</w:t>
      </w:r>
    </w:p>
    <w:p w14:paraId="422A86C8" w14:textId="7E5F432F" w:rsidR="00905F76" w:rsidRDefault="00905F76" w:rsidP="003630B2">
      <w:pPr>
        <w:pStyle w:val="ListNumber"/>
        <w:numPr>
          <w:ilvl w:val="0"/>
          <w:numId w:val="42"/>
        </w:numPr>
      </w:pPr>
      <w:r>
        <w:t>Identify places that are new permanent areas, i.e. they were not water and now they are permanent water</w:t>
      </w:r>
    </w:p>
    <w:p w14:paraId="27A14D39" w14:textId="1D1AAFDD" w:rsidR="00905F76" w:rsidRDefault="00905F76" w:rsidP="003630B2">
      <w:pPr>
        <w:pStyle w:val="ListNumber"/>
        <w:numPr>
          <w:ilvl w:val="0"/>
          <w:numId w:val="42"/>
        </w:numPr>
      </w:pPr>
      <w:r>
        <w:t>Use the history to remove areas that are not 100% recurrent permanent, e.g. edges of moving rivers</w:t>
      </w:r>
    </w:p>
    <w:p w14:paraId="23D96A28" w14:textId="77777777" w:rsidR="00905F76" w:rsidRPr="00905F76" w:rsidRDefault="00905F76" w:rsidP="003630B2">
      <w:pPr>
        <w:pStyle w:val="ListNumber"/>
        <w:numPr>
          <w:ilvl w:val="0"/>
          <w:numId w:val="42"/>
        </w:numPr>
      </w:pPr>
    </w:p>
    <w:p w14:paraId="4A733918" w14:textId="0209996F" w:rsidR="00B654B0" w:rsidRDefault="00B654B0" w:rsidP="00B654B0">
      <w:pPr>
        <w:pStyle w:val="Heading6"/>
      </w:pPr>
      <w:r>
        <w:t>Raster to Vector</w:t>
      </w:r>
    </w:p>
    <w:p w14:paraId="454FEFAC" w14:textId="3FB9AEF7" w:rsidR="00B654B0" w:rsidRDefault="00B654B0" w:rsidP="00E5562E">
      <w:pPr>
        <w:pStyle w:val="BodyText2"/>
      </w:pPr>
      <w:r>
        <w:t>I am trying a vanilla Raster to Vector conversion in ArcGIS using the Raster to Polygon tool. The results are pretty good. A single 10°x10° transition tile took 10 minutes to vectorise.</w:t>
      </w:r>
      <w:r w:rsidR="00C26DA3">
        <w:t xml:space="preserve"> Then smoothed using 100m as a smoothing tolerance (smoothed on the right):</w:t>
      </w:r>
    </w:p>
    <w:p w14:paraId="3ABA128E" w14:textId="41E41DC8" w:rsidR="00E13D42" w:rsidRDefault="00C26DA3" w:rsidP="00E5562E">
      <w:pPr>
        <w:pStyle w:val="BodyText2"/>
        <w:rPr>
          <w:vertAlign w:val="subscript"/>
        </w:rPr>
      </w:pPr>
      <w:r>
        <w:rPr>
          <w:noProof/>
          <w:vertAlign w:val="subscript"/>
          <w:lang w:bidi="ar-SA"/>
        </w:rPr>
        <w:lastRenderedPageBreak/>
        <w:drawing>
          <wp:inline distT="0" distB="0" distL="0" distR="0" wp14:anchorId="1AB20F1E" wp14:editId="23D09731">
            <wp:extent cx="5943600" cy="25603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0">
                      <a:extLst>
                        <a:ext uri="{28A0092B-C50C-407E-A947-70E740481C1C}">
                          <a14:useLocalDpi xmlns:a14="http://schemas.microsoft.com/office/drawing/2010/main" val="0"/>
                        </a:ext>
                      </a:extLst>
                    </a:blip>
                    <a:srcRect/>
                    <a:stretch>
                      <a:fillRect/>
                    </a:stretch>
                  </pic:blipFill>
                  <pic:spPr bwMode="auto">
                    <a:xfrm>
                      <a:off x="0" y="0"/>
                      <a:ext cx="5943600" cy="2560320"/>
                    </a:xfrm>
                    <a:prstGeom prst="rect">
                      <a:avLst/>
                    </a:prstGeom>
                    <a:noFill/>
                    <a:ln>
                      <a:noFill/>
                    </a:ln>
                  </pic:spPr>
                </pic:pic>
              </a:graphicData>
            </a:graphic>
          </wp:inline>
        </w:drawing>
      </w:r>
    </w:p>
    <w:p w14:paraId="0CACFD87" w14:textId="59F53DD0" w:rsidR="00E13D42" w:rsidRDefault="00E13D42" w:rsidP="00E13D42">
      <w:pPr>
        <w:pStyle w:val="BodyText2"/>
      </w:pPr>
      <w:r w:rsidRPr="00E13D42">
        <w:t>Storing these vectors in Fusion tables is no good if they are &gt;1 million characters</w:t>
      </w:r>
      <w:r>
        <w:t xml:space="preserve"> (see </w:t>
      </w:r>
      <w:hyperlink w:anchor="_Skipping_large_features" w:history="1">
        <w:r w:rsidRPr="00E13D42">
          <w:rPr>
            <w:rStyle w:val="Hyperlink"/>
          </w:rPr>
          <w:t>Skipping large features</w:t>
        </w:r>
      </w:hyperlink>
      <w:r>
        <w:t>).</w:t>
      </w:r>
      <w:r w:rsidR="00A32D3E">
        <w:t xml:space="preserve"> Maybe we should</w:t>
      </w:r>
      <w:r w:rsidR="00497B3D">
        <w:t xml:space="preserve"> simplify them before exporting – this works and now I can import the large reservoirs into FT.</w:t>
      </w:r>
    </w:p>
    <w:p w14:paraId="681A4354" w14:textId="42713938" w:rsidR="00472767" w:rsidRDefault="00472767" w:rsidP="00472767">
      <w:pPr>
        <w:pStyle w:val="Heading5"/>
      </w:pPr>
      <w:r>
        <w:t>Temporal analysis</w:t>
      </w:r>
    </w:p>
    <w:p w14:paraId="5295CA5A" w14:textId="77777777" w:rsidR="00472767" w:rsidRPr="00DF1019" w:rsidRDefault="00472767" w:rsidP="00472767">
      <w:pPr>
        <w:pStyle w:val="BodyText2"/>
      </w:pPr>
      <w:r>
        <w:t>We could also use GEE for temporal analysis on image stacks at the pixel level. Let's try with a simple set of MODIS data.</w:t>
      </w:r>
    </w:p>
    <w:p w14:paraId="5780BA8E" w14:textId="77777777" w:rsidR="00472767" w:rsidRDefault="00472767" w:rsidP="00472767">
      <w:pPr>
        <w:pStyle w:val="Heading5"/>
      </w:pPr>
      <w:r>
        <w:t>Topographic correction</w:t>
      </w:r>
    </w:p>
    <w:p w14:paraId="0081CDF4" w14:textId="77777777" w:rsidR="00472767" w:rsidRDefault="00472767" w:rsidP="00472767">
      <w:pPr>
        <w:pStyle w:val="BodyText2"/>
      </w:pPr>
      <w:r>
        <w:t xml:space="preserve">Trying to use HSV to remove shadows. You can use </w:t>
      </w:r>
      <w:hyperlink r:id="rId571" w:history="1">
        <w:r w:rsidRPr="00C803BF">
          <w:rPr>
            <w:rStyle w:val="Hyperlink"/>
          </w:rPr>
          <w:t>this</w:t>
        </w:r>
      </w:hyperlink>
      <w:r>
        <w:t xml:space="preserve"> online tool to get hsv values from an image. Looking at HSV values.</w:t>
      </w:r>
    </w:p>
    <w:p w14:paraId="0EC6C07E" w14:textId="77777777" w:rsidR="00472767" w:rsidRDefault="00472767" w:rsidP="00472767">
      <w:pPr>
        <w:pStyle w:val="BodyText2"/>
      </w:pPr>
      <w:r>
        <w:t xml:space="preserve">We need to use </w:t>
      </w:r>
      <w:r w:rsidRPr="00A42DF8">
        <w:t>illumination correction, also known as topographic correction or topographic normalization</w:t>
      </w:r>
      <w:r>
        <w:t xml:space="preserve"> to get better change detection. </w:t>
      </w:r>
      <w:r>
        <w:fldChar w:fldCharType="begin" w:fldLock="1"/>
      </w:r>
      <w:r>
        <w:instrText>ADDIN CSL_CITATION { "citationItems" : [ { "id" : "ITEM-1", "itemData" : { "DOI" : "10.1016/j.rse.2013.05.013", "ISSN" : "00344257", "author" : [ { "dropping-particle" : "", "family" : "Tan", "given" : "Bin", "non-dropping-particle" : "", "parse-names" : false, "suffix" : "" }, { "dropping-particle" : "", "family" : "Masek", "given" : "Jeffrey G.", "non-dropping-particle" : "", "parse-names" : false, "suffix" : "" }, { "dropping-particle" : "", "family" : "Wolfe", "given" : "Robert", "non-dropping-particle" : "", "parse-names" : false, "suffix" : "" }, { "dropping-particle" : "", "family" : "Gao", "given" : "Feng", "non-dropping-particle" : "", "parse-names" : false, "suffix" : "" }, { "dropping-particle" : "", "family" : "Huang", "given" : "Chengquan", "non-dropping-particle" : "", "parse-names" : false, "suffix" : "" }, { "dropping-particle" : "", "family" : "Vermote", "given" : "Eric F.", "non-dropping-particle" : "", "parse-names" : false, "suffix" : "" }, { "dropping-particle" : "", "family" : "Sexton", "given" : "Joseph O.", "non-dropping-particle" : "", "parse-names" : false, "suffix" : "" }, { "dropping-particle" : "", "family" : "Ederer", "given" : "Greg", "non-dropping-particle" : "", "parse-names" : false, "suffix" : "" } ], "container-title" : "Remote Sensing of Environment", "id" : "ITEM-1", "issued" : { "date-parts" : [ [ "2013", "9" ] ] }, "page" : "469-483", "publisher" : "Elsevier Inc.", "title" : "Improved forest change detection with terrain illumination corrected Landsat images", "type" : "article-journal", "volume" : "136" }, "uris" : [ "http://www.mendeley.com/documents/?uuid=d3ed9916-8d94-4df2-9adb-d947a36e4cf3" ] } ], "mendeley" : { "previouslyFormattedCitation" : "[1]" }, "properties" : { "noteIndex" : 0 }, "schema" : "https://github.com/citation-style-language/schema/raw/master/csl-citation.json" }</w:instrText>
      </w:r>
      <w:r>
        <w:fldChar w:fldCharType="separate"/>
      </w:r>
      <w:r w:rsidRPr="000830E9">
        <w:rPr>
          <w:noProof/>
        </w:rPr>
        <w:t>[1]</w:t>
      </w:r>
      <w:r>
        <w:fldChar w:fldCharType="end"/>
      </w:r>
      <w:r>
        <w:t xml:space="preserve"> Implemented this in Google Earth Engine Playground. Good website showing various sun illumination models </w:t>
      </w:r>
      <w:hyperlink r:id="rId572" w:history="1">
        <w:r w:rsidRPr="002C70EB">
          <w:rPr>
            <w:rStyle w:val="Hyperlink"/>
          </w:rPr>
          <w:t>here</w:t>
        </w:r>
      </w:hyperlink>
      <w:r>
        <w:t>. The following images show Landsat 8 image for Maliau Basin on 19</w:t>
      </w:r>
      <w:r w:rsidRPr="005B68E6">
        <w:rPr>
          <w:vertAlign w:val="superscript"/>
        </w:rPr>
        <w:t>th</w:t>
      </w:r>
      <w:r>
        <w:t xml:space="preserve"> June - Band 6 on left, Band 6 with cosine topographic correction on the right.</w:t>
      </w:r>
    </w:p>
    <w:p w14:paraId="79D353C0" w14:textId="77777777" w:rsidR="00472767" w:rsidRDefault="00472767" w:rsidP="00472767">
      <w:pPr>
        <w:pStyle w:val="BodyText2"/>
      </w:pPr>
      <w:r>
        <w:rPr>
          <w:noProof/>
          <w:lang w:bidi="ar-SA"/>
        </w:rPr>
        <w:drawing>
          <wp:inline distT="0" distB="0" distL="0" distR="0" wp14:anchorId="7A6FD6F3" wp14:editId="2F9633B8">
            <wp:extent cx="2970000" cy="219960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3" cstate="print">
                      <a:extLst>
                        <a:ext uri="{28A0092B-C50C-407E-A947-70E740481C1C}">
                          <a14:useLocalDpi xmlns:a14="http://schemas.microsoft.com/office/drawing/2010/main" val="0"/>
                        </a:ext>
                      </a:extLst>
                    </a:blip>
                    <a:srcRect/>
                    <a:stretch>
                      <a:fillRect/>
                    </a:stretch>
                  </pic:blipFill>
                  <pic:spPr bwMode="auto">
                    <a:xfrm>
                      <a:off x="0" y="0"/>
                      <a:ext cx="2970000" cy="2199600"/>
                    </a:xfrm>
                    <a:prstGeom prst="rect">
                      <a:avLst/>
                    </a:prstGeom>
                    <a:noFill/>
                    <a:ln>
                      <a:noFill/>
                    </a:ln>
                  </pic:spPr>
                </pic:pic>
              </a:graphicData>
            </a:graphic>
          </wp:inline>
        </w:drawing>
      </w:r>
      <w:r>
        <w:rPr>
          <w:noProof/>
          <w:lang w:bidi="ar-SA"/>
        </w:rPr>
        <w:drawing>
          <wp:inline distT="0" distB="0" distL="0" distR="0" wp14:anchorId="304AF508" wp14:editId="46A70FEB">
            <wp:extent cx="2973600" cy="220320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4" cstate="print">
                      <a:extLst>
                        <a:ext uri="{28A0092B-C50C-407E-A947-70E740481C1C}">
                          <a14:useLocalDpi xmlns:a14="http://schemas.microsoft.com/office/drawing/2010/main" val="0"/>
                        </a:ext>
                      </a:extLst>
                    </a:blip>
                    <a:srcRect/>
                    <a:stretch>
                      <a:fillRect/>
                    </a:stretch>
                  </pic:blipFill>
                  <pic:spPr bwMode="auto">
                    <a:xfrm>
                      <a:off x="0" y="0"/>
                      <a:ext cx="2973600" cy="2203200"/>
                    </a:xfrm>
                    <a:prstGeom prst="rect">
                      <a:avLst/>
                    </a:prstGeom>
                    <a:noFill/>
                    <a:ln>
                      <a:noFill/>
                    </a:ln>
                  </pic:spPr>
                </pic:pic>
              </a:graphicData>
            </a:graphic>
          </wp:inline>
        </w:drawing>
      </w:r>
    </w:p>
    <w:p w14:paraId="3B40D803" w14:textId="77777777" w:rsidR="00472767" w:rsidRDefault="00472767" w:rsidP="00472767">
      <w:pPr>
        <w:pStyle w:val="BodyText2"/>
      </w:pPr>
      <w:r>
        <w:t>In the second model (the C model), you can adjust the bias for the illumination correction in the shadows by setting an adjustment cooefficient. The following images show you how with various values of the cooefficient (0.1, 0.5, 1, 5, 10, 100) - for Band 5 the best coefficient seems to be about 0.55 (by manual estimation). With a coefficient of 0 you have the same image as above on the right. The C model does not assume a Lambertian surface (i.e. equal reflectance in all planes).</w:t>
      </w:r>
    </w:p>
    <w:p w14:paraId="41ABB27F" w14:textId="77777777" w:rsidR="00472767" w:rsidRDefault="00472767" w:rsidP="00472767">
      <w:pPr>
        <w:pStyle w:val="BodyText2"/>
      </w:pPr>
      <w:r>
        <w:rPr>
          <w:noProof/>
          <w:lang w:bidi="ar-SA"/>
        </w:rPr>
        <w:lastRenderedPageBreak/>
        <w:drawing>
          <wp:inline distT="0" distB="0" distL="0" distR="0" wp14:anchorId="121A8650" wp14:editId="1E9F59AC">
            <wp:extent cx="1899021" cy="1637731"/>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5" cstate="print">
                      <a:extLst>
                        <a:ext uri="{28A0092B-C50C-407E-A947-70E740481C1C}">
                          <a14:useLocalDpi xmlns:a14="http://schemas.microsoft.com/office/drawing/2010/main" val="0"/>
                        </a:ext>
                      </a:extLst>
                    </a:blip>
                    <a:srcRect/>
                    <a:stretch>
                      <a:fillRect/>
                    </a:stretch>
                  </pic:blipFill>
                  <pic:spPr bwMode="auto">
                    <a:xfrm>
                      <a:off x="0" y="0"/>
                      <a:ext cx="1900938" cy="1639384"/>
                    </a:xfrm>
                    <a:prstGeom prst="rect">
                      <a:avLst/>
                    </a:prstGeom>
                    <a:noFill/>
                    <a:ln>
                      <a:noFill/>
                    </a:ln>
                  </pic:spPr>
                </pic:pic>
              </a:graphicData>
            </a:graphic>
          </wp:inline>
        </w:drawing>
      </w:r>
      <w:r>
        <w:rPr>
          <w:noProof/>
          <w:lang w:bidi="ar-SA"/>
        </w:rPr>
        <w:drawing>
          <wp:inline distT="0" distB="0" distL="0" distR="0" wp14:anchorId="623FCE36" wp14:editId="44D6C655">
            <wp:extent cx="1897200" cy="16380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6"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7E83871D" wp14:editId="16E35461">
            <wp:extent cx="1897200" cy="16380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7"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72EB8FF2" w14:textId="77777777" w:rsidR="00472767" w:rsidRDefault="00472767" w:rsidP="00472767">
      <w:pPr>
        <w:pStyle w:val="Caption"/>
      </w:pPr>
      <w:r>
        <w:rPr>
          <w:noProof/>
          <w:lang w:bidi="ar-SA"/>
        </w:rPr>
        <w:drawing>
          <wp:inline distT="0" distB="0" distL="0" distR="0" wp14:anchorId="2A28D5FF" wp14:editId="7BA6596C">
            <wp:extent cx="1897200" cy="16380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8"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37C17082" wp14:editId="1305F0D7">
            <wp:extent cx="1897200" cy="16380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9"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65F511C3" wp14:editId="05B765BF">
            <wp:extent cx="1897200" cy="16380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0"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51FE20A3" w14:textId="77777777" w:rsidR="00472767" w:rsidRDefault="00472767" w:rsidP="00472767">
      <w:pPr>
        <w:pStyle w:val="BodyText2"/>
      </w:pPr>
      <w:r>
        <w:t>For Band 4 the coefficient is much higher. The following shows band 4 and a C correction with a coefficient of 12:</w:t>
      </w:r>
    </w:p>
    <w:p w14:paraId="1D36F272" w14:textId="77777777" w:rsidR="00472767" w:rsidRDefault="00472767" w:rsidP="00472767">
      <w:pPr>
        <w:pStyle w:val="BodyText2"/>
        <w:rPr>
          <w:noProof/>
          <w:lang w:bidi="ar-SA"/>
        </w:rPr>
      </w:pPr>
      <w:r>
        <w:rPr>
          <w:noProof/>
          <w:lang w:bidi="ar-SA"/>
        </w:rPr>
        <w:drawing>
          <wp:inline distT="0" distB="0" distL="0" distR="0" wp14:anchorId="67C7062F" wp14:editId="594522F2">
            <wp:extent cx="2934000" cy="25308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1"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r w:rsidRPr="002D74E0">
        <w:rPr>
          <w:noProof/>
          <w:lang w:bidi="ar-SA"/>
        </w:rPr>
        <w:t xml:space="preserve"> </w:t>
      </w:r>
      <w:r>
        <w:rPr>
          <w:noProof/>
          <w:lang w:bidi="ar-SA"/>
        </w:rPr>
        <w:drawing>
          <wp:inline distT="0" distB="0" distL="0" distR="0" wp14:anchorId="4C5A9101" wp14:editId="4979AD34">
            <wp:extent cx="2934000" cy="25308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82"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p>
    <w:p w14:paraId="5FFFC219" w14:textId="77777777" w:rsidR="00472767" w:rsidRDefault="00472767" w:rsidP="00472767">
      <w:pPr>
        <w:pStyle w:val="BodyText2"/>
        <w:rPr>
          <w:noProof/>
          <w:lang w:bidi="ar-SA"/>
        </w:rPr>
      </w:pPr>
      <w:r>
        <w:rPr>
          <w:noProof/>
          <w:lang w:bidi="ar-SA"/>
        </w:rPr>
        <w:t>Band 3 it is 9:</w:t>
      </w:r>
    </w:p>
    <w:p w14:paraId="71C62C3E" w14:textId="77777777" w:rsidR="00472767" w:rsidRDefault="00472767" w:rsidP="00472767">
      <w:pPr>
        <w:pStyle w:val="BodyText2"/>
      </w:pPr>
      <w:r>
        <w:rPr>
          <w:noProof/>
          <w:lang w:bidi="ar-SA"/>
        </w:rPr>
        <w:lastRenderedPageBreak/>
        <w:drawing>
          <wp:inline distT="0" distB="0" distL="0" distR="0" wp14:anchorId="5BF67590" wp14:editId="1908EEB4">
            <wp:extent cx="2934000" cy="253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83"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06BA3D9F" wp14:editId="31DAA227">
            <wp:extent cx="2934000" cy="25344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84"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A9C4DB1" w14:textId="77777777" w:rsidR="00472767" w:rsidRDefault="00472767" w:rsidP="00472767">
      <w:pPr>
        <w:pStyle w:val="BodyText2"/>
      </w:pPr>
      <w:r>
        <w:t>Band 2 it is 25 (and less impressive):</w:t>
      </w:r>
    </w:p>
    <w:p w14:paraId="395D7337" w14:textId="77777777" w:rsidR="00472767" w:rsidRDefault="00472767" w:rsidP="00472767">
      <w:pPr>
        <w:pStyle w:val="BodyText2"/>
      </w:pPr>
      <w:r>
        <w:rPr>
          <w:noProof/>
          <w:lang w:bidi="ar-SA"/>
        </w:rPr>
        <w:drawing>
          <wp:inline distT="0" distB="0" distL="0" distR="0" wp14:anchorId="2B8B7E26" wp14:editId="21733253">
            <wp:extent cx="2934000" cy="25344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85"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5B5E6EAC" wp14:editId="50C89220">
            <wp:extent cx="2934000" cy="2534400"/>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86"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119DEBE" w14:textId="77777777" w:rsidR="00472767" w:rsidRDefault="00472767" w:rsidP="00472767">
      <w:pPr>
        <w:pStyle w:val="BodyText2"/>
      </w:pPr>
      <w:r>
        <w:t>Band 7 is 5. Here are the results for a colour composite (432) image. The empirical rotation model proposed by Tan has similar outputs:</w:t>
      </w:r>
    </w:p>
    <w:p w14:paraId="68831017" w14:textId="77777777" w:rsidR="00472767" w:rsidRDefault="00472767" w:rsidP="00472767">
      <w:pPr>
        <w:pStyle w:val="BodyText2"/>
      </w:pPr>
      <w:r>
        <w:rPr>
          <w:noProof/>
          <w:lang w:bidi="ar-SA"/>
        </w:rPr>
        <w:drawing>
          <wp:inline distT="0" distB="0" distL="0" distR="0" wp14:anchorId="399AC711" wp14:editId="01D3B12B">
            <wp:extent cx="2934000" cy="253440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87"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314077DE" wp14:editId="114350CD">
            <wp:extent cx="2934000" cy="25344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88"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070D1FDF" w14:textId="77777777" w:rsidR="00472767" w:rsidRDefault="00472767" w:rsidP="00472767">
      <w:pPr>
        <w:pStyle w:val="BodyText2"/>
      </w:pPr>
      <w:r>
        <w:lastRenderedPageBreak/>
        <w:t xml:space="preserve">There are some issues when you zoom in, but these are related to the fact that the DEM is at 90m resolution. Which areas have high resolution imagery so we can look at the corrected forests? Imbak Canyon and Pinangah Forest Reserve have high resolution data. Google Earth doesn’t provide the metadata for imagery so you have to try to find the source from elsewhere. Think it is all DigitalGlobe and you can browse their images </w:t>
      </w:r>
      <w:hyperlink r:id="rId589" w:history="1">
        <w:r w:rsidRPr="00207469">
          <w:rPr>
            <w:rStyle w:val="Hyperlink"/>
          </w:rPr>
          <w:t>here</w:t>
        </w:r>
      </w:hyperlink>
      <w:r>
        <w:t xml:space="preserve">. You need to turn pop-up blockers off! See the section on Google Earth </w:t>
      </w:r>
      <w:r>
        <w:fldChar w:fldCharType="begin"/>
      </w:r>
      <w:r>
        <w:instrText xml:space="preserve"> REF _Ref364943144 \h </w:instrText>
      </w:r>
      <w:r>
        <w:fldChar w:fldCharType="separate"/>
      </w:r>
      <w:r>
        <w:t>Image metadata</w:t>
      </w:r>
      <w:r>
        <w:fldChar w:fldCharType="end"/>
      </w:r>
      <w:r>
        <w:t>.</w:t>
      </w:r>
    </w:p>
    <w:p w14:paraId="1D8C5580" w14:textId="77777777" w:rsidR="00472767" w:rsidRDefault="00472767" w:rsidP="00472767">
      <w:pPr>
        <w:pStyle w:val="BodyText2"/>
      </w:pPr>
      <w:r>
        <w:t>One issue with the topographic correction is that all imagery disappears over water! Must investigate.</w:t>
      </w:r>
    </w:p>
    <w:p w14:paraId="2BB8DEC7" w14:textId="77777777" w:rsidR="00472767" w:rsidRPr="00491F71" w:rsidRDefault="00472767" w:rsidP="00472767">
      <w:pPr>
        <w:pStyle w:val="Heading5"/>
      </w:pPr>
      <w:r>
        <w:t>Water detection</w:t>
      </w:r>
    </w:p>
    <w:p w14:paraId="6E473282" w14:textId="77777777" w:rsidR="00472767" w:rsidRDefault="00472767" w:rsidP="00472767">
      <w:pPr>
        <w:pStyle w:val="Heading6"/>
      </w:pPr>
      <w:r>
        <w:t>Using MODIS</w:t>
      </w:r>
    </w:p>
    <w:p w14:paraId="3C69AA99" w14:textId="77777777" w:rsidR="00472767" w:rsidRDefault="00472767" w:rsidP="00472767">
      <w:pPr>
        <w:pStyle w:val="BodyText2"/>
      </w:pPr>
      <w:r>
        <w:t>Jean-Francois has implemented a MODIS compositing algorithm as a first step to detect water bodies. There are some issues:</w:t>
      </w:r>
    </w:p>
    <w:p w14:paraId="3CC295B6" w14:textId="77777777" w:rsidR="00472767" w:rsidRDefault="00472767" w:rsidP="00472767">
      <w:pPr>
        <w:pStyle w:val="ListBullet"/>
      </w:pPr>
      <w:r>
        <w:t>There is Terra data (indicated by the prefix MOD in GEE) but the Acqua (</w:t>
      </w:r>
      <w:r w:rsidRPr="00491F71">
        <w:t>MYD</w:t>
      </w:r>
      <w:r>
        <w:t xml:space="preserve"> prefix) data only goes back to aout 2012</w:t>
      </w:r>
    </w:p>
    <w:p w14:paraId="0FF630B3" w14:textId="77777777" w:rsidR="00472767" w:rsidRDefault="00472767" w:rsidP="00472767">
      <w:pPr>
        <w:pStyle w:val="ListBullet"/>
      </w:pPr>
      <w:r>
        <w:t>The Terra daily data is only Red and IR at 250m and the Acqua data is everything at 500m</w:t>
      </w:r>
    </w:p>
    <w:p w14:paraId="72B704BD" w14:textId="77777777" w:rsidR="00472767" w:rsidRDefault="00472767" w:rsidP="00472767">
      <w:pPr>
        <w:pStyle w:val="Heading7"/>
      </w:pPr>
      <w:r>
        <w:t>Calculation of Hue, Saturation and Value</w:t>
      </w:r>
    </w:p>
    <w:p w14:paraId="723DABF6" w14:textId="77777777" w:rsidR="00472767" w:rsidRDefault="00472767" w:rsidP="00472767">
      <w:pPr>
        <w:pStyle w:val="BodyText2"/>
      </w:pPr>
      <w:r>
        <w:t>V = max(R,G,B)</w:t>
      </w:r>
    </w:p>
    <w:p w14:paraId="42FAEC63" w14:textId="77777777" w:rsidR="00472767" w:rsidRDefault="00472767" w:rsidP="00472767">
      <w:pPr>
        <w:pStyle w:val="BodyText2"/>
      </w:pPr>
      <w:r>
        <w:t>S = (V-min(R,G,B)) /V</w:t>
      </w:r>
    </w:p>
    <w:p w14:paraId="2F4B5AB9" w14:textId="77777777" w:rsidR="00472767" w:rsidRDefault="00472767" w:rsidP="00472767">
      <w:pPr>
        <w:pStyle w:val="BodyText2"/>
      </w:pPr>
      <w:r>
        <w:t>H:</w:t>
      </w:r>
    </w:p>
    <w:p w14:paraId="78E42CFE" w14:textId="77777777" w:rsidR="00472767" w:rsidRDefault="00472767" w:rsidP="00472767">
      <w:pPr>
        <w:pStyle w:val="BodyText2"/>
      </w:pPr>
      <w:r>
        <w:t>0 if V=man(R,G,B)</w:t>
      </w:r>
    </w:p>
    <w:p w14:paraId="649EF88B" w14:textId="77777777" w:rsidR="00472767" w:rsidRDefault="00472767" w:rsidP="00472767">
      <w:pPr>
        <w:pStyle w:val="BodyText"/>
      </w:pPr>
      <w:r>
        <w:t>(60˚x ((G-B)/(V-min(R,G,B)))+360˚)mod 360˚ if V=R</w:t>
      </w:r>
    </w:p>
    <w:p w14:paraId="41B1D878" w14:textId="77777777" w:rsidR="00472767" w:rsidRDefault="00472767" w:rsidP="00472767">
      <w:pPr>
        <w:pStyle w:val="BodyText"/>
      </w:pPr>
      <w:r>
        <w:t>60˚x ((B-R)/(V-min(R,G,B)))+120˚ if V=G</w:t>
      </w:r>
    </w:p>
    <w:p w14:paraId="5ECA439E" w14:textId="77777777" w:rsidR="00472767" w:rsidRDefault="00472767" w:rsidP="00472767">
      <w:pPr>
        <w:pStyle w:val="BodyText"/>
      </w:pPr>
      <w:r>
        <w:t>60˚x ((R-G)/(V-min(R,G,B)))+240˚ if V=B</w:t>
      </w:r>
    </w:p>
    <w:p w14:paraId="1090DDF1" w14:textId="77777777" w:rsidR="00472767" w:rsidRDefault="00472767" w:rsidP="00472767">
      <w:pPr>
        <w:pStyle w:val="BodyText2"/>
      </w:pPr>
      <w:r>
        <w:t>For example in the middle of the Barrage El Wahde in Morocco just North of Fes the RGB values are:</w:t>
      </w:r>
    </w:p>
    <w:p w14:paraId="209F1C5A" w14:textId="77777777" w:rsidR="00472767" w:rsidRDefault="00472767" w:rsidP="00472767">
      <w:pPr>
        <w:pStyle w:val="NoSpacing"/>
      </w:pPr>
      <w:r>
        <w:t xml:space="preserve">(R) sur_refl_b07: </w:t>
      </w:r>
      <w:r>
        <w:tab/>
      </w:r>
      <w:r>
        <w:tab/>
        <w:t>125.2500000</w:t>
      </w:r>
    </w:p>
    <w:p w14:paraId="130F6C35" w14:textId="77777777" w:rsidR="00472767" w:rsidRDefault="00472767" w:rsidP="00472767">
      <w:pPr>
        <w:pStyle w:val="NoSpacing"/>
      </w:pPr>
      <w:r>
        <w:t xml:space="preserve">(G) sur_refl_b02_250m: </w:t>
      </w:r>
      <w:r>
        <w:tab/>
        <w:t>164.7500000</w:t>
      </w:r>
    </w:p>
    <w:p w14:paraId="51B6F9FB" w14:textId="77777777" w:rsidR="00472767" w:rsidRDefault="00472767" w:rsidP="00472767">
      <w:pPr>
        <w:pStyle w:val="NoSpacing"/>
      </w:pPr>
      <w:r>
        <w:t xml:space="preserve">(B) sur_refl_b01_250m: </w:t>
      </w:r>
      <w:r>
        <w:tab/>
        <w:t>343</w:t>
      </w:r>
    </w:p>
    <w:p w14:paraId="73A0EC05" w14:textId="77777777" w:rsidR="00472767" w:rsidRDefault="00472767" w:rsidP="00472767">
      <w:pPr>
        <w:pStyle w:val="BodyText2"/>
      </w:pPr>
      <w:r>
        <w:t xml:space="preserve">So, V = 343 (B), S = </w:t>
      </w:r>
      <w:r w:rsidRPr="008F633F">
        <w:t>0.6348397</w:t>
      </w:r>
      <w:r>
        <w:t xml:space="preserve"> and H should be:</w:t>
      </w:r>
    </w:p>
    <w:p w14:paraId="7F8B73D9" w14:textId="77777777" w:rsidR="00472767" w:rsidRDefault="00472767" w:rsidP="00472767">
      <w:pPr>
        <w:pStyle w:val="BodyText2"/>
      </w:pPr>
      <w:r>
        <w:t xml:space="preserve">60˚x ((125.25-164.75)/(343-125.25))+240˚ = </w:t>
      </w:r>
      <w:r w:rsidRPr="00AF2E09">
        <w:t xml:space="preserve"> 229.115958668</w:t>
      </w:r>
    </w:p>
    <w:p w14:paraId="23E84BBD" w14:textId="77777777" w:rsidR="00472767" w:rsidRDefault="00472767" w:rsidP="00472767">
      <w:pPr>
        <w:pStyle w:val="BodyText2"/>
      </w:pPr>
      <w:r>
        <w:t>Calculating HSV using reflectance data is fine so long as you convert the data to the right data types.</w:t>
      </w:r>
    </w:p>
    <w:p w14:paraId="21AE4789" w14:textId="77777777" w:rsidR="00472767" w:rsidRDefault="00472767" w:rsidP="00472767">
      <w:pPr>
        <w:pStyle w:val="Heading7"/>
      </w:pPr>
      <w:r>
        <w:t>Calcuation of threshold masks</w:t>
      </w:r>
    </w:p>
    <w:p w14:paraId="35FB1D40" w14:textId="77777777" w:rsidR="00472767" w:rsidRDefault="00472767" w:rsidP="00472767">
      <w:pPr>
        <w:pStyle w:val="BodyText2"/>
      </w:pPr>
      <w:r>
        <w:t>Water is present if:</w:t>
      </w:r>
    </w:p>
    <w:p w14:paraId="7D9DE8DA" w14:textId="77777777" w:rsidR="00472767" w:rsidRDefault="00472767" w:rsidP="00472767">
      <w:pPr>
        <w:pStyle w:val="BodyText2"/>
      </w:pPr>
      <w:r>
        <w:t>h&lt;(-0.3593*v)+360    or</w:t>
      </w:r>
    </w:p>
    <w:p w14:paraId="2DFAF3C6" w14:textId="77777777" w:rsidR="00472767" w:rsidRDefault="00472767" w:rsidP="00472767">
      <w:pPr>
        <w:pStyle w:val="BodyText"/>
      </w:pPr>
      <w:r>
        <w:t>h&gt;(0.0363*v)+75.853    or</w:t>
      </w:r>
    </w:p>
    <w:p w14:paraId="0F66C115" w14:textId="77777777" w:rsidR="00472767" w:rsidRDefault="00472767" w:rsidP="00472767">
      <w:pPr>
        <w:pStyle w:val="BodyText"/>
      </w:pPr>
      <w:r>
        <w:t>h&gt;(0.054*v)+150.04    and</w:t>
      </w:r>
    </w:p>
    <w:p w14:paraId="740A0769" w14:textId="77777777" w:rsidR="00472767" w:rsidRDefault="00472767" w:rsidP="00472767">
      <w:pPr>
        <w:pStyle w:val="BodyText"/>
      </w:pPr>
      <w:r>
        <w:t>v&lt;5500</w:t>
      </w:r>
    </w:p>
    <w:p w14:paraId="3FCB3D9B" w14:textId="77777777" w:rsidR="00472767" w:rsidRDefault="00472767" w:rsidP="00472767">
      <w:pPr>
        <w:pStyle w:val="BodyText2"/>
      </w:pPr>
      <w:r>
        <w:t>Values from Jean-Francois paper are (taken roughly from the chart):</w:t>
      </w:r>
    </w:p>
    <w:p w14:paraId="730743E3" w14:textId="77777777" w:rsidR="00472767" w:rsidRDefault="00472767" w:rsidP="00472767">
      <w:pPr>
        <w:pStyle w:val="BodyText"/>
      </w:pPr>
      <w:r>
        <w:t>{x:1000,y:0},{x:720,y:105},{x:2350,y:162},{x:5500,y:180},{x:5500,y:∞}</w:t>
      </w:r>
    </w:p>
    <w:p w14:paraId="78C460D6" w14:textId="77777777" w:rsidR="00472767" w:rsidRDefault="00472767" w:rsidP="00472767">
      <w:pPr>
        <w:pStyle w:val="BodyText"/>
      </w:pPr>
      <w:r>
        <w:t xml:space="preserve">m1 = (0-105)/280 = </w:t>
      </w:r>
      <w:r w:rsidRPr="005E2636">
        <w:t>-0.375</w:t>
      </w:r>
    </w:p>
    <w:p w14:paraId="20C3D7DF" w14:textId="77777777" w:rsidR="00472767" w:rsidRDefault="00472767" w:rsidP="00472767">
      <w:pPr>
        <w:pStyle w:val="BodyText"/>
      </w:pPr>
      <w:r>
        <w:t>c1= 105- (-0.375*720) = 375</w:t>
      </w:r>
    </w:p>
    <w:p w14:paraId="143D4FAB" w14:textId="77777777" w:rsidR="00472767" w:rsidRDefault="00472767" w:rsidP="00472767">
      <w:pPr>
        <w:pStyle w:val="BodyText"/>
      </w:pPr>
      <w:r>
        <w:t>m2 = (162-105)/</w:t>
      </w:r>
      <w:r w:rsidRPr="005E2636">
        <w:t xml:space="preserve"> </w:t>
      </w:r>
      <w:r>
        <w:t xml:space="preserve">(2350-720) = </w:t>
      </w:r>
      <w:r w:rsidRPr="005E2636">
        <w:t>0.03496932515</w:t>
      </w:r>
    </w:p>
    <w:p w14:paraId="0F261BCE" w14:textId="77777777" w:rsidR="00472767" w:rsidRDefault="00472767" w:rsidP="00472767">
      <w:pPr>
        <w:pStyle w:val="BodyText"/>
      </w:pPr>
      <w:r>
        <w:t>c2 = 162 – (</w:t>
      </w:r>
      <w:r w:rsidRPr="005E2636">
        <w:t>0.03496932515</w:t>
      </w:r>
      <w:r>
        <w:t xml:space="preserve">*2350) = </w:t>
      </w:r>
      <w:r w:rsidRPr="005E2636">
        <w:t>79.8220858975</w:t>
      </w:r>
    </w:p>
    <w:p w14:paraId="440568A8" w14:textId="77777777" w:rsidR="00472767" w:rsidRDefault="00472767" w:rsidP="00472767">
      <w:pPr>
        <w:pStyle w:val="BodyText"/>
      </w:pPr>
      <w:r>
        <w:t xml:space="preserve">m3 = (180-162)/(5500-2350) = </w:t>
      </w:r>
      <w:r w:rsidRPr="005E2636">
        <w:t>0.00571428571</w:t>
      </w:r>
    </w:p>
    <w:p w14:paraId="1E8CBF10" w14:textId="77777777" w:rsidR="00472767" w:rsidRDefault="00472767" w:rsidP="00472767">
      <w:pPr>
        <w:pStyle w:val="BodyText"/>
      </w:pPr>
      <w:r>
        <w:t>c3 = 180 – (</w:t>
      </w:r>
      <w:r w:rsidRPr="005E2636">
        <w:t>0.00571428571</w:t>
      </w:r>
      <w:r>
        <w:t xml:space="preserve">*5500) = </w:t>
      </w:r>
      <w:r w:rsidRPr="005E2636">
        <w:t>148.571428595</w:t>
      </w:r>
    </w:p>
    <w:p w14:paraId="188A8DF9" w14:textId="77777777" w:rsidR="00472767" w:rsidRDefault="00472767" w:rsidP="00472767">
      <w:pPr>
        <w:pStyle w:val="BodyText"/>
      </w:pPr>
    </w:p>
    <w:p w14:paraId="16755609" w14:textId="77777777" w:rsidR="00472767" w:rsidRDefault="00472767" w:rsidP="00472767">
      <w:pPr>
        <w:pStyle w:val="BodyText"/>
      </w:pPr>
      <w:r>
        <w:t>So there is an error in the equations that are given in the paper. The third expressions should be and not 0.0571428 etc:</w:t>
      </w:r>
    </w:p>
    <w:p w14:paraId="2E72632C" w14:textId="77777777" w:rsidR="00472767" w:rsidRDefault="00472767" w:rsidP="00472767">
      <w:pPr>
        <w:pStyle w:val="BodyText"/>
      </w:pPr>
      <w:r>
        <w:t>hue = -0.375*value + 375</w:t>
      </w:r>
    </w:p>
    <w:p w14:paraId="755368E5" w14:textId="77777777" w:rsidR="00472767" w:rsidRDefault="00472767" w:rsidP="00472767">
      <w:pPr>
        <w:pStyle w:val="BodyText"/>
      </w:pPr>
      <w:r>
        <w:t xml:space="preserve">hue = </w:t>
      </w:r>
      <w:r w:rsidRPr="005E2636">
        <w:t>0.03496932515</w:t>
      </w:r>
      <w:r>
        <w:t xml:space="preserve">*value + </w:t>
      </w:r>
      <w:r w:rsidRPr="005E2636">
        <w:t>79.8220858975</w:t>
      </w:r>
    </w:p>
    <w:p w14:paraId="1BEC1833" w14:textId="77777777" w:rsidR="00472767" w:rsidRDefault="00472767" w:rsidP="00472767">
      <w:pPr>
        <w:pStyle w:val="BodyText"/>
      </w:pPr>
      <w:r>
        <w:t xml:space="preserve">hue = </w:t>
      </w:r>
      <w:r w:rsidRPr="005E2636">
        <w:t>0.</w:t>
      </w:r>
      <w:r w:rsidRPr="002778C9">
        <w:rPr>
          <w:color w:val="FF0000"/>
        </w:rPr>
        <w:t>00571428571</w:t>
      </w:r>
      <w:r>
        <w:t xml:space="preserve">*value + </w:t>
      </w:r>
      <w:r w:rsidRPr="005E2636">
        <w:t>148.571428595</w:t>
      </w:r>
    </w:p>
    <w:p w14:paraId="4B690B82" w14:textId="77777777" w:rsidR="00472767" w:rsidRDefault="00472767" w:rsidP="00472767">
      <w:pPr>
        <w:pStyle w:val="BodyText"/>
      </w:pPr>
    </w:p>
    <w:p w14:paraId="17EB4FCC" w14:textId="77777777" w:rsidR="00472767" w:rsidRDefault="00472767" w:rsidP="00472767">
      <w:pPr>
        <w:pStyle w:val="BodyText"/>
      </w:pPr>
      <w:r>
        <w:t>So for Landsat 8 (where the data are scaled to 55000 grey levels) compared to MODIS (10000 grey levels). So the coordinates of the detection line are:</w:t>
      </w:r>
    </w:p>
    <w:p w14:paraId="39610938" w14:textId="77777777" w:rsidR="00472767" w:rsidRPr="000B5C73" w:rsidRDefault="00472767" w:rsidP="00472767">
      <w:pPr>
        <w:pStyle w:val="BodyText"/>
      </w:pPr>
      <w:r>
        <w:t>[{x:5500,y:0},{x:3960,y:101},{x:13194.5,y:162},{x:30250,y:179}]</w:t>
      </w:r>
    </w:p>
    <w:p w14:paraId="5AAB8774" w14:textId="77777777" w:rsidR="00472767" w:rsidRDefault="00472767" w:rsidP="00472767">
      <w:pPr>
        <w:pStyle w:val="Heading6"/>
      </w:pPr>
      <w:r>
        <w:t>Using Landsat</w:t>
      </w:r>
    </w:p>
    <w:p w14:paraId="01784C61" w14:textId="77777777" w:rsidR="00472767" w:rsidRDefault="00472767" w:rsidP="00472767">
      <w:pPr>
        <w:pStyle w:val="BodyText2"/>
      </w:pPr>
      <w:r>
        <w:t>We need to map the bands from MODIS to Landsat:</w:t>
      </w:r>
    </w:p>
    <w:p w14:paraId="7F16D38A" w14:textId="77777777" w:rsidR="00472767" w:rsidRDefault="00472767" w:rsidP="00472767">
      <w:pPr>
        <w:pStyle w:val="BodyText2"/>
      </w:pPr>
    </w:p>
    <w:tbl>
      <w:tblPr>
        <w:tblW w:w="0" w:type="auto"/>
        <w:jc w:val="center"/>
        <w:tblLook w:val="04A0" w:firstRow="1" w:lastRow="0" w:firstColumn="1" w:lastColumn="0" w:noHBand="0" w:noVBand="1"/>
      </w:tblPr>
      <w:tblGrid>
        <w:gridCol w:w="1384"/>
        <w:gridCol w:w="2268"/>
        <w:gridCol w:w="2708"/>
        <w:gridCol w:w="2708"/>
      </w:tblGrid>
      <w:tr w:rsidR="00472767" w14:paraId="0BAF8163" w14:textId="77777777" w:rsidTr="00B467C2">
        <w:trPr>
          <w:jc w:val="center"/>
        </w:trPr>
        <w:tc>
          <w:tcPr>
            <w:tcW w:w="1384" w:type="dxa"/>
          </w:tcPr>
          <w:p w14:paraId="29BE5F14" w14:textId="77777777" w:rsidR="00472767" w:rsidRDefault="00472767" w:rsidP="000E5536">
            <w:pPr>
              <w:pStyle w:val="TableText"/>
            </w:pPr>
            <w:r>
              <w:t>Colour band</w:t>
            </w:r>
          </w:p>
        </w:tc>
        <w:tc>
          <w:tcPr>
            <w:tcW w:w="2268" w:type="dxa"/>
          </w:tcPr>
          <w:p w14:paraId="075250B8" w14:textId="77777777" w:rsidR="00472767" w:rsidRDefault="00472767" w:rsidP="000E5536">
            <w:pPr>
              <w:pStyle w:val="TableText"/>
            </w:pPr>
            <w:r>
              <w:t>MODIS Band and frequency</w:t>
            </w:r>
          </w:p>
        </w:tc>
        <w:tc>
          <w:tcPr>
            <w:tcW w:w="2708" w:type="dxa"/>
          </w:tcPr>
          <w:p w14:paraId="7BEF5D22" w14:textId="77777777" w:rsidR="00472767" w:rsidRDefault="00472767" w:rsidP="000E5536">
            <w:pPr>
              <w:pStyle w:val="TableText"/>
            </w:pPr>
            <w:r>
              <w:t>Landsat 8 Band and frequency</w:t>
            </w:r>
          </w:p>
        </w:tc>
        <w:tc>
          <w:tcPr>
            <w:tcW w:w="2708" w:type="dxa"/>
          </w:tcPr>
          <w:p w14:paraId="28D4EDB2" w14:textId="77777777" w:rsidR="00472767" w:rsidRDefault="00472767" w:rsidP="000E5536">
            <w:pPr>
              <w:pStyle w:val="TableText"/>
            </w:pPr>
            <w:r>
              <w:t>Illumination correction coefficiet</w:t>
            </w:r>
          </w:p>
        </w:tc>
      </w:tr>
      <w:tr w:rsidR="00472767" w14:paraId="222E4B0B" w14:textId="77777777" w:rsidTr="00B467C2">
        <w:trPr>
          <w:jc w:val="center"/>
        </w:trPr>
        <w:tc>
          <w:tcPr>
            <w:tcW w:w="1384" w:type="dxa"/>
          </w:tcPr>
          <w:p w14:paraId="67035D86" w14:textId="77777777" w:rsidR="00472767" w:rsidRDefault="00472767" w:rsidP="000E5536">
            <w:pPr>
              <w:pStyle w:val="TableText"/>
            </w:pPr>
            <w:r>
              <w:t>Red</w:t>
            </w:r>
          </w:p>
        </w:tc>
        <w:tc>
          <w:tcPr>
            <w:tcW w:w="2268" w:type="dxa"/>
          </w:tcPr>
          <w:p w14:paraId="0727BE1E" w14:textId="77777777" w:rsidR="00472767" w:rsidRDefault="00472767" w:rsidP="000E5536">
            <w:pPr>
              <w:pStyle w:val="TableText"/>
            </w:pPr>
            <w:r>
              <w:t xml:space="preserve">Band 7 -     </w:t>
            </w:r>
            <w:r w:rsidRPr="00B6144D">
              <w:t>2</w:t>
            </w:r>
            <w:r>
              <w:t>.</w:t>
            </w:r>
            <w:r w:rsidRPr="00B6144D">
              <w:t>105 - 2</w:t>
            </w:r>
            <w:r>
              <w:t>.</w:t>
            </w:r>
            <w:r w:rsidRPr="00B6144D">
              <w:t>155</w:t>
            </w:r>
            <w:r>
              <w:t xml:space="preserve"> μm</w:t>
            </w:r>
          </w:p>
        </w:tc>
        <w:tc>
          <w:tcPr>
            <w:tcW w:w="2708" w:type="dxa"/>
          </w:tcPr>
          <w:p w14:paraId="1AB52F9C" w14:textId="77777777" w:rsidR="00472767" w:rsidRDefault="00472767" w:rsidP="000E5536">
            <w:pPr>
              <w:pStyle w:val="TableText"/>
            </w:pPr>
            <w:r w:rsidRPr="00B6144D">
              <w:t>Band 7 - SWIR 2</w:t>
            </w:r>
            <w:r>
              <w:t xml:space="preserve">   -2.11 -2.29 μm</w:t>
            </w:r>
          </w:p>
        </w:tc>
        <w:tc>
          <w:tcPr>
            <w:tcW w:w="2708" w:type="dxa"/>
          </w:tcPr>
          <w:p w14:paraId="33F03BAE" w14:textId="77777777" w:rsidR="00472767" w:rsidRPr="00B6144D" w:rsidRDefault="00472767" w:rsidP="000E5536">
            <w:pPr>
              <w:pStyle w:val="TableText"/>
            </w:pPr>
            <w:r>
              <w:t>5</w:t>
            </w:r>
          </w:p>
        </w:tc>
      </w:tr>
      <w:tr w:rsidR="00472767" w14:paraId="39096547" w14:textId="77777777" w:rsidTr="00B467C2">
        <w:trPr>
          <w:jc w:val="center"/>
        </w:trPr>
        <w:tc>
          <w:tcPr>
            <w:tcW w:w="1384" w:type="dxa"/>
          </w:tcPr>
          <w:p w14:paraId="6501ADC0" w14:textId="77777777" w:rsidR="00472767" w:rsidRDefault="00472767" w:rsidP="000E5536">
            <w:pPr>
              <w:pStyle w:val="TableText"/>
            </w:pPr>
            <w:r>
              <w:t>Green</w:t>
            </w:r>
          </w:p>
        </w:tc>
        <w:tc>
          <w:tcPr>
            <w:tcW w:w="2268" w:type="dxa"/>
          </w:tcPr>
          <w:p w14:paraId="0C7386E7" w14:textId="77777777" w:rsidR="00472767" w:rsidRDefault="00472767" w:rsidP="000E5536">
            <w:pPr>
              <w:pStyle w:val="TableText"/>
            </w:pPr>
            <w:r>
              <w:t xml:space="preserve">Band 2 -     </w:t>
            </w:r>
            <w:r w:rsidRPr="00B6144D">
              <w:t>841 - 876</w:t>
            </w:r>
            <w:r>
              <w:t xml:space="preserve"> nm</w:t>
            </w:r>
          </w:p>
        </w:tc>
        <w:tc>
          <w:tcPr>
            <w:tcW w:w="2708" w:type="dxa"/>
          </w:tcPr>
          <w:p w14:paraId="470B11D3" w14:textId="77777777" w:rsidR="00472767" w:rsidRPr="00B6144D" w:rsidRDefault="00472767" w:rsidP="000E5536">
            <w:pPr>
              <w:pStyle w:val="TableText"/>
            </w:pPr>
            <w:r w:rsidRPr="00B6144D">
              <w:t>Band 5 - Near Infrared (NIR)</w:t>
            </w:r>
            <w:r>
              <w:t xml:space="preserve"> - 850-880 nm</w:t>
            </w:r>
          </w:p>
        </w:tc>
        <w:tc>
          <w:tcPr>
            <w:tcW w:w="2708" w:type="dxa"/>
          </w:tcPr>
          <w:p w14:paraId="0EB7B78D" w14:textId="77777777" w:rsidR="00472767" w:rsidRPr="00B6144D" w:rsidRDefault="00472767" w:rsidP="000E5536">
            <w:pPr>
              <w:pStyle w:val="TableText"/>
            </w:pPr>
            <w:r>
              <w:t>0.55</w:t>
            </w:r>
          </w:p>
        </w:tc>
      </w:tr>
      <w:tr w:rsidR="00472767" w14:paraId="13378DC5" w14:textId="77777777" w:rsidTr="00B467C2">
        <w:trPr>
          <w:jc w:val="center"/>
        </w:trPr>
        <w:tc>
          <w:tcPr>
            <w:tcW w:w="1384" w:type="dxa"/>
          </w:tcPr>
          <w:p w14:paraId="387F3274" w14:textId="77777777" w:rsidR="00472767" w:rsidRDefault="00472767" w:rsidP="000E5536">
            <w:pPr>
              <w:pStyle w:val="TableText"/>
            </w:pPr>
            <w:r>
              <w:t>Blue</w:t>
            </w:r>
          </w:p>
        </w:tc>
        <w:tc>
          <w:tcPr>
            <w:tcW w:w="2268" w:type="dxa"/>
          </w:tcPr>
          <w:p w14:paraId="02BF67EF" w14:textId="77777777" w:rsidR="00472767" w:rsidRDefault="00472767" w:rsidP="000E5536">
            <w:pPr>
              <w:pStyle w:val="TableText"/>
            </w:pPr>
            <w:r>
              <w:t xml:space="preserve">Band 1 -     </w:t>
            </w:r>
            <w:r w:rsidRPr="00B6144D">
              <w:t>620 - 670</w:t>
            </w:r>
            <w:r>
              <w:t xml:space="preserve"> nm</w:t>
            </w:r>
          </w:p>
        </w:tc>
        <w:tc>
          <w:tcPr>
            <w:tcW w:w="2708" w:type="dxa"/>
          </w:tcPr>
          <w:p w14:paraId="0402DC7F" w14:textId="77777777" w:rsidR="00472767" w:rsidRPr="00B6144D" w:rsidRDefault="00472767" w:rsidP="000E5536">
            <w:pPr>
              <w:pStyle w:val="TableText"/>
            </w:pPr>
            <w:r w:rsidRPr="00B6144D">
              <w:t>Band 4 - Red</w:t>
            </w:r>
            <w:r>
              <w:t xml:space="preserve"> - 620 - 670 nm</w:t>
            </w:r>
          </w:p>
        </w:tc>
        <w:tc>
          <w:tcPr>
            <w:tcW w:w="2708" w:type="dxa"/>
          </w:tcPr>
          <w:p w14:paraId="7CD1AF1B" w14:textId="77777777" w:rsidR="00472767" w:rsidRPr="00B6144D" w:rsidRDefault="00472767" w:rsidP="000E5536">
            <w:pPr>
              <w:pStyle w:val="TableText"/>
            </w:pPr>
            <w:r>
              <w:t>12</w:t>
            </w:r>
          </w:p>
        </w:tc>
      </w:tr>
    </w:tbl>
    <w:p w14:paraId="55468992" w14:textId="77777777" w:rsidR="00472767" w:rsidRDefault="00472767" w:rsidP="00472767">
      <w:pPr>
        <w:pStyle w:val="BodyText2"/>
      </w:pPr>
      <w:r>
        <w:t>The radiometric correction is 5.5 (see the previous section).</w:t>
      </w:r>
    </w:p>
    <w:p w14:paraId="0E187910" w14:textId="77777777" w:rsidR="00472767" w:rsidRDefault="00472767" w:rsidP="00472767">
      <w:pPr>
        <w:pStyle w:val="Heading7"/>
      </w:pPr>
      <w:r>
        <w:t>Training</w:t>
      </w:r>
    </w:p>
    <w:p w14:paraId="5BE9182D" w14:textId="77777777" w:rsidR="00472767" w:rsidRDefault="00472767" w:rsidP="00472767">
      <w:pPr>
        <w:pStyle w:val="Heading8"/>
      </w:pPr>
      <w:r>
        <w:t>For Landsat 5</w:t>
      </w:r>
    </w:p>
    <w:p w14:paraId="18516D7D" w14:textId="77777777" w:rsidR="00472767" w:rsidRPr="00056041" w:rsidRDefault="00472767" w:rsidP="00472767">
      <w:pPr>
        <w:pStyle w:val="BodyText2"/>
      </w:pPr>
      <w:r>
        <w:t xml:space="preserve">In order to be able to adapt the spectral detection for Landsat 5, we will use the existing points that we have entered using the spectral library building tool to get the pixel values for Landsat 5. This will be very rough and ready. Using </w:t>
      </w:r>
      <w:hyperlink r:id="rId590" w:history="1">
        <w:r w:rsidRPr="00211962">
          <w:rPr>
            <w:rStyle w:val="Hyperlink"/>
          </w:rPr>
          <w:t>this</w:t>
        </w:r>
      </w:hyperlink>
      <w:r>
        <w:t xml:space="preserve"> module to get the pixel values for Landsat 5. getRegion times out so Noel suggests – use reduceRegions, export to json/csv in google drive. I have created a Javascript routine to do this – this is called ‘</w:t>
      </w:r>
      <w:r w:rsidRPr="00E559DE">
        <w:t>Water Validation Points - Export task</w:t>
      </w:r>
      <w:r>
        <w:t>’ and uses a fusion table.</w:t>
      </w:r>
    </w:p>
    <w:p w14:paraId="06E2008C" w14:textId="77777777" w:rsidR="00472767" w:rsidRDefault="00472767" w:rsidP="00472767">
      <w:pPr>
        <w:pStyle w:val="Heading8"/>
      </w:pPr>
      <w:r>
        <w:t>For Landsat 8</w:t>
      </w:r>
    </w:p>
    <w:p w14:paraId="273BADD0" w14:textId="77777777" w:rsidR="00472767" w:rsidRDefault="00472767" w:rsidP="00472767">
      <w:pPr>
        <w:pStyle w:val="Heading9"/>
      </w:pPr>
      <w:r>
        <w:t>Populating the gee_training_data table</w:t>
      </w:r>
    </w:p>
    <w:p w14:paraId="3787CBD2" w14:textId="77777777" w:rsidR="00472767" w:rsidRDefault="00472767" w:rsidP="00472767">
      <w:pPr>
        <w:pStyle w:val="BodyText2"/>
      </w:pPr>
      <w:r>
        <w:t xml:space="preserve">We are using the </w:t>
      </w:r>
      <w:hyperlink r:id="rId591" w:history="1">
        <w:r w:rsidRPr="00E00DD1">
          <w:rPr>
            <w:rStyle w:val="Hyperlink"/>
          </w:rPr>
          <w:t>Spectral Library Building Tool for Google Earth Engine</w:t>
        </w:r>
      </w:hyperlink>
      <w:r>
        <w:t xml:space="preserve"> for developing the spectral library for water. This is storing all of the pixel values in the gee_training_data table. We have also done 3 other validation exercises that we can include in this table to help define the spectral boundary for water:</w:t>
      </w:r>
    </w:p>
    <w:p w14:paraId="6FA30729" w14:textId="77777777" w:rsidR="00472767" w:rsidRDefault="00472767" w:rsidP="00472767">
      <w:pPr>
        <w:pStyle w:val="ListBullet"/>
      </w:pPr>
      <w:r>
        <w:t>Group 1: C</w:t>
      </w:r>
      <w:r w:rsidRPr="00E52549">
        <w:t>reated in the spectral_gee tool by digitising (spectral_gee.html)</w:t>
      </w:r>
    </w:p>
    <w:p w14:paraId="5C56A1DC" w14:textId="77777777" w:rsidR="00472767" w:rsidRDefault="00472767" w:rsidP="00472767">
      <w:pPr>
        <w:pStyle w:val="ListBullet"/>
      </w:pPr>
      <w:r>
        <w:t>Group 2: Identified through photo-interpretion of the</w:t>
      </w:r>
      <w:r w:rsidRPr="00E52549">
        <w:t xml:space="preserve"> </w:t>
      </w:r>
      <w:r>
        <w:t xml:space="preserve">automatically detected water </w:t>
      </w:r>
      <w:r w:rsidRPr="00E52549">
        <w:t xml:space="preserve">points from the </w:t>
      </w:r>
      <w:r w:rsidRPr="00394D76">
        <w:rPr>
          <w:b/>
        </w:rPr>
        <w:t>glc2000</w:t>
      </w:r>
      <w:r w:rsidRPr="00E52549">
        <w:t xml:space="preserve"> stratified data (</w:t>
      </w:r>
      <w:r>
        <w:t xml:space="preserve">data in table </w:t>
      </w:r>
      <w:r w:rsidRPr="00E52549">
        <w:t>gee_random_validation_sites)</w:t>
      </w:r>
    </w:p>
    <w:p w14:paraId="028C5968" w14:textId="77777777" w:rsidR="00472767" w:rsidRDefault="00472767" w:rsidP="00472767">
      <w:pPr>
        <w:pStyle w:val="ListBullet"/>
      </w:pPr>
      <w:r>
        <w:t>Group 3: Identified through photo-interpretion of the</w:t>
      </w:r>
      <w:r w:rsidRPr="00E52549">
        <w:t xml:space="preserve"> </w:t>
      </w:r>
      <w:r>
        <w:t xml:space="preserve">automatically detected water </w:t>
      </w:r>
      <w:r w:rsidRPr="00E52549">
        <w:t xml:space="preserve">points from the </w:t>
      </w:r>
      <w:r>
        <w:t xml:space="preserve">stratification by </w:t>
      </w:r>
      <w:r w:rsidRPr="00394D76">
        <w:rPr>
          <w:b/>
        </w:rPr>
        <w:t>1 degree lat/long boxes</w:t>
      </w:r>
      <w:r w:rsidRPr="00E52549">
        <w:t xml:space="preserve"> (</w:t>
      </w:r>
      <w:r>
        <w:t xml:space="preserve">data in table </w:t>
      </w:r>
      <w:r w:rsidRPr="00E52549">
        <w:t>gee_validated_sites_subset)</w:t>
      </w:r>
      <w:r>
        <w:t xml:space="preserve"> </w:t>
      </w:r>
    </w:p>
    <w:p w14:paraId="5D4E8E25" w14:textId="77777777" w:rsidR="00472767" w:rsidRDefault="00472767" w:rsidP="00472767">
      <w:pPr>
        <w:pStyle w:val="ListBullet"/>
      </w:pPr>
      <w:r>
        <w:t>Group 4:</w:t>
      </w:r>
      <w:r w:rsidRPr="00E52549">
        <w:t xml:space="preserve"> </w:t>
      </w:r>
      <w:r>
        <w:t>Identified through photo-interpretion of the</w:t>
      </w:r>
      <w:r w:rsidRPr="00E52549">
        <w:t xml:space="preserve"> </w:t>
      </w:r>
      <w:r>
        <w:t xml:space="preserve">automatically detected water </w:t>
      </w:r>
      <w:r w:rsidRPr="00E52549">
        <w:t xml:space="preserve">points from the the </w:t>
      </w:r>
      <w:r w:rsidRPr="00394D76">
        <w:rPr>
          <w:b/>
        </w:rPr>
        <w:t>shuttle water body dataset</w:t>
      </w:r>
      <w:r w:rsidRPr="00E52549">
        <w:t xml:space="preserve"> (</w:t>
      </w:r>
      <w:r>
        <w:t xml:space="preserve">data in table </w:t>
      </w:r>
      <w:r w:rsidRPr="00E52549">
        <w:t>swdb_validated_sites_subset)</w:t>
      </w:r>
    </w:p>
    <w:p w14:paraId="29B01775" w14:textId="77777777" w:rsidR="00472767" w:rsidRDefault="00472767" w:rsidP="00472767">
      <w:pPr>
        <w:pStyle w:val="BodyText2"/>
      </w:pPr>
      <w:r>
        <w:t xml:space="preserve">Putting all these sources into the gee_training_data table – but you cant easily update this table with the pixel band values because the lat/long coordinates don’t match those that you get back from the getRegion method in GEE. Created this module called </w:t>
      </w:r>
      <w:hyperlink r:id="rId592" w:history="1">
        <w:r w:rsidRPr="00C143A2">
          <w:rPr>
            <w:rStyle w:val="Hyperlink"/>
          </w:rPr>
          <w:t>getGeePixelValues</w:t>
        </w:r>
      </w:hyperlink>
      <w:r>
        <w:t xml:space="preserve"> to get the lat/lng values from each table and get the pixel values. Here is an example call:</w:t>
      </w:r>
    </w:p>
    <w:p w14:paraId="6380B134" w14:textId="77777777" w:rsidR="00472767" w:rsidRDefault="00472767" w:rsidP="00D96B97">
      <w:pPr>
        <w:pStyle w:val="Unix"/>
      </w:pPr>
      <w:r w:rsidRPr="00F62BD4">
        <w:t>[webuser@h05-dev-vm3 python]$  python getGeePixelValues.py swdb_validated_sites_subset True</w:t>
      </w:r>
    </w:p>
    <w:p w14:paraId="5B1AFF97" w14:textId="77777777" w:rsidR="00472767" w:rsidRPr="00E00DD1" w:rsidRDefault="00472767" w:rsidP="00472767">
      <w:pPr>
        <w:pStyle w:val="BodyText2"/>
      </w:pPr>
      <w:r>
        <w:t>For some reason these routines just stop running after a while with no error message or anything. Not sure why but in ps you get S+ next to the process which means ‘</w:t>
      </w:r>
      <w:r w:rsidRPr="009D08F7">
        <w:t>Interruptible sleep (waiting for an event to complete)</w:t>
      </w:r>
      <w:r>
        <w:t xml:space="preserve">’. Anyway, got all the pixel values for all 4 groups and appended them to the gee_training_data table using </w:t>
      </w:r>
      <w:hyperlink r:id="rId593" w:history="1">
        <w:r w:rsidRPr="00563BEB">
          <w:rPr>
            <w:rStyle w:val="Hyperlink"/>
          </w:rPr>
          <w:t>this</w:t>
        </w:r>
      </w:hyperlink>
      <w:r>
        <w:t xml:space="preserve"> query.</w:t>
      </w:r>
    </w:p>
    <w:p w14:paraId="35CC2CAE" w14:textId="77777777" w:rsidR="00472767" w:rsidRDefault="00472767" w:rsidP="00472767">
      <w:pPr>
        <w:pStyle w:val="Heading9"/>
      </w:pPr>
      <w:r>
        <w:t>Deciding which bands to use</w:t>
      </w:r>
    </w:p>
    <w:p w14:paraId="74DAED78" w14:textId="77777777" w:rsidR="00472767" w:rsidRDefault="00472767" w:rsidP="00472767">
      <w:pPr>
        <w:pStyle w:val="BodyText2"/>
      </w:pPr>
      <w:r>
        <w:t>You can update the hsv values in the gee_training_data table using a call to the following:</w:t>
      </w:r>
    </w:p>
    <w:p w14:paraId="0DD501C5" w14:textId="77777777" w:rsidR="00472767" w:rsidRDefault="003630B2" w:rsidP="00472767">
      <w:pPr>
        <w:pStyle w:val="BodyText2"/>
      </w:pPr>
      <w:hyperlink r:id="rId594" w:history="1">
        <w:r w:rsidR="00472767" w:rsidRPr="00A95575">
          <w:rPr>
            <w:rStyle w:val="Hyperlink"/>
          </w:rPr>
          <w:t>http://dopa-services.jrc.ec.europa.eu/gee/updatehsv?hsv=754</w:t>
        </w:r>
      </w:hyperlink>
      <w:r w:rsidR="00472767">
        <w:t xml:space="preserve"> </w:t>
      </w:r>
    </w:p>
    <w:p w14:paraId="3FB188B5" w14:textId="77777777" w:rsidR="00472767" w:rsidRPr="00E9137E" w:rsidRDefault="00472767" w:rsidP="00472767">
      <w:pPr>
        <w:pStyle w:val="BodyText2"/>
      </w:pPr>
      <w:r>
        <w:t xml:space="preserve">The various spectral outputs are </w:t>
      </w:r>
      <w:hyperlink r:id="rId595" w:anchor="folders/0B7Ark2UOJTGQWmc4UTVaUEhtNVE" w:history="1">
        <w:r w:rsidRPr="00A72628">
          <w:rPr>
            <w:rStyle w:val="Hyperlink"/>
          </w:rPr>
          <w:t>here</w:t>
        </w:r>
      </w:hyperlink>
      <w:r>
        <w:t>.</w:t>
      </w:r>
    </w:p>
    <w:p w14:paraId="18D64CB1" w14:textId="77777777" w:rsidR="00472767" w:rsidRDefault="00472767" w:rsidP="00472767">
      <w:pPr>
        <w:pStyle w:val="Heading7"/>
      </w:pPr>
      <w:r>
        <w:t>Validation</w:t>
      </w:r>
    </w:p>
    <w:p w14:paraId="7048D9F8" w14:textId="77777777" w:rsidR="00472767" w:rsidRDefault="00472767" w:rsidP="00472767">
      <w:pPr>
        <w:pStyle w:val="Heading8"/>
      </w:pPr>
      <w:r>
        <w:t>Commission Error</w:t>
      </w:r>
    </w:p>
    <w:p w14:paraId="35DEFDB9" w14:textId="77777777" w:rsidR="00472767" w:rsidRDefault="00472767" w:rsidP="00472767">
      <w:pPr>
        <w:pStyle w:val="Heading9"/>
      </w:pPr>
      <w:r>
        <w:t>Using the training sites</w:t>
      </w:r>
    </w:p>
    <w:p w14:paraId="46B87B26" w14:textId="77777777" w:rsidR="00472767" w:rsidRDefault="00472767" w:rsidP="00472767">
      <w:pPr>
        <w:pStyle w:val="BodyText2"/>
      </w:pPr>
      <w:r>
        <w:lastRenderedPageBreak/>
        <w:t xml:space="preserve">We are using the full detection algorithm in Python using the module validateSites.py which iterates through all of the lat/longs of validation sites and gets the predicted land cover class using the following coding </w:t>
      </w:r>
      <w:r w:rsidRPr="00F1516F">
        <w:t>0-not water, 1=no data, 2=cloud, 3=water</w:t>
      </w:r>
      <w:r>
        <w:t xml:space="preserve">. The results are stored in the </w:t>
      </w:r>
      <w:r w:rsidRPr="00F1516F">
        <w:t>gee_validated_sites</w:t>
      </w:r>
      <w:r>
        <w:t xml:space="preserve"> table.</w:t>
      </w:r>
    </w:p>
    <w:p w14:paraId="2E592B96" w14:textId="77777777" w:rsidR="00472767" w:rsidRDefault="00472767" w:rsidP="00472767">
      <w:pPr>
        <w:pStyle w:val="BodyText2"/>
      </w:pPr>
      <w:r>
        <w:t>The first validation using just the cloud mask doesn’t finish all the training sites as Christian logged off my machine while licensing FME, but it completes 19280 sites with the following accuracies:</w:t>
      </w:r>
    </w:p>
    <w:p w14:paraId="2DE9D79C" w14:textId="77777777" w:rsidR="00472767" w:rsidRDefault="00472767" w:rsidP="00472767">
      <w:pPr>
        <w:pStyle w:val="Caption"/>
      </w:pPr>
      <w:r>
        <w:t xml:space="preserve">Table </w:t>
      </w:r>
      <w:r w:rsidR="00B13D76">
        <w:fldChar w:fldCharType="begin"/>
      </w:r>
      <w:r w:rsidR="00B13D76">
        <w:instrText xml:space="preserve"> SEQ Table \* ARABIC </w:instrText>
      </w:r>
      <w:r w:rsidR="00B13D76">
        <w:fldChar w:fldCharType="separate"/>
      </w:r>
      <w:r>
        <w:rPr>
          <w:noProof/>
        </w:rPr>
        <w:t>1</w:t>
      </w:r>
      <w:r w:rsidR="00B13D76">
        <w:rPr>
          <w:noProof/>
        </w:rPr>
        <w:fldChar w:fldCharType="end"/>
      </w:r>
      <w:r>
        <w:t xml:space="preserve"> Confusion matrix with cloud-only mask</w:t>
      </w:r>
    </w:p>
    <w:tbl>
      <w:tblPr>
        <w:tblStyle w:val="TableGridLight1"/>
        <w:tblW w:w="0" w:type="auto"/>
        <w:tblLook w:val="04A0" w:firstRow="1" w:lastRow="0" w:firstColumn="1" w:lastColumn="0" w:noHBand="0" w:noVBand="1"/>
      </w:tblPr>
      <w:tblGrid>
        <w:gridCol w:w="483"/>
        <w:gridCol w:w="500"/>
        <w:gridCol w:w="500"/>
        <w:gridCol w:w="571"/>
        <w:gridCol w:w="961"/>
      </w:tblGrid>
      <w:tr w:rsidR="00472767" w:rsidRPr="00F01BC3" w14:paraId="721EDC7D" w14:textId="77777777" w:rsidTr="00B467C2">
        <w:tc>
          <w:tcPr>
            <w:tcW w:w="483" w:type="dxa"/>
          </w:tcPr>
          <w:p w14:paraId="7F014566" w14:textId="77777777" w:rsidR="00472767" w:rsidRPr="00F01BC3" w:rsidRDefault="00472767" w:rsidP="000E5536">
            <w:pPr>
              <w:pStyle w:val="Tiny"/>
            </w:pPr>
          </w:p>
        </w:tc>
        <w:tc>
          <w:tcPr>
            <w:tcW w:w="500" w:type="dxa"/>
          </w:tcPr>
          <w:p w14:paraId="6ED05010" w14:textId="77777777" w:rsidR="00472767" w:rsidRPr="00F01BC3" w:rsidRDefault="00472767" w:rsidP="000E5536">
            <w:pPr>
              <w:pStyle w:val="Tiny"/>
            </w:pPr>
            <w:r w:rsidRPr="00F01BC3">
              <w:t>w</w:t>
            </w:r>
          </w:p>
        </w:tc>
        <w:tc>
          <w:tcPr>
            <w:tcW w:w="500" w:type="dxa"/>
          </w:tcPr>
          <w:p w14:paraId="489C7950" w14:textId="77777777" w:rsidR="00472767" w:rsidRPr="00F01BC3" w:rsidRDefault="00472767" w:rsidP="000E5536">
            <w:pPr>
              <w:pStyle w:val="Tiny"/>
            </w:pPr>
            <w:r w:rsidRPr="00F01BC3">
              <w:t>nw</w:t>
            </w:r>
          </w:p>
        </w:tc>
        <w:tc>
          <w:tcPr>
            <w:tcW w:w="571" w:type="dxa"/>
          </w:tcPr>
          <w:p w14:paraId="35E6C383" w14:textId="77777777" w:rsidR="00472767" w:rsidRPr="00F01BC3" w:rsidRDefault="00472767" w:rsidP="000E5536">
            <w:pPr>
              <w:pStyle w:val="Tiny"/>
            </w:pPr>
            <w:r w:rsidRPr="00F01BC3">
              <w:t>total</w:t>
            </w:r>
          </w:p>
        </w:tc>
        <w:tc>
          <w:tcPr>
            <w:tcW w:w="961" w:type="dxa"/>
          </w:tcPr>
          <w:p w14:paraId="70E73D12" w14:textId="77777777" w:rsidR="00472767" w:rsidRPr="00F01BC3" w:rsidRDefault="00472767" w:rsidP="000E5536">
            <w:pPr>
              <w:pStyle w:val="Tiny"/>
            </w:pPr>
          </w:p>
        </w:tc>
      </w:tr>
      <w:tr w:rsidR="00472767" w:rsidRPr="00F01BC3" w14:paraId="12ED79A0" w14:textId="77777777" w:rsidTr="00B467C2">
        <w:tc>
          <w:tcPr>
            <w:tcW w:w="483" w:type="dxa"/>
          </w:tcPr>
          <w:p w14:paraId="24FD987B" w14:textId="77777777" w:rsidR="00472767" w:rsidRPr="00F01BC3" w:rsidRDefault="00472767" w:rsidP="000E5536">
            <w:pPr>
              <w:pStyle w:val="Tiny"/>
            </w:pPr>
            <w:r w:rsidRPr="00F01BC3">
              <w:t>w</w:t>
            </w:r>
          </w:p>
        </w:tc>
        <w:tc>
          <w:tcPr>
            <w:tcW w:w="500" w:type="dxa"/>
          </w:tcPr>
          <w:p w14:paraId="2FCF5DE8" w14:textId="77777777" w:rsidR="00472767" w:rsidRPr="00F01BC3" w:rsidRDefault="00472767" w:rsidP="000E5536">
            <w:pPr>
              <w:pStyle w:val="Tiny"/>
            </w:pPr>
            <w:r w:rsidRPr="00F01BC3">
              <w:t>7247</w:t>
            </w:r>
          </w:p>
        </w:tc>
        <w:tc>
          <w:tcPr>
            <w:tcW w:w="500" w:type="dxa"/>
          </w:tcPr>
          <w:p w14:paraId="4152621A" w14:textId="77777777" w:rsidR="00472767" w:rsidRPr="00F01BC3" w:rsidRDefault="00472767" w:rsidP="000E5536">
            <w:pPr>
              <w:pStyle w:val="Tiny"/>
            </w:pPr>
            <w:r w:rsidRPr="00F01BC3">
              <w:t>64</w:t>
            </w:r>
          </w:p>
        </w:tc>
        <w:tc>
          <w:tcPr>
            <w:tcW w:w="571" w:type="dxa"/>
          </w:tcPr>
          <w:p w14:paraId="108A4A9A" w14:textId="77777777" w:rsidR="00472767" w:rsidRPr="00F01BC3" w:rsidRDefault="00472767" w:rsidP="000E5536">
            <w:pPr>
              <w:pStyle w:val="Tiny"/>
            </w:pPr>
            <w:r w:rsidRPr="00F01BC3">
              <w:t>7311</w:t>
            </w:r>
          </w:p>
        </w:tc>
        <w:tc>
          <w:tcPr>
            <w:tcW w:w="961" w:type="dxa"/>
          </w:tcPr>
          <w:p w14:paraId="245CB08B" w14:textId="77777777" w:rsidR="00472767" w:rsidRPr="00F01BC3" w:rsidRDefault="00472767" w:rsidP="000E5536">
            <w:pPr>
              <w:pStyle w:val="Tiny"/>
            </w:pPr>
            <w:r w:rsidRPr="00F01BC3">
              <w:t>99.12460676</w:t>
            </w:r>
          </w:p>
        </w:tc>
      </w:tr>
      <w:tr w:rsidR="00472767" w:rsidRPr="00F01BC3" w14:paraId="4AA392F6" w14:textId="77777777" w:rsidTr="00B467C2">
        <w:tc>
          <w:tcPr>
            <w:tcW w:w="483" w:type="dxa"/>
          </w:tcPr>
          <w:p w14:paraId="3B5F9A49" w14:textId="77777777" w:rsidR="00472767" w:rsidRPr="00F01BC3" w:rsidRDefault="00472767" w:rsidP="000E5536">
            <w:pPr>
              <w:pStyle w:val="Tiny"/>
            </w:pPr>
            <w:r w:rsidRPr="00F01BC3">
              <w:t>nw</w:t>
            </w:r>
          </w:p>
        </w:tc>
        <w:tc>
          <w:tcPr>
            <w:tcW w:w="500" w:type="dxa"/>
          </w:tcPr>
          <w:p w14:paraId="5DAEADF9" w14:textId="77777777" w:rsidR="00472767" w:rsidRPr="00F01BC3" w:rsidRDefault="00472767" w:rsidP="000E5536">
            <w:pPr>
              <w:pStyle w:val="Tiny"/>
            </w:pPr>
            <w:r w:rsidRPr="00F01BC3">
              <w:t>2545</w:t>
            </w:r>
          </w:p>
        </w:tc>
        <w:tc>
          <w:tcPr>
            <w:tcW w:w="500" w:type="dxa"/>
          </w:tcPr>
          <w:p w14:paraId="1154FFED" w14:textId="77777777" w:rsidR="00472767" w:rsidRPr="00F01BC3" w:rsidRDefault="00472767" w:rsidP="000E5536">
            <w:pPr>
              <w:pStyle w:val="Tiny"/>
            </w:pPr>
            <w:r w:rsidRPr="00F01BC3">
              <w:t>9424</w:t>
            </w:r>
          </w:p>
        </w:tc>
        <w:tc>
          <w:tcPr>
            <w:tcW w:w="571" w:type="dxa"/>
          </w:tcPr>
          <w:p w14:paraId="04EAF21B" w14:textId="77777777" w:rsidR="00472767" w:rsidRPr="00F01BC3" w:rsidRDefault="00472767" w:rsidP="000E5536">
            <w:pPr>
              <w:pStyle w:val="Tiny"/>
            </w:pPr>
            <w:r w:rsidRPr="00F01BC3">
              <w:t>11969</w:t>
            </w:r>
          </w:p>
        </w:tc>
        <w:tc>
          <w:tcPr>
            <w:tcW w:w="961" w:type="dxa"/>
          </w:tcPr>
          <w:p w14:paraId="4456A277" w14:textId="77777777" w:rsidR="00472767" w:rsidRPr="00F01BC3" w:rsidRDefault="00472767" w:rsidP="000E5536">
            <w:pPr>
              <w:pStyle w:val="Tiny"/>
            </w:pPr>
            <w:r w:rsidRPr="00F01BC3">
              <w:t>78.73673657</w:t>
            </w:r>
          </w:p>
        </w:tc>
      </w:tr>
      <w:tr w:rsidR="00472767" w:rsidRPr="00F01BC3" w14:paraId="0F068A67" w14:textId="77777777" w:rsidTr="00B467C2">
        <w:tc>
          <w:tcPr>
            <w:tcW w:w="483" w:type="dxa"/>
          </w:tcPr>
          <w:p w14:paraId="0049B825" w14:textId="77777777" w:rsidR="00472767" w:rsidRPr="00F01BC3" w:rsidRDefault="00472767" w:rsidP="000E5536">
            <w:pPr>
              <w:pStyle w:val="Tiny"/>
            </w:pPr>
            <w:r w:rsidRPr="00F01BC3">
              <w:t>total</w:t>
            </w:r>
          </w:p>
        </w:tc>
        <w:tc>
          <w:tcPr>
            <w:tcW w:w="500" w:type="dxa"/>
          </w:tcPr>
          <w:p w14:paraId="272A0F93" w14:textId="77777777" w:rsidR="00472767" w:rsidRPr="00F01BC3" w:rsidRDefault="00472767" w:rsidP="000E5536">
            <w:pPr>
              <w:pStyle w:val="Tiny"/>
            </w:pPr>
            <w:r w:rsidRPr="00F01BC3">
              <w:t>9792</w:t>
            </w:r>
          </w:p>
        </w:tc>
        <w:tc>
          <w:tcPr>
            <w:tcW w:w="500" w:type="dxa"/>
          </w:tcPr>
          <w:p w14:paraId="13A453B9" w14:textId="77777777" w:rsidR="00472767" w:rsidRPr="00F01BC3" w:rsidRDefault="00472767" w:rsidP="000E5536">
            <w:pPr>
              <w:pStyle w:val="Tiny"/>
            </w:pPr>
            <w:r w:rsidRPr="00F01BC3">
              <w:t>9488</w:t>
            </w:r>
          </w:p>
        </w:tc>
        <w:tc>
          <w:tcPr>
            <w:tcW w:w="571" w:type="dxa"/>
          </w:tcPr>
          <w:p w14:paraId="222C8F7D" w14:textId="77777777" w:rsidR="00472767" w:rsidRPr="00F01BC3" w:rsidRDefault="00472767" w:rsidP="000E5536">
            <w:pPr>
              <w:pStyle w:val="Tiny"/>
            </w:pPr>
            <w:r w:rsidRPr="00F01BC3">
              <w:t>19280</w:t>
            </w:r>
          </w:p>
        </w:tc>
        <w:tc>
          <w:tcPr>
            <w:tcW w:w="961" w:type="dxa"/>
          </w:tcPr>
          <w:p w14:paraId="2289797E" w14:textId="77777777" w:rsidR="00472767" w:rsidRPr="00F01BC3" w:rsidRDefault="00472767" w:rsidP="000E5536">
            <w:pPr>
              <w:pStyle w:val="Tiny"/>
            </w:pPr>
            <w:r w:rsidRPr="00F01BC3">
              <w:t>86.46784232</w:t>
            </w:r>
          </w:p>
        </w:tc>
      </w:tr>
    </w:tbl>
    <w:p w14:paraId="08F84AAB" w14:textId="77777777" w:rsidR="00472767" w:rsidRDefault="00472767" w:rsidP="00472767">
      <w:pPr>
        <w:pStyle w:val="BodyText2"/>
      </w:pPr>
      <w:r>
        <w:t xml:space="preserve">Using all of the masks there are 28721 sites (should be 28739!). This is because there is 28721 distinct lat/lngs in the </w:t>
      </w:r>
      <w:r w:rsidRPr="00C658D1">
        <w:t>gee_training_data</w:t>
      </w:r>
      <w:r>
        <w:t xml:space="preserve"> table.</w:t>
      </w:r>
    </w:p>
    <w:p w14:paraId="38552CE8" w14:textId="77777777" w:rsidR="00472767" w:rsidRDefault="00472767" w:rsidP="00472767">
      <w:pPr>
        <w:pStyle w:val="BodyText2"/>
      </w:pPr>
    </w:p>
    <w:p w14:paraId="36A88F42" w14:textId="77777777" w:rsidR="00472767" w:rsidRDefault="00472767" w:rsidP="00472767">
      <w:pPr>
        <w:pStyle w:val="Caption"/>
      </w:pPr>
      <w:r>
        <w:t xml:space="preserve">Table </w:t>
      </w:r>
      <w:r w:rsidR="00B13D76">
        <w:fldChar w:fldCharType="begin"/>
      </w:r>
      <w:r w:rsidR="00B13D76">
        <w:instrText xml:space="preserve"> SEQ Table \* ARABIC </w:instrText>
      </w:r>
      <w:r w:rsidR="00B13D76">
        <w:fldChar w:fldCharType="separate"/>
      </w:r>
      <w:r>
        <w:rPr>
          <w:noProof/>
        </w:rPr>
        <w:t>2</w:t>
      </w:r>
      <w:r w:rsidR="00B13D76">
        <w:rPr>
          <w:noProof/>
        </w:rPr>
        <w:fldChar w:fldCharType="end"/>
      </w:r>
      <w:r>
        <w:t xml:space="preserve"> Confusion matrix with all masks (cloud, ndvi, temperature, bare-rock and slope)</w:t>
      </w:r>
    </w:p>
    <w:tbl>
      <w:tblPr>
        <w:tblStyle w:val="TableGridLight1"/>
        <w:tblW w:w="0" w:type="auto"/>
        <w:tblLook w:val="04A0" w:firstRow="1" w:lastRow="0" w:firstColumn="1" w:lastColumn="0" w:noHBand="0" w:noVBand="1"/>
      </w:tblPr>
      <w:tblGrid>
        <w:gridCol w:w="727"/>
        <w:gridCol w:w="571"/>
        <w:gridCol w:w="571"/>
        <w:gridCol w:w="571"/>
        <w:gridCol w:w="961"/>
      </w:tblGrid>
      <w:tr w:rsidR="00472767" w:rsidRPr="00C03E60" w14:paraId="0EDD6EE1" w14:textId="77777777" w:rsidTr="00B467C2">
        <w:tc>
          <w:tcPr>
            <w:tcW w:w="0" w:type="auto"/>
          </w:tcPr>
          <w:p w14:paraId="7B8C9BAF" w14:textId="77777777" w:rsidR="00472767" w:rsidRPr="00C03E60" w:rsidRDefault="00472767" w:rsidP="000E5536">
            <w:pPr>
              <w:pStyle w:val="Tiny"/>
            </w:pPr>
            <w:r w:rsidRPr="00C03E60">
              <w:t>Column1</w:t>
            </w:r>
          </w:p>
        </w:tc>
        <w:tc>
          <w:tcPr>
            <w:tcW w:w="0" w:type="auto"/>
          </w:tcPr>
          <w:p w14:paraId="5C3D7811" w14:textId="77777777" w:rsidR="00472767" w:rsidRPr="00C03E60" w:rsidRDefault="00472767" w:rsidP="000E5536">
            <w:pPr>
              <w:pStyle w:val="Tiny"/>
            </w:pPr>
            <w:r w:rsidRPr="00C03E60">
              <w:t>w</w:t>
            </w:r>
          </w:p>
        </w:tc>
        <w:tc>
          <w:tcPr>
            <w:tcW w:w="0" w:type="auto"/>
          </w:tcPr>
          <w:p w14:paraId="3D3408CE" w14:textId="77777777" w:rsidR="00472767" w:rsidRPr="00C03E60" w:rsidRDefault="00472767" w:rsidP="000E5536">
            <w:pPr>
              <w:pStyle w:val="Tiny"/>
            </w:pPr>
            <w:r w:rsidRPr="00C03E60">
              <w:t>nw</w:t>
            </w:r>
          </w:p>
        </w:tc>
        <w:tc>
          <w:tcPr>
            <w:tcW w:w="0" w:type="auto"/>
          </w:tcPr>
          <w:p w14:paraId="10429E81" w14:textId="77777777" w:rsidR="00472767" w:rsidRPr="00C03E60" w:rsidRDefault="00472767" w:rsidP="000E5536">
            <w:pPr>
              <w:pStyle w:val="Tiny"/>
            </w:pPr>
            <w:r w:rsidRPr="00C03E60">
              <w:t>total</w:t>
            </w:r>
          </w:p>
        </w:tc>
        <w:tc>
          <w:tcPr>
            <w:tcW w:w="0" w:type="auto"/>
          </w:tcPr>
          <w:p w14:paraId="66C78245" w14:textId="77777777" w:rsidR="00472767" w:rsidRPr="00C03E60" w:rsidRDefault="00472767" w:rsidP="000E5536">
            <w:pPr>
              <w:pStyle w:val="Tiny"/>
            </w:pPr>
            <w:r w:rsidRPr="00C03E60">
              <w:t>Column2</w:t>
            </w:r>
          </w:p>
        </w:tc>
      </w:tr>
      <w:tr w:rsidR="00472767" w:rsidRPr="00C03E60" w14:paraId="6C22C116" w14:textId="77777777" w:rsidTr="00B467C2">
        <w:tc>
          <w:tcPr>
            <w:tcW w:w="0" w:type="auto"/>
          </w:tcPr>
          <w:p w14:paraId="5FF37119" w14:textId="77777777" w:rsidR="00472767" w:rsidRPr="00C03E60" w:rsidRDefault="00472767" w:rsidP="000E5536">
            <w:pPr>
              <w:pStyle w:val="Tiny"/>
            </w:pPr>
            <w:r w:rsidRPr="00C03E60">
              <w:t>w</w:t>
            </w:r>
          </w:p>
        </w:tc>
        <w:tc>
          <w:tcPr>
            <w:tcW w:w="0" w:type="auto"/>
          </w:tcPr>
          <w:p w14:paraId="1946B13D" w14:textId="77777777" w:rsidR="00472767" w:rsidRPr="00C03E60" w:rsidRDefault="00472767" w:rsidP="000E5536">
            <w:pPr>
              <w:pStyle w:val="Tiny"/>
            </w:pPr>
            <w:r w:rsidRPr="00C03E60">
              <w:t>11154</w:t>
            </w:r>
          </w:p>
        </w:tc>
        <w:tc>
          <w:tcPr>
            <w:tcW w:w="0" w:type="auto"/>
          </w:tcPr>
          <w:p w14:paraId="480A2CE1" w14:textId="77777777" w:rsidR="00472767" w:rsidRPr="00C03E60" w:rsidRDefault="00472767" w:rsidP="000E5536">
            <w:pPr>
              <w:pStyle w:val="Tiny"/>
            </w:pPr>
            <w:r w:rsidRPr="00C03E60">
              <w:t>95</w:t>
            </w:r>
          </w:p>
        </w:tc>
        <w:tc>
          <w:tcPr>
            <w:tcW w:w="0" w:type="auto"/>
          </w:tcPr>
          <w:p w14:paraId="496884A9" w14:textId="77777777" w:rsidR="00472767" w:rsidRPr="00C03E60" w:rsidRDefault="00472767" w:rsidP="000E5536">
            <w:pPr>
              <w:pStyle w:val="Tiny"/>
            </w:pPr>
            <w:r w:rsidRPr="00C03E60">
              <w:t>11249</w:t>
            </w:r>
          </w:p>
        </w:tc>
        <w:tc>
          <w:tcPr>
            <w:tcW w:w="0" w:type="auto"/>
          </w:tcPr>
          <w:p w14:paraId="49B627D4" w14:textId="77777777" w:rsidR="00472767" w:rsidRPr="00C03E60" w:rsidRDefault="00472767" w:rsidP="000E5536">
            <w:pPr>
              <w:pStyle w:val="Tiny"/>
            </w:pPr>
            <w:r w:rsidRPr="00C03E60">
              <w:t>99.15548049</w:t>
            </w:r>
          </w:p>
        </w:tc>
      </w:tr>
      <w:tr w:rsidR="00472767" w:rsidRPr="00C03E60" w14:paraId="2826B415" w14:textId="77777777" w:rsidTr="00B467C2">
        <w:tc>
          <w:tcPr>
            <w:tcW w:w="0" w:type="auto"/>
          </w:tcPr>
          <w:p w14:paraId="0C56575D" w14:textId="77777777" w:rsidR="00472767" w:rsidRPr="00C03E60" w:rsidRDefault="00472767" w:rsidP="000E5536">
            <w:pPr>
              <w:pStyle w:val="Tiny"/>
            </w:pPr>
            <w:r w:rsidRPr="00C03E60">
              <w:t>nw</w:t>
            </w:r>
          </w:p>
        </w:tc>
        <w:tc>
          <w:tcPr>
            <w:tcW w:w="0" w:type="auto"/>
          </w:tcPr>
          <w:p w14:paraId="676253B0" w14:textId="77777777" w:rsidR="00472767" w:rsidRPr="00C03E60" w:rsidRDefault="00472767" w:rsidP="000E5536">
            <w:pPr>
              <w:pStyle w:val="Tiny"/>
            </w:pPr>
            <w:r w:rsidRPr="00C03E60">
              <w:t>1725</w:t>
            </w:r>
          </w:p>
        </w:tc>
        <w:tc>
          <w:tcPr>
            <w:tcW w:w="0" w:type="auto"/>
          </w:tcPr>
          <w:p w14:paraId="42317D06" w14:textId="77777777" w:rsidR="00472767" w:rsidRPr="00C03E60" w:rsidRDefault="00472767" w:rsidP="000E5536">
            <w:pPr>
              <w:pStyle w:val="Tiny"/>
            </w:pPr>
            <w:r w:rsidRPr="00C03E60">
              <w:t>15765</w:t>
            </w:r>
          </w:p>
        </w:tc>
        <w:tc>
          <w:tcPr>
            <w:tcW w:w="0" w:type="auto"/>
          </w:tcPr>
          <w:p w14:paraId="7F963335" w14:textId="77777777" w:rsidR="00472767" w:rsidRPr="00C03E60" w:rsidRDefault="00472767" w:rsidP="000E5536">
            <w:pPr>
              <w:pStyle w:val="Tiny"/>
            </w:pPr>
            <w:r w:rsidRPr="00C03E60">
              <w:t>17490</w:t>
            </w:r>
          </w:p>
        </w:tc>
        <w:tc>
          <w:tcPr>
            <w:tcW w:w="0" w:type="auto"/>
          </w:tcPr>
          <w:p w14:paraId="403764E6" w14:textId="77777777" w:rsidR="00472767" w:rsidRPr="00C03E60" w:rsidRDefault="00472767" w:rsidP="000E5536">
            <w:pPr>
              <w:pStyle w:val="Tiny"/>
            </w:pPr>
            <w:r w:rsidRPr="00C03E60">
              <w:t>90.13722127</w:t>
            </w:r>
          </w:p>
        </w:tc>
      </w:tr>
      <w:tr w:rsidR="00472767" w:rsidRPr="00C03E60" w14:paraId="26A3AD96" w14:textId="77777777" w:rsidTr="00B467C2">
        <w:tc>
          <w:tcPr>
            <w:tcW w:w="0" w:type="auto"/>
          </w:tcPr>
          <w:p w14:paraId="6FD74C03" w14:textId="77777777" w:rsidR="00472767" w:rsidRPr="00C03E60" w:rsidRDefault="00472767" w:rsidP="000E5536">
            <w:pPr>
              <w:pStyle w:val="Tiny"/>
            </w:pPr>
            <w:r w:rsidRPr="00C03E60">
              <w:t>total</w:t>
            </w:r>
          </w:p>
        </w:tc>
        <w:tc>
          <w:tcPr>
            <w:tcW w:w="0" w:type="auto"/>
          </w:tcPr>
          <w:p w14:paraId="318C0CBF" w14:textId="77777777" w:rsidR="00472767" w:rsidRPr="00C03E60" w:rsidRDefault="00472767" w:rsidP="000E5536">
            <w:pPr>
              <w:pStyle w:val="Tiny"/>
            </w:pPr>
            <w:r w:rsidRPr="00C03E60">
              <w:t>12879</w:t>
            </w:r>
          </w:p>
        </w:tc>
        <w:tc>
          <w:tcPr>
            <w:tcW w:w="0" w:type="auto"/>
          </w:tcPr>
          <w:p w14:paraId="64D1C663" w14:textId="77777777" w:rsidR="00472767" w:rsidRPr="00C03E60" w:rsidRDefault="00472767" w:rsidP="000E5536">
            <w:pPr>
              <w:pStyle w:val="Tiny"/>
            </w:pPr>
            <w:r w:rsidRPr="00C03E60">
              <w:t>15860</w:t>
            </w:r>
          </w:p>
        </w:tc>
        <w:tc>
          <w:tcPr>
            <w:tcW w:w="0" w:type="auto"/>
          </w:tcPr>
          <w:p w14:paraId="5EB4BD59" w14:textId="77777777" w:rsidR="00472767" w:rsidRPr="00C03E60" w:rsidRDefault="00472767" w:rsidP="000E5536">
            <w:pPr>
              <w:pStyle w:val="Tiny"/>
            </w:pPr>
            <w:r w:rsidRPr="00C03E60">
              <w:t>28739</w:t>
            </w:r>
          </w:p>
        </w:tc>
        <w:tc>
          <w:tcPr>
            <w:tcW w:w="0" w:type="auto"/>
          </w:tcPr>
          <w:p w14:paraId="56D0E30F" w14:textId="77777777" w:rsidR="00472767" w:rsidRPr="00C03E60" w:rsidRDefault="00472767" w:rsidP="000E5536">
            <w:pPr>
              <w:pStyle w:val="Tiny"/>
            </w:pPr>
            <w:r w:rsidRPr="00C03E60">
              <w:t>93.66714221</w:t>
            </w:r>
          </w:p>
        </w:tc>
      </w:tr>
    </w:tbl>
    <w:p w14:paraId="704725FC" w14:textId="77777777" w:rsidR="00472767" w:rsidRDefault="00472767" w:rsidP="00472767">
      <w:pPr>
        <w:pStyle w:val="BodyText2"/>
      </w:pPr>
    </w:p>
    <w:p w14:paraId="74893439" w14:textId="77777777" w:rsidR="00472767" w:rsidRDefault="00472767" w:rsidP="00472767">
      <w:pPr>
        <w:pStyle w:val="Heading9"/>
      </w:pPr>
      <w:r>
        <w:t>Using random sites</w:t>
      </w:r>
    </w:p>
    <w:p w14:paraId="4EA55C54" w14:textId="77777777" w:rsidR="00472767" w:rsidRPr="00813259" w:rsidRDefault="00472767" w:rsidP="00472767">
      <w:pPr>
        <w:pStyle w:val="Heading10"/>
      </w:pPr>
      <w:r>
        <w:t>Created in ArcGIS</w:t>
      </w:r>
    </w:p>
    <w:p w14:paraId="38D3D277" w14:textId="77777777" w:rsidR="00472767" w:rsidRDefault="00472767" w:rsidP="00472767">
      <w:pPr>
        <w:pStyle w:val="BodyText2"/>
      </w:pPr>
      <w:r>
        <w:t>We are creating random validation sites by stratifying with the GLC2000 dataset. First create 1000000 random points in ArcGIS:</w:t>
      </w:r>
    </w:p>
    <w:p w14:paraId="313DF1CD" w14:textId="77777777" w:rsidR="00472767" w:rsidRDefault="00472767" w:rsidP="00472767">
      <w:pPr>
        <w:pStyle w:val="Code"/>
      </w:pPr>
      <w:r>
        <w:t>arcpy.CreateRandomPoints_management("E:/cottaan/My Documents/ArcGIS/Default.gdb","randomPoints","#","glc2000.tif","1000000","0 Meters","POINT","0")</w:t>
      </w:r>
    </w:p>
    <w:p w14:paraId="307225C2" w14:textId="77777777" w:rsidR="00472767" w:rsidRDefault="00472767" w:rsidP="00472767">
      <w:pPr>
        <w:pStyle w:val="BodyText2"/>
      </w:pPr>
      <w:r>
        <w:t>But we need to contstain them by the extent of the landsat path/rows and the glc2000 intersection:</w:t>
      </w:r>
    </w:p>
    <w:p w14:paraId="261F469D" w14:textId="77777777" w:rsidR="00472767" w:rsidRDefault="00472767" w:rsidP="00472767">
      <w:pPr>
        <w:pStyle w:val="Code"/>
      </w:pPr>
      <w:r>
        <w:t>arcpy.RasterDomain_3d("glc2000_Clip","E:/cottaan/My Documents/ArcGIS/Google Earth Engine Downloads/sampleValidationSites.gdb/glc_extent","POLYGON")</w:t>
      </w:r>
    </w:p>
    <w:p w14:paraId="18E4C549" w14:textId="77777777" w:rsidR="00472767" w:rsidRDefault="00472767" w:rsidP="00472767">
      <w:pPr>
        <w:pStyle w:val="BodyText2"/>
      </w:pPr>
      <w:r>
        <w:t>Then use the Sample tool in Spatial Analyst to produce a table of the raster cell values for the points. For some reason it retrieved null values for the glc2000 class for 554 sites even though there was glc2000 data!</w:t>
      </w:r>
    </w:p>
    <w:p w14:paraId="1B71499A" w14:textId="77777777" w:rsidR="00472767" w:rsidRDefault="00472767" w:rsidP="00472767">
      <w:pPr>
        <w:pStyle w:val="Code"/>
      </w:pPr>
      <w:r>
        <w:t>arcpy.gp.Sample_sa("glc2000.tif","randomPoints","E:/cottaan/My Documents/ArcGIS/Google Earth Engine Downloads/sampleValidationSites.gdb/validationSites","NEAREST")</w:t>
      </w:r>
    </w:p>
    <w:p w14:paraId="642168BE" w14:textId="77777777" w:rsidR="00472767" w:rsidRDefault="00472767" w:rsidP="00472767">
      <w:pPr>
        <w:pStyle w:val="BodyText2"/>
      </w:pPr>
      <w:r>
        <w:t>Then export to Postgresql using FME (</w:t>
      </w:r>
      <w:r w:rsidRPr="00FB0496">
        <w:t>E:\cottaan\My Documents\My FME Workspaces</w:t>
      </w:r>
      <w:r>
        <w:t>\</w:t>
      </w:r>
      <w:r w:rsidRPr="00FB0496">
        <w:t>validationSitesToPostgis.fmw</w:t>
      </w:r>
      <w:r>
        <w:t>) and use a window function to get the first 100 rows for each land cover class:</w:t>
      </w:r>
    </w:p>
    <w:p w14:paraId="70BC2C05" w14:textId="77777777" w:rsidR="00472767" w:rsidRDefault="00472767" w:rsidP="00472767">
      <w:pPr>
        <w:pStyle w:val="Code"/>
      </w:pPr>
      <w:r w:rsidRPr="005E1F82">
        <w:t>select * from (SELECT x, y, glc2000_class,id, rank() OVER (PARTITION BY glc2000_class ORDER BY id DESC) FROM gee_random_validation_sites) as sub WHERE rank &lt;=100</w:t>
      </w:r>
    </w:p>
    <w:p w14:paraId="7DF1A457" w14:textId="77777777" w:rsidR="00472767" w:rsidRDefault="00472767" w:rsidP="00472767">
      <w:pPr>
        <w:pStyle w:val="BodyText2"/>
      </w:pPr>
      <w:r>
        <w:t>However, these are many land cover types that have &lt;100 validation sites. Anyway, you can use the create random points method to create random points for each feature in a feature class so trying to convert the LCM2000 to a feature class – fails after 1hr 20:</w:t>
      </w:r>
    </w:p>
    <w:p w14:paraId="3A3A866E" w14:textId="77777777" w:rsidR="00472767" w:rsidRDefault="00472767" w:rsidP="00472767">
      <w:pPr>
        <w:pStyle w:val="Code"/>
      </w:pPr>
      <w:r>
        <w:t>Messages</w:t>
      </w:r>
    </w:p>
    <w:p w14:paraId="7244084B" w14:textId="77777777" w:rsidR="00472767" w:rsidRDefault="00472767" w:rsidP="00472767">
      <w:pPr>
        <w:pStyle w:val="Code"/>
      </w:pPr>
      <w:r>
        <w:t>Executing: RasterToPolygon glc2000_Clip "E:\cottaan\My Documents\ArcGIS\Google Earth Engine Downloads\sampleValidationSites.gdb\glc2000_vector" SIMPLIFY VALUE</w:t>
      </w:r>
    </w:p>
    <w:p w14:paraId="36FF1963" w14:textId="77777777" w:rsidR="00472767" w:rsidRDefault="00472767" w:rsidP="00472767">
      <w:pPr>
        <w:pStyle w:val="Code"/>
      </w:pPr>
      <w:r>
        <w:t>Start Time: Thu Mar 27 16:31:49 2014</w:t>
      </w:r>
    </w:p>
    <w:p w14:paraId="737DB36B" w14:textId="77777777" w:rsidR="00472767" w:rsidRDefault="00472767" w:rsidP="00472767">
      <w:pPr>
        <w:pStyle w:val="Code"/>
      </w:pPr>
      <w:r>
        <w:t>ERROR 999999: Error executing function.</w:t>
      </w:r>
    </w:p>
    <w:p w14:paraId="38590283" w14:textId="77777777" w:rsidR="00472767" w:rsidRDefault="00472767" w:rsidP="00472767">
      <w:pPr>
        <w:pStyle w:val="Code"/>
      </w:pPr>
      <w:r>
        <w:t>("esri.ProjectedCoordinateSystem") The coordinates or measures are out of bounds.</w:t>
      </w:r>
    </w:p>
    <w:p w14:paraId="49C23222" w14:textId="77777777" w:rsidR="00472767" w:rsidRDefault="00472767" w:rsidP="00472767">
      <w:pPr>
        <w:pStyle w:val="Code"/>
      </w:pPr>
      <w:r>
        <w:t>ERROR 010005: Unable to allocate memory.</w:t>
      </w:r>
    </w:p>
    <w:p w14:paraId="3A0A1453" w14:textId="77777777" w:rsidR="00472767" w:rsidRDefault="00472767" w:rsidP="00472767">
      <w:pPr>
        <w:pStyle w:val="Code"/>
      </w:pPr>
      <w:r>
        <w:t>ERROR 010067: Error in executing grid expression.</w:t>
      </w:r>
    </w:p>
    <w:p w14:paraId="2FBA830E" w14:textId="77777777" w:rsidR="00472767" w:rsidRDefault="00472767" w:rsidP="00472767">
      <w:pPr>
        <w:pStyle w:val="Code"/>
      </w:pPr>
      <w:r>
        <w:t>Failed to execute (RasterToPolygon).</w:t>
      </w:r>
    </w:p>
    <w:p w14:paraId="21426DD4" w14:textId="77777777" w:rsidR="00472767" w:rsidRDefault="00472767" w:rsidP="00472767">
      <w:pPr>
        <w:pStyle w:val="Code"/>
      </w:pPr>
      <w:r>
        <w:t>Failed at Thu Mar 27 17:35:11 2014 (Elapsed Time: 1 hours 3 minutes 22 seconds)</w:t>
      </w:r>
    </w:p>
    <w:p w14:paraId="0C7C2B45" w14:textId="77777777" w:rsidR="00472767" w:rsidRDefault="00472767" w:rsidP="00472767">
      <w:pPr>
        <w:pStyle w:val="BodyText2"/>
      </w:pPr>
      <w:r>
        <w:t xml:space="preserve">Table </w:t>
      </w:r>
      <w:r w:rsidRPr="00807488">
        <w:t>gee_random_validation_sites_subset</w:t>
      </w:r>
      <w:r>
        <w:t xml:space="preserve"> created with 20595 random validation sites. However, when you intersect it with the </w:t>
      </w:r>
      <w:r w:rsidRPr="00D95763">
        <w:t>landsat_wrs2</w:t>
      </w:r>
      <w:r>
        <w:t xml:space="preserve"> features you get 61500 records instead –this is because there is overlap between the row/paths so a single random validation site can fall in more than one path/row. See the following records for example:</w:t>
      </w:r>
    </w:p>
    <w:p w14:paraId="1294B3F6" w14:textId="77777777" w:rsidR="00472767" w:rsidRDefault="00472767" w:rsidP="00472767">
      <w:pPr>
        <w:pStyle w:val="BodyText2"/>
      </w:pPr>
    </w:p>
    <w:tbl>
      <w:tblPr>
        <w:tblStyle w:val="TableGridLight1"/>
        <w:tblW w:w="0" w:type="auto"/>
        <w:tblLook w:val="04A0" w:firstRow="1" w:lastRow="0" w:firstColumn="1" w:lastColumn="0" w:noHBand="0" w:noVBand="1"/>
      </w:tblPr>
      <w:tblGrid>
        <w:gridCol w:w="722"/>
        <w:gridCol w:w="1316"/>
        <w:gridCol w:w="1316"/>
        <w:gridCol w:w="476"/>
        <w:gridCol w:w="466"/>
      </w:tblGrid>
      <w:tr w:rsidR="00472767" w:rsidRPr="00D92044" w14:paraId="7393DC49" w14:textId="77777777" w:rsidTr="00B467C2">
        <w:tc>
          <w:tcPr>
            <w:tcW w:w="0" w:type="auto"/>
          </w:tcPr>
          <w:p w14:paraId="6DC89930" w14:textId="77777777" w:rsidR="00472767" w:rsidRPr="00D92044" w:rsidRDefault="00472767" w:rsidP="000E5536">
            <w:pPr>
              <w:pStyle w:val="Tiny"/>
            </w:pPr>
            <w:r>
              <w:lastRenderedPageBreak/>
              <w:t>GLC2000</w:t>
            </w:r>
          </w:p>
        </w:tc>
        <w:tc>
          <w:tcPr>
            <w:tcW w:w="0" w:type="auto"/>
          </w:tcPr>
          <w:p w14:paraId="43A9C8D0" w14:textId="77777777" w:rsidR="00472767" w:rsidRPr="00D92044" w:rsidRDefault="00472767" w:rsidP="000E5536">
            <w:pPr>
              <w:pStyle w:val="Tiny"/>
            </w:pPr>
            <w:r>
              <w:t>Longitude</w:t>
            </w:r>
          </w:p>
        </w:tc>
        <w:tc>
          <w:tcPr>
            <w:tcW w:w="0" w:type="auto"/>
          </w:tcPr>
          <w:p w14:paraId="6389AF7F" w14:textId="77777777" w:rsidR="00472767" w:rsidRPr="00D92044" w:rsidRDefault="00472767" w:rsidP="000E5536">
            <w:pPr>
              <w:pStyle w:val="Tiny"/>
            </w:pPr>
            <w:r>
              <w:t>Latitude</w:t>
            </w:r>
          </w:p>
        </w:tc>
        <w:tc>
          <w:tcPr>
            <w:tcW w:w="0" w:type="auto"/>
          </w:tcPr>
          <w:p w14:paraId="341E9678" w14:textId="77777777" w:rsidR="00472767" w:rsidRPr="00D92044" w:rsidRDefault="00472767" w:rsidP="000E5536">
            <w:pPr>
              <w:pStyle w:val="Tiny"/>
            </w:pPr>
            <w:r>
              <w:t>Path</w:t>
            </w:r>
          </w:p>
        </w:tc>
        <w:tc>
          <w:tcPr>
            <w:tcW w:w="0" w:type="auto"/>
          </w:tcPr>
          <w:p w14:paraId="147F52B0" w14:textId="77777777" w:rsidR="00472767" w:rsidRPr="00D92044" w:rsidRDefault="00472767" w:rsidP="000E5536">
            <w:pPr>
              <w:pStyle w:val="Tiny"/>
            </w:pPr>
            <w:r>
              <w:t>Row</w:t>
            </w:r>
          </w:p>
        </w:tc>
      </w:tr>
      <w:tr w:rsidR="00472767" w:rsidRPr="00D92044" w14:paraId="69A55CA6" w14:textId="77777777" w:rsidTr="00B467C2">
        <w:tc>
          <w:tcPr>
            <w:tcW w:w="0" w:type="auto"/>
          </w:tcPr>
          <w:p w14:paraId="0A76DF20" w14:textId="77777777" w:rsidR="00472767" w:rsidRPr="00D92044" w:rsidRDefault="00472767" w:rsidP="000E5536">
            <w:pPr>
              <w:pStyle w:val="Tiny"/>
            </w:pPr>
            <w:r w:rsidRPr="00D92044">
              <w:t>19</w:t>
            </w:r>
          </w:p>
        </w:tc>
        <w:tc>
          <w:tcPr>
            <w:tcW w:w="0" w:type="auto"/>
          </w:tcPr>
          <w:p w14:paraId="0D5A72D2" w14:textId="77777777" w:rsidR="00472767" w:rsidRPr="00D92044" w:rsidRDefault="00472767" w:rsidP="000E5536">
            <w:pPr>
              <w:pStyle w:val="Tiny"/>
            </w:pPr>
            <w:r w:rsidRPr="00D92044">
              <w:t>15.3738921475808</w:t>
            </w:r>
          </w:p>
        </w:tc>
        <w:tc>
          <w:tcPr>
            <w:tcW w:w="0" w:type="auto"/>
          </w:tcPr>
          <w:p w14:paraId="61F38B7F" w14:textId="77777777" w:rsidR="00472767" w:rsidRPr="00D92044" w:rsidRDefault="00472767" w:rsidP="000E5536">
            <w:pPr>
              <w:pStyle w:val="Tiny"/>
            </w:pPr>
            <w:r w:rsidRPr="00D92044">
              <w:t>79.1914180691189</w:t>
            </w:r>
          </w:p>
        </w:tc>
        <w:tc>
          <w:tcPr>
            <w:tcW w:w="0" w:type="auto"/>
          </w:tcPr>
          <w:p w14:paraId="573B8397" w14:textId="77777777" w:rsidR="00472767" w:rsidRPr="00D92044" w:rsidRDefault="00472767" w:rsidP="000E5536">
            <w:pPr>
              <w:pStyle w:val="Tiny"/>
            </w:pPr>
            <w:r w:rsidRPr="00D92044">
              <w:t>214</w:t>
            </w:r>
          </w:p>
        </w:tc>
        <w:tc>
          <w:tcPr>
            <w:tcW w:w="0" w:type="auto"/>
          </w:tcPr>
          <w:p w14:paraId="21342CBF" w14:textId="77777777" w:rsidR="00472767" w:rsidRPr="00D92044" w:rsidRDefault="00472767" w:rsidP="000E5536">
            <w:pPr>
              <w:pStyle w:val="Tiny"/>
            </w:pPr>
            <w:r w:rsidRPr="00D92044">
              <w:t>3</w:t>
            </w:r>
          </w:p>
        </w:tc>
      </w:tr>
      <w:tr w:rsidR="00472767" w:rsidRPr="00D92044" w14:paraId="58C6683F" w14:textId="77777777" w:rsidTr="00B467C2">
        <w:tc>
          <w:tcPr>
            <w:tcW w:w="0" w:type="auto"/>
          </w:tcPr>
          <w:p w14:paraId="07E02E2A" w14:textId="77777777" w:rsidR="00472767" w:rsidRPr="00D92044" w:rsidRDefault="00472767" w:rsidP="000E5536">
            <w:pPr>
              <w:pStyle w:val="Tiny"/>
            </w:pPr>
            <w:r w:rsidRPr="00D92044">
              <w:t>19</w:t>
            </w:r>
          </w:p>
        </w:tc>
        <w:tc>
          <w:tcPr>
            <w:tcW w:w="0" w:type="auto"/>
          </w:tcPr>
          <w:p w14:paraId="3E57BD47" w14:textId="77777777" w:rsidR="00472767" w:rsidRPr="00D92044" w:rsidRDefault="00472767" w:rsidP="000E5536">
            <w:pPr>
              <w:pStyle w:val="Tiny"/>
            </w:pPr>
            <w:r w:rsidRPr="00D92044">
              <w:t>15.3738921475808</w:t>
            </w:r>
          </w:p>
        </w:tc>
        <w:tc>
          <w:tcPr>
            <w:tcW w:w="0" w:type="auto"/>
          </w:tcPr>
          <w:p w14:paraId="4705133A" w14:textId="77777777" w:rsidR="00472767" w:rsidRPr="00D92044" w:rsidRDefault="00472767" w:rsidP="000E5536">
            <w:pPr>
              <w:pStyle w:val="Tiny"/>
            </w:pPr>
            <w:r w:rsidRPr="00D92044">
              <w:t>79.1914180691189</w:t>
            </w:r>
          </w:p>
        </w:tc>
        <w:tc>
          <w:tcPr>
            <w:tcW w:w="0" w:type="auto"/>
          </w:tcPr>
          <w:p w14:paraId="28BF6805" w14:textId="77777777" w:rsidR="00472767" w:rsidRPr="00D92044" w:rsidRDefault="00472767" w:rsidP="000E5536">
            <w:pPr>
              <w:pStyle w:val="Tiny"/>
            </w:pPr>
            <w:r w:rsidRPr="00D92044">
              <w:t>215</w:t>
            </w:r>
          </w:p>
        </w:tc>
        <w:tc>
          <w:tcPr>
            <w:tcW w:w="0" w:type="auto"/>
          </w:tcPr>
          <w:p w14:paraId="52065A63" w14:textId="77777777" w:rsidR="00472767" w:rsidRPr="00D92044" w:rsidRDefault="00472767" w:rsidP="000E5536">
            <w:pPr>
              <w:pStyle w:val="Tiny"/>
            </w:pPr>
            <w:r w:rsidRPr="00D92044">
              <w:t>3</w:t>
            </w:r>
          </w:p>
        </w:tc>
      </w:tr>
      <w:tr w:rsidR="00472767" w:rsidRPr="00D92044" w14:paraId="57AB6284" w14:textId="77777777" w:rsidTr="00B467C2">
        <w:tc>
          <w:tcPr>
            <w:tcW w:w="0" w:type="auto"/>
          </w:tcPr>
          <w:p w14:paraId="4E9A2263" w14:textId="77777777" w:rsidR="00472767" w:rsidRPr="00D92044" w:rsidRDefault="00472767" w:rsidP="000E5536">
            <w:pPr>
              <w:pStyle w:val="Tiny"/>
            </w:pPr>
            <w:r w:rsidRPr="00D92044">
              <w:t>19</w:t>
            </w:r>
          </w:p>
        </w:tc>
        <w:tc>
          <w:tcPr>
            <w:tcW w:w="0" w:type="auto"/>
          </w:tcPr>
          <w:p w14:paraId="0A260037" w14:textId="77777777" w:rsidR="00472767" w:rsidRPr="00D92044" w:rsidRDefault="00472767" w:rsidP="000E5536">
            <w:pPr>
              <w:pStyle w:val="Tiny"/>
            </w:pPr>
            <w:r w:rsidRPr="00D92044">
              <w:t>15.3738921475808</w:t>
            </w:r>
          </w:p>
        </w:tc>
        <w:tc>
          <w:tcPr>
            <w:tcW w:w="0" w:type="auto"/>
          </w:tcPr>
          <w:p w14:paraId="6EE3060F" w14:textId="77777777" w:rsidR="00472767" w:rsidRPr="00D92044" w:rsidRDefault="00472767" w:rsidP="000E5536">
            <w:pPr>
              <w:pStyle w:val="Tiny"/>
            </w:pPr>
            <w:r w:rsidRPr="00D92044">
              <w:t>79.1914180691189</w:t>
            </w:r>
          </w:p>
        </w:tc>
        <w:tc>
          <w:tcPr>
            <w:tcW w:w="0" w:type="auto"/>
          </w:tcPr>
          <w:p w14:paraId="166C639D" w14:textId="77777777" w:rsidR="00472767" w:rsidRPr="00D92044" w:rsidRDefault="00472767" w:rsidP="000E5536">
            <w:pPr>
              <w:pStyle w:val="Tiny"/>
            </w:pPr>
            <w:r w:rsidRPr="00D92044">
              <w:t>216</w:t>
            </w:r>
          </w:p>
        </w:tc>
        <w:tc>
          <w:tcPr>
            <w:tcW w:w="0" w:type="auto"/>
          </w:tcPr>
          <w:p w14:paraId="573642BE" w14:textId="77777777" w:rsidR="00472767" w:rsidRPr="00D92044" w:rsidRDefault="00472767" w:rsidP="000E5536">
            <w:pPr>
              <w:pStyle w:val="Tiny"/>
            </w:pPr>
            <w:r w:rsidRPr="00D92044">
              <w:t>3</w:t>
            </w:r>
          </w:p>
        </w:tc>
      </w:tr>
      <w:tr w:rsidR="00472767" w:rsidRPr="00D92044" w14:paraId="673F0677" w14:textId="77777777" w:rsidTr="00B467C2">
        <w:tc>
          <w:tcPr>
            <w:tcW w:w="0" w:type="auto"/>
          </w:tcPr>
          <w:p w14:paraId="64EF4694" w14:textId="77777777" w:rsidR="00472767" w:rsidRPr="00D92044" w:rsidRDefault="00472767" w:rsidP="000E5536">
            <w:pPr>
              <w:pStyle w:val="Tiny"/>
            </w:pPr>
            <w:r w:rsidRPr="00D92044">
              <w:t>19</w:t>
            </w:r>
          </w:p>
        </w:tc>
        <w:tc>
          <w:tcPr>
            <w:tcW w:w="0" w:type="auto"/>
          </w:tcPr>
          <w:p w14:paraId="4A7399CB" w14:textId="77777777" w:rsidR="00472767" w:rsidRPr="00D92044" w:rsidRDefault="00472767" w:rsidP="000E5536">
            <w:pPr>
              <w:pStyle w:val="Tiny"/>
            </w:pPr>
            <w:r w:rsidRPr="00D92044">
              <w:t>15.3738921475808</w:t>
            </w:r>
          </w:p>
        </w:tc>
        <w:tc>
          <w:tcPr>
            <w:tcW w:w="0" w:type="auto"/>
          </w:tcPr>
          <w:p w14:paraId="4FDFEE84" w14:textId="77777777" w:rsidR="00472767" w:rsidRPr="00D92044" w:rsidRDefault="00472767" w:rsidP="000E5536">
            <w:pPr>
              <w:pStyle w:val="Tiny"/>
            </w:pPr>
            <w:r w:rsidRPr="00D92044">
              <w:t>79.1914180691189</w:t>
            </w:r>
          </w:p>
        </w:tc>
        <w:tc>
          <w:tcPr>
            <w:tcW w:w="0" w:type="auto"/>
          </w:tcPr>
          <w:p w14:paraId="5CCE1BC3" w14:textId="77777777" w:rsidR="00472767" w:rsidRPr="00D92044" w:rsidRDefault="00472767" w:rsidP="000E5536">
            <w:pPr>
              <w:pStyle w:val="Tiny"/>
            </w:pPr>
            <w:r w:rsidRPr="00D92044">
              <w:t>217</w:t>
            </w:r>
          </w:p>
        </w:tc>
        <w:tc>
          <w:tcPr>
            <w:tcW w:w="0" w:type="auto"/>
          </w:tcPr>
          <w:p w14:paraId="6A0BF190" w14:textId="77777777" w:rsidR="00472767" w:rsidRPr="00D92044" w:rsidRDefault="00472767" w:rsidP="000E5536">
            <w:pPr>
              <w:pStyle w:val="Tiny"/>
            </w:pPr>
            <w:r w:rsidRPr="00D92044">
              <w:t>3</w:t>
            </w:r>
          </w:p>
        </w:tc>
      </w:tr>
      <w:tr w:rsidR="00472767" w:rsidRPr="00D92044" w14:paraId="15899661" w14:textId="77777777" w:rsidTr="00B467C2">
        <w:tc>
          <w:tcPr>
            <w:tcW w:w="0" w:type="auto"/>
          </w:tcPr>
          <w:p w14:paraId="77E7E54F" w14:textId="77777777" w:rsidR="00472767" w:rsidRPr="00D92044" w:rsidRDefault="00472767" w:rsidP="000E5536">
            <w:pPr>
              <w:pStyle w:val="Tiny"/>
            </w:pPr>
            <w:r w:rsidRPr="00D92044">
              <w:t>19</w:t>
            </w:r>
          </w:p>
        </w:tc>
        <w:tc>
          <w:tcPr>
            <w:tcW w:w="0" w:type="auto"/>
          </w:tcPr>
          <w:p w14:paraId="1654FEFD" w14:textId="77777777" w:rsidR="00472767" w:rsidRPr="00D92044" w:rsidRDefault="00472767" w:rsidP="000E5536">
            <w:pPr>
              <w:pStyle w:val="Tiny"/>
            </w:pPr>
            <w:r w:rsidRPr="00D92044">
              <w:t>15.3738921475808</w:t>
            </w:r>
          </w:p>
        </w:tc>
        <w:tc>
          <w:tcPr>
            <w:tcW w:w="0" w:type="auto"/>
          </w:tcPr>
          <w:p w14:paraId="55C6E9FB" w14:textId="77777777" w:rsidR="00472767" w:rsidRPr="00D92044" w:rsidRDefault="00472767" w:rsidP="000E5536">
            <w:pPr>
              <w:pStyle w:val="Tiny"/>
            </w:pPr>
            <w:r w:rsidRPr="00D92044">
              <w:t>79.1914180691189</w:t>
            </w:r>
          </w:p>
        </w:tc>
        <w:tc>
          <w:tcPr>
            <w:tcW w:w="0" w:type="auto"/>
          </w:tcPr>
          <w:p w14:paraId="4B0B1341" w14:textId="77777777" w:rsidR="00472767" w:rsidRPr="00D92044" w:rsidRDefault="00472767" w:rsidP="000E5536">
            <w:pPr>
              <w:pStyle w:val="Tiny"/>
            </w:pPr>
            <w:r w:rsidRPr="00D92044">
              <w:t>218</w:t>
            </w:r>
          </w:p>
        </w:tc>
        <w:tc>
          <w:tcPr>
            <w:tcW w:w="0" w:type="auto"/>
          </w:tcPr>
          <w:p w14:paraId="02EE92FD" w14:textId="77777777" w:rsidR="00472767" w:rsidRPr="00D92044" w:rsidRDefault="00472767" w:rsidP="000E5536">
            <w:pPr>
              <w:pStyle w:val="Tiny"/>
            </w:pPr>
            <w:r w:rsidRPr="00D92044">
              <w:t>3</w:t>
            </w:r>
          </w:p>
        </w:tc>
      </w:tr>
      <w:tr w:rsidR="00472767" w:rsidRPr="00D92044" w14:paraId="48329401" w14:textId="77777777" w:rsidTr="00B467C2">
        <w:tc>
          <w:tcPr>
            <w:tcW w:w="0" w:type="auto"/>
          </w:tcPr>
          <w:p w14:paraId="5A5ACFFF" w14:textId="77777777" w:rsidR="00472767" w:rsidRPr="00D92044" w:rsidRDefault="00472767" w:rsidP="000E5536">
            <w:pPr>
              <w:pStyle w:val="Tiny"/>
            </w:pPr>
            <w:r w:rsidRPr="00D92044">
              <w:t>19</w:t>
            </w:r>
          </w:p>
        </w:tc>
        <w:tc>
          <w:tcPr>
            <w:tcW w:w="0" w:type="auto"/>
          </w:tcPr>
          <w:p w14:paraId="68EA426D" w14:textId="77777777" w:rsidR="00472767" w:rsidRPr="00D92044" w:rsidRDefault="00472767" w:rsidP="000E5536">
            <w:pPr>
              <w:pStyle w:val="Tiny"/>
            </w:pPr>
            <w:r w:rsidRPr="00D92044">
              <w:t>15.3738921475808</w:t>
            </w:r>
          </w:p>
        </w:tc>
        <w:tc>
          <w:tcPr>
            <w:tcW w:w="0" w:type="auto"/>
          </w:tcPr>
          <w:p w14:paraId="7E0332CD" w14:textId="77777777" w:rsidR="00472767" w:rsidRPr="00D92044" w:rsidRDefault="00472767" w:rsidP="000E5536">
            <w:pPr>
              <w:pStyle w:val="Tiny"/>
            </w:pPr>
            <w:r w:rsidRPr="00D92044">
              <w:t>79.1914180691189</w:t>
            </w:r>
          </w:p>
        </w:tc>
        <w:tc>
          <w:tcPr>
            <w:tcW w:w="0" w:type="auto"/>
          </w:tcPr>
          <w:p w14:paraId="5BC0CF31" w14:textId="77777777" w:rsidR="00472767" w:rsidRPr="00D92044" w:rsidRDefault="00472767" w:rsidP="000E5536">
            <w:pPr>
              <w:pStyle w:val="Tiny"/>
            </w:pPr>
            <w:r w:rsidRPr="00D92044">
              <w:t>219</w:t>
            </w:r>
          </w:p>
        </w:tc>
        <w:tc>
          <w:tcPr>
            <w:tcW w:w="0" w:type="auto"/>
          </w:tcPr>
          <w:p w14:paraId="0ED97A39" w14:textId="77777777" w:rsidR="00472767" w:rsidRPr="00D92044" w:rsidRDefault="00472767" w:rsidP="000E5536">
            <w:pPr>
              <w:pStyle w:val="Tiny"/>
            </w:pPr>
            <w:r w:rsidRPr="00D92044">
              <w:t>3</w:t>
            </w:r>
          </w:p>
        </w:tc>
      </w:tr>
      <w:tr w:rsidR="00472767" w:rsidRPr="00D92044" w14:paraId="2F7C5475" w14:textId="77777777" w:rsidTr="00B467C2">
        <w:tc>
          <w:tcPr>
            <w:tcW w:w="0" w:type="auto"/>
          </w:tcPr>
          <w:p w14:paraId="5764C626" w14:textId="77777777" w:rsidR="00472767" w:rsidRPr="00D92044" w:rsidRDefault="00472767" w:rsidP="000E5536">
            <w:pPr>
              <w:pStyle w:val="Tiny"/>
            </w:pPr>
            <w:r w:rsidRPr="00D92044">
              <w:t>19</w:t>
            </w:r>
          </w:p>
        </w:tc>
        <w:tc>
          <w:tcPr>
            <w:tcW w:w="0" w:type="auto"/>
          </w:tcPr>
          <w:p w14:paraId="50128D33" w14:textId="77777777" w:rsidR="00472767" w:rsidRPr="00D92044" w:rsidRDefault="00472767" w:rsidP="000E5536">
            <w:pPr>
              <w:pStyle w:val="Tiny"/>
            </w:pPr>
            <w:r w:rsidRPr="00D92044">
              <w:t>15.3738921475808</w:t>
            </w:r>
          </w:p>
        </w:tc>
        <w:tc>
          <w:tcPr>
            <w:tcW w:w="0" w:type="auto"/>
          </w:tcPr>
          <w:p w14:paraId="72BFBEDB" w14:textId="77777777" w:rsidR="00472767" w:rsidRPr="00D92044" w:rsidRDefault="00472767" w:rsidP="000E5536">
            <w:pPr>
              <w:pStyle w:val="Tiny"/>
            </w:pPr>
            <w:r w:rsidRPr="00D92044">
              <w:t>79.1914180691189</w:t>
            </w:r>
          </w:p>
        </w:tc>
        <w:tc>
          <w:tcPr>
            <w:tcW w:w="0" w:type="auto"/>
          </w:tcPr>
          <w:p w14:paraId="4109D5E3" w14:textId="77777777" w:rsidR="00472767" w:rsidRPr="00D92044" w:rsidRDefault="00472767" w:rsidP="000E5536">
            <w:pPr>
              <w:pStyle w:val="Tiny"/>
            </w:pPr>
            <w:r w:rsidRPr="00D92044">
              <w:t>220</w:t>
            </w:r>
          </w:p>
        </w:tc>
        <w:tc>
          <w:tcPr>
            <w:tcW w:w="0" w:type="auto"/>
          </w:tcPr>
          <w:p w14:paraId="315F48E5" w14:textId="77777777" w:rsidR="00472767" w:rsidRPr="00D92044" w:rsidRDefault="00472767" w:rsidP="000E5536">
            <w:pPr>
              <w:pStyle w:val="Tiny"/>
            </w:pPr>
            <w:r w:rsidRPr="00D92044">
              <w:t>2</w:t>
            </w:r>
          </w:p>
        </w:tc>
      </w:tr>
      <w:tr w:rsidR="00472767" w:rsidRPr="00D92044" w14:paraId="7825A6B3" w14:textId="77777777" w:rsidTr="00B467C2">
        <w:tc>
          <w:tcPr>
            <w:tcW w:w="0" w:type="auto"/>
          </w:tcPr>
          <w:p w14:paraId="4FC0C91F" w14:textId="77777777" w:rsidR="00472767" w:rsidRPr="00D92044" w:rsidRDefault="00472767" w:rsidP="000E5536">
            <w:pPr>
              <w:pStyle w:val="Tiny"/>
            </w:pPr>
            <w:r w:rsidRPr="00D92044">
              <w:t>19</w:t>
            </w:r>
          </w:p>
        </w:tc>
        <w:tc>
          <w:tcPr>
            <w:tcW w:w="0" w:type="auto"/>
          </w:tcPr>
          <w:p w14:paraId="31F08214" w14:textId="77777777" w:rsidR="00472767" w:rsidRPr="00D92044" w:rsidRDefault="00472767" w:rsidP="000E5536">
            <w:pPr>
              <w:pStyle w:val="Tiny"/>
            </w:pPr>
            <w:r w:rsidRPr="00D92044">
              <w:t>15.3738921475808</w:t>
            </w:r>
          </w:p>
        </w:tc>
        <w:tc>
          <w:tcPr>
            <w:tcW w:w="0" w:type="auto"/>
          </w:tcPr>
          <w:p w14:paraId="72BB0E9B" w14:textId="77777777" w:rsidR="00472767" w:rsidRPr="00D92044" w:rsidRDefault="00472767" w:rsidP="000E5536">
            <w:pPr>
              <w:pStyle w:val="Tiny"/>
            </w:pPr>
            <w:r w:rsidRPr="00D92044">
              <w:t>79.1914180691189</w:t>
            </w:r>
          </w:p>
        </w:tc>
        <w:tc>
          <w:tcPr>
            <w:tcW w:w="0" w:type="auto"/>
          </w:tcPr>
          <w:p w14:paraId="0D2C4C3E" w14:textId="77777777" w:rsidR="00472767" w:rsidRPr="00D92044" w:rsidRDefault="00472767" w:rsidP="000E5536">
            <w:pPr>
              <w:pStyle w:val="Tiny"/>
            </w:pPr>
            <w:r w:rsidRPr="00D92044">
              <w:t>220</w:t>
            </w:r>
          </w:p>
        </w:tc>
        <w:tc>
          <w:tcPr>
            <w:tcW w:w="0" w:type="auto"/>
          </w:tcPr>
          <w:p w14:paraId="7775AAC8" w14:textId="77777777" w:rsidR="00472767" w:rsidRPr="00D92044" w:rsidRDefault="00472767" w:rsidP="000E5536">
            <w:pPr>
              <w:pStyle w:val="Tiny"/>
            </w:pPr>
            <w:r w:rsidRPr="00D92044">
              <w:t>3</w:t>
            </w:r>
          </w:p>
        </w:tc>
      </w:tr>
      <w:tr w:rsidR="00472767" w:rsidRPr="00D92044" w14:paraId="36407B5D" w14:textId="77777777" w:rsidTr="00B467C2">
        <w:tc>
          <w:tcPr>
            <w:tcW w:w="0" w:type="auto"/>
          </w:tcPr>
          <w:p w14:paraId="57791E88" w14:textId="77777777" w:rsidR="00472767" w:rsidRPr="00D92044" w:rsidRDefault="00472767" w:rsidP="000E5536">
            <w:pPr>
              <w:pStyle w:val="Tiny"/>
            </w:pPr>
            <w:r w:rsidRPr="00D92044">
              <w:t>19</w:t>
            </w:r>
          </w:p>
        </w:tc>
        <w:tc>
          <w:tcPr>
            <w:tcW w:w="0" w:type="auto"/>
          </w:tcPr>
          <w:p w14:paraId="5C952AD6" w14:textId="77777777" w:rsidR="00472767" w:rsidRPr="00D92044" w:rsidRDefault="00472767" w:rsidP="000E5536">
            <w:pPr>
              <w:pStyle w:val="Tiny"/>
            </w:pPr>
            <w:r w:rsidRPr="00D92044">
              <w:t>15.3738921475808</w:t>
            </w:r>
          </w:p>
        </w:tc>
        <w:tc>
          <w:tcPr>
            <w:tcW w:w="0" w:type="auto"/>
          </w:tcPr>
          <w:p w14:paraId="61992F01" w14:textId="77777777" w:rsidR="00472767" w:rsidRPr="00D92044" w:rsidRDefault="00472767" w:rsidP="000E5536">
            <w:pPr>
              <w:pStyle w:val="Tiny"/>
            </w:pPr>
            <w:r w:rsidRPr="00D92044">
              <w:t>79.1914180691189</w:t>
            </w:r>
          </w:p>
        </w:tc>
        <w:tc>
          <w:tcPr>
            <w:tcW w:w="0" w:type="auto"/>
          </w:tcPr>
          <w:p w14:paraId="4CAD1C58" w14:textId="77777777" w:rsidR="00472767" w:rsidRPr="00D92044" w:rsidRDefault="00472767" w:rsidP="000E5536">
            <w:pPr>
              <w:pStyle w:val="Tiny"/>
            </w:pPr>
            <w:r w:rsidRPr="00D92044">
              <w:t>221</w:t>
            </w:r>
          </w:p>
        </w:tc>
        <w:tc>
          <w:tcPr>
            <w:tcW w:w="0" w:type="auto"/>
          </w:tcPr>
          <w:p w14:paraId="282533C9" w14:textId="77777777" w:rsidR="00472767" w:rsidRPr="00D92044" w:rsidRDefault="00472767" w:rsidP="000E5536">
            <w:pPr>
              <w:pStyle w:val="Tiny"/>
            </w:pPr>
            <w:r w:rsidRPr="00D92044">
              <w:t>2</w:t>
            </w:r>
          </w:p>
        </w:tc>
      </w:tr>
      <w:tr w:rsidR="00472767" w:rsidRPr="00D92044" w14:paraId="44713B76" w14:textId="77777777" w:rsidTr="00B467C2">
        <w:tc>
          <w:tcPr>
            <w:tcW w:w="0" w:type="auto"/>
          </w:tcPr>
          <w:p w14:paraId="62C9745A" w14:textId="77777777" w:rsidR="00472767" w:rsidRPr="00D92044" w:rsidRDefault="00472767" w:rsidP="000E5536">
            <w:pPr>
              <w:pStyle w:val="Tiny"/>
            </w:pPr>
            <w:r w:rsidRPr="00D92044">
              <w:t>19</w:t>
            </w:r>
          </w:p>
        </w:tc>
        <w:tc>
          <w:tcPr>
            <w:tcW w:w="0" w:type="auto"/>
          </w:tcPr>
          <w:p w14:paraId="65818B2B" w14:textId="77777777" w:rsidR="00472767" w:rsidRPr="00D92044" w:rsidRDefault="00472767" w:rsidP="000E5536">
            <w:pPr>
              <w:pStyle w:val="Tiny"/>
            </w:pPr>
            <w:r w:rsidRPr="00D92044">
              <w:t>15.3738921475808</w:t>
            </w:r>
          </w:p>
        </w:tc>
        <w:tc>
          <w:tcPr>
            <w:tcW w:w="0" w:type="auto"/>
          </w:tcPr>
          <w:p w14:paraId="35C4CEBB" w14:textId="77777777" w:rsidR="00472767" w:rsidRPr="00D92044" w:rsidRDefault="00472767" w:rsidP="000E5536">
            <w:pPr>
              <w:pStyle w:val="Tiny"/>
            </w:pPr>
            <w:r w:rsidRPr="00D92044">
              <w:t>79.1914180691189</w:t>
            </w:r>
          </w:p>
        </w:tc>
        <w:tc>
          <w:tcPr>
            <w:tcW w:w="0" w:type="auto"/>
          </w:tcPr>
          <w:p w14:paraId="5A3BBB2B" w14:textId="77777777" w:rsidR="00472767" w:rsidRPr="00D92044" w:rsidRDefault="00472767" w:rsidP="000E5536">
            <w:pPr>
              <w:pStyle w:val="Tiny"/>
            </w:pPr>
            <w:r w:rsidRPr="00D92044">
              <w:t>222</w:t>
            </w:r>
          </w:p>
        </w:tc>
        <w:tc>
          <w:tcPr>
            <w:tcW w:w="0" w:type="auto"/>
          </w:tcPr>
          <w:p w14:paraId="4088354A" w14:textId="77777777" w:rsidR="00472767" w:rsidRPr="00D92044" w:rsidRDefault="00472767" w:rsidP="000E5536">
            <w:pPr>
              <w:pStyle w:val="Tiny"/>
            </w:pPr>
            <w:r w:rsidRPr="00D92044">
              <w:t>2</w:t>
            </w:r>
          </w:p>
        </w:tc>
      </w:tr>
    </w:tbl>
    <w:p w14:paraId="47030711" w14:textId="77777777" w:rsidR="00472767" w:rsidRDefault="00472767" w:rsidP="00472767">
      <w:pPr>
        <w:pStyle w:val="BodyText2"/>
      </w:pPr>
      <w:r>
        <w:t xml:space="preserve">So for this random validation site there are 10 Landsat Path/Row scenes available. We can populate the </w:t>
      </w:r>
      <w:r w:rsidRPr="00807488">
        <w:t>gee_random_validation_sites_subset</w:t>
      </w:r>
      <w:r>
        <w:t xml:space="preserve"> table with the last record to avoid making three times as many requests to GEE to get the pixel data (query </w:t>
      </w:r>
      <w:r w:rsidRPr="004F4988">
        <w:t>gee_update_random_validation_sites_with_path_row.sql</w:t>
      </w:r>
      <w:r>
        <w:t xml:space="preserve">). Trying the validation routine with </w:t>
      </w:r>
      <w:r w:rsidRPr="00325CC6">
        <w:t>Path: 179 Row: 61</w:t>
      </w:r>
      <w:r>
        <w:t>.</w:t>
      </w:r>
    </w:p>
    <w:p w14:paraId="5A32F1EA" w14:textId="77777777" w:rsidR="00472767" w:rsidRDefault="00472767" w:rsidP="00472767">
      <w:pPr>
        <w:pStyle w:val="BodyText2"/>
      </w:pPr>
      <w:r>
        <w:t>Filtering a collection by path/row is incredibly slow. Perhaps get the scene centroid and filter that way! Yes. However, there are not always scenes for some path/rows so I need to populate the landsat_wrs table with the statistics of the number of scenes for each path/row for Landsat 8 so we can choose those random sites based on the ones with available scenes. Created a script called populateL8CollectionStatistics.py to get the data from GEE and populate the table. It also populates the cloud cover statistics for  each scene. We can use this to prioritise which scenes to use.</w:t>
      </w:r>
    </w:p>
    <w:p w14:paraId="6F777692" w14:textId="77777777" w:rsidR="00472767" w:rsidRDefault="00472767" w:rsidP="00472767">
      <w:pPr>
        <w:pStyle w:val="BodyText2"/>
      </w:pPr>
      <w:r>
        <w:t xml:space="preserve">Next step is to validate the random sites – however, there are issues with getRegion that mean that I have to update the lat/long values in the database with Google Earth Engine pixel centroids – see </w:t>
      </w:r>
      <w:r>
        <w:fldChar w:fldCharType="begin"/>
      </w:r>
      <w:r>
        <w:instrText xml:space="preserve"> REF _Ref384391606 \h </w:instrText>
      </w:r>
      <w:r>
        <w:fldChar w:fldCharType="separate"/>
      </w:r>
      <w:r>
        <w:t>Getting pixel values</w:t>
      </w:r>
      <w:r>
        <w:fldChar w:fldCharType="end"/>
      </w:r>
      <w:r>
        <w:t>. Using updateLatLongValues.py – first attempt failed at p51 row 10. This doesn’t work! Lat/long values are still not the same! Had to run the getRegion on all the validation site subset to get the correct google pixel centroids.</w:t>
      </w:r>
    </w:p>
    <w:p w14:paraId="550CB3B4" w14:textId="77777777" w:rsidR="00472767" w:rsidRDefault="00472767" w:rsidP="00472767">
      <w:pPr>
        <w:pStyle w:val="Heading10"/>
      </w:pPr>
      <w:r>
        <w:t>Created in Google Earth Engine</w:t>
      </w:r>
    </w:p>
    <w:p w14:paraId="6356D32F" w14:textId="77777777" w:rsidR="00472767" w:rsidRDefault="00472767" w:rsidP="00472767">
      <w:pPr>
        <w:pStyle w:val="BodyText2"/>
      </w:pPr>
      <w:r>
        <w:t xml:space="preserve">We need to create lots of random validation sites that will allow us to get 10,000 points that have been classified as water to be able to get a robust statistic on commission error. To do that we will use GEE to create lots of random validation sites but within water. Created a new python module to do this called </w:t>
      </w:r>
      <w:hyperlink r:id="rId596" w:history="1">
        <w:r w:rsidRPr="00283EB4">
          <w:rPr>
            <w:rStyle w:val="Hyperlink"/>
          </w:rPr>
          <w:t>createWaterPoints.py</w:t>
        </w:r>
      </w:hyperlink>
      <w:r>
        <w:t xml:space="preserve"> – updated the cached API as the previous one did not contain the method reduceToVectors. The Python code keeps crashing with: </w:t>
      </w:r>
    </w:p>
    <w:p w14:paraId="14F0A744" w14:textId="77777777" w:rsidR="00472767" w:rsidRDefault="00472767" w:rsidP="00D96B97">
      <w:pPr>
        <w:pStyle w:val="Unix"/>
      </w:pPr>
      <w:r w:rsidRPr="0096368A">
        <w:t>ee.ee_exception.EEException: Server returned HTTP code: 502</w:t>
      </w:r>
    </w:p>
    <w:p w14:paraId="6F4D9279" w14:textId="77777777" w:rsidR="00472767" w:rsidRDefault="00472767" w:rsidP="00472767">
      <w:pPr>
        <w:pStyle w:val="BodyText2"/>
      </w:pPr>
      <w:r>
        <w:t xml:space="preserve">Added some error handling – now it doesn’t crash, but there are errors. The code was causing GEE to sweat a bit, and Dave Thau suggested some changes which I have now done and it works ok. Populating the database with water points from every row/path where there is suitable imagery. There are some performance issues with the createWaterPoints.py module which I still haven’t got to the bottom of. See </w:t>
      </w:r>
      <w:r>
        <w:fldChar w:fldCharType="begin"/>
      </w:r>
      <w:r>
        <w:instrText xml:space="preserve"> REF _Ref388430677 \h </w:instrText>
      </w:r>
      <w:r>
        <w:fldChar w:fldCharType="separate"/>
      </w:r>
      <w:r>
        <w:rPr>
          <w:b/>
          <w:bCs w:val="0"/>
        </w:rPr>
        <w:t>Error! Reference source not found.</w:t>
      </w:r>
      <w:r>
        <w:fldChar w:fldCharType="end"/>
      </w:r>
      <w:r>
        <w:t xml:space="preserve">. Trying out code to iterate through each path and get all features for a path and then flatten them all using flatter as per Daves suggestions. Creating a new branch called rowpathiterator. Didn’t help </w:t>
      </w:r>
      <w:r>
        <w:sym w:font="Wingdings" w:char="F04C"/>
      </w:r>
      <w:r>
        <w:t xml:space="preserve"> </w:t>
      </w:r>
    </w:p>
    <w:p w14:paraId="0DF923B2" w14:textId="77777777" w:rsidR="00472767" w:rsidRDefault="00472767" w:rsidP="00472767">
      <w:pPr>
        <w:pStyle w:val="BodyText2"/>
      </w:pPr>
      <w:r>
        <w:t xml:space="preserve">Looking at the network stats using </w:t>
      </w:r>
      <w:r w:rsidRPr="00B6018A">
        <w:t xml:space="preserve">netstat </w:t>
      </w:r>
      <w:r>
        <w:t>–</w:t>
      </w:r>
      <w:r w:rsidRPr="00B6018A">
        <w:t>nputw</w:t>
      </w:r>
      <w:r>
        <w:t>:</w:t>
      </w:r>
    </w:p>
    <w:p w14:paraId="29DB2155" w14:textId="77777777" w:rsidR="00472767" w:rsidRDefault="00472767" w:rsidP="00D96B97">
      <w:pPr>
        <w:pStyle w:val="Unix"/>
      </w:pPr>
      <w:r>
        <w:t>Active Internet connections (w/o servers)</w:t>
      </w:r>
    </w:p>
    <w:p w14:paraId="569A8029" w14:textId="77777777" w:rsidR="00472767" w:rsidRDefault="00472767" w:rsidP="00D96B97">
      <w:pPr>
        <w:pStyle w:val="Unix"/>
      </w:pPr>
      <w:r>
        <w:t>Proto Recv-Q Send-Q Local Address               Foreign Address             State       PID/Program name</w:t>
      </w:r>
    </w:p>
    <w:p w14:paraId="00338D46" w14:textId="77777777" w:rsidR="00472767" w:rsidRDefault="00472767" w:rsidP="00D96B97">
      <w:pPr>
        <w:pStyle w:val="Unix"/>
      </w:pPr>
      <w:r>
        <w:t>tcp        0      0 139.191.147.182:33012       173.194.70.95:443           TIME_WAIT   -</w:t>
      </w:r>
    </w:p>
    <w:p w14:paraId="54BF6AE1" w14:textId="77777777" w:rsidR="00472767" w:rsidRDefault="00472767" w:rsidP="00D96B97">
      <w:pPr>
        <w:pStyle w:val="Unix"/>
      </w:pPr>
      <w:r>
        <w:t>tcp        0      0 139.191.147.182:33014       173.194.70.95:443           TIME_WAIT   -</w:t>
      </w:r>
    </w:p>
    <w:p w14:paraId="4E741946" w14:textId="77777777" w:rsidR="00472767" w:rsidRDefault="00472767" w:rsidP="00D96B97">
      <w:pPr>
        <w:pStyle w:val="Unix"/>
      </w:pPr>
      <w:r>
        <w:t>tcp        0      0 139.191.147.182:33009       173.194.70.95:443           TIME_WAIT   -</w:t>
      </w:r>
    </w:p>
    <w:p w14:paraId="56FA6AFE" w14:textId="77777777" w:rsidR="00472767" w:rsidRDefault="00472767" w:rsidP="00D96B97">
      <w:pPr>
        <w:pStyle w:val="Unix"/>
      </w:pPr>
      <w:r>
        <w:t>tcp        0      0 139.191.147.182:44649       173.194.70.84:443           TIME_WAIT   -</w:t>
      </w:r>
    </w:p>
    <w:p w14:paraId="5FE786EF" w14:textId="77777777" w:rsidR="00472767" w:rsidRDefault="00472767" w:rsidP="00D96B97">
      <w:pPr>
        <w:pStyle w:val="Unix"/>
      </w:pPr>
      <w:r>
        <w:t>tcp        0      0 139.191.147.182:22          139.191.170.67:58492        ESTABLISHED -</w:t>
      </w:r>
    </w:p>
    <w:p w14:paraId="503077E8" w14:textId="77777777" w:rsidR="00472767" w:rsidRDefault="00472767" w:rsidP="00D96B97">
      <w:pPr>
        <w:pStyle w:val="Unix"/>
      </w:pPr>
      <w:r>
        <w:t>tcp        0      0 139.191.147.182:43084       139.191.254.38:5432         ESTABLISHED 30778/python</w:t>
      </w:r>
    </w:p>
    <w:p w14:paraId="6E74ED80" w14:textId="77777777" w:rsidR="00472767" w:rsidRDefault="00472767" w:rsidP="00D96B97">
      <w:pPr>
        <w:pStyle w:val="Unix"/>
      </w:pPr>
      <w:r>
        <w:t>tcp        0      0 139.191.147.182:33010       173.194.70.95:443           TIME_WAIT   -</w:t>
      </w:r>
    </w:p>
    <w:p w14:paraId="16C828C3" w14:textId="77777777" w:rsidR="00472767" w:rsidRDefault="00472767" w:rsidP="00D96B97">
      <w:pPr>
        <w:pStyle w:val="Unix"/>
      </w:pPr>
      <w:r>
        <w:t>tcp        0      0 139.191.147.182:22          139.191.170.67:57316        ESTABLISHED -</w:t>
      </w:r>
    </w:p>
    <w:p w14:paraId="17D06BA0" w14:textId="77777777" w:rsidR="00472767" w:rsidRDefault="00472767" w:rsidP="00D96B97">
      <w:pPr>
        <w:pStyle w:val="Unix"/>
      </w:pPr>
      <w:r>
        <w:t>tcp        0      0 139.191.147.182:33015       173.194.70.95:443           TIME_WAIT   -</w:t>
      </w:r>
    </w:p>
    <w:p w14:paraId="31BDA81A" w14:textId="77777777" w:rsidR="00472767" w:rsidRDefault="00472767" w:rsidP="00D96B97">
      <w:pPr>
        <w:pStyle w:val="Unix"/>
      </w:pPr>
      <w:r>
        <w:t>tcp        0      0 139.191.147.182:32996       173.194.70.95:443           TIME_WAIT   -</w:t>
      </w:r>
    </w:p>
    <w:p w14:paraId="53E6B227" w14:textId="77777777" w:rsidR="00472767" w:rsidRDefault="00472767" w:rsidP="00D96B97">
      <w:pPr>
        <w:pStyle w:val="Unix"/>
      </w:pPr>
      <w:r>
        <w:t>tcp        0      0 139.191.147.182:33011       173.194.70.95:443           TIME_WAIT   -</w:t>
      </w:r>
    </w:p>
    <w:p w14:paraId="544D71A9" w14:textId="77777777" w:rsidR="00472767" w:rsidRDefault="00472767" w:rsidP="00D96B97">
      <w:pPr>
        <w:pStyle w:val="Unix"/>
      </w:pPr>
      <w:r>
        <w:t>tcp        0      0 139.191.147.182:22          139.191.170.67:50699        ESTABLISHED -</w:t>
      </w:r>
    </w:p>
    <w:p w14:paraId="3A0E4506" w14:textId="77777777" w:rsidR="00472767" w:rsidRDefault="00472767" w:rsidP="00D96B97">
      <w:pPr>
        <w:pStyle w:val="Unix"/>
      </w:pPr>
      <w:r>
        <w:t>tcp        0      0 139.191.147.182:33017       173.194.70.95:443           ESTABLISHED 30778/python</w:t>
      </w:r>
    </w:p>
    <w:p w14:paraId="507ACED8" w14:textId="77777777" w:rsidR="00472767" w:rsidRDefault="00472767" w:rsidP="00D96B97">
      <w:pPr>
        <w:pStyle w:val="Unix"/>
      </w:pPr>
      <w:r>
        <w:t>tcp        0      0 139.191.147.182:22          139.191.170.67:58037        ESTABLISHED -</w:t>
      </w:r>
    </w:p>
    <w:p w14:paraId="125E223E" w14:textId="77777777" w:rsidR="00472767" w:rsidRDefault="00472767" w:rsidP="00D96B97">
      <w:pPr>
        <w:pStyle w:val="Unix"/>
      </w:pPr>
      <w:r>
        <w:t>tcp        0      0 139.191.147.182:33013       173.194.70.95:443           TIME_WAIT   -</w:t>
      </w:r>
    </w:p>
    <w:p w14:paraId="40545BF8" w14:textId="77777777" w:rsidR="00472767" w:rsidRDefault="00472767" w:rsidP="00D96B97">
      <w:pPr>
        <w:pStyle w:val="Unix"/>
      </w:pPr>
      <w:r>
        <w:t>tcp        0      0 139.191.147.182:33016       173.194.70.95:443           TIME_WAIT   -</w:t>
      </w:r>
    </w:p>
    <w:p w14:paraId="7F5922D0" w14:textId="77777777" w:rsidR="00472767" w:rsidRDefault="00472767" w:rsidP="00D96B97">
      <w:pPr>
        <w:pStyle w:val="Unix"/>
      </w:pPr>
      <w:r>
        <w:t>tcp        0      0 139.191.147.182:33008       173.194.70.95:443           TIME_WAIT   -</w:t>
      </w:r>
    </w:p>
    <w:p w14:paraId="19999115" w14:textId="77777777" w:rsidR="00472767" w:rsidRPr="0096368A" w:rsidRDefault="00472767" w:rsidP="00D96B97">
      <w:pPr>
        <w:pStyle w:val="Unix"/>
      </w:pPr>
      <w:r>
        <w:t>tcp        0      0 139.191.147.182:22          139.191.170.67:56902        ESTABLISHED -</w:t>
      </w:r>
    </w:p>
    <w:p w14:paraId="335F8E7F" w14:textId="77777777" w:rsidR="00472767" w:rsidRDefault="00472767" w:rsidP="00472767">
      <w:pPr>
        <w:pStyle w:val="BodyText2"/>
      </w:pPr>
      <w:r>
        <w:lastRenderedPageBreak/>
        <w:t xml:space="preserve">There are lots of connections to GEE waiting. </w:t>
      </w:r>
      <w:r w:rsidRPr="000369C2">
        <w:t>173.194.70.95</w:t>
      </w:r>
      <w:r>
        <w:t xml:space="preserve"> is Google. Then I stop Python:</w:t>
      </w:r>
    </w:p>
    <w:p w14:paraId="73EA7CFE" w14:textId="77777777" w:rsidR="00472767" w:rsidRDefault="00472767" w:rsidP="00D96B97">
      <w:pPr>
        <w:pStyle w:val="Unix"/>
      </w:pPr>
      <w:r>
        <w:t>tcp        0      0 139.191.147.182:33087       173.194.70.95:443           TIME_WAIT   -</w:t>
      </w:r>
    </w:p>
    <w:p w14:paraId="05CA1AD5" w14:textId="77777777" w:rsidR="00472767" w:rsidRDefault="00472767" w:rsidP="00D96B97">
      <w:pPr>
        <w:pStyle w:val="Unix"/>
      </w:pPr>
      <w:r>
        <w:t>tcp        0      0 139.191.147.182:22          139.191.170.67:58492        ESTABLISHED -</w:t>
      </w:r>
    </w:p>
    <w:p w14:paraId="357408EA" w14:textId="77777777" w:rsidR="00472767" w:rsidRDefault="00472767" w:rsidP="00D96B97">
      <w:pPr>
        <w:pStyle w:val="Unix"/>
      </w:pPr>
      <w:r>
        <w:t>tcp        0      0 139.191.147.182:43084       139.191.254.38:5432         ESTABLISHED 30778/python</w:t>
      </w:r>
    </w:p>
    <w:p w14:paraId="3F86C0F0" w14:textId="77777777" w:rsidR="00472767" w:rsidRDefault="00472767" w:rsidP="00D96B97">
      <w:pPr>
        <w:pStyle w:val="Unix"/>
      </w:pPr>
      <w:r>
        <w:t>tcp        1      0 139.191.147.182:44693       173.194.70.84:443           CLOSE_WAIT  30778/python</w:t>
      </w:r>
    </w:p>
    <w:p w14:paraId="2FA49F6A" w14:textId="77777777" w:rsidR="00472767" w:rsidRDefault="00472767" w:rsidP="00D96B97">
      <w:pPr>
        <w:pStyle w:val="Unix"/>
      </w:pPr>
      <w:r>
        <w:t>tcp        0      0 139.191.147.182:22          139.191.170.67:57316        ESTABLISHED -</w:t>
      </w:r>
    </w:p>
    <w:p w14:paraId="59847262" w14:textId="77777777" w:rsidR="00472767" w:rsidRDefault="00472767" w:rsidP="00D96B97">
      <w:pPr>
        <w:pStyle w:val="Unix"/>
      </w:pPr>
      <w:r>
        <w:t>tcp        0      0 139.191.147.182:44728       173.194.70.84:443           TIME_WAIT   -</w:t>
      </w:r>
    </w:p>
    <w:p w14:paraId="49250161" w14:textId="77777777" w:rsidR="00472767" w:rsidRDefault="00472767" w:rsidP="00D96B97">
      <w:pPr>
        <w:pStyle w:val="Unix"/>
      </w:pPr>
      <w:r>
        <w:t>tcp        1      0 139.191.147.182:33052       173.194.70.95:443           CLOSE_WAIT  30778/python</w:t>
      </w:r>
    </w:p>
    <w:p w14:paraId="2BB2AFAB" w14:textId="77777777" w:rsidR="00472767" w:rsidRDefault="00472767" w:rsidP="00D96B97">
      <w:pPr>
        <w:pStyle w:val="Unix"/>
      </w:pPr>
      <w:r>
        <w:t>tcp        0      0 139.191.147.182:22          139.191.170.67:58162        ESTABLISHED -</w:t>
      </w:r>
    </w:p>
    <w:p w14:paraId="010A0D44" w14:textId="77777777" w:rsidR="00472767" w:rsidRDefault="00472767" w:rsidP="00472767">
      <w:pPr>
        <w:pStyle w:val="BodyText2"/>
      </w:pPr>
      <w:r>
        <w:t>These are lots of them when you first start the code.</w:t>
      </w:r>
    </w:p>
    <w:p w14:paraId="79AB8A85" w14:textId="77777777" w:rsidR="00472767" w:rsidRDefault="00472767" w:rsidP="00472767">
      <w:pPr>
        <w:pStyle w:val="BodyText2"/>
      </w:pPr>
      <w:r>
        <w:t xml:space="preserve">Finally created a full set of validation sites using only the snow/cloud mask – it took about a week in total and there are over 600,000 points. Running the query </w:t>
      </w:r>
      <w:hyperlink r:id="rId597" w:history="1">
        <w:r w:rsidRPr="00D61437">
          <w:rPr>
            <w:rStyle w:val="Hyperlink"/>
          </w:rPr>
          <w:t>water_validation_get_water_class</w:t>
        </w:r>
      </w:hyperlink>
      <w:r>
        <w:t xml:space="preserve"> to update the points to marine, coastal and inland. There were some issues with this query as it relies on random integers as objectids in the table and sometimes there were actually duplicate objectids in the table so you had more than one water class for the same objected. Updating the field in the gee_validated_sites table to accept a bigint so we can hopefully avoid duplicate random integers. Created a </w:t>
      </w:r>
      <w:hyperlink r:id="rId598" w:history="1">
        <w:r w:rsidRPr="0034138F">
          <w:rPr>
            <w:rStyle w:val="Hyperlink"/>
          </w:rPr>
          <w:t>script</w:t>
        </w:r>
      </w:hyperlink>
      <w:r>
        <w:t xml:space="preserve"> to do this – there were still a few duplicates but I then just updated those ones. </w:t>
      </w:r>
    </w:p>
    <w:p w14:paraId="44EDFF96" w14:textId="77777777" w:rsidR="00472767" w:rsidRDefault="00472767" w:rsidP="00472767">
      <w:pPr>
        <w:pStyle w:val="Heading9"/>
      </w:pPr>
      <w:r>
        <w:t>Stratifying by lat/long boxes</w:t>
      </w:r>
    </w:p>
    <w:p w14:paraId="7972F8D4" w14:textId="77777777" w:rsidR="00472767" w:rsidRDefault="00472767" w:rsidP="00472767">
      <w:pPr>
        <w:pStyle w:val="BodyText2"/>
      </w:pPr>
      <w:r>
        <w:t xml:space="preserve">Now we need to select 1 point from each 1 degree x 1 degree box. Created a PostGIS query to do this – see </w:t>
      </w:r>
      <w:r>
        <w:fldChar w:fldCharType="begin"/>
      </w:r>
      <w:r>
        <w:instrText xml:space="preserve"> REF _Ref389828346 \h </w:instrText>
      </w:r>
      <w:r>
        <w:fldChar w:fldCharType="separate"/>
      </w:r>
      <w:r>
        <w:t>Creating geometries from text</w:t>
      </w:r>
      <w:r>
        <w:fldChar w:fldCharType="end"/>
      </w:r>
      <w:r>
        <w:t xml:space="preserve">. This query is called ‘water validation stratify by grid.sql’ and the second part of it removes all of the validation points that are not within the GAUL country polygons – i.e. it removes the marine validation points. But the query is slow as it is not using the index on the country table for some reason. Vacuum analyse on both tables – seems to be better. Running the query </w:t>
      </w:r>
      <w:hyperlink r:id="rId599" w:history="1">
        <w:r w:rsidRPr="009A0FC0">
          <w:rPr>
            <w:rStyle w:val="Hyperlink"/>
          </w:rPr>
          <w:t>water validation stratify by grid.sql</w:t>
        </w:r>
      </w:hyperlink>
      <w:r>
        <w:t xml:space="preserve"> to stratify the full validation sites by 1 degree box. Wrote a </w:t>
      </w:r>
      <w:hyperlink r:id="rId600" w:history="1">
        <w:r w:rsidRPr="000C4BA5">
          <w:rPr>
            <w:rStyle w:val="Hyperlink"/>
          </w:rPr>
          <w:t>new one</w:t>
        </w:r>
      </w:hyperlink>
      <w:r>
        <w:t xml:space="preserve"> that is better.</w:t>
      </w:r>
    </w:p>
    <w:p w14:paraId="4AC0C6F7" w14:textId="77777777" w:rsidR="00472767" w:rsidRDefault="00472767" w:rsidP="00472767">
      <w:pPr>
        <w:pStyle w:val="BodyText2"/>
      </w:pPr>
      <w:r>
        <w:t xml:space="preserve">On 3/3/15 had to delete the table gee_validated_sites as it was causing block read errors and causing the backup of the especies schema in the dopa database to fail. </w:t>
      </w:r>
    </w:p>
    <w:p w14:paraId="609DC593" w14:textId="77777777" w:rsidR="00472767" w:rsidRDefault="00472767" w:rsidP="00472767">
      <w:pPr>
        <w:pStyle w:val="Heading9"/>
      </w:pPr>
      <w:r>
        <w:t>Getting coastal validation points</w:t>
      </w:r>
    </w:p>
    <w:p w14:paraId="1FB17C0F" w14:textId="77777777" w:rsidR="00472767" w:rsidRDefault="00472767" w:rsidP="00472767">
      <w:pPr>
        <w:pStyle w:val="BodyText2"/>
      </w:pPr>
      <w:r>
        <w:t>We need to also include some coastal water points so creating a buffer of 500m around the land mask (i.e. the dissolved GAUL country polygon). Buffer failed after 3 hours trying to do it on the dissolved gaul country dataset in postgis. Land mask as a single feature keeps failing! Much faster to do anything with as a FileGDB feature class. Trying buffer with this – failed with a general error after 3 hours. Multipart to single part to explode features – buffer failed. Check geometry – no errors. Buffer worked for Australia – trying in PostGIS. Trying Cartography | Generalisation | Simplify Polygon at 500m – failed to buffer. Trying ESRI World Countries – there are some misregistration issues with either GAUL (brown) or ESRI Countries (green):</w:t>
      </w:r>
    </w:p>
    <w:p w14:paraId="76F11540" w14:textId="77777777" w:rsidR="00472767" w:rsidRDefault="00472767" w:rsidP="00472767">
      <w:pPr>
        <w:pStyle w:val="BodyText2"/>
      </w:pPr>
      <w:r>
        <w:rPr>
          <w:noProof/>
          <w:lang w:bidi="ar-SA"/>
        </w:rPr>
        <w:drawing>
          <wp:inline distT="0" distB="0" distL="0" distR="0" wp14:anchorId="5E7F8816" wp14:editId="5D9495FF">
            <wp:extent cx="3438144" cy="3044952"/>
            <wp:effectExtent l="0" t="0" r="0" b="317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1">
                      <a:extLst>
                        <a:ext uri="{28A0092B-C50C-407E-A947-70E740481C1C}">
                          <a14:useLocalDpi xmlns:a14="http://schemas.microsoft.com/office/drawing/2010/main" val="0"/>
                        </a:ext>
                      </a:extLst>
                    </a:blip>
                    <a:srcRect/>
                    <a:stretch>
                      <a:fillRect/>
                    </a:stretch>
                  </pic:blipFill>
                  <pic:spPr bwMode="auto">
                    <a:xfrm>
                      <a:off x="0" y="0"/>
                      <a:ext cx="3438144" cy="3044952"/>
                    </a:xfrm>
                    <a:prstGeom prst="rect">
                      <a:avLst/>
                    </a:prstGeom>
                    <a:noFill/>
                    <a:ln>
                      <a:noFill/>
                    </a:ln>
                  </pic:spPr>
                </pic:pic>
              </a:graphicData>
            </a:graphic>
          </wp:inline>
        </w:drawing>
      </w:r>
    </w:p>
    <w:p w14:paraId="19C9353C" w14:textId="77777777" w:rsidR="00472767" w:rsidRDefault="00472767" w:rsidP="00472767">
      <w:pPr>
        <w:pStyle w:val="BodyText2"/>
      </w:pPr>
      <w:r>
        <w:lastRenderedPageBreak/>
        <w:t xml:space="preserve">Trying all sorts of approaches to get a buffer of 500m around the global coastline but they are all failing. Tried simplifygeometry, buffer with no removal of overlapping features etc. This worked! Trying it outside only. The following process worked: buffer all don’t dissolve, repair geometry, erase and dissolve. But large areas of coast aren’t buffered. Rubbish. </w:t>
      </w:r>
    </w:p>
    <w:p w14:paraId="570BF15F" w14:textId="77777777" w:rsidR="00472767" w:rsidRDefault="00472767" w:rsidP="00472767">
      <w:pPr>
        <w:pStyle w:val="BodyText2"/>
      </w:pPr>
      <w:r>
        <w:rPr>
          <w:noProof/>
          <w:lang w:bidi="ar-SA"/>
        </w:rPr>
        <w:drawing>
          <wp:inline distT="0" distB="0" distL="0" distR="0" wp14:anchorId="284B47F5" wp14:editId="6B144031">
            <wp:extent cx="3950208" cy="1911096"/>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2" cstate="print">
                      <a:extLst>
                        <a:ext uri="{28A0092B-C50C-407E-A947-70E740481C1C}">
                          <a14:useLocalDpi xmlns:a14="http://schemas.microsoft.com/office/drawing/2010/main" val="0"/>
                        </a:ext>
                      </a:extLst>
                    </a:blip>
                    <a:srcRect/>
                    <a:stretch>
                      <a:fillRect/>
                    </a:stretch>
                  </pic:blipFill>
                  <pic:spPr bwMode="auto">
                    <a:xfrm>
                      <a:off x="0" y="0"/>
                      <a:ext cx="3950208" cy="1911096"/>
                    </a:xfrm>
                    <a:prstGeom prst="rect">
                      <a:avLst/>
                    </a:prstGeom>
                    <a:noFill/>
                    <a:ln>
                      <a:noFill/>
                    </a:ln>
                  </pic:spPr>
                </pic:pic>
              </a:graphicData>
            </a:graphic>
          </wp:inline>
        </w:drawing>
      </w:r>
    </w:p>
    <w:p w14:paraId="0037BAA8" w14:textId="77777777" w:rsidR="00472767" w:rsidRDefault="00472767" w:rsidP="00472767">
      <w:pPr>
        <w:pStyle w:val="BodyText2"/>
      </w:pPr>
      <w:r>
        <w:t>This is the process to get a reliable coastal dataset from the ESRI Country boundaries:</w:t>
      </w:r>
    </w:p>
    <w:p w14:paraId="75007D25" w14:textId="77777777" w:rsidR="00472767" w:rsidRDefault="00472767" w:rsidP="00472767">
      <w:pPr>
        <w:pStyle w:val="ListBullet2"/>
        <w:rPr>
          <w:lang w:bidi="ar-SA"/>
        </w:rPr>
      </w:pPr>
      <w:r>
        <w:rPr>
          <w:lang w:bidi="ar-SA"/>
        </w:rPr>
        <w:t>MultipartToSinglepart esri_countries "E:\cottaan\My Documents\ArcGIS\Google Earth Engine Downloads\sampleValidationSites.gdb\esri_countries_singlepart"</w:t>
      </w:r>
    </w:p>
    <w:p w14:paraId="2ECDE489" w14:textId="77777777" w:rsidR="00472767" w:rsidRDefault="00472767" w:rsidP="00472767">
      <w:pPr>
        <w:pStyle w:val="ListBullet2"/>
      </w:pPr>
      <w:r w:rsidRPr="000F6353">
        <w:t>Buffer esri_countries_singlepart "E:\cottaan\My Documents\ArcGIS\Google Earth Engine Downloads\sampleValidationSites.gdb\esri_countries_singlepart_buffer_500m_outside" "500 Meters" OUTSIDE_ONLY ROUND NONE #</w:t>
      </w:r>
    </w:p>
    <w:p w14:paraId="2BC539CE" w14:textId="77777777" w:rsidR="00472767" w:rsidRDefault="00472767" w:rsidP="00472767">
      <w:pPr>
        <w:pStyle w:val="BodyText2"/>
      </w:pPr>
      <w:r w:rsidRPr="00926957">
        <w:t>Still issues as the coastal data is in the middle of Borneo as it is a buffer of the country boundary. Need to delete all coastal areas the overlap countries.</w:t>
      </w:r>
      <w:r>
        <w:t xml:space="preserve"> So Erase, then Repair Geometry (self-intersecting polygons) then Dissolve. It will not dissolve in ArcGIS but it will in FME (which uses ArcObjects) and succeeds but the results aren’t very good in traditional mode. Trying in Technology Preview (see </w:t>
      </w:r>
      <w:hyperlink r:id="rId603" w:anchor="Transformers/dissolver.htm%3FTocPath%3DFME%20Transformers%7CAll%20Workbench%20Transformers%7C_____112" w:history="1">
        <w:r w:rsidRPr="006055A6">
          <w:rPr>
            <w:rStyle w:val="Hyperlink"/>
          </w:rPr>
          <w:t>here</w:t>
        </w:r>
      </w:hyperlink>
      <w:r>
        <w:t xml:space="preserve"> for docs). Crashed after 4 hours. Trying in normal mode with overlap set.</w:t>
      </w:r>
    </w:p>
    <w:p w14:paraId="48476C1A" w14:textId="77777777" w:rsidR="00472767" w:rsidRDefault="00472767" w:rsidP="00472767">
      <w:pPr>
        <w:pStyle w:val="BodyText2"/>
      </w:pPr>
      <w:r>
        <w:rPr>
          <w:noProof/>
          <w:lang w:bidi="ar-SA"/>
        </w:rPr>
        <w:drawing>
          <wp:inline distT="0" distB="0" distL="0" distR="0" wp14:anchorId="02EF8EDE" wp14:editId="3B487FE3">
            <wp:extent cx="1953158" cy="2008491"/>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4" cstate="print">
                      <a:extLst>
                        <a:ext uri="{28A0092B-C50C-407E-A947-70E740481C1C}">
                          <a14:useLocalDpi xmlns:a14="http://schemas.microsoft.com/office/drawing/2010/main" val="0"/>
                        </a:ext>
                      </a:extLst>
                    </a:blip>
                    <a:srcRect/>
                    <a:stretch>
                      <a:fillRect/>
                    </a:stretch>
                  </pic:blipFill>
                  <pic:spPr bwMode="auto">
                    <a:xfrm>
                      <a:off x="0" y="0"/>
                      <a:ext cx="1981135" cy="2037261"/>
                    </a:xfrm>
                    <a:prstGeom prst="rect">
                      <a:avLst/>
                    </a:prstGeom>
                    <a:noFill/>
                    <a:ln>
                      <a:noFill/>
                    </a:ln>
                  </pic:spPr>
                </pic:pic>
              </a:graphicData>
            </a:graphic>
          </wp:inline>
        </w:drawing>
      </w:r>
      <w:r>
        <w:rPr>
          <w:noProof/>
          <w:lang w:bidi="ar-SA"/>
        </w:rPr>
        <w:drawing>
          <wp:inline distT="0" distB="0" distL="0" distR="0" wp14:anchorId="675F0BDE" wp14:editId="445743C7">
            <wp:extent cx="1953159" cy="2008492"/>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5" cstate="print">
                      <a:extLst>
                        <a:ext uri="{28A0092B-C50C-407E-A947-70E740481C1C}">
                          <a14:useLocalDpi xmlns:a14="http://schemas.microsoft.com/office/drawing/2010/main" val="0"/>
                        </a:ext>
                      </a:extLst>
                    </a:blip>
                    <a:srcRect/>
                    <a:stretch>
                      <a:fillRect/>
                    </a:stretch>
                  </pic:blipFill>
                  <pic:spPr bwMode="auto">
                    <a:xfrm>
                      <a:off x="0" y="0"/>
                      <a:ext cx="1973757" cy="2029674"/>
                    </a:xfrm>
                    <a:prstGeom prst="rect">
                      <a:avLst/>
                    </a:prstGeom>
                    <a:noFill/>
                    <a:ln>
                      <a:noFill/>
                    </a:ln>
                  </pic:spPr>
                </pic:pic>
              </a:graphicData>
            </a:graphic>
          </wp:inline>
        </w:drawing>
      </w:r>
    </w:p>
    <w:p w14:paraId="770AFA3B" w14:textId="77777777" w:rsidR="00472767" w:rsidRDefault="00472767" w:rsidP="00472767">
      <w:pPr>
        <w:pStyle w:val="Heading9"/>
      </w:pPr>
      <w:r>
        <w:t>Applying different masks</w:t>
      </w:r>
    </w:p>
    <w:p w14:paraId="7B2EB300" w14:textId="77777777" w:rsidR="00472767" w:rsidRDefault="00472767" w:rsidP="00472767">
      <w:pPr>
        <w:pStyle w:val="BodyText2"/>
      </w:pPr>
      <w:r>
        <w:t xml:space="preserve">Using </w:t>
      </w:r>
      <w:hyperlink r:id="rId606" w:history="1">
        <w:r w:rsidRPr="002711C8">
          <w:rPr>
            <w:rStyle w:val="Hyperlink"/>
          </w:rPr>
          <w:t>this</w:t>
        </w:r>
      </w:hyperlink>
      <w:r>
        <w:t xml:space="preserve"> module to apply different masks to the water detection to get the confusion matrices using different masks. Worked for 4 hours and then stopped – maybe a connection limit issue? No error back from the module – just stopped after 3279 rows.</w:t>
      </w:r>
    </w:p>
    <w:p w14:paraId="4995F3B8" w14:textId="77777777" w:rsidR="00472767" w:rsidRDefault="00472767" w:rsidP="00472767">
      <w:pPr>
        <w:pStyle w:val="BodyText2"/>
      </w:pPr>
      <w:r>
        <w:t>We created the commission dataset from GEE using only the snow/cloud masks and now we want to apply the other masks to see the impact on the confusion matrix. However, there is a big issue in that we have some points that were supposed to be detected as water in the original detection (i.e. with only cloud/snow masks) can no longer be detected as water using the same masks. Something must have changed since we did the creation of the original points. But what? Here are some example points where water is not detected but it was before:</w:t>
      </w:r>
    </w:p>
    <w:p w14:paraId="18B3C944" w14:textId="77777777" w:rsidR="00472767" w:rsidRDefault="00472767" w:rsidP="00472767">
      <w:pPr>
        <w:pStyle w:val="Code"/>
      </w:pPr>
      <w:r>
        <w:t>Using scene LANDSAT/LC8_L1T_TOA/LC80460192013136LGN01(17/5349)</w:t>
      </w:r>
    </w:p>
    <w:p w14:paraId="443CED00" w14:textId="77777777" w:rsidR="00472767" w:rsidRDefault="00472767" w:rsidP="00472767">
      <w:pPr>
        <w:pStyle w:val="Code"/>
      </w:pPr>
      <w:r>
        <w:t>Detecting water</w:t>
      </w:r>
    </w:p>
    <w:p w14:paraId="705CF4C9" w14:textId="77777777" w:rsidR="00472767" w:rsidRDefault="00472767" w:rsidP="00472767">
      <w:pPr>
        <w:pStyle w:val="Code"/>
      </w:pPr>
      <w:r>
        <w:t>Iterating through the 4 points</w:t>
      </w:r>
    </w:p>
    <w:p w14:paraId="3927B06A" w14:textId="77777777" w:rsidR="00472767" w:rsidRDefault="00472767" w:rsidP="00472767">
      <w:pPr>
        <w:pStyle w:val="Code"/>
      </w:pPr>
      <w:r>
        <w:t>375589287       lat/lng: 58.4058097434/-115.47263564    actual_class: water     water: False</w:t>
      </w:r>
    </w:p>
    <w:p w14:paraId="42A7B3D7" w14:textId="77777777" w:rsidR="00472767" w:rsidRDefault="00472767" w:rsidP="00472767">
      <w:pPr>
        <w:pStyle w:val="Code"/>
      </w:pPr>
      <w:r>
        <w:t>375589288       lat/lng: 58.9962723796/-114.952780585   actual_class: water     water: False</w:t>
      </w:r>
    </w:p>
    <w:p w14:paraId="36AB1712" w14:textId="77777777" w:rsidR="00472767" w:rsidRDefault="00472767" w:rsidP="00472767">
      <w:pPr>
        <w:pStyle w:val="Code"/>
      </w:pPr>
      <w:r>
        <w:t>375589291       lat/lng: 59.1137720188/-116.787499721   actual_class: water     water: True</w:t>
      </w:r>
    </w:p>
    <w:p w14:paraId="5CA0F0D1" w14:textId="77777777" w:rsidR="00472767" w:rsidRDefault="00472767" w:rsidP="00472767">
      <w:pPr>
        <w:pStyle w:val="Code"/>
      </w:pPr>
      <w:r>
        <w:t>375589294       lat/lng: 58.2985508984/-116.891255137   actual_class: water     water: True</w:t>
      </w:r>
    </w:p>
    <w:p w14:paraId="2543759E" w14:textId="77777777" w:rsidR="00472767" w:rsidRDefault="00472767" w:rsidP="00472767">
      <w:pPr>
        <w:pStyle w:val="BodyText2"/>
      </w:pPr>
      <w:r>
        <w:lastRenderedPageBreak/>
        <w:t xml:space="preserve">Looking at the pixel values (using </w:t>
      </w:r>
      <w:hyperlink r:id="rId607" w:history="1">
        <w:r w:rsidRPr="005E78D0">
          <w:rPr>
            <w:rStyle w:val="Hyperlink"/>
          </w:rPr>
          <w:t>this</w:t>
        </w:r>
      </w:hyperlink>
      <w:r>
        <w:t xml:space="preserve"> module) that we captured when we created the training sites it looks like they have changed – so Google may have changed them. Looks like they may have updated to TOA correction. See </w:t>
      </w:r>
      <w:r>
        <w:fldChar w:fldCharType="begin"/>
      </w:r>
      <w:r>
        <w:instrText xml:space="preserve"> REF _Ref396812590 \h </w:instrText>
      </w:r>
      <w:r>
        <w:fldChar w:fldCharType="separate"/>
      </w:r>
      <w:r>
        <w:t>Changing TOA values</w:t>
      </w:r>
      <w:r>
        <w:fldChar w:fldCharType="end"/>
      </w:r>
      <w:r>
        <w:t xml:space="preserve">. We will need to refetch the pixel values. Created </w:t>
      </w:r>
      <w:hyperlink r:id="rId608" w:history="1">
        <w:r w:rsidRPr="00AA57F2">
          <w:rPr>
            <w:rStyle w:val="Hyperlink"/>
          </w:rPr>
          <w:t>this</w:t>
        </w:r>
      </w:hyperlink>
      <w:r>
        <w:t xml:space="preserve"> routine to get the pixel values. JF has now recreated all of the classification algorithms and we now need to get the statistics by applying different masks. </w:t>
      </w:r>
    </w:p>
    <w:p w14:paraId="2803F342" w14:textId="77777777" w:rsidR="00472767" w:rsidRPr="00C4518B" w:rsidRDefault="00472767" w:rsidP="00472767">
      <w:pPr>
        <w:pStyle w:val="BodyText2"/>
      </w:pPr>
      <w:r>
        <w:t>This was done on 1/10/14 by creating a table called ‘</w:t>
      </w:r>
      <w:r w:rsidRPr="00212C19">
        <w:t>gee_water_validation_dataset</w:t>
      </w:r>
      <w:r>
        <w:t>’ which is a t</w:t>
      </w:r>
      <w:r w:rsidRPr="00212C19">
        <w:t>able of all of the gee_validated_sites_subset and swdb_validated_sites_subset records that are used to test out the accuracy of the method with various masks</w:t>
      </w:r>
      <w:r>
        <w:t xml:space="preserve">. Then I run </w:t>
      </w:r>
      <w:hyperlink r:id="rId609" w:history="1">
        <w:r w:rsidRPr="006C5592">
          <w:rPr>
            <w:rStyle w:val="Hyperlink"/>
          </w:rPr>
          <w:t>this</w:t>
        </w:r>
      </w:hyperlink>
      <w:r>
        <w:t xml:space="preserve"> module to populate the table of results ‘</w:t>
      </w:r>
      <w:r w:rsidRPr="00C807BD">
        <w:t>gee_water_validation_results</w:t>
      </w:r>
      <w:r>
        <w:t xml:space="preserve">’. At the end of all of the different masks I ran </w:t>
      </w:r>
      <w:hyperlink r:id="rId610" w:history="1">
        <w:r w:rsidRPr="00F70046">
          <w:rPr>
            <w:rStyle w:val="Hyperlink"/>
          </w:rPr>
          <w:t>this</w:t>
        </w:r>
      </w:hyperlink>
      <w:r>
        <w:t xml:space="preserve"> query to create a table called ‘</w:t>
      </w:r>
      <w:r w:rsidRPr="006C5592">
        <w:t>gee_validation_results</w:t>
      </w:r>
      <w:r>
        <w:t>’. Updated the query to exclude water that was ‘Marine’.</w:t>
      </w:r>
    </w:p>
    <w:p w14:paraId="3A98020B" w14:textId="77777777" w:rsidR="00472767" w:rsidRDefault="00472767" w:rsidP="00472767">
      <w:pPr>
        <w:pStyle w:val="Heading9"/>
      </w:pPr>
      <w:r>
        <w:t>For Landsat 5 and 7</w:t>
      </w:r>
    </w:p>
    <w:p w14:paraId="74933C61" w14:textId="77777777" w:rsidR="00472767" w:rsidRDefault="00472767" w:rsidP="00472767">
      <w:pPr>
        <w:pStyle w:val="BodyText2"/>
      </w:pPr>
      <w:r>
        <w:t>For L5 and L7 we JF ran the ‘</w:t>
      </w:r>
      <w:r w:rsidRPr="00052FB2">
        <w:t>E:\cottaan\My Documents\github repos\private_ee_scripts\Water Detection</w:t>
      </w:r>
      <w:r>
        <w:t>\</w:t>
      </w:r>
      <w:r w:rsidRPr="00052FB2">
        <w:t>Water Validation L5 and L7</w:t>
      </w:r>
      <w:r>
        <w:t>’ Javascript script to create lots of Google Drive CSV files with the detected water points in L5 and L7 scenes. These scenes were chosen based on a 1x1 degree box.</w:t>
      </w:r>
    </w:p>
    <w:p w14:paraId="4F805404" w14:textId="77777777" w:rsidR="00472767" w:rsidRDefault="00472767" w:rsidP="00472767">
      <w:pPr>
        <w:pStyle w:val="BodyText2"/>
      </w:pPr>
      <w:r>
        <w:t>These CSV files were then all joined together using this code:</w:t>
      </w:r>
    </w:p>
    <w:p w14:paraId="0924042F" w14:textId="77777777" w:rsidR="00472767" w:rsidRDefault="00472767" w:rsidP="00472767">
      <w:pPr>
        <w:pStyle w:val="Code"/>
      </w:pPr>
      <w:r>
        <w:t xml:space="preserve">import os, csv, ast </w:t>
      </w:r>
    </w:p>
    <w:p w14:paraId="45C133AD" w14:textId="77777777" w:rsidR="00472767" w:rsidRDefault="00472767" w:rsidP="00472767">
      <w:pPr>
        <w:pStyle w:val="Code"/>
      </w:pPr>
      <w:r>
        <w:t>PATH = r"E:\cottaan\My Documents\ArcGIS\Google Earth Engine Downloads\validation_site_csv_files"</w:t>
      </w:r>
    </w:p>
    <w:p w14:paraId="1FE83AF5" w14:textId="77777777" w:rsidR="00472767" w:rsidRDefault="00472767" w:rsidP="00472767">
      <w:pPr>
        <w:pStyle w:val="Code"/>
      </w:pPr>
      <w:r>
        <w:t>outfilename = r"E:\cottaan\My Documents\ArcGIS\Google Earth Engine Downloads\validation_sites.csv"</w:t>
      </w:r>
    </w:p>
    <w:p w14:paraId="2B2A8AF1" w14:textId="77777777" w:rsidR="00472767" w:rsidRDefault="00472767" w:rsidP="00472767">
      <w:pPr>
        <w:pStyle w:val="Code"/>
      </w:pPr>
      <w:r>
        <w:t>files = os.listdir(PATH)  # with a mounted disk</w:t>
      </w:r>
    </w:p>
    <w:p w14:paraId="1A211366" w14:textId="77777777" w:rsidR="00472767" w:rsidRDefault="00472767" w:rsidP="00472767">
      <w:pPr>
        <w:pStyle w:val="Code"/>
      </w:pPr>
      <w:r>
        <w:t xml:space="preserve">writeFile = open(outfilename, 'wb') </w:t>
      </w:r>
    </w:p>
    <w:p w14:paraId="01F1ED5A" w14:textId="77777777" w:rsidR="00472767" w:rsidRDefault="00472767" w:rsidP="00472767">
      <w:pPr>
        <w:pStyle w:val="Code"/>
      </w:pPr>
      <w:r>
        <w:t>writer = csv.writer(writeFile, delimiter='\t')</w:t>
      </w:r>
    </w:p>
    <w:p w14:paraId="392B3923" w14:textId="77777777" w:rsidR="00472767" w:rsidRDefault="00472767" w:rsidP="00472767">
      <w:pPr>
        <w:pStyle w:val="Code"/>
      </w:pPr>
      <w:r>
        <w:t>for file in files:</w:t>
      </w:r>
    </w:p>
    <w:p w14:paraId="4A3BCA56" w14:textId="77777777" w:rsidR="00472767" w:rsidRDefault="00472767" w:rsidP="00472767">
      <w:pPr>
        <w:pStyle w:val="Code"/>
      </w:pPr>
      <w:r>
        <w:t xml:space="preserve">    infilename = PATH + os.sep + file</w:t>
      </w:r>
    </w:p>
    <w:p w14:paraId="72CE0ED2" w14:textId="77777777" w:rsidR="00472767" w:rsidRDefault="00472767" w:rsidP="00472767">
      <w:pPr>
        <w:pStyle w:val="Code"/>
      </w:pPr>
      <w:r>
        <w:t xml:space="preserve">    print "Processing " + infilename</w:t>
      </w:r>
    </w:p>
    <w:p w14:paraId="661B765D" w14:textId="77777777" w:rsidR="00472767" w:rsidRDefault="00472767" w:rsidP="00472767">
      <w:pPr>
        <w:pStyle w:val="Code"/>
      </w:pPr>
      <w:r>
        <w:t xml:space="preserve">    with open(infilename, 'rb') as csvfile:</w:t>
      </w:r>
    </w:p>
    <w:p w14:paraId="4698B32A" w14:textId="77777777" w:rsidR="00472767" w:rsidRDefault="00472767" w:rsidP="00472767">
      <w:pPr>
        <w:pStyle w:val="Code"/>
      </w:pPr>
      <w:r>
        <w:t xml:space="preserve">        reader = csv.reader(csvfile, delimiter=',')  # without the QUOTE_NONE single quotes cause runtime errors in reading the CSV data</w:t>
      </w:r>
    </w:p>
    <w:p w14:paraId="6B1E22E1" w14:textId="77777777" w:rsidR="00472767" w:rsidRDefault="00472767" w:rsidP="00472767">
      <w:pPr>
        <w:pStyle w:val="Code"/>
      </w:pPr>
      <w:r>
        <w:t xml:space="preserve">        for row in reader:</w:t>
      </w:r>
    </w:p>
    <w:p w14:paraId="7E2CFCA8" w14:textId="77777777" w:rsidR="00472767" w:rsidRDefault="00472767" w:rsidP="00472767">
      <w:pPr>
        <w:pStyle w:val="Code"/>
      </w:pPr>
      <w:r>
        <w:t xml:space="preserve">            if row[1] != 'No matching images':</w:t>
      </w:r>
    </w:p>
    <w:p w14:paraId="1EE5C107" w14:textId="77777777" w:rsidR="00472767" w:rsidRDefault="00472767" w:rsidP="00472767">
      <w:pPr>
        <w:pStyle w:val="Code"/>
      </w:pPr>
      <w:r>
        <w:t xml:space="preserve">                coordinates = row[2][46:-1]</w:t>
      </w:r>
    </w:p>
    <w:p w14:paraId="6F2AF717" w14:textId="77777777" w:rsidR="00472767" w:rsidRDefault="00472767" w:rsidP="00472767">
      <w:pPr>
        <w:pStyle w:val="Code"/>
      </w:pPr>
      <w:r>
        <w:t xml:space="preserve">                if coordinates:</w:t>
      </w:r>
    </w:p>
    <w:p w14:paraId="5E562D7B" w14:textId="77777777" w:rsidR="00472767" w:rsidRDefault="00472767" w:rsidP="00472767">
      <w:pPr>
        <w:pStyle w:val="Code"/>
      </w:pPr>
      <w:r>
        <w:t xml:space="preserve">                    coordinatesList = ast.literal_eval(coordinates)</w:t>
      </w:r>
    </w:p>
    <w:p w14:paraId="2B1BB8E7" w14:textId="77777777" w:rsidR="00472767" w:rsidRDefault="00472767" w:rsidP="00472767">
      <w:pPr>
        <w:pStyle w:val="Code"/>
      </w:pPr>
      <w:r>
        <w:t xml:space="preserve">                    if (coordinatesList[0] != -180):</w:t>
      </w:r>
    </w:p>
    <w:p w14:paraId="61913B00" w14:textId="77777777" w:rsidR="00472767" w:rsidRDefault="00472767" w:rsidP="00472767">
      <w:pPr>
        <w:pStyle w:val="Code"/>
      </w:pPr>
      <w:r>
        <w:t xml:space="preserve">                        print "Processing row " + row[0]</w:t>
      </w:r>
    </w:p>
    <w:p w14:paraId="1B915AF9" w14:textId="77777777" w:rsidR="00472767" w:rsidRPr="00052FB2" w:rsidRDefault="00472767" w:rsidP="00472767">
      <w:pPr>
        <w:pStyle w:val="Code"/>
      </w:pPr>
      <w:r>
        <w:t xml:space="preserve">                        data = [file, row[1], coordinatesList[0],coordinatesList[1]]</w:t>
      </w:r>
    </w:p>
    <w:p w14:paraId="325BD27B" w14:textId="77777777" w:rsidR="00472767" w:rsidRDefault="00472767" w:rsidP="00472767">
      <w:pPr>
        <w:pStyle w:val="Code"/>
      </w:pPr>
      <w:r>
        <w:t xml:space="preserve">                        writer.writerow(data)</w:t>
      </w:r>
    </w:p>
    <w:p w14:paraId="07A6923A" w14:textId="77777777" w:rsidR="00472767" w:rsidRPr="00052FB2" w:rsidRDefault="00472767" w:rsidP="00472767">
      <w:pPr>
        <w:pStyle w:val="BodyText2"/>
      </w:pPr>
      <w:r>
        <w:t xml:space="preserve">Then this output CSV file was imported into ArcGIS and all points classified as Coastal or Inland using E:\cottaan\My Documents\ArcGIS\Google Earth Engine Downloads\sampleValidationSites.gdb\coastal_buffer_500m. Then 1 coastal, 1 inland and 1 marine point was selected for each 1x1 degree square using </w:t>
      </w:r>
      <w:hyperlink r:id="rId611" w:history="1">
        <w:r w:rsidRPr="00052FB2">
          <w:rPr>
            <w:rStyle w:val="Hyperlink"/>
          </w:rPr>
          <w:t>this</w:t>
        </w:r>
      </w:hyperlink>
      <w:r>
        <w:t xml:space="preserve"> query. Then all points outside GAUL gadm2 were removed (assumed to be marine). Then these points were imported into a Google Fusion Table and we used </w:t>
      </w:r>
      <w:hyperlink r:id="rId612" w:history="1">
        <w:r w:rsidRPr="003D68F1">
          <w:rPr>
            <w:rStyle w:val="Hyperlink"/>
          </w:rPr>
          <w:t>this</w:t>
        </w:r>
      </w:hyperlink>
      <w:r>
        <w:t xml:space="preserve"> code to mask the values with the final 30 year occurrence data. These were exported back to Postgresql.</w:t>
      </w:r>
    </w:p>
    <w:p w14:paraId="1C4470DF" w14:textId="77777777" w:rsidR="00472767" w:rsidRDefault="00472767" w:rsidP="00472767">
      <w:pPr>
        <w:pStyle w:val="Heading8"/>
      </w:pPr>
      <w:r w:rsidRPr="00D147F2">
        <w:t>Omission</w:t>
      </w:r>
      <w:r>
        <w:t xml:space="preserve"> Error</w:t>
      </w:r>
    </w:p>
    <w:p w14:paraId="08AADE87" w14:textId="77777777" w:rsidR="00472767" w:rsidRPr="00C1325E" w:rsidRDefault="00472767" w:rsidP="00472767">
      <w:pPr>
        <w:pStyle w:val="Heading9"/>
      </w:pPr>
      <w:bookmarkStart w:id="121" w:name="_Ref452473859"/>
      <w:r>
        <w:t>Using the SWDB water body dataset</w:t>
      </w:r>
      <w:bookmarkEnd w:id="121"/>
    </w:p>
    <w:p w14:paraId="1E278769" w14:textId="77777777" w:rsidR="00472767" w:rsidRDefault="00472767" w:rsidP="00472767">
      <w:pPr>
        <w:pStyle w:val="Heading10"/>
      </w:pPr>
      <w:r w:rsidRPr="00C11E04">
        <w:t>Data preparation</w:t>
      </w:r>
      <w:r>
        <w:t xml:space="preserve"> for Landsat 8</w:t>
      </w:r>
    </w:p>
    <w:p w14:paraId="6D827A9E" w14:textId="77777777" w:rsidR="00472767" w:rsidRDefault="00472767" w:rsidP="00472767">
      <w:pPr>
        <w:pStyle w:val="BodyText2"/>
      </w:pPr>
      <w:r>
        <w:t xml:space="preserve">We are going to use the SWDB water body dataset as an independent dataset to calculate the omission error. </w:t>
      </w:r>
    </w:p>
    <w:p w14:paraId="41A6F76F" w14:textId="77777777" w:rsidR="00472767" w:rsidRDefault="00472767" w:rsidP="00472767">
      <w:pPr>
        <w:pStyle w:val="ListBullet2"/>
      </w:pPr>
      <w:r>
        <w:t xml:space="preserve">Download the data - I have written a </w:t>
      </w:r>
      <w:hyperlink r:id="rId613" w:history="1">
        <w:r w:rsidRPr="00830674">
          <w:rPr>
            <w:rStyle w:val="Hyperlink"/>
          </w:rPr>
          <w:t>GP tool</w:t>
        </w:r>
      </w:hyperlink>
      <w:r>
        <w:t xml:space="preserve"> to get the data – it took 3 hours. </w:t>
      </w:r>
    </w:p>
    <w:p w14:paraId="3D6F36DD" w14:textId="77777777" w:rsidR="00472767" w:rsidRDefault="00472767" w:rsidP="00472767">
      <w:pPr>
        <w:pStyle w:val="ListBullet2"/>
      </w:pPr>
      <w:r>
        <w:t>Merged the 12,229 shapefiles – took 22 minutes. There were 2137 warnings about features falling outside output geometry domains but looking at the data they do not fall outside the xy domain. Not sure why, but it doesn’t really matter. Ouput here: ‘</w:t>
      </w:r>
      <w:r w:rsidRPr="00A414B3">
        <w:t>E:\cottaan\My Documents\ArcGIS\Google Earth Engine Downloads\sampleValidationSites.gdb\swdb_full</w:t>
      </w:r>
      <w:r>
        <w:t xml:space="preserve">’. Just noticed on 30/05/2016 that there are areas that are missing in the merged data – e.g. Tibetan Plateau and Peru – we need to sort these out. See </w:t>
      </w:r>
      <w:r>
        <w:fldChar w:fldCharType="begin"/>
      </w:r>
      <w:r>
        <w:instrText xml:space="preserve"> REF _Ref452473972 \h </w:instrText>
      </w:r>
      <w:r>
        <w:fldChar w:fldCharType="separate"/>
      </w:r>
      <w:r>
        <w:t>Getting missing omission validation points</w:t>
      </w:r>
      <w:r>
        <w:fldChar w:fldCharType="end"/>
      </w:r>
      <w:r>
        <w:t>.</w:t>
      </w:r>
    </w:p>
    <w:p w14:paraId="6E989872" w14:textId="77777777" w:rsidR="00472767" w:rsidRDefault="00472767" w:rsidP="00472767">
      <w:pPr>
        <w:pStyle w:val="ListBullet2"/>
      </w:pPr>
      <w:r>
        <w:t xml:space="preserve">Creating 1 random point within each polygon feature using </w:t>
      </w:r>
      <w:r w:rsidRPr="00715813">
        <w:t>arcpy.CreateRandomPoints_management</w:t>
      </w:r>
      <w:r>
        <w:t xml:space="preserve"> – this produced: </w:t>
      </w:r>
      <w:r w:rsidRPr="00331239">
        <w:t>E:\cottaan\My Documents\ArcGIS\Google Earth Engine Downloads\sampleValidationSites.gdb</w:t>
      </w:r>
      <w:r>
        <w:t>\</w:t>
      </w:r>
      <w:r w:rsidRPr="00331239">
        <w:t>SRTM_Random_Points</w:t>
      </w:r>
    </w:p>
    <w:p w14:paraId="6F1D3749" w14:textId="77777777" w:rsidR="00472767" w:rsidRDefault="00472767" w:rsidP="00472767">
      <w:pPr>
        <w:pStyle w:val="ListBullet2"/>
      </w:pPr>
      <w:r>
        <w:t xml:space="preserve">Added a field called ‘waterclass’ and populated it with marine, coastal and inland – here is the </w:t>
      </w:r>
      <w:hyperlink r:id="rId614" w:history="1">
        <w:r w:rsidRPr="009E0D2A">
          <w:rPr>
            <w:rStyle w:val="Hyperlink"/>
          </w:rPr>
          <w:t>GP tool</w:t>
        </w:r>
      </w:hyperlink>
    </w:p>
    <w:p w14:paraId="4EDEDEAF" w14:textId="77777777" w:rsidR="00472767" w:rsidRDefault="00472767" w:rsidP="00472767">
      <w:pPr>
        <w:pStyle w:val="ListBullet2"/>
      </w:pPr>
      <w:r>
        <w:t xml:space="preserve">Added a field called ‘rnd’ and populated it with a random number bw 0 and 100000000 – </w:t>
      </w:r>
      <w:hyperlink r:id="rId615" w:history="1">
        <w:r w:rsidRPr="009E0D2A">
          <w:rPr>
            <w:rStyle w:val="Hyperlink"/>
          </w:rPr>
          <w:t>GP tool</w:t>
        </w:r>
      </w:hyperlink>
    </w:p>
    <w:p w14:paraId="5711C075" w14:textId="77777777" w:rsidR="00472767" w:rsidRDefault="00472767" w:rsidP="00472767">
      <w:pPr>
        <w:pStyle w:val="ListBullet2"/>
      </w:pPr>
      <w:r>
        <w:t>Exported the ‘</w:t>
      </w:r>
      <w:r w:rsidRPr="00331239">
        <w:t>SRTM_Random_Points</w:t>
      </w:r>
      <w:r>
        <w:t xml:space="preserve">’ feature class to PostGIS (swdb_validated_sites – this has since been overwritten!) and created a </w:t>
      </w:r>
      <w:hyperlink r:id="rId616" w:history="1">
        <w:r w:rsidRPr="001B11AF">
          <w:rPr>
            <w:rStyle w:val="Hyperlink"/>
          </w:rPr>
          <w:t>query</w:t>
        </w:r>
      </w:hyperlink>
      <w:r>
        <w:t xml:space="preserve"> to select 1 inland and 1 coastal point for each 1 degree box</w:t>
      </w:r>
    </w:p>
    <w:p w14:paraId="5F111D05" w14:textId="77777777" w:rsidR="00472767" w:rsidRDefault="003630B2" w:rsidP="00472767">
      <w:pPr>
        <w:pStyle w:val="ListBullet2"/>
      </w:pPr>
      <w:hyperlink r:id="rId617" w:history="1">
        <w:r w:rsidR="00472767" w:rsidRPr="006E5FD5">
          <w:rPr>
            <w:rStyle w:val="Hyperlink"/>
          </w:rPr>
          <w:t>Populated the sceneid field</w:t>
        </w:r>
      </w:hyperlink>
      <w:r w:rsidR="00472767">
        <w:t xml:space="preserve"> for the omission points with the scene with the least cloud – there were some points with no scenes available mostly in remote oceanic places, e.g. clipperton island. This takes a while</w:t>
      </w:r>
    </w:p>
    <w:p w14:paraId="2E9344D3" w14:textId="77777777" w:rsidR="00472767" w:rsidRDefault="00472767" w:rsidP="00472767">
      <w:pPr>
        <w:pStyle w:val="ListBullet2"/>
      </w:pPr>
      <w:r>
        <w:t xml:space="preserve">Populated the cloud_cover and sun_elevation fields using a </w:t>
      </w:r>
      <w:hyperlink r:id="rId618" w:history="1">
        <w:r w:rsidRPr="00F04639">
          <w:rPr>
            <w:rStyle w:val="Hyperlink"/>
          </w:rPr>
          <w:t>python script</w:t>
        </w:r>
      </w:hyperlink>
    </w:p>
    <w:p w14:paraId="62C41DBB" w14:textId="77777777" w:rsidR="00472767" w:rsidRDefault="003630B2" w:rsidP="00472767">
      <w:pPr>
        <w:pStyle w:val="ListBullet2"/>
      </w:pPr>
      <w:hyperlink r:id="rId619" w:history="1">
        <w:r w:rsidR="00472767" w:rsidRPr="00474366">
          <w:rPr>
            <w:rStyle w:val="Hyperlink"/>
          </w:rPr>
          <w:t>Deleted</w:t>
        </w:r>
      </w:hyperlink>
      <w:r w:rsidR="00472767">
        <w:t xml:space="preserve"> all records where sceneid is null or waterclass is Marine or gee_lat/gee_lng is null</w:t>
      </w:r>
    </w:p>
    <w:p w14:paraId="18B568ED" w14:textId="77777777" w:rsidR="00472767" w:rsidRDefault="00472767" w:rsidP="00472767">
      <w:pPr>
        <w:pStyle w:val="ListBullet2"/>
      </w:pPr>
      <w:r>
        <w:t xml:space="preserve">The ‘predicted_class’ field of the ‘swdb_validated_sites_subset’ table was then populated using </w:t>
      </w:r>
      <w:hyperlink r:id="rId620" w:history="1">
        <w:r w:rsidRPr="00D01FFF">
          <w:rPr>
            <w:rStyle w:val="Hyperlink"/>
          </w:rPr>
          <w:t>this</w:t>
        </w:r>
      </w:hyperlink>
      <w:r>
        <w:t xml:space="preserve"> python script</w:t>
      </w:r>
    </w:p>
    <w:p w14:paraId="02870559" w14:textId="77777777" w:rsidR="00472767" w:rsidRDefault="00472767" w:rsidP="00472767">
      <w:pPr>
        <w:pStyle w:val="ListBullet2"/>
      </w:pPr>
      <w:r>
        <w:t>The ‘actual_class’ field of the ‘swdb_validated_sites_subset’ table was then populated using the SWDB validation tool to do a photo interpretation of the actual class of each validation point</w:t>
      </w:r>
    </w:p>
    <w:p w14:paraId="10E4D21F" w14:textId="77777777" w:rsidR="00472767" w:rsidRDefault="00472767" w:rsidP="00472767">
      <w:pPr>
        <w:pStyle w:val="Heading10"/>
      </w:pPr>
      <w:r>
        <w:t>Dissolving the SWDB water body dataset</w:t>
      </w:r>
    </w:p>
    <w:p w14:paraId="355D97E0" w14:textId="77777777" w:rsidR="00472767" w:rsidRDefault="00472767" w:rsidP="00472767">
      <w:pPr>
        <w:pStyle w:val="BodyText2"/>
      </w:pPr>
      <w:r>
        <w:t xml:space="preserve">We need to get the area statistics for each validation point to be able to look at the accuracy of the method for water bodies of different sizes. The first step is to dissolve the SWDB – first Dissolve failed with Invalid Topology so running Repair geometry. There were &gt;49000 self intersections then it failed with ERROR 999999: Error executing function. The coordinates or measures are out of bounds. Exported to a new GDB and trying again. See </w:t>
      </w:r>
      <w:r>
        <w:fldChar w:fldCharType="begin"/>
      </w:r>
      <w:r>
        <w:instrText xml:space="preserve"> REF _Ref453320680 \h </w:instrText>
      </w:r>
      <w:r>
        <w:fldChar w:fldCharType="separate"/>
      </w:r>
      <w:r>
        <w:t>From the SWDB polygons</w:t>
      </w:r>
      <w:r>
        <w:fldChar w:fldCharType="end"/>
      </w:r>
    </w:p>
    <w:p w14:paraId="62984816" w14:textId="77777777" w:rsidR="00472767" w:rsidRDefault="00472767" w:rsidP="00472767">
      <w:pPr>
        <w:pStyle w:val="Heading10"/>
      </w:pPr>
      <w:r>
        <w:t>For Landsat 5 and 7</w:t>
      </w:r>
    </w:p>
    <w:p w14:paraId="07125A6C" w14:textId="77777777" w:rsidR="00472767" w:rsidRPr="003D68F1" w:rsidRDefault="00472767" w:rsidP="00472767">
      <w:pPr>
        <w:pStyle w:val="BodyText2"/>
      </w:pPr>
      <w:r>
        <w:t xml:space="preserve">I switched to the Javascript playground to </w:t>
      </w:r>
      <w:hyperlink r:id="rId621" w:history="1">
        <w:r w:rsidRPr="003D68F1">
          <w:rPr>
            <w:rStyle w:val="Hyperlink"/>
          </w:rPr>
          <w:t>this</w:t>
        </w:r>
      </w:hyperlink>
      <w:r>
        <w:t xml:space="preserve"> code to detect water for the </w:t>
      </w:r>
      <w:r>
        <w:rPr>
          <w:i/>
        </w:rPr>
        <w:t>same</w:t>
      </w:r>
      <w:r>
        <w:t xml:space="preserve"> sample locations that we used for the L8 ommission. This routine does the detection and then masks the results with the 30 year occurrence data. The results are then written to Google Drive, downloaded and the csv files combined with </w:t>
      </w:r>
      <w:hyperlink r:id="rId622" w:history="1">
        <w:r w:rsidRPr="002C622B">
          <w:rPr>
            <w:rStyle w:val="Hyperlink"/>
          </w:rPr>
          <w:t>this</w:t>
        </w:r>
      </w:hyperlink>
      <w:r>
        <w:t xml:space="preserve"> file. The the results are exported to Postgresql using FME and this query is run to create the final table of all the omission validation points.</w:t>
      </w:r>
    </w:p>
    <w:p w14:paraId="6623A052" w14:textId="77777777" w:rsidR="00472767" w:rsidRDefault="00472767" w:rsidP="00472767">
      <w:pPr>
        <w:pStyle w:val="Heading10"/>
      </w:pPr>
      <w:r>
        <w:t>Validation workflow</w:t>
      </w:r>
    </w:p>
    <w:p w14:paraId="7FCA67BD" w14:textId="77777777" w:rsidR="00472767" w:rsidRDefault="00472767" w:rsidP="00472767">
      <w:pPr>
        <w:pStyle w:val="BodyText2"/>
      </w:pPr>
      <w:r>
        <w:t xml:space="preserve">Creating </w:t>
      </w:r>
      <w:hyperlink r:id="rId623" w:history="1">
        <w:r w:rsidRPr="005256A1">
          <w:rPr>
            <w:rStyle w:val="Hyperlink"/>
          </w:rPr>
          <w:t>this</w:t>
        </w:r>
      </w:hyperlink>
      <w:r>
        <w:t xml:space="preserve"> routine to go through the SWDB points and run the detection algorithm on them. Populating the </w:t>
      </w:r>
      <w:r w:rsidRPr="00F5070E">
        <w:t>swdb_validated_sites_subset</w:t>
      </w:r>
      <w:r>
        <w:t>.</w:t>
      </w:r>
      <w:r w:rsidRPr="00F5070E">
        <w:t xml:space="preserve"> predicted_class</w:t>
      </w:r>
      <w:r>
        <w:t xml:space="preserve"> field with the results – the first run is using all the masks except the </w:t>
      </w:r>
      <w:r w:rsidRPr="00FA1134">
        <w:t>applyBareRockMask</w:t>
      </w:r>
      <w:r>
        <w:t>. However, it stopped after the following one:</w:t>
      </w:r>
    </w:p>
    <w:p w14:paraId="12FACAD4" w14:textId="77777777" w:rsidR="00472767" w:rsidRDefault="00472767" w:rsidP="00D96B97">
      <w:pPr>
        <w:pStyle w:val="Unix"/>
      </w:pPr>
      <w:r w:rsidRPr="009D59F1">
        <w:t>Using scene LANDSAT/LC8_L1T_TOA/LC80270362014070LGN00(696/5072)</w:t>
      </w:r>
      <w:r>
        <w:t xml:space="preserve"> – first time</w:t>
      </w:r>
    </w:p>
    <w:p w14:paraId="3A43E296" w14:textId="77777777" w:rsidR="00472767" w:rsidRDefault="00472767" w:rsidP="00D96B97">
      <w:pPr>
        <w:pStyle w:val="Unix"/>
      </w:pPr>
      <w:r w:rsidRPr="00D04389">
        <w:t>Using scene LANDSAT/LC8_L1T_TOA/LC81130272014129LGN00(672/3889)</w:t>
      </w:r>
      <w:r>
        <w:t xml:space="preserve"> – second time</w:t>
      </w:r>
    </w:p>
    <w:p w14:paraId="5958577A" w14:textId="77777777" w:rsidR="00472767" w:rsidRDefault="00472767" w:rsidP="00472767">
      <w:pPr>
        <w:pStyle w:val="BodyText2"/>
      </w:pPr>
      <w:r>
        <w:t xml:space="preserve">However, for many of the SWDB points no data is returned from the detected scene because although the sceneid is correct for the point (i.e. the point falls inside that scene) there is no data in the thermal band for the scene – also in some cases the detection for the point is valid, but no data is retrieved for the point (see </w:t>
      </w:r>
      <w:r>
        <w:fldChar w:fldCharType="begin"/>
      </w:r>
      <w:r>
        <w:instrText xml:space="preserve"> REF _Ref396310427 \h </w:instrText>
      </w:r>
      <w:r>
        <w:fldChar w:fldCharType="separate"/>
      </w:r>
      <w:r>
        <w:t>Weird changes to water detection</w:t>
      </w:r>
      <w:r>
        <w:fldChar w:fldCharType="end"/>
      </w:r>
      <w:r>
        <w:t>). Therefore, these points with no data returned will have to be skipped.</w:t>
      </w:r>
    </w:p>
    <w:p w14:paraId="2D20CBFF" w14:textId="77777777" w:rsidR="00472767" w:rsidRDefault="00472767" w:rsidP="00472767">
      <w:pPr>
        <w:pStyle w:val="BodyText2"/>
      </w:pPr>
      <w:r>
        <w:t>Completed the population of the table – updated the tool to the validate_gee.js code and updated the table to set the actual_class to ‘water’ where the ‘predicted_class’ is ‘water’. JF will manually validate the non-water points – there are 4776 left to do.</w:t>
      </w:r>
    </w:p>
    <w:p w14:paraId="5E3EC5F5" w14:textId="77777777" w:rsidR="00472767" w:rsidRDefault="00472767" w:rsidP="00472767">
      <w:pPr>
        <w:pStyle w:val="BodyText2"/>
        <w:rPr>
          <w:rFonts w:ascii="Consolas" w:hAnsi="Consolas" w:cs="Consolas"/>
          <w:color w:val="222222"/>
          <w:szCs w:val="18"/>
          <w:shd w:val="clear" w:color="auto" w:fill="FFFFFF"/>
        </w:rPr>
      </w:pPr>
      <w:r>
        <w:t>There are some points in the middle of the ocean for some reason – e.g. objectid =</w:t>
      </w:r>
      <w:r w:rsidRPr="00CB5FC8">
        <w:rPr>
          <w:rFonts w:ascii="Consolas" w:hAnsi="Consolas" w:cs="Consolas"/>
          <w:color w:val="222222"/>
          <w:szCs w:val="18"/>
          <w:shd w:val="clear" w:color="auto" w:fill="FFFFFF"/>
        </w:rPr>
        <w:t xml:space="preserve"> </w:t>
      </w:r>
      <w:r>
        <w:rPr>
          <w:rFonts w:ascii="Consolas" w:hAnsi="Consolas" w:cs="Consolas"/>
          <w:color w:val="222222"/>
          <w:szCs w:val="18"/>
          <w:shd w:val="clear" w:color="auto" w:fill="FFFFFF"/>
        </w:rPr>
        <w:t>376368084.</w:t>
      </w:r>
    </w:p>
    <w:p w14:paraId="293D3D6B" w14:textId="77777777" w:rsidR="00472767" w:rsidRDefault="00472767" w:rsidP="00472767">
      <w:pPr>
        <w:pStyle w:val="BodyText2"/>
      </w:pPr>
      <w:r>
        <w:t>Landsat 7 preliminary validation results show very high omission – 56% - found a missing area of detection in one of the algorithms (where the saturation &gt;1) and so running it again to get the extra pixels.</w:t>
      </w:r>
    </w:p>
    <w:p w14:paraId="2D69FD8D" w14:textId="77777777" w:rsidR="00472767" w:rsidRDefault="00472767" w:rsidP="00472767">
      <w:pPr>
        <w:pStyle w:val="Heading9"/>
      </w:pPr>
      <w:r>
        <w:t>Using Feng et al 2015 data</w:t>
      </w:r>
    </w:p>
    <w:p w14:paraId="5630CF3B" w14:textId="77777777" w:rsidR="00472767" w:rsidRDefault="00472767" w:rsidP="00472767">
      <w:pPr>
        <w:pStyle w:val="BodyText2"/>
      </w:pPr>
      <w:r>
        <w:t xml:space="preserve">Available from here: </w:t>
      </w:r>
      <w:hyperlink r:id="rId624" w:history="1">
        <w:r w:rsidRPr="00FD4B17">
          <w:rPr>
            <w:rStyle w:val="Hyperlink"/>
          </w:rPr>
          <w:t>ftp://ftp.glcf.umd.edu/glcf/GlobalInlandWater/WRS2</w:t>
        </w:r>
      </w:hyperlink>
      <w:r>
        <w:t>. We need to get all TIFFs for Landsat WRS2 rows of 18 or lower. Writing some code to harvest the data. Here is the harvester: ‘</w:t>
      </w:r>
      <w:r w:rsidRPr="00345FAE">
        <w:t>E:\cottaan\My Documents\github repos\test</w:t>
      </w:r>
      <w:r>
        <w:t>\bulkFTPGet.py’ – took 2 hours and 40 mins to get all the gz files. The total size of all of these files uncompressed is: 111 Gb. This will just fit on my E: drive. Unzipping them all using this: ‘</w:t>
      </w:r>
      <w:r w:rsidRPr="00345FAE">
        <w:t>E:\cottaan\My Documents\github repos\test</w:t>
      </w:r>
      <w:r>
        <w:t>\bulkUnzip.py’. Wrote this code to get random validation points in the raster datasets (‘</w:t>
      </w:r>
      <w:r w:rsidRPr="00923FF9">
        <w:t>E:\cottaan\My Documents\github repos\test</w:t>
      </w:r>
      <w:r>
        <w:t>\getValidationPoints.py). It took 4 hours to run from 60 degrees N upwards to get 80000 validation points. Mapping them. They are in ‘</w:t>
      </w:r>
      <w:r w:rsidRPr="0062337B">
        <w:t>E:\cottaan\My Documents\ArcGIS\Google Earth Engine Downloads\sampleValidationSites.gdb</w:t>
      </w:r>
      <w:r>
        <w:t>\</w:t>
      </w:r>
      <w:r w:rsidRPr="0062337B">
        <w:t>Feng_Validation_Points</w:t>
      </w:r>
      <w:r>
        <w:t xml:space="preserve">. Now following the same steps as for the SWDB validation points. Using </w:t>
      </w:r>
      <w:hyperlink r:id="rId625" w:history="1">
        <w:r w:rsidRPr="006C1A23">
          <w:rPr>
            <w:rStyle w:val="Hyperlink"/>
          </w:rPr>
          <w:t>this</w:t>
        </w:r>
      </w:hyperlink>
      <w:r>
        <w:t xml:space="preserve"> query to get the validation points – it took 2.3 hours to run. Took ages to get the KML file into a Fusion Table – eventually managed to and then ran the code ‘</w:t>
      </w:r>
      <w:r w:rsidRPr="00105B92">
        <w:t>Water Validation Feng Points</w:t>
      </w:r>
      <w:r>
        <w:t>’ in GEE to get the detected class. Had to run these in batches of 100 for it to run then:</w:t>
      </w:r>
    </w:p>
    <w:p w14:paraId="298AEF70" w14:textId="77777777" w:rsidR="00472767" w:rsidRDefault="00472767" w:rsidP="00472767">
      <w:pPr>
        <w:pStyle w:val="ListBullet2"/>
      </w:pPr>
      <w:r>
        <w:t>Downloaded all the tables and merged them using ‘</w:t>
      </w:r>
      <w:r w:rsidRPr="002273AE">
        <w:t>E:\cottaan\My Documents\github repos\test</w:t>
      </w:r>
      <w:r>
        <w:t>\</w:t>
      </w:r>
      <w:r w:rsidRPr="002273AE">
        <w:t>mergeFengFiles</w:t>
      </w:r>
      <w:r>
        <w:t>.py’</w:t>
      </w:r>
    </w:p>
    <w:p w14:paraId="52106FD5" w14:textId="77777777" w:rsidR="00472767" w:rsidRDefault="00472767" w:rsidP="00472767">
      <w:pPr>
        <w:pStyle w:val="ListBullet2"/>
      </w:pPr>
      <w:r>
        <w:t>Created a PostGIS table using ‘</w:t>
      </w:r>
      <w:r w:rsidRPr="002273AE">
        <w:t>E:\cottaan\My Documents\github repos\general</w:t>
      </w:r>
      <w:r>
        <w:t>\</w:t>
      </w:r>
      <w:r w:rsidRPr="002273AE">
        <w:t>feng_validation_sites_to_postgis_from_gee_csv</w:t>
      </w:r>
      <w:r>
        <w:t>.fmw’</w:t>
      </w:r>
    </w:p>
    <w:p w14:paraId="5B9F178B" w14:textId="77777777" w:rsidR="00472767" w:rsidRDefault="00472767" w:rsidP="00472767">
      <w:pPr>
        <w:pStyle w:val="ListBullet2"/>
      </w:pPr>
      <w:r>
        <w:t xml:space="preserve">Ran </w:t>
      </w:r>
      <w:hyperlink r:id="rId626" w:history="1">
        <w:r w:rsidRPr="002273AE">
          <w:rPr>
            <w:rStyle w:val="Hyperlink"/>
          </w:rPr>
          <w:t>this</w:t>
        </w:r>
      </w:hyperlink>
      <w:r>
        <w:t xml:space="preserve"> query to create the data to validate</w:t>
      </w:r>
    </w:p>
    <w:p w14:paraId="01570F2F" w14:textId="77777777" w:rsidR="00472767" w:rsidRDefault="00472767" w:rsidP="00472767">
      <w:pPr>
        <w:pStyle w:val="ListBullet2"/>
      </w:pPr>
      <w:r>
        <w:t>Updated all records which were ‘no data’ to set the actual class to no data – 10151 records</w:t>
      </w:r>
    </w:p>
    <w:p w14:paraId="03EE2FD5" w14:textId="77777777" w:rsidR="00472767" w:rsidRDefault="00472767" w:rsidP="00472767">
      <w:pPr>
        <w:pStyle w:val="BodyText2"/>
      </w:pPr>
      <w:r>
        <w:lastRenderedPageBreak/>
        <w:t xml:space="preserve">Spotted a bug in the detection algorithm that flagged ‘no data’ as ‘not water’ and so rerunning the detection algorithm. Old part validated results here: </w:t>
      </w:r>
      <w:r w:rsidRPr="0041439C">
        <w:t>especies.feng_validation_points_final_26_05_2016</w:t>
      </w:r>
      <w:r>
        <w:t>. 17436 records in total then updated 11745 records as ‘no data’</w:t>
      </w:r>
    </w:p>
    <w:p w14:paraId="63ADA2DE" w14:textId="77777777" w:rsidR="00472767" w:rsidRDefault="00472767" w:rsidP="00472767">
      <w:pPr>
        <w:pStyle w:val="Heading9"/>
      </w:pPr>
      <w:bookmarkStart w:id="122" w:name="_Ref452473972"/>
      <w:r>
        <w:t>Getting missing omission validation points</w:t>
      </w:r>
      <w:bookmarkEnd w:id="122"/>
    </w:p>
    <w:p w14:paraId="174E1598" w14:textId="77777777" w:rsidR="00472767" w:rsidRDefault="00472767" w:rsidP="00472767">
      <w:pPr>
        <w:pStyle w:val="BodyText2"/>
      </w:pPr>
      <w:r>
        <w:t>These must have been the ones outside the geometry domain! Trying to merge again the SWDB shapefiles. Merging isn’t working any more in ArcGIS so trying Append in Python using ‘</w:t>
      </w:r>
      <w:r w:rsidRPr="009F02C4">
        <w:t>E:\cottaan\My Documents\github repos\test</w:t>
      </w:r>
      <w:r>
        <w:t>\</w:t>
      </w:r>
      <w:r w:rsidRPr="009F02C4">
        <w:t>mergeSWDBShapefiles</w:t>
      </w:r>
      <w:r>
        <w:t>.py’. Started at 16:15 on 31/05/2016 – took 19 minutes. There are lots of missing areas! Doing a select by location to find the polygons that are missing – started at 17:27. Taking ages – giving up.</w:t>
      </w:r>
    </w:p>
    <w:p w14:paraId="299F34DF" w14:textId="77777777" w:rsidR="00472767" w:rsidRDefault="00472767" w:rsidP="00472767">
      <w:pPr>
        <w:pStyle w:val="BodyText2"/>
      </w:pPr>
      <w:r>
        <w:t xml:space="preserve">As stated in </w:t>
      </w:r>
      <w:r>
        <w:fldChar w:fldCharType="begin"/>
      </w:r>
      <w:r>
        <w:instrText xml:space="preserve"> REF _Ref452473859 \h </w:instrText>
      </w:r>
      <w:r>
        <w:fldChar w:fldCharType="separate"/>
      </w:r>
      <w:r>
        <w:t>Using the SWDB water body dataset</w:t>
      </w:r>
      <w:r>
        <w:fldChar w:fldCharType="end"/>
      </w:r>
      <w:r>
        <w:t xml:space="preserve"> we are missing some validation points for Tibet and other areas which happened because the downloaded SWDB shapefiles did not merge properly with 2137 shapefiles falling outside the xy domain. We need to find the missing polygons. There are 29957 in total. Repeating steps in Data Preparation for Landsat 8 for these missing points.</w:t>
      </w:r>
    </w:p>
    <w:p w14:paraId="5BBC21E2" w14:textId="77777777" w:rsidR="00472767" w:rsidRDefault="00472767" w:rsidP="00472767">
      <w:pPr>
        <w:pStyle w:val="BodyText2"/>
      </w:pPr>
      <w:r>
        <w:t xml:space="preserve">Creating the random points – not all polygons had a random point generated. All those with a shape_area &lt; 0 had no points generated. Not sure why! Ran repair geometry – lots of features had self intersections! There are no areas &gt; 0 now. Random points generated properly now. Now getting 1 point in each 1 degree box – taking ages in PostGIS (5.5 hours) – so did it in ArcGIS. In total there are 1168 extra validation points. </w:t>
      </w:r>
    </w:p>
    <w:p w14:paraId="5B6CB0E5" w14:textId="77777777" w:rsidR="00472767" w:rsidRPr="00E64F5F" w:rsidRDefault="00472767" w:rsidP="00472767">
      <w:pPr>
        <w:pStyle w:val="BodyText2"/>
      </w:pPr>
      <w:r>
        <w:t>All of the queries related to adding in missing validation points are here: water_validation_create_points_for_validation.sql</w:t>
      </w:r>
    </w:p>
    <w:p w14:paraId="73CB1A34" w14:textId="77777777" w:rsidR="00472767" w:rsidRDefault="00472767" w:rsidP="00472767">
      <w:pPr>
        <w:pStyle w:val="Heading8"/>
      </w:pPr>
      <w:r>
        <w:t>Adding statistics to validation points</w:t>
      </w:r>
    </w:p>
    <w:p w14:paraId="51B93500" w14:textId="77777777" w:rsidR="00472767" w:rsidRDefault="00472767" w:rsidP="00472767">
      <w:pPr>
        <w:pStyle w:val="Heading9"/>
      </w:pPr>
      <w:r>
        <w:t>From other water datasets</w:t>
      </w:r>
    </w:p>
    <w:p w14:paraId="4933216F" w14:textId="77777777" w:rsidR="00472767" w:rsidRDefault="00472767" w:rsidP="00472767">
      <w:pPr>
        <w:pStyle w:val="BodyText2"/>
      </w:pPr>
      <w:r>
        <w:t>The GEE code ‘</w:t>
      </w:r>
      <w:r w:rsidRPr="00C856AD">
        <w:t>Water Validation Points Seasonal or Permanent Classification</w:t>
      </w:r>
      <w:r>
        <w:t>’ is used to populated additional information for the validation points including the yearly classification, the monthly recurrence and the annual recurrence. However, there are some nulls in the data that result from:</w:t>
      </w:r>
    </w:p>
    <w:p w14:paraId="49967065" w14:textId="77777777" w:rsidR="00472767" w:rsidRDefault="00472767" w:rsidP="00472767">
      <w:pPr>
        <w:pStyle w:val="ListBullet2"/>
      </w:pPr>
      <w:r>
        <w:t>Monthly recurrence is masked for January in Spain, but we have validation points (for commission)</w:t>
      </w:r>
    </w:p>
    <w:p w14:paraId="2B62C110" w14:textId="77777777" w:rsidR="00472767" w:rsidRDefault="00472767" w:rsidP="00472767">
      <w:pPr>
        <w:pStyle w:val="ListBullet2"/>
      </w:pPr>
      <w:r>
        <w:t>Annual recurrence is masked where we fail to detect the water – this is permanent omission</w:t>
      </w:r>
    </w:p>
    <w:p w14:paraId="06954BA6" w14:textId="77777777" w:rsidR="00472767" w:rsidRDefault="00472767" w:rsidP="00472767">
      <w:pPr>
        <w:pStyle w:val="ListBullet2"/>
      </w:pPr>
      <w:r>
        <w:t>139 points have a waterClass of -1 which is because we included random points from 2016 which obviously have no classification</w:t>
      </w:r>
    </w:p>
    <w:p w14:paraId="2883C1B3" w14:textId="77777777" w:rsidR="00472767" w:rsidRDefault="00472767" w:rsidP="00472767">
      <w:pPr>
        <w:pStyle w:val="ListBullet2"/>
      </w:pPr>
      <w:r>
        <w:t>56 points have a waterClass of 0 – some of these are because we have too few obs to make a classification for a year and others are because we have got a validation point using a scene that has been added since Noel ran the 32 year detection and so there is a validation point but there is no data in the p32 months and hence classification</w:t>
      </w:r>
    </w:p>
    <w:p w14:paraId="61AAB1D0" w14:textId="77777777" w:rsidR="00472767" w:rsidRDefault="00472767" w:rsidP="00472767">
      <w:pPr>
        <w:pStyle w:val="ListBullet2"/>
      </w:pPr>
      <w:r>
        <w:t xml:space="preserve">177 points have a waterClass of 1 – some are just missing detections and so the year classification is ‘not water’. </w:t>
      </w:r>
    </w:p>
    <w:p w14:paraId="6C7464D5" w14:textId="77777777" w:rsidR="00472767" w:rsidRDefault="00472767" w:rsidP="00472767">
      <w:pPr>
        <w:pStyle w:val="ListBullet2"/>
      </w:pPr>
      <w:r>
        <w:t>There seems to be an issue for oid=</w:t>
      </w:r>
      <w:r w:rsidRPr="00CF0A9C">
        <w:t>425895320</w:t>
      </w:r>
      <w:r>
        <w:t xml:space="preserve"> – The 2000-2015 encoded classification value is wrong for 2013 – below the history shows detections, but the encoded classifications show not water (encoded as </w:t>
      </w:r>
      <w:r w:rsidRPr="00887BB7">
        <w:t>1476393407</w:t>
      </w:r>
      <w:r>
        <w:t>).</w:t>
      </w:r>
    </w:p>
    <w:p w14:paraId="484D2B47" w14:textId="77777777" w:rsidR="00472767" w:rsidRDefault="00472767" w:rsidP="00472767">
      <w:pPr>
        <w:pStyle w:val="BodyText2"/>
      </w:pPr>
      <w:r>
        <w:rPr>
          <w:noProof/>
          <w:lang w:bidi="ar-SA"/>
        </w:rPr>
        <w:lastRenderedPageBreak/>
        <w:drawing>
          <wp:inline distT="0" distB="0" distL="0" distR="0" wp14:anchorId="62CFF3FF" wp14:editId="5ED05B25">
            <wp:extent cx="5943600" cy="377825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7">
                      <a:extLst>
                        <a:ext uri="{28A0092B-C50C-407E-A947-70E740481C1C}">
                          <a14:useLocalDpi xmlns:a14="http://schemas.microsoft.com/office/drawing/2010/main" val="0"/>
                        </a:ext>
                      </a:extLst>
                    </a:blip>
                    <a:srcRect/>
                    <a:stretch>
                      <a:fillRect/>
                    </a:stretch>
                  </pic:blipFill>
                  <pic:spPr bwMode="auto">
                    <a:xfrm>
                      <a:off x="0" y="0"/>
                      <a:ext cx="5943600" cy="3778250"/>
                    </a:xfrm>
                    <a:prstGeom prst="rect">
                      <a:avLst/>
                    </a:prstGeom>
                    <a:noFill/>
                    <a:ln>
                      <a:noFill/>
                    </a:ln>
                  </pic:spPr>
                </pic:pic>
              </a:graphicData>
            </a:graphic>
          </wp:inline>
        </w:drawing>
      </w:r>
    </w:p>
    <w:p w14:paraId="53820BD9" w14:textId="77777777" w:rsidR="00472767" w:rsidRDefault="00472767" w:rsidP="00472767">
      <w:pPr>
        <w:pStyle w:val="ListBullet2"/>
      </w:pPr>
      <w:r>
        <w:t>Some water classified as permanent has 2 months of water – this is because we have water in 2 out of 3 months so classify it as permanent.</w:t>
      </w:r>
    </w:p>
    <w:p w14:paraId="3F0D617E" w14:textId="77777777" w:rsidR="00472767" w:rsidRDefault="00472767" w:rsidP="00472767">
      <w:pPr>
        <w:pStyle w:val="Heading9"/>
      </w:pPr>
      <w:bookmarkStart w:id="123" w:name="_Ref453320680"/>
      <w:r>
        <w:t>From the SWDB polygons</w:t>
      </w:r>
      <w:bookmarkEnd w:id="123"/>
    </w:p>
    <w:p w14:paraId="7F61FA8F" w14:textId="77777777" w:rsidR="00472767" w:rsidRPr="00AE6FD9" w:rsidRDefault="00472767" w:rsidP="00472767">
      <w:pPr>
        <w:pStyle w:val="BodyText2"/>
      </w:pPr>
      <w:r>
        <w:t>We want to add areas but all attempts at dissolving the SWDB polygons fail in ArcGIS so trying in PostGIS. There are 625008 polygons in PostGIS. Attempting to clean. Took 30 mins. There are now no invalid geometries in PostGIS. Trying to dissolve – error ‘</w:t>
      </w:r>
      <w:r w:rsidRPr="00CB54D2">
        <w:t>array size exceeds the maximum allowed</w:t>
      </w:r>
      <w:r>
        <w:t>’.</w:t>
      </w:r>
    </w:p>
    <w:p w14:paraId="6CD62D58" w14:textId="77777777" w:rsidR="00472767" w:rsidRDefault="00472767" w:rsidP="00472767">
      <w:pPr>
        <w:pStyle w:val="Heading8"/>
      </w:pPr>
      <w:r>
        <w:t>Validation tables</w:t>
      </w:r>
    </w:p>
    <w:p w14:paraId="6F966A4C" w14:textId="77777777" w:rsidR="00472767" w:rsidRPr="00C133A5" w:rsidRDefault="00472767" w:rsidP="00472767">
      <w:pPr>
        <w:pStyle w:val="BodyText2"/>
      </w:pPr>
    </w:p>
    <w:tbl>
      <w:tblPr>
        <w:tblStyle w:val="ListTable3-Accent11"/>
        <w:tblW w:w="9350" w:type="dxa"/>
        <w:tblLook w:val="04A0" w:firstRow="1" w:lastRow="0" w:firstColumn="1" w:lastColumn="0" w:noHBand="0" w:noVBand="1"/>
      </w:tblPr>
      <w:tblGrid>
        <w:gridCol w:w="3305"/>
        <w:gridCol w:w="5330"/>
        <w:gridCol w:w="715"/>
      </w:tblGrid>
      <w:tr w:rsidR="00472767" w14:paraId="6DA5FD8E" w14:textId="77777777" w:rsidTr="00B467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05" w:type="dxa"/>
          </w:tcPr>
          <w:p w14:paraId="7878E403" w14:textId="77777777" w:rsidR="00472767" w:rsidRDefault="00472767" w:rsidP="000E5536">
            <w:pPr>
              <w:pStyle w:val="TableTextHeader"/>
            </w:pPr>
            <w:r>
              <w:t>Table name</w:t>
            </w:r>
          </w:p>
        </w:tc>
        <w:tc>
          <w:tcPr>
            <w:tcW w:w="5330" w:type="dxa"/>
          </w:tcPr>
          <w:p w14:paraId="50D0316A"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715" w:type="dxa"/>
          </w:tcPr>
          <w:p w14:paraId="5E047FC1"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Rows</w:t>
            </w:r>
          </w:p>
        </w:tc>
      </w:tr>
      <w:tr w:rsidR="00472767" w14:paraId="6B0F6E4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3FD26C0" w14:textId="77777777" w:rsidR="00472767" w:rsidRDefault="00472767" w:rsidP="000E5536">
            <w:pPr>
              <w:pStyle w:val="TableText"/>
            </w:pPr>
            <w:r w:rsidRPr="00EE3621">
              <w:t>feng_validation_points_final</w:t>
            </w:r>
          </w:p>
        </w:tc>
        <w:tc>
          <w:tcPr>
            <w:tcW w:w="5330" w:type="dxa"/>
          </w:tcPr>
          <w:p w14:paraId="71C45875"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Validation points for the Feng data (North of 60 degrees) – detection run in GEE and validated with the validation tool</w:t>
            </w:r>
          </w:p>
        </w:tc>
        <w:tc>
          <w:tcPr>
            <w:tcW w:w="715" w:type="dxa"/>
          </w:tcPr>
          <w:p w14:paraId="14827000"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17436</w:t>
            </w:r>
          </w:p>
        </w:tc>
      </w:tr>
      <w:tr w:rsidR="00472767" w14:paraId="6C30943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A05FE5E" w14:textId="77777777" w:rsidR="00472767" w:rsidRDefault="00472767" w:rsidP="000E5536">
            <w:pPr>
              <w:pStyle w:val="TableText"/>
            </w:pPr>
            <w:r>
              <w:t>gee_random_validation_sites</w:t>
            </w:r>
          </w:p>
        </w:tc>
        <w:tc>
          <w:tcPr>
            <w:tcW w:w="5330" w:type="dxa"/>
          </w:tcPr>
          <w:p w14:paraId="62FC4A11"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Table of 1,000,000 random validation sites and their GLC2000 class and Landsat Path/Row created in ArcGIS</w:t>
            </w:r>
          </w:p>
        </w:tc>
        <w:tc>
          <w:tcPr>
            <w:tcW w:w="715" w:type="dxa"/>
          </w:tcPr>
          <w:p w14:paraId="03B259ED"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3000000</w:t>
            </w:r>
          </w:p>
        </w:tc>
      </w:tr>
      <w:tr w:rsidR="00472767" w14:paraId="447C0759"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EB2E7E3" w14:textId="77777777" w:rsidR="00472767" w:rsidRDefault="00472767" w:rsidP="000E5536">
            <w:pPr>
              <w:pStyle w:val="TableText"/>
            </w:pPr>
            <w:r>
              <w:t>gee_random_validation_sites_subset</w:t>
            </w:r>
          </w:p>
        </w:tc>
        <w:tc>
          <w:tcPr>
            <w:tcW w:w="5330" w:type="dxa"/>
          </w:tcPr>
          <w:p w14:paraId="5076A424"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Table of 50000 validation points from the GLC2000 that JF validated</w:t>
            </w:r>
          </w:p>
        </w:tc>
        <w:tc>
          <w:tcPr>
            <w:tcW w:w="715" w:type="dxa"/>
          </w:tcPr>
          <w:p w14:paraId="7283C727"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53883</w:t>
            </w:r>
          </w:p>
        </w:tc>
      </w:tr>
      <w:tr w:rsidR="00472767" w14:paraId="539A147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532B5A0" w14:textId="77777777" w:rsidR="00472767" w:rsidRDefault="00472767" w:rsidP="000E5536">
            <w:pPr>
              <w:pStyle w:val="TableText"/>
            </w:pPr>
            <w:r w:rsidRPr="00905410">
              <w:t>gee_validated_sites</w:t>
            </w:r>
          </w:p>
        </w:tc>
        <w:tc>
          <w:tcPr>
            <w:tcW w:w="5330" w:type="dxa"/>
          </w:tcPr>
          <w:p w14:paraId="656EA239"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 xml:space="preserve">Table of all validated sites for L5, L7 and L8 produced using </w:t>
            </w:r>
            <w:hyperlink r:id="rId628" w:history="1">
              <w:r w:rsidRPr="00F31B63">
                <w:rPr>
                  <w:rStyle w:val="Hyperlink"/>
                </w:rPr>
                <w:t>this</w:t>
              </w:r>
            </w:hyperlink>
            <w:r>
              <w:t xml:space="preserve"> query</w:t>
            </w:r>
          </w:p>
        </w:tc>
        <w:tc>
          <w:tcPr>
            <w:tcW w:w="715" w:type="dxa"/>
          </w:tcPr>
          <w:p w14:paraId="60526283"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53246</w:t>
            </w:r>
          </w:p>
        </w:tc>
      </w:tr>
      <w:tr w:rsidR="00472767" w14:paraId="3E541FB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590F9050" w14:textId="77777777" w:rsidR="00472767" w:rsidRPr="00F31B63" w:rsidRDefault="00472767" w:rsidP="000E5536">
            <w:pPr>
              <w:pStyle w:val="TableText"/>
            </w:pPr>
            <w:r>
              <w:t>gee_validated_sites_l5</w:t>
            </w:r>
          </w:p>
        </w:tc>
        <w:tc>
          <w:tcPr>
            <w:tcW w:w="5330" w:type="dxa"/>
          </w:tcPr>
          <w:p w14:paraId="452035AA"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Table of L5 validated (partially) sites created by the createWaterPoints.py module</w:t>
            </w:r>
          </w:p>
        </w:tc>
        <w:tc>
          <w:tcPr>
            <w:tcW w:w="715" w:type="dxa"/>
          </w:tcPr>
          <w:p w14:paraId="7FB7841C"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9368</w:t>
            </w:r>
          </w:p>
        </w:tc>
      </w:tr>
      <w:tr w:rsidR="00472767" w14:paraId="132603A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C512E35" w14:textId="77777777" w:rsidR="00472767" w:rsidRPr="00F31B63" w:rsidRDefault="00472767" w:rsidP="000E5536">
            <w:pPr>
              <w:pStyle w:val="TableText"/>
            </w:pPr>
            <w:r>
              <w:t>gee_validated_sites_l7</w:t>
            </w:r>
          </w:p>
        </w:tc>
        <w:tc>
          <w:tcPr>
            <w:tcW w:w="5330" w:type="dxa"/>
          </w:tcPr>
          <w:p w14:paraId="11667DB9"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Table of L7 validated sites created by the createWaterPoints.py module</w:t>
            </w:r>
          </w:p>
        </w:tc>
        <w:tc>
          <w:tcPr>
            <w:tcW w:w="715" w:type="dxa"/>
          </w:tcPr>
          <w:p w14:paraId="23F1ED36"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0</w:t>
            </w:r>
          </w:p>
        </w:tc>
      </w:tr>
      <w:tr w:rsidR="00472767" w14:paraId="368B5CA4"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46667F2" w14:textId="77777777" w:rsidR="00472767" w:rsidRDefault="00472767" w:rsidP="000E5536">
            <w:pPr>
              <w:pStyle w:val="TableText"/>
            </w:pPr>
            <w:r w:rsidRPr="00F31B63">
              <w:t>gee_validated_sites_subset</w:t>
            </w:r>
          </w:p>
        </w:tc>
        <w:tc>
          <w:tcPr>
            <w:tcW w:w="5330" w:type="dxa"/>
          </w:tcPr>
          <w:p w14:paraId="57AE7FB0"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Table of L8 validated sites that JF validated</w:t>
            </w:r>
          </w:p>
        </w:tc>
        <w:tc>
          <w:tcPr>
            <w:tcW w:w="715" w:type="dxa"/>
          </w:tcPr>
          <w:p w14:paraId="5C65556F"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42606</w:t>
            </w:r>
          </w:p>
        </w:tc>
      </w:tr>
      <w:tr w:rsidR="00472767" w14:paraId="36716068"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B6DC6D6" w14:textId="77777777" w:rsidR="00472767" w:rsidRDefault="00472767" w:rsidP="000E5536">
            <w:pPr>
              <w:pStyle w:val="TableText"/>
            </w:pPr>
            <w:r w:rsidRPr="00BB6F07">
              <w:t>l5_l7_validation_sites</w:t>
            </w:r>
          </w:p>
        </w:tc>
        <w:tc>
          <w:tcPr>
            <w:tcW w:w="5330" w:type="dxa"/>
          </w:tcPr>
          <w:p w14:paraId="5D71CF9D"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The validated L8 points (</w:t>
            </w:r>
            <w:r w:rsidRPr="00F31B63">
              <w:t>gee_validated_sites_subset</w:t>
            </w:r>
            <w:r>
              <w:t>) were used in the GEE module ‘Water validation points’ to detect water for L5 and L7 and the results were put into this table</w:t>
            </w:r>
          </w:p>
        </w:tc>
        <w:tc>
          <w:tcPr>
            <w:tcW w:w="715" w:type="dxa"/>
          </w:tcPr>
          <w:p w14:paraId="7236AC00"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41450</w:t>
            </w:r>
          </w:p>
        </w:tc>
      </w:tr>
      <w:tr w:rsidR="00472767" w14:paraId="215B834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68C388B" w14:textId="77777777" w:rsidR="00472767" w:rsidRPr="00BB6F07" w:rsidRDefault="00472767" w:rsidP="000E5536">
            <w:pPr>
              <w:pStyle w:val="TableText"/>
            </w:pPr>
            <w:r w:rsidRPr="00BB6F07">
              <w:t>l5_l7_validation_sites_by_1_degree_grid</w:t>
            </w:r>
          </w:p>
        </w:tc>
        <w:tc>
          <w:tcPr>
            <w:tcW w:w="5330" w:type="dxa"/>
          </w:tcPr>
          <w:p w14:paraId="3C620044"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The previous table stratified by 1 degree grid</w:t>
            </w:r>
          </w:p>
        </w:tc>
        <w:tc>
          <w:tcPr>
            <w:tcW w:w="715" w:type="dxa"/>
          </w:tcPr>
          <w:p w14:paraId="16B10D64"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18050</w:t>
            </w:r>
          </w:p>
        </w:tc>
      </w:tr>
      <w:tr w:rsidR="00472767" w14:paraId="17A8BA23"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C72ADB" w14:textId="77777777" w:rsidR="00472767" w:rsidRPr="00BB6F07" w:rsidRDefault="00472767" w:rsidP="000E5536">
            <w:pPr>
              <w:pStyle w:val="TableText"/>
            </w:pPr>
            <w:r w:rsidRPr="00BB6F07">
              <w:t>l5_l7_validation_sites_by_1_degree_grid_no_marine</w:t>
            </w:r>
          </w:p>
        </w:tc>
        <w:tc>
          <w:tcPr>
            <w:tcW w:w="5330" w:type="dxa"/>
          </w:tcPr>
          <w:p w14:paraId="49C3F005"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The previous table without marine points</w:t>
            </w:r>
          </w:p>
        </w:tc>
        <w:tc>
          <w:tcPr>
            <w:tcW w:w="715" w:type="dxa"/>
          </w:tcPr>
          <w:p w14:paraId="7CDBCF32"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10640</w:t>
            </w:r>
          </w:p>
        </w:tc>
      </w:tr>
      <w:tr w:rsidR="00472767" w14:paraId="02AC5C9E"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EF985B1" w14:textId="77777777" w:rsidR="00472767" w:rsidRPr="00BB6F07" w:rsidRDefault="00472767" w:rsidP="000E5536">
            <w:pPr>
              <w:pStyle w:val="TableText"/>
            </w:pPr>
            <w:r w:rsidRPr="007C20C7">
              <w:t>masked_validation_points</w:t>
            </w:r>
          </w:p>
        </w:tc>
        <w:tc>
          <w:tcPr>
            <w:tcW w:w="5330" w:type="dxa"/>
          </w:tcPr>
          <w:p w14:paraId="058A9AE4"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Points that are masked in the final cleaning step of the water detection – the objectid in this table relates to the objectid in the </w:t>
            </w:r>
            <w:r w:rsidRPr="00B62721">
              <w:t>validation_points</w:t>
            </w:r>
            <w:r>
              <w:t xml:space="preserve"> table. This table is used to flag the gee_validated_sites as masked using </w:t>
            </w:r>
            <w:hyperlink r:id="rId629" w:history="1">
              <w:r w:rsidRPr="00B62721">
                <w:rPr>
                  <w:rStyle w:val="Hyperlink"/>
                </w:rPr>
                <w:t>this</w:t>
              </w:r>
            </w:hyperlink>
            <w:r>
              <w:t xml:space="preserve"> query.</w:t>
            </w:r>
          </w:p>
        </w:tc>
        <w:tc>
          <w:tcPr>
            <w:tcW w:w="715" w:type="dxa"/>
          </w:tcPr>
          <w:p w14:paraId="3164CA29"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9553</w:t>
            </w:r>
          </w:p>
        </w:tc>
      </w:tr>
      <w:tr w:rsidR="00472767" w14:paraId="565F1F2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2969C515" w14:textId="77777777" w:rsidR="00472767" w:rsidRPr="007C20C7" w:rsidRDefault="00472767" w:rsidP="000E5536">
            <w:pPr>
              <w:pStyle w:val="TableText"/>
            </w:pPr>
            <w:r w:rsidRPr="00EE3621">
              <w:t>swdb_missing_validation_points</w:t>
            </w:r>
          </w:p>
        </w:tc>
        <w:tc>
          <w:tcPr>
            <w:tcW w:w="5330" w:type="dxa"/>
          </w:tcPr>
          <w:p w14:paraId="59BA8C7F"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Validation points for the missing areas of SWDB data (due to failed imports on some of the SWDB features), e.g. Tibetan Plateau, Peru, America etc. Detection done in GEE and the validation done in the validation tool</w:t>
            </w:r>
          </w:p>
        </w:tc>
        <w:tc>
          <w:tcPr>
            <w:tcW w:w="715" w:type="dxa"/>
          </w:tcPr>
          <w:p w14:paraId="64ACDB1F"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3507</w:t>
            </w:r>
          </w:p>
        </w:tc>
      </w:tr>
      <w:tr w:rsidR="00472767" w14:paraId="0A1B180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A3C2FA2" w14:textId="77777777" w:rsidR="00472767" w:rsidRPr="007C20C7" w:rsidRDefault="00472767" w:rsidP="000E5536">
            <w:pPr>
              <w:pStyle w:val="TableText"/>
            </w:pPr>
            <w:r w:rsidRPr="00B62721">
              <w:t>swdb_validated_sites</w:t>
            </w:r>
          </w:p>
        </w:tc>
        <w:tc>
          <w:tcPr>
            <w:tcW w:w="5330" w:type="dxa"/>
          </w:tcPr>
          <w:p w14:paraId="11FC205D"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Points from the SWDB that are water and have been validated as such – these are used for the omission error (also in </w:t>
            </w:r>
            <w:hyperlink r:id="rId630" w:anchor="rows:id=1" w:history="1">
              <w:r w:rsidRPr="00600CFB">
                <w:rPr>
                  <w:rStyle w:val="Hyperlink"/>
                </w:rPr>
                <w:t>this</w:t>
              </w:r>
            </w:hyperlink>
            <w:r>
              <w:t xml:space="preserve"> FT)</w:t>
            </w:r>
          </w:p>
        </w:tc>
        <w:tc>
          <w:tcPr>
            <w:tcW w:w="715" w:type="dxa"/>
          </w:tcPr>
          <w:p w14:paraId="10724058"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9395</w:t>
            </w:r>
          </w:p>
        </w:tc>
      </w:tr>
      <w:tr w:rsidR="00472767" w14:paraId="337F3CA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C76B1BE" w14:textId="77777777" w:rsidR="00472767" w:rsidRPr="00B62721" w:rsidRDefault="00472767" w:rsidP="000E5536">
            <w:pPr>
              <w:pStyle w:val="TableText"/>
            </w:pPr>
            <w:r w:rsidRPr="00600CFB">
              <w:t>swdb_validated_sites_l5</w:t>
            </w:r>
          </w:p>
        </w:tc>
        <w:tc>
          <w:tcPr>
            <w:tcW w:w="5330" w:type="dxa"/>
          </w:tcPr>
          <w:p w14:paraId="008DAC01"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Predicted water class for the points in ‘</w:t>
            </w:r>
            <w:r w:rsidRPr="00600CFB">
              <w:t>swdb_validated_sites</w:t>
            </w:r>
            <w:r>
              <w:t>’ using L5 and the ‘Water Validation SWDB Points’ GEE code</w:t>
            </w:r>
          </w:p>
        </w:tc>
        <w:tc>
          <w:tcPr>
            <w:tcW w:w="715" w:type="dxa"/>
          </w:tcPr>
          <w:p w14:paraId="560C5E01"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9511</w:t>
            </w:r>
          </w:p>
        </w:tc>
      </w:tr>
      <w:tr w:rsidR="00472767" w14:paraId="5119BCD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347CF3B" w14:textId="77777777" w:rsidR="00472767" w:rsidRPr="00600CFB" w:rsidRDefault="00472767" w:rsidP="000E5536">
            <w:pPr>
              <w:pStyle w:val="TableText"/>
            </w:pPr>
            <w:r>
              <w:lastRenderedPageBreak/>
              <w:t>swdb_validated_sites_l7</w:t>
            </w:r>
          </w:p>
        </w:tc>
        <w:tc>
          <w:tcPr>
            <w:tcW w:w="5330" w:type="dxa"/>
          </w:tcPr>
          <w:p w14:paraId="64E5D31D"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Predicted water class for the points in ‘</w:t>
            </w:r>
            <w:r w:rsidRPr="00600CFB">
              <w:t>swdb_validated_sites</w:t>
            </w:r>
            <w:r>
              <w:t>’ using L7 L5 and the ‘Water Validation SWDB Points’ GEE code</w:t>
            </w:r>
          </w:p>
        </w:tc>
        <w:tc>
          <w:tcPr>
            <w:tcW w:w="715" w:type="dxa"/>
          </w:tcPr>
          <w:p w14:paraId="5FE0E0B7"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11395</w:t>
            </w:r>
          </w:p>
        </w:tc>
      </w:tr>
      <w:tr w:rsidR="00472767" w14:paraId="168D4FB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36FA288" w14:textId="77777777" w:rsidR="00472767" w:rsidRDefault="00472767" w:rsidP="000E5536">
            <w:pPr>
              <w:pStyle w:val="TableText"/>
            </w:pPr>
            <w:r>
              <w:t>swdb_validated_sites_l8</w:t>
            </w:r>
          </w:p>
        </w:tc>
        <w:tc>
          <w:tcPr>
            <w:tcW w:w="5330" w:type="dxa"/>
          </w:tcPr>
          <w:p w14:paraId="4CBB2E59"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Full validation of all of the SWDB points done by JF to get the actual class (this includes all classes and not just the actual water sites which are in swdb_validated_sites)</w:t>
            </w:r>
          </w:p>
        </w:tc>
        <w:tc>
          <w:tcPr>
            <w:tcW w:w="715" w:type="dxa"/>
          </w:tcPr>
          <w:p w14:paraId="43EDD83C"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14947</w:t>
            </w:r>
          </w:p>
        </w:tc>
      </w:tr>
      <w:tr w:rsidR="00472767" w14:paraId="793DBF2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637D1C2" w14:textId="77777777" w:rsidR="00472767" w:rsidRDefault="00472767" w:rsidP="000E5536">
            <w:pPr>
              <w:pStyle w:val="TableText"/>
            </w:pPr>
            <w:r w:rsidRPr="00905410">
              <w:t>swdb_validated_sites_subset</w:t>
            </w:r>
          </w:p>
        </w:tc>
        <w:tc>
          <w:tcPr>
            <w:tcW w:w="5330" w:type="dxa"/>
          </w:tcPr>
          <w:p w14:paraId="6676D4BE"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Table of all of the swdb validated sites for L5, L7 and L8 produced using </w:t>
            </w:r>
            <w:hyperlink r:id="rId631" w:history="1">
              <w:r w:rsidRPr="00DC4002">
                <w:rPr>
                  <w:rStyle w:val="Hyperlink"/>
                </w:rPr>
                <w:t>this</w:t>
              </w:r>
            </w:hyperlink>
            <w:r>
              <w:t xml:space="preserve"> query. There are many records with no entry date/username – this is where the we decided after a couple of days not to do a photointerpretation on validation points which had an ‘actual_class’ of water and a ‘predicted_class’ of water as these were likely to be correct and to only concentrate on the ones where we had a different ‘predicted_class’</w:t>
            </w:r>
          </w:p>
        </w:tc>
        <w:tc>
          <w:tcPr>
            <w:tcW w:w="715" w:type="dxa"/>
          </w:tcPr>
          <w:p w14:paraId="77CC71FC"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33024</w:t>
            </w:r>
          </w:p>
        </w:tc>
      </w:tr>
      <w:tr w:rsidR="00472767" w14:paraId="4B69B1C6"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0DAA5D0" w14:textId="77777777" w:rsidR="00472767" w:rsidRPr="00AC222D" w:rsidRDefault="00472767" w:rsidP="000E5536">
            <w:pPr>
              <w:pStyle w:val="TableText"/>
            </w:pPr>
            <w:r w:rsidRPr="00A62AAC">
              <w:t>validation_points</w:t>
            </w:r>
          </w:p>
        </w:tc>
        <w:tc>
          <w:tcPr>
            <w:tcW w:w="5330" w:type="dxa"/>
          </w:tcPr>
          <w:p w14:paraId="6F17FF64"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All of the unique lat/longs for all the validation points (using the ‘</w:t>
            </w:r>
            <w:r w:rsidRPr="00A62AAC">
              <w:t>gee_validated_sites</w:t>
            </w:r>
            <w:r>
              <w:t>’ table)</w:t>
            </w:r>
          </w:p>
        </w:tc>
        <w:tc>
          <w:tcPr>
            <w:tcW w:w="715" w:type="dxa"/>
          </w:tcPr>
          <w:p w14:paraId="06AD8F93"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24840</w:t>
            </w:r>
          </w:p>
        </w:tc>
      </w:tr>
      <w:tr w:rsidR="00472767" w14:paraId="53DC899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0D5DBB0" w14:textId="77777777" w:rsidR="00472767" w:rsidRPr="00A62AAC" w:rsidRDefault="00472767" w:rsidP="000E5536">
            <w:pPr>
              <w:pStyle w:val="TableText"/>
            </w:pPr>
            <w:r w:rsidRPr="008C18B0">
              <w:t>validation_results</w:t>
            </w:r>
          </w:p>
        </w:tc>
        <w:tc>
          <w:tcPr>
            <w:tcW w:w="5330" w:type="dxa"/>
          </w:tcPr>
          <w:p w14:paraId="1759B1DA"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All the commission and omission results in a single table built using </w:t>
            </w:r>
            <w:hyperlink r:id="rId632" w:history="1">
              <w:r w:rsidRPr="00905410">
                <w:rPr>
                  <w:rStyle w:val="Hyperlink"/>
                </w:rPr>
                <w:t>this</w:t>
              </w:r>
            </w:hyperlink>
            <w:r>
              <w:t xml:space="preserve"> query.</w:t>
            </w:r>
          </w:p>
        </w:tc>
        <w:tc>
          <w:tcPr>
            <w:tcW w:w="715" w:type="dxa"/>
          </w:tcPr>
          <w:p w14:paraId="6708B389"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40453</w:t>
            </w:r>
          </w:p>
        </w:tc>
      </w:tr>
      <w:tr w:rsidR="00472767" w14:paraId="2B4EA46B"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96C171" w14:textId="77777777" w:rsidR="00472767" w:rsidRPr="008C18B0" w:rsidRDefault="00472767" w:rsidP="000E5536">
            <w:pPr>
              <w:pStyle w:val="TableText"/>
            </w:pPr>
            <w:r>
              <w:t>validation_results_16_03_2016</w:t>
            </w:r>
          </w:p>
        </w:tc>
        <w:tc>
          <w:tcPr>
            <w:tcW w:w="5330" w:type="dxa"/>
          </w:tcPr>
          <w:p w14:paraId="0887DB41"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As above with all classes in</w:t>
            </w:r>
          </w:p>
        </w:tc>
        <w:tc>
          <w:tcPr>
            <w:tcW w:w="715" w:type="dxa"/>
          </w:tcPr>
          <w:p w14:paraId="5EF2FFDD"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40447</w:t>
            </w:r>
          </w:p>
        </w:tc>
      </w:tr>
      <w:tr w:rsidR="00472767" w14:paraId="45D33C9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3065C44" w14:textId="77777777" w:rsidR="00472767" w:rsidRDefault="00472767" w:rsidP="000E5536">
            <w:pPr>
              <w:pStyle w:val="TableText"/>
            </w:pPr>
            <w:r>
              <w:t>validation_results_06_06_2016</w:t>
            </w:r>
          </w:p>
        </w:tc>
        <w:tc>
          <w:tcPr>
            <w:tcW w:w="5330" w:type="dxa"/>
          </w:tcPr>
          <w:p w14:paraId="260E4371"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All validation points including Feng additional points, missing SWDB points and all previous data – does not include ‘no data’ or ‘no scenes found’ classes. Built using the last part of </w:t>
            </w:r>
            <w:hyperlink r:id="rId633" w:history="1">
              <w:r w:rsidRPr="00806232">
                <w:rPr>
                  <w:rStyle w:val="Hyperlink"/>
                </w:rPr>
                <w:t>this</w:t>
              </w:r>
            </w:hyperlink>
            <w:r>
              <w:t xml:space="preserve"> query. In ArcGIS as ‘</w:t>
            </w:r>
            <w:r w:rsidRPr="0012529D">
              <w:t>E:\cottaan\My Documents\ArcGIS\Google Earth Engine Downloads\sampleValidationSites.gdb\all_validation_sites_06_06_2016</w:t>
            </w:r>
            <w:r>
              <w:t>’. In Excel as ‘</w:t>
            </w:r>
            <w:r w:rsidRPr="00D02C67">
              <w:t>E:\cottaan\My Documents</w:t>
            </w:r>
            <w:r>
              <w:t>\</w:t>
            </w:r>
            <w:r w:rsidRPr="00D02C67">
              <w:t>Water Detection Validation Results.xlsx</w:t>
            </w:r>
            <w:r>
              <w:t>’</w:t>
            </w:r>
          </w:p>
        </w:tc>
        <w:tc>
          <w:tcPr>
            <w:tcW w:w="715" w:type="dxa"/>
          </w:tcPr>
          <w:p w14:paraId="0C3E1C60"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40124</w:t>
            </w:r>
          </w:p>
        </w:tc>
      </w:tr>
      <w:tr w:rsidR="00472767" w14:paraId="0B5EE8C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3C7F253" w14:textId="77777777" w:rsidR="00472767" w:rsidRPr="00905410" w:rsidRDefault="00472767" w:rsidP="000E5536">
            <w:pPr>
              <w:pStyle w:val="TableText"/>
            </w:pPr>
            <w:r w:rsidRPr="008C18B0">
              <w:t>validation_results_l7</w:t>
            </w:r>
          </w:p>
        </w:tc>
        <w:tc>
          <w:tcPr>
            <w:tcW w:w="5330" w:type="dxa"/>
          </w:tcPr>
          <w:p w14:paraId="38A83DF5"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Hack for the L7 omission results as the table was accidently deleted</w:t>
            </w:r>
          </w:p>
        </w:tc>
        <w:tc>
          <w:tcPr>
            <w:tcW w:w="715" w:type="dxa"/>
          </w:tcPr>
          <w:p w14:paraId="295DB7BF"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6833</w:t>
            </w:r>
          </w:p>
        </w:tc>
      </w:tr>
    </w:tbl>
    <w:p w14:paraId="53145A87" w14:textId="77777777" w:rsidR="00472767" w:rsidRPr="00C133A5" w:rsidRDefault="00472767" w:rsidP="00472767">
      <w:pPr>
        <w:pStyle w:val="BodyText2"/>
      </w:pPr>
    </w:p>
    <w:p w14:paraId="4EE1D724" w14:textId="77777777" w:rsidR="00472767" w:rsidRDefault="00472767" w:rsidP="00472767">
      <w:pPr>
        <w:pStyle w:val="Heading8"/>
      </w:pPr>
      <w:r>
        <w:t>Final validation for paper</w:t>
      </w:r>
    </w:p>
    <w:p w14:paraId="490761B6" w14:textId="77777777" w:rsidR="00472767" w:rsidRPr="002F7605" w:rsidRDefault="00472767" w:rsidP="00472767">
      <w:pPr>
        <w:pStyle w:val="BodyText2"/>
      </w:pPr>
      <w:r>
        <w:t>We will use the combined validation points that JF created for the commission and omission errors. These points are in the table ‘</w:t>
      </w:r>
      <w:r w:rsidRPr="001149E5">
        <w:t>especies.validation_results</w:t>
      </w:r>
      <w:r>
        <w:t xml:space="preserve">’. Exporting to a Fusion table using </w:t>
      </w:r>
      <w:hyperlink r:id="rId634" w:history="1">
        <w:r w:rsidRPr="00E3316B">
          <w:rPr>
            <w:rStyle w:val="Hyperlink"/>
          </w:rPr>
          <w:t>this</w:t>
        </w:r>
      </w:hyperlink>
      <w:r>
        <w:t xml:space="preserve"> FME script. Using </w:t>
      </w:r>
      <w:hyperlink r:id="rId635" w:history="1">
        <w:r w:rsidRPr="00161C9C">
          <w:rPr>
            <w:rStyle w:val="Hyperlink"/>
          </w:rPr>
          <w:t>this</w:t>
        </w:r>
      </w:hyperlink>
      <w:r>
        <w:t xml:space="preserve"> script to run through all these validation points and run the new detection algorithm with the improved L7 spectral equations and the mask from the final run. There were lots of failed batches of 1000 but I couldn’t find the cause – the records could be printed but not exported. These points are saved in 40 csv files in </w:t>
      </w:r>
      <w:hyperlink r:id="rId636" w:history="1">
        <w:r w:rsidRPr="00161C9C">
          <w:rPr>
            <w:rStyle w:val="Hyperlink"/>
          </w:rPr>
          <w:t>this</w:t>
        </w:r>
      </w:hyperlink>
      <w:r>
        <w:t xml:space="preserve"> folder. Merged the csv files with </w:t>
      </w:r>
      <w:hyperlink r:id="rId637" w:history="1">
        <w:r w:rsidRPr="00161C9C">
          <w:rPr>
            <w:rStyle w:val="Hyperlink"/>
          </w:rPr>
          <w:t>this</w:t>
        </w:r>
      </w:hyperlink>
      <w:r>
        <w:t xml:space="preserve"> code. Analysed in Excel.</w:t>
      </w:r>
    </w:p>
    <w:p w14:paraId="3B3C5098" w14:textId="77777777" w:rsidR="00472767" w:rsidRDefault="00472767" w:rsidP="00472767">
      <w:pPr>
        <w:pStyle w:val="BodyText2"/>
      </w:pPr>
      <w:r>
        <w:t>On 16/03/2016 we did the final validation of the data using the photo-interpreted points that JF did (for both omission and commission) and we then ran this code to detect water for all those points. The results are in the table ‘</w:t>
      </w:r>
      <w:r w:rsidRPr="0003496F">
        <w:t>validation_results_16_03_2016</w:t>
      </w:r>
      <w:r>
        <w:t xml:space="preserve">’. This contains the validation data for the paper. Based on these data we need to flag each point as seasonal or permanent. </w:t>
      </w:r>
    </w:p>
    <w:p w14:paraId="13ECAA04" w14:textId="77777777" w:rsidR="00472767" w:rsidRPr="00A40E5A" w:rsidRDefault="00472767" w:rsidP="00472767">
      <w:pPr>
        <w:pStyle w:val="BodyText2"/>
      </w:pPr>
      <w:r>
        <w:t>Within the validation results there are some weird numbers that would seem to be wrong. For example, for the commission statistics we have some predicted_class of ‘not water’. How could that be? We should only be getting ‘water’ in the predicted class. But, the reason why is because we ran the validation on a set of points, then JF did the photo interpretation, but then we improved the masks and reran the validation on those points so some of them would now be ‘not water’.</w:t>
      </w:r>
    </w:p>
    <w:p w14:paraId="79432A46" w14:textId="77777777" w:rsidR="00472767" w:rsidRDefault="00472767" w:rsidP="00472767">
      <w:pPr>
        <w:pStyle w:val="Heading7"/>
      </w:pPr>
      <w:r>
        <w:t>Analysis of results</w:t>
      </w:r>
    </w:p>
    <w:p w14:paraId="20B9C2EE" w14:textId="77777777" w:rsidR="00472767" w:rsidRDefault="00472767" w:rsidP="00472767">
      <w:pPr>
        <w:pStyle w:val="Heading8"/>
      </w:pPr>
      <w:r>
        <w:t>Identifying confusion areas</w:t>
      </w:r>
    </w:p>
    <w:p w14:paraId="1177F5E9" w14:textId="77777777" w:rsidR="00472767" w:rsidRPr="0028590B" w:rsidRDefault="00472767" w:rsidP="00472767">
      <w:pPr>
        <w:pStyle w:val="BodyText2"/>
      </w:pPr>
      <w:r>
        <w:t>The hsv conversion by default uses bands 754, but the conversion could also use other bands to see if the discrimination is better for water. To help identify how good each band combination is I have created a few tables and functions. First the ‘hsv_band_combinations’ table holds the different combinations of hsv conversions. Then the information in this table is used in the ‘calculate_water_confusion’ function to populate the ‘water_confusion’ table with values that relate to how many points fall inside/outside the water convex hull. For example, in the plot below there are lots of lava points which are within the water convex hull for 754. °</w:t>
      </w:r>
    </w:p>
    <w:p w14:paraId="4221B021" w14:textId="77777777" w:rsidR="00472767" w:rsidRDefault="00472767" w:rsidP="00472767">
      <w:pPr>
        <w:pStyle w:val="Heading8"/>
      </w:pPr>
      <w:r>
        <w:t>Confusion Issues</w:t>
      </w:r>
    </w:p>
    <w:p w14:paraId="216EBC94" w14:textId="77777777" w:rsidR="00472767" w:rsidRDefault="00472767" w:rsidP="00472767">
      <w:pPr>
        <w:pStyle w:val="Heading9"/>
      </w:pPr>
      <w:r>
        <w:t>Cloud and cloud shadow</w:t>
      </w:r>
    </w:p>
    <w:p w14:paraId="30454465" w14:textId="77777777" w:rsidR="00472767" w:rsidRPr="007A4B67" w:rsidRDefault="00472767" w:rsidP="00472767">
      <w:pPr>
        <w:pStyle w:val="BodyText2"/>
      </w:pPr>
      <w:r>
        <w:t>Google have an FMask algorithm but it is not ready yet.</w:t>
      </w:r>
    </w:p>
    <w:p w14:paraId="6C5DAD3B" w14:textId="77777777" w:rsidR="00472767" w:rsidRDefault="00472767" w:rsidP="00472767">
      <w:pPr>
        <w:pStyle w:val="Heading9"/>
      </w:pPr>
      <w:r>
        <w:t>Topographic shadowing</w:t>
      </w:r>
    </w:p>
    <w:p w14:paraId="60CBA8C4" w14:textId="77777777" w:rsidR="00472767" w:rsidRDefault="00472767" w:rsidP="00472767">
      <w:pPr>
        <w:pStyle w:val="BodyText2"/>
      </w:pPr>
      <w:r>
        <w:t xml:space="preserve">We can use a slope mask but the ASTER DEM is only 90m resolution. Also the angle of the sun is a real issue – e.g. in December in Varese there was lots of false detection of water because the image was so dark at 10am. </w:t>
      </w:r>
    </w:p>
    <w:p w14:paraId="00165C9F" w14:textId="77777777" w:rsidR="00472767" w:rsidRDefault="00472767" w:rsidP="00472767">
      <w:pPr>
        <w:pStyle w:val="BodyText2"/>
      </w:pPr>
      <w:r>
        <w:t>Created a slope mask but there are some issues in certain areas when you try and apply the slope mask. You get tile errors when you go to some places – don’t know why!! Sorted it out with the new version. But there is a major issue with the srtm data – can you guess what?</w:t>
      </w:r>
    </w:p>
    <w:p w14:paraId="74EBE513" w14:textId="77777777" w:rsidR="00472767" w:rsidRPr="007A4B67" w:rsidRDefault="00472767" w:rsidP="00472767">
      <w:pPr>
        <w:pStyle w:val="BodyText2"/>
      </w:pPr>
      <w:r>
        <w:rPr>
          <w:noProof/>
          <w:lang w:bidi="ar-SA"/>
        </w:rPr>
        <w:lastRenderedPageBreak/>
        <w:drawing>
          <wp:inline distT="0" distB="0" distL="0" distR="0" wp14:anchorId="7A458EA7" wp14:editId="597E924E">
            <wp:extent cx="4407408" cy="3163824"/>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8">
                      <a:extLst>
                        <a:ext uri="{28A0092B-C50C-407E-A947-70E740481C1C}">
                          <a14:useLocalDpi xmlns:a14="http://schemas.microsoft.com/office/drawing/2010/main" val="0"/>
                        </a:ext>
                      </a:extLst>
                    </a:blip>
                    <a:srcRect/>
                    <a:stretch>
                      <a:fillRect/>
                    </a:stretch>
                  </pic:blipFill>
                  <pic:spPr bwMode="auto">
                    <a:xfrm>
                      <a:off x="0" y="0"/>
                      <a:ext cx="4407408" cy="3163824"/>
                    </a:xfrm>
                    <a:prstGeom prst="rect">
                      <a:avLst/>
                    </a:prstGeom>
                    <a:noFill/>
                    <a:ln>
                      <a:noFill/>
                    </a:ln>
                  </pic:spPr>
                </pic:pic>
              </a:graphicData>
            </a:graphic>
          </wp:inline>
        </w:drawing>
      </w:r>
    </w:p>
    <w:p w14:paraId="18BFF547" w14:textId="77777777" w:rsidR="00472767" w:rsidRDefault="00472767" w:rsidP="00472767">
      <w:pPr>
        <w:pStyle w:val="BodyText2"/>
      </w:pPr>
      <w:r>
        <w:t>There are issues with the date of the DEM. For example in the following scene in Burma (</w:t>
      </w:r>
      <w:r w:rsidRPr="006D1F32">
        <w:t>LC81320472014038LGN00</w:t>
      </w:r>
      <w:r>
        <w:t>) the DEM is causing omission because it is based on the terrain data that was created before the area was dammed and converted into a reservoir.</w:t>
      </w:r>
    </w:p>
    <w:p w14:paraId="17317126" w14:textId="77777777" w:rsidR="00472767" w:rsidRDefault="003630B2" w:rsidP="00472767">
      <w:pPr>
        <w:pStyle w:val="BodyText2"/>
      </w:pPr>
      <w:hyperlink r:id="rId639" w:history="1">
        <w:r w:rsidR="00472767" w:rsidRPr="00A604D5">
          <w:rPr>
            <w:rStyle w:val="Hyperlink"/>
          </w:rPr>
          <w:t>https://ee-api.appspot.com/0e048d3a0b685ca495b6769bde5fe8b6</w:t>
        </w:r>
      </w:hyperlink>
      <w:r w:rsidR="00472767">
        <w:t xml:space="preserve"> </w:t>
      </w:r>
    </w:p>
    <w:p w14:paraId="5ECE75CD" w14:textId="77777777" w:rsidR="00472767" w:rsidRDefault="003630B2" w:rsidP="00472767">
      <w:pPr>
        <w:pStyle w:val="BodyText2"/>
      </w:pPr>
      <w:hyperlink r:id="rId640" w:history="1">
        <w:r w:rsidR="00472767" w:rsidRPr="00A604D5">
          <w:rPr>
            <w:rStyle w:val="Hyperlink"/>
          </w:rPr>
          <w:t>https://ee-api.appspot.com/4e977aea2f63647a4300c0fe783b756c</w:t>
        </w:r>
      </w:hyperlink>
      <w:r w:rsidR="00472767">
        <w:t xml:space="preserve"> </w:t>
      </w:r>
    </w:p>
    <w:p w14:paraId="318A1FC0" w14:textId="77777777" w:rsidR="00472767" w:rsidRDefault="00472767" w:rsidP="00472767">
      <w:pPr>
        <w:pStyle w:val="BodyText2"/>
      </w:pPr>
      <w:r>
        <w:rPr>
          <w:noProof/>
          <w:lang w:bidi="ar-SA"/>
        </w:rPr>
        <w:drawing>
          <wp:inline distT="0" distB="0" distL="0" distR="0" wp14:anchorId="67BF9B11" wp14:editId="3CACC81F">
            <wp:extent cx="2203704" cy="1261872"/>
            <wp:effectExtent l="0" t="0" r="635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1"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B862B26" wp14:editId="75321B21">
            <wp:extent cx="2203704" cy="1261872"/>
            <wp:effectExtent l="0" t="0" r="635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42"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1E47C863" wp14:editId="42DF3A22">
            <wp:extent cx="2203704" cy="1252728"/>
            <wp:effectExtent l="0" t="0" r="6350" b="508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3"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8C5FEB9" wp14:editId="2EC9C6EA">
            <wp:extent cx="2203704" cy="1252728"/>
            <wp:effectExtent l="0" t="0" r="6350" b="50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44"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DE0D255" wp14:editId="04F1B9C2">
            <wp:extent cx="2203704" cy="1261872"/>
            <wp:effectExtent l="0" t="0" r="635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5"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87007C4" wp14:editId="0CE6BE34">
            <wp:extent cx="2203704" cy="1261872"/>
            <wp:effectExtent l="0" t="0" r="635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6"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p>
    <w:p w14:paraId="1AF0E045" w14:textId="2BD66172" w:rsidR="00472767" w:rsidRDefault="00472767" w:rsidP="00472767">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4</w:t>
      </w:r>
      <w:r w:rsidR="00B13D76">
        <w:rPr>
          <w:noProof/>
        </w:rPr>
        <w:fldChar w:fldCharType="end"/>
      </w:r>
      <w:r>
        <w:t xml:space="preserve"> DEM Issues where the date of the DEM is not useful for the detection!</w:t>
      </w:r>
    </w:p>
    <w:p w14:paraId="25D8708A" w14:textId="77777777" w:rsidR="00472767" w:rsidRDefault="00472767" w:rsidP="00472767">
      <w:pPr>
        <w:pStyle w:val="BodyText2"/>
      </w:pPr>
      <w:r>
        <w:lastRenderedPageBreak/>
        <w:t xml:space="preserve">There are also issues in the </w:t>
      </w:r>
      <w:hyperlink r:id="rId647" w:history="1">
        <w:r w:rsidRPr="0039644F">
          <w:rPr>
            <w:rStyle w:val="Hyperlink"/>
          </w:rPr>
          <w:t>Congo</w:t>
        </w:r>
      </w:hyperlink>
      <w:r>
        <w:t>.</w:t>
      </w:r>
    </w:p>
    <w:p w14:paraId="7B621DD2" w14:textId="77777777" w:rsidR="00472767" w:rsidRDefault="00472767" w:rsidP="00472767">
      <w:pPr>
        <w:pStyle w:val="BodyText2"/>
      </w:pPr>
      <w:r>
        <w:t>We are using 5 DEMs in the final product and we use the best available data at each location. The resolutions are 1000m, 250m, 90m, 30m and 1m (mainly for USA). However, there are issues with the DEMs that have forced us to adapt our methodologies. In an ideal world we would just mask all water where the slope&gt;1 degree for example. However, there are problems with using this ideal approach:</w:t>
      </w:r>
    </w:p>
    <w:p w14:paraId="7E1EEA43" w14:textId="77777777" w:rsidR="00472767" w:rsidRDefault="00472767" w:rsidP="00472767">
      <w:pPr>
        <w:pStyle w:val="ListBullet"/>
      </w:pPr>
      <w:r>
        <w:t>The DEMs generally do not have the precision to capture slopes &gt;1 degree</w:t>
      </w:r>
    </w:p>
    <w:p w14:paraId="030DF89E" w14:textId="77777777" w:rsidR="00472767" w:rsidRDefault="00472767" w:rsidP="00472767">
      <w:pPr>
        <w:pStyle w:val="ListBullet"/>
      </w:pPr>
      <w:r>
        <w:t>There are many spikes in the DEMs that would cause masked pixels in the middle of flat areas</w:t>
      </w:r>
    </w:p>
    <w:p w14:paraId="4A0764A5" w14:textId="77777777" w:rsidR="00472767" w:rsidRDefault="00472767" w:rsidP="00472767">
      <w:pPr>
        <w:pStyle w:val="ListBullet"/>
      </w:pPr>
      <w:r>
        <w:t>For many permanent water bodies, e.g. lakes, there are slopes going into the permanent water (sometimes overlapping up to 100m from the edge of the water)</w:t>
      </w:r>
    </w:p>
    <w:p w14:paraId="18ACDDF8" w14:textId="77777777" w:rsidR="00472767" w:rsidRDefault="00472767" w:rsidP="00472767">
      <w:pPr>
        <w:pStyle w:val="ListBullet"/>
      </w:pPr>
      <w:r>
        <w:t>As shown above the DEMs are out of date and some dams have slopes over their whole area</w:t>
      </w:r>
    </w:p>
    <w:p w14:paraId="3ACC3D46" w14:textId="77777777" w:rsidR="00472767" w:rsidRDefault="00472767" w:rsidP="00472767">
      <w:pPr>
        <w:pStyle w:val="BodyText2"/>
      </w:pPr>
      <w:r>
        <w:t>The following sections describe how we have adapted the method to the DEM failings to remove topographic shadowing.</w:t>
      </w:r>
    </w:p>
    <w:p w14:paraId="48577986" w14:textId="77777777" w:rsidR="00472767" w:rsidRDefault="00472767" w:rsidP="00472767">
      <w:pPr>
        <w:pStyle w:val="Heading10"/>
      </w:pPr>
      <w:r>
        <w:t>Capturing the edges of lakes (mask1)</w:t>
      </w:r>
    </w:p>
    <w:p w14:paraId="5EDDF460" w14:textId="77777777" w:rsidR="00472767" w:rsidRDefault="00472767" w:rsidP="00472767">
      <w:pPr>
        <w:pStyle w:val="BodyText2"/>
      </w:pPr>
      <w:r>
        <w:t>We buffer the areas of slopes &gt; 10 degrees outwards so that we can get shadow that is next to slope areas and then within this areas we use 3 variables to determine if there is topographic shadow: a slope function, the number of pure water observations and the seasonality of the water. These variables are used together with the buffered slope areas to get a probability of a shadow.</w:t>
      </w:r>
    </w:p>
    <w:p w14:paraId="03F4F9E5" w14:textId="77777777" w:rsidR="00472767" w:rsidRDefault="00472767" w:rsidP="00472767">
      <w:pPr>
        <w:pStyle w:val="Heading10"/>
      </w:pPr>
      <w:r>
        <w:t>Removing hard topographic shadow in the mountains (mask2)</w:t>
      </w:r>
    </w:p>
    <w:p w14:paraId="682372B2" w14:textId="77777777" w:rsidR="00472767" w:rsidRDefault="00472767" w:rsidP="00472767">
      <w:pPr>
        <w:pStyle w:val="BodyText2"/>
      </w:pPr>
      <w:r>
        <w:t xml:space="preserve">Unfortunately the previous rule does not remove false detection due to hard topographic shadowing in the mountains (where it is 100% false detection). To remove this we buffer </w:t>
      </w:r>
      <w:r>
        <w:rPr>
          <w:i/>
        </w:rPr>
        <w:t>inside</w:t>
      </w:r>
      <w:r>
        <w:t xml:space="preserve"> from the slopes &gt;10 degrees and use 2 variables to determine if there is topographic shadow: a slope function and the number of pure water observations. We do not use the seasonality of the water. This removes all false detection where either there is slope or no pure water regardless of whether it is flagged as permanent water or not. These situations are summarised below:</w:t>
      </w:r>
    </w:p>
    <w:p w14:paraId="32F412D2" w14:textId="77777777" w:rsidR="00472767" w:rsidRDefault="00472767" w:rsidP="00472767">
      <w:pPr>
        <w:pStyle w:val="BodyText2"/>
      </w:pPr>
    </w:p>
    <w:p w14:paraId="5882DB4D" w14:textId="77777777" w:rsidR="00472767" w:rsidRDefault="00472767" w:rsidP="00472767">
      <w:pPr>
        <w:pStyle w:val="BodyText2"/>
      </w:pPr>
      <w:r>
        <w:rPr>
          <w:noProof/>
          <w:lang w:bidi="ar-SA"/>
        </w:rPr>
        <mc:AlternateContent>
          <mc:Choice Requires="wps">
            <w:drawing>
              <wp:anchor distT="0" distB="0" distL="114300" distR="114300" simplePos="0" relativeHeight="251740160" behindDoc="0" locked="0" layoutInCell="1" allowOverlap="1" wp14:anchorId="0B1B75C2" wp14:editId="3781550A">
                <wp:simplePos x="0" y="0"/>
                <wp:positionH relativeFrom="column">
                  <wp:posOffset>2889250</wp:posOffset>
                </wp:positionH>
                <wp:positionV relativeFrom="paragraph">
                  <wp:posOffset>102870</wp:posOffset>
                </wp:positionV>
                <wp:extent cx="723900" cy="393700"/>
                <wp:effectExtent l="0" t="0" r="0" b="6350"/>
                <wp:wrapNone/>
                <wp:docPr id="176" name="Text Box 176"/>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2B4A36" w14:textId="77777777" w:rsidR="003630B2" w:rsidRDefault="003630B2" w:rsidP="00472767">
                            <w:pPr>
                              <w:pStyle w:val="BodyText2"/>
                            </w:pPr>
                            <w:r>
                              <w:t>mas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B1B75C2" id="_x0000_t202" coordsize="21600,21600" o:spt="202" path="m,l,21600r21600,l21600,xe">
                <v:stroke joinstyle="miter"/>
                <v:path gradientshapeok="t" o:connecttype="rect"/>
              </v:shapetype>
              <v:shape id="Text Box 176" o:spid="_x0000_s1026" type="#_x0000_t202" style="position:absolute;margin-left:227.5pt;margin-top:8.1pt;width:57pt;height:31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" filled="f" stroked="f" strokeweight=".5pt">
                <v:textbox>
                  <w:txbxContent>
                    <w:p w14:paraId="1E2B4A36" w14:textId="77777777" w:rsidR="003630B2" w:rsidRDefault="003630B2" w:rsidP="00472767">
                      <w:pPr>
                        <w:pStyle w:val="BodyText2"/>
                      </w:pPr>
                      <w:r>
                        <w:t>mask1</w:t>
                      </w:r>
                    </w:p>
                  </w:txbxContent>
                </v:textbox>
              </v:shape>
            </w:pict>
          </mc:Fallback>
        </mc:AlternateContent>
      </w:r>
      <w:r>
        <w:rPr>
          <w:noProof/>
          <w:color w:val="FF0000"/>
          <w:lang w:bidi="ar-SA"/>
        </w:rPr>
        <mc:AlternateContent>
          <mc:Choice Requires="wps">
            <w:drawing>
              <wp:anchor distT="0" distB="0" distL="114300" distR="114300" simplePos="0" relativeHeight="251736064" behindDoc="0" locked="0" layoutInCell="1" allowOverlap="1" wp14:anchorId="77A837FF" wp14:editId="0B7929E6">
                <wp:simplePos x="0" y="0"/>
                <wp:positionH relativeFrom="column">
                  <wp:posOffset>495300</wp:posOffset>
                </wp:positionH>
                <wp:positionV relativeFrom="paragraph">
                  <wp:posOffset>153670</wp:posOffset>
                </wp:positionV>
                <wp:extent cx="3175000" cy="2102158"/>
                <wp:effectExtent l="0" t="0" r="25400" b="12700"/>
                <wp:wrapNone/>
                <wp:docPr id="177" name="Freeform 177"/>
                <wp:cNvGraphicFramePr/>
                <a:graphic xmlns:a="http://schemas.openxmlformats.org/drawingml/2006/main">
                  <a:graphicData uri="http://schemas.microsoft.com/office/word/2010/wordprocessingShape">
                    <wps:wsp>
                      <wps:cNvSpPr/>
                      <wps:spPr>
                        <a:xfrm>
                          <a:off x="0" y="0"/>
                          <a:ext cx="3175000" cy="2102158"/>
                        </a:xfrm>
                        <a:custGeom>
                          <a:avLst/>
                          <a:gdLst>
                            <a:gd name="connsiteX0" fmla="*/ 304800 w 3175000"/>
                            <a:gd name="connsiteY0" fmla="*/ 1549400 h 2102158"/>
                            <a:gd name="connsiteX1" fmla="*/ 381000 w 3175000"/>
                            <a:gd name="connsiteY1" fmla="*/ 1568450 h 2102158"/>
                            <a:gd name="connsiteX2" fmla="*/ 400050 w 3175000"/>
                            <a:gd name="connsiteY2" fmla="*/ 1574800 h 2102158"/>
                            <a:gd name="connsiteX3" fmla="*/ 419100 w 3175000"/>
                            <a:gd name="connsiteY3" fmla="*/ 1581150 h 2102158"/>
                            <a:gd name="connsiteX4" fmla="*/ 444500 w 3175000"/>
                            <a:gd name="connsiteY4" fmla="*/ 1574800 h 2102158"/>
                            <a:gd name="connsiteX5" fmla="*/ 482600 w 3175000"/>
                            <a:gd name="connsiteY5" fmla="*/ 1549400 h 2102158"/>
                            <a:gd name="connsiteX6" fmla="*/ 514350 w 3175000"/>
                            <a:gd name="connsiteY6" fmla="*/ 1517650 h 2102158"/>
                            <a:gd name="connsiteX7" fmla="*/ 571500 w 3175000"/>
                            <a:gd name="connsiteY7" fmla="*/ 1473200 h 2102158"/>
                            <a:gd name="connsiteX8" fmla="*/ 628650 w 3175000"/>
                            <a:gd name="connsiteY8" fmla="*/ 1435100 h 2102158"/>
                            <a:gd name="connsiteX9" fmla="*/ 647700 w 3175000"/>
                            <a:gd name="connsiteY9" fmla="*/ 1422400 h 2102158"/>
                            <a:gd name="connsiteX10" fmla="*/ 723900 w 3175000"/>
                            <a:gd name="connsiteY10" fmla="*/ 1397000 h 2102158"/>
                            <a:gd name="connsiteX11" fmla="*/ 742950 w 3175000"/>
                            <a:gd name="connsiteY11" fmla="*/ 1390650 h 2102158"/>
                            <a:gd name="connsiteX12" fmla="*/ 762000 w 3175000"/>
                            <a:gd name="connsiteY12" fmla="*/ 1384300 h 2102158"/>
                            <a:gd name="connsiteX13" fmla="*/ 838200 w 3175000"/>
                            <a:gd name="connsiteY13" fmla="*/ 1377950 h 2102158"/>
                            <a:gd name="connsiteX14" fmla="*/ 901700 w 3175000"/>
                            <a:gd name="connsiteY14" fmla="*/ 1314450 h 2102158"/>
                            <a:gd name="connsiteX15" fmla="*/ 914400 w 3175000"/>
                            <a:gd name="connsiteY15" fmla="*/ 1295400 h 2102158"/>
                            <a:gd name="connsiteX16" fmla="*/ 933450 w 3175000"/>
                            <a:gd name="connsiteY16" fmla="*/ 1238250 h 2102158"/>
                            <a:gd name="connsiteX17" fmla="*/ 939800 w 3175000"/>
                            <a:gd name="connsiteY17" fmla="*/ 1219200 h 2102158"/>
                            <a:gd name="connsiteX18" fmla="*/ 946150 w 3175000"/>
                            <a:gd name="connsiteY18" fmla="*/ 1174750 h 2102158"/>
                            <a:gd name="connsiteX19" fmla="*/ 952500 w 3175000"/>
                            <a:gd name="connsiteY19" fmla="*/ 1047750 h 2102158"/>
                            <a:gd name="connsiteX20" fmla="*/ 958850 w 3175000"/>
                            <a:gd name="connsiteY20" fmla="*/ 1009650 h 2102158"/>
                            <a:gd name="connsiteX21" fmla="*/ 977900 w 3175000"/>
                            <a:gd name="connsiteY21" fmla="*/ 927100 h 2102158"/>
                            <a:gd name="connsiteX22" fmla="*/ 990600 w 3175000"/>
                            <a:gd name="connsiteY22" fmla="*/ 889000 h 2102158"/>
                            <a:gd name="connsiteX23" fmla="*/ 1009650 w 3175000"/>
                            <a:gd name="connsiteY23" fmla="*/ 850900 h 2102158"/>
                            <a:gd name="connsiteX24" fmla="*/ 1028700 w 3175000"/>
                            <a:gd name="connsiteY24" fmla="*/ 838200 h 2102158"/>
                            <a:gd name="connsiteX25" fmla="*/ 1092200 w 3175000"/>
                            <a:gd name="connsiteY25" fmla="*/ 774700 h 2102158"/>
                            <a:gd name="connsiteX26" fmla="*/ 1111250 w 3175000"/>
                            <a:gd name="connsiteY26" fmla="*/ 762000 h 2102158"/>
                            <a:gd name="connsiteX27" fmla="*/ 1123950 w 3175000"/>
                            <a:gd name="connsiteY27" fmla="*/ 742950 h 2102158"/>
                            <a:gd name="connsiteX28" fmla="*/ 1187450 w 3175000"/>
                            <a:gd name="connsiteY28" fmla="*/ 723900 h 2102158"/>
                            <a:gd name="connsiteX29" fmla="*/ 1206500 w 3175000"/>
                            <a:gd name="connsiteY29" fmla="*/ 717550 h 2102158"/>
                            <a:gd name="connsiteX30" fmla="*/ 1257300 w 3175000"/>
                            <a:gd name="connsiteY30" fmla="*/ 704850 h 2102158"/>
                            <a:gd name="connsiteX31" fmla="*/ 1282700 w 3175000"/>
                            <a:gd name="connsiteY31" fmla="*/ 698500 h 2102158"/>
                            <a:gd name="connsiteX32" fmla="*/ 1333500 w 3175000"/>
                            <a:gd name="connsiteY32" fmla="*/ 685800 h 2102158"/>
                            <a:gd name="connsiteX33" fmla="*/ 1346200 w 3175000"/>
                            <a:gd name="connsiteY33" fmla="*/ 666750 h 2102158"/>
                            <a:gd name="connsiteX34" fmla="*/ 1327150 w 3175000"/>
                            <a:gd name="connsiteY34" fmla="*/ 584200 h 2102158"/>
                            <a:gd name="connsiteX35" fmla="*/ 1320800 w 3175000"/>
                            <a:gd name="connsiteY35" fmla="*/ 565150 h 2102158"/>
                            <a:gd name="connsiteX36" fmla="*/ 1314450 w 3175000"/>
                            <a:gd name="connsiteY36" fmla="*/ 546100 h 2102158"/>
                            <a:gd name="connsiteX37" fmla="*/ 1320800 w 3175000"/>
                            <a:gd name="connsiteY37" fmla="*/ 469900 h 2102158"/>
                            <a:gd name="connsiteX38" fmla="*/ 1339850 w 3175000"/>
                            <a:gd name="connsiteY38" fmla="*/ 412750 h 2102158"/>
                            <a:gd name="connsiteX39" fmla="*/ 1346200 w 3175000"/>
                            <a:gd name="connsiteY39" fmla="*/ 393700 h 2102158"/>
                            <a:gd name="connsiteX40" fmla="*/ 1358900 w 3175000"/>
                            <a:gd name="connsiteY40" fmla="*/ 374650 h 2102158"/>
                            <a:gd name="connsiteX41" fmla="*/ 1365250 w 3175000"/>
                            <a:gd name="connsiteY41" fmla="*/ 355600 h 2102158"/>
                            <a:gd name="connsiteX42" fmla="*/ 1384300 w 3175000"/>
                            <a:gd name="connsiteY42" fmla="*/ 342900 h 2102158"/>
                            <a:gd name="connsiteX43" fmla="*/ 1422400 w 3175000"/>
                            <a:gd name="connsiteY43" fmla="*/ 311150 h 2102158"/>
                            <a:gd name="connsiteX44" fmla="*/ 1435100 w 3175000"/>
                            <a:gd name="connsiteY44" fmla="*/ 292100 h 2102158"/>
                            <a:gd name="connsiteX45" fmla="*/ 1454150 w 3175000"/>
                            <a:gd name="connsiteY45" fmla="*/ 285750 h 2102158"/>
                            <a:gd name="connsiteX46" fmla="*/ 1473200 w 3175000"/>
                            <a:gd name="connsiteY46" fmla="*/ 273050 h 2102158"/>
                            <a:gd name="connsiteX47" fmla="*/ 1485900 w 3175000"/>
                            <a:gd name="connsiteY47" fmla="*/ 254000 h 2102158"/>
                            <a:gd name="connsiteX48" fmla="*/ 1524000 w 3175000"/>
                            <a:gd name="connsiteY48" fmla="*/ 241300 h 2102158"/>
                            <a:gd name="connsiteX49" fmla="*/ 1581150 w 3175000"/>
                            <a:gd name="connsiteY49" fmla="*/ 196850 h 2102158"/>
                            <a:gd name="connsiteX50" fmla="*/ 1600200 w 3175000"/>
                            <a:gd name="connsiteY50" fmla="*/ 190500 h 2102158"/>
                            <a:gd name="connsiteX51" fmla="*/ 1612900 w 3175000"/>
                            <a:gd name="connsiteY51" fmla="*/ 171450 h 2102158"/>
                            <a:gd name="connsiteX52" fmla="*/ 1631950 w 3175000"/>
                            <a:gd name="connsiteY52" fmla="*/ 165100 h 2102158"/>
                            <a:gd name="connsiteX53" fmla="*/ 1651000 w 3175000"/>
                            <a:gd name="connsiteY53" fmla="*/ 152400 h 2102158"/>
                            <a:gd name="connsiteX54" fmla="*/ 1670050 w 3175000"/>
                            <a:gd name="connsiteY54" fmla="*/ 146050 h 2102158"/>
                            <a:gd name="connsiteX55" fmla="*/ 1708150 w 3175000"/>
                            <a:gd name="connsiteY55" fmla="*/ 120650 h 2102158"/>
                            <a:gd name="connsiteX56" fmla="*/ 1727200 w 3175000"/>
                            <a:gd name="connsiteY56" fmla="*/ 114300 h 2102158"/>
                            <a:gd name="connsiteX57" fmla="*/ 1746250 w 3175000"/>
                            <a:gd name="connsiteY57" fmla="*/ 101600 h 2102158"/>
                            <a:gd name="connsiteX58" fmla="*/ 1784350 w 3175000"/>
                            <a:gd name="connsiteY58" fmla="*/ 88900 h 2102158"/>
                            <a:gd name="connsiteX59" fmla="*/ 1822450 w 3175000"/>
                            <a:gd name="connsiteY59" fmla="*/ 69850 h 2102158"/>
                            <a:gd name="connsiteX60" fmla="*/ 1841500 w 3175000"/>
                            <a:gd name="connsiteY60" fmla="*/ 57150 h 2102158"/>
                            <a:gd name="connsiteX61" fmla="*/ 1879600 w 3175000"/>
                            <a:gd name="connsiteY61" fmla="*/ 44450 h 2102158"/>
                            <a:gd name="connsiteX62" fmla="*/ 1917700 w 3175000"/>
                            <a:gd name="connsiteY62" fmla="*/ 25400 h 2102158"/>
                            <a:gd name="connsiteX63" fmla="*/ 1943100 w 3175000"/>
                            <a:gd name="connsiteY63" fmla="*/ 12700 h 2102158"/>
                            <a:gd name="connsiteX64" fmla="*/ 1987550 w 3175000"/>
                            <a:gd name="connsiteY64" fmla="*/ 0 h 2102158"/>
                            <a:gd name="connsiteX65" fmla="*/ 2387600 w 3175000"/>
                            <a:gd name="connsiteY65" fmla="*/ 6350 h 2102158"/>
                            <a:gd name="connsiteX66" fmla="*/ 2457450 w 3175000"/>
                            <a:gd name="connsiteY66" fmla="*/ 12700 h 2102158"/>
                            <a:gd name="connsiteX67" fmla="*/ 2559050 w 3175000"/>
                            <a:gd name="connsiteY67" fmla="*/ 19050 h 2102158"/>
                            <a:gd name="connsiteX68" fmla="*/ 2736850 w 3175000"/>
                            <a:gd name="connsiteY68" fmla="*/ 6350 h 2102158"/>
                            <a:gd name="connsiteX69" fmla="*/ 3016250 w 3175000"/>
                            <a:gd name="connsiteY69" fmla="*/ 19050 h 2102158"/>
                            <a:gd name="connsiteX70" fmla="*/ 3048000 w 3175000"/>
                            <a:gd name="connsiteY70" fmla="*/ 25400 h 2102158"/>
                            <a:gd name="connsiteX71" fmla="*/ 3105150 w 3175000"/>
                            <a:gd name="connsiteY71" fmla="*/ 31750 h 2102158"/>
                            <a:gd name="connsiteX72" fmla="*/ 3092450 w 3175000"/>
                            <a:gd name="connsiteY72" fmla="*/ 1200150 h 2102158"/>
                            <a:gd name="connsiteX73" fmla="*/ 3105150 w 3175000"/>
                            <a:gd name="connsiteY73" fmla="*/ 1416050 h 2102158"/>
                            <a:gd name="connsiteX74" fmla="*/ 3117850 w 3175000"/>
                            <a:gd name="connsiteY74" fmla="*/ 1498600 h 2102158"/>
                            <a:gd name="connsiteX75" fmla="*/ 3124200 w 3175000"/>
                            <a:gd name="connsiteY75" fmla="*/ 1568450 h 2102158"/>
                            <a:gd name="connsiteX76" fmla="*/ 3130550 w 3175000"/>
                            <a:gd name="connsiteY76" fmla="*/ 1657350 h 2102158"/>
                            <a:gd name="connsiteX77" fmla="*/ 3143250 w 3175000"/>
                            <a:gd name="connsiteY77" fmla="*/ 1708150 h 2102158"/>
                            <a:gd name="connsiteX78" fmla="*/ 3155950 w 3175000"/>
                            <a:gd name="connsiteY78" fmla="*/ 1746250 h 2102158"/>
                            <a:gd name="connsiteX79" fmla="*/ 3162300 w 3175000"/>
                            <a:gd name="connsiteY79" fmla="*/ 1835150 h 2102158"/>
                            <a:gd name="connsiteX80" fmla="*/ 3168650 w 3175000"/>
                            <a:gd name="connsiteY80" fmla="*/ 1854200 h 2102158"/>
                            <a:gd name="connsiteX81" fmla="*/ 3175000 w 3175000"/>
                            <a:gd name="connsiteY81" fmla="*/ 1968500 h 2102158"/>
                            <a:gd name="connsiteX82" fmla="*/ 2806700 w 3175000"/>
                            <a:gd name="connsiteY82" fmla="*/ 2032000 h 2102158"/>
                            <a:gd name="connsiteX83" fmla="*/ 2616200 w 3175000"/>
                            <a:gd name="connsiteY83" fmla="*/ 2038350 h 2102158"/>
                            <a:gd name="connsiteX84" fmla="*/ 2451100 w 3175000"/>
                            <a:gd name="connsiteY84" fmla="*/ 2051050 h 2102158"/>
                            <a:gd name="connsiteX85" fmla="*/ 2025650 w 3175000"/>
                            <a:gd name="connsiteY85" fmla="*/ 2063750 h 2102158"/>
                            <a:gd name="connsiteX86" fmla="*/ 1460500 w 3175000"/>
                            <a:gd name="connsiteY86" fmla="*/ 2076450 h 2102158"/>
                            <a:gd name="connsiteX87" fmla="*/ 1244600 w 3175000"/>
                            <a:gd name="connsiteY87" fmla="*/ 2082800 h 2102158"/>
                            <a:gd name="connsiteX88" fmla="*/ 901700 w 3175000"/>
                            <a:gd name="connsiteY88" fmla="*/ 2089150 h 2102158"/>
                            <a:gd name="connsiteX89" fmla="*/ 508000 w 3175000"/>
                            <a:gd name="connsiteY89" fmla="*/ 2095500 h 2102158"/>
                            <a:gd name="connsiteX90" fmla="*/ 349250 w 3175000"/>
                            <a:gd name="connsiteY90" fmla="*/ 2082800 h 2102158"/>
                            <a:gd name="connsiteX91" fmla="*/ 317500 w 3175000"/>
                            <a:gd name="connsiteY91" fmla="*/ 2076450 h 2102158"/>
                            <a:gd name="connsiteX92" fmla="*/ 260350 w 3175000"/>
                            <a:gd name="connsiteY92" fmla="*/ 2070100 h 2102158"/>
                            <a:gd name="connsiteX93" fmla="*/ 228600 w 3175000"/>
                            <a:gd name="connsiteY93" fmla="*/ 2063750 h 2102158"/>
                            <a:gd name="connsiteX94" fmla="*/ 203200 w 3175000"/>
                            <a:gd name="connsiteY94" fmla="*/ 2057400 h 2102158"/>
                            <a:gd name="connsiteX95" fmla="*/ 63500 w 3175000"/>
                            <a:gd name="connsiteY95" fmla="*/ 2044700 h 2102158"/>
                            <a:gd name="connsiteX96" fmla="*/ 44450 w 3175000"/>
                            <a:gd name="connsiteY96" fmla="*/ 2038350 h 2102158"/>
                            <a:gd name="connsiteX97" fmla="*/ 6350 w 3175000"/>
                            <a:gd name="connsiteY97" fmla="*/ 2032000 h 2102158"/>
                            <a:gd name="connsiteX98" fmla="*/ 0 w 3175000"/>
                            <a:gd name="connsiteY98" fmla="*/ 2012950 h 2102158"/>
                            <a:gd name="connsiteX99" fmla="*/ 6350 w 3175000"/>
                            <a:gd name="connsiteY99" fmla="*/ 1949450 h 2102158"/>
                            <a:gd name="connsiteX100" fmla="*/ 19050 w 3175000"/>
                            <a:gd name="connsiteY100" fmla="*/ 1911350 h 2102158"/>
                            <a:gd name="connsiteX101" fmla="*/ 25400 w 3175000"/>
                            <a:gd name="connsiteY101" fmla="*/ 1873250 h 2102158"/>
                            <a:gd name="connsiteX102" fmla="*/ 38100 w 3175000"/>
                            <a:gd name="connsiteY102" fmla="*/ 1701800 h 2102158"/>
                            <a:gd name="connsiteX103" fmla="*/ 44450 w 3175000"/>
                            <a:gd name="connsiteY103" fmla="*/ 1682750 h 2102158"/>
                            <a:gd name="connsiteX104" fmla="*/ 57150 w 3175000"/>
                            <a:gd name="connsiteY104" fmla="*/ 1657350 h 2102158"/>
                            <a:gd name="connsiteX105" fmla="*/ 76200 w 3175000"/>
                            <a:gd name="connsiteY105" fmla="*/ 1638300 h 2102158"/>
                            <a:gd name="connsiteX106" fmla="*/ 127000 w 3175000"/>
                            <a:gd name="connsiteY106" fmla="*/ 1587500 h 2102158"/>
                            <a:gd name="connsiteX107" fmla="*/ 146050 w 3175000"/>
                            <a:gd name="connsiteY107" fmla="*/ 1574800 h 2102158"/>
                            <a:gd name="connsiteX108" fmla="*/ 298450 w 3175000"/>
                            <a:gd name="connsiteY108" fmla="*/ 1568450 h 2102158"/>
                            <a:gd name="connsiteX109" fmla="*/ 330200 w 3175000"/>
                            <a:gd name="connsiteY109" fmla="*/ 1555750 h 2102158"/>
                            <a:gd name="connsiteX110" fmla="*/ 304800 w 3175000"/>
                            <a:gd name="connsiteY110" fmla="*/ 1549400 h 2102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Lst>
                          <a:rect l="l" t="t" r="r" b="b"/>
                          <a:pathLst>
                            <a:path w="3175000" h="2102158">
                              <a:moveTo>
                                <a:pt x="304800" y="1549400"/>
                              </a:moveTo>
                              <a:cubicBezTo>
                                <a:pt x="356105" y="1557951"/>
                                <a:pt x="330686" y="1551679"/>
                                <a:pt x="381000" y="1568450"/>
                              </a:cubicBezTo>
                              <a:lnTo>
                                <a:pt x="400050" y="1574800"/>
                              </a:lnTo>
                              <a:lnTo>
                                <a:pt x="419100" y="1581150"/>
                              </a:lnTo>
                              <a:cubicBezTo>
                                <a:pt x="427567" y="1579033"/>
                                <a:pt x="436694" y="1578703"/>
                                <a:pt x="444500" y="1574800"/>
                              </a:cubicBezTo>
                              <a:cubicBezTo>
                                <a:pt x="458152" y="1567974"/>
                                <a:pt x="482600" y="1549400"/>
                                <a:pt x="482600" y="1549400"/>
                              </a:cubicBezTo>
                              <a:cubicBezTo>
                                <a:pt x="505883" y="1514475"/>
                                <a:pt x="482600" y="1544108"/>
                                <a:pt x="514350" y="1517650"/>
                              </a:cubicBezTo>
                              <a:cubicBezTo>
                                <a:pt x="574036" y="1467912"/>
                                <a:pt x="475205" y="1537397"/>
                                <a:pt x="571500" y="1473200"/>
                              </a:cubicBezTo>
                              <a:lnTo>
                                <a:pt x="628650" y="1435100"/>
                              </a:lnTo>
                              <a:cubicBezTo>
                                <a:pt x="635000" y="1430867"/>
                                <a:pt x="640460" y="1424813"/>
                                <a:pt x="647700" y="1422400"/>
                              </a:cubicBezTo>
                              <a:lnTo>
                                <a:pt x="723900" y="1397000"/>
                              </a:lnTo>
                              <a:lnTo>
                                <a:pt x="742950" y="1390650"/>
                              </a:lnTo>
                              <a:cubicBezTo>
                                <a:pt x="749300" y="1388533"/>
                                <a:pt x="755330" y="1384856"/>
                                <a:pt x="762000" y="1384300"/>
                              </a:cubicBezTo>
                              <a:lnTo>
                                <a:pt x="838200" y="1377950"/>
                              </a:lnTo>
                              <a:cubicBezTo>
                                <a:pt x="889000" y="1344083"/>
                                <a:pt x="867833" y="1365250"/>
                                <a:pt x="901700" y="1314450"/>
                              </a:cubicBezTo>
                              <a:cubicBezTo>
                                <a:pt x="905933" y="1308100"/>
                                <a:pt x="911987" y="1302640"/>
                                <a:pt x="914400" y="1295400"/>
                              </a:cubicBezTo>
                              <a:lnTo>
                                <a:pt x="933450" y="1238250"/>
                              </a:lnTo>
                              <a:lnTo>
                                <a:pt x="939800" y="1219200"/>
                              </a:lnTo>
                              <a:cubicBezTo>
                                <a:pt x="941917" y="1204383"/>
                                <a:pt x="945044" y="1189676"/>
                                <a:pt x="946150" y="1174750"/>
                              </a:cubicBezTo>
                              <a:cubicBezTo>
                                <a:pt x="949281" y="1132480"/>
                                <a:pt x="949249" y="1090011"/>
                                <a:pt x="952500" y="1047750"/>
                              </a:cubicBezTo>
                              <a:cubicBezTo>
                                <a:pt x="953487" y="1034913"/>
                                <a:pt x="956547" y="1022318"/>
                                <a:pt x="958850" y="1009650"/>
                              </a:cubicBezTo>
                              <a:cubicBezTo>
                                <a:pt x="962880" y="987486"/>
                                <a:pt x="971870" y="945189"/>
                                <a:pt x="977900" y="927100"/>
                              </a:cubicBezTo>
                              <a:lnTo>
                                <a:pt x="990600" y="889000"/>
                              </a:lnTo>
                              <a:cubicBezTo>
                                <a:pt x="995765" y="873506"/>
                                <a:pt x="997340" y="863210"/>
                                <a:pt x="1009650" y="850900"/>
                              </a:cubicBezTo>
                              <a:cubicBezTo>
                                <a:pt x="1015046" y="845504"/>
                                <a:pt x="1022350" y="842433"/>
                                <a:pt x="1028700" y="838200"/>
                              </a:cubicBezTo>
                              <a:cubicBezTo>
                                <a:pt x="1062567" y="787400"/>
                                <a:pt x="1041400" y="808567"/>
                                <a:pt x="1092200" y="774700"/>
                              </a:cubicBezTo>
                              <a:lnTo>
                                <a:pt x="1111250" y="762000"/>
                              </a:lnTo>
                              <a:cubicBezTo>
                                <a:pt x="1115483" y="755650"/>
                                <a:pt x="1117478" y="746995"/>
                                <a:pt x="1123950" y="742950"/>
                              </a:cubicBezTo>
                              <a:cubicBezTo>
                                <a:pt x="1136658" y="735008"/>
                                <a:pt x="1171014" y="728596"/>
                                <a:pt x="1187450" y="723900"/>
                              </a:cubicBezTo>
                              <a:cubicBezTo>
                                <a:pt x="1193886" y="722061"/>
                                <a:pt x="1200042" y="719311"/>
                                <a:pt x="1206500" y="717550"/>
                              </a:cubicBezTo>
                              <a:cubicBezTo>
                                <a:pt x="1223339" y="712957"/>
                                <a:pt x="1240367" y="709083"/>
                                <a:pt x="1257300" y="704850"/>
                              </a:cubicBezTo>
                              <a:cubicBezTo>
                                <a:pt x="1265767" y="702733"/>
                                <a:pt x="1274142" y="700212"/>
                                <a:pt x="1282700" y="698500"/>
                              </a:cubicBezTo>
                              <a:cubicBezTo>
                                <a:pt x="1321014" y="690837"/>
                                <a:pt x="1304211" y="695563"/>
                                <a:pt x="1333500" y="685800"/>
                              </a:cubicBezTo>
                              <a:cubicBezTo>
                                <a:pt x="1337733" y="679450"/>
                                <a:pt x="1345441" y="674344"/>
                                <a:pt x="1346200" y="666750"/>
                              </a:cubicBezTo>
                              <a:cubicBezTo>
                                <a:pt x="1348736" y="641386"/>
                                <a:pt x="1334941" y="607574"/>
                                <a:pt x="1327150" y="584200"/>
                              </a:cubicBezTo>
                              <a:lnTo>
                                <a:pt x="1320800" y="565150"/>
                              </a:lnTo>
                              <a:lnTo>
                                <a:pt x="1314450" y="546100"/>
                              </a:lnTo>
                              <a:cubicBezTo>
                                <a:pt x="1316567" y="520700"/>
                                <a:pt x="1316610" y="495041"/>
                                <a:pt x="1320800" y="469900"/>
                              </a:cubicBezTo>
                              <a:lnTo>
                                <a:pt x="1339850" y="412750"/>
                              </a:lnTo>
                              <a:cubicBezTo>
                                <a:pt x="1341967" y="406400"/>
                                <a:pt x="1342487" y="399269"/>
                                <a:pt x="1346200" y="393700"/>
                              </a:cubicBezTo>
                              <a:cubicBezTo>
                                <a:pt x="1350433" y="387350"/>
                                <a:pt x="1355487" y="381476"/>
                                <a:pt x="1358900" y="374650"/>
                              </a:cubicBezTo>
                              <a:cubicBezTo>
                                <a:pt x="1361893" y="368663"/>
                                <a:pt x="1361069" y="360827"/>
                                <a:pt x="1365250" y="355600"/>
                              </a:cubicBezTo>
                              <a:cubicBezTo>
                                <a:pt x="1370018" y="349641"/>
                                <a:pt x="1378437" y="347786"/>
                                <a:pt x="1384300" y="342900"/>
                              </a:cubicBezTo>
                              <a:cubicBezTo>
                                <a:pt x="1433193" y="302156"/>
                                <a:pt x="1375102" y="342682"/>
                                <a:pt x="1422400" y="311150"/>
                              </a:cubicBezTo>
                              <a:cubicBezTo>
                                <a:pt x="1426633" y="304800"/>
                                <a:pt x="1429141" y="296868"/>
                                <a:pt x="1435100" y="292100"/>
                              </a:cubicBezTo>
                              <a:cubicBezTo>
                                <a:pt x="1440327" y="287919"/>
                                <a:pt x="1448163" y="288743"/>
                                <a:pt x="1454150" y="285750"/>
                              </a:cubicBezTo>
                              <a:cubicBezTo>
                                <a:pt x="1460976" y="282337"/>
                                <a:pt x="1466850" y="277283"/>
                                <a:pt x="1473200" y="273050"/>
                              </a:cubicBezTo>
                              <a:cubicBezTo>
                                <a:pt x="1477433" y="266700"/>
                                <a:pt x="1479428" y="258045"/>
                                <a:pt x="1485900" y="254000"/>
                              </a:cubicBezTo>
                              <a:cubicBezTo>
                                <a:pt x="1497252" y="246905"/>
                                <a:pt x="1524000" y="241300"/>
                                <a:pt x="1524000" y="241300"/>
                              </a:cubicBezTo>
                              <a:cubicBezTo>
                                <a:pt x="1540437" y="224863"/>
                                <a:pt x="1558364" y="204445"/>
                                <a:pt x="1581150" y="196850"/>
                              </a:cubicBezTo>
                              <a:lnTo>
                                <a:pt x="1600200" y="190500"/>
                              </a:lnTo>
                              <a:cubicBezTo>
                                <a:pt x="1604433" y="184150"/>
                                <a:pt x="1606941" y="176218"/>
                                <a:pt x="1612900" y="171450"/>
                              </a:cubicBezTo>
                              <a:cubicBezTo>
                                <a:pt x="1618127" y="167269"/>
                                <a:pt x="1625963" y="168093"/>
                                <a:pt x="1631950" y="165100"/>
                              </a:cubicBezTo>
                              <a:cubicBezTo>
                                <a:pt x="1638776" y="161687"/>
                                <a:pt x="1644174" y="155813"/>
                                <a:pt x="1651000" y="152400"/>
                              </a:cubicBezTo>
                              <a:cubicBezTo>
                                <a:pt x="1656987" y="149407"/>
                                <a:pt x="1664199" y="149301"/>
                                <a:pt x="1670050" y="146050"/>
                              </a:cubicBezTo>
                              <a:cubicBezTo>
                                <a:pt x="1683393" y="138637"/>
                                <a:pt x="1693670" y="125477"/>
                                <a:pt x="1708150" y="120650"/>
                              </a:cubicBezTo>
                              <a:cubicBezTo>
                                <a:pt x="1714500" y="118533"/>
                                <a:pt x="1721213" y="117293"/>
                                <a:pt x="1727200" y="114300"/>
                              </a:cubicBezTo>
                              <a:cubicBezTo>
                                <a:pt x="1734026" y="110887"/>
                                <a:pt x="1739276" y="104700"/>
                                <a:pt x="1746250" y="101600"/>
                              </a:cubicBezTo>
                              <a:cubicBezTo>
                                <a:pt x="1758483" y="96163"/>
                                <a:pt x="1773211" y="96326"/>
                                <a:pt x="1784350" y="88900"/>
                              </a:cubicBezTo>
                              <a:cubicBezTo>
                                <a:pt x="1838945" y="52504"/>
                                <a:pt x="1769870" y="96140"/>
                                <a:pt x="1822450" y="69850"/>
                              </a:cubicBezTo>
                              <a:cubicBezTo>
                                <a:pt x="1829276" y="66437"/>
                                <a:pt x="1834526" y="60250"/>
                                <a:pt x="1841500" y="57150"/>
                              </a:cubicBezTo>
                              <a:cubicBezTo>
                                <a:pt x="1853733" y="51713"/>
                                <a:pt x="1868461" y="51876"/>
                                <a:pt x="1879600" y="44450"/>
                              </a:cubicBezTo>
                              <a:cubicBezTo>
                                <a:pt x="1916209" y="20044"/>
                                <a:pt x="1880894" y="41174"/>
                                <a:pt x="1917700" y="25400"/>
                              </a:cubicBezTo>
                              <a:cubicBezTo>
                                <a:pt x="1926401" y="21671"/>
                                <a:pt x="1934399" y="16429"/>
                                <a:pt x="1943100" y="12700"/>
                              </a:cubicBezTo>
                              <a:cubicBezTo>
                                <a:pt x="1955854" y="7234"/>
                                <a:pt x="1974661" y="3222"/>
                                <a:pt x="1987550" y="0"/>
                              </a:cubicBezTo>
                              <a:lnTo>
                                <a:pt x="2387600" y="6350"/>
                              </a:lnTo>
                              <a:cubicBezTo>
                                <a:pt x="2410971" y="6982"/>
                                <a:pt x="2434135" y="10973"/>
                                <a:pt x="2457450" y="12700"/>
                              </a:cubicBezTo>
                              <a:cubicBezTo>
                                <a:pt x="2491290" y="15207"/>
                                <a:pt x="2525183" y="16933"/>
                                <a:pt x="2559050" y="19050"/>
                              </a:cubicBezTo>
                              <a:cubicBezTo>
                                <a:pt x="2624845" y="10826"/>
                                <a:pt x="2660027" y="5150"/>
                                <a:pt x="2736850" y="6350"/>
                              </a:cubicBezTo>
                              <a:cubicBezTo>
                                <a:pt x="2830068" y="7807"/>
                                <a:pt x="2923117" y="14817"/>
                                <a:pt x="3016250" y="19050"/>
                              </a:cubicBezTo>
                              <a:cubicBezTo>
                                <a:pt x="3026833" y="21167"/>
                                <a:pt x="3037316" y="23874"/>
                                <a:pt x="3048000" y="25400"/>
                              </a:cubicBezTo>
                              <a:cubicBezTo>
                                <a:pt x="3066975" y="28111"/>
                                <a:pt x="3104249" y="12604"/>
                                <a:pt x="3105150" y="31750"/>
                              </a:cubicBezTo>
                              <a:cubicBezTo>
                                <a:pt x="3132926" y="621999"/>
                                <a:pt x="3119543" y="793755"/>
                                <a:pt x="3092450" y="1200150"/>
                              </a:cubicBezTo>
                              <a:cubicBezTo>
                                <a:pt x="3096077" y="1269071"/>
                                <a:pt x="3099594" y="1346597"/>
                                <a:pt x="3105150" y="1416050"/>
                              </a:cubicBezTo>
                              <a:cubicBezTo>
                                <a:pt x="3110320" y="1480671"/>
                                <a:pt x="3105354" y="1461112"/>
                                <a:pt x="3117850" y="1498600"/>
                              </a:cubicBezTo>
                              <a:cubicBezTo>
                                <a:pt x="3119967" y="1521883"/>
                                <a:pt x="3122336" y="1545145"/>
                                <a:pt x="3124200" y="1568450"/>
                              </a:cubicBezTo>
                              <a:cubicBezTo>
                                <a:pt x="3126569" y="1598064"/>
                                <a:pt x="3126536" y="1627914"/>
                                <a:pt x="3130550" y="1657350"/>
                              </a:cubicBezTo>
                              <a:cubicBezTo>
                                <a:pt x="3132908" y="1674644"/>
                                <a:pt x="3137730" y="1691591"/>
                                <a:pt x="3143250" y="1708150"/>
                              </a:cubicBezTo>
                              <a:lnTo>
                                <a:pt x="3155950" y="1746250"/>
                              </a:lnTo>
                              <a:cubicBezTo>
                                <a:pt x="3158067" y="1775883"/>
                                <a:pt x="3158829" y="1805645"/>
                                <a:pt x="3162300" y="1835150"/>
                              </a:cubicBezTo>
                              <a:cubicBezTo>
                                <a:pt x="3163082" y="1841798"/>
                                <a:pt x="3168015" y="1847537"/>
                                <a:pt x="3168650" y="1854200"/>
                              </a:cubicBezTo>
                              <a:cubicBezTo>
                                <a:pt x="3172268" y="1892187"/>
                                <a:pt x="3172883" y="1930400"/>
                                <a:pt x="3175000" y="1968500"/>
                              </a:cubicBezTo>
                              <a:cubicBezTo>
                                <a:pt x="3157606" y="2159833"/>
                                <a:pt x="3192640" y="2032000"/>
                                <a:pt x="2806700" y="2032000"/>
                              </a:cubicBezTo>
                              <a:cubicBezTo>
                                <a:pt x="2743165" y="2032000"/>
                                <a:pt x="2679700" y="2036233"/>
                                <a:pt x="2616200" y="2038350"/>
                              </a:cubicBezTo>
                              <a:cubicBezTo>
                                <a:pt x="2540166" y="2049212"/>
                                <a:pt x="2564408" y="2047097"/>
                                <a:pt x="2451100" y="2051050"/>
                              </a:cubicBezTo>
                              <a:lnTo>
                                <a:pt x="2025650" y="2063750"/>
                              </a:lnTo>
                              <a:cubicBezTo>
                                <a:pt x="1714770" y="2077881"/>
                                <a:pt x="2022299" y="2065325"/>
                                <a:pt x="1460500" y="2076450"/>
                              </a:cubicBezTo>
                              <a:lnTo>
                                <a:pt x="1244600" y="2082800"/>
                              </a:lnTo>
                              <a:lnTo>
                                <a:pt x="901700" y="2089150"/>
                              </a:lnTo>
                              <a:cubicBezTo>
                                <a:pt x="656339" y="2107325"/>
                                <a:pt x="787533" y="2103487"/>
                                <a:pt x="508000" y="2095500"/>
                              </a:cubicBezTo>
                              <a:cubicBezTo>
                                <a:pt x="476189" y="2093228"/>
                                <a:pt x="385409" y="2087320"/>
                                <a:pt x="349250" y="2082800"/>
                              </a:cubicBezTo>
                              <a:cubicBezTo>
                                <a:pt x="338540" y="2081461"/>
                                <a:pt x="328184" y="2077976"/>
                                <a:pt x="317500" y="2076450"/>
                              </a:cubicBezTo>
                              <a:cubicBezTo>
                                <a:pt x="298525" y="2073739"/>
                                <a:pt x="279325" y="2072811"/>
                                <a:pt x="260350" y="2070100"/>
                              </a:cubicBezTo>
                              <a:cubicBezTo>
                                <a:pt x="249666" y="2068574"/>
                                <a:pt x="239136" y="2066091"/>
                                <a:pt x="228600" y="2063750"/>
                              </a:cubicBezTo>
                              <a:cubicBezTo>
                                <a:pt x="220081" y="2061857"/>
                                <a:pt x="211870" y="2058400"/>
                                <a:pt x="203200" y="2057400"/>
                              </a:cubicBezTo>
                              <a:cubicBezTo>
                                <a:pt x="156749" y="2052040"/>
                                <a:pt x="63500" y="2044700"/>
                                <a:pt x="63500" y="2044700"/>
                              </a:cubicBezTo>
                              <a:cubicBezTo>
                                <a:pt x="57150" y="2042583"/>
                                <a:pt x="50984" y="2039802"/>
                                <a:pt x="44450" y="2038350"/>
                              </a:cubicBezTo>
                              <a:cubicBezTo>
                                <a:pt x="31881" y="2035557"/>
                                <a:pt x="17529" y="2038388"/>
                                <a:pt x="6350" y="2032000"/>
                              </a:cubicBezTo>
                              <a:cubicBezTo>
                                <a:pt x="538" y="2028679"/>
                                <a:pt x="2117" y="2019300"/>
                                <a:pt x="0" y="2012950"/>
                              </a:cubicBezTo>
                              <a:cubicBezTo>
                                <a:pt x="2117" y="1991783"/>
                                <a:pt x="2430" y="1970358"/>
                                <a:pt x="6350" y="1949450"/>
                              </a:cubicBezTo>
                              <a:cubicBezTo>
                                <a:pt x="8817" y="1936292"/>
                                <a:pt x="16849" y="1924555"/>
                                <a:pt x="19050" y="1911350"/>
                              </a:cubicBezTo>
                              <a:lnTo>
                                <a:pt x="25400" y="1873250"/>
                              </a:lnTo>
                              <a:cubicBezTo>
                                <a:pt x="28523" y="1804547"/>
                                <a:pt x="23469" y="1760325"/>
                                <a:pt x="38100" y="1701800"/>
                              </a:cubicBezTo>
                              <a:cubicBezTo>
                                <a:pt x="39723" y="1695306"/>
                                <a:pt x="41813" y="1688902"/>
                                <a:pt x="44450" y="1682750"/>
                              </a:cubicBezTo>
                              <a:cubicBezTo>
                                <a:pt x="48179" y="1674049"/>
                                <a:pt x="51648" y="1665053"/>
                                <a:pt x="57150" y="1657350"/>
                              </a:cubicBezTo>
                              <a:cubicBezTo>
                                <a:pt x="62370" y="1650042"/>
                                <a:pt x="70980" y="1645608"/>
                                <a:pt x="76200" y="1638300"/>
                              </a:cubicBezTo>
                              <a:cubicBezTo>
                                <a:pt x="111702" y="1588597"/>
                                <a:pt x="55264" y="1635324"/>
                                <a:pt x="127000" y="1587500"/>
                              </a:cubicBezTo>
                              <a:cubicBezTo>
                                <a:pt x="133350" y="1583267"/>
                                <a:pt x="138425" y="1575118"/>
                                <a:pt x="146050" y="1574800"/>
                              </a:cubicBezTo>
                              <a:lnTo>
                                <a:pt x="298450" y="1568450"/>
                              </a:lnTo>
                              <a:cubicBezTo>
                                <a:pt x="379850" y="1558275"/>
                                <a:pt x="356042" y="1568671"/>
                                <a:pt x="330200" y="1555750"/>
                              </a:cubicBezTo>
                              <a:cubicBezTo>
                                <a:pt x="327523" y="1554411"/>
                                <a:pt x="325967" y="1551517"/>
                                <a:pt x="304800" y="1549400"/>
                              </a:cubicBezTo>
                              <a:close/>
                            </a:path>
                          </a:pathLst>
                        </a:custGeom>
                        <a:solidFill>
                          <a:srgbClr val="FF3300">
                            <a:alpha val="2196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46C88BE" id="Freeform 177" o:spid="_x0000_s1026" style="position:absolute;margin-left:39pt;margin-top:12.1pt;width:250pt;height:165.5pt;z-index:251736064;visibility:visible;mso-wrap-style:square;mso-wrap-distance-left:9pt;mso-wrap-distance-top:0;mso-wrap-distance-right:9pt;mso-wrap-distance-bottom:0;mso-position-horizontal:absolute;mso-position-horizontal-relative:text;mso-position-vertical:absolute;mso-position-vertical-relative:text;v-text-anchor:middle" coordsize="3175000,2102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" path="m304800,1549400v51305,8551,25886,2279,76200,19050l400050,1574800r19050,6350c427567,1579033,436694,1578703,444500,1574800v13652,-6826,38100,-25400,38100,-25400c505883,1514475,482600,1544108,514350,1517650v59686,-49738,-39145,19747,57150,-44450l628650,1435100v6350,-4233,11810,-10287,19050,-12700l723900,1397000r19050,-6350c749300,1388533,755330,1384856,762000,1384300r76200,-6350c889000,1344083,867833,1365250,901700,1314450v4233,-6350,10287,-11810,12700,-19050l933450,1238250r6350,-19050c941917,1204383,945044,1189676,946150,1174750v3131,-42270,3099,-84739,6350,-127000c953487,1034913,956547,1022318,958850,1009650v4030,-22164,13020,-64461,19050,-82550l990600,889000v5165,-15494,6740,-25790,19050,-38100c1015046,845504,1022350,842433,1028700,838200v33867,-50800,12700,-29633,63500,-63500l1111250,762000v4233,-6350,6228,-15005,12700,-19050c1136658,735008,1171014,728596,1187450,723900v6436,-1839,12592,-4589,19050,-6350c1223339,712957,1240367,709083,1257300,704850v8467,-2117,16842,-4638,25400,-6350c1321014,690837,1304211,695563,1333500,685800v4233,-6350,11941,-11456,12700,-19050c1348736,641386,1334941,607574,1327150,584200r-6350,-19050l1314450,546100v2117,-25400,2160,-51059,6350,-76200l1339850,412750v2117,-6350,2637,-13481,6350,-19050c1350433,387350,1355487,381476,1358900,374650v2993,-5987,2169,-13823,6350,-19050c1370018,349641,1378437,347786,1384300,342900v48893,-40744,-9198,-218,38100,-31750c1426633,304800,1429141,296868,1435100,292100v5227,-4181,13063,-3357,19050,-6350c1460976,282337,1466850,277283,1473200,273050v4233,-6350,6228,-15005,12700,-19050c1497252,246905,1524000,241300,1524000,241300v16437,-16437,34364,-36855,57150,-44450l1600200,190500v4233,-6350,6741,-14282,12700,-19050c1618127,167269,1625963,168093,1631950,165100v6826,-3413,12224,-9287,19050,-12700c1656987,149407,1664199,149301,1670050,146050v13343,-7413,23620,-20573,38100,-25400c1714500,118533,1721213,117293,1727200,114300v6826,-3413,12076,-9600,19050,-12700c1758483,96163,1773211,96326,1784350,88900v54595,-36396,-14480,7240,38100,-19050c1829276,66437,1834526,60250,1841500,57150v12233,-5437,26961,-5274,38100,-12700c1916209,20044,1880894,41174,1917700,25400v8701,-3729,16699,-8971,25400,-12700c1955854,7234,1974661,3222,1987550,r400050,6350c2410971,6982,2434135,10973,2457450,12700v33840,2507,67733,4233,101600,6350c2624845,10826,2660027,5150,2736850,6350v93218,1457,186267,8467,279400,12700c3026833,21167,3037316,23874,3048000,25400v18975,2711,56249,-12796,57150,6350c3132926,621999,3119543,793755,3092450,1200150v3627,68921,7144,146447,12700,215900c3110320,1480671,3105354,1461112,3117850,1498600v2117,23283,4486,46545,6350,69850c3126569,1598064,3126536,1627914,3130550,1657350v2358,17294,7180,34241,12700,50800l3155950,1746250v2117,29633,2879,59395,6350,88900c3163082,1841798,3168015,1847537,3168650,1854200v3618,37987,4233,76200,6350,114300c3157606,2159833,3192640,2032000,2806700,2032000v-63535,,-127000,4233,-190500,6350c2540166,2049212,2564408,2047097,2451100,2051050r-425450,12700c1714770,2077881,2022299,2065325,1460500,2076450r-215900,6350l901700,2089150v-245361,18175,-114167,14337,-393700,6350c476189,2093228,385409,2087320,349250,2082800v-10710,-1339,-21066,-4824,-31750,-6350c298525,2073739,279325,2072811,260350,2070100v-10684,-1526,-21214,-4009,-31750,-6350c220081,2061857,211870,2058400,203200,2057400,156749,2052040,63500,2044700,63500,2044700v-6350,-2117,-12516,-4898,-19050,-6350c31881,2035557,17529,2038388,6350,2032000,538,2028679,2117,2019300,,2012950v2117,-21167,2430,-42592,6350,-63500c8817,1936292,16849,1924555,19050,1911350r6350,-38100c28523,1804547,23469,1760325,38100,1701800v1623,-6494,3713,-12898,6350,-19050c48179,1674049,51648,1665053,57150,1657350v5220,-7308,13830,-11742,19050,-19050c111702,1588597,55264,1635324,127000,1587500v6350,-4233,11425,-12382,19050,-12700l298450,1568450v81400,-10175,57592,221,31750,-12700c327523,1554411,325967,1551517,304800,1549400xe" fillcolor="#f30" strokecolor="#073662 [1604]" strokeweight="1pt">
                <v:fill opacity="14392f"/>
                <v:stroke joinstyle="miter"/>
                <v:path arrowok="t" o:connecttype="custom" o:connectlocs="304800,1549400;381000,1568450;400050,1574800;419100,1581150;444500,1574800;482600,1549400;514350,1517650;571500,1473200;628650,1435100;647700,1422400;723900,1397000;742950,1390650;762000,1384300;838200,1377950;901700,1314450;914400,1295400;933450,1238250;939800,1219200;946150,1174750;952500,1047750;958850,1009650;977900,927100;990600,889000;1009650,850900;1028700,838200;1092200,774700;1111250,762000;1123950,742950;1187450,723900;1206500,717550;1257300,704850;1282700,698500;1333500,685800;1346200,666750;1327150,584200;1320800,565150;1314450,546100;1320800,469900;1339850,412750;1346200,393700;1358900,374650;1365250,355600;1384300,342900;1422400,311150;1435100,292100;1454150,285750;1473200,273050;1485900,254000;1524000,241300;1581150,196850;1600200,190500;1612900,171450;1631950,165100;1651000,152400;1670050,146050;1708150,120650;1727200,114300;1746250,101600;1784350,88900;1822450,69850;1841500,57150;1879600,44450;1917700,25400;1943100,12700;1987550,0;2387600,6350;2457450,12700;2559050,19050;2736850,6350;3016250,19050;3048000,25400;3105150,31750;3092450,1200150;3105150,1416050;3117850,1498600;3124200,1568450;3130550,1657350;3143250,1708150;3155950,1746250;3162300,1835150;3168650,1854200;3175000,1968500;2806700,2032000;2616200,2038350;2451100,2051050;2025650,2063750;1460500,2076450;1244600,2082800;901700,2089150;508000,2095500;349250,2082800;317500,2076450;260350,2070100;228600,2063750;203200,2057400;63500,2044700;44450,2038350;6350,2032000;0,2012950;6350,1949450;19050,1911350;25400,1873250;38100,1701800;44450,1682750;57150,1657350;76200,1638300;127000,1587500;146050,1574800;298450,1568450;330200,1555750;304800,1549400" o:connectangles="0,0,0,0,0,0,0,0,0,0,0,0,0,0,0,0,0,0,0,0,0,0,0,0,0,0,0,0,0,0,0,0,0,0,0,0,0,0,0,0,0,0,0,0,0,0,0,0,0,0,0,0,0,0,0,0,0,0,0,0,0,0,0,0,0,0,0,0,0,0,0,0,0,0,0,0,0,0,0,0,0,0,0,0,0,0,0,0,0,0,0,0,0,0,0,0,0,0,0,0,0,0,0,0,0,0,0,0,0,0,0"/>
              </v:shape>
            </w:pict>
          </mc:Fallback>
        </mc:AlternateContent>
      </w:r>
      <w:r w:rsidRPr="001E1FAE">
        <w:rPr>
          <w:noProof/>
          <w:color w:val="FF0000"/>
          <w:lang w:bidi="ar-SA"/>
        </w:rPr>
        <mc:AlternateContent>
          <mc:Choice Requires="wps">
            <w:drawing>
              <wp:anchor distT="0" distB="0" distL="114300" distR="114300" simplePos="0" relativeHeight="251735040" behindDoc="0" locked="0" layoutInCell="1" allowOverlap="1" wp14:anchorId="42492490" wp14:editId="0B0C7125">
                <wp:simplePos x="0" y="0"/>
                <wp:positionH relativeFrom="column">
                  <wp:posOffset>704850</wp:posOffset>
                </wp:positionH>
                <wp:positionV relativeFrom="paragraph">
                  <wp:posOffset>172570</wp:posOffset>
                </wp:positionV>
                <wp:extent cx="2008603" cy="1828950"/>
                <wp:effectExtent l="0" t="0" r="10795" b="19050"/>
                <wp:wrapNone/>
                <wp:docPr id="178" name="Freeform 178"/>
                <wp:cNvGraphicFramePr/>
                <a:graphic xmlns:a="http://schemas.openxmlformats.org/drawingml/2006/main">
                  <a:graphicData uri="http://schemas.microsoft.com/office/word/2010/wordprocessingShape">
                    <wps:wsp>
                      <wps:cNvSpPr/>
                      <wps:spPr>
                        <a:xfrm>
                          <a:off x="0" y="0"/>
                          <a:ext cx="2008603" cy="1828950"/>
                        </a:xfrm>
                        <a:custGeom>
                          <a:avLst/>
                          <a:gdLst>
                            <a:gd name="connsiteX0" fmla="*/ 38100 w 2008603"/>
                            <a:gd name="connsiteY0" fmla="*/ 1759100 h 1828950"/>
                            <a:gd name="connsiteX1" fmla="*/ 50800 w 2008603"/>
                            <a:gd name="connsiteY1" fmla="*/ 1632100 h 1828950"/>
                            <a:gd name="connsiteX2" fmla="*/ 63500 w 2008603"/>
                            <a:gd name="connsiteY2" fmla="*/ 1555900 h 1828950"/>
                            <a:gd name="connsiteX3" fmla="*/ 69850 w 2008603"/>
                            <a:gd name="connsiteY3" fmla="*/ 1492400 h 1828950"/>
                            <a:gd name="connsiteX4" fmla="*/ 82550 w 2008603"/>
                            <a:gd name="connsiteY4" fmla="*/ 1206650 h 1828950"/>
                            <a:gd name="connsiteX5" fmla="*/ 76200 w 2008603"/>
                            <a:gd name="connsiteY5" fmla="*/ 838350 h 1828950"/>
                            <a:gd name="connsiteX6" fmla="*/ 63500 w 2008603"/>
                            <a:gd name="connsiteY6" fmla="*/ 736750 h 1828950"/>
                            <a:gd name="connsiteX7" fmla="*/ 44450 w 2008603"/>
                            <a:gd name="connsiteY7" fmla="*/ 451000 h 1828950"/>
                            <a:gd name="connsiteX8" fmla="*/ 31750 w 2008603"/>
                            <a:gd name="connsiteY8" fmla="*/ 324000 h 1828950"/>
                            <a:gd name="connsiteX9" fmla="*/ 25400 w 2008603"/>
                            <a:gd name="connsiteY9" fmla="*/ 266850 h 1828950"/>
                            <a:gd name="connsiteX10" fmla="*/ 19050 w 2008603"/>
                            <a:gd name="connsiteY10" fmla="*/ 146200 h 1828950"/>
                            <a:gd name="connsiteX11" fmla="*/ 0 w 2008603"/>
                            <a:gd name="connsiteY11" fmla="*/ 63650 h 1828950"/>
                            <a:gd name="connsiteX12" fmla="*/ 12700 w 2008603"/>
                            <a:gd name="connsiteY12" fmla="*/ 6500 h 1828950"/>
                            <a:gd name="connsiteX13" fmla="*/ 38100 w 2008603"/>
                            <a:gd name="connsiteY13" fmla="*/ 150 h 1828950"/>
                            <a:gd name="connsiteX14" fmla="*/ 273050 w 2008603"/>
                            <a:gd name="connsiteY14" fmla="*/ 12850 h 1828950"/>
                            <a:gd name="connsiteX15" fmla="*/ 469900 w 2008603"/>
                            <a:gd name="connsiteY15" fmla="*/ 31900 h 1828950"/>
                            <a:gd name="connsiteX16" fmla="*/ 603250 w 2008603"/>
                            <a:gd name="connsiteY16" fmla="*/ 50950 h 1828950"/>
                            <a:gd name="connsiteX17" fmla="*/ 723900 w 2008603"/>
                            <a:gd name="connsiteY17" fmla="*/ 70000 h 1828950"/>
                            <a:gd name="connsiteX18" fmla="*/ 908050 w 2008603"/>
                            <a:gd name="connsiteY18" fmla="*/ 82700 h 1828950"/>
                            <a:gd name="connsiteX19" fmla="*/ 1111250 w 2008603"/>
                            <a:gd name="connsiteY19" fmla="*/ 95400 h 1828950"/>
                            <a:gd name="connsiteX20" fmla="*/ 1435100 w 2008603"/>
                            <a:gd name="connsiteY20" fmla="*/ 120800 h 1828950"/>
                            <a:gd name="connsiteX21" fmla="*/ 1587500 w 2008603"/>
                            <a:gd name="connsiteY21" fmla="*/ 127150 h 1828950"/>
                            <a:gd name="connsiteX22" fmla="*/ 1714500 w 2008603"/>
                            <a:gd name="connsiteY22" fmla="*/ 133500 h 1828950"/>
                            <a:gd name="connsiteX23" fmla="*/ 1936750 w 2008603"/>
                            <a:gd name="connsiteY23" fmla="*/ 139850 h 1828950"/>
                            <a:gd name="connsiteX24" fmla="*/ 2006600 w 2008603"/>
                            <a:gd name="connsiteY24" fmla="*/ 133500 h 1828950"/>
                            <a:gd name="connsiteX25" fmla="*/ 1955800 w 2008603"/>
                            <a:gd name="connsiteY25" fmla="*/ 165250 h 1828950"/>
                            <a:gd name="connsiteX26" fmla="*/ 1892300 w 2008603"/>
                            <a:gd name="connsiteY26" fmla="*/ 190650 h 1828950"/>
                            <a:gd name="connsiteX27" fmla="*/ 1854200 w 2008603"/>
                            <a:gd name="connsiteY27" fmla="*/ 203350 h 1828950"/>
                            <a:gd name="connsiteX28" fmla="*/ 1841500 w 2008603"/>
                            <a:gd name="connsiteY28" fmla="*/ 222400 h 1828950"/>
                            <a:gd name="connsiteX29" fmla="*/ 1790700 w 2008603"/>
                            <a:gd name="connsiteY29" fmla="*/ 260500 h 1828950"/>
                            <a:gd name="connsiteX30" fmla="*/ 1752600 w 2008603"/>
                            <a:gd name="connsiteY30" fmla="*/ 273200 h 1828950"/>
                            <a:gd name="connsiteX31" fmla="*/ 1714500 w 2008603"/>
                            <a:gd name="connsiteY31" fmla="*/ 292250 h 1828950"/>
                            <a:gd name="connsiteX32" fmla="*/ 1701800 w 2008603"/>
                            <a:gd name="connsiteY32" fmla="*/ 311300 h 1828950"/>
                            <a:gd name="connsiteX33" fmla="*/ 1657350 w 2008603"/>
                            <a:gd name="connsiteY33" fmla="*/ 336700 h 1828950"/>
                            <a:gd name="connsiteX34" fmla="*/ 1619250 w 2008603"/>
                            <a:gd name="connsiteY34" fmla="*/ 349400 h 1828950"/>
                            <a:gd name="connsiteX35" fmla="*/ 1600200 w 2008603"/>
                            <a:gd name="connsiteY35" fmla="*/ 362100 h 1828950"/>
                            <a:gd name="connsiteX36" fmla="*/ 1574800 w 2008603"/>
                            <a:gd name="connsiteY36" fmla="*/ 374800 h 1828950"/>
                            <a:gd name="connsiteX37" fmla="*/ 1549400 w 2008603"/>
                            <a:gd name="connsiteY37" fmla="*/ 393850 h 1828950"/>
                            <a:gd name="connsiteX38" fmla="*/ 1530350 w 2008603"/>
                            <a:gd name="connsiteY38" fmla="*/ 406550 h 1828950"/>
                            <a:gd name="connsiteX39" fmla="*/ 1504950 w 2008603"/>
                            <a:gd name="connsiteY39" fmla="*/ 425600 h 1828950"/>
                            <a:gd name="connsiteX40" fmla="*/ 1473200 w 2008603"/>
                            <a:gd name="connsiteY40" fmla="*/ 438300 h 1828950"/>
                            <a:gd name="connsiteX41" fmla="*/ 1428750 w 2008603"/>
                            <a:gd name="connsiteY41" fmla="*/ 482750 h 1828950"/>
                            <a:gd name="connsiteX42" fmla="*/ 1441450 w 2008603"/>
                            <a:gd name="connsiteY42" fmla="*/ 635150 h 1828950"/>
                            <a:gd name="connsiteX43" fmla="*/ 1504950 w 2008603"/>
                            <a:gd name="connsiteY43" fmla="*/ 679600 h 1828950"/>
                            <a:gd name="connsiteX44" fmla="*/ 1530350 w 2008603"/>
                            <a:gd name="connsiteY44" fmla="*/ 698650 h 1828950"/>
                            <a:gd name="connsiteX45" fmla="*/ 1568450 w 2008603"/>
                            <a:gd name="connsiteY45" fmla="*/ 711350 h 1828950"/>
                            <a:gd name="connsiteX46" fmla="*/ 1593850 w 2008603"/>
                            <a:gd name="connsiteY46" fmla="*/ 724050 h 1828950"/>
                            <a:gd name="connsiteX47" fmla="*/ 1631950 w 2008603"/>
                            <a:gd name="connsiteY47" fmla="*/ 736750 h 1828950"/>
                            <a:gd name="connsiteX48" fmla="*/ 1695450 w 2008603"/>
                            <a:gd name="connsiteY48" fmla="*/ 762150 h 1828950"/>
                            <a:gd name="connsiteX49" fmla="*/ 1727200 w 2008603"/>
                            <a:gd name="connsiteY49" fmla="*/ 787550 h 1828950"/>
                            <a:gd name="connsiteX50" fmla="*/ 1733550 w 2008603"/>
                            <a:gd name="connsiteY50" fmla="*/ 806600 h 1828950"/>
                            <a:gd name="connsiteX51" fmla="*/ 1727200 w 2008603"/>
                            <a:gd name="connsiteY51" fmla="*/ 832000 h 1828950"/>
                            <a:gd name="connsiteX52" fmla="*/ 1682750 w 2008603"/>
                            <a:gd name="connsiteY52" fmla="*/ 870100 h 1828950"/>
                            <a:gd name="connsiteX53" fmla="*/ 1657350 w 2008603"/>
                            <a:gd name="connsiteY53" fmla="*/ 895500 h 1828950"/>
                            <a:gd name="connsiteX54" fmla="*/ 1619250 w 2008603"/>
                            <a:gd name="connsiteY54" fmla="*/ 914550 h 1828950"/>
                            <a:gd name="connsiteX55" fmla="*/ 1593850 w 2008603"/>
                            <a:gd name="connsiteY55" fmla="*/ 933600 h 1828950"/>
                            <a:gd name="connsiteX56" fmla="*/ 1574800 w 2008603"/>
                            <a:gd name="connsiteY56" fmla="*/ 939950 h 1828950"/>
                            <a:gd name="connsiteX57" fmla="*/ 1536700 w 2008603"/>
                            <a:gd name="connsiteY57" fmla="*/ 965350 h 1828950"/>
                            <a:gd name="connsiteX58" fmla="*/ 1498600 w 2008603"/>
                            <a:gd name="connsiteY58" fmla="*/ 978050 h 1828950"/>
                            <a:gd name="connsiteX59" fmla="*/ 1371600 w 2008603"/>
                            <a:gd name="connsiteY59" fmla="*/ 971700 h 1828950"/>
                            <a:gd name="connsiteX60" fmla="*/ 1333500 w 2008603"/>
                            <a:gd name="connsiteY60" fmla="*/ 959000 h 1828950"/>
                            <a:gd name="connsiteX61" fmla="*/ 1263650 w 2008603"/>
                            <a:gd name="connsiteY61" fmla="*/ 939950 h 1828950"/>
                            <a:gd name="connsiteX62" fmla="*/ 1238250 w 2008603"/>
                            <a:gd name="connsiteY62" fmla="*/ 927250 h 1828950"/>
                            <a:gd name="connsiteX63" fmla="*/ 1206500 w 2008603"/>
                            <a:gd name="connsiteY63" fmla="*/ 920900 h 1828950"/>
                            <a:gd name="connsiteX64" fmla="*/ 1162050 w 2008603"/>
                            <a:gd name="connsiteY64" fmla="*/ 908200 h 1828950"/>
                            <a:gd name="connsiteX65" fmla="*/ 1092200 w 2008603"/>
                            <a:gd name="connsiteY65" fmla="*/ 914550 h 1828950"/>
                            <a:gd name="connsiteX66" fmla="*/ 1073150 w 2008603"/>
                            <a:gd name="connsiteY66" fmla="*/ 927250 h 1828950"/>
                            <a:gd name="connsiteX67" fmla="*/ 1041400 w 2008603"/>
                            <a:gd name="connsiteY67" fmla="*/ 965350 h 1828950"/>
                            <a:gd name="connsiteX68" fmla="*/ 1016000 w 2008603"/>
                            <a:gd name="connsiteY68" fmla="*/ 997100 h 1828950"/>
                            <a:gd name="connsiteX69" fmla="*/ 984250 w 2008603"/>
                            <a:gd name="connsiteY69" fmla="*/ 1066950 h 1828950"/>
                            <a:gd name="connsiteX70" fmla="*/ 977900 w 2008603"/>
                            <a:gd name="connsiteY70" fmla="*/ 1092350 h 1828950"/>
                            <a:gd name="connsiteX71" fmla="*/ 990600 w 2008603"/>
                            <a:gd name="connsiteY71" fmla="*/ 1181250 h 1828950"/>
                            <a:gd name="connsiteX72" fmla="*/ 996950 w 2008603"/>
                            <a:gd name="connsiteY72" fmla="*/ 1206650 h 1828950"/>
                            <a:gd name="connsiteX73" fmla="*/ 1016000 w 2008603"/>
                            <a:gd name="connsiteY73" fmla="*/ 1238400 h 1828950"/>
                            <a:gd name="connsiteX74" fmla="*/ 1028700 w 2008603"/>
                            <a:gd name="connsiteY74" fmla="*/ 1282850 h 1828950"/>
                            <a:gd name="connsiteX75" fmla="*/ 1028700 w 2008603"/>
                            <a:gd name="connsiteY75" fmla="*/ 1447950 h 1828950"/>
                            <a:gd name="connsiteX76" fmla="*/ 1016000 w 2008603"/>
                            <a:gd name="connsiteY76" fmla="*/ 1467000 h 1828950"/>
                            <a:gd name="connsiteX77" fmla="*/ 971550 w 2008603"/>
                            <a:gd name="connsiteY77" fmla="*/ 1505100 h 1828950"/>
                            <a:gd name="connsiteX78" fmla="*/ 952500 w 2008603"/>
                            <a:gd name="connsiteY78" fmla="*/ 1511450 h 1828950"/>
                            <a:gd name="connsiteX79" fmla="*/ 876300 w 2008603"/>
                            <a:gd name="connsiteY79" fmla="*/ 1549550 h 1828950"/>
                            <a:gd name="connsiteX80" fmla="*/ 825500 w 2008603"/>
                            <a:gd name="connsiteY80" fmla="*/ 1581300 h 1828950"/>
                            <a:gd name="connsiteX81" fmla="*/ 787400 w 2008603"/>
                            <a:gd name="connsiteY81" fmla="*/ 1594000 h 1828950"/>
                            <a:gd name="connsiteX82" fmla="*/ 768350 w 2008603"/>
                            <a:gd name="connsiteY82" fmla="*/ 1600350 h 1828950"/>
                            <a:gd name="connsiteX83" fmla="*/ 730250 w 2008603"/>
                            <a:gd name="connsiteY83" fmla="*/ 1606700 h 1828950"/>
                            <a:gd name="connsiteX84" fmla="*/ 660400 w 2008603"/>
                            <a:gd name="connsiteY84" fmla="*/ 1632100 h 1828950"/>
                            <a:gd name="connsiteX85" fmla="*/ 635000 w 2008603"/>
                            <a:gd name="connsiteY85" fmla="*/ 1644800 h 1828950"/>
                            <a:gd name="connsiteX86" fmla="*/ 546100 w 2008603"/>
                            <a:gd name="connsiteY86" fmla="*/ 1657500 h 1828950"/>
                            <a:gd name="connsiteX87" fmla="*/ 508000 w 2008603"/>
                            <a:gd name="connsiteY87" fmla="*/ 1682900 h 1828950"/>
                            <a:gd name="connsiteX88" fmla="*/ 463550 w 2008603"/>
                            <a:gd name="connsiteY88" fmla="*/ 1721000 h 1828950"/>
                            <a:gd name="connsiteX89" fmla="*/ 431800 w 2008603"/>
                            <a:gd name="connsiteY89" fmla="*/ 1759100 h 1828950"/>
                            <a:gd name="connsiteX90" fmla="*/ 419100 w 2008603"/>
                            <a:gd name="connsiteY90" fmla="*/ 1778150 h 1828950"/>
                            <a:gd name="connsiteX91" fmla="*/ 400050 w 2008603"/>
                            <a:gd name="connsiteY91" fmla="*/ 1790850 h 1828950"/>
                            <a:gd name="connsiteX92" fmla="*/ 374650 w 2008603"/>
                            <a:gd name="connsiteY92" fmla="*/ 1809900 h 1828950"/>
                            <a:gd name="connsiteX93" fmla="*/ 349250 w 2008603"/>
                            <a:gd name="connsiteY93" fmla="*/ 1816250 h 1828950"/>
                            <a:gd name="connsiteX94" fmla="*/ 266700 w 2008603"/>
                            <a:gd name="connsiteY94" fmla="*/ 1828950 h 1828950"/>
                            <a:gd name="connsiteX95" fmla="*/ 120650 w 2008603"/>
                            <a:gd name="connsiteY95" fmla="*/ 1822600 h 1828950"/>
                            <a:gd name="connsiteX96" fmla="*/ 101600 w 2008603"/>
                            <a:gd name="connsiteY96" fmla="*/ 1784500 h 1828950"/>
                            <a:gd name="connsiteX97" fmla="*/ 57150 w 2008603"/>
                            <a:gd name="connsiteY97" fmla="*/ 1752750 h 1828950"/>
                            <a:gd name="connsiteX98" fmla="*/ 38100 w 2008603"/>
                            <a:gd name="connsiteY98" fmla="*/ 1759100 h 1828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Lst>
                          <a:rect l="l" t="t" r="r" b="b"/>
                          <a:pathLst>
                            <a:path w="2008603" h="1828950">
                              <a:moveTo>
                                <a:pt x="38100" y="1759100"/>
                              </a:moveTo>
                              <a:cubicBezTo>
                                <a:pt x="37042" y="1738992"/>
                                <a:pt x="45523" y="1674316"/>
                                <a:pt x="50800" y="1632100"/>
                              </a:cubicBezTo>
                              <a:cubicBezTo>
                                <a:pt x="53994" y="1606548"/>
                                <a:pt x="60938" y="1581523"/>
                                <a:pt x="63500" y="1555900"/>
                              </a:cubicBezTo>
                              <a:lnTo>
                                <a:pt x="69850" y="1492400"/>
                              </a:lnTo>
                              <a:cubicBezTo>
                                <a:pt x="71439" y="1459026"/>
                                <a:pt x="82550" y="1231258"/>
                                <a:pt x="82550" y="1206650"/>
                              </a:cubicBezTo>
                              <a:cubicBezTo>
                                <a:pt x="82550" y="1083865"/>
                                <a:pt x="81174" y="961034"/>
                                <a:pt x="76200" y="838350"/>
                              </a:cubicBezTo>
                              <a:cubicBezTo>
                                <a:pt x="74817" y="804248"/>
                                <a:pt x="63500" y="736750"/>
                                <a:pt x="63500" y="736750"/>
                              </a:cubicBezTo>
                              <a:cubicBezTo>
                                <a:pt x="54810" y="510808"/>
                                <a:pt x="63492" y="641425"/>
                                <a:pt x="44450" y="451000"/>
                              </a:cubicBezTo>
                              <a:cubicBezTo>
                                <a:pt x="40217" y="408667"/>
                                <a:pt x="36128" y="366319"/>
                                <a:pt x="31750" y="324000"/>
                              </a:cubicBezTo>
                              <a:cubicBezTo>
                                <a:pt x="29778" y="304935"/>
                                <a:pt x="25400" y="266850"/>
                                <a:pt x="25400" y="266850"/>
                              </a:cubicBezTo>
                              <a:cubicBezTo>
                                <a:pt x="23283" y="226633"/>
                                <a:pt x="23194" y="186259"/>
                                <a:pt x="19050" y="146200"/>
                              </a:cubicBezTo>
                              <a:cubicBezTo>
                                <a:pt x="14846" y="105563"/>
                                <a:pt x="10134" y="94053"/>
                                <a:pt x="0" y="63650"/>
                              </a:cubicBezTo>
                              <a:cubicBezTo>
                                <a:pt x="4233" y="44600"/>
                                <a:pt x="2660" y="23234"/>
                                <a:pt x="12700" y="6500"/>
                              </a:cubicBezTo>
                              <a:cubicBezTo>
                                <a:pt x="17190" y="-984"/>
                                <a:pt x="29375" y="-63"/>
                                <a:pt x="38100" y="150"/>
                              </a:cubicBezTo>
                              <a:cubicBezTo>
                                <a:pt x="116508" y="2062"/>
                                <a:pt x="194830" y="7099"/>
                                <a:pt x="273050" y="12850"/>
                              </a:cubicBezTo>
                              <a:cubicBezTo>
                                <a:pt x="338796" y="17684"/>
                                <a:pt x="404411" y="24344"/>
                                <a:pt x="469900" y="31900"/>
                              </a:cubicBezTo>
                              <a:cubicBezTo>
                                <a:pt x="514505" y="37047"/>
                                <a:pt x="558845" y="44289"/>
                                <a:pt x="603250" y="50950"/>
                              </a:cubicBezTo>
                              <a:cubicBezTo>
                                <a:pt x="643514" y="56990"/>
                                <a:pt x="683404" y="65782"/>
                                <a:pt x="723900" y="70000"/>
                              </a:cubicBezTo>
                              <a:cubicBezTo>
                                <a:pt x="785098" y="76375"/>
                                <a:pt x="846627" y="79087"/>
                                <a:pt x="908050" y="82700"/>
                              </a:cubicBezTo>
                              <a:lnTo>
                                <a:pt x="1111250" y="95400"/>
                              </a:lnTo>
                              <a:cubicBezTo>
                                <a:pt x="1219222" y="103580"/>
                                <a:pt x="1326912" y="116292"/>
                                <a:pt x="1435100" y="120800"/>
                              </a:cubicBezTo>
                              <a:lnTo>
                                <a:pt x="1587500" y="127150"/>
                              </a:lnTo>
                              <a:lnTo>
                                <a:pt x="1714500" y="133500"/>
                              </a:lnTo>
                              <a:lnTo>
                                <a:pt x="1936750" y="139850"/>
                              </a:lnTo>
                              <a:cubicBezTo>
                                <a:pt x="1960033" y="137733"/>
                                <a:pt x="1992572" y="114797"/>
                                <a:pt x="2006600" y="133500"/>
                              </a:cubicBezTo>
                              <a:cubicBezTo>
                                <a:pt x="2018581" y="149475"/>
                                <a:pt x="1973660" y="156320"/>
                                <a:pt x="1955800" y="165250"/>
                              </a:cubicBezTo>
                              <a:cubicBezTo>
                                <a:pt x="1935410" y="175445"/>
                                <a:pt x="1913927" y="183441"/>
                                <a:pt x="1892300" y="190650"/>
                              </a:cubicBezTo>
                              <a:lnTo>
                                <a:pt x="1854200" y="203350"/>
                              </a:lnTo>
                              <a:cubicBezTo>
                                <a:pt x="1849967" y="209700"/>
                                <a:pt x="1846386" y="216537"/>
                                <a:pt x="1841500" y="222400"/>
                              </a:cubicBezTo>
                              <a:cubicBezTo>
                                <a:pt x="1826776" y="240069"/>
                                <a:pt x="1812210" y="250723"/>
                                <a:pt x="1790700" y="260500"/>
                              </a:cubicBezTo>
                              <a:cubicBezTo>
                                <a:pt x="1778513" y="266040"/>
                                <a:pt x="1763739" y="265774"/>
                                <a:pt x="1752600" y="273200"/>
                              </a:cubicBezTo>
                              <a:cubicBezTo>
                                <a:pt x="1727981" y="289613"/>
                                <a:pt x="1740790" y="283487"/>
                                <a:pt x="1714500" y="292250"/>
                              </a:cubicBezTo>
                              <a:cubicBezTo>
                                <a:pt x="1710267" y="298600"/>
                                <a:pt x="1707196" y="305904"/>
                                <a:pt x="1701800" y="311300"/>
                              </a:cubicBezTo>
                              <a:cubicBezTo>
                                <a:pt x="1694163" y="318937"/>
                                <a:pt x="1665651" y="333380"/>
                                <a:pt x="1657350" y="336700"/>
                              </a:cubicBezTo>
                              <a:cubicBezTo>
                                <a:pt x="1644921" y="341672"/>
                                <a:pt x="1630389" y="341974"/>
                                <a:pt x="1619250" y="349400"/>
                              </a:cubicBezTo>
                              <a:cubicBezTo>
                                <a:pt x="1612900" y="353633"/>
                                <a:pt x="1606826" y="358314"/>
                                <a:pt x="1600200" y="362100"/>
                              </a:cubicBezTo>
                              <a:cubicBezTo>
                                <a:pt x="1591981" y="366796"/>
                                <a:pt x="1582827" y="369783"/>
                                <a:pt x="1574800" y="374800"/>
                              </a:cubicBezTo>
                              <a:cubicBezTo>
                                <a:pt x="1565825" y="380409"/>
                                <a:pt x="1558012" y="387699"/>
                                <a:pt x="1549400" y="393850"/>
                              </a:cubicBezTo>
                              <a:cubicBezTo>
                                <a:pt x="1543190" y="398286"/>
                                <a:pt x="1536560" y="402114"/>
                                <a:pt x="1530350" y="406550"/>
                              </a:cubicBezTo>
                              <a:cubicBezTo>
                                <a:pt x="1521738" y="412701"/>
                                <a:pt x="1514201" y="420460"/>
                                <a:pt x="1504950" y="425600"/>
                              </a:cubicBezTo>
                              <a:cubicBezTo>
                                <a:pt x="1494986" y="431136"/>
                                <a:pt x="1483395" y="433202"/>
                                <a:pt x="1473200" y="438300"/>
                              </a:cubicBezTo>
                              <a:cubicBezTo>
                                <a:pt x="1449612" y="450094"/>
                                <a:pt x="1446949" y="460001"/>
                                <a:pt x="1428750" y="482750"/>
                              </a:cubicBezTo>
                              <a:cubicBezTo>
                                <a:pt x="1432983" y="533550"/>
                                <a:pt x="1430769" y="585305"/>
                                <a:pt x="1441450" y="635150"/>
                              </a:cubicBezTo>
                              <a:cubicBezTo>
                                <a:pt x="1445948" y="656141"/>
                                <a:pt x="1492833" y="672330"/>
                                <a:pt x="1504950" y="679600"/>
                              </a:cubicBezTo>
                              <a:cubicBezTo>
                                <a:pt x="1514025" y="685045"/>
                                <a:pt x="1520884" y="693917"/>
                                <a:pt x="1530350" y="698650"/>
                              </a:cubicBezTo>
                              <a:cubicBezTo>
                                <a:pt x="1542324" y="704637"/>
                                <a:pt x="1556021" y="706378"/>
                                <a:pt x="1568450" y="711350"/>
                              </a:cubicBezTo>
                              <a:cubicBezTo>
                                <a:pt x="1577239" y="714866"/>
                                <a:pt x="1585061" y="720534"/>
                                <a:pt x="1593850" y="724050"/>
                              </a:cubicBezTo>
                              <a:cubicBezTo>
                                <a:pt x="1606279" y="729022"/>
                                <a:pt x="1619415" y="732050"/>
                                <a:pt x="1631950" y="736750"/>
                              </a:cubicBezTo>
                              <a:cubicBezTo>
                                <a:pt x="1653296" y="744755"/>
                                <a:pt x="1677648" y="747909"/>
                                <a:pt x="1695450" y="762150"/>
                              </a:cubicBezTo>
                              <a:lnTo>
                                <a:pt x="1727200" y="787550"/>
                              </a:lnTo>
                              <a:cubicBezTo>
                                <a:pt x="1729317" y="793900"/>
                                <a:pt x="1733550" y="799907"/>
                                <a:pt x="1733550" y="806600"/>
                              </a:cubicBezTo>
                              <a:cubicBezTo>
                                <a:pt x="1733550" y="815327"/>
                                <a:pt x="1731530" y="824423"/>
                                <a:pt x="1727200" y="832000"/>
                              </a:cubicBezTo>
                              <a:cubicBezTo>
                                <a:pt x="1719460" y="845546"/>
                                <a:pt x="1693186" y="860968"/>
                                <a:pt x="1682750" y="870100"/>
                              </a:cubicBezTo>
                              <a:cubicBezTo>
                                <a:pt x="1673739" y="877985"/>
                                <a:pt x="1667159" y="888634"/>
                                <a:pt x="1657350" y="895500"/>
                              </a:cubicBezTo>
                              <a:cubicBezTo>
                                <a:pt x="1645718" y="903643"/>
                                <a:pt x="1631426" y="907245"/>
                                <a:pt x="1619250" y="914550"/>
                              </a:cubicBezTo>
                              <a:cubicBezTo>
                                <a:pt x="1610175" y="919995"/>
                                <a:pt x="1603039" y="928349"/>
                                <a:pt x="1593850" y="933600"/>
                              </a:cubicBezTo>
                              <a:cubicBezTo>
                                <a:pt x="1588038" y="936921"/>
                                <a:pt x="1580651" y="936699"/>
                                <a:pt x="1574800" y="939950"/>
                              </a:cubicBezTo>
                              <a:cubicBezTo>
                                <a:pt x="1561457" y="947363"/>
                                <a:pt x="1551180" y="960523"/>
                                <a:pt x="1536700" y="965350"/>
                              </a:cubicBezTo>
                              <a:lnTo>
                                <a:pt x="1498600" y="978050"/>
                              </a:lnTo>
                              <a:cubicBezTo>
                                <a:pt x="1456267" y="975933"/>
                                <a:pt x="1413707" y="976558"/>
                                <a:pt x="1371600" y="971700"/>
                              </a:cubicBezTo>
                              <a:cubicBezTo>
                                <a:pt x="1358301" y="970166"/>
                                <a:pt x="1346322" y="962847"/>
                                <a:pt x="1333500" y="959000"/>
                              </a:cubicBezTo>
                              <a:cubicBezTo>
                                <a:pt x="1298093" y="948378"/>
                                <a:pt x="1307765" y="955992"/>
                                <a:pt x="1263650" y="939950"/>
                              </a:cubicBezTo>
                              <a:cubicBezTo>
                                <a:pt x="1254754" y="936715"/>
                                <a:pt x="1247230" y="930243"/>
                                <a:pt x="1238250" y="927250"/>
                              </a:cubicBezTo>
                              <a:cubicBezTo>
                                <a:pt x="1228011" y="923837"/>
                                <a:pt x="1217036" y="923241"/>
                                <a:pt x="1206500" y="920900"/>
                              </a:cubicBezTo>
                              <a:cubicBezTo>
                                <a:pt x="1182580" y="915584"/>
                                <a:pt x="1183264" y="915271"/>
                                <a:pt x="1162050" y="908200"/>
                              </a:cubicBezTo>
                              <a:cubicBezTo>
                                <a:pt x="1138767" y="910317"/>
                                <a:pt x="1115060" y="909651"/>
                                <a:pt x="1092200" y="914550"/>
                              </a:cubicBezTo>
                              <a:cubicBezTo>
                                <a:pt x="1084738" y="916149"/>
                                <a:pt x="1079013" y="922364"/>
                                <a:pt x="1073150" y="927250"/>
                              </a:cubicBezTo>
                              <a:cubicBezTo>
                                <a:pt x="1049917" y="946611"/>
                                <a:pt x="1058050" y="943150"/>
                                <a:pt x="1041400" y="965350"/>
                              </a:cubicBezTo>
                              <a:cubicBezTo>
                                <a:pt x="1033268" y="976193"/>
                                <a:pt x="1023103" y="985557"/>
                                <a:pt x="1016000" y="997100"/>
                              </a:cubicBezTo>
                              <a:cubicBezTo>
                                <a:pt x="1002590" y="1018891"/>
                                <a:pt x="991289" y="1042312"/>
                                <a:pt x="984250" y="1066950"/>
                              </a:cubicBezTo>
                              <a:cubicBezTo>
                                <a:pt x="981852" y="1075341"/>
                                <a:pt x="980017" y="1083883"/>
                                <a:pt x="977900" y="1092350"/>
                              </a:cubicBezTo>
                              <a:cubicBezTo>
                                <a:pt x="983447" y="1142274"/>
                                <a:pt x="981614" y="1140814"/>
                                <a:pt x="990600" y="1181250"/>
                              </a:cubicBezTo>
                              <a:cubicBezTo>
                                <a:pt x="992493" y="1189769"/>
                                <a:pt x="993406" y="1198675"/>
                                <a:pt x="996950" y="1206650"/>
                              </a:cubicBezTo>
                              <a:cubicBezTo>
                                <a:pt x="1001963" y="1217928"/>
                                <a:pt x="1010480" y="1227361"/>
                                <a:pt x="1016000" y="1238400"/>
                              </a:cubicBezTo>
                              <a:cubicBezTo>
                                <a:pt x="1020555" y="1247510"/>
                                <a:pt x="1026665" y="1274712"/>
                                <a:pt x="1028700" y="1282850"/>
                              </a:cubicBezTo>
                              <a:cubicBezTo>
                                <a:pt x="1034213" y="1349001"/>
                                <a:pt x="1040718" y="1379849"/>
                                <a:pt x="1028700" y="1447950"/>
                              </a:cubicBezTo>
                              <a:cubicBezTo>
                                <a:pt x="1027374" y="1455466"/>
                                <a:pt x="1020967" y="1461206"/>
                                <a:pt x="1016000" y="1467000"/>
                              </a:cubicBezTo>
                              <a:cubicBezTo>
                                <a:pt x="1004282" y="1480671"/>
                                <a:pt x="988402" y="1496674"/>
                                <a:pt x="971550" y="1505100"/>
                              </a:cubicBezTo>
                              <a:cubicBezTo>
                                <a:pt x="965563" y="1508093"/>
                                <a:pt x="958566" y="1508619"/>
                                <a:pt x="952500" y="1511450"/>
                              </a:cubicBezTo>
                              <a:cubicBezTo>
                                <a:pt x="926766" y="1523459"/>
                                <a:pt x="901051" y="1535628"/>
                                <a:pt x="876300" y="1549550"/>
                              </a:cubicBezTo>
                              <a:cubicBezTo>
                                <a:pt x="829270" y="1576004"/>
                                <a:pt x="872939" y="1562324"/>
                                <a:pt x="825500" y="1581300"/>
                              </a:cubicBezTo>
                              <a:cubicBezTo>
                                <a:pt x="813071" y="1586272"/>
                                <a:pt x="800100" y="1589767"/>
                                <a:pt x="787400" y="1594000"/>
                              </a:cubicBezTo>
                              <a:cubicBezTo>
                                <a:pt x="781050" y="1596117"/>
                                <a:pt x="774952" y="1599250"/>
                                <a:pt x="768350" y="1600350"/>
                              </a:cubicBezTo>
                              <a:lnTo>
                                <a:pt x="730250" y="1606700"/>
                              </a:lnTo>
                              <a:cubicBezTo>
                                <a:pt x="666040" y="1645226"/>
                                <a:pt x="733018" y="1610314"/>
                                <a:pt x="660400" y="1632100"/>
                              </a:cubicBezTo>
                              <a:cubicBezTo>
                                <a:pt x="651333" y="1634820"/>
                                <a:pt x="644067" y="1642080"/>
                                <a:pt x="635000" y="1644800"/>
                              </a:cubicBezTo>
                              <a:cubicBezTo>
                                <a:pt x="621921" y="1648724"/>
                                <a:pt x="554202" y="1656487"/>
                                <a:pt x="546100" y="1657500"/>
                              </a:cubicBezTo>
                              <a:cubicBezTo>
                                <a:pt x="533400" y="1665967"/>
                                <a:pt x="518793" y="1672107"/>
                                <a:pt x="508000" y="1682900"/>
                              </a:cubicBezTo>
                              <a:cubicBezTo>
                                <a:pt x="477204" y="1713696"/>
                                <a:pt x="492563" y="1701658"/>
                                <a:pt x="463550" y="1721000"/>
                              </a:cubicBezTo>
                              <a:cubicBezTo>
                                <a:pt x="432018" y="1768298"/>
                                <a:pt x="472544" y="1710207"/>
                                <a:pt x="431800" y="1759100"/>
                              </a:cubicBezTo>
                              <a:cubicBezTo>
                                <a:pt x="426914" y="1764963"/>
                                <a:pt x="424496" y="1772754"/>
                                <a:pt x="419100" y="1778150"/>
                              </a:cubicBezTo>
                              <a:cubicBezTo>
                                <a:pt x="413704" y="1783546"/>
                                <a:pt x="406260" y="1786414"/>
                                <a:pt x="400050" y="1790850"/>
                              </a:cubicBezTo>
                              <a:cubicBezTo>
                                <a:pt x="391438" y="1797001"/>
                                <a:pt x="384116" y="1805167"/>
                                <a:pt x="374650" y="1809900"/>
                              </a:cubicBezTo>
                              <a:cubicBezTo>
                                <a:pt x="366844" y="1813803"/>
                                <a:pt x="357641" y="1813852"/>
                                <a:pt x="349250" y="1816250"/>
                              </a:cubicBezTo>
                              <a:cubicBezTo>
                                <a:pt x="299960" y="1830333"/>
                                <a:pt x="368829" y="1818737"/>
                                <a:pt x="266700" y="1828950"/>
                              </a:cubicBezTo>
                              <a:cubicBezTo>
                                <a:pt x="218017" y="1826833"/>
                                <a:pt x="168767" y="1830299"/>
                                <a:pt x="120650" y="1822600"/>
                              </a:cubicBezTo>
                              <a:cubicBezTo>
                                <a:pt x="108091" y="1820591"/>
                                <a:pt x="106983" y="1790960"/>
                                <a:pt x="101600" y="1784500"/>
                              </a:cubicBezTo>
                              <a:cubicBezTo>
                                <a:pt x="96677" y="1778593"/>
                                <a:pt x="65837" y="1758541"/>
                                <a:pt x="57150" y="1752750"/>
                              </a:cubicBezTo>
                              <a:cubicBezTo>
                                <a:pt x="36092" y="1759769"/>
                                <a:pt x="39158" y="1779208"/>
                                <a:pt x="38100" y="1759100"/>
                              </a:cubicBez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54D96ED" id="Freeform 178" o:spid="_x0000_s1026" style="position:absolute;margin-left:55.5pt;margin-top:13.6pt;width:158.15pt;height:2in;z-index:251735040;visibility:visible;mso-wrap-style:square;mso-wrap-distance-left:9pt;mso-wrap-distance-top:0;mso-wrap-distance-right:9pt;mso-wrap-distance-bottom:0;mso-position-horizontal:absolute;mso-position-horizontal-relative:text;mso-position-vertical:absolute;mso-position-vertical-relative:text;v-text-anchor:middle" coordsize="2008603,182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" path="m38100,1759100v-1058,-20108,7423,-84784,12700,-127000c53994,1606548,60938,1581523,63500,1555900r6350,-63500c71439,1459026,82550,1231258,82550,1206650v,-122785,-1376,-245616,-6350,-368300c74817,804248,63500,736750,63500,736750,54810,510808,63492,641425,44450,451000,40217,408667,36128,366319,31750,324000,29778,304935,25400,266850,25400,266850,23283,226633,23194,186259,19050,146200,14846,105563,10134,94053,,63650,4233,44600,2660,23234,12700,6500,17190,-984,29375,-63,38100,150v78408,1912,156730,6949,234950,12700c338796,17684,404411,24344,469900,31900v44605,5147,88945,12389,133350,19050c643514,56990,683404,65782,723900,70000v61198,6375,122727,9087,184150,12700l1111250,95400v107972,8180,215662,20892,323850,25400l1587500,127150r127000,6350l1936750,139850v23283,-2117,55822,-25053,69850,-6350c2018581,149475,1973660,156320,1955800,165250v-20390,10195,-41873,18191,-63500,25400l1854200,203350v-4233,6350,-7814,13187,-12700,19050c1826776,240069,1812210,250723,1790700,260500v-12187,5540,-26961,5274,-38100,12700c1727981,289613,1740790,283487,1714500,292250v-4233,6350,-7304,13654,-12700,19050c1694163,318937,1665651,333380,1657350,336700v-12429,4972,-26961,5274,-38100,12700c1612900,353633,1606826,358314,1600200,362100v-8219,4696,-17373,7683,-25400,12700c1565825,380409,1558012,387699,1549400,393850v-6210,4436,-12840,8264,-19050,12700c1521738,412701,1514201,420460,1504950,425600v-9964,5536,-21555,7602,-31750,12700c1449612,450094,1446949,460001,1428750,482750v4233,50800,2019,102555,12700,152400c1445948,656141,1492833,672330,1504950,679600v9075,5445,15934,14317,25400,19050c1542324,704637,1556021,706378,1568450,711350v8789,3516,16611,9184,25400,12700c1606279,729022,1619415,732050,1631950,736750v21346,8005,45698,11159,63500,25400l1727200,787550v2117,6350,6350,12357,6350,19050c1733550,815327,1731530,824423,1727200,832000v-7740,13546,-34014,28968,-44450,38100c1673739,877985,1667159,888634,1657350,895500v-11632,8143,-25924,11745,-38100,19050c1610175,919995,1603039,928349,1593850,933600v-5812,3321,-13199,3099,-19050,6350c1561457,947363,1551180,960523,1536700,965350r-38100,12700c1456267,975933,1413707,976558,1371600,971700v-13299,-1534,-25278,-8853,-38100,-12700c1298093,948378,1307765,955992,1263650,939950v-8896,-3235,-16420,-9707,-25400,-12700c1228011,923837,1217036,923241,1206500,920900v-23920,-5316,-23236,-5629,-44450,-12700c1138767,910317,1115060,909651,1092200,914550v-7462,1599,-13187,7814,-19050,12700c1049917,946611,1058050,943150,1041400,965350v-8132,10843,-18297,20207,-25400,31750c1002590,1018891,991289,1042312,984250,1066950v-2398,8391,-4233,16933,-6350,25400c983447,1142274,981614,1140814,990600,1181250v1893,8519,2806,17425,6350,25400c1001963,1217928,1010480,1227361,1016000,1238400v4555,9110,10665,36312,12700,44450c1034213,1349001,1040718,1379849,1028700,1447950v-1326,7516,-7733,13256,-12700,19050c1004282,1480671,988402,1496674,971550,1505100v-5987,2993,-12984,3519,-19050,6350c926766,1523459,901051,1535628,876300,1549550v-47030,26454,-3361,12774,-50800,31750c813071,1586272,800100,1589767,787400,1594000v-6350,2117,-12448,5250,-19050,6350l730250,1606700v-64210,38526,2768,3614,-69850,25400c651333,1634820,644067,1642080,635000,1644800v-13079,3924,-80798,11687,-88900,12700c533400,1665967,518793,1672107,508000,1682900v-30796,30796,-15437,18758,-44450,38100c432018,1768298,472544,1710207,431800,1759100v-4886,5863,-7304,13654,-12700,19050c413704,1783546,406260,1786414,400050,1790850v-8612,6151,-15934,14317,-25400,19050c366844,1813803,357641,1813852,349250,1816250v-49290,14083,19579,2487,-82550,12700c218017,1826833,168767,1830299,120650,1822600v-12559,-2009,-13667,-31640,-19050,-38100c96677,1778593,65837,1758541,57150,1752750v-21058,7019,-17992,26458,-19050,6350xe" fillcolor="#0f6fc6 [3204]" strokecolor="#073662 [1604]" strokeweight="1pt">
                <v:stroke joinstyle="miter"/>
                <v:path arrowok="t" o:connecttype="custom" o:connectlocs="38100,1759100;50800,1632100;63500,1555900;69850,1492400;82550,1206650;76200,838350;63500,736750;44450,451000;31750,324000;25400,266850;19050,146200;0,63650;12700,6500;38100,150;273050,12850;469900,31900;603250,50950;723900,70000;908050,82700;1111250,95400;1435100,120800;1587500,127150;1714500,133500;1936750,139850;2006600,133500;1955800,165250;1892300,190650;1854200,203350;1841500,222400;1790700,260500;1752600,273200;1714500,292250;1701800,311300;1657350,336700;1619250,349400;1600200,362100;1574800,374800;1549400,393850;1530350,406550;1504950,425600;1473200,438300;1428750,482750;1441450,635150;1504950,679600;1530350,698650;1568450,711350;1593850,724050;1631950,736750;1695450,762150;1727200,787550;1733550,806600;1727200,832000;1682750,870100;1657350,895500;1619250,914550;1593850,933600;1574800,939950;1536700,965350;1498600,978050;1371600,971700;1333500,959000;1263650,939950;1238250,927250;1206500,920900;1162050,908200;1092200,914550;1073150,927250;1041400,965350;1016000,997100;984250,1066950;977900,1092350;990600,1181250;996950,1206650;1016000,1238400;1028700,1282850;1028700,1447950;1016000,1467000;971550,1505100;952500,1511450;876300,1549550;825500,1581300;787400,1594000;768350,1600350;730250,1606700;660400,1632100;635000,1644800;546100,1657500;508000,1682900;463550,1721000;431800,1759100;419100,1778150;400050,1790850;374650,1809900;349250,1816250;266700,1828950;120650,1822600;101600,1784500;57150,1752750;38100,1759100" o:connectangles="0,0,0,0,0,0,0,0,0,0,0,0,0,0,0,0,0,0,0,0,0,0,0,0,0,0,0,0,0,0,0,0,0,0,0,0,0,0,0,0,0,0,0,0,0,0,0,0,0,0,0,0,0,0,0,0,0,0,0,0,0,0,0,0,0,0,0,0,0,0,0,0,0,0,0,0,0,0,0,0,0,0,0,0,0,0,0,0,0,0,0,0,0,0,0,0,0,0,0"/>
              </v:shape>
            </w:pict>
          </mc:Fallback>
        </mc:AlternateContent>
      </w:r>
    </w:p>
    <w:p w14:paraId="2F241116" w14:textId="77777777" w:rsidR="00472767" w:rsidRDefault="00472767" w:rsidP="00472767">
      <w:pPr>
        <w:pStyle w:val="BodyText2"/>
      </w:pPr>
      <w:r>
        <w:rPr>
          <w:noProof/>
          <w:lang w:bidi="ar-SA"/>
        </w:rPr>
        <mc:AlternateContent>
          <mc:Choice Requires="wps">
            <w:drawing>
              <wp:anchor distT="0" distB="0" distL="114300" distR="114300" simplePos="0" relativeHeight="251737088" behindDoc="0" locked="0" layoutInCell="1" allowOverlap="1" wp14:anchorId="775D6132" wp14:editId="5466A350">
                <wp:simplePos x="0" y="0"/>
                <wp:positionH relativeFrom="column">
                  <wp:posOffset>1249623</wp:posOffset>
                </wp:positionH>
                <wp:positionV relativeFrom="paragraph">
                  <wp:posOffset>77470</wp:posOffset>
                </wp:positionV>
                <wp:extent cx="2562065" cy="2164049"/>
                <wp:effectExtent l="0" t="0" r="10160" b="27305"/>
                <wp:wrapNone/>
                <wp:docPr id="179" name="Freeform 179"/>
                <wp:cNvGraphicFramePr/>
                <a:graphic xmlns:a="http://schemas.openxmlformats.org/drawingml/2006/main">
                  <a:graphicData uri="http://schemas.microsoft.com/office/word/2010/wordprocessingShape">
                    <wps:wsp>
                      <wps:cNvSpPr/>
                      <wps:spPr>
                        <a:xfrm>
                          <a:off x="0" y="0"/>
                          <a:ext cx="2562065" cy="2164049"/>
                        </a:xfrm>
                        <a:custGeom>
                          <a:avLst/>
                          <a:gdLst>
                            <a:gd name="connsiteX0" fmla="*/ 363277 w 2562065"/>
                            <a:gd name="connsiteY0" fmla="*/ 1778000 h 2164049"/>
                            <a:gd name="connsiteX1" fmla="*/ 395027 w 2562065"/>
                            <a:gd name="connsiteY1" fmla="*/ 1758950 h 2164049"/>
                            <a:gd name="connsiteX2" fmla="*/ 433127 w 2562065"/>
                            <a:gd name="connsiteY2" fmla="*/ 1739900 h 2164049"/>
                            <a:gd name="connsiteX3" fmla="*/ 490277 w 2562065"/>
                            <a:gd name="connsiteY3" fmla="*/ 1727200 h 2164049"/>
                            <a:gd name="connsiteX4" fmla="*/ 547427 w 2562065"/>
                            <a:gd name="connsiteY4" fmla="*/ 1708150 h 2164049"/>
                            <a:gd name="connsiteX5" fmla="*/ 585527 w 2562065"/>
                            <a:gd name="connsiteY5" fmla="*/ 1695450 h 2164049"/>
                            <a:gd name="connsiteX6" fmla="*/ 604577 w 2562065"/>
                            <a:gd name="connsiteY6" fmla="*/ 1689100 h 2164049"/>
                            <a:gd name="connsiteX7" fmla="*/ 661727 w 2562065"/>
                            <a:gd name="connsiteY7" fmla="*/ 1651000 h 2164049"/>
                            <a:gd name="connsiteX8" fmla="*/ 680777 w 2562065"/>
                            <a:gd name="connsiteY8" fmla="*/ 1638300 h 2164049"/>
                            <a:gd name="connsiteX9" fmla="*/ 699827 w 2562065"/>
                            <a:gd name="connsiteY9" fmla="*/ 1625600 h 2164049"/>
                            <a:gd name="connsiteX10" fmla="*/ 731577 w 2562065"/>
                            <a:gd name="connsiteY10" fmla="*/ 1587500 h 2164049"/>
                            <a:gd name="connsiteX11" fmla="*/ 750627 w 2562065"/>
                            <a:gd name="connsiteY11" fmla="*/ 1568450 h 2164049"/>
                            <a:gd name="connsiteX12" fmla="*/ 756977 w 2562065"/>
                            <a:gd name="connsiteY12" fmla="*/ 1549400 h 2164049"/>
                            <a:gd name="connsiteX13" fmla="*/ 776027 w 2562065"/>
                            <a:gd name="connsiteY13" fmla="*/ 1530350 h 2164049"/>
                            <a:gd name="connsiteX14" fmla="*/ 788727 w 2562065"/>
                            <a:gd name="connsiteY14" fmla="*/ 1511300 h 2164049"/>
                            <a:gd name="connsiteX15" fmla="*/ 795077 w 2562065"/>
                            <a:gd name="connsiteY15" fmla="*/ 1485900 h 2164049"/>
                            <a:gd name="connsiteX16" fmla="*/ 807777 w 2562065"/>
                            <a:gd name="connsiteY16" fmla="*/ 1447800 h 2164049"/>
                            <a:gd name="connsiteX17" fmla="*/ 826827 w 2562065"/>
                            <a:gd name="connsiteY17" fmla="*/ 1390650 h 2164049"/>
                            <a:gd name="connsiteX18" fmla="*/ 839527 w 2562065"/>
                            <a:gd name="connsiteY18" fmla="*/ 1352550 h 2164049"/>
                            <a:gd name="connsiteX19" fmla="*/ 845877 w 2562065"/>
                            <a:gd name="connsiteY19" fmla="*/ 1333500 h 2164049"/>
                            <a:gd name="connsiteX20" fmla="*/ 864927 w 2562065"/>
                            <a:gd name="connsiteY20" fmla="*/ 1295400 h 2164049"/>
                            <a:gd name="connsiteX21" fmla="*/ 877627 w 2562065"/>
                            <a:gd name="connsiteY21" fmla="*/ 1276350 h 2164049"/>
                            <a:gd name="connsiteX22" fmla="*/ 883977 w 2562065"/>
                            <a:gd name="connsiteY22" fmla="*/ 1257300 h 2164049"/>
                            <a:gd name="connsiteX23" fmla="*/ 915727 w 2562065"/>
                            <a:gd name="connsiteY23" fmla="*/ 1219200 h 2164049"/>
                            <a:gd name="connsiteX24" fmla="*/ 953827 w 2562065"/>
                            <a:gd name="connsiteY24" fmla="*/ 1193800 h 2164049"/>
                            <a:gd name="connsiteX25" fmla="*/ 1042727 w 2562065"/>
                            <a:gd name="connsiteY25" fmla="*/ 1181100 h 2164049"/>
                            <a:gd name="connsiteX26" fmla="*/ 1074477 w 2562065"/>
                            <a:gd name="connsiteY26" fmla="*/ 1174750 h 2164049"/>
                            <a:gd name="connsiteX27" fmla="*/ 1125277 w 2562065"/>
                            <a:gd name="connsiteY27" fmla="*/ 1168400 h 2164049"/>
                            <a:gd name="connsiteX28" fmla="*/ 1144327 w 2562065"/>
                            <a:gd name="connsiteY28" fmla="*/ 1162050 h 2164049"/>
                            <a:gd name="connsiteX29" fmla="*/ 1169727 w 2562065"/>
                            <a:gd name="connsiteY29" fmla="*/ 1155700 h 2164049"/>
                            <a:gd name="connsiteX30" fmla="*/ 1201477 w 2562065"/>
                            <a:gd name="connsiteY30" fmla="*/ 1149350 h 2164049"/>
                            <a:gd name="connsiteX31" fmla="*/ 1239577 w 2562065"/>
                            <a:gd name="connsiteY31" fmla="*/ 1136650 h 2164049"/>
                            <a:gd name="connsiteX32" fmla="*/ 1258627 w 2562065"/>
                            <a:gd name="connsiteY32" fmla="*/ 1130300 h 2164049"/>
                            <a:gd name="connsiteX33" fmla="*/ 1296727 w 2562065"/>
                            <a:gd name="connsiteY33" fmla="*/ 1117600 h 2164049"/>
                            <a:gd name="connsiteX34" fmla="*/ 1315777 w 2562065"/>
                            <a:gd name="connsiteY34" fmla="*/ 1111250 h 2164049"/>
                            <a:gd name="connsiteX35" fmla="*/ 1353877 w 2562065"/>
                            <a:gd name="connsiteY35" fmla="*/ 1092200 h 2164049"/>
                            <a:gd name="connsiteX36" fmla="*/ 1391977 w 2562065"/>
                            <a:gd name="connsiteY36" fmla="*/ 1073150 h 2164049"/>
                            <a:gd name="connsiteX37" fmla="*/ 1411027 w 2562065"/>
                            <a:gd name="connsiteY37" fmla="*/ 1054100 h 2164049"/>
                            <a:gd name="connsiteX38" fmla="*/ 1430077 w 2562065"/>
                            <a:gd name="connsiteY38" fmla="*/ 1047750 h 2164049"/>
                            <a:gd name="connsiteX39" fmla="*/ 1468177 w 2562065"/>
                            <a:gd name="connsiteY39" fmla="*/ 1022350 h 2164049"/>
                            <a:gd name="connsiteX40" fmla="*/ 1468177 w 2562065"/>
                            <a:gd name="connsiteY40" fmla="*/ 1022350 h 2164049"/>
                            <a:gd name="connsiteX41" fmla="*/ 1487227 w 2562065"/>
                            <a:gd name="connsiteY41" fmla="*/ 1003300 h 2164049"/>
                            <a:gd name="connsiteX42" fmla="*/ 1499927 w 2562065"/>
                            <a:gd name="connsiteY42" fmla="*/ 984250 h 2164049"/>
                            <a:gd name="connsiteX43" fmla="*/ 1512627 w 2562065"/>
                            <a:gd name="connsiteY43" fmla="*/ 958850 h 2164049"/>
                            <a:gd name="connsiteX44" fmla="*/ 1531677 w 2562065"/>
                            <a:gd name="connsiteY44" fmla="*/ 895350 h 2164049"/>
                            <a:gd name="connsiteX45" fmla="*/ 1525327 w 2562065"/>
                            <a:gd name="connsiteY45" fmla="*/ 660400 h 2164049"/>
                            <a:gd name="connsiteX46" fmla="*/ 1512627 w 2562065"/>
                            <a:gd name="connsiteY46" fmla="*/ 622300 h 2164049"/>
                            <a:gd name="connsiteX47" fmla="*/ 1474527 w 2562065"/>
                            <a:gd name="connsiteY47" fmla="*/ 565150 h 2164049"/>
                            <a:gd name="connsiteX48" fmla="*/ 1461827 w 2562065"/>
                            <a:gd name="connsiteY48" fmla="*/ 546100 h 2164049"/>
                            <a:gd name="connsiteX49" fmla="*/ 1449127 w 2562065"/>
                            <a:gd name="connsiteY49" fmla="*/ 508000 h 2164049"/>
                            <a:gd name="connsiteX50" fmla="*/ 1442777 w 2562065"/>
                            <a:gd name="connsiteY50" fmla="*/ 488950 h 2164049"/>
                            <a:gd name="connsiteX51" fmla="*/ 1449127 w 2562065"/>
                            <a:gd name="connsiteY51" fmla="*/ 463550 h 2164049"/>
                            <a:gd name="connsiteX52" fmla="*/ 1493577 w 2562065"/>
                            <a:gd name="connsiteY52" fmla="*/ 438150 h 2164049"/>
                            <a:gd name="connsiteX53" fmla="*/ 1512627 w 2562065"/>
                            <a:gd name="connsiteY53" fmla="*/ 425450 h 2164049"/>
                            <a:gd name="connsiteX54" fmla="*/ 1531677 w 2562065"/>
                            <a:gd name="connsiteY54" fmla="*/ 419100 h 2164049"/>
                            <a:gd name="connsiteX55" fmla="*/ 1550727 w 2562065"/>
                            <a:gd name="connsiteY55" fmla="*/ 406400 h 2164049"/>
                            <a:gd name="connsiteX56" fmla="*/ 1569777 w 2562065"/>
                            <a:gd name="connsiteY56" fmla="*/ 400050 h 2164049"/>
                            <a:gd name="connsiteX57" fmla="*/ 1588827 w 2562065"/>
                            <a:gd name="connsiteY57" fmla="*/ 387350 h 2164049"/>
                            <a:gd name="connsiteX58" fmla="*/ 1626927 w 2562065"/>
                            <a:gd name="connsiteY58" fmla="*/ 374650 h 2164049"/>
                            <a:gd name="connsiteX59" fmla="*/ 1677727 w 2562065"/>
                            <a:gd name="connsiteY59" fmla="*/ 349250 h 2164049"/>
                            <a:gd name="connsiteX60" fmla="*/ 1696777 w 2562065"/>
                            <a:gd name="connsiteY60" fmla="*/ 336550 h 2164049"/>
                            <a:gd name="connsiteX61" fmla="*/ 1715827 w 2562065"/>
                            <a:gd name="connsiteY61" fmla="*/ 330200 h 2164049"/>
                            <a:gd name="connsiteX62" fmla="*/ 1760277 w 2562065"/>
                            <a:gd name="connsiteY62" fmla="*/ 311150 h 2164049"/>
                            <a:gd name="connsiteX63" fmla="*/ 1817427 w 2562065"/>
                            <a:gd name="connsiteY63" fmla="*/ 285750 h 2164049"/>
                            <a:gd name="connsiteX64" fmla="*/ 1836477 w 2562065"/>
                            <a:gd name="connsiteY64" fmla="*/ 279400 h 2164049"/>
                            <a:gd name="connsiteX65" fmla="*/ 1874577 w 2562065"/>
                            <a:gd name="connsiteY65" fmla="*/ 254000 h 2164049"/>
                            <a:gd name="connsiteX66" fmla="*/ 1893627 w 2562065"/>
                            <a:gd name="connsiteY66" fmla="*/ 247650 h 2164049"/>
                            <a:gd name="connsiteX67" fmla="*/ 1912677 w 2562065"/>
                            <a:gd name="connsiteY67" fmla="*/ 234950 h 2164049"/>
                            <a:gd name="connsiteX68" fmla="*/ 1950777 w 2562065"/>
                            <a:gd name="connsiteY68" fmla="*/ 222250 h 2164049"/>
                            <a:gd name="connsiteX69" fmla="*/ 1969827 w 2562065"/>
                            <a:gd name="connsiteY69" fmla="*/ 209550 h 2164049"/>
                            <a:gd name="connsiteX70" fmla="*/ 2026977 w 2562065"/>
                            <a:gd name="connsiteY70" fmla="*/ 190500 h 2164049"/>
                            <a:gd name="connsiteX71" fmla="*/ 2046027 w 2562065"/>
                            <a:gd name="connsiteY71" fmla="*/ 184150 h 2164049"/>
                            <a:gd name="connsiteX72" fmla="*/ 2084127 w 2562065"/>
                            <a:gd name="connsiteY72" fmla="*/ 165100 h 2164049"/>
                            <a:gd name="connsiteX73" fmla="*/ 2103177 w 2562065"/>
                            <a:gd name="connsiteY73" fmla="*/ 152400 h 2164049"/>
                            <a:gd name="connsiteX74" fmla="*/ 2122227 w 2562065"/>
                            <a:gd name="connsiteY74" fmla="*/ 146050 h 2164049"/>
                            <a:gd name="connsiteX75" fmla="*/ 2141277 w 2562065"/>
                            <a:gd name="connsiteY75" fmla="*/ 133350 h 2164049"/>
                            <a:gd name="connsiteX76" fmla="*/ 2160327 w 2562065"/>
                            <a:gd name="connsiteY76" fmla="*/ 127000 h 2164049"/>
                            <a:gd name="connsiteX77" fmla="*/ 2179377 w 2562065"/>
                            <a:gd name="connsiteY77" fmla="*/ 114300 h 2164049"/>
                            <a:gd name="connsiteX78" fmla="*/ 2198427 w 2562065"/>
                            <a:gd name="connsiteY78" fmla="*/ 107950 h 2164049"/>
                            <a:gd name="connsiteX79" fmla="*/ 2223827 w 2562065"/>
                            <a:gd name="connsiteY79" fmla="*/ 95250 h 2164049"/>
                            <a:gd name="connsiteX80" fmla="*/ 2242877 w 2562065"/>
                            <a:gd name="connsiteY80" fmla="*/ 88900 h 2164049"/>
                            <a:gd name="connsiteX81" fmla="*/ 2261927 w 2562065"/>
                            <a:gd name="connsiteY81" fmla="*/ 76200 h 2164049"/>
                            <a:gd name="connsiteX82" fmla="*/ 2280977 w 2562065"/>
                            <a:gd name="connsiteY82" fmla="*/ 69850 h 2164049"/>
                            <a:gd name="connsiteX83" fmla="*/ 2300027 w 2562065"/>
                            <a:gd name="connsiteY83" fmla="*/ 57150 h 2164049"/>
                            <a:gd name="connsiteX84" fmla="*/ 2319077 w 2562065"/>
                            <a:gd name="connsiteY84" fmla="*/ 50800 h 2164049"/>
                            <a:gd name="connsiteX85" fmla="*/ 2338127 w 2562065"/>
                            <a:gd name="connsiteY85" fmla="*/ 38100 h 2164049"/>
                            <a:gd name="connsiteX86" fmla="*/ 2376227 w 2562065"/>
                            <a:gd name="connsiteY86" fmla="*/ 25400 h 2164049"/>
                            <a:gd name="connsiteX87" fmla="*/ 2395277 w 2562065"/>
                            <a:gd name="connsiteY87" fmla="*/ 19050 h 2164049"/>
                            <a:gd name="connsiteX88" fmla="*/ 2433377 w 2562065"/>
                            <a:gd name="connsiteY88" fmla="*/ 0 h 2164049"/>
                            <a:gd name="connsiteX89" fmla="*/ 2465127 w 2562065"/>
                            <a:gd name="connsiteY89" fmla="*/ 6350 h 2164049"/>
                            <a:gd name="connsiteX90" fmla="*/ 2471477 w 2562065"/>
                            <a:gd name="connsiteY90" fmla="*/ 25400 h 2164049"/>
                            <a:gd name="connsiteX91" fmla="*/ 2477827 w 2562065"/>
                            <a:gd name="connsiteY91" fmla="*/ 203200 h 2164049"/>
                            <a:gd name="connsiteX92" fmla="*/ 2484177 w 2562065"/>
                            <a:gd name="connsiteY92" fmla="*/ 247650 h 2164049"/>
                            <a:gd name="connsiteX93" fmla="*/ 2490527 w 2562065"/>
                            <a:gd name="connsiteY93" fmla="*/ 304800 h 2164049"/>
                            <a:gd name="connsiteX94" fmla="*/ 2496877 w 2562065"/>
                            <a:gd name="connsiteY94" fmla="*/ 368300 h 2164049"/>
                            <a:gd name="connsiteX95" fmla="*/ 2509577 w 2562065"/>
                            <a:gd name="connsiteY95" fmla="*/ 457200 h 2164049"/>
                            <a:gd name="connsiteX96" fmla="*/ 2515927 w 2562065"/>
                            <a:gd name="connsiteY96" fmla="*/ 641350 h 2164049"/>
                            <a:gd name="connsiteX97" fmla="*/ 2522277 w 2562065"/>
                            <a:gd name="connsiteY97" fmla="*/ 711200 h 2164049"/>
                            <a:gd name="connsiteX98" fmla="*/ 2515927 w 2562065"/>
                            <a:gd name="connsiteY98" fmla="*/ 812800 h 2164049"/>
                            <a:gd name="connsiteX99" fmla="*/ 2509577 w 2562065"/>
                            <a:gd name="connsiteY99" fmla="*/ 882650 h 2164049"/>
                            <a:gd name="connsiteX100" fmla="*/ 2496877 w 2562065"/>
                            <a:gd name="connsiteY100" fmla="*/ 984250 h 2164049"/>
                            <a:gd name="connsiteX101" fmla="*/ 2490527 w 2562065"/>
                            <a:gd name="connsiteY101" fmla="*/ 1016000 h 2164049"/>
                            <a:gd name="connsiteX102" fmla="*/ 2484177 w 2562065"/>
                            <a:gd name="connsiteY102" fmla="*/ 1104900 h 2164049"/>
                            <a:gd name="connsiteX103" fmla="*/ 2477827 w 2562065"/>
                            <a:gd name="connsiteY103" fmla="*/ 1174750 h 2164049"/>
                            <a:gd name="connsiteX104" fmla="*/ 2484177 w 2562065"/>
                            <a:gd name="connsiteY104" fmla="*/ 1479550 h 2164049"/>
                            <a:gd name="connsiteX105" fmla="*/ 2496877 w 2562065"/>
                            <a:gd name="connsiteY105" fmla="*/ 1530350 h 2164049"/>
                            <a:gd name="connsiteX106" fmla="*/ 2503227 w 2562065"/>
                            <a:gd name="connsiteY106" fmla="*/ 1568450 h 2164049"/>
                            <a:gd name="connsiteX107" fmla="*/ 2515927 w 2562065"/>
                            <a:gd name="connsiteY107" fmla="*/ 1657350 h 2164049"/>
                            <a:gd name="connsiteX108" fmla="*/ 2522277 w 2562065"/>
                            <a:gd name="connsiteY108" fmla="*/ 1778000 h 2164049"/>
                            <a:gd name="connsiteX109" fmla="*/ 2528627 w 2562065"/>
                            <a:gd name="connsiteY109" fmla="*/ 1797050 h 2164049"/>
                            <a:gd name="connsiteX110" fmla="*/ 2541327 w 2562065"/>
                            <a:gd name="connsiteY110" fmla="*/ 1968500 h 2164049"/>
                            <a:gd name="connsiteX111" fmla="*/ 2547677 w 2562065"/>
                            <a:gd name="connsiteY111" fmla="*/ 1987550 h 2164049"/>
                            <a:gd name="connsiteX112" fmla="*/ 2554027 w 2562065"/>
                            <a:gd name="connsiteY112" fmla="*/ 2038350 h 2164049"/>
                            <a:gd name="connsiteX113" fmla="*/ 2554027 w 2562065"/>
                            <a:gd name="connsiteY113" fmla="*/ 2120900 h 2164049"/>
                            <a:gd name="connsiteX114" fmla="*/ 2534977 w 2562065"/>
                            <a:gd name="connsiteY114" fmla="*/ 2127250 h 2164049"/>
                            <a:gd name="connsiteX115" fmla="*/ 2490527 w 2562065"/>
                            <a:gd name="connsiteY115" fmla="*/ 2133600 h 2164049"/>
                            <a:gd name="connsiteX116" fmla="*/ 2261927 w 2562065"/>
                            <a:gd name="connsiteY116" fmla="*/ 2139950 h 2164049"/>
                            <a:gd name="connsiteX117" fmla="*/ 1963477 w 2562065"/>
                            <a:gd name="connsiteY117" fmla="*/ 2146300 h 2164049"/>
                            <a:gd name="connsiteX118" fmla="*/ 1163377 w 2562065"/>
                            <a:gd name="connsiteY118" fmla="*/ 2159000 h 2164049"/>
                            <a:gd name="connsiteX119" fmla="*/ 890327 w 2562065"/>
                            <a:gd name="connsiteY119" fmla="*/ 2152650 h 2164049"/>
                            <a:gd name="connsiteX120" fmla="*/ 814127 w 2562065"/>
                            <a:gd name="connsiteY120" fmla="*/ 2146300 h 2164049"/>
                            <a:gd name="connsiteX121" fmla="*/ 782377 w 2562065"/>
                            <a:gd name="connsiteY121" fmla="*/ 2139950 h 2164049"/>
                            <a:gd name="connsiteX122" fmla="*/ 471227 w 2562065"/>
                            <a:gd name="connsiteY122" fmla="*/ 2133600 h 2164049"/>
                            <a:gd name="connsiteX123" fmla="*/ 198177 w 2562065"/>
                            <a:gd name="connsiteY123" fmla="*/ 2120900 h 2164049"/>
                            <a:gd name="connsiteX124" fmla="*/ 166427 w 2562065"/>
                            <a:gd name="connsiteY124" fmla="*/ 2114550 h 2164049"/>
                            <a:gd name="connsiteX125" fmla="*/ 128327 w 2562065"/>
                            <a:gd name="connsiteY125" fmla="*/ 2108200 h 2164049"/>
                            <a:gd name="connsiteX126" fmla="*/ 83877 w 2562065"/>
                            <a:gd name="connsiteY126" fmla="*/ 2101850 h 2164049"/>
                            <a:gd name="connsiteX127" fmla="*/ 26727 w 2562065"/>
                            <a:gd name="connsiteY127" fmla="*/ 2089150 h 2164049"/>
                            <a:gd name="connsiteX128" fmla="*/ 7677 w 2562065"/>
                            <a:gd name="connsiteY128" fmla="*/ 2076450 h 2164049"/>
                            <a:gd name="connsiteX129" fmla="*/ 20377 w 2562065"/>
                            <a:gd name="connsiteY129" fmla="*/ 2044700 h 2164049"/>
                            <a:gd name="connsiteX130" fmla="*/ 45777 w 2562065"/>
                            <a:gd name="connsiteY130" fmla="*/ 2025650 h 2164049"/>
                            <a:gd name="connsiteX131" fmla="*/ 77527 w 2562065"/>
                            <a:gd name="connsiteY131" fmla="*/ 1993900 h 2164049"/>
                            <a:gd name="connsiteX132" fmla="*/ 83877 w 2562065"/>
                            <a:gd name="connsiteY132" fmla="*/ 1974850 h 2164049"/>
                            <a:gd name="connsiteX133" fmla="*/ 141027 w 2562065"/>
                            <a:gd name="connsiteY133" fmla="*/ 1930400 h 2164049"/>
                            <a:gd name="connsiteX134" fmla="*/ 198177 w 2562065"/>
                            <a:gd name="connsiteY134" fmla="*/ 1892300 h 2164049"/>
                            <a:gd name="connsiteX135" fmla="*/ 217227 w 2562065"/>
                            <a:gd name="connsiteY135" fmla="*/ 1879600 h 2164049"/>
                            <a:gd name="connsiteX136" fmla="*/ 236277 w 2562065"/>
                            <a:gd name="connsiteY136" fmla="*/ 1873250 h 2164049"/>
                            <a:gd name="connsiteX137" fmla="*/ 274377 w 2562065"/>
                            <a:gd name="connsiteY137" fmla="*/ 1847850 h 2164049"/>
                            <a:gd name="connsiteX138" fmla="*/ 312477 w 2562065"/>
                            <a:gd name="connsiteY138" fmla="*/ 1822450 h 2164049"/>
                            <a:gd name="connsiteX139" fmla="*/ 350577 w 2562065"/>
                            <a:gd name="connsiteY139" fmla="*/ 1809750 h 2164049"/>
                            <a:gd name="connsiteX140" fmla="*/ 363277 w 2562065"/>
                            <a:gd name="connsiteY140" fmla="*/ 1778000 h 2164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Lst>
                          <a:rect l="l" t="t" r="r" b="b"/>
                          <a:pathLst>
                            <a:path w="2562065" h="2164049">
                              <a:moveTo>
                                <a:pt x="363277" y="1778000"/>
                              </a:moveTo>
                              <a:cubicBezTo>
                                <a:pt x="373860" y="1771650"/>
                                <a:pt x="384561" y="1765491"/>
                                <a:pt x="395027" y="1758950"/>
                              </a:cubicBezTo>
                              <a:cubicBezTo>
                                <a:pt x="415721" y="1746016"/>
                                <a:pt x="410280" y="1745612"/>
                                <a:pt x="433127" y="1739900"/>
                              </a:cubicBezTo>
                              <a:cubicBezTo>
                                <a:pt x="469381" y="1730836"/>
                                <a:pt x="457684" y="1736978"/>
                                <a:pt x="490277" y="1727200"/>
                              </a:cubicBezTo>
                              <a:cubicBezTo>
                                <a:pt x="509511" y="1721430"/>
                                <a:pt x="528377" y="1714500"/>
                                <a:pt x="547427" y="1708150"/>
                              </a:cubicBezTo>
                              <a:lnTo>
                                <a:pt x="585527" y="1695450"/>
                              </a:lnTo>
                              <a:cubicBezTo>
                                <a:pt x="591877" y="1693333"/>
                                <a:pt x="599008" y="1692813"/>
                                <a:pt x="604577" y="1689100"/>
                              </a:cubicBezTo>
                              <a:lnTo>
                                <a:pt x="661727" y="1651000"/>
                              </a:lnTo>
                              <a:lnTo>
                                <a:pt x="680777" y="1638300"/>
                              </a:lnTo>
                              <a:cubicBezTo>
                                <a:pt x="687127" y="1634067"/>
                                <a:pt x="694431" y="1630996"/>
                                <a:pt x="699827" y="1625600"/>
                              </a:cubicBezTo>
                              <a:cubicBezTo>
                                <a:pt x="755482" y="1569945"/>
                                <a:pt x="687374" y="1640544"/>
                                <a:pt x="731577" y="1587500"/>
                              </a:cubicBezTo>
                              <a:cubicBezTo>
                                <a:pt x="737326" y="1580601"/>
                                <a:pt x="744277" y="1574800"/>
                                <a:pt x="750627" y="1568450"/>
                              </a:cubicBezTo>
                              <a:cubicBezTo>
                                <a:pt x="752744" y="1562100"/>
                                <a:pt x="753264" y="1554969"/>
                                <a:pt x="756977" y="1549400"/>
                              </a:cubicBezTo>
                              <a:cubicBezTo>
                                <a:pt x="761958" y="1541928"/>
                                <a:pt x="770278" y="1537249"/>
                                <a:pt x="776027" y="1530350"/>
                              </a:cubicBezTo>
                              <a:cubicBezTo>
                                <a:pt x="780913" y="1524487"/>
                                <a:pt x="784494" y="1517650"/>
                                <a:pt x="788727" y="1511300"/>
                              </a:cubicBezTo>
                              <a:cubicBezTo>
                                <a:pt x="790844" y="1502833"/>
                                <a:pt x="792569" y="1494259"/>
                                <a:pt x="795077" y="1485900"/>
                              </a:cubicBezTo>
                              <a:cubicBezTo>
                                <a:pt x="798924" y="1473078"/>
                                <a:pt x="803544" y="1460500"/>
                                <a:pt x="807777" y="1447800"/>
                              </a:cubicBezTo>
                              <a:lnTo>
                                <a:pt x="826827" y="1390650"/>
                              </a:lnTo>
                              <a:lnTo>
                                <a:pt x="839527" y="1352550"/>
                              </a:lnTo>
                              <a:cubicBezTo>
                                <a:pt x="841644" y="1346200"/>
                                <a:pt x="842164" y="1339069"/>
                                <a:pt x="845877" y="1333500"/>
                              </a:cubicBezTo>
                              <a:cubicBezTo>
                                <a:pt x="882273" y="1278905"/>
                                <a:pt x="838637" y="1347980"/>
                                <a:pt x="864927" y="1295400"/>
                              </a:cubicBezTo>
                              <a:cubicBezTo>
                                <a:pt x="868340" y="1288574"/>
                                <a:pt x="874214" y="1283176"/>
                                <a:pt x="877627" y="1276350"/>
                              </a:cubicBezTo>
                              <a:cubicBezTo>
                                <a:pt x="880620" y="1270363"/>
                                <a:pt x="880984" y="1263287"/>
                                <a:pt x="883977" y="1257300"/>
                              </a:cubicBezTo>
                              <a:cubicBezTo>
                                <a:pt x="890648" y="1243959"/>
                                <a:pt x="904237" y="1228137"/>
                                <a:pt x="915727" y="1219200"/>
                              </a:cubicBezTo>
                              <a:cubicBezTo>
                                <a:pt x="927775" y="1209829"/>
                                <a:pt x="939347" y="1198627"/>
                                <a:pt x="953827" y="1193800"/>
                              </a:cubicBezTo>
                              <a:cubicBezTo>
                                <a:pt x="995057" y="1180057"/>
                                <a:pt x="966211" y="1188056"/>
                                <a:pt x="1042727" y="1181100"/>
                              </a:cubicBezTo>
                              <a:cubicBezTo>
                                <a:pt x="1053310" y="1178983"/>
                                <a:pt x="1063810" y="1176391"/>
                                <a:pt x="1074477" y="1174750"/>
                              </a:cubicBezTo>
                              <a:cubicBezTo>
                                <a:pt x="1091344" y="1172155"/>
                                <a:pt x="1108487" y="1171453"/>
                                <a:pt x="1125277" y="1168400"/>
                              </a:cubicBezTo>
                              <a:cubicBezTo>
                                <a:pt x="1131863" y="1167203"/>
                                <a:pt x="1137891" y="1163889"/>
                                <a:pt x="1144327" y="1162050"/>
                              </a:cubicBezTo>
                              <a:cubicBezTo>
                                <a:pt x="1152718" y="1159652"/>
                                <a:pt x="1161208" y="1157593"/>
                                <a:pt x="1169727" y="1155700"/>
                              </a:cubicBezTo>
                              <a:cubicBezTo>
                                <a:pt x="1180263" y="1153359"/>
                                <a:pt x="1191064" y="1152190"/>
                                <a:pt x="1201477" y="1149350"/>
                              </a:cubicBezTo>
                              <a:cubicBezTo>
                                <a:pt x="1214392" y="1145828"/>
                                <a:pt x="1226877" y="1140883"/>
                                <a:pt x="1239577" y="1136650"/>
                              </a:cubicBezTo>
                              <a:lnTo>
                                <a:pt x="1258627" y="1130300"/>
                              </a:lnTo>
                              <a:lnTo>
                                <a:pt x="1296727" y="1117600"/>
                              </a:lnTo>
                              <a:cubicBezTo>
                                <a:pt x="1303077" y="1115483"/>
                                <a:pt x="1310208" y="1114963"/>
                                <a:pt x="1315777" y="1111250"/>
                              </a:cubicBezTo>
                              <a:cubicBezTo>
                                <a:pt x="1370372" y="1074854"/>
                                <a:pt x="1301297" y="1118490"/>
                                <a:pt x="1353877" y="1092200"/>
                              </a:cubicBezTo>
                              <a:cubicBezTo>
                                <a:pt x="1403116" y="1067581"/>
                                <a:pt x="1344094" y="1089111"/>
                                <a:pt x="1391977" y="1073150"/>
                              </a:cubicBezTo>
                              <a:cubicBezTo>
                                <a:pt x="1398327" y="1066800"/>
                                <a:pt x="1403555" y="1059081"/>
                                <a:pt x="1411027" y="1054100"/>
                              </a:cubicBezTo>
                              <a:cubicBezTo>
                                <a:pt x="1416596" y="1050387"/>
                                <a:pt x="1424226" y="1051001"/>
                                <a:pt x="1430077" y="1047750"/>
                              </a:cubicBezTo>
                              <a:cubicBezTo>
                                <a:pt x="1443420" y="1040337"/>
                                <a:pt x="1455477" y="1030817"/>
                                <a:pt x="1468177" y="1022350"/>
                              </a:cubicBezTo>
                              <a:lnTo>
                                <a:pt x="1468177" y="1022350"/>
                              </a:lnTo>
                              <a:cubicBezTo>
                                <a:pt x="1474527" y="1016000"/>
                                <a:pt x="1481478" y="1010199"/>
                                <a:pt x="1487227" y="1003300"/>
                              </a:cubicBezTo>
                              <a:cubicBezTo>
                                <a:pt x="1492113" y="997437"/>
                                <a:pt x="1496141" y="990876"/>
                                <a:pt x="1499927" y="984250"/>
                              </a:cubicBezTo>
                              <a:cubicBezTo>
                                <a:pt x="1504623" y="976031"/>
                                <a:pt x="1509111" y="967639"/>
                                <a:pt x="1512627" y="958850"/>
                              </a:cubicBezTo>
                              <a:cubicBezTo>
                                <a:pt x="1522934" y="933084"/>
                                <a:pt x="1525440" y="920299"/>
                                <a:pt x="1531677" y="895350"/>
                              </a:cubicBezTo>
                              <a:cubicBezTo>
                                <a:pt x="1529560" y="817033"/>
                                <a:pt x="1530780" y="738555"/>
                                <a:pt x="1525327" y="660400"/>
                              </a:cubicBezTo>
                              <a:cubicBezTo>
                                <a:pt x="1524395" y="647045"/>
                                <a:pt x="1520053" y="633439"/>
                                <a:pt x="1512627" y="622300"/>
                              </a:cubicBezTo>
                              <a:lnTo>
                                <a:pt x="1474527" y="565150"/>
                              </a:lnTo>
                              <a:cubicBezTo>
                                <a:pt x="1470294" y="558800"/>
                                <a:pt x="1464240" y="553340"/>
                                <a:pt x="1461827" y="546100"/>
                              </a:cubicBezTo>
                              <a:lnTo>
                                <a:pt x="1449127" y="508000"/>
                              </a:lnTo>
                              <a:lnTo>
                                <a:pt x="1442777" y="488950"/>
                              </a:lnTo>
                              <a:cubicBezTo>
                                <a:pt x="1444894" y="480483"/>
                                <a:pt x="1444286" y="470812"/>
                                <a:pt x="1449127" y="463550"/>
                              </a:cubicBezTo>
                              <a:cubicBezTo>
                                <a:pt x="1453887" y="456410"/>
                                <a:pt x="1488844" y="440854"/>
                                <a:pt x="1493577" y="438150"/>
                              </a:cubicBezTo>
                              <a:cubicBezTo>
                                <a:pt x="1500203" y="434364"/>
                                <a:pt x="1505801" y="428863"/>
                                <a:pt x="1512627" y="425450"/>
                              </a:cubicBezTo>
                              <a:cubicBezTo>
                                <a:pt x="1518614" y="422457"/>
                                <a:pt x="1525690" y="422093"/>
                                <a:pt x="1531677" y="419100"/>
                              </a:cubicBezTo>
                              <a:cubicBezTo>
                                <a:pt x="1538503" y="415687"/>
                                <a:pt x="1543901" y="409813"/>
                                <a:pt x="1550727" y="406400"/>
                              </a:cubicBezTo>
                              <a:cubicBezTo>
                                <a:pt x="1556714" y="403407"/>
                                <a:pt x="1563790" y="403043"/>
                                <a:pt x="1569777" y="400050"/>
                              </a:cubicBezTo>
                              <a:cubicBezTo>
                                <a:pt x="1576603" y="396637"/>
                                <a:pt x="1581853" y="390450"/>
                                <a:pt x="1588827" y="387350"/>
                              </a:cubicBezTo>
                              <a:cubicBezTo>
                                <a:pt x="1601060" y="381913"/>
                                <a:pt x="1626927" y="374650"/>
                                <a:pt x="1626927" y="374650"/>
                              </a:cubicBezTo>
                              <a:cubicBezTo>
                                <a:pt x="1683338" y="332342"/>
                                <a:pt x="1622244" y="373028"/>
                                <a:pt x="1677727" y="349250"/>
                              </a:cubicBezTo>
                              <a:cubicBezTo>
                                <a:pt x="1684742" y="346244"/>
                                <a:pt x="1689951" y="339963"/>
                                <a:pt x="1696777" y="336550"/>
                              </a:cubicBezTo>
                              <a:cubicBezTo>
                                <a:pt x="1702764" y="333557"/>
                                <a:pt x="1709840" y="333193"/>
                                <a:pt x="1715827" y="330200"/>
                              </a:cubicBezTo>
                              <a:cubicBezTo>
                                <a:pt x="1759680" y="308274"/>
                                <a:pt x="1707414" y="324366"/>
                                <a:pt x="1760277" y="311150"/>
                              </a:cubicBezTo>
                              <a:cubicBezTo>
                                <a:pt x="1790466" y="291024"/>
                                <a:pt x="1772087" y="300863"/>
                                <a:pt x="1817427" y="285750"/>
                              </a:cubicBezTo>
                              <a:cubicBezTo>
                                <a:pt x="1823777" y="283633"/>
                                <a:pt x="1830908" y="283113"/>
                                <a:pt x="1836477" y="279400"/>
                              </a:cubicBezTo>
                              <a:cubicBezTo>
                                <a:pt x="1849177" y="270933"/>
                                <a:pt x="1860097" y="258827"/>
                                <a:pt x="1874577" y="254000"/>
                              </a:cubicBezTo>
                              <a:cubicBezTo>
                                <a:pt x="1880927" y="251883"/>
                                <a:pt x="1887640" y="250643"/>
                                <a:pt x="1893627" y="247650"/>
                              </a:cubicBezTo>
                              <a:cubicBezTo>
                                <a:pt x="1900453" y="244237"/>
                                <a:pt x="1905703" y="238050"/>
                                <a:pt x="1912677" y="234950"/>
                              </a:cubicBezTo>
                              <a:cubicBezTo>
                                <a:pt x="1924910" y="229513"/>
                                <a:pt x="1939638" y="229676"/>
                                <a:pt x="1950777" y="222250"/>
                              </a:cubicBezTo>
                              <a:cubicBezTo>
                                <a:pt x="1957127" y="218017"/>
                                <a:pt x="1962853" y="212650"/>
                                <a:pt x="1969827" y="209550"/>
                              </a:cubicBezTo>
                              <a:lnTo>
                                <a:pt x="2026977" y="190500"/>
                              </a:lnTo>
                              <a:cubicBezTo>
                                <a:pt x="2033327" y="188383"/>
                                <a:pt x="2040458" y="187863"/>
                                <a:pt x="2046027" y="184150"/>
                              </a:cubicBezTo>
                              <a:cubicBezTo>
                                <a:pt x="2100622" y="147754"/>
                                <a:pt x="2031547" y="191390"/>
                                <a:pt x="2084127" y="165100"/>
                              </a:cubicBezTo>
                              <a:cubicBezTo>
                                <a:pt x="2090953" y="161687"/>
                                <a:pt x="2096351" y="155813"/>
                                <a:pt x="2103177" y="152400"/>
                              </a:cubicBezTo>
                              <a:cubicBezTo>
                                <a:pt x="2109164" y="149407"/>
                                <a:pt x="2116240" y="149043"/>
                                <a:pt x="2122227" y="146050"/>
                              </a:cubicBezTo>
                              <a:cubicBezTo>
                                <a:pt x="2129053" y="142637"/>
                                <a:pt x="2134451" y="136763"/>
                                <a:pt x="2141277" y="133350"/>
                              </a:cubicBezTo>
                              <a:cubicBezTo>
                                <a:pt x="2147264" y="130357"/>
                                <a:pt x="2154340" y="129993"/>
                                <a:pt x="2160327" y="127000"/>
                              </a:cubicBezTo>
                              <a:cubicBezTo>
                                <a:pt x="2167153" y="123587"/>
                                <a:pt x="2172551" y="117713"/>
                                <a:pt x="2179377" y="114300"/>
                              </a:cubicBezTo>
                              <a:cubicBezTo>
                                <a:pt x="2185364" y="111307"/>
                                <a:pt x="2192275" y="110587"/>
                                <a:pt x="2198427" y="107950"/>
                              </a:cubicBezTo>
                              <a:cubicBezTo>
                                <a:pt x="2207128" y="104221"/>
                                <a:pt x="2215126" y="98979"/>
                                <a:pt x="2223827" y="95250"/>
                              </a:cubicBezTo>
                              <a:cubicBezTo>
                                <a:pt x="2229979" y="92613"/>
                                <a:pt x="2236890" y="91893"/>
                                <a:pt x="2242877" y="88900"/>
                              </a:cubicBezTo>
                              <a:cubicBezTo>
                                <a:pt x="2249703" y="85487"/>
                                <a:pt x="2255101" y="79613"/>
                                <a:pt x="2261927" y="76200"/>
                              </a:cubicBezTo>
                              <a:cubicBezTo>
                                <a:pt x="2267914" y="73207"/>
                                <a:pt x="2274990" y="72843"/>
                                <a:pt x="2280977" y="69850"/>
                              </a:cubicBezTo>
                              <a:cubicBezTo>
                                <a:pt x="2287803" y="66437"/>
                                <a:pt x="2293201" y="60563"/>
                                <a:pt x="2300027" y="57150"/>
                              </a:cubicBezTo>
                              <a:cubicBezTo>
                                <a:pt x="2306014" y="54157"/>
                                <a:pt x="2313090" y="53793"/>
                                <a:pt x="2319077" y="50800"/>
                              </a:cubicBezTo>
                              <a:cubicBezTo>
                                <a:pt x="2325903" y="47387"/>
                                <a:pt x="2331153" y="41200"/>
                                <a:pt x="2338127" y="38100"/>
                              </a:cubicBezTo>
                              <a:cubicBezTo>
                                <a:pt x="2350360" y="32663"/>
                                <a:pt x="2363527" y="29633"/>
                                <a:pt x="2376227" y="25400"/>
                              </a:cubicBezTo>
                              <a:cubicBezTo>
                                <a:pt x="2382577" y="23283"/>
                                <a:pt x="2389708" y="22763"/>
                                <a:pt x="2395277" y="19050"/>
                              </a:cubicBezTo>
                              <a:cubicBezTo>
                                <a:pt x="2419896" y="2637"/>
                                <a:pt x="2407087" y="8763"/>
                                <a:pt x="2433377" y="0"/>
                              </a:cubicBezTo>
                              <a:cubicBezTo>
                                <a:pt x="2443960" y="2117"/>
                                <a:pt x="2456147" y="363"/>
                                <a:pt x="2465127" y="6350"/>
                              </a:cubicBezTo>
                              <a:cubicBezTo>
                                <a:pt x="2470696" y="10063"/>
                                <a:pt x="2471046" y="18720"/>
                                <a:pt x="2471477" y="25400"/>
                              </a:cubicBezTo>
                              <a:cubicBezTo>
                                <a:pt x="2475295" y="84581"/>
                                <a:pt x="2474444" y="143992"/>
                                <a:pt x="2477827" y="203200"/>
                              </a:cubicBezTo>
                              <a:cubicBezTo>
                                <a:pt x="2478681" y="218143"/>
                                <a:pt x="2482321" y="232798"/>
                                <a:pt x="2484177" y="247650"/>
                              </a:cubicBezTo>
                              <a:cubicBezTo>
                                <a:pt x="2486554" y="266669"/>
                                <a:pt x="2488520" y="285738"/>
                                <a:pt x="2490527" y="304800"/>
                              </a:cubicBezTo>
                              <a:cubicBezTo>
                                <a:pt x="2492754" y="325955"/>
                                <a:pt x="2494239" y="347192"/>
                                <a:pt x="2496877" y="368300"/>
                              </a:cubicBezTo>
                              <a:cubicBezTo>
                                <a:pt x="2500590" y="398003"/>
                                <a:pt x="2509577" y="457200"/>
                                <a:pt x="2509577" y="457200"/>
                              </a:cubicBezTo>
                              <a:cubicBezTo>
                                <a:pt x="2511694" y="518583"/>
                                <a:pt x="2512860" y="580007"/>
                                <a:pt x="2515927" y="641350"/>
                              </a:cubicBezTo>
                              <a:cubicBezTo>
                                <a:pt x="2517095" y="664700"/>
                                <a:pt x="2522277" y="687821"/>
                                <a:pt x="2522277" y="711200"/>
                              </a:cubicBezTo>
                              <a:cubicBezTo>
                                <a:pt x="2522277" y="745133"/>
                                <a:pt x="2518434" y="778960"/>
                                <a:pt x="2515927" y="812800"/>
                              </a:cubicBezTo>
                              <a:cubicBezTo>
                                <a:pt x="2514200" y="836115"/>
                                <a:pt x="2511903" y="859387"/>
                                <a:pt x="2509577" y="882650"/>
                              </a:cubicBezTo>
                              <a:cubicBezTo>
                                <a:pt x="2506476" y="913663"/>
                                <a:pt x="2502110" y="952851"/>
                                <a:pt x="2496877" y="984250"/>
                              </a:cubicBezTo>
                              <a:cubicBezTo>
                                <a:pt x="2495103" y="994896"/>
                                <a:pt x="2492644" y="1005417"/>
                                <a:pt x="2490527" y="1016000"/>
                              </a:cubicBezTo>
                              <a:cubicBezTo>
                                <a:pt x="2488410" y="1045633"/>
                                <a:pt x="2486546" y="1075286"/>
                                <a:pt x="2484177" y="1104900"/>
                              </a:cubicBezTo>
                              <a:cubicBezTo>
                                <a:pt x="2482313" y="1128205"/>
                                <a:pt x="2477827" y="1151371"/>
                                <a:pt x="2477827" y="1174750"/>
                              </a:cubicBezTo>
                              <a:cubicBezTo>
                                <a:pt x="2477827" y="1276372"/>
                                <a:pt x="2478741" y="1378073"/>
                                <a:pt x="2484177" y="1479550"/>
                              </a:cubicBezTo>
                              <a:cubicBezTo>
                                <a:pt x="2485111" y="1496979"/>
                                <a:pt x="2494008" y="1513133"/>
                                <a:pt x="2496877" y="1530350"/>
                              </a:cubicBezTo>
                              <a:cubicBezTo>
                                <a:pt x="2498994" y="1543050"/>
                                <a:pt x="2501406" y="1555704"/>
                                <a:pt x="2503227" y="1568450"/>
                              </a:cubicBezTo>
                              <a:cubicBezTo>
                                <a:pt x="2519121" y="1679708"/>
                                <a:pt x="2500776" y="1566442"/>
                                <a:pt x="2515927" y="1657350"/>
                              </a:cubicBezTo>
                              <a:cubicBezTo>
                                <a:pt x="2518044" y="1697567"/>
                                <a:pt x="2518631" y="1737893"/>
                                <a:pt x="2522277" y="1778000"/>
                              </a:cubicBezTo>
                              <a:cubicBezTo>
                                <a:pt x="2522883" y="1784666"/>
                                <a:pt x="2528093" y="1790378"/>
                                <a:pt x="2528627" y="1797050"/>
                              </a:cubicBezTo>
                              <a:cubicBezTo>
                                <a:pt x="2535240" y="1879714"/>
                                <a:pt x="2525888" y="1906743"/>
                                <a:pt x="2541327" y="1968500"/>
                              </a:cubicBezTo>
                              <a:cubicBezTo>
                                <a:pt x="2542950" y="1974994"/>
                                <a:pt x="2545560" y="1981200"/>
                                <a:pt x="2547677" y="1987550"/>
                              </a:cubicBezTo>
                              <a:cubicBezTo>
                                <a:pt x="2549794" y="2004483"/>
                                <a:pt x="2551432" y="2021483"/>
                                <a:pt x="2554027" y="2038350"/>
                              </a:cubicBezTo>
                              <a:cubicBezTo>
                                <a:pt x="2558866" y="2069803"/>
                                <a:pt x="2569397" y="2086318"/>
                                <a:pt x="2554027" y="2120900"/>
                              </a:cubicBezTo>
                              <a:cubicBezTo>
                                <a:pt x="2551309" y="2127017"/>
                                <a:pt x="2541541" y="2125937"/>
                                <a:pt x="2534977" y="2127250"/>
                              </a:cubicBezTo>
                              <a:cubicBezTo>
                                <a:pt x="2520301" y="2130185"/>
                                <a:pt x="2505478" y="2132905"/>
                                <a:pt x="2490527" y="2133600"/>
                              </a:cubicBezTo>
                              <a:cubicBezTo>
                                <a:pt x="2414380" y="2137142"/>
                                <a:pt x="2338134" y="2138114"/>
                                <a:pt x="2261927" y="2139950"/>
                              </a:cubicBezTo>
                              <a:lnTo>
                                <a:pt x="1963477" y="2146300"/>
                              </a:lnTo>
                              <a:cubicBezTo>
                                <a:pt x="1661313" y="2176516"/>
                                <a:pt x="1855915" y="2159000"/>
                                <a:pt x="1163377" y="2159000"/>
                              </a:cubicBezTo>
                              <a:cubicBezTo>
                                <a:pt x="1072336" y="2159000"/>
                                <a:pt x="981344" y="2154767"/>
                                <a:pt x="890327" y="2152650"/>
                              </a:cubicBezTo>
                              <a:cubicBezTo>
                                <a:pt x="864927" y="2150533"/>
                                <a:pt x="839440" y="2149278"/>
                                <a:pt x="814127" y="2146300"/>
                              </a:cubicBezTo>
                              <a:cubicBezTo>
                                <a:pt x="803408" y="2145039"/>
                                <a:pt x="793163" y="2140349"/>
                                <a:pt x="782377" y="2139950"/>
                              </a:cubicBezTo>
                              <a:cubicBezTo>
                                <a:pt x="678710" y="2136110"/>
                                <a:pt x="574944" y="2135717"/>
                                <a:pt x="471227" y="2133600"/>
                              </a:cubicBezTo>
                              <a:cubicBezTo>
                                <a:pt x="319645" y="2116758"/>
                                <a:pt x="519161" y="2137361"/>
                                <a:pt x="198177" y="2120900"/>
                              </a:cubicBezTo>
                              <a:cubicBezTo>
                                <a:pt x="187398" y="2120347"/>
                                <a:pt x="177046" y="2116481"/>
                                <a:pt x="166427" y="2114550"/>
                              </a:cubicBezTo>
                              <a:cubicBezTo>
                                <a:pt x="153759" y="2112247"/>
                                <a:pt x="141052" y="2110158"/>
                                <a:pt x="128327" y="2108200"/>
                              </a:cubicBezTo>
                              <a:cubicBezTo>
                                <a:pt x="113534" y="2105924"/>
                                <a:pt x="98640" y="2104311"/>
                                <a:pt x="83877" y="2101850"/>
                              </a:cubicBezTo>
                              <a:cubicBezTo>
                                <a:pt x="59692" y="2097819"/>
                                <a:pt x="49560" y="2094858"/>
                                <a:pt x="26727" y="2089150"/>
                              </a:cubicBezTo>
                              <a:cubicBezTo>
                                <a:pt x="20377" y="2084917"/>
                                <a:pt x="12445" y="2082409"/>
                                <a:pt x="7677" y="2076450"/>
                              </a:cubicBezTo>
                              <a:cubicBezTo>
                                <a:pt x="-9417" y="2055082"/>
                                <a:pt x="5256" y="2055501"/>
                                <a:pt x="20377" y="2044700"/>
                              </a:cubicBezTo>
                              <a:cubicBezTo>
                                <a:pt x="28989" y="2038549"/>
                                <a:pt x="38293" y="2033134"/>
                                <a:pt x="45777" y="2025650"/>
                              </a:cubicBezTo>
                              <a:cubicBezTo>
                                <a:pt x="88110" y="1983317"/>
                                <a:pt x="26727" y="2027767"/>
                                <a:pt x="77527" y="1993900"/>
                              </a:cubicBezTo>
                              <a:cubicBezTo>
                                <a:pt x="79644" y="1987550"/>
                                <a:pt x="80164" y="1980419"/>
                                <a:pt x="83877" y="1974850"/>
                              </a:cubicBezTo>
                              <a:cubicBezTo>
                                <a:pt x="95814" y="1956944"/>
                                <a:pt x="125889" y="1940492"/>
                                <a:pt x="141027" y="1930400"/>
                              </a:cubicBezTo>
                              <a:lnTo>
                                <a:pt x="198177" y="1892300"/>
                              </a:lnTo>
                              <a:cubicBezTo>
                                <a:pt x="204527" y="1888067"/>
                                <a:pt x="209987" y="1882013"/>
                                <a:pt x="217227" y="1879600"/>
                              </a:cubicBezTo>
                              <a:lnTo>
                                <a:pt x="236277" y="1873250"/>
                              </a:lnTo>
                              <a:cubicBezTo>
                                <a:pt x="278554" y="1830973"/>
                                <a:pt x="233023" y="1870825"/>
                                <a:pt x="274377" y="1847850"/>
                              </a:cubicBezTo>
                              <a:cubicBezTo>
                                <a:pt x="287720" y="1840437"/>
                                <a:pt x="297997" y="1827277"/>
                                <a:pt x="312477" y="1822450"/>
                              </a:cubicBezTo>
                              <a:cubicBezTo>
                                <a:pt x="325177" y="1818217"/>
                                <a:pt x="339438" y="1817176"/>
                                <a:pt x="350577" y="1809750"/>
                              </a:cubicBezTo>
                              <a:lnTo>
                                <a:pt x="363277" y="1778000"/>
                              </a:lnTo>
                              <a:close/>
                            </a:path>
                          </a:pathLst>
                        </a:custGeom>
                        <a:solidFill>
                          <a:srgbClr val="008000">
                            <a:alpha val="27843"/>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D188270" id="Freeform 179" o:spid="_x0000_s1026" style="position:absolute;margin-left:98.4pt;margin-top:6.1pt;width:201.75pt;height:170.4pt;z-index:251737088;visibility:visible;mso-wrap-style:square;mso-wrap-distance-left:9pt;mso-wrap-distance-top:0;mso-wrap-distance-right:9pt;mso-wrap-distance-bottom:0;mso-position-horizontal:absolute;mso-position-horizontal-relative:text;mso-position-vertical:absolute;mso-position-vertical-relative:text;v-text-anchor:middle" coordsize="2562065,2164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" path="m363277,1778000v10583,-6350,21284,-12509,31750,-19050c415721,1746016,410280,1745612,433127,1739900v36254,-9064,24557,-2922,57150,-12700c509511,1721430,528377,1714500,547427,1708150r38100,-12700c591877,1693333,599008,1692813,604577,1689100r57150,-38100l680777,1638300v6350,-4233,13654,-7304,19050,-12700c755482,1569945,687374,1640544,731577,1587500v5749,-6899,12700,-12700,19050,-19050c752744,1562100,753264,1554969,756977,1549400v4981,-7472,13301,-12151,19050,-19050c780913,1524487,784494,1517650,788727,1511300v2117,-8467,3842,-17041,6350,-25400c798924,1473078,803544,1460500,807777,1447800r19050,-57150l839527,1352550v2117,-6350,2637,-13481,6350,-19050c882273,1278905,838637,1347980,864927,1295400v3413,-6826,9287,-12224,12700,-19050c880620,1270363,880984,1263287,883977,1257300v6671,-13341,20260,-29163,31750,-38100c927775,1209829,939347,1198627,953827,1193800v41230,-13743,12384,-5744,88900,-12700c1053310,1178983,1063810,1176391,1074477,1174750v16867,-2595,34010,-3297,50800,-6350c1131863,1167203,1137891,1163889,1144327,1162050v8391,-2398,16881,-4457,25400,-6350c1180263,1153359,1191064,1152190,1201477,1149350v12915,-3522,25400,-8467,38100,-12700l1258627,1130300r38100,-12700c1303077,1115483,1310208,1114963,1315777,1111250v54595,-36396,-14480,7240,38100,-19050c1403116,1067581,1344094,1089111,1391977,1073150v6350,-6350,11578,-14069,19050,-19050c1416596,1050387,1424226,1051001,1430077,1047750v13343,-7413,25400,-16933,38100,-25400l1468177,1022350v6350,-6350,13301,-12151,19050,-19050c1492113,997437,1496141,990876,1499927,984250v4696,-8219,9184,-16611,12700,-25400c1522934,933084,1525440,920299,1531677,895350v-2117,-78317,-897,-156795,-6350,-234950c1524395,647045,1520053,633439,1512627,622300r-38100,-57150c1470294,558800,1464240,553340,1461827,546100r-12700,-38100l1442777,488950v2117,-8467,1509,-18138,6350,-25400c1453887,456410,1488844,440854,1493577,438150v6626,-3786,12224,-9287,19050,-12700c1518614,422457,1525690,422093,1531677,419100v6826,-3413,12224,-9287,19050,-12700c1556714,403407,1563790,403043,1569777,400050v6826,-3413,12076,-9600,19050,-12700c1601060,381913,1626927,374650,1626927,374650v56411,-42308,-4683,-1622,50800,-25400c1684742,346244,1689951,339963,1696777,336550v5987,-2993,13063,-3357,19050,-6350c1759680,308274,1707414,324366,1760277,311150v30189,-20126,11810,-10287,57150,-25400c1823777,283633,1830908,283113,1836477,279400v12700,-8467,23620,-20573,38100,-25400c1880927,251883,1887640,250643,1893627,247650v6826,-3413,12076,-9600,19050,-12700c1924910,229513,1939638,229676,1950777,222250v6350,-4233,12076,-9600,19050,-12700l2026977,190500v6350,-2117,13481,-2637,19050,-6350c2100622,147754,2031547,191390,2084127,165100v6826,-3413,12224,-9287,19050,-12700c2109164,149407,2116240,149043,2122227,146050v6826,-3413,12224,-9287,19050,-12700c2147264,130357,2154340,129993,2160327,127000v6826,-3413,12224,-9287,19050,-12700c2185364,111307,2192275,110587,2198427,107950v8701,-3729,16699,-8971,25400,-12700c2229979,92613,2236890,91893,2242877,88900v6826,-3413,12224,-9287,19050,-12700c2267914,73207,2274990,72843,2280977,69850v6826,-3413,12224,-9287,19050,-12700c2306014,54157,2313090,53793,2319077,50800v6826,-3413,12076,-9600,19050,-12700c2350360,32663,2363527,29633,2376227,25400v6350,-2117,13481,-2637,19050,-6350c2419896,2637,2407087,8763,2433377,v10583,2117,22770,363,31750,6350c2470696,10063,2471046,18720,2471477,25400v3818,59181,2967,118592,6350,177800c2478681,218143,2482321,232798,2484177,247650v2377,19019,4343,38088,6350,57150c2492754,325955,2494239,347192,2496877,368300v3713,29703,12700,88900,12700,88900c2511694,518583,2512860,580007,2515927,641350v1168,23350,6350,46471,6350,69850c2522277,745133,2518434,778960,2515927,812800v-1727,23315,-4024,46587,-6350,69850c2506476,913663,2502110,952851,2496877,984250v-1774,10646,-4233,21167,-6350,31750c2488410,1045633,2486546,1075286,2484177,1104900v-1864,23305,-6350,46471,-6350,69850c2477827,1276372,2478741,1378073,2484177,1479550v934,17429,9831,33583,12700,50800c2498994,1543050,2501406,1555704,2503227,1568450v15894,111258,-2451,-2008,12700,88900c2518044,1697567,2518631,1737893,2522277,1778000v606,6666,5816,12378,6350,19050c2535240,1879714,2525888,1906743,2541327,1968500v1623,6494,4233,12700,6350,19050c2549794,2004483,2551432,2021483,2554027,2038350v4839,31453,15370,47968,,82550c2551309,2127017,2541541,2125937,2534977,2127250v-14676,2935,-29499,5655,-44450,6350c2414380,2137142,2338134,2138114,2261927,2139950r-298450,6350c1661313,2176516,1855915,2159000,1163377,2159000v-91041,,-182033,-4233,-273050,-6350c864927,2150533,839440,2149278,814127,2146300v-10719,-1261,-20964,-5951,-31750,-6350c678710,2136110,574944,2135717,471227,2133600v-151582,-16842,47934,3761,-273050,-12700c187398,2120347,177046,2116481,166427,2114550v-12668,-2303,-25375,-4392,-38100,-6350c113534,2105924,98640,2104311,83877,2101850v-24185,-4031,-34317,-6992,-57150,-12700c20377,2084917,12445,2082409,7677,2076450v-17094,-21368,-2421,-20949,12700,-31750c28989,2038549,38293,2033134,45777,2025650v42333,-42333,-19050,2117,31750,-31750c79644,1987550,80164,1980419,83877,1974850v11937,-17906,42012,-34358,57150,-44450l198177,1892300v6350,-4233,11810,-10287,19050,-12700l236277,1873250v42277,-42277,-3254,-2425,38100,-25400c287720,1840437,297997,1827277,312477,1822450v12700,-4233,26961,-5274,38100,-12700l363277,1778000xe" fillcolor="green" strokecolor="#073662 [1604]" strokeweight="1pt">
                <v:fill opacity="18247f"/>
                <v:stroke joinstyle="miter"/>
                <v:path arrowok="t" o:connecttype="custom" o:connectlocs="363277,1778000;395027,1758950;433127,1739900;490277,1727200;547427,1708150;585527,1695450;604577,1689100;661727,1651000;680777,1638300;699827,1625600;731577,1587500;750627,1568450;756977,1549400;776027,1530350;788727,1511300;795077,1485900;807777,1447800;826827,1390650;839527,1352550;845877,1333500;864927,1295400;877627,1276350;883977,1257300;915727,1219200;953827,1193800;1042727,1181100;1074477,1174750;1125277,1168400;1144327,1162050;1169727,1155700;1201477,1149350;1239577,1136650;1258627,1130300;1296727,1117600;1315777,1111250;1353877,1092200;1391977,1073150;1411027,1054100;1430077,1047750;1468177,1022350;1468177,1022350;1487227,1003300;1499927,984250;1512627,958850;1531677,895350;1525327,660400;1512627,622300;1474527,565150;1461827,546100;1449127,508000;1442777,488950;1449127,463550;1493577,438150;1512627,425450;1531677,419100;1550727,406400;1569777,400050;1588827,387350;1626927,374650;1677727,349250;1696777,336550;1715827,330200;1760277,311150;1817427,285750;1836477,279400;1874577,254000;1893627,247650;1912677,234950;1950777,222250;1969827,209550;2026977,190500;2046027,184150;2084127,165100;2103177,152400;2122227,146050;2141277,133350;2160327,127000;2179377,114300;2198427,107950;2223827,95250;2242877,88900;2261927,76200;2280977,69850;2300027,57150;2319077,50800;2338127,38100;2376227,25400;2395277,19050;2433377,0;2465127,6350;2471477,25400;2477827,203200;2484177,247650;2490527,304800;2496877,368300;2509577,457200;2515927,641350;2522277,711200;2515927,812800;2509577,882650;2496877,984250;2490527,1016000;2484177,1104900;2477827,1174750;2484177,1479550;2496877,1530350;2503227,1568450;2515927,1657350;2522277,1778000;2528627,1797050;2541327,1968500;2547677,1987550;2554027,2038350;2554027,2120900;2534977,2127250;2490527,2133600;2261927,2139950;1963477,2146300;1163377,2159000;890327,2152650;814127,2146300;782377,2139950;471227,2133600;198177,2120900;166427,2114550;128327,2108200;83877,2101850;26727,2089150;7677,2076450;20377,2044700;45777,2025650;77527,1993900;83877,1974850;141027,1930400;198177,1892300;217227,1879600;236277,1873250;274377,1847850;312477,1822450;350577,1809750;363277,1778000" o:connectangles="0,0,0,0,0,0,0,0,0,0,0,0,0,0,0,0,0,0,0,0,0,0,0,0,0,0,0,0,0,0,0,0,0,0,0,0,0,0,0,0,0,0,0,0,0,0,0,0,0,0,0,0,0,0,0,0,0,0,0,0,0,0,0,0,0,0,0,0,0,0,0,0,0,0,0,0,0,0,0,0,0,0,0,0,0,0,0,0,0,0,0,0,0,0,0,0,0,0,0,0,0,0,0,0,0,0,0,0,0,0,0,0,0,0,0,0,0,0,0,0,0,0,0,0,0,0,0,0,0,0,0,0,0,0,0,0,0,0,0,0,0"/>
              </v:shape>
            </w:pict>
          </mc:Fallback>
        </mc:AlternateContent>
      </w:r>
    </w:p>
    <w:p w14:paraId="15B032FD" w14:textId="77777777" w:rsidR="00472767" w:rsidRDefault="00472767" w:rsidP="00472767">
      <w:pPr>
        <w:pStyle w:val="BodyText2"/>
      </w:pPr>
      <w:r>
        <w:rPr>
          <w:noProof/>
          <w:lang w:bidi="ar-SA"/>
        </w:rPr>
        <mc:AlternateContent>
          <mc:Choice Requires="wps">
            <w:drawing>
              <wp:anchor distT="0" distB="0" distL="114300" distR="114300" simplePos="0" relativeHeight="251739136" behindDoc="0" locked="0" layoutInCell="1" allowOverlap="1" wp14:anchorId="0094207D" wp14:editId="4DAF0884">
                <wp:simplePos x="0" y="0"/>
                <wp:positionH relativeFrom="column">
                  <wp:posOffset>850900</wp:posOffset>
                </wp:positionH>
                <wp:positionV relativeFrom="paragraph">
                  <wp:posOffset>27305</wp:posOffset>
                </wp:positionV>
                <wp:extent cx="723900" cy="393700"/>
                <wp:effectExtent l="0" t="0" r="0" b="6350"/>
                <wp:wrapNone/>
                <wp:docPr id="180" name="Text Box 180"/>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758D59B" w14:textId="77777777" w:rsidR="003630B2" w:rsidRDefault="003630B2" w:rsidP="00472767">
                            <w:pPr>
                              <w:pStyle w:val="BodyText2"/>
                            </w:pPr>
                            <w:r>
                              <w:t>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094207D" id="Text Box 180" o:spid="_x0000_s1027" type="#_x0000_t202" style="position:absolute;margin-left:67pt;margin-top:2.15pt;width:57pt;height:31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" filled="f" stroked="f" strokeweight=".5pt">
                <v:textbox>
                  <w:txbxContent>
                    <w:p w14:paraId="6758D59B" w14:textId="77777777" w:rsidR="003630B2" w:rsidRDefault="003630B2" w:rsidP="00472767">
                      <w:pPr>
                        <w:pStyle w:val="BodyText2"/>
                      </w:pPr>
                      <w:r>
                        <w:t>water</w:t>
                      </w:r>
                    </w:p>
                  </w:txbxContent>
                </v:textbox>
              </v:shape>
            </w:pict>
          </mc:Fallback>
        </mc:AlternateContent>
      </w:r>
    </w:p>
    <w:p w14:paraId="23A0DE04" w14:textId="77777777" w:rsidR="00472767" w:rsidRDefault="00472767" w:rsidP="00472767">
      <w:pPr>
        <w:pStyle w:val="BodyText2"/>
      </w:pPr>
    </w:p>
    <w:p w14:paraId="6D720B94" w14:textId="77777777" w:rsidR="00472767" w:rsidRDefault="00472767" w:rsidP="00472767">
      <w:pPr>
        <w:pStyle w:val="BodyText2"/>
      </w:pPr>
      <w:r>
        <w:rPr>
          <w:noProof/>
          <w:lang w:bidi="ar-SA"/>
        </w:rPr>
        <mc:AlternateContent>
          <mc:Choice Requires="wps">
            <w:drawing>
              <wp:anchor distT="0" distB="0" distL="114300" distR="114300" simplePos="0" relativeHeight="251742208" behindDoc="0" locked="0" layoutInCell="1" allowOverlap="1" wp14:anchorId="4EE69721" wp14:editId="7F40B6DC">
                <wp:simplePos x="0" y="0"/>
                <wp:positionH relativeFrom="column">
                  <wp:posOffset>2927350</wp:posOffset>
                </wp:positionH>
                <wp:positionV relativeFrom="paragraph">
                  <wp:posOffset>8255</wp:posOffset>
                </wp:positionV>
                <wp:extent cx="723900" cy="393700"/>
                <wp:effectExtent l="0" t="0" r="0" b="6350"/>
                <wp:wrapNone/>
                <wp:docPr id="181" name="Text Box 181"/>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AC44D8" w14:textId="77777777" w:rsidR="003630B2" w:rsidRDefault="003630B2" w:rsidP="00472767">
                            <w:pPr>
                              <w:pStyle w:val="BodyText2"/>
                            </w:pPr>
                            <w:r>
                              <w:t>mask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EE69721" id="Text Box 181" o:spid="_x0000_s1028" type="#_x0000_t202" style="position:absolute;margin-left:230.5pt;margin-top:.65pt;width:57pt;height:31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" filled="f" stroked="f" strokeweight=".5pt">
                <v:textbox>
                  <w:txbxContent>
                    <w:p w14:paraId="7CAC44D8" w14:textId="77777777" w:rsidR="003630B2" w:rsidRDefault="003630B2" w:rsidP="00472767">
                      <w:pPr>
                        <w:pStyle w:val="BodyText2"/>
                      </w:pPr>
                      <w:r>
                        <w:t>mask2</w:t>
                      </w:r>
                    </w:p>
                  </w:txbxContent>
                </v:textbox>
              </v:shape>
            </w:pict>
          </mc:Fallback>
        </mc:AlternateContent>
      </w:r>
    </w:p>
    <w:p w14:paraId="4B331B96" w14:textId="77777777" w:rsidR="00472767" w:rsidRDefault="00472767" w:rsidP="00472767">
      <w:pPr>
        <w:pStyle w:val="BodyText2"/>
      </w:pPr>
    </w:p>
    <w:p w14:paraId="02B615D9" w14:textId="77777777" w:rsidR="00472767" w:rsidRDefault="00472767" w:rsidP="00472767">
      <w:pPr>
        <w:pStyle w:val="BodyText2"/>
      </w:pPr>
    </w:p>
    <w:p w14:paraId="1E70DCD5" w14:textId="77777777" w:rsidR="00472767" w:rsidRDefault="00472767" w:rsidP="00472767">
      <w:pPr>
        <w:pStyle w:val="BodyText2"/>
      </w:pPr>
    </w:p>
    <w:p w14:paraId="6AD4974B" w14:textId="77777777" w:rsidR="00472767" w:rsidRDefault="00472767" w:rsidP="00472767">
      <w:pPr>
        <w:pStyle w:val="BodyText2"/>
      </w:pPr>
    </w:p>
    <w:p w14:paraId="78BD06C3" w14:textId="77777777" w:rsidR="00472767" w:rsidRDefault="00472767" w:rsidP="00472767">
      <w:pPr>
        <w:pStyle w:val="BodyText2"/>
      </w:pPr>
    </w:p>
    <w:p w14:paraId="06B9640D" w14:textId="77777777" w:rsidR="00472767" w:rsidRDefault="00472767" w:rsidP="00472767">
      <w:pPr>
        <w:pStyle w:val="BodyText2"/>
      </w:pPr>
    </w:p>
    <w:p w14:paraId="113FE7EB" w14:textId="77777777" w:rsidR="00472767" w:rsidRDefault="00472767" w:rsidP="00472767">
      <w:pPr>
        <w:pStyle w:val="BodyText2"/>
      </w:pPr>
    </w:p>
    <w:p w14:paraId="5BB0E7C1" w14:textId="77777777" w:rsidR="00472767" w:rsidRDefault="00472767" w:rsidP="00472767">
      <w:pPr>
        <w:pStyle w:val="BodyText2"/>
      </w:pPr>
    </w:p>
    <w:p w14:paraId="2CB7B899" w14:textId="77777777" w:rsidR="00472767" w:rsidRDefault="00472767" w:rsidP="00472767">
      <w:pPr>
        <w:pStyle w:val="BodyText2"/>
      </w:pPr>
    </w:p>
    <w:p w14:paraId="1F318520" w14:textId="77777777" w:rsidR="00472767" w:rsidRDefault="00472767" w:rsidP="00472767">
      <w:pPr>
        <w:pStyle w:val="BodyText2"/>
      </w:pPr>
    </w:p>
    <w:p w14:paraId="49CCD14D" w14:textId="77777777" w:rsidR="00472767" w:rsidRDefault="00472767" w:rsidP="00472767">
      <w:pPr>
        <w:pStyle w:val="BodyText2"/>
      </w:pPr>
      <w:r>
        <w:t>To produce a good mask2 that has no holes in it (e.g. where there is no slope on the top of hills) we first buffer the mask outwards and then back in to fill the holes. This works well except for those areas where doing so will mask out water areas as in the following example (brown areas are mask2’s – the line is a river):</w:t>
      </w:r>
    </w:p>
    <w:p w14:paraId="5186450C" w14:textId="77777777" w:rsidR="00472767" w:rsidRDefault="00472767" w:rsidP="00472767">
      <w:pPr>
        <w:pStyle w:val="BodyText2"/>
      </w:pPr>
      <w:r>
        <w:rPr>
          <w:noProof/>
          <w:lang w:bidi="ar-SA"/>
        </w:rPr>
        <mc:AlternateContent>
          <mc:Choice Requires="wps">
            <w:drawing>
              <wp:anchor distT="0" distB="0" distL="114300" distR="114300" simplePos="0" relativeHeight="251752448" behindDoc="0" locked="0" layoutInCell="1" allowOverlap="1" wp14:anchorId="70B40902" wp14:editId="45CA91EE">
                <wp:simplePos x="0" y="0"/>
                <wp:positionH relativeFrom="column">
                  <wp:posOffset>1968500</wp:posOffset>
                </wp:positionH>
                <wp:positionV relativeFrom="paragraph">
                  <wp:posOffset>118745</wp:posOffset>
                </wp:positionV>
                <wp:extent cx="1568450" cy="1664046"/>
                <wp:effectExtent l="0" t="0" r="12700" b="12700"/>
                <wp:wrapNone/>
                <wp:docPr id="182" name="Freeform 182"/>
                <wp:cNvGraphicFramePr/>
                <a:graphic xmlns:a="http://schemas.openxmlformats.org/drawingml/2006/main">
                  <a:graphicData uri="http://schemas.microsoft.com/office/word/2010/wordprocessingShape">
                    <wps:wsp>
                      <wps:cNvSpPr/>
                      <wps:spPr>
                        <a:xfrm>
                          <a:off x="0" y="0"/>
                          <a:ext cx="1568450" cy="1664046"/>
                        </a:xfrm>
                        <a:custGeom>
                          <a:avLst/>
                          <a:gdLst>
                            <a:gd name="connsiteX0" fmla="*/ 793750 w 1568450"/>
                            <a:gd name="connsiteY0" fmla="*/ 184150 h 1664046"/>
                            <a:gd name="connsiteX1" fmla="*/ 774700 w 1568450"/>
                            <a:gd name="connsiteY1" fmla="*/ 222250 h 1664046"/>
                            <a:gd name="connsiteX2" fmla="*/ 768350 w 1568450"/>
                            <a:gd name="connsiteY2" fmla="*/ 247650 h 1664046"/>
                            <a:gd name="connsiteX3" fmla="*/ 749300 w 1568450"/>
                            <a:gd name="connsiteY3" fmla="*/ 273050 h 1664046"/>
                            <a:gd name="connsiteX4" fmla="*/ 723900 w 1568450"/>
                            <a:gd name="connsiteY4" fmla="*/ 323850 h 1664046"/>
                            <a:gd name="connsiteX5" fmla="*/ 685800 w 1568450"/>
                            <a:gd name="connsiteY5" fmla="*/ 393700 h 1664046"/>
                            <a:gd name="connsiteX6" fmla="*/ 673100 w 1568450"/>
                            <a:gd name="connsiteY6" fmla="*/ 419100 h 1664046"/>
                            <a:gd name="connsiteX7" fmla="*/ 660400 w 1568450"/>
                            <a:gd name="connsiteY7" fmla="*/ 438150 h 1664046"/>
                            <a:gd name="connsiteX8" fmla="*/ 647700 w 1568450"/>
                            <a:gd name="connsiteY8" fmla="*/ 482600 h 1664046"/>
                            <a:gd name="connsiteX9" fmla="*/ 635000 w 1568450"/>
                            <a:gd name="connsiteY9" fmla="*/ 558800 h 1664046"/>
                            <a:gd name="connsiteX10" fmla="*/ 635000 w 1568450"/>
                            <a:gd name="connsiteY10" fmla="*/ 698500 h 1664046"/>
                            <a:gd name="connsiteX11" fmla="*/ 596900 w 1568450"/>
                            <a:gd name="connsiteY11" fmla="*/ 742950 h 1664046"/>
                            <a:gd name="connsiteX12" fmla="*/ 565150 w 1568450"/>
                            <a:gd name="connsiteY12" fmla="*/ 781050 h 1664046"/>
                            <a:gd name="connsiteX13" fmla="*/ 546100 w 1568450"/>
                            <a:gd name="connsiteY13" fmla="*/ 825500 h 1664046"/>
                            <a:gd name="connsiteX14" fmla="*/ 527050 w 1568450"/>
                            <a:gd name="connsiteY14" fmla="*/ 876300 h 1664046"/>
                            <a:gd name="connsiteX15" fmla="*/ 514350 w 1568450"/>
                            <a:gd name="connsiteY15" fmla="*/ 901700 h 1664046"/>
                            <a:gd name="connsiteX16" fmla="*/ 501650 w 1568450"/>
                            <a:gd name="connsiteY16" fmla="*/ 946150 h 1664046"/>
                            <a:gd name="connsiteX17" fmla="*/ 482600 w 1568450"/>
                            <a:gd name="connsiteY17" fmla="*/ 965200 h 1664046"/>
                            <a:gd name="connsiteX18" fmla="*/ 463550 w 1568450"/>
                            <a:gd name="connsiteY18" fmla="*/ 971550 h 1664046"/>
                            <a:gd name="connsiteX19" fmla="*/ 450850 w 1568450"/>
                            <a:gd name="connsiteY19" fmla="*/ 996950 h 1664046"/>
                            <a:gd name="connsiteX20" fmla="*/ 387350 w 1568450"/>
                            <a:gd name="connsiteY20" fmla="*/ 1054100 h 1664046"/>
                            <a:gd name="connsiteX21" fmla="*/ 349250 w 1568450"/>
                            <a:gd name="connsiteY21" fmla="*/ 1079500 h 1664046"/>
                            <a:gd name="connsiteX22" fmla="*/ 292100 w 1568450"/>
                            <a:gd name="connsiteY22" fmla="*/ 1123950 h 1664046"/>
                            <a:gd name="connsiteX23" fmla="*/ 273050 w 1568450"/>
                            <a:gd name="connsiteY23" fmla="*/ 1136650 h 1664046"/>
                            <a:gd name="connsiteX24" fmla="*/ 247650 w 1568450"/>
                            <a:gd name="connsiteY24" fmla="*/ 1149350 h 1664046"/>
                            <a:gd name="connsiteX25" fmla="*/ 228600 w 1568450"/>
                            <a:gd name="connsiteY25" fmla="*/ 1162050 h 1664046"/>
                            <a:gd name="connsiteX26" fmla="*/ 190500 w 1568450"/>
                            <a:gd name="connsiteY26" fmla="*/ 1174750 h 1664046"/>
                            <a:gd name="connsiteX27" fmla="*/ 152400 w 1568450"/>
                            <a:gd name="connsiteY27" fmla="*/ 1187450 h 1664046"/>
                            <a:gd name="connsiteX28" fmla="*/ 133350 w 1568450"/>
                            <a:gd name="connsiteY28" fmla="*/ 1193800 h 1664046"/>
                            <a:gd name="connsiteX29" fmla="*/ 107950 w 1568450"/>
                            <a:gd name="connsiteY29" fmla="*/ 1200150 h 1664046"/>
                            <a:gd name="connsiteX30" fmla="*/ 88900 w 1568450"/>
                            <a:gd name="connsiteY30" fmla="*/ 1212850 h 1664046"/>
                            <a:gd name="connsiteX31" fmla="*/ 57150 w 1568450"/>
                            <a:gd name="connsiteY31" fmla="*/ 1238250 h 1664046"/>
                            <a:gd name="connsiteX32" fmla="*/ 44450 w 1568450"/>
                            <a:gd name="connsiteY32" fmla="*/ 1276350 h 1664046"/>
                            <a:gd name="connsiteX33" fmla="*/ 38100 w 1568450"/>
                            <a:gd name="connsiteY33" fmla="*/ 1295400 h 1664046"/>
                            <a:gd name="connsiteX34" fmla="*/ 25400 w 1568450"/>
                            <a:gd name="connsiteY34" fmla="*/ 1492250 h 1664046"/>
                            <a:gd name="connsiteX35" fmla="*/ 12700 w 1568450"/>
                            <a:gd name="connsiteY35" fmla="*/ 1536700 h 1664046"/>
                            <a:gd name="connsiteX36" fmla="*/ 0 w 1568450"/>
                            <a:gd name="connsiteY36" fmla="*/ 1581150 h 1664046"/>
                            <a:gd name="connsiteX37" fmla="*/ 336550 w 1568450"/>
                            <a:gd name="connsiteY37" fmla="*/ 1600200 h 1664046"/>
                            <a:gd name="connsiteX38" fmla="*/ 889000 w 1568450"/>
                            <a:gd name="connsiteY38" fmla="*/ 1606550 h 1664046"/>
                            <a:gd name="connsiteX39" fmla="*/ 1568450 w 1568450"/>
                            <a:gd name="connsiteY39" fmla="*/ 1511300 h 1664046"/>
                            <a:gd name="connsiteX40" fmla="*/ 1562100 w 1568450"/>
                            <a:gd name="connsiteY40" fmla="*/ 1174750 h 1664046"/>
                            <a:gd name="connsiteX41" fmla="*/ 1517650 w 1568450"/>
                            <a:gd name="connsiteY41" fmla="*/ 1003300 h 1664046"/>
                            <a:gd name="connsiteX42" fmla="*/ 1441450 w 1568450"/>
                            <a:gd name="connsiteY42" fmla="*/ 882650 h 1664046"/>
                            <a:gd name="connsiteX43" fmla="*/ 1377950 w 1568450"/>
                            <a:gd name="connsiteY43" fmla="*/ 781050 h 1664046"/>
                            <a:gd name="connsiteX44" fmla="*/ 1358900 w 1568450"/>
                            <a:gd name="connsiteY44" fmla="*/ 679450 h 1664046"/>
                            <a:gd name="connsiteX45" fmla="*/ 1352550 w 1568450"/>
                            <a:gd name="connsiteY45" fmla="*/ 488950 h 1664046"/>
                            <a:gd name="connsiteX46" fmla="*/ 1358900 w 1568450"/>
                            <a:gd name="connsiteY46" fmla="*/ 209550 h 1664046"/>
                            <a:gd name="connsiteX47" fmla="*/ 1365250 w 1568450"/>
                            <a:gd name="connsiteY47" fmla="*/ 12700 h 1664046"/>
                            <a:gd name="connsiteX48" fmla="*/ 1339850 w 1568450"/>
                            <a:gd name="connsiteY48" fmla="*/ 0 h 1664046"/>
                            <a:gd name="connsiteX49" fmla="*/ 1301750 w 1568450"/>
                            <a:gd name="connsiteY49" fmla="*/ 12700 h 1664046"/>
                            <a:gd name="connsiteX50" fmla="*/ 1276350 w 1568450"/>
                            <a:gd name="connsiteY50" fmla="*/ 25400 h 1664046"/>
                            <a:gd name="connsiteX51" fmla="*/ 1250950 w 1568450"/>
                            <a:gd name="connsiteY51" fmla="*/ 31750 h 1664046"/>
                            <a:gd name="connsiteX52" fmla="*/ 1200150 w 1568450"/>
                            <a:gd name="connsiteY52" fmla="*/ 50800 h 1664046"/>
                            <a:gd name="connsiteX53" fmla="*/ 984250 w 1568450"/>
                            <a:gd name="connsiteY53" fmla="*/ 63500 h 1664046"/>
                            <a:gd name="connsiteX54" fmla="*/ 838200 w 1568450"/>
                            <a:gd name="connsiteY54" fmla="*/ 76200 h 1664046"/>
                            <a:gd name="connsiteX55" fmla="*/ 819150 w 1568450"/>
                            <a:gd name="connsiteY55" fmla="*/ 88900 h 1664046"/>
                            <a:gd name="connsiteX56" fmla="*/ 793750 w 1568450"/>
                            <a:gd name="connsiteY56" fmla="*/ 184150 h 16640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1568450" h="1664046">
                              <a:moveTo>
                                <a:pt x="793750" y="184150"/>
                              </a:moveTo>
                              <a:cubicBezTo>
                                <a:pt x="786342" y="206375"/>
                                <a:pt x="779973" y="209067"/>
                                <a:pt x="774700" y="222250"/>
                              </a:cubicBezTo>
                              <a:cubicBezTo>
                                <a:pt x="771459" y="230353"/>
                                <a:pt x="772253" y="239844"/>
                                <a:pt x="768350" y="247650"/>
                              </a:cubicBezTo>
                              <a:cubicBezTo>
                                <a:pt x="763617" y="257116"/>
                                <a:pt x="754633" y="263908"/>
                                <a:pt x="749300" y="273050"/>
                              </a:cubicBezTo>
                              <a:cubicBezTo>
                                <a:pt x="739761" y="289403"/>
                                <a:pt x="734402" y="308098"/>
                                <a:pt x="723900" y="323850"/>
                              </a:cubicBezTo>
                              <a:cubicBezTo>
                                <a:pt x="700698" y="358652"/>
                                <a:pt x="714613" y="336074"/>
                                <a:pt x="685800" y="393700"/>
                              </a:cubicBezTo>
                              <a:cubicBezTo>
                                <a:pt x="681567" y="402167"/>
                                <a:pt x="678351" y="411224"/>
                                <a:pt x="673100" y="419100"/>
                              </a:cubicBezTo>
                              <a:cubicBezTo>
                                <a:pt x="668867" y="425450"/>
                                <a:pt x="663813" y="431324"/>
                                <a:pt x="660400" y="438150"/>
                              </a:cubicBezTo>
                              <a:cubicBezTo>
                                <a:pt x="656157" y="446636"/>
                                <a:pt x="649328" y="475276"/>
                                <a:pt x="647700" y="482600"/>
                              </a:cubicBezTo>
                              <a:cubicBezTo>
                                <a:pt x="640272" y="516027"/>
                                <a:pt x="640301" y="521692"/>
                                <a:pt x="635000" y="558800"/>
                              </a:cubicBezTo>
                              <a:cubicBezTo>
                                <a:pt x="639423" y="611871"/>
                                <a:pt x="646969" y="646634"/>
                                <a:pt x="635000" y="698500"/>
                              </a:cubicBezTo>
                              <a:cubicBezTo>
                                <a:pt x="631931" y="711799"/>
                                <a:pt x="602166" y="736807"/>
                                <a:pt x="596900" y="742950"/>
                              </a:cubicBezTo>
                              <a:cubicBezTo>
                                <a:pt x="543856" y="804835"/>
                                <a:pt x="631208" y="714992"/>
                                <a:pt x="565150" y="781050"/>
                              </a:cubicBezTo>
                              <a:cubicBezTo>
                                <a:pt x="551934" y="833913"/>
                                <a:pt x="568026" y="781647"/>
                                <a:pt x="546100" y="825500"/>
                              </a:cubicBezTo>
                              <a:cubicBezTo>
                                <a:pt x="519789" y="878122"/>
                                <a:pt x="543537" y="837829"/>
                                <a:pt x="527050" y="876300"/>
                              </a:cubicBezTo>
                              <a:cubicBezTo>
                                <a:pt x="523321" y="885001"/>
                                <a:pt x="517674" y="892837"/>
                                <a:pt x="514350" y="901700"/>
                              </a:cubicBezTo>
                              <a:cubicBezTo>
                                <a:pt x="512535" y="906539"/>
                                <a:pt x="506036" y="939571"/>
                                <a:pt x="501650" y="946150"/>
                              </a:cubicBezTo>
                              <a:cubicBezTo>
                                <a:pt x="496669" y="953622"/>
                                <a:pt x="490072" y="960219"/>
                                <a:pt x="482600" y="965200"/>
                              </a:cubicBezTo>
                              <a:cubicBezTo>
                                <a:pt x="477031" y="968913"/>
                                <a:pt x="469900" y="969433"/>
                                <a:pt x="463550" y="971550"/>
                              </a:cubicBezTo>
                              <a:cubicBezTo>
                                <a:pt x="459317" y="980017"/>
                                <a:pt x="456763" y="989558"/>
                                <a:pt x="450850" y="996950"/>
                              </a:cubicBezTo>
                              <a:cubicBezTo>
                                <a:pt x="432122" y="1020360"/>
                                <a:pt x="411294" y="1037339"/>
                                <a:pt x="387350" y="1054100"/>
                              </a:cubicBezTo>
                              <a:cubicBezTo>
                                <a:pt x="374846" y="1062853"/>
                                <a:pt x="360043" y="1068707"/>
                                <a:pt x="349250" y="1079500"/>
                              </a:cubicBezTo>
                              <a:cubicBezTo>
                                <a:pt x="319407" y="1109343"/>
                                <a:pt x="337672" y="1093569"/>
                                <a:pt x="292100" y="1123950"/>
                              </a:cubicBezTo>
                              <a:cubicBezTo>
                                <a:pt x="285750" y="1128183"/>
                                <a:pt x="279876" y="1133237"/>
                                <a:pt x="273050" y="1136650"/>
                              </a:cubicBezTo>
                              <a:cubicBezTo>
                                <a:pt x="264583" y="1140883"/>
                                <a:pt x="255869" y="1144654"/>
                                <a:pt x="247650" y="1149350"/>
                              </a:cubicBezTo>
                              <a:cubicBezTo>
                                <a:pt x="241024" y="1153136"/>
                                <a:pt x="235574" y="1158950"/>
                                <a:pt x="228600" y="1162050"/>
                              </a:cubicBezTo>
                              <a:cubicBezTo>
                                <a:pt x="216367" y="1167487"/>
                                <a:pt x="203200" y="1170517"/>
                                <a:pt x="190500" y="1174750"/>
                              </a:cubicBezTo>
                              <a:lnTo>
                                <a:pt x="152400" y="1187450"/>
                              </a:lnTo>
                              <a:cubicBezTo>
                                <a:pt x="146050" y="1189567"/>
                                <a:pt x="139844" y="1192177"/>
                                <a:pt x="133350" y="1193800"/>
                              </a:cubicBezTo>
                              <a:lnTo>
                                <a:pt x="107950" y="1200150"/>
                              </a:lnTo>
                              <a:cubicBezTo>
                                <a:pt x="101600" y="1204383"/>
                                <a:pt x="95726" y="1209437"/>
                                <a:pt x="88900" y="1212850"/>
                              </a:cubicBezTo>
                              <a:cubicBezTo>
                                <a:pt x="66275" y="1224162"/>
                                <a:pt x="69384" y="1210724"/>
                                <a:pt x="57150" y="1238250"/>
                              </a:cubicBezTo>
                              <a:cubicBezTo>
                                <a:pt x="51713" y="1250483"/>
                                <a:pt x="48683" y="1263650"/>
                                <a:pt x="44450" y="1276350"/>
                              </a:cubicBezTo>
                              <a:lnTo>
                                <a:pt x="38100" y="1295400"/>
                              </a:lnTo>
                              <a:cubicBezTo>
                                <a:pt x="21627" y="1410710"/>
                                <a:pt x="42335" y="1255165"/>
                                <a:pt x="25400" y="1492250"/>
                              </a:cubicBezTo>
                              <a:cubicBezTo>
                                <a:pt x="24455" y="1505484"/>
                                <a:pt x="16419" y="1523682"/>
                                <a:pt x="12700" y="1536700"/>
                              </a:cubicBezTo>
                              <a:cubicBezTo>
                                <a:pt x="-3247" y="1592514"/>
                                <a:pt x="15225" y="1535475"/>
                                <a:pt x="0" y="1581150"/>
                              </a:cubicBezTo>
                              <a:cubicBezTo>
                                <a:pt x="61272" y="1703695"/>
                                <a:pt x="-32" y="1600200"/>
                                <a:pt x="336550" y="1600200"/>
                              </a:cubicBezTo>
                              <a:cubicBezTo>
                                <a:pt x="520712" y="1600200"/>
                                <a:pt x="704850" y="1604433"/>
                                <a:pt x="889000" y="1606550"/>
                              </a:cubicBezTo>
                              <a:cubicBezTo>
                                <a:pt x="1585463" y="1580268"/>
                                <a:pt x="1541772" y="1804754"/>
                                <a:pt x="1568450" y="1511300"/>
                              </a:cubicBezTo>
                              <a:cubicBezTo>
                                <a:pt x="1566333" y="1399117"/>
                                <a:pt x="1568787" y="1286754"/>
                                <a:pt x="1562100" y="1174750"/>
                              </a:cubicBezTo>
                              <a:cubicBezTo>
                                <a:pt x="1559854" y="1137137"/>
                                <a:pt x="1530268" y="1039353"/>
                                <a:pt x="1517650" y="1003300"/>
                              </a:cubicBezTo>
                              <a:cubicBezTo>
                                <a:pt x="1494599" y="937441"/>
                                <a:pt x="1491518" y="956434"/>
                                <a:pt x="1441450" y="882650"/>
                              </a:cubicBezTo>
                              <a:cubicBezTo>
                                <a:pt x="1419025" y="849603"/>
                                <a:pt x="1377950" y="781050"/>
                                <a:pt x="1377950" y="781050"/>
                              </a:cubicBezTo>
                              <a:cubicBezTo>
                                <a:pt x="1369187" y="745998"/>
                                <a:pt x="1361727" y="719027"/>
                                <a:pt x="1358900" y="679450"/>
                              </a:cubicBezTo>
                              <a:cubicBezTo>
                                <a:pt x="1354373" y="616076"/>
                                <a:pt x="1354667" y="552450"/>
                                <a:pt x="1352550" y="488950"/>
                              </a:cubicBezTo>
                              <a:cubicBezTo>
                                <a:pt x="1354667" y="395817"/>
                                <a:pt x="1356417" y="302674"/>
                                <a:pt x="1358900" y="209550"/>
                              </a:cubicBezTo>
                              <a:cubicBezTo>
                                <a:pt x="1360650" y="143923"/>
                                <a:pt x="1371194" y="78081"/>
                                <a:pt x="1365250" y="12700"/>
                              </a:cubicBezTo>
                              <a:cubicBezTo>
                                <a:pt x="1364393" y="3273"/>
                                <a:pt x="1348317" y="4233"/>
                                <a:pt x="1339850" y="0"/>
                              </a:cubicBezTo>
                              <a:cubicBezTo>
                                <a:pt x="1327150" y="4233"/>
                                <a:pt x="1313724" y="6713"/>
                                <a:pt x="1301750" y="12700"/>
                              </a:cubicBezTo>
                              <a:cubicBezTo>
                                <a:pt x="1293283" y="16933"/>
                                <a:pt x="1285213" y="22076"/>
                                <a:pt x="1276350" y="25400"/>
                              </a:cubicBezTo>
                              <a:cubicBezTo>
                                <a:pt x="1268178" y="28464"/>
                                <a:pt x="1259122" y="28686"/>
                                <a:pt x="1250950" y="31750"/>
                              </a:cubicBezTo>
                              <a:cubicBezTo>
                                <a:pt x="1217177" y="44415"/>
                                <a:pt x="1235256" y="45785"/>
                                <a:pt x="1200150" y="50800"/>
                              </a:cubicBezTo>
                              <a:cubicBezTo>
                                <a:pt x="1131422" y="60618"/>
                                <a:pt x="1049476" y="60067"/>
                                <a:pt x="984250" y="63500"/>
                              </a:cubicBezTo>
                              <a:cubicBezTo>
                                <a:pt x="910952" y="67358"/>
                                <a:pt x="902477" y="69058"/>
                                <a:pt x="838200" y="76200"/>
                              </a:cubicBezTo>
                              <a:cubicBezTo>
                                <a:pt x="831850" y="80433"/>
                                <a:pt x="821717" y="81713"/>
                                <a:pt x="819150" y="88900"/>
                              </a:cubicBezTo>
                              <a:cubicBezTo>
                                <a:pt x="805406" y="127383"/>
                                <a:pt x="801158" y="161925"/>
                                <a:pt x="793750" y="1841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E5E9F57" id="Freeform 182" o:spid="_x0000_s1026" style="position:absolute;margin-left:155pt;margin-top:9.35pt;width:123.5pt;height:131.05pt;z-index:251752448;visibility:visible;mso-wrap-style:square;mso-wrap-distance-left:9pt;mso-wrap-distance-top:0;mso-wrap-distance-right:9pt;mso-wrap-distance-bottom:0;mso-position-horizontal:absolute;mso-position-horizontal-relative:text;mso-position-vertical:absolute;mso-position-vertical-relative:text;v-text-anchor:middle" coordsize="1568450,1664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" path="m793750,184150v-7408,22225,-13777,24917,-19050,38100c771459,230353,772253,239844,768350,247650v-4733,9466,-13717,16258,-19050,25400c739761,289403,734402,308098,723900,323850v-23202,34802,-9287,12224,-38100,69850c681567,402167,678351,411224,673100,419100v-4233,6350,-9287,12224,-12700,19050c656157,446636,649328,475276,647700,482600v-7428,33427,-7399,39092,-12700,76200c639423,611871,646969,646634,635000,698500v-3069,13299,-32834,38307,-38100,44450c543856,804835,631208,714992,565150,781050v-13216,52863,2876,597,-19050,44450c519789,878122,543537,837829,527050,876300v-3729,8701,-9376,16537,-12700,25400c512535,906539,506036,939571,501650,946150v-4981,7472,-11578,14069,-19050,19050c477031,968913,469900,969433,463550,971550v-4233,8467,-6787,18008,-12700,25400c432122,1020360,411294,1037339,387350,1054100v-12504,8753,-27307,14607,-38100,25400c319407,1109343,337672,1093569,292100,1123950v-6350,4233,-12224,9287,-19050,12700c264583,1140883,255869,1144654,247650,1149350v-6626,3786,-12076,9600,-19050,12700c216367,1167487,203200,1170517,190500,1174750r-38100,12700c146050,1189567,139844,1192177,133350,1193800r-25400,6350c101600,1204383,95726,1209437,88900,1212850v-22625,11312,-19516,-2126,-31750,25400c51713,1250483,48683,1263650,44450,1276350r-6350,19050c21627,1410710,42335,1255165,25400,1492250v-945,13234,-8981,31432,-12700,44450c-3247,1592514,15225,1535475,,1581150v61272,122545,-32,19050,336550,19050c520712,1600200,704850,1604433,889000,1606550v696463,-26282,652772,198204,679450,-95250c1566333,1399117,1568787,1286754,1562100,1174750v-2246,-37613,-31832,-135397,-44450,-171450c1494599,937441,1491518,956434,1441450,882650v-22425,-33047,-63500,-101600,-63500,-101600c1369187,745998,1361727,719027,1358900,679450v-4527,-63374,-4233,-127000,-6350,-190500c1354667,395817,1356417,302674,1358900,209550v1750,-65627,12294,-131469,6350,-196850c1364393,3273,1348317,4233,1339850,v-12700,4233,-26126,6713,-38100,12700c1293283,16933,1285213,22076,1276350,25400v-8172,3064,-17228,3286,-25400,6350c1217177,44415,1235256,45785,1200150,50800v-68728,9818,-150674,9267,-215900,12700c910952,67358,902477,69058,838200,76200v-6350,4233,-16483,5513,-19050,12700c805406,127383,801158,161925,793750,184150xe" fillcolor="#963" strokecolor="#073662 [1604]" strokeweight="1pt">
                <v:stroke joinstyle="miter"/>
                <v:path arrowok="t" o:connecttype="custom" o:connectlocs="793750,184150;774700,222250;768350,247650;749300,273050;723900,323850;685800,393700;673100,419100;660400,438150;647700,482600;635000,558800;635000,698500;596900,742950;565150,781050;546100,825500;527050,876300;514350,901700;501650,946150;482600,965200;463550,971550;450850,996950;387350,1054100;349250,1079500;292100,1123950;273050,1136650;247650,1149350;228600,1162050;190500,1174750;152400,1187450;133350,1193800;107950,1200150;88900,1212850;57150,1238250;44450,1276350;38100,1295400;25400,1492250;12700,1536700;0,1581150;336550,1600200;889000,1606550;1568450,1511300;1562100,1174750;1517650,1003300;1441450,882650;1377950,781050;1358900,679450;1352550,488950;1358900,209550;1365250,12700;1339850,0;1301750,12700;1276350,25400;1250950,31750;1200150,50800;984250,63500;838200,76200;819150,88900;793750,184150" o:connectangles="0,0,0,0,0,0,0,0,0,0,0,0,0,0,0,0,0,0,0,0,0,0,0,0,0,0,0,0,0,0,0,0,0,0,0,0,0,0,0,0,0,0,0,0,0,0,0,0,0,0,0,0,0,0,0,0,0"/>
              </v:shape>
            </w:pict>
          </mc:Fallback>
        </mc:AlternateContent>
      </w:r>
    </w:p>
    <w:p w14:paraId="2713C18A" w14:textId="77777777" w:rsidR="00472767" w:rsidRDefault="00472767" w:rsidP="00472767">
      <w:pPr>
        <w:pStyle w:val="BodyText2"/>
      </w:pPr>
      <w:r>
        <w:rPr>
          <w:noProof/>
          <w:lang w:bidi="ar-SA"/>
        </w:rPr>
        <mc:AlternateContent>
          <mc:Choice Requires="wps">
            <w:drawing>
              <wp:anchor distT="0" distB="0" distL="114300" distR="114300" simplePos="0" relativeHeight="251744256" behindDoc="0" locked="0" layoutInCell="1" allowOverlap="1" wp14:anchorId="074D2936" wp14:editId="3632B69D">
                <wp:simplePos x="0" y="0"/>
                <wp:positionH relativeFrom="column">
                  <wp:posOffset>424253</wp:posOffset>
                </wp:positionH>
                <wp:positionV relativeFrom="paragraph">
                  <wp:posOffset>1638</wp:posOffset>
                </wp:positionV>
                <wp:extent cx="1557116" cy="1545857"/>
                <wp:effectExtent l="0" t="0" r="24130" b="16510"/>
                <wp:wrapNone/>
                <wp:docPr id="183" name="Freeform 183"/>
                <wp:cNvGraphicFramePr/>
                <a:graphic xmlns:a="http://schemas.openxmlformats.org/drawingml/2006/main">
                  <a:graphicData uri="http://schemas.microsoft.com/office/word/2010/wordprocessingShape">
                    <wps:wsp>
                      <wps:cNvSpPr/>
                      <wps:spPr>
                        <a:xfrm>
                          <a:off x="0" y="0"/>
                          <a:ext cx="1557116" cy="1545857"/>
                        </a:xfrm>
                        <a:custGeom>
                          <a:avLst/>
                          <a:gdLst>
                            <a:gd name="connsiteX0" fmla="*/ 407597 w 1557116"/>
                            <a:gd name="connsiteY0" fmla="*/ 47257 h 1545857"/>
                            <a:gd name="connsiteX1" fmla="*/ 471097 w 1557116"/>
                            <a:gd name="connsiteY1" fmla="*/ 34557 h 1545857"/>
                            <a:gd name="connsiteX2" fmla="*/ 490147 w 1557116"/>
                            <a:gd name="connsiteY2" fmla="*/ 28207 h 1545857"/>
                            <a:gd name="connsiteX3" fmla="*/ 617147 w 1557116"/>
                            <a:gd name="connsiteY3" fmla="*/ 21857 h 1545857"/>
                            <a:gd name="connsiteX4" fmla="*/ 693347 w 1557116"/>
                            <a:gd name="connsiteY4" fmla="*/ 15507 h 1545857"/>
                            <a:gd name="connsiteX5" fmla="*/ 1010847 w 1557116"/>
                            <a:gd name="connsiteY5" fmla="*/ 15507 h 1545857"/>
                            <a:gd name="connsiteX6" fmla="*/ 1182297 w 1557116"/>
                            <a:gd name="connsiteY6" fmla="*/ 28207 h 1545857"/>
                            <a:gd name="connsiteX7" fmla="*/ 1252147 w 1557116"/>
                            <a:gd name="connsiteY7" fmla="*/ 40907 h 1545857"/>
                            <a:gd name="connsiteX8" fmla="*/ 1537897 w 1557116"/>
                            <a:gd name="connsiteY8" fmla="*/ 59957 h 1545857"/>
                            <a:gd name="connsiteX9" fmla="*/ 1556947 w 1557116"/>
                            <a:gd name="connsiteY9" fmla="*/ 72657 h 1545857"/>
                            <a:gd name="connsiteX10" fmla="*/ 1544247 w 1557116"/>
                            <a:gd name="connsiteY10" fmla="*/ 104407 h 1545857"/>
                            <a:gd name="connsiteX11" fmla="*/ 1512497 w 1557116"/>
                            <a:gd name="connsiteY11" fmla="*/ 174257 h 1545857"/>
                            <a:gd name="connsiteX12" fmla="*/ 1493447 w 1557116"/>
                            <a:gd name="connsiteY12" fmla="*/ 193307 h 1545857"/>
                            <a:gd name="connsiteX13" fmla="*/ 1461697 w 1557116"/>
                            <a:gd name="connsiteY13" fmla="*/ 263157 h 1545857"/>
                            <a:gd name="connsiteX14" fmla="*/ 1448997 w 1557116"/>
                            <a:gd name="connsiteY14" fmla="*/ 288557 h 1545857"/>
                            <a:gd name="connsiteX15" fmla="*/ 1410897 w 1557116"/>
                            <a:gd name="connsiteY15" fmla="*/ 326657 h 1545857"/>
                            <a:gd name="connsiteX16" fmla="*/ 1379147 w 1557116"/>
                            <a:gd name="connsiteY16" fmla="*/ 358407 h 1545857"/>
                            <a:gd name="connsiteX17" fmla="*/ 1341047 w 1557116"/>
                            <a:gd name="connsiteY17" fmla="*/ 396507 h 1545857"/>
                            <a:gd name="connsiteX18" fmla="*/ 1315647 w 1557116"/>
                            <a:gd name="connsiteY18" fmla="*/ 421907 h 1545857"/>
                            <a:gd name="connsiteX19" fmla="*/ 1296597 w 1557116"/>
                            <a:gd name="connsiteY19" fmla="*/ 428257 h 1545857"/>
                            <a:gd name="connsiteX20" fmla="*/ 1258497 w 1557116"/>
                            <a:gd name="connsiteY20" fmla="*/ 453657 h 1545857"/>
                            <a:gd name="connsiteX21" fmla="*/ 1220397 w 1557116"/>
                            <a:gd name="connsiteY21" fmla="*/ 466357 h 1545857"/>
                            <a:gd name="connsiteX22" fmla="*/ 1175947 w 1557116"/>
                            <a:gd name="connsiteY22" fmla="*/ 485407 h 1545857"/>
                            <a:gd name="connsiteX23" fmla="*/ 1074347 w 1557116"/>
                            <a:gd name="connsiteY23" fmla="*/ 498107 h 1545857"/>
                            <a:gd name="connsiteX24" fmla="*/ 1042597 w 1557116"/>
                            <a:gd name="connsiteY24" fmla="*/ 510807 h 1545857"/>
                            <a:gd name="connsiteX25" fmla="*/ 1023547 w 1557116"/>
                            <a:gd name="connsiteY25" fmla="*/ 517157 h 1545857"/>
                            <a:gd name="connsiteX26" fmla="*/ 985447 w 1557116"/>
                            <a:gd name="connsiteY26" fmla="*/ 536207 h 1545857"/>
                            <a:gd name="connsiteX27" fmla="*/ 934647 w 1557116"/>
                            <a:gd name="connsiteY27" fmla="*/ 593357 h 1545857"/>
                            <a:gd name="connsiteX28" fmla="*/ 915597 w 1557116"/>
                            <a:gd name="connsiteY28" fmla="*/ 644157 h 1545857"/>
                            <a:gd name="connsiteX29" fmla="*/ 902897 w 1557116"/>
                            <a:gd name="connsiteY29" fmla="*/ 669557 h 1545857"/>
                            <a:gd name="connsiteX30" fmla="*/ 890197 w 1557116"/>
                            <a:gd name="connsiteY30" fmla="*/ 688607 h 1545857"/>
                            <a:gd name="connsiteX31" fmla="*/ 858447 w 1557116"/>
                            <a:gd name="connsiteY31" fmla="*/ 726707 h 1545857"/>
                            <a:gd name="connsiteX32" fmla="*/ 852097 w 1557116"/>
                            <a:gd name="connsiteY32" fmla="*/ 745757 h 1545857"/>
                            <a:gd name="connsiteX33" fmla="*/ 839397 w 1557116"/>
                            <a:gd name="connsiteY33" fmla="*/ 777507 h 1545857"/>
                            <a:gd name="connsiteX34" fmla="*/ 826697 w 1557116"/>
                            <a:gd name="connsiteY34" fmla="*/ 796557 h 1545857"/>
                            <a:gd name="connsiteX35" fmla="*/ 833047 w 1557116"/>
                            <a:gd name="connsiteY35" fmla="*/ 1018807 h 1545857"/>
                            <a:gd name="connsiteX36" fmla="*/ 845747 w 1557116"/>
                            <a:gd name="connsiteY36" fmla="*/ 1037857 h 1545857"/>
                            <a:gd name="connsiteX37" fmla="*/ 858447 w 1557116"/>
                            <a:gd name="connsiteY37" fmla="*/ 1088657 h 1545857"/>
                            <a:gd name="connsiteX38" fmla="*/ 871147 w 1557116"/>
                            <a:gd name="connsiteY38" fmla="*/ 1120407 h 1545857"/>
                            <a:gd name="connsiteX39" fmla="*/ 883847 w 1557116"/>
                            <a:gd name="connsiteY39" fmla="*/ 1158507 h 1545857"/>
                            <a:gd name="connsiteX40" fmla="*/ 902897 w 1557116"/>
                            <a:gd name="connsiteY40" fmla="*/ 1183907 h 1545857"/>
                            <a:gd name="connsiteX41" fmla="*/ 921947 w 1557116"/>
                            <a:gd name="connsiteY41" fmla="*/ 1241057 h 1545857"/>
                            <a:gd name="connsiteX42" fmla="*/ 928297 w 1557116"/>
                            <a:gd name="connsiteY42" fmla="*/ 1260107 h 1545857"/>
                            <a:gd name="connsiteX43" fmla="*/ 921947 w 1557116"/>
                            <a:gd name="connsiteY43" fmla="*/ 1412507 h 1545857"/>
                            <a:gd name="connsiteX44" fmla="*/ 883847 w 1557116"/>
                            <a:gd name="connsiteY44" fmla="*/ 1444257 h 1545857"/>
                            <a:gd name="connsiteX45" fmla="*/ 839397 w 1557116"/>
                            <a:gd name="connsiteY45" fmla="*/ 1482357 h 1545857"/>
                            <a:gd name="connsiteX46" fmla="*/ 775897 w 1557116"/>
                            <a:gd name="connsiteY46" fmla="*/ 1507757 h 1545857"/>
                            <a:gd name="connsiteX47" fmla="*/ 750497 w 1557116"/>
                            <a:gd name="connsiteY47" fmla="*/ 1520457 h 1545857"/>
                            <a:gd name="connsiteX48" fmla="*/ 712397 w 1557116"/>
                            <a:gd name="connsiteY48" fmla="*/ 1526807 h 1545857"/>
                            <a:gd name="connsiteX49" fmla="*/ 680647 w 1557116"/>
                            <a:gd name="connsiteY49" fmla="*/ 1533157 h 1545857"/>
                            <a:gd name="connsiteX50" fmla="*/ 585397 w 1557116"/>
                            <a:gd name="connsiteY50" fmla="*/ 1526807 h 1545857"/>
                            <a:gd name="connsiteX51" fmla="*/ 140897 w 1557116"/>
                            <a:gd name="connsiteY51" fmla="*/ 1539507 h 1545857"/>
                            <a:gd name="connsiteX52" fmla="*/ 121847 w 1557116"/>
                            <a:gd name="connsiteY52" fmla="*/ 1545857 h 1545857"/>
                            <a:gd name="connsiteX53" fmla="*/ 26597 w 1557116"/>
                            <a:gd name="connsiteY53" fmla="*/ 1272807 h 1545857"/>
                            <a:gd name="connsiteX54" fmla="*/ 39297 w 1557116"/>
                            <a:gd name="connsiteY54" fmla="*/ 1018807 h 1545857"/>
                            <a:gd name="connsiteX55" fmla="*/ 58347 w 1557116"/>
                            <a:gd name="connsiteY55" fmla="*/ 612407 h 1545857"/>
                            <a:gd name="connsiteX56" fmla="*/ 83747 w 1557116"/>
                            <a:gd name="connsiteY56" fmla="*/ 447307 h 1545857"/>
                            <a:gd name="connsiteX57" fmla="*/ 96447 w 1557116"/>
                            <a:gd name="connsiteY57" fmla="*/ 320307 h 1545857"/>
                            <a:gd name="connsiteX58" fmla="*/ 90097 w 1557116"/>
                            <a:gd name="connsiteY58" fmla="*/ 142507 h 1545857"/>
                            <a:gd name="connsiteX59" fmla="*/ 64697 w 1557116"/>
                            <a:gd name="connsiteY59" fmla="*/ 98057 h 1545857"/>
                            <a:gd name="connsiteX60" fmla="*/ 32947 w 1557116"/>
                            <a:gd name="connsiteY60" fmla="*/ 47257 h 1545857"/>
                            <a:gd name="connsiteX61" fmla="*/ 20247 w 1557116"/>
                            <a:gd name="connsiteY61" fmla="*/ 28207 h 1545857"/>
                            <a:gd name="connsiteX62" fmla="*/ 178997 w 1557116"/>
                            <a:gd name="connsiteY62" fmla="*/ 21857 h 1545857"/>
                            <a:gd name="connsiteX63" fmla="*/ 267897 w 1557116"/>
                            <a:gd name="connsiteY63" fmla="*/ 34557 h 1545857"/>
                            <a:gd name="connsiteX64" fmla="*/ 407597 w 1557116"/>
                            <a:gd name="connsiteY64" fmla="*/ 47257 h 15458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Lst>
                          <a:rect l="l" t="t" r="r" b="b"/>
                          <a:pathLst>
                            <a:path w="1557116" h="1545857">
                              <a:moveTo>
                                <a:pt x="407597" y="47257"/>
                              </a:moveTo>
                              <a:cubicBezTo>
                                <a:pt x="441464" y="47257"/>
                                <a:pt x="450619" y="41383"/>
                                <a:pt x="471097" y="34557"/>
                              </a:cubicBezTo>
                              <a:cubicBezTo>
                                <a:pt x="477447" y="32440"/>
                                <a:pt x="483479" y="28787"/>
                                <a:pt x="490147" y="28207"/>
                              </a:cubicBezTo>
                              <a:cubicBezTo>
                                <a:pt x="532374" y="24535"/>
                                <a:pt x="574843" y="24501"/>
                                <a:pt x="617147" y="21857"/>
                              </a:cubicBezTo>
                              <a:cubicBezTo>
                                <a:pt x="642585" y="20267"/>
                                <a:pt x="667947" y="17624"/>
                                <a:pt x="693347" y="15507"/>
                              </a:cubicBezTo>
                              <a:cubicBezTo>
                                <a:pt x="812271" y="-14224"/>
                                <a:pt x="720706" y="6296"/>
                                <a:pt x="1010847" y="15507"/>
                              </a:cubicBezTo>
                              <a:cubicBezTo>
                                <a:pt x="1050351" y="16761"/>
                                <a:pt x="1135856" y="22015"/>
                                <a:pt x="1182297" y="28207"/>
                              </a:cubicBezTo>
                              <a:cubicBezTo>
                                <a:pt x="1212342" y="32213"/>
                                <a:pt x="1220496" y="38591"/>
                                <a:pt x="1252147" y="40907"/>
                              </a:cubicBezTo>
                              <a:cubicBezTo>
                                <a:pt x="1641095" y="69367"/>
                                <a:pt x="1358862" y="42053"/>
                                <a:pt x="1537897" y="59957"/>
                              </a:cubicBezTo>
                              <a:cubicBezTo>
                                <a:pt x="1544247" y="64190"/>
                                <a:pt x="1555868" y="65102"/>
                                <a:pt x="1556947" y="72657"/>
                              </a:cubicBezTo>
                              <a:cubicBezTo>
                                <a:pt x="1558559" y="83941"/>
                                <a:pt x="1548249" y="93734"/>
                                <a:pt x="1544247" y="104407"/>
                              </a:cubicBezTo>
                              <a:cubicBezTo>
                                <a:pt x="1535466" y="127823"/>
                                <a:pt x="1530833" y="155921"/>
                                <a:pt x="1512497" y="174257"/>
                              </a:cubicBezTo>
                              <a:lnTo>
                                <a:pt x="1493447" y="193307"/>
                              </a:lnTo>
                              <a:cubicBezTo>
                                <a:pt x="1481110" y="230318"/>
                                <a:pt x="1490090" y="206370"/>
                                <a:pt x="1461697" y="263157"/>
                              </a:cubicBezTo>
                              <a:cubicBezTo>
                                <a:pt x="1457464" y="271624"/>
                                <a:pt x="1455690" y="281864"/>
                                <a:pt x="1448997" y="288557"/>
                              </a:cubicBezTo>
                              <a:cubicBezTo>
                                <a:pt x="1436297" y="301257"/>
                                <a:pt x="1418929" y="310593"/>
                                <a:pt x="1410897" y="326657"/>
                              </a:cubicBezTo>
                              <a:cubicBezTo>
                                <a:pt x="1395204" y="358044"/>
                                <a:pt x="1407177" y="349064"/>
                                <a:pt x="1379147" y="358407"/>
                              </a:cubicBezTo>
                              <a:lnTo>
                                <a:pt x="1341047" y="396507"/>
                              </a:lnTo>
                              <a:cubicBezTo>
                                <a:pt x="1332580" y="404974"/>
                                <a:pt x="1327006" y="418121"/>
                                <a:pt x="1315647" y="421907"/>
                              </a:cubicBezTo>
                              <a:cubicBezTo>
                                <a:pt x="1309297" y="424024"/>
                                <a:pt x="1302448" y="425006"/>
                                <a:pt x="1296597" y="428257"/>
                              </a:cubicBezTo>
                              <a:cubicBezTo>
                                <a:pt x="1283254" y="435670"/>
                                <a:pt x="1272977" y="448830"/>
                                <a:pt x="1258497" y="453657"/>
                              </a:cubicBezTo>
                              <a:cubicBezTo>
                                <a:pt x="1245797" y="457890"/>
                                <a:pt x="1232371" y="460370"/>
                                <a:pt x="1220397" y="466357"/>
                              </a:cubicBezTo>
                              <a:cubicBezTo>
                                <a:pt x="1202224" y="475444"/>
                                <a:pt x="1194634" y="480735"/>
                                <a:pt x="1175947" y="485407"/>
                              </a:cubicBezTo>
                              <a:cubicBezTo>
                                <a:pt x="1138455" y="494780"/>
                                <a:pt x="1117723" y="494164"/>
                                <a:pt x="1074347" y="498107"/>
                              </a:cubicBezTo>
                              <a:cubicBezTo>
                                <a:pt x="1063764" y="502340"/>
                                <a:pt x="1053270" y="506805"/>
                                <a:pt x="1042597" y="510807"/>
                              </a:cubicBezTo>
                              <a:cubicBezTo>
                                <a:pt x="1036330" y="513157"/>
                                <a:pt x="1029534" y="514164"/>
                                <a:pt x="1023547" y="517157"/>
                              </a:cubicBezTo>
                              <a:cubicBezTo>
                                <a:pt x="974308" y="541776"/>
                                <a:pt x="1033330" y="520246"/>
                                <a:pt x="985447" y="536207"/>
                              </a:cubicBezTo>
                              <a:cubicBezTo>
                                <a:pt x="959729" y="561925"/>
                                <a:pt x="949755" y="566917"/>
                                <a:pt x="934647" y="593357"/>
                              </a:cubicBezTo>
                              <a:cubicBezTo>
                                <a:pt x="908932" y="638359"/>
                                <a:pt x="932644" y="598698"/>
                                <a:pt x="915597" y="644157"/>
                              </a:cubicBezTo>
                              <a:cubicBezTo>
                                <a:pt x="912273" y="653020"/>
                                <a:pt x="907593" y="661338"/>
                                <a:pt x="902897" y="669557"/>
                              </a:cubicBezTo>
                              <a:cubicBezTo>
                                <a:pt x="899111" y="676183"/>
                                <a:pt x="895083" y="682744"/>
                                <a:pt x="890197" y="688607"/>
                              </a:cubicBezTo>
                              <a:cubicBezTo>
                                <a:pt x="872642" y="709673"/>
                                <a:pt x="870271" y="703058"/>
                                <a:pt x="858447" y="726707"/>
                              </a:cubicBezTo>
                              <a:cubicBezTo>
                                <a:pt x="855454" y="732694"/>
                                <a:pt x="854447" y="739490"/>
                                <a:pt x="852097" y="745757"/>
                              </a:cubicBezTo>
                              <a:cubicBezTo>
                                <a:pt x="848095" y="756430"/>
                                <a:pt x="844495" y="767312"/>
                                <a:pt x="839397" y="777507"/>
                              </a:cubicBezTo>
                              <a:cubicBezTo>
                                <a:pt x="835984" y="784333"/>
                                <a:pt x="830930" y="790207"/>
                                <a:pt x="826697" y="796557"/>
                              </a:cubicBezTo>
                              <a:cubicBezTo>
                                <a:pt x="828814" y="870640"/>
                                <a:pt x="827214" y="944923"/>
                                <a:pt x="833047" y="1018807"/>
                              </a:cubicBezTo>
                              <a:cubicBezTo>
                                <a:pt x="833648" y="1026415"/>
                                <a:pt x="843139" y="1030685"/>
                                <a:pt x="845747" y="1037857"/>
                              </a:cubicBezTo>
                              <a:cubicBezTo>
                                <a:pt x="851712" y="1054261"/>
                                <a:pt x="851965" y="1072451"/>
                                <a:pt x="858447" y="1088657"/>
                              </a:cubicBezTo>
                              <a:cubicBezTo>
                                <a:pt x="862680" y="1099240"/>
                                <a:pt x="867252" y="1109695"/>
                                <a:pt x="871147" y="1120407"/>
                              </a:cubicBezTo>
                              <a:cubicBezTo>
                                <a:pt x="875722" y="1132988"/>
                                <a:pt x="877860" y="1146533"/>
                                <a:pt x="883847" y="1158507"/>
                              </a:cubicBezTo>
                              <a:cubicBezTo>
                                <a:pt x="888580" y="1167973"/>
                                <a:pt x="897757" y="1174656"/>
                                <a:pt x="902897" y="1183907"/>
                              </a:cubicBezTo>
                              <a:cubicBezTo>
                                <a:pt x="915776" y="1207088"/>
                                <a:pt x="915177" y="1217363"/>
                                <a:pt x="921947" y="1241057"/>
                              </a:cubicBezTo>
                              <a:cubicBezTo>
                                <a:pt x="923786" y="1247493"/>
                                <a:pt x="926180" y="1253757"/>
                                <a:pt x="928297" y="1260107"/>
                              </a:cubicBezTo>
                              <a:cubicBezTo>
                                <a:pt x="926180" y="1310907"/>
                                <a:pt x="929398" y="1362212"/>
                                <a:pt x="921947" y="1412507"/>
                              </a:cubicBezTo>
                              <a:cubicBezTo>
                                <a:pt x="920379" y="1423089"/>
                                <a:pt x="890926" y="1438358"/>
                                <a:pt x="883847" y="1444257"/>
                              </a:cubicBezTo>
                              <a:cubicBezTo>
                                <a:pt x="852676" y="1470233"/>
                                <a:pt x="877447" y="1458576"/>
                                <a:pt x="839397" y="1482357"/>
                              </a:cubicBezTo>
                              <a:cubicBezTo>
                                <a:pt x="795009" y="1510099"/>
                                <a:pt x="832897" y="1479257"/>
                                <a:pt x="775897" y="1507757"/>
                              </a:cubicBezTo>
                              <a:cubicBezTo>
                                <a:pt x="767430" y="1511990"/>
                                <a:pt x="759564" y="1517737"/>
                                <a:pt x="750497" y="1520457"/>
                              </a:cubicBezTo>
                              <a:cubicBezTo>
                                <a:pt x="738165" y="1524157"/>
                                <a:pt x="725065" y="1524504"/>
                                <a:pt x="712397" y="1526807"/>
                              </a:cubicBezTo>
                              <a:cubicBezTo>
                                <a:pt x="701778" y="1528738"/>
                                <a:pt x="691230" y="1531040"/>
                                <a:pt x="680647" y="1533157"/>
                              </a:cubicBezTo>
                              <a:cubicBezTo>
                                <a:pt x="648897" y="1531040"/>
                                <a:pt x="617217" y="1526807"/>
                                <a:pt x="585397" y="1526807"/>
                              </a:cubicBezTo>
                              <a:cubicBezTo>
                                <a:pt x="356933" y="1526807"/>
                                <a:pt x="318772" y="1530145"/>
                                <a:pt x="140897" y="1539507"/>
                              </a:cubicBezTo>
                              <a:cubicBezTo>
                                <a:pt x="134547" y="1541624"/>
                                <a:pt x="128540" y="1545857"/>
                                <a:pt x="121847" y="1545857"/>
                              </a:cubicBezTo>
                              <a:cubicBezTo>
                                <a:pt x="-68299" y="1545857"/>
                                <a:pt x="18899" y="1542252"/>
                                <a:pt x="26597" y="1272807"/>
                              </a:cubicBezTo>
                              <a:cubicBezTo>
                                <a:pt x="31647" y="1096049"/>
                                <a:pt x="28972" y="1142711"/>
                                <a:pt x="39297" y="1018807"/>
                              </a:cubicBezTo>
                              <a:cubicBezTo>
                                <a:pt x="44557" y="850473"/>
                                <a:pt x="44634" y="780393"/>
                                <a:pt x="58347" y="612407"/>
                              </a:cubicBezTo>
                              <a:cubicBezTo>
                                <a:pt x="71559" y="450563"/>
                                <a:pt x="64140" y="558415"/>
                                <a:pt x="83747" y="447307"/>
                              </a:cubicBezTo>
                              <a:cubicBezTo>
                                <a:pt x="89754" y="413266"/>
                                <a:pt x="93914" y="350708"/>
                                <a:pt x="96447" y="320307"/>
                              </a:cubicBezTo>
                              <a:cubicBezTo>
                                <a:pt x="94330" y="261040"/>
                                <a:pt x="93915" y="201688"/>
                                <a:pt x="90097" y="142507"/>
                              </a:cubicBezTo>
                              <a:cubicBezTo>
                                <a:pt x="88928" y="124383"/>
                                <a:pt x="74280" y="111473"/>
                                <a:pt x="64697" y="98057"/>
                              </a:cubicBezTo>
                              <a:cubicBezTo>
                                <a:pt x="50188" y="77745"/>
                                <a:pt x="47777" y="70985"/>
                                <a:pt x="32947" y="47257"/>
                              </a:cubicBezTo>
                              <a:cubicBezTo>
                                <a:pt x="28902" y="40785"/>
                                <a:pt x="24480" y="34557"/>
                                <a:pt x="20247" y="28207"/>
                              </a:cubicBezTo>
                              <a:cubicBezTo>
                                <a:pt x="88437" y="931"/>
                                <a:pt x="51450" y="10603"/>
                                <a:pt x="178997" y="21857"/>
                              </a:cubicBezTo>
                              <a:cubicBezTo>
                                <a:pt x="208815" y="24488"/>
                                <a:pt x="238086" y="31847"/>
                                <a:pt x="267897" y="34557"/>
                              </a:cubicBezTo>
                              <a:cubicBezTo>
                                <a:pt x="338971" y="41018"/>
                                <a:pt x="373730" y="47257"/>
                                <a:pt x="407597" y="47257"/>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911D4E7" id="Freeform 183" o:spid="_x0000_s1026" style="position:absolute;margin-left:33.4pt;margin-top:.15pt;width:122.6pt;height:121.7pt;z-index:251744256;visibility:visible;mso-wrap-style:square;mso-wrap-distance-left:9pt;mso-wrap-distance-top:0;mso-wrap-distance-right:9pt;mso-wrap-distance-bottom:0;mso-position-horizontal:absolute;mso-position-horizontal-relative:text;mso-position-vertical:absolute;mso-position-vertical-relative:text;v-text-anchor:middle" coordsize="1557116,1545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" path="m407597,47257v33867,,43022,-5874,63500,-12700c477447,32440,483479,28787,490147,28207v42227,-3672,84696,-3706,127000,-6350c642585,20267,667947,17624,693347,15507v118924,-29731,27359,-9211,317500,c1050351,16761,1135856,22015,1182297,28207v30045,4006,38199,10384,69850,12700c1641095,69367,1358862,42053,1537897,59957v6350,4233,17971,5145,19050,12700c1558559,83941,1548249,93734,1544247,104407v-8781,23416,-13414,51514,-31750,69850l1493447,193307v-12337,37011,-3357,13063,-31750,69850c1457464,271624,1455690,281864,1448997,288557v-12700,12700,-30068,22036,-38100,38100c1395204,358044,1407177,349064,1379147,358407r-38100,38100c1332580,404974,1327006,418121,1315647,421907v-6350,2117,-13199,3099,-19050,6350c1283254,435670,1272977,448830,1258497,453657v-12700,4233,-26126,6713,-38100,12700c1202224,475444,1194634,480735,1175947,485407v-37492,9373,-58224,8757,-101600,12700c1063764,502340,1053270,506805,1042597,510807v-6267,2350,-13063,3357,-19050,6350c974308,541776,1033330,520246,985447,536207v-25718,25718,-35692,30710,-50800,57150c908932,638359,932644,598698,915597,644157v-3324,8863,-8004,17181,-12700,25400c899111,676183,895083,682744,890197,688607v-17555,21066,-19926,14451,-31750,38100c855454,732694,854447,739490,852097,745757v-4002,10673,-7602,21555,-12700,31750c835984,784333,830930,790207,826697,796557v2117,74083,517,148366,6350,222250c833648,1026415,843139,1030685,845747,1037857v5965,16404,6218,34594,12700,50800c862680,1099240,867252,1109695,871147,1120407v4575,12581,6713,26126,12700,38100c888580,1167973,897757,1174656,902897,1183907v12879,23181,12280,33456,19050,57150c923786,1247493,926180,1253757,928297,1260107v-2117,50800,1101,102105,-6350,152400c920379,1423089,890926,1438358,883847,1444257v-31171,25976,-6400,14319,-44450,38100c795009,1510099,832897,1479257,775897,1507757v-8467,4233,-16333,9980,-25400,12700c738165,1524157,725065,1524504,712397,1526807v-10619,1931,-21167,4233,-31750,6350c648897,1531040,617217,1526807,585397,1526807v-228464,,-266625,3338,-444500,12700c134547,1541624,128540,1545857,121847,1545857v-190146,,-102948,-3605,-95250,-273050c31647,1096049,28972,1142711,39297,1018807,44557,850473,44634,780393,58347,612407,71559,450563,64140,558415,83747,447307,89754,413266,93914,350708,96447,320307,94330,261040,93915,201688,90097,142507,88928,124383,74280,111473,64697,98057,50188,77745,47777,70985,32947,47257,28902,40785,24480,34557,20247,28207,88437,931,51450,10603,178997,21857v29818,2631,59089,9990,88900,12700c338971,41018,373730,47257,407597,47257xe" fillcolor="#963" strokecolor="#073662 [1604]" strokeweight="1pt">
                <v:stroke joinstyle="miter"/>
                <v:path arrowok="t" o:connecttype="custom" o:connectlocs="407597,47257;471097,34557;490147,28207;617147,21857;693347,15507;1010847,15507;1182297,28207;1252147,40907;1537897,59957;1556947,72657;1544247,104407;1512497,174257;1493447,193307;1461697,263157;1448997,288557;1410897,326657;1379147,358407;1341047,396507;1315647,421907;1296597,428257;1258497,453657;1220397,466357;1175947,485407;1074347,498107;1042597,510807;1023547,517157;985447,536207;934647,593357;915597,644157;902897,669557;890197,688607;858447,726707;852097,745757;839397,777507;826697,796557;833047,1018807;845747,1037857;858447,1088657;871147,1120407;883847,1158507;902897,1183907;921947,1241057;928297,1260107;921947,1412507;883847,1444257;839397,1482357;775897,1507757;750497,1520457;712397,1526807;680647,1533157;585397,1526807;140897,1539507;121847,1545857;26597,1272807;39297,1018807;58347,612407;83747,447307;96447,320307;90097,142507;64697,98057;32947,47257;20247,28207;178997,21857;267897,34557;407597,47257" o:connectangles="0,0,0,0,0,0,0,0,0,0,0,0,0,0,0,0,0,0,0,0,0,0,0,0,0,0,0,0,0,0,0,0,0,0,0,0,0,0,0,0,0,0,0,0,0,0,0,0,0,0,0,0,0,0,0,0,0,0,0,0,0,0,0,0,0"/>
              </v:shape>
            </w:pict>
          </mc:Fallback>
        </mc:AlternateContent>
      </w:r>
      <w:r>
        <w:rPr>
          <w:noProof/>
          <w:lang w:bidi="ar-SA"/>
        </w:rPr>
        <mc:AlternateContent>
          <mc:Choice Requires="wps">
            <w:drawing>
              <wp:anchor distT="0" distB="0" distL="114300" distR="114300" simplePos="0" relativeHeight="251743232" behindDoc="0" locked="0" layoutInCell="1" allowOverlap="1" wp14:anchorId="52946F23" wp14:editId="23788435">
                <wp:simplePos x="0" y="0"/>
                <wp:positionH relativeFrom="column">
                  <wp:posOffset>1555750</wp:posOffset>
                </wp:positionH>
                <wp:positionV relativeFrom="paragraph">
                  <wp:posOffset>55245</wp:posOffset>
                </wp:positionV>
                <wp:extent cx="857618" cy="1479550"/>
                <wp:effectExtent l="38100" t="38100" r="38100" b="25400"/>
                <wp:wrapNone/>
                <wp:docPr id="184" name="Freeform 184"/>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1F23FFD" id="Freeform 184" o:spid="_x0000_s1026" style="position:absolute;margin-left:122.5pt;margin-top:4.35pt;width:67.55pt;height:116.5pt;z-index:251743232;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pHm2g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3BF49F5A" w14:textId="77777777" w:rsidR="00472767" w:rsidRDefault="00472767" w:rsidP="00472767">
      <w:pPr>
        <w:pStyle w:val="BodyText2"/>
      </w:pPr>
      <w:r>
        <w:rPr>
          <w:noProof/>
          <w:lang w:bidi="ar-SA"/>
        </w:rPr>
        <mc:AlternateContent>
          <mc:Choice Requires="wps">
            <w:drawing>
              <wp:anchor distT="0" distB="0" distL="114300" distR="114300" simplePos="0" relativeHeight="251745280" behindDoc="0" locked="0" layoutInCell="1" allowOverlap="1" wp14:anchorId="6174ADB5" wp14:editId="5438EB65">
                <wp:simplePos x="0" y="0"/>
                <wp:positionH relativeFrom="column">
                  <wp:posOffset>3879850</wp:posOffset>
                </wp:positionH>
                <wp:positionV relativeFrom="paragraph">
                  <wp:posOffset>5080</wp:posOffset>
                </wp:positionV>
                <wp:extent cx="1873250" cy="1041400"/>
                <wp:effectExtent l="0" t="0" r="0" b="6350"/>
                <wp:wrapNone/>
                <wp:docPr id="185" name="Text Box 185"/>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D4592F" w14:textId="77777777" w:rsidR="003630B2" w:rsidRDefault="003630B2" w:rsidP="00472767">
                            <w:pPr>
                              <w:pStyle w:val="BodyText2"/>
                            </w:pPr>
                            <w:r>
                              <w:t>Before buffering with a negative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4ADB5" id="Text Box 185" o:spid="_x0000_s1029" type="#_x0000_t202" style="position:absolute;margin-left:305.5pt;margin-top:.4pt;width:147.5pt;height:82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" filled="f" stroked="f" strokeweight=".5pt">
                <v:textbox>
                  <w:txbxContent>
                    <w:p w14:paraId="04D4592F" w14:textId="77777777" w:rsidR="003630B2" w:rsidRDefault="003630B2" w:rsidP="00472767">
                      <w:pPr>
                        <w:pStyle w:val="BodyText2"/>
                      </w:pPr>
                      <w:r>
                        <w:t>Before buffering with a negative number</w:t>
                      </w:r>
                    </w:p>
                  </w:txbxContent>
                </v:textbox>
              </v:shape>
            </w:pict>
          </mc:Fallback>
        </mc:AlternateContent>
      </w:r>
    </w:p>
    <w:p w14:paraId="32921FD4" w14:textId="77777777" w:rsidR="00472767" w:rsidRDefault="00472767" w:rsidP="00472767">
      <w:pPr>
        <w:pStyle w:val="BodyText2"/>
      </w:pPr>
    </w:p>
    <w:p w14:paraId="2ADBE394" w14:textId="77777777" w:rsidR="00472767" w:rsidRDefault="00472767" w:rsidP="00472767">
      <w:pPr>
        <w:pStyle w:val="BodyText2"/>
      </w:pPr>
    </w:p>
    <w:p w14:paraId="50B67D41" w14:textId="77777777" w:rsidR="00472767" w:rsidRDefault="00472767" w:rsidP="00472767">
      <w:pPr>
        <w:pStyle w:val="BodyText2"/>
      </w:pPr>
    </w:p>
    <w:p w14:paraId="03F01450" w14:textId="77777777" w:rsidR="00472767" w:rsidRDefault="00472767" w:rsidP="00472767">
      <w:pPr>
        <w:pStyle w:val="BodyText2"/>
      </w:pPr>
      <w:r>
        <w:rPr>
          <w:noProof/>
          <w:lang w:bidi="ar-SA"/>
        </w:rPr>
        <mc:AlternateContent>
          <mc:Choice Requires="wpg">
            <w:drawing>
              <wp:anchor distT="0" distB="0" distL="114300" distR="114300" simplePos="0" relativeHeight="251729920" behindDoc="0" locked="0" layoutInCell="1" allowOverlap="1" wp14:anchorId="26AB5816" wp14:editId="165F0808">
                <wp:simplePos x="0" y="0"/>
                <wp:positionH relativeFrom="column">
                  <wp:posOffset>393700</wp:posOffset>
                </wp:positionH>
                <wp:positionV relativeFrom="paragraph">
                  <wp:posOffset>-596900</wp:posOffset>
                </wp:positionV>
                <wp:extent cx="2965467" cy="1502864"/>
                <wp:effectExtent l="0" t="0" r="25400" b="21590"/>
                <wp:wrapNone/>
                <wp:docPr id="186" name="Group 186"/>
                <wp:cNvGraphicFramePr/>
                <a:graphic xmlns:a="http://schemas.openxmlformats.org/drawingml/2006/main">
                  <a:graphicData uri="http://schemas.microsoft.com/office/word/2010/wordprocessingGroup">
                    <wpg:wgp>
                      <wpg:cNvGrpSpPr/>
                      <wpg:grpSpPr>
                        <a:xfrm>
                          <a:off x="0" y="0"/>
                          <a:ext cx="2965467" cy="1502864"/>
                          <a:chOff x="0" y="0"/>
                          <a:chExt cx="2965467" cy="1502864"/>
                        </a:xfrm>
                      </wpg:grpSpPr>
                      <wps:wsp>
                        <wps:cNvPr id="187" name="Freeform 187"/>
                        <wps:cNvSpPr/>
                        <wps:spPr>
                          <a:xfrm>
                            <a:off x="0" y="0"/>
                            <a:ext cx="2965467" cy="1502864"/>
                          </a:xfrm>
                          <a:custGeom>
                            <a:avLst/>
                            <a:gdLst>
                              <a:gd name="connsiteX0" fmla="*/ 101617 w 2965467"/>
                              <a:gd name="connsiteY0" fmla="*/ 31750 h 1502864"/>
                              <a:gd name="connsiteX1" fmla="*/ 361967 w 2965467"/>
                              <a:gd name="connsiteY1" fmla="*/ 50800 h 1502864"/>
                              <a:gd name="connsiteX2" fmla="*/ 438167 w 2965467"/>
                              <a:gd name="connsiteY2" fmla="*/ 63500 h 1502864"/>
                              <a:gd name="connsiteX3" fmla="*/ 666767 w 2965467"/>
                              <a:gd name="connsiteY3" fmla="*/ 57150 h 1502864"/>
                              <a:gd name="connsiteX4" fmla="*/ 914417 w 2965467"/>
                              <a:gd name="connsiteY4" fmla="*/ 63500 h 1502864"/>
                              <a:gd name="connsiteX5" fmla="*/ 977917 w 2965467"/>
                              <a:gd name="connsiteY5" fmla="*/ 69850 h 1502864"/>
                              <a:gd name="connsiteX6" fmla="*/ 1339867 w 2965467"/>
                              <a:gd name="connsiteY6" fmla="*/ 76200 h 1502864"/>
                              <a:gd name="connsiteX7" fmla="*/ 1460517 w 2965467"/>
                              <a:gd name="connsiteY7" fmla="*/ 82550 h 1502864"/>
                              <a:gd name="connsiteX8" fmla="*/ 1498617 w 2965467"/>
                              <a:gd name="connsiteY8" fmla="*/ 88900 h 1502864"/>
                              <a:gd name="connsiteX9" fmla="*/ 1581167 w 2965467"/>
                              <a:gd name="connsiteY9" fmla="*/ 95250 h 1502864"/>
                              <a:gd name="connsiteX10" fmla="*/ 1638317 w 2965467"/>
                              <a:gd name="connsiteY10" fmla="*/ 101600 h 1502864"/>
                              <a:gd name="connsiteX11" fmla="*/ 1955817 w 2965467"/>
                              <a:gd name="connsiteY11" fmla="*/ 95250 h 1502864"/>
                              <a:gd name="connsiteX12" fmla="*/ 2197117 w 2965467"/>
                              <a:gd name="connsiteY12" fmla="*/ 107950 h 1502864"/>
                              <a:gd name="connsiteX13" fmla="*/ 2292367 w 2965467"/>
                              <a:gd name="connsiteY13" fmla="*/ 101600 h 1502864"/>
                              <a:gd name="connsiteX14" fmla="*/ 2343167 w 2965467"/>
                              <a:gd name="connsiteY14" fmla="*/ 88900 h 1502864"/>
                              <a:gd name="connsiteX15" fmla="*/ 2368567 w 2965467"/>
                              <a:gd name="connsiteY15" fmla="*/ 82550 h 1502864"/>
                              <a:gd name="connsiteX16" fmla="*/ 2406667 w 2965467"/>
                              <a:gd name="connsiteY16" fmla="*/ 69850 h 1502864"/>
                              <a:gd name="connsiteX17" fmla="*/ 2495567 w 2965467"/>
                              <a:gd name="connsiteY17" fmla="*/ 63500 h 1502864"/>
                              <a:gd name="connsiteX18" fmla="*/ 2527317 w 2965467"/>
                              <a:gd name="connsiteY18" fmla="*/ 57150 h 1502864"/>
                              <a:gd name="connsiteX19" fmla="*/ 2635267 w 2965467"/>
                              <a:gd name="connsiteY19" fmla="*/ 44450 h 1502864"/>
                              <a:gd name="connsiteX20" fmla="*/ 2660667 w 2965467"/>
                              <a:gd name="connsiteY20" fmla="*/ 38100 h 1502864"/>
                              <a:gd name="connsiteX21" fmla="*/ 2692417 w 2965467"/>
                              <a:gd name="connsiteY21" fmla="*/ 31750 h 1502864"/>
                              <a:gd name="connsiteX22" fmla="*/ 2730517 w 2965467"/>
                              <a:gd name="connsiteY22" fmla="*/ 25400 h 1502864"/>
                              <a:gd name="connsiteX23" fmla="*/ 2768617 w 2965467"/>
                              <a:gd name="connsiteY23" fmla="*/ 12700 h 1502864"/>
                              <a:gd name="connsiteX24" fmla="*/ 2787667 w 2965467"/>
                              <a:gd name="connsiteY24" fmla="*/ 6350 h 1502864"/>
                              <a:gd name="connsiteX25" fmla="*/ 2813067 w 2965467"/>
                              <a:gd name="connsiteY25" fmla="*/ 0 h 1502864"/>
                              <a:gd name="connsiteX26" fmla="*/ 2825767 w 2965467"/>
                              <a:gd name="connsiteY26" fmla="*/ 19050 h 1502864"/>
                              <a:gd name="connsiteX27" fmla="*/ 2838467 w 2965467"/>
                              <a:gd name="connsiteY27" fmla="*/ 152400 h 1502864"/>
                              <a:gd name="connsiteX28" fmla="*/ 2851167 w 2965467"/>
                              <a:gd name="connsiteY28" fmla="*/ 203200 h 1502864"/>
                              <a:gd name="connsiteX29" fmla="*/ 2844817 w 2965467"/>
                              <a:gd name="connsiteY29" fmla="*/ 342900 h 1502864"/>
                              <a:gd name="connsiteX30" fmla="*/ 2844817 w 2965467"/>
                              <a:gd name="connsiteY30" fmla="*/ 520700 h 1502864"/>
                              <a:gd name="connsiteX31" fmla="*/ 2857517 w 2965467"/>
                              <a:gd name="connsiteY31" fmla="*/ 558800 h 1502864"/>
                              <a:gd name="connsiteX32" fmla="*/ 2863867 w 2965467"/>
                              <a:gd name="connsiteY32" fmla="*/ 590550 h 1502864"/>
                              <a:gd name="connsiteX33" fmla="*/ 2882917 w 2965467"/>
                              <a:gd name="connsiteY33" fmla="*/ 647700 h 1502864"/>
                              <a:gd name="connsiteX34" fmla="*/ 2889267 w 2965467"/>
                              <a:gd name="connsiteY34" fmla="*/ 666750 h 1502864"/>
                              <a:gd name="connsiteX35" fmla="*/ 2895617 w 2965467"/>
                              <a:gd name="connsiteY35" fmla="*/ 698500 h 1502864"/>
                              <a:gd name="connsiteX36" fmla="*/ 2908317 w 2965467"/>
                              <a:gd name="connsiteY36" fmla="*/ 781050 h 1502864"/>
                              <a:gd name="connsiteX37" fmla="*/ 2914667 w 2965467"/>
                              <a:gd name="connsiteY37" fmla="*/ 800100 h 1502864"/>
                              <a:gd name="connsiteX38" fmla="*/ 2921017 w 2965467"/>
                              <a:gd name="connsiteY38" fmla="*/ 831850 h 1502864"/>
                              <a:gd name="connsiteX39" fmla="*/ 2927367 w 2965467"/>
                              <a:gd name="connsiteY39" fmla="*/ 857250 h 1502864"/>
                              <a:gd name="connsiteX40" fmla="*/ 2946417 w 2965467"/>
                              <a:gd name="connsiteY40" fmla="*/ 920750 h 1502864"/>
                              <a:gd name="connsiteX41" fmla="*/ 2952767 w 2965467"/>
                              <a:gd name="connsiteY41" fmla="*/ 971550 h 1502864"/>
                              <a:gd name="connsiteX42" fmla="*/ 2959117 w 2965467"/>
                              <a:gd name="connsiteY42" fmla="*/ 990600 h 1502864"/>
                              <a:gd name="connsiteX43" fmla="*/ 2965467 w 2965467"/>
                              <a:gd name="connsiteY43" fmla="*/ 1028700 h 1502864"/>
                              <a:gd name="connsiteX44" fmla="*/ 2959117 w 2965467"/>
                              <a:gd name="connsiteY44" fmla="*/ 1187450 h 1502864"/>
                              <a:gd name="connsiteX45" fmla="*/ 2952767 w 2965467"/>
                              <a:gd name="connsiteY45" fmla="*/ 1225550 h 1502864"/>
                              <a:gd name="connsiteX46" fmla="*/ 2927367 w 2965467"/>
                              <a:gd name="connsiteY46" fmla="*/ 1320800 h 1502864"/>
                              <a:gd name="connsiteX47" fmla="*/ 2908317 w 2965467"/>
                              <a:gd name="connsiteY47" fmla="*/ 1358900 h 1502864"/>
                              <a:gd name="connsiteX48" fmla="*/ 2901967 w 2965467"/>
                              <a:gd name="connsiteY48" fmla="*/ 1377950 h 1502864"/>
                              <a:gd name="connsiteX49" fmla="*/ 2857517 w 2965467"/>
                              <a:gd name="connsiteY49" fmla="*/ 1397000 h 1502864"/>
                              <a:gd name="connsiteX50" fmla="*/ 2819417 w 2965467"/>
                              <a:gd name="connsiteY50" fmla="*/ 1409700 h 1502864"/>
                              <a:gd name="connsiteX51" fmla="*/ 2768617 w 2965467"/>
                              <a:gd name="connsiteY51" fmla="*/ 1428750 h 1502864"/>
                              <a:gd name="connsiteX52" fmla="*/ 2730517 w 2965467"/>
                              <a:gd name="connsiteY52" fmla="*/ 1435100 h 1502864"/>
                              <a:gd name="connsiteX53" fmla="*/ 2647967 w 2965467"/>
                              <a:gd name="connsiteY53" fmla="*/ 1447800 h 1502864"/>
                              <a:gd name="connsiteX54" fmla="*/ 2355867 w 2965467"/>
                              <a:gd name="connsiteY54" fmla="*/ 1454150 h 1502864"/>
                              <a:gd name="connsiteX55" fmla="*/ 2019317 w 2965467"/>
                              <a:gd name="connsiteY55" fmla="*/ 1473200 h 1502864"/>
                              <a:gd name="connsiteX56" fmla="*/ 2000267 w 2965467"/>
                              <a:gd name="connsiteY56" fmla="*/ 1479550 h 1502864"/>
                              <a:gd name="connsiteX57" fmla="*/ 1746267 w 2965467"/>
                              <a:gd name="connsiteY57" fmla="*/ 1479550 h 1502864"/>
                              <a:gd name="connsiteX58" fmla="*/ 1593867 w 2965467"/>
                              <a:gd name="connsiteY58" fmla="*/ 1466850 h 1502864"/>
                              <a:gd name="connsiteX59" fmla="*/ 1511317 w 2965467"/>
                              <a:gd name="connsiteY59" fmla="*/ 1454150 h 1502864"/>
                              <a:gd name="connsiteX60" fmla="*/ 1225567 w 2965467"/>
                              <a:gd name="connsiteY60" fmla="*/ 1447800 h 1502864"/>
                              <a:gd name="connsiteX61" fmla="*/ 1016017 w 2965467"/>
                              <a:gd name="connsiteY61" fmla="*/ 1435100 h 1502864"/>
                              <a:gd name="connsiteX62" fmla="*/ 419117 w 2965467"/>
                              <a:gd name="connsiteY62" fmla="*/ 1441450 h 1502864"/>
                              <a:gd name="connsiteX63" fmla="*/ 355617 w 2965467"/>
                              <a:gd name="connsiteY63" fmla="*/ 1447800 h 1502864"/>
                              <a:gd name="connsiteX64" fmla="*/ 323867 w 2965467"/>
                              <a:gd name="connsiteY64" fmla="*/ 1454150 h 1502864"/>
                              <a:gd name="connsiteX65" fmla="*/ 260367 w 2965467"/>
                              <a:gd name="connsiteY65" fmla="*/ 1460500 h 1502864"/>
                              <a:gd name="connsiteX66" fmla="*/ 241317 w 2965467"/>
                              <a:gd name="connsiteY66" fmla="*/ 1466850 h 1502864"/>
                              <a:gd name="connsiteX67" fmla="*/ 190517 w 2965467"/>
                              <a:gd name="connsiteY67" fmla="*/ 1479550 h 1502864"/>
                              <a:gd name="connsiteX68" fmla="*/ 152417 w 2965467"/>
                              <a:gd name="connsiteY68" fmla="*/ 1492250 h 1502864"/>
                              <a:gd name="connsiteX69" fmla="*/ 6367 w 2965467"/>
                              <a:gd name="connsiteY69" fmla="*/ 1460500 h 1502864"/>
                              <a:gd name="connsiteX70" fmla="*/ 19067 w 2965467"/>
                              <a:gd name="connsiteY70" fmla="*/ 1435100 h 1502864"/>
                              <a:gd name="connsiteX71" fmla="*/ 38117 w 2965467"/>
                              <a:gd name="connsiteY71" fmla="*/ 1365250 h 1502864"/>
                              <a:gd name="connsiteX72" fmla="*/ 50817 w 2965467"/>
                              <a:gd name="connsiteY72" fmla="*/ 1339850 h 1502864"/>
                              <a:gd name="connsiteX73" fmla="*/ 63517 w 2965467"/>
                              <a:gd name="connsiteY73" fmla="*/ 1238250 h 1502864"/>
                              <a:gd name="connsiteX74" fmla="*/ 69867 w 2965467"/>
                              <a:gd name="connsiteY74" fmla="*/ 1187450 h 1502864"/>
                              <a:gd name="connsiteX75" fmla="*/ 76217 w 2965467"/>
                              <a:gd name="connsiteY75" fmla="*/ 1168400 h 1502864"/>
                              <a:gd name="connsiteX76" fmla="*/ 82567 w 2965467"/>
                              <a:gd name="connsiteY76" fmla="*/ 1136650 h 1502864"/>
                              <a:gd name="connsiteX77" fmla="*/ 88917 w 2965467"/>
                              <a:gd name="connsiteY77" fmla="*/ 1079500 h 1502864"/>
                              <a:gd name="connsiteX78" fmla="*/ 101617 w 2965467"/>
                              <a:gd name="connsiteY78" fmla="*/ 1028700 h 1502864"/>
                              <a:gd name="connsiteX79" fmla="*/ 120667 w 2965467"/>
                              <a:gd name="connsiteY79" fmla="*/ 958850 h 1502864"/>
                              <a:gd name="connsiteX80" fmla="*/ 127017 w 2965467"/>
                              <a:gd name="connsiteY80" fmla="*/ 914400 h 1502864"/>
                              <a:gd name="connsiteX81" fmla="*/ 139717 w 2965467"/>
                              <a:gd name="connsiteY81" fmla="*/ 863600 h 1502864"/>
                              <a:gd name="connsiteX82" fmla="*/ 146067 w 2965467"/>
                              <a:gd name="connsiteY82" fmla="*/ 806450 h 1502864"/>
                              <a:gd name="connsiteX83" fmla="*/ 152417 w 2965467"/>
                              <a:gd name="connsiteY83" fmla="*/ 774700 h 1502864"/>
                              <a:gd name="connsiteX84" fmla="*/ 146067 w 2965467"/>
                              <a:gd name="connsiteY84" fmla="*/ 615950 h 1502864"/>
                              <a:gd name="connsiteX85" fmla="*/ 133367 w 2965467"/>
                              <a:gd name="connsiteY85" fmla="*/ 577850 h 1502864"/>
                              <a:gd name="connsiteX86" fmla="*/ 120667 w 2965467"/>
                              <a:gd name="connsiteY86" fmla="*/ 527050 h 1502864"/>
                              <a:gd name="connsiteX87" fmla="*/ 120667 w 2965467"/>
                              <a:gd name="connsiteY87" fmla="*/ 304800 h 1502864"/>
                              <a:gd name="connsiteX88" fmla="*/ 127017 w 2965467"/>
                              <a:gd name="connsiteY88" fmla="*/ 266700 h 1502864"/>
                              <a:gd name="connsiteX89" fmla="*/ 101617 w 2965467"/>
                              <a:gd name="connsiteY89" fmla="*/ 31750 h 15028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Lst>
                            <a:rect l="l" t="t" r="r" b="b"/>
                            <a:pathLst>
                              <a:path w="2965467" h="1502864">
                                <a:moveTo>
                                  <a:pt x="101617" y="31750"/>
                                </a:moveTo>
                                <a:cubicBezTo>
                                  <a:pt x="140775" y="-4233"/>
                                  <a:pt x="207385" y="41139"/>
                                  <a:pt x="361967" y="50800"/>
                                </a:cubicBezTo>
                                <a:cubicBezTo>
                                  <a:pt x="379995" y="54406"/>
                                  <a:pt x="422414" y="63500"/>
                                  <a:pt x="438167" y="63500"/>
                                </a:cubicBezTo>
                                <a:cubicBezTo>
                                  <a:pt x="514396" y="63500"/>
                                  <a:pt x="590567" y="59267"/>
                                  <a:pt x="666767" y="57150"/>
                                </a:cubicBezTo>
                                <a:lnTo>
                                  <a:pt x="914417" y="63500"/>
                                </a:lnTo>
                                <a:cubicBezTo>
                                  <a:pt x="935672" y="64368"/>
                                  <a:pt x="956654" y="69215"/>
                                  <a:pt x="977917" y="69850"/>
                                </a:cubicBezTo>
                                <a:cubicBezTo>
                                  <a:pt x="1098532" y="73450"/>
                                  <a:pt x="1219217" y="74083"/>
                                  <a:pt x="1339867" y="76200"/>
                                </a:cubicBezTo>
                                <a:cubicBezTo>
                                  <a:pt x="1380084" y="78317"/>
                                  <a:pt x="1420373" y="79338"/>
                                  <a:pt x="1460517" y="82550"/>
                                </a:cubicBezTo>
                                <a:cubicBezTo>
                                  <a:pt x="1473351" y="83577"/>
                                  <a:pt x="1485813" y="87552"/>
                                  <a:pt x="1498617" y="88900"/>
                                </a:cubicBezTo>
                                <a:cubicBezTo>
                                  <a:pt x="1526063" y="91789"/>
                                  <a:pt x="1553682" y="92751"/>
                                  <a:pt x="1581167" y="95250"/>
                                </a:cubicBezTo>
                                <a:cubicBezTo>
                                  <a:pt x="1600256" y="96985"/>
                                  <a:pt x="1619267" y="99483"/>
                                  <a:pt x="1638317" y="101600"/>
                                </a:cubicBezTo>
                                <a:cubicBezTo>
                                  <a:pt x="1744150" y="99483"/>
                                  <a:pt x="1849963" y="95250"/>
                                  <a:pt x="1955817" y="95250"/>
                                </a:cubicBezTo>
                                <a:cubicBezTo>
                                  <a:pt x="2003162" y="95250"/>
                                  <a:pt x="2140898" y="104436"/>
                                  <a:pt x="2197117" y="107950"/>
                                </a:cubicBezTo>
                                <a:cubicBezTo>
                                  <a:pt x="2228867" y="105833"/>
                                  <a:pt x="2260704" y="104766"/>
                                  <a:pt x="2292367" y="101600"/>
                                </a:cubicBezTo>
                                <a:cubicBezTo>
                                  <a:pt x="2322160" y="98621"/>
                                  <a:pt x="2319162" y="95758"/>
                                  <a:pt x="2343167" y="88900"/>
                                </a:cubicBezTo>
                                <a:cubicBezTo>
                                  <a:pt x="2351558" y="86502"/>
                                  <a:pt x="2360208" y="85058"/>
                                  <a:pt x="2368567" y="82550"/>
                                </a:cubicBezTo>
                                <a:cubicBezTo>
                                  <a:pt x="2381389" y="78703"/>
                                  <a:pt x="2393314" y="70804"/>
                                  <a:pt x="2406667" y="69850"/>
                                </a:cubicBezTo>
                                <a:lnTo>
                                  <a:pt x="2495567" y="63500"/>
                                </a:lnTo>
                                <a:cubicBezTo>
                                  <a:pt x="2506150" y="61383"/>
                                  <a:pt x="2516607" y="58489"/>
                                  <a:pt x="2527317" y="57150"/>
                                </a:cubicBezTo>
                                <a:cubicBezTo>
                                  <a:pt x="2598208" y="48289"/>
                                  <a:pt x="2580594" y="55385"/>
                                  <a:pt x="2635267" y="44450"/>
                                </a:cubicBezTo>
                                <a:cubicBezTo>
                                  <a:pt x="2643825" y="42738"/>
                                  <a:pt x="2652148" y="39993"/>
                                  <a:pt x="2660667" y="38100"/>
                                </a:cubicBezTo>
                                <a:cubicBezTo>
                                  <a:pt x="2671203" y="35759"/>
                                  <a:pt x="2681798" y="33681"/>
                                  <a:pt x="2692417" y="31750"/>
                                </a:cubicBezTo>
                                <a:cubicBezTo>
                                  <a:pt x="2705085" y="29447"/>
                                  <a:pt x="2718026" y="28523"/>
                                  <a:pt x="2730517" y="25400"/>
                                </a:cubicBezTo>
                                <a:cubicBezTo>
                                  <a:pt x="2743504" y="22153"/>
                                  <a:pt x="2755917" y="16933"/>
                                  <a:pt x="2768617" y="12700"/>
                                </a:cubicBezTo>
                                <a:cubicBezTo>
                                  <a:pt x="2774967" y="10583"/>
                                  <a:pt x="2781173" y="7973"/>
                                  <a:pt x="2787667" y="6350"/>
                                </a:cubicBezTo>
                                <a:lnTo>
                                  <a:pt x="2813067" y="0"/>
                                </a:lnTo>
                                <a:cubicBezTo>
                                  <a:pt x="2817300" y="6350"/>
                                  <a:pt x="2824512" y="11522"/>
                                  <a:pt x="2825767" y="19050"/>
                                </a:cubicBezTo>
                                <a:cubicBezTo>
                                  <a:pt x="2833108" y="63094"/>
                                  <a:pt x="2824347" y="110040"/>
                                  <a:pt x="2838467" y="152400"/>
                                </a:cubicBezTo>
                                <a:cubicBezTo>
                                  <a:pt x="2848230" y="181689"/>
                                  <a:pt x="2843504" y="164886"/>
                                  <a:pt x="2851167" y="203200"/>
                                </a:cubicBezTo>
                                <a:cubicBezTo>
                                  <a:pt x="2849050" y="249767"/>
                                  <a:pt x="2847637" y="296371"/>
                                  <a:pt x="2844817" y="342900"/>
                                </a:cubicBezTo>
                                <a:cubicBezTo>
                                  <a:pt x="2839326" y="433501"/>
                                  <a:pt x="2830738" y="412763"/>
                                  <a:pt x="2844817" y="520700"/>
                                </a:cubicBezTo>
                                <a:cubicBezTo>
                                  <a:pt x="2846548" y="533975"/>
                                  <a:pt x="2854892" y="545673"/>
                                  <a:pt x="2857517" y="558800"/>
                                </a:cubicBezTo>
                                <a:cubicBezTo>
                                  <a:pt x="2859634" y="569383"/>
                                  <a:pt x="2861027" y="580137"/>
                                  <a:pt x="2863867" y="590550"/>
                                </a:cubicBezTo>
                                <a:lnTo>
                                  <a:pt x="2882917" y="647700"/>
                                </a:lnTo>
                                <a:cubicBezTo>
                                  <a:pt x="2885034" y="654050"/>
                                  <a:pt x="2887954" y="660186"/>
                                  <a:pt x="2889267" y="666750"/>
                                </a:cubicBezTo>
                                <a:cubicBezTo>
                                  <a:pt x="2891384" y="677333"/>
                                  <a:pt x="2893843" y="687854"/>
                                  <a:pt x="2895617" y="698500"/>
                                </a:cubicBezTo>
                                <a:cubicBezTo>
                                  <a:pt x="2898993" y="718756"/>
                                  <a:pt x="2903631" y="759964"/>
                                  <a:pt x="2908317" y="781050"/>
                                </a:cubicBezTo>
                                <a:cubicBezTo>
                                  <a:pt x="2909769" y="787584"/>
                                  <a:pt x="2913044" y="793606"/>
                                  <a:pt x="2914667" y="800100"/>
                                </a:cubicBezTo>
                                <a:cubicBezTo>
                                  <a:pt x="2917285" y="810571"/>
                                  <a:pt x="2918676" y="821314"/>
                                  <a:pt x="2921017" y="831850"/>
                                </a:cubicBezTo>
                                <a:cubicBezTo>
                                  <a:pt x="2922910" y="840369"/>
                                  <a:pt x="2925655" y="848692"/>
                                  <a:pt x="2927367" y="857250"/>
                                </a:cubicBezTo>
                                <a:cubicBezTo>
                                  <a:pt x="2937909" y="909958"/>
                                  <a:pt x="2926021" y="879959"/>
                                  <a:pt x="2946417" y="920750"/>
                                </a:cubicBezTo>
                                <a:cubicBezTo>
                                  <a:pt x="2948534" y="937683"/>
                                  <a:pt x="2949714" y="954760"/>
                                  <a:pt x="2952767" y="971550"/>
                                </a:cubicBezTo>
                                <a:cubicBezTo>
                                  <a:pt x="2953964" y="978136"/>
                                  <a:pt x="2957665" y="984066"/>
                                  <a:pt x="2959117" y="990600"/>
                                </a:cubicBezTo>
                                <a:cubicBezTo>
                                  <a:pt x="2961910" y="1003169"/>
                                  <a:pt x="2963350" y="1016000"/>
                                  <a:pt x="2965467" y="1028700"/>
                                </a:cubicBezTo>
                                <a:cubicBezTo>
                                  <a:pt x="2963350" y="1081617"/>
                                  <a:pt x="2962527" y="1134601"/>
                                  <a:pt x="2959117" y="1187450"/>
                                </a:cubicBezTo>
                                <a:cubicBezTo>
                                  <a:pt x="2958288" y="1200298"/>
                                  <a:pt x="2955292" y="1212925"/>
                                  <a:pt x="2952767" y="1225550"/>
                                </a:cubicBezTo>
                                <a:cubicBezTo>
                                  <a:pt x="2941064" y="1284065"/>
                                  <a:pt x="2943562" y="1272215"/>
                                  <a:pt x="2927367" y="1320800"/>
                                </a:cubicBezTo>
                                <a:cubicBezTo>
                                  <a:pt x="2911406" y="1368683"/>
                                  <a:pt x="2932936" y="1309661"/>
                                  <a:pt x="2908317" y="1358900"/>
                                </a:cubicBezTo>
                                <a:cubicBezTo>
                                  <a:pt x="2905324" y="1364887"/>
                                  <a:pt x="2906148" y="1372723"/>
                                  <a:pt x="2901967" y="1377950"/>
                                </a:cubicBezTo>
                                <a:cubicBezTo>
                                  <a:pt x="2890302" y="1392531"/>
                                  <a:pt x="2873572" y="1392183"/>
                                  <a:pt x="2857517" y="1397000"/>
                                </a:cubicBezTo>
                                <a:cubicBezTo>
                                  <a:pt x="2844695" y="1400847"/>
                                  <a:pt x="2831998" y="1405125"/>
                                  <a:pt x="2819417" y="1409700"/>
                                </a:cubicBezTo>
                                <a:cubicBezTo>
                                  <a:pt x="2811648" y="1412525"/>
                                  <a:pt x="2780749" y="1426054"/>
                                  <a:pt x="2768617" y="1428750"/>
                                </a:cubicBezTo>
                                <a:cubicBezTo>
                                  <a:pt x="2756048" y="1431543"/>
                                  <a:pt x="2743086" y="1432307"/>
                                  <a:pt x="2730517" y="1435100"/>
                                </a:cubicBezTo>
                                <a:cubicBezTo>
                                  <a:pt x="2675524" y="1447321"/>
                                  <a:pt x="2768220" y="1443505"/>
                                  <a:pt x="2647967" y="1447800"/>
                                </a:cubicBezTo>
                                <a:cubicBezTo>
                                  <a:pt x="2550639" y="1451276"/>
                                  <a:pt x="2453234" y="1452033"/>
                                  <a:pt x="2355867" y="1454150"/>
                                </a:cubicBezTo>
                                <a:cubicBezTo>
                                  <a:pt x="2155056" y="1473275"/>
                                  <a:pt x="2267146" y="1465455"/>
                                  <a:pt x="2019317" y="1473200"/>
                                </a:cubicBezTo>
                                <a:cubicBezTo>
                                  <a:pt x="2012967" y="1475317"/>
                                  <a:pt x="2006703" y="1477711"/>
                                  <a:pt x="2000267" y="1479550"/>
                                </a:cubicBezTo>
                                <a:cubicBezTo>
                                  <a:pt x="1912232" y="1504703"/>
                                  <a:pt x="1884726" y="1483396"/>
                                  <a:pt x="1746267" y="1479550"/>
                                </a:cubicBezTo>
                                <a:cubicBezTo>
                                  <a:pt x="1674815" y="1461687"/>
                                  <a:pt x="1753533" y="1479623"/>
                                  <a:pt x="1593867" y="1466850"/>
                                </a:cubicBezTo>
                                <a:cubicBezTo>
                                  <a:pt x="1488047" y="1458384"/>
                                  <a:pt x="1663484" y="1459892"/>
                                  <a:pt x="1511317" y="1454150"/>
                                </a:cubicBezTo>
                                <a:cubicBezTo>
                                  <a:pt x="1416111" y="1450557"/>
                                  <a:pt x="1320817" y="1449917"/>
                                  <a:pt x="1225567" y="1447800"/>
                                </a:cubicBezTo>
                                <a:cubicBezTo>
                                  <a:pt x="1140277" y="1433585"/>
                                  <a:pt x="1159374" y="1435100"/>
                                  <a:pt x="1016017" y="1435100"/>
                                </a:cubicBezTo>
                                <a:cubicBezTo>
                                  <a:pt x="817039" y="1435100"/>
                                  <a:pt x="618084" y="1439333"/>
                                  <a:pt x="419117" y="1441450"/>
                                </a:cubicBezTo>
                                <a:cubicBezTo>
                                  <a:pt x="397950" y="1443567"/>
                                  <a:pt x="376703" y="1444989"/>
                                  <a:pt x="355617" y="1447800"/>
                                </a:cubicBezTo>
                                <a:cubicBezTo>
                                  <a:pt x="344919" y="1449226"/>
                                  <a:pt x="334565" y="1452724"/>
                                  <a:pt x="323867" y="1454150"/>
                                </a:cubicBezTo>
                                <a:cubicBezTo>
                                  <a:pt x="302781" y="1456961"/>
                                  <a:pt x="281534" y="1458383"/>
                                  <a:pt x="260367" y="1460500"/>
                                </a:cubicBezTo>
                                <a:cubicBezTo>
                                  <a:pt x="254017" y="1462617"/>
                                  <a:pt x="247775" y="1465089"/>
                                  <a:pt x="241317" y="1466850"/>
                                </a:cubicBezTo>
                                <a:cubicBezTo>
                                  <a:pt x="224478" y="1471443"/>
                                  <a:pt x="207076" y="1474030"/>
                                  <a:pt x="190517" y="1479550"/>
                                </a:cubicBezTo>
                                <a:lnTo>
                                  <a:pt x="152417" y="1492250"/>
                                </a:lnTo>
                                <a:cubicBezTo>
                                  <a:pt x="44878" y="1487769"/>
                                  <a:pt x="-21512" y="1534843"/>
                                  <a:pt x="6367" y="1460500"/>
                                </a:cubicBezTo>
                                <a:cubicBezTo>
                                  <a:pt x="9691" y="1451637"/>
                                  <a:pt x="14834" y="1443567"/>
                                  <a:pt x="19067" y="1435100"/>
                                </a:cubicBezTo>
                                <a:cubicBezTo>
                                  <a:pt x="23712" y="1411874"/>
                                  <a:pt x="27375" y="1386734"/>
                                  <a:pt x="38117" y="1365250"/>
                                </a:cubicBezTo>
                                <a:lnTo>
                                  <a:pt x="50817" y="1339850"/>
                                </a:lnTo>
                                <a:cubicBezTo>
                                  <a:pt x="63871" y="1209308"/>
                                  <a:pt x="50387" y="1330157"/>
                                  <a:pt x="63517" y="1238250"/>
                                </a:cubicBezTo>
                                <a:cubicBezTo>
                                  <a:pt x="65930" y="1221356"/>
                                  <a:pt x="66814" y="1204240"/>
                                  <a:pt x="69867" y="1187450"/>
                                </a:cubicBezTo>
                                <a:cubicBezTo>
                                  <a:pt x="71064" y="1180864"/>
                                  <a:pt x="74594" y="1174894"/>
                                  <a:pt x="76217" y="1168400"/>
                                </a:cubicBezTo>
                                <a:cubicBezTo>
                                  <a:pt x="78835" y="1157929"/>
                                  <a:pt x="81041" y="1147334"/>
                                  <a:pt x="82567" y="1136650"/>
                                </a:cubicBezTo>
                                <a:cubicBezTo>
                                  <a:pt x="85278" y="1117675"/>
                                  <a:pt x="85586" y="1098376"/>
                                  <a:pt x="88917" y="1079500"/>
                                </a:cubicBezTo>
                                <a:cubicBezTo>
                                  <a:pt x="91950" y="1062311"/>
                                  <a:pt x="98748" y="1045917"/>
                                  <a:pt x="101617" y="1028700"/>
                                </a:cubicBezTo>
                                <a:cubicBezTo>
                                  <a:pt x="109841" y="979356"/>
                                  <a:pt x="103185" y="1002554"/>
                                  <a:pt x="120667" y="958850"/>
                                </a:cubicBezTo>
                                <a:cubicBezTo>
                                  <a:pt x="122784" y="944033"/>
                                  <a:pt x="124082" y="929076"/>
                                  <a:pt x="127017" y="914400"/>
                                </a:cubicBezTo>
                                <a:cubicBezTo>
                                  <a:pt x="130440" y="897284"/>
                                  <a:pt x="139717" y="863600"/>
                                  <a:pt x="139717" y="863600"/>
                                </a:cubicBezTo>
                                <a:cubicBezTo>
                                  <a:pt x="141834" y="844550"/>
                                  <a:pt x="143356" y="825425"/>
                                  <a:pt x="146067" y="806450"/>
                                </a:cubicBezTo>
                                <a:cubicBezTo>
                                  <a:pt x="147593" y="795766"/>
                                  <a:pt x="152417" y="785493"/>
                                  <a:pt x="152417" y="774700"/>
                                </a:cubicBezTo>
                                <a:cubicBezTo>
                                  <a:pt x="152417" y="721741"/>
                                  <a:pt x="151168" y="668663"/>
                                  <a:pt x="146067" y="615950"/>
                                </a:cubicBezTo>
                                <a:cubicBezTo>
                                  <a:pt x="144778" y="602625"/>
                                  <a:pt x="136614" y="590837"/>
                                  <a:pt x="133367" y="577850"/>
                                </a:cubicBezTo>
                                <a:lnTo>
                                  <a:pt x="120667" y="527050"/>
                                </a:lnTo>
                                <a:cubicBezTo>
                                  <a:pt x="112076" y="415361"/>
                                  <a:pt x="110811" y="442783"/>
                                  <a:pt x="120667" y="304800"/>
                                </a:cubicBezTo>
                                <a:cubicBezTo>
                                  <a:pt x="121584" y="291958"/>
                                  <a:pt x="126695" y="279571"/>
                                  <a:pt x="127017" y="266700"/>
                                </a:cubicBezTo>
                                <a:cubicBezTo>
                                  <a:pt x="128816" y="194756"/>
                                  <a:pt x="62459" y="67733"/>
                                  <a:pt x="101617" y="317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Freeform 188"/>
                        <wps:cNvSpPr/>
                        <wps:spPr>
                          <a:xfrm>
                            <a:off x="628650" y="381000"/>
                            <a:ext cx="1778000" cy="721132"/>
                          </a:xfrm>
                          <a:custGeom>
                            <a:avLst/>
                            <a:gdLst>
                              <a:gd name="connsiteX0" fmla="*/ 355600 w 1778000"/>
                              <a:gd name="connsiteY0" fmla="*/ 3582 h 721132"/>
                              <a:gd name="connsiteX1" fmla="*/ 317500 w 1778000"/>
                              <a:gd name="connsiteY1" fmla="*/ 9932 h 721132"/>
                              <a:gd name="connsiteX2" fmla="*/ 273050 w 1778000"/>
                              <a:gd name="connsiteY2" fmla="*/ 16282 h 721132"/>
                              <a:gd name="connsiteX3" fmla="*/ 254000 w 1778000"/>
                              <a:gd name="connsiteY3" fmla="*/ 22632 h 721132"/>
                              <a:gd name="connsiteX4" fmla="*/ 209550 w 1778000"/>
                              <a:gd name="connsiteY4" fmla="*/ 28982 h 721132"/>
                              <a:gd name="connsiteX5" fmla="*/ 190500 w 1778000"/>
                              <a:gd name="connsiteY5" fmla="*/ 35332 h 721132"/>
                              <a:gd name="connsiteX6" fmla="*/ 146050 w 1778000"/>
                              <a:gd name="connsiteY6" fmla="*/ 48032 h 721132"/>
                              <a:gd name="connsiteX7" fmla="*/ 114300 w 1778000"/>
                              <a:gd name="connsiteY7" fmla="*/ 86132 h 721132"/>
                              <a:gd name="connsiteX8" fmla="*/ 95250 w 1778000"/>
                              <a:gd name="connsiteY8" fmla="*/ 98832 h 721132"/>
                              <a:gd name="connsiteX9" fmla="*/ 69850 w 1778000"/>
                              <a:gd name="connsiteY9" fmla="*/ 136932 h 721132"/>
                              <a:gd name="connsiteX10" fmla="*/ 50800 w 1778000"/>
                              <a:gd name="connsiteY10" fmla="*/ 194082 h 721132"/>
                              <a:gd name="connsiteX11" fmla="*/ 44450 w 1778000"/>
                              <a:gd name="connsiteY11" fmla="*/ 213132 h 721132"/>
                              <a:gd name="connsiteX12" fmla="*/ 38100 w 1778000"/>
                              <a:gd name="connsiteY12" fmla="*/ 232182 h 721132"/>
                              <a:gd name="connsiteX13" fmla="*/ 31750 w 1778000"/>
                              <a:gd name="connsiteY13" fmla="*/ 257582 h 721132"/>
                              <a:gd name="connsiteX14" fmla="*/ 19050 w 1778000"/>
                              <a:gd name="connsiteY14" fmla="*/ 295682 h 721132"/>
                              <a:gd name="connsiteX15" fmla="*/ 12700 w 1778000"/>
                              <a:gd name="connsiteY15" fmla="*/ 314732 h 721132"/>
                              <a:gd name="connsiteX16" fmla="*/ 0 w 1778000"/>
                              <a:gd name="connsiteY16" fmla="*/ 359182 h 721132"/>
                              <a:gd name="connsiteX17" fmla="*/ 6350 w 1778000"/>
                              <a:gd name="connsiteY17" fmla="*/ 441732 h 721132"/>
                              <a:gd name="connsiteX18" fmla="*/ 38100 w 1778000"/>
                              <a:gd name="connsiteY18" fmla="*/ 498882 h 721132"/>
                              <a:gd name="connsiteX19" fmla="*/ 63500 w 1778000"/>
                              <a:gd name="connsiteY19" fmla="*/ 556032 h 721132"/>
                              <a:gd name="connsiteX20" fmla="*/ 69850 w 1778000"/>
                              <a:gd name="connsiteY20" fmla="*/ 575082 h 721132"/>
                              <a:gd name="connsiteX21" fmla="*/ 95250 w 1778000"/>
                              <a:gd name="connsiteY21" fmla="*/ 613182 h 721132"/>
                              <a:gd name="connsiteX22" fmla="*/ 101600 w 1778000"/>
                              <a:gd name="connsiteY22" fmla="*/ 632232 h 721132"/>
                              <a:gd name="connsiteX23" fmla="*/ 139700 w 1778000"/>
                              <a:gd name="connsiteY23" fmla="*/ 657632 h 721132"/>
                              <a:gd name="connsiteX24" fmla="*/ 146050 w 1778000"/>
                              <a:gd name="connsiteY24" fmla="*/ 676682 h 721132"/>
                              <a:gd name="connsiteX25" fmla="*/ 184150 w 1778000"/>
                              <a:gd name="connsiteY25" fmla="*/ 683032 h 721132"/>
                              <a:gd name="connsiteX26" fmla="*/ 234950 w 1778000"/>
                              <a:gd name="connsiteY26" fmla="*/ 695732 h 721132"/>
                              <a:gd name="connsiteX27" fmla="*/ 450850 w 1778000"/>
                              <a:gd name="connsiteY27" fmla="*/ 702082 h 721132"/>
                              <a:gd name="connsiteX28" fmla="*/ 1073150 w 1778000"/>
                              <a:gd name="connsiteY28" fmla="*/ 714782 h 721132"/>
                              <a:gd name="connsiteX29" fmla="*/ 1238250 w 1778000"/>
                              <a:gd name="connsiteY29" fmla="*/ 721132 h 721132"/>
                              <a:gd name="connsiteX30" fmla="*/ 1562100 w 1778000"/>
                              <a:gd name="connsiteY30" fmla="*/ 708432 h 721132"/>
                              <a:gd name="connsiteX31" fmla="*/ 1619250 w 1778000"/>
                              <a:gd name="connsiteY31" fmla="*/ 695732 h 721132"/>
                              <a:gd name="connsiteX32" fmla="*/ 1638300 w 1778000"/>
                              <a:gd name="connsiteY32" fmla="*/ 683032 h 721132"/>
                              <a:gd name="connsiteX33" fmla="*/ 1676400 w 1778000"/>
                              <a:gd name="connsiteY33" fmla="*/ 670332 h 721132"/>
                              <a:gd name="connsiteX34" fmla="*/ 1689100 w 1778000"/>
                              <a:gd name="connsiteY34" fmla="*/ 651282 h 721132"/>
                              <a:gd name="connsiteX35" fmla="*/ 1708150 w 1778000"/>
                              <a:gd name="connsiteY35" fmla="*/ 638582 h 721132"/>
                              <a:gd name="connsiteX36" fmla="*/ 1733550 w 1778000"/>
                              <a:gd name="connsiteY36" fmla="*/ 600482 h 721132"/>
                              <a:gd name="connsiteX37" fmla="*/ 1746250 w 1778000"/>
                              <a:gd name="connsiteY37" fmla="*/ 581432 h 721132"/>
                              <a:gd name="connsiteX38" fmla="*/ 1758950 w 1778000"/>
                              <a:gd name="connsiteY38" fmla="*/ 562382 h 721132"/>
                              <a:gd name="connsiteX39" fmla="*/ 1771650 w 1778000"/>
                              <a:gd name="connsiteY39" fmla="*/ 524282 h 721132"/>
                              <a:gd name="connsiteX40" fmla="*/ 1778000 w 1778000"/>
                              <a:gd name="connsiteY40" fmla="*/ 505232 h 721132"/>
                              <a:gd name="connsiteX41" fmla="*/ 1771650 w 1778000"/>
                              <a:gd name="connsiteY41" fmla="*/ 346482 h 721132"/>
                              <a:gd name="connsiteX42" fmla="*/ 1752600 w 1778000"/>
                              <a:gd name="connsiteY42" fmla="*/ 282982 h 721132"/>
                              <a:gd name="connsiteX43" fmla="*/ 1739900 w 1778000"/>
                              <a:gd name="connsiteY43" fmla="*/ 263932 h 721132"/>
                              <a:gd name="connsiteX44" fmla="*/ 1727200 w 1778000"/>
                              <a:gd name="connsiteY44" fmla="*/ 225832 h 721132"/>
                              <a:gd name="connsiteX45" fmla="*/ 1714500 w 1778000"/>
                              <a:gd name="connsiteY45" fmla="*/ 206782 h 721132"/>
                              <a:gd name="connsiteX46" fmla="*/ 1695450 w 1778000"/>
                              <a:gd name="connsiteY46" fmla="*/ 168682 h 721132"/>
                              <a:gd name="connsiteX47" fmla="*/ 1651000 w 1778000"/>
                              <a:gd name="connsiteY47" fmla="*/ 143282 h 721132"/>
                              <a:gd name="connsiteX48" fmla="*/ 1631950 w 1778000"/>
                              <a:gd name="connsiteY48" fmla="*/ 130582 h 721132"/>
                              <a:gd name="connsiteX49" fmla="*/ 1593850 w 1778000"/>
                              <a:gd name="connsiteY49" fmla="*/ 117882 h 721132"/>
                              <a:gd name="connsiteX50" fmla="*/ 1574800 w 1778000"/>
                              <a:gd name="connsiteY50" fmla="*/ 111532 h 721132"/>
                              <a:gd name="connsiteX51" fmla="*/ 1530350 w 1778000"/>
                              <a:gd name="connsiteY51" fmla="*/ 105182 h 721132"/>
                              <a:gd name="connsiteX52" fmla="*/ 1504950 w 1778000"/>
                              <a:gd name="connsiteY52" fmla="*/ 98832 h 721132"/>
                              <a:gd name="connsiteX53" fmla="*/ 1358900 w 1778000"/>
                              <a:gd name="connsiteY53" fmla="*/ 86132 h 721132"/>
                              <a:gd name="connsiteX54" fmla="*/ 1314450 w 1778000"/>
                              <a:gd name="connsiteY54" fmla="*/ 79782 h 721132"/>
                              <a:gd name="connsiteX55" fmla="*/ 1257300 w 1778000"/>
                              <a:gd name="connsiteY55" fmla="*/ 73432 h 721132"/>
                              <a:gd name="connsiteX56" fmla="*/ 1219200 w 1778000"/>
                              <a:gd name="connsiteY56" fmla="*/ 60732 h 721132"/>
                              <a:gd name="connsiteX57" fmla="*/ 1162050 w 1778000"/>
                              <a:gd name="connsiteY57" fmla="*/ 54382 h 721132"/>
                              <a:gd name="connsiteX58" fmla="*/ 1123950 w 1778000"/>
                              <a:gd name="connsiteY58" fmla="*/ 48032 h 721132"/>
                              <a:gd name="connsiteX59" fmla="*/ 1060450 w 1778000"/>
                              <a:gd name="connsiteY59" fmla="*/ 35332 h 721132"/>
                              <a:gd name="connsiteX60" fmla="*/ 717550 w 1778000"/>
                              <a:gd name="connsiteY60" fmla="*/ 22632 h 721132"/>
                              <a:gd name="connsiteX61" fmla="*/ 628650 w 1778000"/>
                              <a:gd name="connsiteY61" fmla="*/ 16282 h 721132"/>
                              <a:gd name="connsiteX62" fmla="*/ 565150 w 1778000"/>
                              <a:gd name="connsiteY62" fmla="*/ 3582 h 721132"/>
                              <a:gd name="connsiteX63" fmla="*/ 355600 w 1778000"/>
                              <a:gd name="connsiteY63" fmla="*/ 3582 h 721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Lst>
                            <a:rect l="l" t="t" r="r" b="b"/>
                            <a:pathLst>
                              <a:path w="1778000" h="721132">
                                <a:moveTo>
                                  <a:pt x="355600" y="3582"/>
                                </a:moveTo>
                                <a:cubicBezTo>
                                  <a:pt x="314325" y="4640"/>
                                  <a:pt x="330225" y="7974"/>
                                  <a:pt x="317500" y="9932"/>
                                </a:cubicBezTo>
                                <a:cubicBezTo>
                                  <a:pt x="302707" y="12208"/>
                                  <a:pt x="287726" y="13347"/>
                                  <a:pt x="273050" y="16282"/>
                                </a:cubicBezTo>
                                <a:cubicBezTo>
                                  <a:pt x="266486" y="17595"/>
                                  <a:pt x="260564" y="21319"/>
                                  <a:pt x="254000" y="22632"/>
                                </a:cubicBezTo>
                                <a:cubicBezTo>
                                  <a:pt x="239324" y="25567"/>
                                  <a:pt x="224367" y="26865"/>
                                  <a:pt x="209550" y="28982"/>
                                </a:cubicBezTo>
                                <a:cubicBezTo>
                                  <a:pt x="203200" y="31099"/>
                                  <a:pt x="196936" y="33493"/>
                                  <a:pt x="190500" y="35332"/>
                                </a:cubicBezTo>
                                <a:cubicBezTo>
                                  <a:pt x="134686" y="51279"/>
                                  <a:pt x="191725" y="32807"/>
                                  <a:pt x="146050" y="48032"/>
                                </a:cubicBezTo>
                                <a:cubicBezTo>
                                  <a:pt x="133563" y="66763"/>
                                  <a:pt x="132635" y="70853"/>
                                  <a:pt x="114300" y="86132"/>
                                </a:cubicBezTo>
                                <a:cubicBezTo>
                                  <a:pt x="108437" y="91018"/>
                                  <a:pt x="101600" y="94599"/>
                                  <a:pt x="95250" y="98832"/>
                                </a:cubicBezTo>
                                <a:cubicBezTo>
                                  <a:pt x="86783" y="111532"/>
                                  <a:pt x="74677" y="122452"/>
                                  <a:pt x="69850" y="136932"/>
                                </a:cubicBezTo>
                                <a:lnTo>
                                  <a:pt x="50800" y="194082"/>
                                </a:lnTo>
                                <a:lnTo>
                                  <a:pt x="44450" y="213132"/>
                                </a:lnTo>
                                <a:cubicBezTo>
                                  <a:pt x="42333" y="219482"/>
                                  <a:pt x="39723" y="225688"/>
                                  <a:pt x="38100" y="232182"/>
                                </a:cubicBezTo>
                                <a:cubicBezTo>
                                  <a:pt x="35983" y="240649"/>
                                  <a:pt x="34258" y="249223"/>
                                  <a:pt x="31750" y="257582"/>
                                </a:cubicBezTo>
                                <a:cubicBezTo>
                                  <a:pt x="27903" y="270404"/>
                                  <a:pt x="23283" y="282982"/>
                                  <a:pt x="19050" y="295682"/>
                                </a:cubicBezTo>
                                <a:cubicBezTo>
                                  <a:pt x="16933" y="302032"/>
                                  <a:pt x="14323" y="308238"/>
                                  <a:pt x="12700" y="314732"/>
                                </a:cubicBezTo>
                                <a:cubicBezTo>
                                  <a:pt x="4727" y="346626"/>
                                  <a:pt x="9110" y="331853"/>
                                  <a:pt x="0" y="359182"/>
                                </a:cubicBezTo>
                                <a:cubicBezTo>
                                  <a:pt x="2117" y="386699"/>
                                  <a:pt x="2927" y="414347"/>
                                  <a:pt x="6350" y="441732"/>
                                </a:cubicBezTo>
                                <a:cubicBezTo>
                                  <a:pt x="10180" y="472372"/>
                                  <a:pt x="25740" y="461802"/>
                                  <a:pt x="38100" y="498882"/>
                                </a:cubicBezTo>
                                <a:cubicBezTo>
                                  <a:pt x="70865" y="597176"/>
                                  <a:pt x="33311" y="495655"/>
                                  <a:pt x="63500" y="556032"/>
                                </a:cubicBezTo>
                                <a:cubicBezTo>
                                  <a:pt x="66493" y="562019"/>
                                  <a:pt x="66599" y="569231"/>
                                  <a:pt x="69850" y="575082"/>
                                </a:cubicBezTo>
                                <a:cubicBezTo>
                                  <a:pt x="77263" y="588425"/>
                                  <a:pt x="90423" y="598702"/>
                                  <a:pt x="95250" y="613182"/>
                                </a:cubicBezTo>
                                <a:cubicBezTo>
                                  <a:pt x="97367" y="619532"/>
                                  <a:pt x="96867" y="627499"/>
                                  <a:pt x="101600" y="632232"/>
                                </a:cubicBezTo>
                                <a:cubicBezTo>
                                  <a:pt x="112393" y="643025"/>
                                  <a:pt x="139700" y="657632"/>
                                  <a:pt x="139700" y="657632"/>
                                </a:cubicBezTo>
                                <a:cubicBezTo>
                                  <a:pt x="141817" y="663982"/>
                                  <a:pt x="140238" y="673361"/>
                                  <a:pt x="146050" y="676682"/>
                                </a:cubicBezTo>
                                <a:cubicBezTo>
                                  <a:pt x="157229" y="683070"/>
                                  <a:pt x="171581" y="680239"/>
                                  <a:pt x="184150" y="683032"/>
                                </a:cubicBezTo>
                                <a:cubicBezTo>
                                  <a:pt x="211805" y="689178"/>
                                  <a:pt x="199272" y="693902"/>
                                  <a:pt x="234950" y="695732"/>
                                </a:cubicBezTo>
                                <a:cubicBezTo>
                                  <a:pt x="306853" y="699419"/>
                                  <a:pt x="378870" y="700482"/>
                                  <a:pt x="450850" y="702082"/>
                                </a:cubicBezTo>
                                <a:lnTo>
                                  <a:pt x="1073150" y="714782"/>
                                </a:lnTo>
                                <a:lnTo>
                                  <a:pt x="1238250" y="721132"/>
                                </a:lnTo>
                                <a:cubicBezTo>
                                  <a:pt x="1309362" y="718977"/>
                                  <a:pt x="1474445" y="715737"/>
                                  <a:pt x="1562100" y="708432"/>
                                </a:cubicBezTo>
                                <a:cubicBezTo>
                                  <a:pt x="1573807" y="707456"/>
                                  <a:pt x="1605139" y="702787"/>
                                  <a:pt x="1619250" y="695732"/>
                                </a:cubicBezTo>
                                <a:cubicBezTo>
                                  <a:pt x="1626076" y="692319"/>
                                  <a:pt x="1631326" y="686132"/>
                                  <a:pt x="1638300" y="683032"/>
                                </a:cubicBezTo>
                                <a:cubicBezTo>
                                  <a:pt x="1650533" y="677595"/>
                                  <a:pt x="1676400" y="670332"/>
                                  <a:pt x="1676400" y="670332"/>
                                </a:cubicBezTo>
                                <a:cubicBezTo>
                                  <a:pt x="1680633" y="663982"/>
                                  <a:pt x="1683704" y="656678"/>
                                  <a:pt x="1689100" y="651282"/>
                                </a:cubicBezTo>
                                <a:cubicBezTo>
                                  <a:pt x="1694496" y="645886"/>
                                  <a:pt x="1703124" y="644325"/>
                                  <a:pt x="1708150" y="638582"/>
                                </a:cubicBezTo>
                                <a:cubicBezTo>
                                  <a:pt x="1718201" y="627095"/>
                                  <a:pt x="1725083" y="613182"/>
                                  <a:pt x="1733550" y="600482"/>
                                </a:cubicBezTo>
                                <a:lnTo>
                                  <a:pt x="1746250" y="581432"/>
                                </a:lnTo>
                                <a:cubicBezTo>
                                  <a:pt x="1750483" y="575082"/>
                                  <a:pt x="1756537" y="569622"/>
                                  <a:pt x="1758950" y="562382"/>
                                </a:cubicBezTo>
                                <a:lnTo>
                                  <a:pt x="1771650" y="524282"/>
                                </a:lnTo>
                                <a:lnTo>
                                  <a:pt x="1778000" y="505232"/>
                                </a:lnTo>
                                <a:cubicBezTo>
                                  <a:pt x="1775883" y="452315"/>
                                  <a:pt x="1775294" y="399315"/>
                                  <a:pt x="1771650" y="346482"/>
                                </a:cubicBezTo>
                                <a:cubicBezTo>
                                  <a:pt x="1770967" y="336584"/>
                                  <a:pt x="1754386" y="285661"/>
                                  <a:pt x="1752600" y="282982"/>
                                </a:cubicBezTo>
                                <a:cubicBezTo>
                                  <a:pt x="1748367" y="276632"/>
                                  <a:pt x="1743000" y="270906"/>
                                  <a:pt x="1739900" y="263932"/>
                                </a:cubicBezTo>
                                <a:cubicBezTo>
                                  <a:pt x="1734463" y="251699"/>
                                  <a:pt x="1734626" y="236971"/>
                                  <a:pt x="1727200" y="225832"/>
                                </a:cubicBezTo>
                                <a:cubicBezTo>
                                  <a:pt x="1722967" y="219482"/>
                                  <a:pt x="1717913" y="213608"/>
                                  <a:pt x="1714500" y="206782"/>
                                </a:cubicBezTo>
                                <a:cubicBezTo>
                                  <a:pt x="1704171" y="186124"/>
                                  <a:pt x="1713648" y="186880"/>
                                  <a:pt x="1695450" y="168682"/>
                                </a:cubicBezTo>
                                <a:cubicBezTo>
                                  <a:pt x="1664741" y="137973"/>
                                  <a:pt x="1680061" y="157813"/>
                                  <a:pt x="1651000" y="143282"/>
                                </a:cubicBezTo>
                                <a:cubicBezTo>
                                  <a:pt x="1644174" y="139869"/>
                                  <a:pt x="1638924" y="133682"/>
                                  <a:pt x="1631950" y="130582"/>
                                </a:cubicBezTo>
                                <a:cubicBezTo>
                                  <a:pt x="1619717" y="125145"/>
                                  <a:pt x="1606550" y="122115"/>
                                  <a:pt x="1593850" y="117882"/>
                                </a:cubicBezTo>
                                <a:cubicBezTo>
                                  <a:pt x="1587500" y="115765"/>
                                  <a:pt x="1581426" y="112479"/>
                                  <a:pt x="1574800" y="111532"/>
                                </a:cubicBezTo>
                                <a:cubicBezTo>
                                  <a:pt x="1559983" y="109415"/>
                                  <a:pt x="1545076" y="107859"/>
                                  <a:pt x="1530350" y="105182"/>
                                </a:cubicBezTo>
                                <a:cubicBezTo>
                                  <a:pt x="1521764" y="103621"/>
                                  <a:pt x="1513558" y="100267"/>
                                  <a:pt x="1504950" y="98832"/>
                                </a:cubicBezTo>
                                <a:cubicBezTo>
                                  <a:pt x="1456898" y="90823"/>
                                  <a:pt x="1407177" y="89350"/>
                                  <a:pt x="1358900" y="86132"/>
                                </a:cubicBezTo>
                                <a:lnTo>
                                  <a:pt x="1314450" y="79782"/>
                                </a:lnTo>
                                <a:cubicBezTo>
                                  <a:pt x="1295431" y="77405"/>
                                  <a:pt x="1276095" y="77191"/>
                                  <a:pt x="1257300" y="73432"/>
                                </a:cubicBezTo>
                                <a:cubicBezTo>
                                  <a:pt x="1244173" y="70807"/>
                                  <a:pt x="1232327" y="63357"/>
                                  <a:pt x="1219200" y="60732"/>
                                </a:cubicBezTo>
                                <a:cubicBezTo>
                                  <a:pt x="1200405" y="56973"/>
                                  <a:pt x="1181049" y="56915"/>
                                  <a:pt x="1162050" y="54382"/>
                                </a:cubicBezTo>
                                <a:cubicBezTo>
                                  <a:pt x="1149288" y="52680"/>
                                  <a:pt x="1136605" y="50405"/>
                                  <a:pt x="1123950" y="48032"/>
                                </a:cubicBezTo>
                                <a:cubicBezTo>
                                  <a:pt x="1102734" y="44054"/>
                                  <a:pt x="1081988" y="36768"/>
                                  <a:pt x="1060450" y="35332"/>
                                </a:cubicBezTo>
                                <a:cubicBezTo>
                                  <a:pt x="882806" y="23489"/>
                                  <a:pt x="997010" y="29798"/>
                                  <a:pt x="717550" y="22632"/>
                                </a:cubicBezTo>
                                <a:cubicBezTo>
                                  <a:pt x="687917" y="20515"/>
                                  <a:pt x="658129" y="19967"/>
                                  <a:pt x="628650" y="16282"/>
                                </a:cubicBezTo>
                                <a:cubicBezTo>
                                  <a:pt x="607231" y="13605"/>
                                  <a:pt x="586714" y="4562"/>
                                  <a:pt x="565150" y="3582"/>
                                </a:cubicBezTo>
                                <a:cubicBezTo>
                                  <a:pt x="400076" y="-3921"/>
                                  <a:pt x="396875" y="2524"/>
                                  <a:pt x="355600" y="3582"/>
                                </a:cubicBez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307A3E6" id="Group 186" o:spid="_x0000_s1026" style="position:absolute;margin-left:31pt;margin-top:-47pt;width:233.5pt;height:118.35pt;z-index:251729920" coordsize="29654,15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">
                <v:shape id="Freeform 187" o:spid="_x0000_s1027" style="position:absolute;width:29654;height:15028;visibility:visible;mso-wrap-style:square;v-text-anchor:middle" coordsize="2965467,1502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" path="m101617,31750v39158,-35983,105768,9389,260350,19050c379995,54406,422414,63500,438167,63500v76229,,152400,-4233,228600,-6350l914417,63500v21255,868,42237,5715,63500,6350c1098532,73450,1219217,74083,1339867,76200v40217,2117,80506,3138,120650,6350c1473351,83577,1485813,87552,1498617,88900v27446,2889,55065,3851,82550,6350c1600256,96985,1619267,99483,1638317,101600v105833,-2117,211646,-6350,317500,-6350c2003162,95250,2140898,104436,2197117,107950v31750,-2117,63587,-3184,95250,-6350c2322160,98621,2319162,95758,2343167,88900v8391,-2398,17041,-3842,25400,-6350c2381389,78703,2393314,70804,2406667,69850r88900,-6350c2506150,61383,2516607,58489,2527317,57150v70891,-8861,53277,-1765,107950,-12700c2643825,42738,2652148,39993,2660667,38100v10536,-2341,21131,-4419,31750,-6350c2705085,29447,2718026,28523,2730517,25400v12987,-3247,25400,-8467,38100,-12700c2774967,10583,2781173,7973,2787667,6350l2813067,v4233,6350,11445,11522,12700,19050c2833108,63094,2824347,110040,2838467,152400v9763,29289,5037,12486,12700,50800c2849050,249767,2847637,296371,2844817,342900v-5491,90601,-14079,69863,,177800c2846548,533975,2854892,545673,2857517,558800v2117,10583,3510,21337,6350,31750l2882917,647700v2117,6350,5037,12486,6350,19050c2891384,677333,2893843,687854,2895617,698500v3376,20256,8014,61464,12700,82550c2909769,787584,2913044,793606,2914667,800100v2618,10471,4009,21214,6350,31750c2922910,840369,2925655,848692,2927367,857250v10542,52708,-1346,22709,19050,63500c2948534,937683,2949714,954760,2952767,971550v1197,6586,4898,12516,6350,19050c2961910,1003169,2963350,1016000,2965467,1028700v-2117,52917,-2940,105901,-6350,158750c2958288,1200298,2955292,1212925,2952767,1225550v-11703,58515,-9205,46665,-25400,95250c2911406,1368683,2932936,1309661,2908317,1358900v-2993,5987,-2169,13823,-6350,19050c2890302,1392531,2873572,1392183,2857517,1397000v-12822,3847,-25519,8125,-38100,12700c2811648,1412525,2780749,1426054,2768617,1428750v-12569,2793,-25531,3557,-38100,6350c2675524,1447321,2768220,1443505,2647967,1447800v-97328,3476,-194733,4233,-292100,6350c2155056,1473275,2267146,1465455,2019317,1473200v-6350,2117,-12614,4511,-19050,6350c1912232,1504703,1884726,1483396,1746267,1479550v-71452,-17863,7266,73,-152400,-12700c1488047,1458384,1663484,1459892,1511317,1454150v-95206,-3593,-190500,-4233,-285750,-6350c1140277,1433585,1159374,1435100,1016017,1435100v-198978,,-397933,4233,-596900,6350c397950,1443567,376703,1444989,355617,1447800v-10698,1426,-21052,4924,-31750,6350c302781,1456961,281534,1458383,260367,1460500v-6350,2117,-12592,4589,-19050,6350c224478,1471443,207076,1474030,190517,1479550r-38100,12700c44878,1487769,-21512,1534843,6367,1460500v3324,-8863,8467,-16933,12700,-25400c23712,1411874,27375,1386734,38117,1365250r12700,-25400c63871,1209308,50387,1330157,63517,1238250v2413,-16894,3297,-34010,6350,-50800c71064,1180864,74594,1174894,76217,1168400v2618,-10471,4824,-21066,6350,-31750c85278,1117675,85586,1098376,88917,1079500v3033,-17189,9831,-33583,12700,-50800c109841,979356,103185,1002554,120667,958850v2117,-14817,3415,-29774,6350,-44450c130440,897284,139717,863600,139717,863600v2117,-19050,3639,-38175,6350,-57150c147593,795766,152417,785493,152417,774700v,-52959,-1249,-106037,-6350,-158750c144778,602625,136614,590837,133367,577850l120667,527050v-8591,-111689,-9856,-84267,,-222250c121584,291958,126695,279571,127017,266700,128816,194756,62459,67733,101617,31750xe" fillcolor="#963" strokecolor="#073662 [1604]" strokeweight="1pt">
                  <v:stroke joinstyle="miter"/>
                  <v:path arrowok="t" o:connecttype="custom" o:connectlocs="101617,31750;361967,50800;438167,63500;666767,57150;914417,63500;977917,69850;1339867,76200;1460517,82550;1498617,88900;1581167,95250;1638317,101600;1955817,95250;2197117,107950;2292367,101600;2343167,88900;2368567,82550;2406667,69850;2495567,63500;2527317,57150;2635267,44450;2660667,38100;2692417,31750;2730517,25400;2768617,12700;2787667,6350;2813067,0;2825767,19050;2838467,152400;2851167,203200;2844817,342900;2844817,520700;2857517,558800;2863867,590550;2882917,647700;2889267,666750;2895617,698500;2908317,781050;2914667,800100;2921017,831850;2927367,857250;2946417,920750;2952767,971550;2959117,990600;2965467,1028700;2959117,1187450;2952767,1225550;2927367,1320800;2908317,1358900;2901967,1377950;2857517,1397000;2819417,1409700;2768617,1428750;2730517,1435100;2647967,1447800;2355867,1454150;2019317,1473200;2000267,1479550;1746267,1479550;1593867,1466850;1511317,1454150;1225567,1447800;1016017,1435100;419117,1441450;355617,1447800;323867,1454150;260367,1460500;241317,1466850;190517,1479550;152417,1492250;6367,1460500;19067,1435100;38117,1365250;50817,1339850;63517,1238250;69867,1187450;76217,1168400;82567,1136650;88917,1079500;101617,1028700;120667,958850;127017,914400;139717,863600;146067,806450;152417,774700;146067,615950;133367,577850;120667,527050;120667,304800;127017,266700;101617,31750" o:connectangles="0,0,0,0,0,0,0,0,0,0,0,0,0,0,0,0,0,0,0,0,0,0,0,0,0,0,0,0,0,0,0,0,0,0,0,0,0,0,0,0,0,0,0,0,0,0,0,0,0,0,0,0,0,0,0,0,0,0,0,0,0,0,0,0,0,0,0,0,0,0,0,0,0,0,0,0,0,0,0,0,0,0,0,0,0,0,0,0,0,0"/>
                </v:shape>
                <v:shape id="Freeform 188" o:spid="_x0000_s1028" style="position:absolute;left:6286;top:3810;width:17780;height:7211;visibility:visible;mso-wrap-style:square;v-text-anchor:middle" coordsize="1778000,72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" path="m355600,3582c314325,4640,330225,7974,317500,9932v-14793,2276,-29774,3415,-44450,6350c266486,17595,260564,21319,254000,22632v-14676,2935,-29633,4233,-44450,6350c203200,31099,196936,33493,190500,35332v-55814,15947,1225,-2525,-44450,12700c133563,66763,132635,70853,114300,86132v-5863,4886,-12700,8467,-19050,12700c86783,111532,74677,122452,69850,136932l50800,194082r-6350,19050c42333,219482,39723,225688,38100,232182v-2117,8467,-3842,17041,-6350,25400c27903,270404,23283,282982,19050,295682v-2117,6350,-4727,12556,-6350,19050c4727,346626,9110,331853,,359182v2117,27517,2927,55165,6350,82550c10180,472372,25740,461802,38100,498882v32765,98294,-4789,-3227,25400,57150c66493,562019,66599,569231,69850,575082v7413,13343,20573,23620,25400,38100c97367,619532,96867,627499,101600,632232v10793,10793,38100,25400,38100,25400c141817,663982,140238,673361,146050,676682v11179,6388,25531,3557,38100,6350c211805,689178,199272,693902,234950,695732v71903,3687,143920,4750,215900,6350l1073150,714782r165100,6350c1309362,718977,1474445,715737,1562100,708432v11707,-976,43039,-5645,57150,-12700c1626076,692319,1631326,686132,1638300,683032v12233,-5437,38100,-12700,38100,-12700c1680633,663982,1683704,656678,1689100,651282v5396,-5396,14024,-6957,19050,-12700c1718201,627095,1725083,613182,1733550,600482r12700,-19050c1750483,575082,1756537,569622,1758950,562382r12700,-38100l1778000,505232v-2117,-52917,-2706,-105917,-6350,-158750c1770967,336584,1754386,285661,1752600,282982v-4233,-6350,-9600,-12076,-12700,-19050c1734463,251699,1734626,236971,1727200,225832v-4233,-6350,-9287,-12224,-12700,-19050c1704171,186124,1713648,186880,1695450,168682v-30709,-30709,-15389,-10869,-44450,-25400c1644174,139869,1638924,133682,1631950,130582v-12233,-5437,-25400,-8467,-38100,-12700c1587500,115765,1581426,112479,1574800,111532v-14817,-2117,-29724,-3673,-44450,-6350c1521764,103621,1513558,100267,1504950,98832v-48052,-8009,-97773,-9482,-146050,-12700l1314450,79782v-19019,-2377,-38355,-2591,-57150,-6350c1244173,70807,1232327,63357,1219200,60732v-18795,-3759,-38151,-3817,-57150,-6350c1149288,52680,1136605,50405,1123950,48032v-21216,-3978,-41962,-11264,-63500,-12700c882806,23489,997010,29798,717550,22632,687917,20515,658129,19967,628650,16282,607231,13605,586714,4562,565150,3582,400076,-3921,396875,2524,355600,3582xe" fillcolor="white [3212]" strokecolor="#073662 [1604]" strokeweight="1pt">
                  <v:stroke joinstyle="miter"/>
                  <v:path arrowok="t" o:connecttype="custom" o:connectlocs="355600,3582;317500,9932;273050,16282;254000,22632;209550,28982;190500,35332;146050,48032;114300,86132;95250,98832;69850,136932;50800,194082;44450,213132;38100,232182;31750,257582;19050,295682;12700,314732;0,359182;6350,441732;38100,498882;63500,556032;69850,575082;95250,613182;101600,632232;139700,657632;146050,676682;184150,683032;234950,695732;450850,702082;1073150,714782;1238250,721132;1562100,708432;1619250,695732;1638300,683032;1676400,670332;1689100,651282;1708150,638582;1733550,600482;1746250,581432;1758950,562382;1771650,524282;1778000,505232;1771650,346482;1752600,282982;1739900,263932;1727200,225832;1714500,206782;1695450,168682;1651000,143282;1631950,130582;1593850,117882;1574800,111532;1530350,105182;1504950,98832;1358900,86132;1314450,79782;1257300,73432;1219200,60732;1162050,54382;1123950,48032;1060450,35332;717550,22632;628650,16282;565150,3582;355600,3582" o:connectangles="0,0,0,0,0,0,0,0,0,0,0,0,0,0,0,0,0,0,0,0,0,0,0,0,0,0,0,0,0,0,0,0,0,0,0,0,0,0,0,0,0,0,0,0,0,0,0,0,0,0,0,0,0,0,0,0,0,0,0,0,0,0,0,0"/>
                </v:shape>
              </v:group>
            </w:pict>
          </mc:Fallback>
        </mc:AlternateContent>
      </w:r>
      <w:r>
        <w:rPr>
          <w:noProof/>
          <w:lang w:bidi="ar-SA"/>
        </w:rPr>
        <mc:AlternateContent>
          <mc:Choice Requires="wps">
            <w:drawing>
              <wp:anchor distT="0" distB="0" distL="114300" distR="114300" simplePos="0" relativeHeight="251747328" behindDoc="0" locked="0" layoutInCell="1" allowOverlap="1" wp14:anchorId="56C3CBAF" wp14:editId="3069DBEE">
                <wp:simplePos x="0" y="0"/>
                <wp:positionH relativeFrom="column">
                  <wp:posOffset>3759200</wp:posOffset>
                </wp:positionH>
                <wp:positionV relativeFrom="paragraph">
                  <wp:posOffset>-431800</wp:posOffset>
                </wp:positionV>
                <wp:extent cx="1873250" cy="1041400"/>
                <wp:effectExtent l="0" t="0" r="0" b="6350"/>
                <wp:wrapNone/>
                <wp:docPr id="189" name="Text Box 189"/>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F130EA" w14:textId="77777777" w:rsidR="003630B2" w:rsidRDefault="003630B2" w:rsidP="00472767">
                            <w:pPr>
                              <w:pStyle w:val="BodyText2"/>
                            </w:pPr>
                            <w:r>
                              <w:t>After buffering we will mask some areas of the river where the separate areas are closer than 2x the buffer 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C3CBAF" id="Text Box 189" o:spid="_x0000_s1030" type="#_x0000_t202" style="position:absolute;margin-left:296pt;margin-top:-34pt;width:147.5pt;height:82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" filled="f" stroked="f" strokeweight=".5pt">
                <v:textbox>
                  <w:txbxContent>
                    <w:p w14:paraId="54F130EA" w14:textId="77777777" w:rsidR="003630B2" w:rsidRDefault="003630B2" w:rsidP="00472767">
                      <w:pPr>
                        <w:pStyle w:val="BodyText2"/>
                      </w:pPr>
                      <w:r>
                        <w:t>After buffering we will mask some areas of the river where the separate areas are closer than 2x the buffer distance</w:t>
                      </w:r>
                    </w:p>
                  </w:txbxContent>
                </v:textbox>
              </v:shape>
            </w:pict>
          </mc:Fallback>
        </mc:AlternateContent>
      </w:r>
      <w:r>
        <w:rPr>
          <w:noProof/>
          <w:lang w:bidi="ar-SA"/>
        </w:rPr>
        <mc:AlternateContent>
          <mc:Choice Requires="wps">
            <w:drawing>
              <wp:anchor distT="0" distB="0" distL="114300" distR="114300" simplePos="0" relativeHeight="251749376" behindDoc="0" locked="0" layoutInCell="1" allowOverlap="1" wp14:anchorId="68270DC1" wp14:editId="3D478C37">
                <wp:simplePos x="0" y="0"/>
                <wp:positionH relativeFrom="column">
                  <wp:posOffset>1568450</wp:posOffset>
                </wp:positionH>
                <wp:positionV relativeFrom="paragraph">
                  <wp:posOffset>-654050</wp:posOffset>
                </wp:positionV>
                <wp:extent cx="857618" cy="1479550"/>
                <wp:effectExtent l="38100" t="38100" r="38100" b="25400"/>
                <wp:wrapNone/>
                <wp:docPr id="190" name="Freeform 190"/>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E0F15F6" id="Freeform 190" o:spid="_x0000_s1026" style="position:absolute;margin-left:123.5pt;margin-top:-51.5pt;width:67.55pt;height:116.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Gaz0w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2C47F18B" w14:textId="77777777" w:rsidR="00472767" w:rsidRDefault="00472767" w:rsidP="00472767">
      <w:pPr>
        <w:pStyle w:val="BodyText2"/>
      </w:pPr>
    </w:p>
    <w:p w14:paraId="5F0A28FA" w14:textId="77777777" w:rsidR="00472767" w:rsidRDefault="00472767" w:rsidP="00472767">
      <w:pPr>
        <w:pStyle w:val="BodyText2"/>
      </w:pPr>
    </w:p>
    <w:p w14:paraId="23D2E39A" w14:textId="77777777" w:rsidR="00472767" w:rsidRDefault="00472767" w:rsidP="00472767">
      <w:pPr>
        <w:pStyle w:val="BodyText2"/>
      </w:pPr>
    </w:p>
    <w:p w14:paraId="6C724A2F" w14:textId="77777777" w:rsidR="00472767" w:rsidRDefault="00472767" w:rsidP="00472767">
      <w:pPr>
        <w:pStyle w:val="BodyText2"/>
      </w:pPr>
    </w:p>
    <w:p w14:paraId="7794D299" w14:textId="77777777" w:rsidR="00472767" w:rsidRDefault="00472767" w:rsidP="00472767">
      <w:pPr>
        <w:pStyle w:val="BodyText2"/>
      </w:pPr>
      <w:r>
        <w:t xml:space="preserve"> </w:t>
      </w:r>
    </w:p>
    <w:p w14:paraId="23603C95" w14:textId="77777777" w:rsidR="00472767" w:rsidRDefault="00472767" w:rsidP="00472767">
      <w:pPr>
        <w:pStyle w:val="BodyText2"/>
      </w:pPr>
      <w:r>
        <w:t xml:space="preserve">This problem occurs with DEMs that have a higher resolution, e.g. 1000m and 250m and so we don’t use mask2’s with these DEMs. </w:t>
      </w:r>
    </w:p>
    <w:p w14:paraId="3E00E37D" w14:textId="77777777" w:rsidR="00472767" w:rsidRDefault="00472767" w:rsidP="00472767">
      <w:pPr>
        <w:pStyle w:val="BodyText2"/>
      </w:pPr>
      <w:r>
        <w:t>Very hard to solve – there are a few options, like only buffering upwards but the problem with that is that there may be small ponds on the top of mountains which would get masked out. The DEM resolution and quality affect the output of mountainous areas and mask rivers as you can see in the following screenshots (white areas are in the slopemask2):</w:t>
      </w:r>
    </w:p>
    <w:p w14:paraId="43241790" w14:textId="77777777" w:rsidR="00472767" w:rsidRDefault="00472767" w:rsidP="00472767">
      <w:pPr>
        <w:pStyle w:val="BodyText2"/>
      </w:pPr>
      <w:r>
        <w:rPr>
          <w:noProof/>
          <w:lang w:bidi="ar-SA"/>
        </w:rPr>
        <w:drawing>
          <wp:inline distT="0" distB="0" distL="0" distR="0" wp14:anchorId="7CDAF16B" wp14:editId="766C9519">
            <wp:extent cx="6043454" cy="3760967"/>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ran masking due to 90m dem - 90m buffering.png"/>
                    <pic:cNvPicPr/>
                  </pic:nvPicPr>
                  <pic:blipFill rotWithShape="1">
                    <a:blip r:embed="rId648">
                      <a:extLst>
                        <a:ext uri="{28A0092B-C50C-407E-A947-70E740481C1C}">
                          <a14:useLocalDpi xmlns:a14="http://schemas.microsoft.com/office/drawing/2010/main" val="0"/>
                        </a:ext>
                      </a:extLst>
                    </a:blip>
                    <a:srcRect r="42609"/>
                    <a:stretch/>
                  </pic:blipFill>
                  <pic:spPr bwMode="auto">
                    <a:xfrm>
                      <a:off x="0" y="0"/>
                      <a:ext cx="6051138" cy="3765749"/>
                    </a:xfrm>
                    <a:prstGeom prst="rect">
                      <a:avLst/>
                    </a:prstGeom>
                    <a:ln>
                      <a:noFill/>
                    </a:ln>
                    <a:extLst>
                      <a:ext uri="{53640926-AAD7-44D8-BBD7-CCE9431645EC}">
                        <a14:shadowObscured xmlns:a14="http://schemas.microsoft.com/office/drawing/2010/main"/>
                      </a:ext>
                    </a:extLst>
                  </pic:spPr>
                </pic:pic>
              </a:graphicData>
            </a:graphic>
          </wp:inline>
        </w:drawing>
      </w:r>
    </w:p>
    <w:p w14:paraId="5AA8D164" w14:textId="77777777" w:rsidR="00472767" w:rsidRPr="001E1FAE" w:rsidRDefault="00472767" w:rsidP="00472767">
      <w:pPr>
        <w:pStyle w:val="BodyText2"/>
      </w:pPr>
      <w:r>
        <w:t xml:space="preserve"> </w:t>
      </w:r>
    </w:p>
    <w:p w14:paraId="1975E09E" w14:textId="77777777" w:rsidR="00472767" w:rsidRDefault="00472767" w:rsidP="00472767">
      <w:pPr>
        <w:pStyle w:val="Heading9"/>
      </w:pPr>
      <w:r>
        <w:t>Snow and ice</w:t>
      </w:r>
    </w:p>
    <w:p w14:paraId="5A36C777" w14:textId="77777777" w:rsidR="00472767" w:rsidRDefault="00472767" w:rsidP="00472767">
      <w:pPr>
        <w:pStyle w:val="BodyText2"/>
      </w:pPr>
      <w:r>
        <w:t xml:space="preserve">There is a calibration issue with the B10, B11 on L8 – see </w:t>
      </w:r>
      <w:hyperlink r:id="rId649" w:history="1">
        <w:r w:rsidRPr="00D542FC">
          <w:rPr>
            <w:rStyle w:val="Hyperlink"/>
          </w:rPr>
          <w:t>here</w:t>
        </w:r>
      </w:hyperlink>
      <w:r>
        <w:t>.</w:t>
      </w:r>
    </w:p>
    <w:p w14:paraId="028F17AC" w14:textId="77777777" w:rsidR="00472767" w:rsidRDefault="00472767" w:rsidP="00472767">
      <w:pPr>
        <w:pStyle w:val="BodyText2"/>
      </w:pPr>
      <w:r>
        <w:t>Because we look for water which is bright we have to apply a specific snow/ice mask where the temperature is &lt;10 degrees to avoid false detections. This will still allow detection of bright water in warmer areas. But there are some issues with the thermal data where we are computing the median on a collection:</w:t>
      </w:r>
    </w:p>
    <w:p w14:paraId="468BC321" w14:textId="77777777" w:rsidR="00472767" w:rsidRDefault="00472767" w:rsidP="00472767">
      <w:pPr>
        <w:pStyle w:val="BodyText2"/>
      </w:pPr>
      <w:r>
        <w:rPr>
          <w:noProof/>
          <w:lang w:bidi="ar-SA"/>
        </w:rPr>
        <w:lastRenderedPageBreak/>
        <w:drawing>
          <wp:inline distT="0" distB="0" distL="0" distR="0" wp14:anchorId="3EA0CA68" wp14:editId="3981C808">
            <wp:extent cx="3456432" cy="2642616"/>
            <wp:effectExtent l="0" t="0" r="0" b="571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0">
                      <a:extLst>
                        <a:ext uri="{28A0092B-C50C-407E-A947-70E740481C1C}">
                          <a14:useLocalDpi xmlns:a14="http://schemas.microsoft.com/office/drawing/2010/main" val="0"/>
                        </a:ext>
                      </a:extLst>
                    </a:blip>
                    <a:srcRect/>
                    <a:stretch>
                      <a:fillRect/>
                    </a:stretch>
                  </pic:blipFill>
                  <pic:spPr bwMode="auto">
                    <a:xfrm>
                      <a:off x="0" y="0"/>
                      <a:ext cx="3456432" cy="2642616"/>
                    </a:xfrm>
                    <a:prstGeom prst="rect">
                      <a:avLst/>
                    </a:prstGeom>
                    <a:noFill/>
                    <a:ln>
                      <a:noFill/>
                    </a:ln>
                  </pic:spPr>
                </pic:pic>
              </a:graphicData>
            </a:graphic>
          </wp:inline>
        </w:drawing>
      </w:r>
    </w:p>
    <w:p w14:paraId="7AC991D1" w14:textId="0B88D7E5" w:rsidR="00472767" w:rsidRDefault="00472767" w:rsidP="00472767">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5</w:t>
      </w:r>
      <w:r w:rsidR="00B13D76">
        <w:rPr>
          <w:noProof/>
        </w:rPr>
        <w:fldChar w:fldCharType="end"/>
      </w:r>
      <w:r>
        <w:t xml:space="preserve"> Issues with missing thermal data in collection.median()</w:t>
      </w:r>
    </w:p>
    <w:p w14:paraId="21EC050D" w14:textId="77777777" w:rsidR="00472767" w:rsidRDefault="00472767" w:rsidP="00472767">
      <w:pPr>
        <w:pStyle w:val="BodyText2"/>
      </w:pPr>
      <w:r>
        <w:t>The actual thermal data looks like this (</w:t>
      </w:r>
      <w:r w:rsidRPr="00874D6E">
        <w:t>LC80290332014052LGN00</w:t>
      </w:r>
      <w:r>
        <w:t xml:space="preserve"> and </w:t>
      </w:r>
      <w:r w:rsidRPr="00874D6E">
        <w:t>LC80300332014043LGN00</w:t>
      </w:r>
      <w:r>
        <w:t>):</w:t>
      </w:r>
    </w:p>
    <w:p w14:paraId="768A7C97" w14:textId="77777777" w:rsidR="00472767" w:rsidRDefault="00472767" w:rsidP="00472767">
      <w:pPr>
        <w:pStyle w:val="BodyText2"/>
      </w:pPr>
      <w:r w:rsidRPr="00864AF9">
        <w:rPr>
          <w:noProof/>
          <w:lang w:bidi="ar-SA"/>
        </w:rPr>
        <mc:AlternateContent>
          <mc:Choice Requires="wps">
            <w:drawing>
              <wp:anchor distT="0" distB="0" distL="114300" distR="114300" simplePos="0" relativeHeight="251732992" behindDoc="0" locked="0" layoutInCell="1" allowOverlap="1" wp14:anchorId="42E3A2FD" wp14:editId="31F093B6">
                <wp:simplePos x="0" y="0"/>
                <wp:positionH relativeFrom="column">
                  <wp:posOffset>1087755</wp:posOffset>
                </wp:positionH>
                <wp:positionV relativeFrom="paragraph">
                  <wp:posOffset>-232410</wp:posOffset>
                </wp:positionV>
                <wp:extent cx="29210" cy="783590"/>
                <wp:effectExtent l="76200" t="0" r="66040" b="54610"/>
                <wp:wrapNone/>
                <wp:docPr id="191" name="Straight Arrow Connector 191"/>
                <wp:cNvGraphicFramePr/>
                <a:graphic xmlns:a="http://schemas.openxmlformats.org/drawingml/2006/main">
                  <a:graphicData uri="http://schemas.microsoft.com/office/word/2010/wordprocessingShape">
                    <wps:wsp>
                      <wps:cNvCnPr/>
                      <wps:spPr>
                        <a:xfrm flipH="1">
                          <a:off x="0" y="0"/>
                          <a:ext cx="29210" cy="783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53A67BA" id="_x0000_t32" coordsize="21600,21600" o:spt="32" o:oned="t" path="m,l21600,21600e" filled="f">
                <v:path arrowok="t" fillok="f" o:connecttype="none"/>
                <o:lock v:ext="edit" shapetype="t"/>
              </v:shapetype>
              <v:shape id="Straight Arrow Connector 191" o:spid="_x0000_s1026" type="#_x0000_t32" style="position:absolute;margin-left:85.65pt;margin-top:-18.3pt;width:2.3pt;height:61.7pt;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" strokecolor="#0f6fc6 [3204]" strokeweight=".5pt">
                <v:stroke endarrow="block" joinstyle="miter"/>
              </v:shape>
            </w:pict>
          </mc:Fallback>
        </mc:AlternateContent>
      </w:r>
      <w:r w:rsidRPr="00864AF9">
        <w:rPr>
          <w:noProof/>
          <w:lang w:bidi="ar-SA"/>
        </w:rPr>
        <mc:AlternateContent>
          <mc:Choice Requires="wps">
            <w:drawing>
              <wp:anchor distT="0" distB="0" distL="114300" distR="114300" simplePos="0" relativeHeight="251734016" behindDoc="0" locked="0" layoutInCell="1" allowOverlap="1" wp14:anchorId="755F71C0" wp14:editId="699BBB46">
                <wp:simplePos x="0" y="0"/>
                <wp:positionH relativeFrom="column">
                  <wp:posOffset>647205</wp:posOffset>
                </wp:positionH>
                <wp:positionV relativeFrom="paragraph">
                  <wp:posOffset>-564078</wp:posOffset>
                </wp:positionV>
                <wp:extent cx="984885" cy="914400"/>
                <wp:effectExtent l="0" t="0" r="0" b="0"/>
                <wp:wrapNone/>
                <wp:docPr id="192" name="Text Box 192"/>
                <wp:cNvGraphicFramePr/>
                <a:graphic xmlns:a="http://schemas.openxmlformats.org/drawingml/2006/main">
                  <a:graphicData uri="http://schemas.microsoft.com/office/word/2010/wordprocessingShape">
                    <wps:wsp>
                      <wps:cNvSpPr txBox="1"/>
                      <wps:spPr>
                        <a:xfrm>
                          <a:off x="0" y="0"/>
                          <a:ext cx="984885"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10143" w14:textId="77777777" w:rsidR="003630B2" w:rsidRDefault="003630B2" w:rsidP="00472767">
                            <w:pPr>
                              <w:pStyle w:val="BodyText2"/>
                            </w:pPr>
                            <w:r>
                              <w:t>Edge of righ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55F71C0" id="Text Box 192" o:spid="_x0000_s1031" type="#_x0000_t202" style="position:absolute;margin-left:50.95pt;margin-top:-44.4pt;width:77.55pt;height:1in;z-index:2517340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" filled="f" stroked="f" strokeweight=".5pt">
                <v:textbox>
                  <w:txbxContent>
                    <w:p w14:paraId="2AC10143" w14:textId="77777777" w:rsidR="003630B2" w:rsidRDefault="003630B2" w:rsidP="00472767">
                      <w:pPr>
                        <w:pStyle w:val="BodyText2"/>
                      </w:pPr>
                      <w:r>
                        <w:t>Edge of right B10</w:t>
                      </w:r>
                    </w:p>
                  </w:txbxContent>
                </v:textbox>
              </v:shape>
            </w:pict>
          </mc:Fallback>
        </mc:AlternateContent>
      </w:r>
      <w:r>
        <w:rPr>
          <w:noProof/>
          <w:lang w:bidi="ar-SA"/>
        </w:rPr>
        <mc:AlternateContent>
          <mc:Choice Requires="wps">
            <w:drawing>
              <wp:anchor distT="0" distB="0" distL="114300" distR="114300" simplePos="0" relativeHeight="251731968" behindDoc="0" locked="0" layoutInCell="1" allowOverlap="1" wp14:anchorId="166C5542" wp14:editId="550F7CDF">
                <wp:simplePos x="0" y="0"/>
                <wp:positionH relativeFrom="column">
                  <wp:posOffset>4095313</wp:posOffset>
                </wp:positionH>
                <wp:positionV relativeFrom="paragraph">
                  <wp:posOffset>-598805</wp:posOffset>
                </wp:positionV>
                <wp:extent cx="923290" cy="914400"/>
                <wp:effectExtent l="0" t="0" r="0" b="0"/>
                <wp:wrapNone/>
                <wp:docPr id="193" name="Text Box 193"/>
                <wp:cNvGraphicFramePr/>
                <a:graphic xmlns:a="http://schemas.openxmlformats.org/drawingml/2006/main">
                  <a:graphicData uri="http://schemas.microsoft.com/office/word/2010/wordprocessingShape">
                    <wps:wsp>
                      <wps:cNvSpPr txBox="1"/>
                      <wps:spPr>
                        <a:xfrm>
                          <a:off x="0" y="0"/>
                          <a:ext cx="92329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5B1532" w14:textId="77777777" w:rsidR="003630B2" w:rsidRDefault="003630B2" w:rsidP="00472767">
                            <w:pPr>
                              <w:pStyle w:val="BodyText2"/>
                            </w:pPr>
                            <w:r>
                              <w:t>Edge of lef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66C5542" id="Text Box 193" o:spid="_x0000_s1032" type="#_x0000_t202" style="position:absolute;margin-left:322.45pt;margin-top:-47.15pt;width:72.7pt;height:1in;z-index:2517319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" filled="f" stroked="f" strokeweight=".5pt">
                <v:textbox>
                  <w:txbxContent>
                    <w:p w14:paraId="265B1532" w14:textId="77777777" w:rsidR="003630B2" w:rsidRDefault="003630B2" w:rsidP="00472767">
                      <w:pPr>
                        <w:pStyle w:val="BodyText2"/>
                      </w:pPr>
                      <w:r>
                        <w:t>Edge of left B10</w:t>
                      </w:r>
                    </w:p>
                  </w:txbxContent>
                </v:textbox>
              </v:shape>
            </w:pict>
          </mc:Fallback>
        </mc:AlternateContent>
      </w:r>
      <w:r>
        <w:rPr>
          <w:noProof/>
          <w:lang w:bidi="ar-SA"/>
        </w:rPr>
        <mc:AlternateContent>
          <mc:Choice Requires="wps">
            <w:drawing>
              <wp:anchor distT="0" distB="0" distL="114300" distR="114300" simplePos="0" relativeHeight="251730944" behindDoc="0" locked="0" layoutInCell="1" allowOverlap="1" wp14:anchorId="4E36642F" wp14:editId="17AE2B81">
                <wp:simplePos x="0" y="0"/>
                <wp:positionH relativeFrom="column">
                  <wp:posOffset>4536374</wp:posOffset>
                </wp:positionH>
                <wp:positionV relativeFrom="paragraph">
                  <wp:posOffset>-267195</wp:posOffset>
                </wp:positionV>
                <wp:extent cx="29688" cy="783772"/>
                <wp:effectExtent l="76200" t="0" r="66040" b="54610"/>
                <wp:wrapNone/>
                <wp:docPr id="194" name="Straight Arrow Connector 194"/>
                <wp:cNvGraphicFramePr/>
                <a:graphic xmlns:a="http://schemas.openxmlformats.org/drawingml/2006/main">
                  <a:graphicData uri="http://schemas.microsoft.com/office/word/2010/wordprocessingShape">
                    <wps:wsp>
                      <wps:cNvCnPr/>
                      <wps:spPr>
                        <a:xfrm flipH="1">
                          <a:off x="0" y="0"/>
                          <a:ext cx="29688" cy="7837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AC64400" id="Straight Arrow Connector 194" o:spid="_x0000_s1026" type="#_x0000_t32" style="position:absolute;margin-left:357.2pt;margin-top:-21.05pt;width:2.35pt;height:61.7pt;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" strokecolor="#0f6fc6 [3204]" strokeweight=".5pt">
                <v:stroke endarrow="block" joinstyle="miter"/>
              </v:shape>
            </w:pict>
          </mc:Fallback>
        </mc:AlternateContent>
      </w:r>
      <w:r>
        <w:rPr>
          <w:noProof/>
          <w:lang w:bidi="ar-SA"/>
        </w:rPr>
        <w:drawing>
          <wp:inline distT="0" distB="0" distL="0" distR="0" wp14:anchorId="0FC7B1D5" wp14:editId="7AFDF42B">
            <wp:extent cx="5358384" cy="2971800"/>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1">
                      <a:extLst>
                        <a:ext uri="{28A0092B-C50C-407E-A947-70E740481C1C}">
                          <a14:useLocalDpi xmlns:a14="http://schemas.microsoft.com/office/drawing/2010/main" val="0"/>
                        </a:ext>
                      </a:extLst>
                    </a:blip>
                    <a:srcRect/>
                    <a:stretch>
                      <a:fillRect/>
                    </a:stretch>
                  </pic:blipFill>
                  <pic:spPr bwMode="auto">
                    <a:xfrm>
                      <a:off x="0" y="0"/>
                      <a:ext cx="5358384" cy="2971800"/>
                    </a:xfrm>
                    <a:prstGeom prst="rect">
                      <a:avLst/>
                    </a:prstGeom>
                    <a:noFill/>
                    <a:ln>
                      <a:noFill/>
                    </a:ln>
                  </pic:spPr>
                </pic:pic>
              </a:graphicData>
            </a:graphic>
          </wp:inline>
        </w:drawing>
      </w:r>
    </w:p>
    <w:p w14:paraId="39DAA7E3" w14:textId="22300E59" w:rsidR="00472767" w:rsidRDefault="00472767" w:rsidP="00472767">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6</w:t>
      </w:r>
      <w:r w:rsidR="00B13D76">
        <w:rPr>
          <w:noProof/>
        </w:rPr>
        <w:fldChar w:fldCharType="end"/>
      </w:r>
      <w:r>
        <w:t xml:space="preserve"> Misaligned thermal band data</w:t>
      </w:r>
    </w:p>
    <w:p w14:paraId="14679333" w14:textId="77777777" w:rsidR="00472767" w:rsidRPr="00864AF9" w:rsidRDefault="00472767" w:rsidP="00472767">
      <w:pPr>
        <w:pStyle w:val="BodyText2"/>
      </w:pPr>
      <w:r>
        <w:t>We need to mask out the missing B10 areas before we run the median on the collection.</w:t>
      </w:r>
    </w:p>
    <w:p w14:paraId="6486B5EF" w14:textId="77777777" w:rsidR="00472767" w:rsidRDefault="00472767" w:rsidP="00472767">
      <w:pPr>
        <w:pStyle w:val="Heading9"/>
      </w:pPr>
      <w:r>
        <w:t>Lava</w:t>
      </w:r>
    </w:p>
    <w:p w14:paraId="1EFE8AB0" w14:textId="77777777" w:rsidR="00472767" w:rsidRDefault="00472767" w:rsidP="00472767">
      <w:pPr>
        <w:pStyle w:val="BodyText2"/>
      </w:pPr>
      <w:r>
        <w:t>There are a range of options:</w:t>
      </w:r>
    </w:p>
    <w:p w14:paraId="261B34E4" w14:textId="77777777" w:rsidR="00472767" w:rsidRDefault="00472767" w:rsidP="00472767">
      <w:pPr>
        <w:pStyle w:val="Heading10"/>
      </w:pPr>
      <w:r>
        <w:t>Thermal inertia</w:t>
      </w:r>
    </w:p>
    <w:p w14:paraId="7CC8D615" w14:textId="77777777" w:rsidR="00472767" w:rsidRDefault="00472767" w:rsidP="00472767">
      <w:pPr>
        <w:pStyle w:val="Heading10"/>
      </w:pPr>
      <w:r>
        <w:t>Temperature</w:t>
      </w:r>
    </w:p>
    <w:p w14:paraId="3FC9D9DE" w14:textId="77777777" w:rsidR="00472767" w:rsidRPr="00A44093" w:rsidRDefault="00472767" w:rsidP="00472767">
      <w:pPr>
        <w:pStyle w:val="BodyText2"/>
      </w:pPr>
      <w:r>
        <w:t xml:space="preserve">Using the training data, the maximum water temperature is </w:t>
      </w:r>
      <w:r w:rsidRPr="00A44093">
        <w:t>309.886027827</w:t>
      </w:r>
      <w:r>
        <w:t xml:space="preserve"> in B10 and </w:t>
      </w:r>
      <w:r w:rsidRPr="00A44093">
        <w:t>321.293089285</w:t>
      </w:r>
      <w:r>
        <w:t xml:space="preserve"> in B11. However, the problem with using a temperature mask is that it will miss all of the temporary water bodies, i.e. we may have a mask for max </w:t>
      </w:r>
      <w:r>
        <w:lastRenderedPageBreak/>
        <w:t>temperature for an area based on a pixel in the summer, when at another time of year there is water there. But we could actually use this to our advantage to detect all of the temporary water bodies!!!!!</w:t>
      </w:r>
    </w:p>
    <w:p w14:paraId="3DB7E567" w14:textId="77777777" w:rsidR="00472767" w:rsidRDefault="00472767" w:rsidP="00472767">
      <w:pPr>
        <w:pStyle w:val="Heading10"/>
      </w:pPr>
      <w:r>
        <w:t>Spectral discrimination</w:t>
      </w:r>
    </w:p>
    <w:p w14:paraId="52E86C65" w14:textId="77777777" w:rsidR="00472767" w:rsidRPr="00A44093" w:rsidRDefault="00472767" w:rsidP="00472767">
      <w:pPr>
        <w:pStyle w:val="BodyText2"/>
      </w:pPr>
      <w:r>
        <w:t>We could use spectral discrimination using bands 5/3 as there seems to be good separation between them.</w:t>
      </w:r>
    </w:p>
    <w:p w14:paraId="39933F93" w14:textId="77777777" w:rsidR="00472767" w:rsidRDefault="00472767" w:rsidP="00472767">
      <w:pPr>
        <w:pStyle w:val="Heading9"/>
      </w:pPr>
      <w:r>
        <w:t>Burned areas</w:t>
      </w:r>
    </w:p>
    <w:p w14:paraId="60FABEEB" w14:textId="77777777" w:rsidR="00472767" w:rsidRDefault="00472767" w:rsidP="00472767">
      <w:pPr>
        <w:pStyle w:val="Heading9"/>
      </w:pPr>
      <w:r>
        <w:t>Surf and spray</w:t>
      </w:r>
    </w:p>
    <w:p w14:paraId="0E7B3961" w14:textId="77777777" w:rsidR="00472767" w:rsidRDefault="00472767" w:rsidP="00472767">
      <w:pPr>
        <w:pStyle w:val="BodyText2"/>
      </w:pPr>
      <w:r>
        <w:t>Off the coast of Indonesia there are large areas of surf and spray that give a light blue hue to the water that could be confused with ice. These should be &gt;10 degrees Celsius.</w:t>
      </w:r>
    </w:p>
    <w:p w14:paraId="28550951" w14:textId="77777777" w:rsidR="00472767" w:rsidRDefault="00472767" w:rsidP="00472767">
      <w:pPr>
        <w:pStyle w:val="Heading9"/>
      </w:pPr>
      <w:r>
        <w:t>Urban shadows</w:t>
      </w:r>
    </w:p>
    <w:p w14:paraId="6153426A" w14:textId="77777777" w:rsidR="00472767" w:rsidRPr="00C46EBC" w:rsidRDefault="00472767" w:rsidP="00472767">
      <w:pPr>
        <w:pStyle w:val="BodyText2"/>
      </w:pPr>
      <w:r>
        <w:t xml:space="preserve">In cities with skyscrapers there are problems with shadows. This is a really common source of false detection and generally occurs when the sun elevation is low so the occurrence is generally low as well (typically &lt;20%). We can basically remove all this false detection from the occurrence map, by using an urban areas mask where we will set all occurrence to 0 where it is &lt;20% for urban areas. Using a dataset from an ESRI FeatureService – but this is no good as there is a limit of 2000 features on the service. So downloading it from </w:t>
      </w:r>
      <w:hyperlink r:id="rId652" w:history="1">
        <w:r w:rsidRPr="006B756C">
          <w:rPr>
            <w:rStyle w:val="Hyperlink"/>
          </w:rPr>
          <w:t>here</w:t>
        </w:r>
      </w:hyperlink>
      <w:r>
        <w:t>.</w:t>
      </w:r>
    </w:p>
    <w:p w14:paraId="5227BC1E" w14:textId="77777777" w:rsidR="00472767" w:rsidRDefault="00472767" w:rsidP="00472767">
      <w:pPr>
        <w:pStyle w:val="Heading9"/>
      </w:pPr>
      <w:r>
        <w:t>Noise</w:t>
      </w:r>
    </w:p>
    <w:p w14:paraId="59689C0B" w14:textId="77777777" w:rsidR="00472767" w:rsidRDefault="00472767" w:rsidP="00472767">
      <w:pPr>
        <w:pStyle w:val="BodyText2"/>
      </w:pPr>
      <w:r>
        <w:t xml:space="preserve">We had a lot of discussion and work trying to remove the noise as it appeared as banding in the final product. However, this banding was down to the way that GEE was aggregating the data when you zoom out. </w:t>
      </w:r>
    </w:p>
    <w:p w14:paraId="1D374756" w14:textId="77777777" w:rsidR="00472767" w:rsidRDefault="00472767" w:rsidP="00472767">
      <w:pPr>
        <w:pStyle w:val="BodyText2"/>
      </w:pPr>
      <w:r>
        <w:t xml:space="preserve">We are calculating the value based on water_sum/observations_sum for the 30 year period and this is fine for a single pixel. But when you zoom out GEE has to somehow do the same calculation but for lots of pixels. Presumably it averages the value so it will first sum for all pixels and then take the average across all pixels. </w:t>
      </w:r>
    </w:p>
    <w:p w14:paraId="6CB872F3" w14:textId="77777777" w:rsidR="00472767" w:rsidRDefault="00472767" w:rsidP="00472767">
      <w:pPr>
        <w:pStyle w:val="BodyText2"/>
      </w:pPr>
      <w:r>
        <w:t>There is noise from missing data in Landsat 5 (mainly the NIR band):</w:t>
      </w:r>
    </w:p>
    <w:p w14:paraId="7B1EC3C4" w14:textId="77777777" w:rsidR="00472767" w:rsidRDefault="00472767" w:rsidP="00472767">
      <w:pPr>
        <w:pStyle w:val="BodyText2"/>
      </w:pPr>
      <w:r>
        <w:rPr>
          <w:noProof/>
          <w:lang w:bidi="ar-SA"/>
        </w:rPr>
        <w:drawing>
          <wp:inline distT="0" distB="0" distL="0" distR="0" wp14:anchorId="7B8D13DF" wp14:editId="6E4054C2">
            <wp:extent cx="2388358" cy="2016495"/>
            <wp:effectExtent l="0" t="0" r="0" b="317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3">
                      <a:extLst>
                        <a:ext uri="{28A0092B-C50C-407E-A947-70E740481C1C}">
                          <a14:useLocalDpi xmlns:a14="http://schemas.microsoft.com/office/drawing/2010/main" val="0"/>
                        </a:ext>
                      </a:extLst>
                    </a:blip>
                    <a:srcRect/>
                    <a:stretch>
                      <a:fillRect/>
                    </a:stretch>
                  </pic:blipFill>
                  <pic:spPr bwMode="auto">
                    <a:xfrm>
                      <a:off x="0" y="0"/>
                      <a:ext cx="2394222" cy="2021446"/>
                    </a:xfrm>
                    <a:prstGeom prst="rect">
                      <a:avLst/>
                    </a:prstGeom>
                    <a:noFill/>
                    <a:ln>
                      <a:noFill/>
                    </a:ln>
                  </pic:spPr>
                </pic:pic>
              </a:graphicData>
            </a:graphic>
          </wp:inline>
        </w:drawing>
      </w:r>
    </w:p>
    <w:p w14:paraId="66494131" w14:textId="77777777" w:rsidR="00472767" w:rsidRDefault="00472767" w:rsidP="00472767">
      <w:pPr>
        <w:pStyle w:val="BodyText2"/>
      </w:pPr>
      <w:r>
        <w:t>The image shows pureWater_1 in red, PW2 in green</w:t>
      </w:r>
    </w:p>
    <w:p w14:paraId="2356F2E8" w14:textId="77777777" w:rsidR="00472767" w:rsidRDefault="00472767" w:rsidP="00472767">
      <w:pPr>
        <w:pStyle w:val="Heading8"/>
      </w:pPr>
      <w:r>
        <w:t>Confusion matrices</w:t>
      </w:r>
    </w:p>
    <w:p w14:paraId="59B17CA8" w14:textId="77777777" w:rsidR="00472767" w:rsidRDefault="00472767" w:rsidP="00472767">
      <w:pPr>
        <w:pStyle w:val="BodyText2"/>
      </w:pPr>
      <w:r>
        <w:t xml:space="preserve">At the end of the validation process we have tables of predicted versus actual class and we can create a confusion matrix from the data for water detection. We can also create this confusion matrix according to the different masks that we use. </w:t>
      </w:r>
    </w:p>
    <w:p w14:paraId="090812B9" w14:textId="77777777" w:rsidR="00472767" w:rsidRDefault="00472767" w:rsidP="00472767">
      <w:pPr>
        <w:pStyle w:val="Heading9"/>
      </w:pPr>
      <w:r>
        <w:t>Computing the confusion matrices</w:t>
      </w:r>
    </w:p>
    <w:p w14:paraId="15C306F2" w14:textId="77777777" w:rsidR="00472767" w:rsidRPr="000B59FA" w:rsidRDefault="00472767" w:rsidP="00472767">
      <w:pPr>
        <w:pStyle w:val="BodyText2"/>
      </w:pPr>
      <w:r>
        <w:t xml:space="preserve">The data for the commission error is in the </w:t>
      </w:r>
      <w:r w:rsidRPr="000B59FA">
        <w:t>dopa.especies.gee_validated_sites_subset</w:t>
      </w:r>
      <w:r>
        <w:t xml:space="preserve"> table in the database. I created a function to retrieve the data</w:t>
      </w:r>
    </w:p>
    <w:p w14:paraId="75EE2D2E" w14:textId="77777777" w:rsidR="00472767" w:rsidRDefault="00472767" w:rsidP="00472767">
      <w:pPr>
        <w:pStyle w:val="Heading8"/>
      </w:pPr>
      <w:r>
        <w:t>Striping</w:t>
      </w:r>
    </w:p>
    <w:p w14:paraId="4D48318D" w14:textId="77777777" w:rsidR="00472767" w:rsidRDefault="00472767" w:rsidP="00472767">
      <w:pPr>
        <w:pStyle w:val="BodyText2"/>
      </w:pPr>
      <w:r>
        <w:t xml:space="preserve">There are two causes of striping in the data. First, the messy edges of L5 and L7 (see </w:t>
      </w:r>
      <w:r>
        <w:fldChar w:fldCharType="begin"/>
      </w:r>
      <w:r>
        <w:instrText xml:space="preserve"> REF _Ref412031977 \h </w:instrText>
      </w:r>
      <w:r>
        <w:fldChar w:fldCharType="separate"/>
      </w:r>
      <w:r>
        <w:t>At the edges</w:t>
      </w:r>
      <w:r>
        <w:fldChar w:fldCharType="end"/>
      </w:r>
      <w:r>
        <w:t>). Secondly from the Scan Line Corrector in L7. The following water detection shows the problem (w – water, n – not water, x – no data) over 2 years worth of data for January:</w:t>
      </w:r>
    </w:p>
    <w:p w14:paraId="65A1C12B" w14:textId="77777777" w:rsidR="00472767" w:rsidRDefault="00472767" w:rsidP="00472767">
      <w:pPr>
        <w:pStyle w:val="BodyText2"/>
      </w:pPr>
      <w:r>
        <w:rPr>
          <w:noProof/>
          <w:lang w:bidi="ar-SA"/>
        </w:rPr>
        <w:lastRenderedPageBreak/>
        <mc:AlternateContent>
          <mc:Choice Requires="wps">
            <w:drawing>
              <wp:anchor distT="0" distB="0" distL="114300" distR="114300" simplePos="0" relativeHeight="251751424" behindDoc="0" locked="0" layoutInCell="1" allowOverlap="1" wp14:anchorId="35009555" wp14:editId="726DA548">
                <wp:simplePos x="0" y="0"/>
                <wp:positionH relativeFrom="column">
                  <wp:posOffset>2043485</wp:posOffset>
                </wp:positionH>
                <wp:positionV relativeFrom="paragraph">
                  <wp:posOffset>903025</wp:posOffset>
                </wp:positionV>
                <wp:extent cx="881822" cy="739472"/>
                <wp:effectExtent l="38100" t="38100" r="33020" b="22860"/>
                <wp:wrapNone/>
                <wp:docPr id="195" name="Straight Arrow Connector 195"/>
                <wp:cNvGraphicFramePr/>
                <a:graphic xmlns:a="http://schemas.openxmlformats.org/drawingml/2006/main">
                  <a:graphicData uri="http://schemas.microsoft.com/office/word/2010/wordprocessingShape">
                    <wps:wsp>
                      <wps:cNvCnPr/>
                      <wps:spPr>
                        <a:xfrm flipH="1" flipV="1">
                          <a:off x="0" y="0"/>
                          <a:ext cx="881822" cy="7394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BA333D8" id="Straight Arrow Connector 195" o:spid="_x0000_s1026" type="#_x0000_t32" style="position:absolute;margin-left:160.9pt;margin-top:71.1pt;width:69.45pt;height:58.25pt;flip:x y;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50400" behindDoc="0" locked="0" layoutInCell="1" allowOverlap="1" wp14:anchorId="736ABF54" wp14:editId="613AE33D">
                <wp:simplePos x="0" y="0"/>
                <wp:positionH relativeFrom="column">
                  <wp:posOffset>1932167</wp:posOffset>
                </wp:positionH>
                <wp:positionV relativeFrom="paragraph">
                  <wp:posOffset>982538</wp:posOffset>
                </wp:positionV>
                <wp:extent cx="993526" cy="850790"/>
                <wp:effectExtent l="38100" t="38100" r="16510" b="26035"/>
                <wp:wrapNone/>
                <wp:docPr id="196" name="Straight Arrow Connector 196"/>
                <wp:cNvGraphicFramePr/>
                <a:graphic xmlns:a="http://schemas.openxmlformats.org/drawingml/2006/main">
                  <a:graphicData uri="http://schemas.microsoft.com/office/word/2010/wordprocessingShape">
                    <wps:wsp>
                      <wps:cNvCnPr/>
                      <wps:spPr>
                        <a:xfrm flipH="1" flipV="1">
                          <a:off x="0" y="0"/>
                          <a:ext cx="993526" cy="8507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E3D32CC" id="Straight Arrow Connector 196" o:spid="_x0000_s1026" type="#_x0000_t32" style="position:absolute;margin-left:152.15pt;margin-top:77.35pt;width:78.25pt;height:67pt;flip:x 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8352" behindDoc="0" locked="0" layoutInCell="1" allowOverlap="1" wp14:anchorId="2B2C8064" wp14:editId="65463F03">
                <wp:simplePos x="0" y="0"/>
                <wp:positionH relativeFrom="column">
                  <wp:posOffset>1789043</wp:posOffset>
                </wp:positionH>
                <wp:positionV relativeFrom="paragraph">
                  <wp:posOffset>1038197</wp:posOffset>
                </wp:positionV>
                <wp:extent cx="1137037" cy="978011"/>
                <wp:effectExtent l="38100" t="38100" r="25400" b="31750"/>
                <wp:wrapNone/>
                <wp:docPr id="197" name="Straight Arrow Connector 197"/>
                <wp:cNvGraphicFramePr/>
                <a:graphic xmlns:a="http://schemas.openxmlformats.org/drawingml/2006/main">
                  <a:graphicData uri="http://schemas.microsoft.com/office/word/2010/wordprocessingShape">
                    <wps:wsp>
                      <wps:cNvCnPr/>
                      <wps:spPr>
                        <a:xfrm flipH="1" flipV="1">
                          <a:off x="0" y="0"/>
                          <a:ext cx="1137037" cy="9780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007DD65" id="Straight Arrow Connector 197" o:spid="_x0000_s1026" type="#_x0000_t32" style="position:absolute;margin-left:140.85pt;margin-top:81.75pt;width:89.55pt;height:77pt;flip:x y;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6304" behindDoc="0" locked="0" layoutInCell="1" allowOverlap="1" wp14:anchorId="52EC4941" wp14:editId="4DC3236C">
                <wp:simplePos x="0" y="0"/>
                <wp:positionH relativeFrom="column">
                  <wp:posOffset>2838615</wp:posOffset>
                </wp:positionH>
                <wp:positionV relativeFrom="paragraph">
                  <wp:posOffset>1519803</wp:posOffset>
                </wp:positionV>
                <wp:extent cx="2067339" cy="993914"/>
                <wp:effectExtent l="0" t="0" r="28575" b="15875"/>
                <wp:wrapNone/>
                <wp:docPr id="198" name="Text Box 198"/>
                <wp:cNvGraphicFramePr/>
                <a:graphic xmlns:a="http://schemas.openxmlformats.org/drawingml/2006/main">
                  <a:graphicData uri="http://schemas.microsoft.com/office/word/2010/wordprocessingShape">
                    <wps:wsp>
                      <wps:cNvSpPr txBox="1"/>
                      <wps:spPr>
                        <a:xfrm>
                          <a:off x="0" y="0"/>
                          <a:ext cx="2067339" cy="9939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A9A0EA8" w14:textId="77777777" w:rsidR="003630B2" w:rsidRDefault="003630B2" w:rsidP="00472767">
                            <w:pPr>
                              <w:pStyle w:val="BodyText2"/>
                            </w:pPr>
                            <w:r>
                              <w:t>NNXWX        = 33%</w:t>
                            </w:r>
                          </w:p>
                          <w:p w14:paraId="03314017" w14:textId="77777777" w:rsidR="003630B2" w:rsidRDefault="003630B2" w:rsidP="00472767">
                            <w:pPr>
                              <w:pStyle w:val="BodyText2"/>
                            </w:pPr>
                            <w:r>
                              <w:t>NNXWW      = 50%</w:t>
                            </w:r>
                          </w:p>
                          <w:p w14:paraId="13746BFA" w14:textId="77777777" w:rsidR="003630B2" w:rsidRDefault="003630B2" w:rsidP="00472767">
                            <w:pPr>
                              <w:pStyle w:val="BodyText2"/>
                            </w:pPr>
                            <w:r>
                              <w:t>NNWWW    = 60%</w:t>
                            </w:r>
                          </w:p>
                          <w:p w14:paraId="745F2372" w14:textId="77777777" w:rsidR="003630B2" w:rsidRDefault="003630B2" w:rsidP="00472767">
                            <w:pPr>
                              <w:pStyle w:val="BodyText2"/>
                            </w:pPr>
                            <w:r>
                              <w:t>Water % will vary depending on missing SLD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EC4941" id="Text Box 198" o:spid="_x0000_s1033" type="#_x0000_t202" style="position:absolute;margin-left:223.5pt;margin-top:119.65pt;width:162.8pt;height:78.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" fillcolor="white [3201]" strokeweight=".5pt">
                <v:textbox>
                  <w:txbxContent>
                    <w:p w14:paraId="7A9A0EA8" w14:textId="77777777" w:rsidR="003630B2" w:rsidRDefault="003630B2" w:rsidP="00472767">
                      <w:pPr>
                        <w:pStyle w:val="BodyText2"/>
                      </w:pPr>
                      <w:r>
                        <w:t>NNXWX        = 33%</w:t>
                      </w:r>
                    </w:p>
                    <w:p w14:paraId="03314017" w14:textId="77777777" w:rsidR="003630B2" w:rsidRDefault="003630B2" w:rsidP="00472767">
                      <w:pPr>
                        <w:pStyle w:val="BodyText2"/>
                      </w:pPr>
                      <w:r>
                        <w:t>NNXWW      = 50%</w:t>
                      </w:r>
                    </w:p>
                    <w:p w14:paraId="13746BFA" w14:textId="77777777" w:rsidR="003630B2" w:rsidRDefault="003630B2" w:rsidP="00472767">
                      <w:pPr>
                        <w:pStyle w:val="BodyText2"/>
                      </w:pPr>
                      <w:r>
                        <w:t>NNWWW    = 60%</w:t>
                      </w:r>
                    </w:p>
                    <w:p w14:paraId="745F2372" w14:textId="77777777" w:rsidR="003630B2" w:rsidRDefault="003630B2" w:rsidP="00472767">
                      <w:pPr>
                        <w:pStyle w:val="BodyText2"/>
                      </w:pPr>
                      <w:r>
                        <w:t>Water % will vary depending on missing SLD data</w:t>
                      </w:r>
                    </w:p>
                  </w:txbxContent>
                </v:textbox>
              </v:shape>
            </w:pict>
          </mc:Fallback>
        </mc:AlternateContent>
      </w:r>
      <w:r>
        <w:rPr>
          <w:noProof/>
          <w:lang w:bidi="ar-SA"/>
        </w:rPr>
        <mc:AlternateContent>
          <mc:Choice Requires="wps">
            <w:drawing>
              <wp:anchor distT="0" distB="0" distL="114300" distR="114300" simplePos="0" relativeHeight="251741184" behindDoc="0" locked="0" layoutInCell="1" allowOverlap="1" wp14:anchorId="5232B3C9" wp14:editId="7E27FFC8">
                <wp:simplePos x="0" y="0"/>
                <wp:positionH relativeFrom="column">
                  <wp:posOffset>1606163</wp:posOffset>
                </wp:positionH>
                <wp:positionV relativeFrom="paragraph">
                  <wp:posOffset>748527</wp:posOffset>
                </wp:positionV>
                <wp:extent cx="1208599" cy="127221"/>
                <wp:effectExtent l="0" t="57150" r="10795" b="25400"/>
                <wp:wrapNone/>
                <wp:docPr id="199" name="Straight Arrow Connector 199"/>
                <wp:cNvGraphicFramePr/>
                <a:graphic xmlns:a="http://schemas.openxmlformats.org/drawingml/2006/main">
                  <a:graphicData uri="http://schemas.microsoft.com/office/word/2010/wordprocessingShape">
                    <wps:wsp>
                      <wps:cNvCnPr/>
                      <wps:spPr>
                        <a:xfrm flipH="1" flipV="1">
                          <a:off x="0" y="0"/>
                          <a:ext cx="1208599" cy="1272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C87ACB4" id="Straight Arrow Connector 199" o:spid="_x0000_s1026" type="#_x0000_t32" style="position:absolute;margin-left:126.45pt;margin-top:58.95pt;width:95.15pt;height:10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38112" behindDoc="0" locked="0" layoutInCell="1" allowOverlap="1" wp14:anchorId="5F8C8CB9" wp14:editId="2DFF72CB">
                <wp:simplePos x="0" y="0"/>
                <wp:positionH relativeFrom="column">
                  <wp:posOffset>2838616</wp:posOffset>
                </wp:positionH>
                <wp:positionV relativeFrom="paragraph">
                  <wp:posOffset>422523</wp:posOffset>
                </wp:positionV>
                <wp:extent cx="2051436" cy="922352"/>
                <wp:effectExtent l="0" t="0" r="25400" b="11430"/>
                <wp:wrapNone/>
                <wp:docPr id="200" name="Text Box 200"/>
                <wp:cNvGraphicFramePr/>
                <a:graphic xmlns:a="http://schemas.openxmlformats.org/drawingml/2006/main">
                  <a:graphicData uri="http://schemas.microsoft.com/office/word/2010/wordprocessingShape">
                    <wps:wsp>
                      <wps:cNvSpPr txBox="1"/>
                      <wps:spPr>
                        <a:xfrm>
                          <a:off x="0" y="0"/>
                          <a:ext cx="2051436" cy="9223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374C9D6" w14:textId="77777777" w:rsidR="003630B2" w:rsidRDefault="003630B2" w:rsidP="00472767">
                            <w:pPr>
                              <w:pStyle w:val="BodyText2"/>
                            </w:pPr>
                            <w:r>
                              <w:t>WWWWW = 100%</w:t>
                            </w:r>
                          </w:p>
                          <w:p w14:paraId="526FDD06" w14:textId="77777777" w:rsidR="003630B2" w:rsidRDefault="003630B2" w:rsidP="00472767">
                            <w:pPr>
                              <w:pStyle w:val="BodyText2"/>
                            </w:pPr>
                            <w:r>
                              <w:t>WXWXX       = 1</w:t>
                            </w:r>
                            <w:r w:rsidRPr="00CB2A7F">
                              <w:t>00%</w:t>
                            </w:r>
                          </w:p>
                          <w:p w14:paraId="287F230F" w14:textId="77777777" w:rsidR="003630B2" w:rsidRDefault="003630B2" w:rsidP="00472767">
                            <w:pPr>
                              <w:pStyle w:val="BodyText2"/>
                            </w:pPr>
                            <w:r>
                              <w:t>Water will always be 100% even with SLC missing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C8CB9" id="Text Box 200" o:spid="_x0000_s1034" type="#_x0000_t202" style="position:absolute;margin-left:223.5pt;margin-top:33.25pt;width:161.55pt;height:72.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" fillcolor="white [3201]" strokeweight=".5pt">
                <v:textbox>
                  <w:txbxContent>
                    <w:p w14:paraId="2374C9D6" w14:textId="77777777" w:rsidR="003630B2" w:rsidRDefault="003630B2" w:rsidP="00472767">
                      <w:pPr>
                        <w:pStyle w:val="BodyText2"/>
                      </w:pPr>
                      <w:r>
                        <w:t>WWWWW = 100%</w:t>
                      </w:r>
                    </w:p>
                    <w:p w14:paraId="526FDD06" w14:textId="77777777" w:rsidR="003630B2" w:rsidRDefault="003630B2" w:rsidP="00472767">
                      <w:pPr>
                        <w:pStyle w:val="BodyText2"/>
                      </w:pPr>
                      <w:r>
                        <w:t>WXWXX       = 1</w:t>
                      </w:r>
                      <w:r w:rsidRPr="00CB2A7F">
                        <w:t>00%</w:t>
                      </w:r>
                    </w:p>
                    <w:p w14:paraId="287F230F" w14:textId="77777777" w:rsidR="003630B2" w:rsidRDefault="003630B2" w:rsidP="00472767">
                      <w:pPr>
                        <w:pStyle w:val="BodyText2"/>
                      </w:pPr>
                      <w:r>
                        <w:t>Water will always be 100% even with SLC missing data</w:t>
                      </w:r>
                    </w:p>
                  </w:txbxContent>
                </v:textbox>
              </v:shape>
            </w:pict>
          </mc:Fallback>
        </mc:AlternateContent>
      </w:r>
      <w:r>
        <w:rPr>
          <w:noProof/>
          <w:lang w:bidi="ar-SA"/>
        </w:rPr>
        <w:drawing>
          <wp:inline distT="0" distB="0" distL="0" distR="0" wp14:anchorId="3BE3AA91" wp14:editId="281347D5">
            <wp:extent cx="2679590" cy="2707310"/>
            <wp:effectExtent l="0" t="0" r="6985"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4">
                      <a:extLst>
                        <a:ext uri="{28A0092B-C50C-407E-A947-70E740481C1C}">
                          <a14:useLocalDpi xmlns:a14="http://schemas.microsoft.com/office/drawing/2010/main" val="0"/>
                        </a:ext>
                      </a:extLst>
                    </a:blip>
                    <a:srcRect/>
                    <a:stretch>
                      <a:fillRect/>
                    </a:stretch>
                  </pic:blipFill>
                  <pic:spPr bwMode="auto">
                    <a:xfrm>
                      <a:off x="0" y="0"/>
                      <a:ext cx="2699282" cy="2727206"/>
                    </a:xfrm>
                    <a:prstGeom prst="rect">
                      <a:avLst/>
                    </a:prstGeom>
                    <a:noFill/>
                    <a:ln>
                      <a:noFill/>
                    </a:ln>
                  </pic:spPr>
                </pic:pic>
              </a:graphicData>
            </a:graphic>
          </wp:inline>
        </w:drawing>
      </w:r>
    </w:p>
    <w:p w14:paraId="097C6B63" w14:textId="77777777" w:rsidR="00472767" w:rsidRPr="00CB2A7F" w:rsidRDefault="00472767" w:rsidP="00472767">
      <w:pPr>
        <w:pStyle w:val="BodyText2"/>
      </w:pPr>
      <w:r>
        <w:t>So the problem arises when you have L7 data over areas of water that move not over permanent water.</w:t>
      </w:r>
    </w:p>
    <w:p w14:paraId="05306380" w14:textId="77777777" w:rsidR="00472767" w:rsidRDefault="00472767" w:rsidP="00472767">
      <w:pPr>
        <w:pStyle w:val="Heading8"/>
      </w:pPr>
      <w:r>
        <w:t>Coarse edges from DEM and thermal data</w:t>
      </w:r>
    </w:p>
    <w:p w14:paraId="2C65D142" w14:textId="77777777" w:rsidR="00472767" w:rsidRDefault="00472767" w:rsidP="00472767">
      <w:pPr>
        <w:pStyle w:val="BodyText2"/>
      </w:pPr>
      <w:r>
        <w:t>In some large lakes the edges of the lake have a slope that is greater than our slopeMaskThreshold and so they are masked out of the detection. This creates a jagged edge to large water bodies and to get around this we use the DEM to find the flat areas and then expand them to move the DEM edge back. See below (Angera on the right) with a expansion factor of 250m:</w:t>
      </w:r>
    </w:p>
    <w:p w14:paraId="5919ADD0" w14:textId="77777777" w:rsidR="00472767" w:rsidRPr="009A58AF" w:rsidRDefault="00472767" w:rsidP="00472767">
      <w:pPr>
        <w:pStyle w:val="BodyText2"/>
      </w:pPr>
      <w:r>
        <w:rPr>
          <w:noProof/>
          <w:lang w:bidi="ar-SA"/>
        </w:rPr>
        <w:drawing>
          <wp:inline distT="0" distB="0" distL="0" distR="0" wp14:anchorId="06B770FA" wp14:editId="4675DBF2">
            <wp:extent cx="3164619" cy="2122264"/>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5">
                      <a:extLst>
                        <a:ext uri="{28A0092B-C50C-407E-A947-70E740481C1C}">
                          <a14:useLocalDpi xmlns:a14="http://schemas.microsoft.com/office/drawing/2010/main" val="0"/>
                        </a:ext>
                      </a:extLst>
                    </a:blip>
                    <a:srcRect/>
                    <a:stretch>
                      <a:fillRect/>
                    </a:stretch>
                  </pic:blipFill>
                  <pic:spPr bwMode="auto">
                    <a:xfrm>
                      <a:off x="0" y="0"/>
                      <a:ext cx="3173481" cy="2128207"/>
                    </a:xfrm>
                    <a:prstGeom prst="rect">
                      <a:avLst/>
                    </a:prstGeom>
                    <a:noFill/>
                    <a:ln>
                      <a:noFill/>
                    </a:ln>
                  </pic:spPr>
                </pic:pic>
              </a:graphicData>
            </a:graphic>
          </wp:inline>
        </w:drawing>
      </w:r>
    </w:p>
    <w:p w14:paraId="492DE06D" w14:textId="77777777" w:rsidR="00472767" w:rsidRDefault="00472767" w:rsidP="00472767">
      <w:pPr>
        <w:pStyle w:val="Heading7"/>
      </w:pPr>
      <w:r>
        <w:t>Output products</w:t>
      </w:r>
    </w:p>
    <w:p w14:paraId="0007839A" w14:textId="77777777" w:rsidR="00472767" w:rsidRDefault="00472767" w:rsidP="00472767">
      <w:pPr>
        <w:pStyle w:val="BodyText2"/>
      </w:pPr>
      <w:r>
        <w:t>Vectorised at 30m in Mali:</w:t>
      </w:r>
    </w:p>
    <w:p w14:paraId="3B5061CB" w14:textId="77777777" w:rsidR="00472767" w:rsidRDefault="00472767" w:rsidP="00472767">
      <w:pPr>
        <w:pStyle w:val="BodyText2"/>
        <w:rPr>
          <w:noProof/>
          <w:lang w:bidi="ar-SA"/>
        </w:rPr>
      </w:pPr>
    </w:p>
    <w:p w14:paraId="15C48117" w14:textId="77777777" w:rsidR="00472767" w:rsidRPr="005C096A" w:rsidRDefault="00472767" w:rsidP="00472767">
      <w:pPr>
        <w:pStyle w:val="BodyText2"/>
      </w:pPr>
      <w:r>
        <w:rPr>
          <w:noProof/>
          <w:lang w:bidi="ar-SA"/>
        </w:rPr>
        <w:lastRenderedPageBreak/>
        <w:drawing>
          <wp:inline distT="0" distB="0" distL="0" distR="0" wp14:anchorId="3283A470" wp14:editId="7F482823">
            <wp:extent cx="3877056" cy="3511296"/>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6">
                      <a:extLst>
                        <a:ext uri="{28A0092B-C50C-407E-A947-70E740481C1C}">
                          <a14:useLocalDpi xmlns:a14="http://schemas.microsoft.com/office/drawing/2010/main" val="0"/>
                        </a:ext>
                      </a:extLst>
                    </a:blip>
                    <a:srcRect/>
                    <a:stretch>
                      <a:fillRect/>
                    </a:stretch>
                  </pic:blipFill>
                  <pic:spPr bwMode="auto">
                    <a:xfrm>
                      <a:off x="0" y="0"/>
                      <a:ext cx="3877056" cy="3511296"/>
                    </a:xfrm>
                    <a:prstGeom prst="rect">
                      <a:avLst/>
                    </a:prstGeom>
                    <a:noFill/>
                    <a:ln>
                      <a:noFill/>
                    </a:ln>
                  </pic:spPr>
                </pic:pic>
              </a:graphicData>
            </a:graphic>
          </wp:inline>
        </w:drawing>
      </w:r>
    </w:p>
    <w:p w14:paraId="2E991664" w14:textId="77777777" w:rsidR="00472767" w:rsidRDefault="00472767" w:rsidP="00472767">
      <w:pPr>
        <w:pStyle w:val="Heading8"/>
      </w:pPr>
      <w:r>
        <w:t>Batch processing</w:t>
      </w:r>
    </w:p>
    <w:p w14:paraId="41FCB54C" w14:textId="77777777" w:rsidR="00472767" w:rsidRDefault="00472767" w:rsidP="00472767">
      <w:pPr>
        <w:pStyle w:val="Heading9"/>
      </w:pPr>
      <w:r>
        <w:t>Creating Water Detection Images</w:t>
      </w:r>
    </w:p>
    <w:p w14:paraId="16C3FC94" w14:textId="77777777" w:rsidR="00472767" w:rsidRDefault="00472767" w:rsidP="00472767">
      <w:pPr>
        <w:pStyle w:val="BodyText2"/>
      </w:pPr>
      <w:r>
        <w:t>Created a script called ‘</w:t>
      </w:r>
      <w:r w:rsidRPr="004D6033">
        <w:t>batchWaterDetection.py</w:t>
      </w:r>
      <w:r>
        <w:t xml:space="preserve">’ that batch processes the Landsat 8 archive to output the water detection as images with clouds, water, not-water and no-data. </w:t>
      </w:r>
    </w:p>
    <w:p w14:paraId="77BD76AE" w14:textId="77777777" w:rsidR="00472767" w:rsidRDefault="00472767" w:rsidP="00472767">
      <w:pPr>
        <w:pStyle w:val="BodyText2"/>
      </w:pPr>
      <w:r>
        <w:t xml:space="preserve">The first attempt (with no slope mask as this was producing tile errors) ran for 12 hours or so and output 2239 scenes and then crashed on </w:t>
      </w:r>
      <w:r w:rsidRPr="00E63CE9">
        <w:t>path: 98 row: 15</w:t>
      </w:r>
      <w:r>
        <w:t xml:space="preserve"> with </w:t>
      </w:r>
      <w:r w:rsidRPr="00E63CE9">
        <w:t>ee.ee_exception.EEException: Server returned HTTP code: 404</w:t>
      </w:r>
      <w:r>
        <w:t xml:space="preserve">. </w:t>
      </w:r>
    </w:p>
    <w:p w14:paraId="3A7EE4E7" w14:textId="77777777" w:rsidR="00472767" w:rsidRPr="003F3133" w:rsidRDefault="00472767" w:rsidP="00472767">
      <w:pPr>
        <w:pStyle w:val="BodyText2"/>
      </w:pPr>
      <w:r>
        <w:t xml:space="preserve">The next attempt started at </w:t>
      </w:r>
      <w:r w:rsidRPr="00E63CE9">
        <w:t>path: 98</w:t>
      </w:r>
      <w:r>
        <w:t xml:space="preserve"> but slope mask turned off still as there are still issues. ‘</w:t>
      </w:r>
      <w:r w:rsidRPr="00117D6D">
        <w:t>batchWaterDetection.py</w:t>
      </w:r>
      <w:r>
        <w:t>’ got to Path230 Row59 over the weekend! 7433 scenes in 16855 seconds – so about 2 secs each.</w:t>
      </w:r>
    </w:p>
    <w:p w14:paraId="312036C7" w14:textId="77777777" w:rsidR="00472767" w:rsidRDefault="00472767" w:rsidP="00472767">
      <w:pPr>
        <w:pStyle w:val="Heading8"/>
      </w:pPr>
      <w:r>
        <w:t>30 year occurrence</w:t>
      </w:r>
    </w:p>
    <w:p w14:paraId="3BE2475C" w14:textId="77777777" w:rsidR="00472767" w:rsidRDefault="00472767" w:rsidP="00472767">
      <w:pPr>
        <w:pStyle w:val="Heading9"/>
      </w:pPr>
      <w:r>
        <w:t>Known issues</w:t>
      </w:r>
    </w:p>
    <w:p w14:paraId="72D870CE" w14:textId="77777777" w:rsidR="00472767" w:rsidRPr="001E2B93" w:rsidRDefault="00472767" w:rsidP="00472767">
      <w:pPr>
        <w:pStyle w:val="Heading10"/>
      </w:pPr>
      <w:r>
        <w:t>Missing data</w:t>
      </w:r>
    </w:p>
    <w:p w14:paraId="746C8D9D" w14:textId="77777777" w:rsidR="00472767" w:rsidRDefault="00472767" w:rsidP="00472767">
      <w:pPr>
        <w:pStyle w:val="BodyText2"/>
      </w:pPr>
      <w:r>
        <w:t>There is no Landsat data for Ascension island.</w:t>
      </w:r>
    </w:p>
    <w:p w14:paraId="0381A6C4" w14:textId="77777777" w:rsidR="00472767" w:rsidRDefault="00472767" w:rsidP="00472767">
      <w:pPr>
        <w:pStyle w:val="Heading10"/>
      </w:pPr>
      <w:r>
        <w:t>Rendering issues in ArcGIS</w:t>
      </w:r>
    </w:p>
    <w:p w14:paraId="1FE761E1" w14:textId="77777777" w:rsidR="00472767" w:rsidRDefault="00472767" w:rsidP="00472767">
      <w:pPr>
        <w:pStyle w:val="BodyText2"/>
      </w:pPr>
      <w:r>
        <w:t xml:space="preserve">When you export the value data and import it into ArcGIS NoData values are not transparent by default and it is hard to make them transparent. To display properly, classify the data using Geometric Interval (and &gt;10 classes) using a Red to Blue gradient. This is because the no data values need to be explicitly set to -1 (see </w:t>
      </w:r>
      <w:r>
        <w:fldChar w:fldCharType="begin"/>
      </w:r>
      <w:r>
        <w:instrText xml:space="preserve"> REF _Ref434390506 \h </w:instrText>
      </w:r>
      <w:r>
        <w:fldChar w:fldCharType="separate"/>
      </w:r>
      <w:r>
        <w:t>Mapping</w:t>
      </w:r>
      <w:r>
        <w:fldChar w:fldCharType="end"/>
      </w:r>
      <w:r>
        <w:t>).</w:t>
      </w:r>
    </w:p>
    <w:p w14:paraId="0AA2C2D1" w14:textId="77777777" w:rsidR="00472767" w:rsidRDefault="00472767" w:rsidP="00472767">
      <w:pPr>
        <w:pStyle w:val="BodyText2"/>
      </w:pPr>
      <w:r>
        <w:t>Here is the workflow to export an image for Steve Schill:</w:t>
      </w:r>
    </w:p>
    <w:p w14:paraId="211889BE" w14:textId="77777777" w:rsidR="00472767" w:rsidRDefault="00472767" w:rsidP="003630B2">
      <w:pPr>
        <w:pStyle w:val="ListNumber"/>
        <w:numPr>
          <w:ilvl w:val="0"/>
          <w:numId w:val="37"/>
        </w:numPr>
      </w:pPr>
      <w:r>
        <w:t>Export a shapefile boundary to KML and import into a Fusion table</w:t>
      </w:r>
    </w:p>
    <w:p w14:paraId="4569123E" w14:textId="77777777" w:rsidR="00472767" w:rsidRDefault="00472767" w:rsidP="003630B2">
      <w:pPr>
        <w:pStyle w:val="ListNumber"/>
        <w:numPr>
          <w:ilvl w:val="0"/>
          <w:numId w:val="37"/>
        </w:numPr>
      </w:pPr>
      <w:r>
        <w:t>Mask the p32 occurrence with 0 and export the image to tif</w:t>
      </w:r>
    </w:p>
    <w:p w14:paraId="6AEDB4A7" w14:textId="77777777" w:rsidR="00472767" w:rsidRPr="001E2B93" w:rsidRDefault="00472767" w:rsidP="003630B2">
      <w:pPr>
        <w:pStyle w:val="ListNumber"/>
        <w:numPr>
          <w:ilvl w:val="0"/>
          <w:numId w:val="37"/>
        </w:numPr>
      </w:pPr>
    </w:p>
    <w:p w14:paraId="3C386C98" w14:textId="77777777" w:rsidR="00472767" w:rsidRDefault="00472767" w:rsidP="00472767">
      <w:pPr>
        <w:pStyle w:val="Heading8"/>
      </w:pPr>
      <w:r>
        <w:t>Country Statistics</w:t>
      </w:r>
    </w:p>
    <w:p w14:paraId="5BAADBDC" w14:textId="77777777" w:rsidR="00472767" w:rsidRDefault="00472767" w:rsidP="00472767">
      <w:pPr>
        <w:pStyle w:val="BodyText2"/>
      </w:pPr>
      <w:r>
        <w:lastRenderedPageBreak/>
        <w:t xml:space="preserve">We tried a range of different methods to get the GAUL dataset into GEE (see </w:t>
      </w:r>
      <w:r>
        <w:fldChar w:fldCharType="begin"/>
      </w:r>
      <w:r>
        <w:instrText xml:space="preserve"> REF _Ref440008778 \h </w:instrText>
      </w:r>
      <w:r>
        <w:fldChar w:fldCharType="separate"/>
      </w:r>
      <w:r>
        <w:t>Creating the GAUL dataset to use for the global water statistics</w:t>
      </w:r>
      <w:r>
        <w:fldChar w:fldCharType="end"/>
      </w:r>
      <w:r>
        <w:t>). Noel has produced the first analysis of results using the gridded by 1 degree GAUL 2.6 dataset (this has 28663 1 degree grid squares) and is downloaded here (‘</w:t>
      </w:r>
      <w:r w:rsidRPr="0068491B">
        <w:t>E:\cottaan\My Documents\Downloads</w:t>
      </w:r>
      <w:r>
        <w:t>\</w:t>
      </w:r>
      <w:r w:rsidRPr="0068491B">
        <w:t>water_statistics4.csv</w:t>
      </w:r>
      <w:r>
        <w:t xml:space="preserve">’) – it is 63Mb in size. Opening in Excel fails so moving to PostGIS using </w:t>
      </w:r>
      <w:hyperlink r:id="rId657" w:history="1">
        <w:r w:rsidRPr="002434A5">
          <w:rPr>
            <w:rStyle w:val="Hyperlink"/>
          </w:rPr>
          <w:t>this</w:t>
        </w:r>
      </w:hyperlink>
      <w:r>
        <w:t xml:space="preserve"> FME script. There are only 3500 records!</w:t>
      </w:r>
    </w:p>
    <w:p w14:paraId="44C15C31" w14:textId="77777777" w:rsidR="00472767" w:rsidRDefault="00472767" w:rsidP="00472767">
      <w:pPr>
        <w:pStyle w:val="BodyText2"/>
      </w:pPr>
      <w:r>
        <w:t xml:space="preserve">The table </w:t>
      </w:r>
      <w:r w:rsidRPr="004E6719">
        <w:t>especies.water_statistics_raw_with_objectid</w:t>
      </w:r>
      <w:r>
        <w:t xml:space="preserve"> contains 28659 records that were used to create the country stats. We need to analyse this by lat/long. Imported into Access to calculate all the derived fields (</w:t>
      </w:r>
      <w:r>
        <w:rPr>
          <w:color w:val="000000"/>
        </w:rPr>
        <w:t>especies_water_statistics_raw_with_objectid)</w:t>
      </w:r>
      <w:r>
        <w:t>. CORRECTED SUDAN IN THIS TABLE and imported into ArcGIS to be able to add the lng/lat fields and to dissolve the data by splitfield (</w:t>
      </w:r>
      <w:r w:rsidRPr="005D46E1">
        <w:t>E:\cottaan\My Documents\ArcGIS\Google Earth Engine Downloads\global_analysis.gdb\water_statistics_spatial</w:t>
      </w:r>
      <w:r>
        <w:t>_dissolved). The spatial totals don’t match the country totals because of the missing grid square for Russia that Noel had to run manually and gave it an id of 1.</w:t>
      </w:r>
    </w:p>
    <w:p w14:paraId="48FA9266" w14:textId="77777777" w:rsidR="00472767" w:rsidRDefault="00472767" w:rsidP="00472767">
      <w:pPr>
        <w:pStyle w:val="BodyText2"/>
      </w:pPr>
      <w:r>
        <w:t xml:space="preserve">March 2016. We are importing Noels country statistics into Postgresql using FME and then creating the main country statistics tables using queries from </w:t>
      </w:r>
      <w:hyperlink r:id="rId658" w:history="1">
        <w:r w:rsidRPr="00DA0B24">
          <w:rPr>
            <w:rStyle w:val="Hyperlink"/>
          </w:rPr>
          <w:t>here</w:t>
        </w:r>
      </w:hyperlink>
      <w:r>
        <w:t>. Then we are computing various things using an Access front end (‘</w:t>
      </w:r>
      <w:r w:rsidRPr="00DA0B24">
        <w:t>E:\cottaan\My Documents</w:t>
      </w:r>
      <w:r>
        <w:t>\</w:t>
      </w:r>
      <w:r w:rsidRPr="00C57086">
        <w:t>h05googleearthengine_client.accdb</w:t>
      </w:r>
      <w:r>
        <w:t>’). The final publication results have been adjusted for Sudan since the Nile was incorrectly classified as always seasonal. The final stats are in the queries prefixed by ‘publication’.</w:t>
      </w:r>
    </w:p>
    <w:p w14:paraId="4FCF41A6" w14:textId="77777777" w:rsidR="00472767" w:rsidRDefault="00472767" w:rsidP="00472767">
      <w:pPr>
        <w:pStyle w:val="BodyText2"/>
      </w:pPr>
      <w:r>
        <w:t>June 2016 – added in Greenland after it was reprocessed for cleaning into the final country analysis table.</w:t>
      </w:r>
    </w:p>
    <w:p w14:paraId="5D165B0A" w14:textId="77777777" w:rsidR="00472767" w:rsidRDefault="00472767" w:rsidP="00472767">
      <w:pPr>
        <w:pStyle w:val="BodyText2"/>
      </w:pPr>
      <w:r>
        <w:t>June 13</w:t>
      </w:r>
      <w:r w:rsidRPr="0071673A">
        <w:rPr>
          <w:vertAlign w:val="superscript"/>
        </w:rPr>
        <w:t>th</w:t>
      </w:r>
      <w:r>
        <w:t xml:space="preserve"> – just noticed a potential issue. The GAUL grid with the objectid of 28652 is in Russia (north of 78 degrees) – but the results from Noel for objectid 28652 are in US!! This is the only cell where the iso code in Noels table doesn’t match the one in the GAUL grids when joining on objectid. Deleting it. The final data are here: ‘</w:t>
      </w:r>
      <w:r w:rsidRPr="00F76304">
        <w:t>E:\cottaan\My Documents\ArcGIS\Google Earth Engine Downloads\global_analysis.gdb\all_transition_classes_by_1degree</w:t>
      </w:r>
      <w:r>
        <w:t>’</w:t>
      </w:r>
    </w:p>
    <w:p w14:paraId="3DAF7164" w14:textId="77777777" w:rsidR="00472767" w:rsidRDefault="00472767" w:rsidP="00472767">
      <w:pPr>
        <w:pStyle w:val="BodyText2"/>
      </w:pPr>
      <w:r>
        <w:t>July 22</w:t>
      </w:r>
      <w:r w:rsidRPr="004078B7">
        <w:rPr>
          <w:vertAlign w:val="superscript"/>
        </w:rPr>
        <w:t>nd</w:t>
      </w:r>
      <w:r>
        <w:t xml:space="preserve"> – following comments from the reviewers to the paper in the 2</w:t>
      </w:r>
      <w:r w:rsidRPr="004078B7">
        <w:rPr>
          <w:vertAlign w:val="superscript"/>
        </w:rPr>
        <w:t>nd</w:t>
      </w:r>
      <w:r>
        <w:t xml:space="preserve"> iteration, they want the continental statistics split for Russia so that the eastern part of Russia is in the Asia continental total and the western part of Russia is in the Europe total. To do this I have split the Russian GAUL country into 2 – ‘</w:t>
      </w:r>
      <w:r w:rsidRPr="004078B7">
        <w:t>E:\cottaan\My Documents\ArcGIS\Google Earth Engine Downloads\global_analysis.gdb</w:t>
      </w:r>
      <w:r>
        <w:t>\gaul_russia’. Then I have extracted the 1 degree grid squares that are on the dividing line between east and west Russia so that we can get the statistics for each part (</w:t>
      </w:r>
      <w:r w:rsidRPr="004078B7">
        <w:t>graticule_russia</w:t>
      </w:r>
      <w:r>
        <w:t xml:space="preserve">). The statistics are downloaded </w:t>
      </w:r>
      <w:hyperlink r:id="rId659" w:history="1">
        <w:r w:rsidRPr="008D2B0C">
          <w:rPr>
            <w:rStyle w:val="Hyperlink"/>
          </w:rPr>
          <w:t>here</w:t>
        </w:r>
      </w:hyperlink>
      <w:r>
        <w:t>. There is a difference in the stats for grid squares between what I get and what Noel got! Not sure why. Whatever I do I cant reproduce the stats that Noel created – e.g. for grid 25613 in Russia – some values are the same some are different.</w:t>
      </w:r>
    </w:p>
    <w:p w14:paraId="0E9DCC3E" w14:textId="77777777" w:rsidR="00472767" w:rsidRDefault="00472767" w:rsidP="00472767">
      <w:pPr>
        <w:pStyle w:val="BodyText2"/>
      </w:pPr>
      <w:r>
        <w:t>Noel reran the country statistics from March 11</w:t>
      </w:r>
      <w:r w:rsidRPr="00A10815">
        <w:rPr>
          <w:vertAlign w:val="superscript"/>
        </w:rPr>
        <w:t>th</w:t>
      </w:r>
      <w:r>
        <w:t xml:space="preserve"> and the results were different than the previous time. Downloaded here (‘</w:t>
      </w:r>
      <w:r w:rsidRPr="00A10815">
        <w:t>E:\cottaan\My Documents\Downloads</w:t>
      </w:r>
      <w:r>
        <w:t>\</w:t>
      </w:r>
      <w:r w:rsidRPr="00A10815">
        <w:t>water_statistics_20160728_v2.csv</w:t>
      </w:r>
      <w:r>
        <w:t>’). The reason they were different is that we made a new recurrence dataset on 15</w:t>
      </w:r>
      <w:r w:rsidRPr="008E00D0">
        <w:rPr>
          <w:vertAlign w:val="superscript"/>
        </w:rPr>
        <w:t>th</w:t>
      </w:r>
      <w:r>
        <w:t xml:space="preserve"> March and Noel re-ran the country stats. Imported into a new Access database here (‘</w:t>
      </w:r>
      <w:r w:rsidRPr="00A10815">
        <w:t>E:\cottaan\My Documents</w:t>
      </w:r>
      <w:r>
        <w:t>\</w:t>
      </w:r>
      <w:r w:rsidRPr="00A10815">
        <w:t>global_water_statistics.accdb</w:t>
      </w:r>
      <w:r>
        <w:t>’) into table ‘</w:t>
      </w:r>
      <w:r w:rsidRPr="00A10815">
        <w:t>Water_statistics_20160728_v2</w:t>
      </w:r>
      <w:r>
        <w:t xml:space="preserve">’. NOTE: this data was imported using Import | External Data | Text in Access as FME failed to import some records properly (converting them from decimal to double!). </w:t>
      </w:r>
      <w:r w:rsidRPr="00D03926">
        <w:t>28659</w:t>
      </w:r>
      <w:r>
        <w:t xml:space="preserve"> records.</w:t>
      </w:r>
    </w:p>
    <w:p w14:paraId="56B121DE" w14:textId="77777777" w:rsidR="00472767" w:rsidRDefault="00472767" w:rsidP="00472767">
      <w:pPr>
        <w:pStyle w:val="BodyText2"/>
      </w:pPr>
      <w:r>
        <w:t xml:space="preserve">Country stats are fine, but the continental stats that I sent before included </w:t>
      </w:r>
      <w:r w:rsidRPr="007C2A02">
        <w:t>S. Georgia &amp; S. Sandwich Islands</w:t>
      </w:r>
      <w:r>
        <w:t xml:space="preserve"> in Africa and put DRC in Europe – I think it was the Excel VLookup bug. Other issues with the continental summary:</w:t>
      </w:r>
    </w:p>
    <w:tbl>
      <w:tblPr>
        <w:tblStyle w:val="ListTable3-Accent11"/>
        <w:tblW w:w="0" w:type="auto"/>
        <w:tblLook w:val="04A0" w:firstRow="1" w:lastRow="0" w:firstColumn="1" w:lastColumn="0" w:noHBand="0" w:noVBand="1"/>
      </w:tblPr>
      <w:tblGrid>
        <w:gridCol w:w="2365"/>
        <w:gridCol w:w="2388"/>
        <w:gridCol w:w="2388"/>
        <w:gridCol w:w="2209"/>
      </w:tblGrid>
      <w:tr w:rsidR="00472767" w14:paraId="0C5A782F" w14:textId="77777777" w:rsidTr="007C2A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65" w:type="dxa"/>
          </w:tcPr>
          <w:p w14:paraId="646D1617" w14:textId="77777777" w:rsidR="00472767" w:rsidRDefault="00472767" w:rsidP="000E5536">
            <w:pPr>
              <w:pStyle w:val="TableTextHeader"/>
            </w:pPr>
            <w:r>
              <w:t>Country</w:t>
            </w:r>
          </w:p>
        </w:tc>
        <w:tc>
          <w:tcPr>
            <w:tcW w:w="2388" w:type="dxa"/>
          </w:tcPr>
          <w:p w14:paraId="47F56565"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Previous Continent</w:t>
            </w:r>
          </w:p>
        </w:tc>
        <w:tc>
          <w:tcPr>
            <w:tcW w:w="2388" w:type="dxa"/>
          </w:tcPr>
          <w:p w14:paraId="2C3FA2E4"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Current Continent</w:t>
            </w:r>
          </w:p>
        </w:tc>
        <w:tc>
          <w:tcPr>
            <w:tcW w:w="2209" w:type="dxa"/>
          </w:tcPr>
          <w:p w14:paraId="2058DE72"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 xml:space="preserve">Should be in </w:t>
            </w:r>
          </w:p>
        </w:tc>
      </w:tr>
      <w:tr w:rsidR="00472767" w14:paraId="0B04767C"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C16278" w14:textId="77777777" w:rsidR="00472767" w:rsidRDefault="00472767" w:rsidP="000E5536">
            <w:pPr>
              <w:pStyle w:val="Tiny"/>
            </w:pPr>
            <w:r>
              <w:t>Armenia</w:t>
            </w:r>
          </w:p>
        </w:tc>
        <w:tc>
          <w:tcPr>
            <w:tcW w:w="2388" w:type="dxa"/>
          </w:tcPr>
          <w:p w14:paraId="66EB3C54"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69765F32"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7D2EE497"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27DFDDB"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45422FD0" w14:textId="77777777" w:rsidR="00472767" w:rsidRDefault="00472767" w:rsidP="000E5536">
            <w:pPr>
              <w:pStyle w:val="Tiny"/>
            </w:pPr>
            <w:r w:rsidRPr="007C2A02">
              <w:t>Azerbaijan</w:t>
            </w:r>
          </w:p>
        </w:tc>
        <w:tc>
          <w:tcPr>
            <w:tcW w:w="2388" w:type="dxa"/>
          </w:tcPr>
          <w:p w14:paraId="17312451"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534B0487"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FF9855B"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DA4966E"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6806F88" w14:textId="77777777" w:rsidR="00472767" w:rsidRDefault="00472767" w:rsidP="000E5536">
            <w:pPr>
              <w:pStyle w:val="Tiny"/>
            </w:pPr>
            <w:r w:rsidRPr="007C2A02">
              <w:t>Georgia</w:t>
            </w:r>
          </w:p>
        </w:tc>
        <w:tc>
          <w:tcPr>
            <w:tcW w:w="2388" w:type="dxa"/>
          </w:tcPr>
          <w:p w14:paraId="18439E5C"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751EDCC0"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C07ADD5"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9C1AA57"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7E2BA976" w14:textId="77777777" w:rsidR="00472767" w:rsidRPr="007C2A02" w:rsidRDefault="00472767" w:rsidP="000E5536">
            <w:pPr>
              <w:pStyle w:val="Tiny"/>
            </w:pPr>
            <w:r w:rsidRPr="007C2A02">
              <w:t>Kazakhstan</w:t>
            </w:r>
          </w:p>
        </w:tc>
        <w:tc>
          <w:tcPr>
            <w:tcW w:w="2388" w:type="dxa"/>
          </w:tcPr>
          <w:p w14:paraId="6C111A36"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67277DAE"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10D63FC"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9DF9C3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B0A5C0" w14:textId="77777777" w:rsidR="00472767" w:rsidRPr="007C2A02" w:rsidRDefault="00472767" w:rsidP="000E5536">
            <w:pPr>
              <w:pStyle w:val="Tiny"/>
            </w:pPr>
            <w:r w:rsidRPr="007C2A02">
              <w:t>Turkey</w:t>
            </w:r>
          </w:p>
        </w:tc>
        <w:tc>
          <w:tcPr>
            <w:tcW w:w="2388" w:type="dxa"/>
          </w:tcPr>
          <w:p w14:paraId="64D35791"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1AD344F2"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608C7A4"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7A6FFF50"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6279E32B" w14:textId="77777777" w:rsidR="00472767" w:rsidRPr="007C2A02" w:rsidRDefault="00472767" w:rsidP="000E5536">
            <w:pPr>
              <w:pStyle w:val="Tiny"/>
            </w:pPr>
            <w:r w:rsidRPr="007C2A02">
              <w:t>Akrotiri and Dhekelia</w:t>
            </w:r>
          </w:p>
        </w:tc>
        <w:tc>
          <w:tcPr>
            <w:tcW w:w="2388" w:type="dxa"/>
          </w:tcPr>
          <w:p w14:paraId="790CD0FE"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7BBAA172"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Europe</w:t>
            </w:r>
          </w:p>
        </w:tc>
        <w:tc>
          <w:tcPr>
            <w:tcW w:w="2209" w:type="dxa"/>
          </w:tcPr>
          <w:p w14:paraId="41D09850"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7D8FA8B9"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35A2A07E" w14:textId="77777777" w:rsidR="00472767" w:rsidRPr="007C2A02" w:rsidRDefault="00472767" w:rsidP="000E5536">
            <w:pPr>
              <w:pStyle w:val="Tiny"/>
            </w:pPr>
            <w:r w:rsidRPr="007C2A02">
              <w:t>Northern Cyprus</w:t>
            </w:r>
          </w:p>
        </w:tc>
        <w:tc>
          <w:tcPr>
            <w:tcW w:w="2388" w:type="dxa"/>
          </w:tcPr>
          <w:p w14:paraId="3AF3C223"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46B93AE"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Europe</w:t>
            </w:r>
          </w:p>
        </w:tc>
        <w:tc>
          <w:tcPr>
            <w:tcW w:w="2209" w:type="dxa"/>
          </w:tcPr>
          <w:p w14:paraId="1E0D4152"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Europe</w:t>
            </w:r>
          </w:p>
        </w:tc>
      </w:tr>
      <w:tr w:rsidR="00472767" w14:paraId="4734857D"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0B48BB6B" w14:textId="77777777" w:rsidR="00472767" w:rsidRPr="007C2A02" w:rsidRDefault="00472767" w:rsidP="000E5536">
            <w:pPr>
              <w:pStyle w:val="Tiny"/>
            </w:pPr>
            <w:r w:rsidRPr="007C2A02">
              <w:t>Sint Maarten</w:t>
            </w:r>
          </w:p>
        </w:tc>
        <w:tc>
          <w:tcPr>
            <w:tcW w:w="2388" w:type="dxa"/>
          </w:tcPr>
          <w:p w14:paraId="004AB53E"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4D17B5EF"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21AB6453"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North America</w:t>
            </w:r>
          </w:p>
        </w:tc>
      </w:tr>
      <w:tr w:rsidR="00472767" w14:paraId="531D4AB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44F1F53C" w14:textId="77777777" w:rsidR="00472767" w:rsidRPr="007C2A02" w:rsidRDefault="00472767" w:rsidP="000E5536">
            <w:pPr>
              <w:pStyle w:val="Tiny"/>
            </w:pPr>
            <w:r w:rsidRPr="007C2A02">
              <w:t>St. Pierre &amp; Miquelon</w:t>
            </w:r>
          </w:p>
        </w:tc>
        <w:tc>
          <w:tcPr>
            <w:tcW w:w="2388" w:type="dxa"/>
          </w:tcPr>
          <w:p w14:paraId="1159DD0F"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F824F42"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North America</w:t>
            </w:r>
          </w:p>
        </w:tc>
        <w:tc>
          <w:tcPr>
            <w:tcW w:w="2209" w:type="dxa"/>
          </w:tcPr>
          <w:p w14:paraId="05276368"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North America</w:t>
            </w:r>
          </w:p>
        </w:tc>
      </w:tr>
      <w:tr w:rsidR="00472767" w14:paraId="51698102"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25C9638B" w14:textId="77777777" w:rsidR="00472767" w:rsidRPr="007C2A02" w:rsidRDefault="00472767" w:rsidP="000E5536">
            <w:pPr>
              <w:pStyle w:val="Tiny"/>
            </w:pPr>
            <w:r w:rsidRPr="007C2A02">
              <w:t>St. Vincent &amp; the Grenadines</w:t>
            </w:r>
          </w:p>
        </w:tc>
        <w:tc>
          <w:tcPr>
            <w:tcW w:w="2388" w:type="dxa"/>
          </w:tcPr>
          <w:p w14:paraId="39FCA363"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2C14E947"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39461A3E"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North America</w:t>
            </w:r>
          </w:p>
        </w:tc>
      </w:tr>
    </w:tbl>
    <w:p w14:paraId="57870450" w14:textId="77777777" w:rsidR="00472767" w:rsidRDefault="00472767" w:rsidP="00472767">
      <w:pPr>
        <w:pStyle w:val="BodyText2"/>
      </w:pPr>
      <w:r>
        <w:t>We are going to group the country data by the same groupings as the UN population data – Alan sent me the table and I’ve put the data here ‘</w:t>
      </w:r>
      <w:r w:rsidRPr="00C32559">
        <w:t>E:\cottaan\My Documents</w:t>
      </w:r>
      <w:r>
        <w:t>\</w:t>
      </w:r>
      <w:r w:rsidRPr="00C32559">
        <w:t>global_water_statistics.accdb</w:t>
      </w:r>
      <w:r>
        <w:t>’.</w:t>
      </w:r>
    </w:p>
    <w:p w14:paraId="71BD620D" w14:textId="77777777" w:rsidR="00472767" w:rsidRPr="000E6AD0" w:rsidRDefault="00472767" w:rsidP="00472767">
      <w:pPr>
        <w:pStyle w:val="BodyText2"/>
      </w:pPr>
      <w:r>
        <w:t>What a palava! The original country stats up til June 13</w:t>
      </w:r>
      <w:r w:rsidRPr="008E00D0">
        <w:rPr>
          <w:vertAlign w:val="superscript"/>
        </w:rPr>
        <w:t>th</w:t>
      </w:r>
      <w:r>
        <w:t xml:space="preserve"> were correct – they used the recurrence from 15</w:t>
      </w:r>
      <w:r w:rsidRPr="008E00D0">
        <w:rPr>
          <w:vertAlign w:val="superscript"/>
        </w:rPr>
        <w:t>th</w:t>
      </w:r>
      <w:r>
        <w:t xml:space="preserve"> March and the WGS84 transitions from 29</w:t>
      </w:r>
      <w:r w:rsidRPr="008E00D0">
        <w:rPr>
          <w:vertAlign w:val="superscript"/>
        </w:rPr>
        <w:t>th</w:t>
      </w:r>
      <w:r>
        <w:t xml:space="preserve"> Feb. These are correct although we need to add in Greenland, the Nile and Tonle Sap. Done in this database (‘</w:t>
      </w:r>
      <w:r w:rsidRPr="00A10815">
        <w:t>E:\cottaan\My Documents</w:t>
      </w:r>
      <w:r>
        <w:t>\</w:t>
      </w:r>
      <w:r w:rsidRPr="00A10815">
        <w:t>global_water_statistics.accdb</w:t>
      </w:r>
      <w:r>
        <w:t>’) with the queries starting ‘Publication_*’.</w:t>
      </w:r>
    </w:p>
    <w:p w14:paraId="096789A2" w14:textId="77777777" w:rsidR="00472767" w:rsidRDefault="00472767" w:rsidP="00472767">
      <w:pPr>
        <w:pStyle w:val="Heading8"/>
      </w:pPr>
      <w:r>
        <w:t>Final download datasets</w:t>
      </w:r>
    </w:p>
    <w:p w14:paraId="6417B788" w14:textId="77777777" w:rsidR="00472767" w:rsidRPr="00C83D5D" w:rsidRDefault="00472767" w:rsidP="00472767">
      <w:pPr>
        <w:pStyle w:val="BodyText2"/>
      </w:pPr>
      <w:r>
        <w:t xml:space="preserve">See </w:t>
      </w:r>
      <w:r>
        <w:fldChar w:fldCharType="begin"/>
      </w:r>
      <w:r>
        <w:instrText xml:space="preserve"> REF _Ref464723123 \h </w:instrText>
      </w:r>
      <w:r>
        <w:fldChar w:fldCharType="separate"/>
      </w:r>
      <w:r>
        <w:t>Creating the Download datasets</w:t>
      </w:r>
      <w:r>
        <w:fldChar w:fldCharType="end"/>
      </w:r>
      <w:r>
        <w:t>.</w:t>
      </w:r>
    </w:p>
    <w:p w14:paraId="7CE8D8A2" w14:textId="77777777" w:rsidR="00472767" w:rsidRDefault="00472767" w:rsidP="00472767">
      <w:pPr>
        <w:pStyle w:val="Heading8"/>
      </w:pPr>
      <w:r>
        <w:lastRenderedPageBreak/>
        <w:t>Transitions</w:t>
      </w:r>
    </w:p>
    <w:p w14:paraId="0BCBC534" w14:textId="77777777" w:rsidR="00472767" w:rsidRDefault="00472767" w:rsidP="00472767">
      <w:pPr>
        <w:pStyle w:val="Heading9"/>
      </w:pPr>
      <w:r>
        <w:t>Symbolised</w:t>
      </w:r>
    </w:p>
    <w:p w14:paraId="2359033B" w14:textId="77777777" w:rsidR="00472767" w:rsidRPr="007609EE" w:rsidRDefault="00472767" w:rsidP="00472767">
      <w:pPr>
        <w:pStyle w:val="BodyText2"/>
      </w:pPr>
      <w:r>
        <w:t>We are symbolising the transitions in different ways. Firstly, the 10 transitions in the grid, then the first class and then the last class. Each has a color map and a layer file to support the map display.</w:t>
      </w:r>
    </w:p>
    <w:p w14:paraId="28DDAFC6" w14:textId="77777777" w:rsidR="00472767" w:rsidRDefault="00472767" w:rsidP="00472767">
      <w:pPr>
        <w:pStyle w:val="Heading8"/>
      </w:pPr>
      <w:r>
        <w:t>Transitions Trend Analysis</w:t>
      </w:r>
    </w:p>
    <w:p w14:paraId="5BAD0164" w14:textId="77777777" w:rsidR="00472767" w:rsidRDefault="00472767" w:rsidP="00472767">
      <w:pPr>
        <w:pStyle w:val="BodyText2"/>
      </w:pPr>
      <w:r>
        <w:t xml:space="preserve">We are going to compute the extent of permanent and seasonal water every year for 1 degree boxes and for each country. This will include the actual areas and the possible areas which interpolate for those areas where we have missing observations. Noel has done the analysis using </w:t>
      </w:r>
      <w:hyperlink r:id="rId660" w:history="1">
        <w:r w:rsidRPr="00A05B74">
          <w:rPr>
            <w:rStyle w:val="Hyperlink"/>
          </w:rPr>
          <w:t>this</w:t>
        </w:r>
      </w:hyperlink>
      <w:r>
        <w:t xml:space="preserve"> code (for all countries) and put the results </w:t>
      </w:r>
      <w:hyperlink r:id="rId661" w:history="1">
        <w:r w:rsidRPr="00A05B74">
          <w:rPr>
            <w:rStyle w:val="Hyperlink"/>
          </w:rPr>
          <w:t>here</w:t>
        </w:r>
      </w:hyperlink>
      <w:r>
        <w:t>. Concatenating all the csv files together with the following code: ‘</w:t>
      </w:r>
      <w:r w:rsidRPr="006F4982">
        <w:t>E:\cottaan\My Documents\github repos\test</w:t>
      </w:r>
      <w:r>
        <w:t xml:space="preserve">\mergeTrendCSVFiles.py’. Then moved to Postgresql with </w:t>
      </w:r>
      <w:hyperlink r:id="rId662" w:history="1">
        <w:r w:rsidRPr="00FA6AAC">
          <w:rPr>
            <w:rStyle w:val="Hyperlink"/>
          </w:rPr>
          <w:t>this</w:t>
        </w:r>
      </w:hyperlink>
      <w:r>
        <w:t xml:space="preserve"> FME script. Then produced the output table with </w:t>
      </w:r>
      <w:hyperlink r:id="rId663" w:history="1">
        <w:r w:rsidRPr="00FA6AAC">
          <w:rPr>
            <w:rStyle w:val="Hyperlink"/>
          </w:rPr>
          <w:t>this</w:t>
        </w:r>
      </w:hyperlink>
      <w:r>
        <w:t xml:space="preserve"> SQL query.</w:t>
      </w:r>
    </w:p>
    <w:p w14:paraId="171B3797" w14:textId="77777777" w:rsidR="00472767" w:rsidRPr="00AC2762" w:rsidRDefault="00472767" w:rsidP="00472767">
      <w:pPr>
        <w:pStyle w:val="BodyText2"/>
      </w:pPr>
      <w:r>
        <w:t xml:space="preserve">There are some differences between the trends statistics for 2015 and the country analysis (based on the transitions). These are only small but need to be checked. Canada has a big difference: 1045614 in the trend data for 2015 and 1021864 in the country analysis. This is because we are not masking north of 78 degrees in the trend data!! But even other countries have differences. Brazil: 114243 in the trend data for 2015 and </w:t>
      </w:r>
      <w:r w:rsidRPr="00AC2762">
        <w:t>114250</w:t>
      </w:r>
      <w:r>
        <w:t xml:space="preserve"> in the country analysis – difference of 7Km</w:t>
      </w:r>
      <w:r>
        <w:rPr>
          <w:vertAlign w:val="superscript"/>
        </w:rPr>
        <w:t>-2</w:t>
      </w:r>
      <w:r>
        <w:t>. Iceland 2027.4 as a pose to 2066.7. Aha! The reason why is that in some places there is no imagery for 2015 and so in the totals for the transitions (and hence the country analysis for the paper) it uses the last year (which will be 2014 for example) and therefore the totals will be higher in Iceland for the transitions compared with the absolute year of 2015. The reason that there is no data for the maybePermanent is because 2015 is not within the water period as the latest date that water was recorded was 2014!</w:t>
      </w:r>
    </w:p>
    <w:p w14:paraId="0A3062AB" w14:textId="77777777" w:rsidR="00472767" w:rsidRDefault="00472767" w:rsidP="00472767">
      <w:pPr>
        <w:pStyle w:val="Heading8"/>
      </w:pPr>
      <w:r>
        <w:t>Yearly Trend Chart Analysis</w:t>
      </w:r>
    </w:p>
    <w:p w14:paraId="7D45E02E" w14:textId="77777777" w:rsidR="00472767" w:rsidRDefault="00472767" w:rsidP="00472767">
      <w:pPr>
        <w:pStyle w:val="Heading9"/>
      </w:pPr>
      <w:r>
        <w:t>For a single polygon</w:t>
      </w:r>
    </w:p>
    <w:p w14:paraId="7CB64F66" w14:textId="77777777" w:rsidR="00472767" w:rsidRDefault="00472767" w:rsidP="00472767">
      <w:pPr>
        <w:pStyle w:val="BodyText2"/>
      </w:pPr>
      <w:r>
        <w:t>Run the ‘</w:t>
      </w:r>
      <w:r w:rsidRPr="00F8306C">
        <w:t>Step 6 - 32 year trend analysis</w:t>
      </w:r>
      <w:r>
        <w:t>’ GEE code with your UDA polygon</w:t>
      </w:r>
    </w:p>
    <w:p w14:paraId="791104A5" w14:textId="77777777" w:rsidR="00472767" w:rsidRDefault="00472767" w:rsidP="00472767">
      <w:pPr>
        <w:pStyle w:val="BodyText2"/>
      </w:pPr>
      <w:r>
        <w:t>Import the CSV file into Excel skipping the geo column</w:t>
      </w:r>
    </w:p>
    <w:p w14:paraId="1CEC333E" w14:textId="77777777" w:rsidR="00472767" w:rsidRDefault="00472767" w:rsidP="00472767">
      <w:pPr>
        <w:pStyle w:val="Heading9"/>
      </w:pPr>
      <w:r>
        <w:t>For a set of 1 degree boxes</w:t>
      </w:r>
    </w:p>
    <w:p w14:paraId="2C768A65" w14:textId="77777777" w:rsidR="00472767" w:rsidRPr="009933C2" w:rsidRDefault="00472767" w:rsidP="00472767">
      <w:pPr>
        <w:pStyle w:val="BodyText2"/>
      </w:pPr>
      <w:r>
        <w:t>Import the data into Access (e.g. ‘</w:t>
      </w:r>
      <w:r w:rsidRPr="009933C2">
        <w:t>E:\cottaan\My Documents\Downloads</w:t>
      </w:r>
      <w:r>
        <w:t xml:space="preserve">\tibet.csv’ – this contains </w:t>
      </w:r>
      <w:r w:rsidRPr="009933C2">
        <w:t>system:index,maybePermanent,maybeSeasonal,permanent,seasonal,.geo</w:t>
      </w:r>
      <w:r>
        <w:t>). Then run the query ‘trend_analysis_by_1_degree_box’ to get the stats.</w:t>
      </w:r>
    </w:p>
    <w:p w14:paraId="5AA8195C" w14:textId="77777777" w:rsidR="00472767" w:rsidRDefault="00472767" w:rsidP="00472767">
      <w:pPr>
        <w:pStyle w:val="Heading8"/>
      </w:pPr>
      <w:r>
        <w:t>Water World Website</w:t>
      </w:r>
    </w:p>
    <w:p w14:paraId="7DE1C200" w14:textId="77777777" w:rsidR="00472767" w:rsidRPr="008E6786" w:rsidRDefault="003630B2" w:rsidP="00472767">
      <w:pPr>
        <w:pStyle w:val="BodyText2"/>
      </w:pPr>
      <w:hyperlink r:id="rId664" w:history="1">
        <w:r w:rsidR="00472767" w:rsidRPr="004E0E13">
          <w:rPr>
            <w:rStyle w:val="Hyperlink"/>
          </w:rPr>
          <w:t>https://water-world-v1-1.appspot.com/#</w:t>
        </w:r>
      </w:hyperlink>
      <w:r w:rsidR="00472767">
        <w:t xml:space="preserve"> </w:t>
      </w:r>
    </w:p>
    <w:p w14:paraId="58DC6333" w14:textId="77777777" w:rsidR="00472767" w:rsidRDefault="00472767" w:rsidP="00472767">
      <w:pPr>
        <w:pStyle w:val="Heading8"/>
      </w:pPr>
      <w:r>
        <w:t>Long/Lat Analysis</w:t>
      </w:r>
    </w:p>
    <w:p w14:paraId="19D67645" w14:textId="77777777" w:rsidR="00472767" w:rsidRDefault="00472767" w:rsidP="00472767">
      <w:pPr>
        <w:pStyle w:val="BodyText2"/>
      </w:pPr>
      <w:r>
        <w:t xml:space="preserve">The long lat analysis shows spikes and this is because the data in ArcGIS have not been flagged correctly with the Lng/Lat. The image below shows polygons selected with longitudes of -89. Wrong! Why? </w:t>
      </w:r>
    </w:p>
    <w:p w14:paraId="5383E744" w14:textId="77777777" w:rsidR="00472767" w:rsidRDefault="00472767" w:rsidP="00472767">
      <w:pPr>
        <w:pStyle w:val="BodyText2"/>
      </w:pPr>
      <w:r>
        <w:rPr>
          <w:noProof/>
          <w:lang w:bidi="ar-SA"/>
        </w:rPr>
        <w:lastRenderedPageBreak/>
        <w:drawing>
          <wp:inline distT="0" distB="0" distL="0" distR="0" wp14:anchorId="0E38C38C" wp14:editId="32B29D03">
            <wp:extent cx="3575050" cy="3498660"/>
            <wp:effectExtent l="0" t="0" r="6350" b="698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5">
                      <a:extLst>
                        <a:ext uri="{28A0092B-C50C-407E-A947-70E740481C1C}">
                          <a14:useLocalDpi xmlns:a14="http://schemas.microsoft.com/office/drawing/2010/main" val="0"/>
                        </a:ext>
                      </a:extLst>
                    </a:blip>
                    <a:srcRect/>
                    <a:stretch>
                      <a:fillRect/>
                    </a:stretch>
                  </pic:blipFill>
                  <pic:spPr bwMode="auto">
                    <a:xfrm>
                      <a:off x="0" y="0"/>
                      <a:ext cx="3578075" cy="3501620"/>
                    </a:xfrm>
                    <a:prstGeom prst="rect">
                      <a:avLst/>
                    </a:prstGeom>
                    <a:noFill/>
                    <a:ln>
                      <a:noFill/>
                    </a:ln>
                  </pic:spPr>
                </pic:pic>
              </a:graphicData>
            </a:graphic>
          </wp:inline>
        </w:drawing>
      </w:r>
    </w:p>
    <w:p w14:paraId="064C105F" w14:textId="77777777" w:rsidR="00472767" w:rsidRDefault="00472767" w:rsidP="00472767">
      <w:pPr>
        <w:pStyle w:val="BodyText2"/>
      </w:pPr>
      <w:r>
        <w:t>Dissolved by splitfield to merge all polygons by lat/lng:</w:t>
      </w:r>
    </w:p>
    <w:p w14:paraId="2F1CB8DF" w14:textId="77777777" w:rsidR="00472767" w:rsidRDefault="00472767" w:rsidP="00472767">
      <w:pPr>
        <w:pStyle w:val="Code"/>
        <w:rPr>
          <w:lang w:bidi="ar-SA"/>
        </w:rPr>
      </w:pPr>
      <w:r w:rsidRPr="00A91CB6">
        <w:rPr>
          <w:lang w:bidi="ar-SA"/>
        </w:rPr>
        <w:t>arcpy.Dissolve_management(in_features="water_statistics_spatial", out_feature_class="E:/cottaan/My Documents/ArcGIS/Google Earth Engine Downloads/global_analysis.gdb/water_statistics_spatial_dissolved", dissolve_field="splitField", statistics_fields="c01 SUM;c02 SUM;c03 SUM;c04 SUM;c05 SUM;c06 SUM;c07 SUM;c08 SUM;c09 SUM;c10 SUM;c11 SUM;c12 SUM;c13 SUM;c14 SUM;c15 SUM;c16 SUM;c17 SUM;c18 SUM;c19 SUM;c20 SUM;c21 SUM;c22 SUM;c23 SUM;c24 SUM;c25 SUM;c26 SUM;c27 SUM;c28 SUM;c29 SUM;c30 SUM;c31 SUM;c32 SUM;c33 SUM;c34 SUM;c35 SUM;c36 SUM;c37 SUM;c38 SUM;c39 SUM;c40 SUM;c41 SUM;c42 SUM;c43 SUM;c44 SUM;c45 SUM;c46 SUM;c47 SUM;c48 SUM;c49 SUM;c50 SUM;max_water_extent SUM;start_S SUM;end_S SUM;net_S SUM;S_to_S SUM;always_S SUM;NW_to_NW_S SUM;NW_to_S SUM;S_to_NW SUM;start_P SUM;end_P SUM;net_P SUM;P_to_P SUM;always_P SUM;NW_to_NW_P SUM;NW_to_P SUM;P_to_NW SUM;S_to_P SUM;P_to_S SUM;", multi_part="MULTI_PART", unsplit_lines="DISSOLVE_LINES")</w:t>
      </w:r>
    </w:p>
    <w:p w14:paraId="7BED0ADD" w14:textId="77777777" w:rsidR="00472767" w:rsidRDefault="00472767" w:rsidP="00472767">
      <w:pPr>
        <w:pStyle w:val="BodyText2"/>
        <w:rPr>
          <w:lang w:bidi="ar-SA"/>
        </w:rPr>
      </w:pPr>
      <w:r>
        <w:rPr>
          <w:lang w:bidi="ar-SA"/>
        </w:rPr>
        <w:t>Then renamed the fields:</w:t>
      </w:r>
    </w:p>
    <w:p w14:paraId="4FC6C7E8" w14:textId="77777777" w:rsidR="00472767" w:rsidRDefault="00472767" w:rsidP="00472767">
      <w:pPr>
        <w:pStyle w:val="Code"/>
      </w:pPr>
      <w:r>
        <w:t>arcpy.AlterField_management(in_table="all_transition_classes_by_1degree_dissolved", field="SUM_c01", new_field_name="c01", new_field_alias="c01", field_type="DOUBLE", field_length="8", field_is_nullable="NULLABLE", clear_field_alias="false")</w:t>
      </w:r>
    </w:p>
    <w:p w14:paraId="17EFE06E" w14:textId="77777777" w:rsidR="00472767" w:rsidRDefault="00472767" w:rsidP="00472767">
      <w:pPr>
        <w:pStyle w:val="Code"/>
      </w:pPr>
      <w:r>
        <w:t>..</w:t>
      </w:r>
    </w:p>
    <w:p w14:paraId="6881AAEF" w14:textId="77777777" w:rsidR="00472767" w:rsidRDefault="00472767" w:rsidP="00472767">
      <w:pPr>
        <w:pStyle w:val="BodyText2"/>
      </w:pPr>
      <w:r>
        <w:t>Now getting the lng/lats – it works if you use !SHAPE.extent.XMin</w:t>
      </w:r>
      <w:r w:rsidRPr="007141FA">
        <w:t>!</w:t>
      </w:r>
      <w:r>
        <w:t xml:space="preserve"> but produce issues if you use int(!SHAPE.extent.XMin</w:t>
      </w:r>
      <w:r w:rsidRPr="007141FA">
        <w:t>!</w:t>
      </w:r>
      <w:r>
        <w:t>). FMEing to Access to get the lng/lat summaries. The chart still looks spiky for longitude – these are actual lakes.</w:t>
      </w:r>
    </w:p>
    <w:p w14:paraId="51877DE5" w14:textId="77777777" w:rsidR="00472767" w:rsidRPr="00971672" w:rsidRDefault="00472767" w:rsidP="00472767">
      <w:pPr>
        <w:pStyle w:val="BodyText2"/>
      </w:pPr>
      <w:r>
        <w:rPr>
          <w:noProof/>
          <w:lang w:bidi="ar-SA"/>
        </w:rPr>
        <w:drawing>
          <wp:inline distT="0" distB="0" distL="0" distR="0" wp14:anchorId="093E5D0D" wp14:editId="388470D9">
            <wp:extent cx="991482" cy="1676400"/>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6">
                      <a:extLst>
                        <a:ext uri="{28A0092B-C50C-407E-A947-70E740481C1C}">
                          <a14:useLocalDpi xmlns:a14="http://schemas.microsoft.com/office/drawing/2010/main" val="0"/>
                        </a:ext>
                      </a:extLst>
                    </a:blip>
                    <a:srcRect/>
                    <a:stretch>
                      <a:fillRect/>
                    </a:stretch>
                  </pic:blipFill>
                  <pic:spPr bwMode="auto">
                    <a:xfrm>
                      <a:off x="0" y="0"/>
                      <a:ext cx="997562" cy="1686679"/>
                    </a:xfrm>
                    <a:prstGeom prst="rect">
                      <a:avLst/>
                    </a:prstGeom>
                    <a:noFill/>
                    <a:ln>
                      <a:noFill/>
                    </a:ln>
                  </pic:spPr>
                </pic:pic>
              </a:graphicData>
            </a:graphic>
          </wp:inline>
        </w:drawing>
      </w:r>
    </w:p>
    <w:p w14:paraId="55F5A9AF" w14:textId="77777777" w:rsidR="00472767" w:rsidRDefault="00472767" w:rsidP="00472767">
      <w:pPr>
        <w:pStyle w:val="Heading7"/>
      </w:pPr>
      <w:r>
        <w:t>Issues and bugs with the data</w:t>
      </w:r>
    </w:p>
    <w:p w14:paraId="4C7B8334" w14:textId="77777777" w:rsidR="00472767" w:rsidRDefault="00472767" w:rsidP="00472767">
      <w:pPr>
        <w:pStyle w:val="BodyText2"/>
      </w:pPr>
      <w:r>
        <w:t>Unfortunately there is a bug in the code to get the value, water, observations and images numbers for the 2 x 12 monthly ImageCollection that Noel did. I cant see any problem in my code but it the outputs dataset there are some places where we have more water detections than there are observations!!! e.g. see below:</w:t>
      </w:r>
    </w:p>
    <w:p w14:paraId="3965398F" w14:textId="77777777" w:rsidR="00472767" w:rsidRDefault="00472767" w:rsidP="00472767">
      <w:pPr>
        <w:pStyle w:val="BodyText2"/>
      </w:pPr>
      <w:r>
        <w:rPr>
          <w:noProof/>
          <w:lang w:bidi="ar-SA"/>
        </w:rPr>
        <w:lastRenderedPageBreak/>
        <w:drawing>
          <wp:inline distT="0" distB="0" distL="0" distR="0" wp14:anchorId="4BEA065B" wp14:editId="6C029C82">
            <wp:extent cx="2438400" cy="1182774"/>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7">
                      <a:extLst>
                        <a:ext uri="{28A0092B-C50C-407E-A947-70E740481C1C}">
                          <a14:useLocalDpi xmlns:a14="http://schemas.microsoft.com/office/drawing/2010/main" val="0"/>
                        </a:ext>
                      </a:extLst>
                    </a:blip>
                    <a:srcRect/>
                    <a:stretch>
                      <a:fillRect/>
                    </a:stretch>
                  </pic:blipFill>
                  <pic:spPr bwMode="auto">
                    <a:xfrm>
                      <a:off x="0" y="0"/>
                      <a:ext cx="2457336" cy="1191959"/>
                    </a:xfrm>
                    <a:prstGeom prst="rect">
                      <a:avLst/>
                    </a:prstGeom>
                    <a:noFill/>
                    <a:ln>
                      <a:noFill/>
                    </a:ln>
                  </pic:spPr>
                </pic:pic>
              </a:graphicData>
            </a:graphic>
          </wp:inline>
        </w:drawing>
      </w:r>
    </w:p>
    <w:p w14:paraId="7B5DEA5A" w14:textId="77777777" w:rsidR="00472767" w:rsidRPr="00D7576B" w:rsidRDefault="00472767" w:rsidP="00472767">
      <w:pPr>
        <w:pStyle w:val="BodyText2"/>
      </w:pPr>
      <w:r>
        <w:t xml:space="preserve">The value value looks wrong too!! It seems to only occur where there are a 1-2 observations only. Not sure what to do about it, but maybe we could clean the monthly data so that all water cannot be higher than the observations. </w:t>
      </w:r>
    </w:p>
    <w:p w14:paraId="5CF482DE" w14:textId="77777777" w:rsidR="00472767" w:rsidRDefault="00472767" w:rsidP="00472767">
      <w:pPr>
        <w:pStyle w:val="Heading7"/>
      </w:pPr>
      <w:r>
        <w:t>Manual cleaning</w:t>
      </w:r>
    </w:p>
    <w:p w14:paraId="2B4D6860" w14:textId="77777777" w:rsidR="00472767" w:rsidRDefault="00472767" w:rsidP="00472767">
      <w:pPr>
        <w:pStyle w:val="BodyText2"/>
      </w:pPr>
      <w:r>
        <w:t xml:space="preserve">We have to manually clean the output in mountain areas as there is a lot of false detection due to topographic shadow which we cant remove with a DEM. So JF is creating lots of layers in the GEE Javascript Playground of polygons that we will use to mask out false detection manually. He has created lots of projects and I have created a </w:t>
      </w:r>
      <w:hyperlink r:id="rId668" w:anchor="L85" w:history="1">
        <w:r w:rsidRPr="00894108">
          <w:rPr>
            <w:rStyle w:val="Hyperlink"/>
          </w:rPr>
          <w:t>tool</w:t>
        </w:r>
      </w:hyperlink>
      <w:r>
        <w:t xml:space="preserve"> in ArcGIS that imports the JSON into FeatureClasses.</w:t>
      </w:r>
    </w:p>
    <w:p w14:paraId="53A9E9AA" w14:textId="77777777" w:rsidR="00472767" w:rsidRDefault="00472767" w:rsidP="00472767">
      <w:pPr>
        <w:pStyle w:val="ListBullet2"/>
      </w:pPr>
      <w:r>
        <w:t>Create the manual cleaning masks in GEE Javascript playground</w:t>
      </w:r>
    </w:p>
    <w:p w14:paraId="387600D7" w14:textId="77777777" w:rsidR="00472767" w:rsidRDefault="00472767" w:rsidP="00472767">
      <w:pPr>
        <w:pStyle w:val="ListBullet2"/>
      </w:pPr>
      <w:r>
        <w:t>Import the GeoJSON into ArcGIS as FeatureClasses (JRC Tools |Google Earth Engine | Import GeoJSON data)</w:t>
      </w:r>
    </w:p>
    <w:p w14:paraId="220B0908" w14:textId="77777777" w:rsidR="00472767" w:rsidRDefault="00472767" w:rsidP="00472767">
      <w:pPr>
        <w:pStyle w:val="ListBullet2"/>
      </w:pPr>
      <w:r>
        <w:t>Merge all the FC using this (JRC Tools |Google Earth Engine | Merge datasets)</w:t>
      </w:r>
    </w:p>
    <w:p w14:paraId="1C6631FA" w14:textId="77777777" w:rsidR="00472767" w:rsidRDefault="00472767" w:rsidP="00472767">
      <w:pPr>
        <w:pStyle w:val="ListBullet2"/>
      </w:pPr>
      <w:r>
        <w:t>Export to KMZ, unzip and create a Google Fusion table to add to the GEE project</w:t>
      </w:r>
    </w:p>
    <w:p w14:paraId="179814E5" w14:textId="77777777" w:rsidR="00472767" w:rsidRDefault="00472767" w:rsidP="00472767">
      <w:pPr>
        <w:pStyle w:val="BodyText2"/>
      </w:pPr>
      <w:r>
        <w:t>For the &gt;0.1 and &lt;0.2 non pure water we have the following variables names from the GEE code:</w:t>
      </w:r>
    </w:p>
    <w:p w14:paraId="40665D33" w14:textId="77777777" w:rsidR="00472767" w:rsidRPr="00894108" w:rsidRDefault="00472767" w:rsidP="00472767">
      <w:pPr>
        <w:pStyle w:val="BodyText2"/>
      </w:pPr>
      <w:r w:rsidRPr="009C2B97">
        <w:rPr>
          <w:lang w:val="fr"/>
        </w:rPr>
        <w:t xml:space="preserve">Africa_Missing water 10Occ20 </w:t>
      </w:r>
      <w:r>
        <w:rPr>
          <w:lang w:val="fr"/>
        </w:rPr>
        <w:t>.rtf</w:t>
      </w:r>
      <w:r>
        <w:rPr>
          <w:lang w:val="fr"/>
        </w:rPr>
        <w:tab/>
      </w:r>
      <w:r>
        <w:rPr>
          <w:lang w:val="fr"/>
        </w:rPr>
        <w:tab/>
        <w:t>MissingWaterGt10Lt20</w:t>
      </w:r>
    </w:p>
    <w:p w14:paraId="3212365C" w14:textId="77777777" w:rsidR="00472767" w:rsidRDefault="00472767" w:rsidP="00472767">
      <w:pPr>
        <w:pStyle w:val="Heading6"/>
      </w:pPr>
      <w:r>
        <w:t>Notes After Submission</w:t>
      </w:r>
    </w:p>
    <w:p w14:paraId="7FBC302C" w14:textId="77777777" w:rsidR="00472767" w:rsidRDefault="00472767" w:rsidP="00472767">
      <w:pPr>
        <w:pStyle w:val="Heading7"/>
      </w:pPr>
      <w:r>
        <w:t>Missing detection</w:t>
      </w:r>
    </w:p>
    <w:p w14:paraId="7191167F" w14:textId="77777777" w:rsidR="00472767" w:rsidRDefault="00472767" w:rsidP="00472767">
      <w:pPr>
        <w:pStyle w:val="BodyText2"/>
      </w:pPr>
      <w:r>
        <w:t>We have missing detection for the River Nile in August</w:t>
      </w:r>
    </w:p>
    <w:p w14:paraId="6618F28E" w14:textId="77777777" w:rsidR="00472767" w:rsidRDefault="00472767" w:rsidP="00472767">
      <w:pPr>
        <w:pStyle w:val="BodyText2"/>
      </w:pPr>
      <w:r>
        <w:t>There is striping in water caused by the noise mask which removes L5 striping issues – e.g. in Badwater in California</w:t>
      </w:r>
    </w:p>
    <w:p w14:paraId="661E2B7E" w14:textId="77777777" w:rsidR="00472767" w:rsidRDefault="00472767" w:rsidP="00472767">
      <w:pPr>
        <w:pStyle w:val="BodyText2"/>
      </w:pPr>
      <w:r>
        <w:t>In Columbia due East of Bogota we have some mountain lakes that are masked out by the falseDetectionSnow2 mask because they have a low number of pure water and they are &gt;3000m and the area is very cloudy so there is a low percentage of percent valid. There are quite a few lakes like this in the mountains.</w:t>
      </w:r>
    </w:p>
    <w:p w14:paraId="2E776EEB" w14:textId="77777777" w:rsidR="00472767" w:rsidRDefault="00472767" w:rsidP="00472767">
      <w:pPr>
        <w:pStyle w:val="Heading7"/>
      </w:pPr>
      <w:r>
        <w:t>Inconsistencies</w:t>
      </w:r>
    </w:p>
    <w:p w14:paraId="36E707A9" w14:textId="77777777" w:rsidR="00472767" w:rsidRPr="00255FEF" w:rsidRDefault="00472767" w:rsidP="00472767">
      <w:pPr>
        <w:pStyle w:val="BodyText2"/>
      </w:pPr>
      <w:r>
        <w:t>The occurrence change values for the Aral Sea are 0 in some places despite the fact that the p1 and p2 occurrence values are different. I had a quick look on 29/9/16 and couldn’t find out why. Needs investigation.</w:t>
      </w:r>
    </w:p>
    <w:p w14:paraId="581DB383" w14:textId="77777777" w:rsidR="00472767" w:rsidRDefault="00472767" w:rsidP="007D2F52">
      <w:pPr>
        <w:pStyle w:val="Heading4"/>
      </w:pPr>
      <w:r>
        <w:t>Classification Application</w:t>
      </w:r>
    </w:p>
    <w:p w14:paraId="067C8F9F" w14:textId="77777777" w:rsidR="00472767" w:rsidRDefault="00472767" w:rsidP="00472767">
      <w:pPr>
        <w:pStyle w:val="BodyText2"/>
      </w:pPr>
      <w:r>
        <w:t xml:space="preserve">There are some key differences in the Google Earth Engine Workspace and the API. Firstly, not all bands are available in the workspace for different imagery types. For example, the MODIS Terra daily data includes 7 bands but only 2 of them are shown in the workspace. All of them are available in GEE API (resource : </w:t>
      </w:r>
      <w:r w:rsidRPr="00150189">
        <w:t>MODIS/MOD09GA</w:t>
      </w:r>
      <w:r>
        <w:t xml:space="preserve">, band: </w:t>
      </w:r>
      <w:r w:rsidRPr="00150189">
        <w:t>sur_refl_b0</w:t>
      </w:r>
      <w:r>
        <w:t>7).</w:t>
      </w:r>
    </w:p>
    <w:p w14:paraId="739E70DE" w14:textId="77777777" w:rsidR="00472767" w:rsidRDefault="00472767" w:rsidP="00472767">
      <w:pPr>
        <w:pStyle w:val="BodyText2"/>
      </w:pPr>
      <w:r>
        <w:t xml:space="preserve">Granted access on 10/6/2013. Available </w:t>
      </w:r>
      <w:hyperlink r:id="rId669" w:anchor="workspace" w:history="1">
        <w:r w:rsidRPr="009974D0">
          <w:rPr>
            <w:rStyle w:val="Hyperlink"/>
          </w:rPr>
          <w:t>here</w:t>
        </w:r>
      </w:hyperlink>
      <w:r>
        <w:t xml:space="preserve">. Once logged in you can save workspaces to json and load them. Tutorial and getting started guide </w:t>
      </w:r>
      <w:hyperlink r:id="rId670" w:history="1">
        <w:r w:rsidRPr="00210857">
          <w:rPr>
            <w:rStyle w:val="Hyperlink"/>
          </w:rPr>
          <w:t>here</w:t>
        </w:r>
      </w:hyperlink>
      <w:r>
        <w:t xml:space="preserve">. Video of classification </w:t>
      </w:r>
      <w:hyperlink r:id="rId671" w:history="1">
        <w:r w:rsidRPr="00BD26B2">
          <w:rPr>
            <w:rStyle w:val="Hyperlink"/>
          </w:rPr>
          <w:t>here</w:t>
        </w:r>
      </w:hyperlink>
      <w:r>
        <w:t>.</w:t>
      </w:r>
    </w:p>
    <w:p w14:paraId="205CF800" w14:textId="77777777" w:rsidR="00472767" w:rsidRDefault="00472767" w:rsidP="00472767">
      <w:pPr>
        <w:pStyle w:val="BodyText2"/>
      </w:pPr>
      <w:r>
        <w:t xml:space="preserve">You cant add Landsat 8 imagery from the Data Catalog page for some reason, but if you get the Asset ID (e.g. from the USGS </w:t>
      </w:r>
      <w:hyperlink r:id="rId672" w:history="1">
        <w:r w:rsidRPr="00675D7A">
          <w:rPr>
            <w:rStyle w:val="Hyperlink"/>
          </w:rPr>
          <w:t>Earth Explorer</w:t>
        </w:r>
      </w:hyperlink>
      <w:r>
        <w:t xml:space="preserve"> website) - like this for example:  </w:t>
      </w:r>
      <w:r w:rsidRPr="00675D7A">
        <w:t>"LANDSAT/LC8_L1T_TOA/LC81170562013154LGN00"</w:t>
      </w:r>
    </w:p>
    <w:p w14:paraId="29A2DB83" w14:textId="77777777" w:rsidR="00472767" w:rsidRDefault="00472767" w:rsidP="00472767">
      <w:pPr>
        <w:pStyle w:val="Heading5"/>
      </w:pPr>
      <w:r>
        <w:t>Training a classifier</w:t>
      </w:r>
    </w:p>
    <w:p w14:paraId="67CBFD50" w14:textId="77777777" w:rsidR="00472767" w:rsidRDefault="00472767" w:rsidP="003630B2">
      <w:pPr>
        <w:pStyle w:val="ListNumber"/>
        <w:numPr>
          <w:ilvl w:val="0"/>
          <w:numId w:val="19"/>
        </w:numPr>
      </w:pPr>
      <w:r>
        <w:t>Add some vector data to train a classifier:</w:t>
      </w:r>
    </w:p>
    <w:p w14:paraId="17C1E645" w14:textId="77777777" w:rsidR="00472767" w:rsidRDefault="00472767" w:rsidP="00472767">
      <w:pPr>
        <w:pStyle w:val="ListBullet3"/>
      </w:pPr>
      <w:r>
        <w:t>Click Add data and select hand drawn points and polygons</w:t>
      </w:r>
    </w:p>
    <w:p w14:paraId="04AB9061" w14:textId="77777777" w:rsidR="00472767" w:rsidRDefault="00472767" w:rsidP="00472767">
      <w:pPr>
        <w:pStyle w:val="ListBullet3"/>
      </w:pPr>
      <w:r>
        <w:t>Click on Add a class and rename to the class name</w:t>
      </w:r>
    </w:p>
    <w:p w14:paraId="44CE8C44" w14:textId="77777777" w:rsidR="00472767" w:rsidRDefault="00472767" w:rsidP="00472767">
      <w:pPr>
        <w:pStyle w:val="ListBullet3"/>
      </w:pPr>
      <w:r>
        <w:t>On-screen digitise the polygons for the class</w:t>
      </w:r>
    </w:p>
    <w:p w14:paraId="42E7DAEE" w14:textId="77777777" w:rsidR="00472767" w:rsidRDefault="00472767" w:rsidP="00472767">
      <w:pPr>
        <w:pStyle w:val="ListBullet3"/>
      </w:pPr>
      <w:r>
        <w:t>Repeat for the other classes</w:t>
      </w:r>
    </w:p>
    <w:p w14:paraId="53C6A836" w14:textId="77777777" w:rsidR="00472767" w:rsidRDefault="00472767" w:rsidP="003630B2">
      <w:pPr>
        <w:pStyle w:val="ListNumber"/>
      </w:pPr>
      <w:r>
        <w:lastRenderedPageBreak/>
        <w:t>Add an imagery layer to classify</w:t>
      </w:r>
    </w:p>
    <w:p w14:paraId="073011F6" w14:textId="77777777" w:rsidR="00472767" w:rsidRDefault="00472767" w:rsidP="003630B2">
      <w:pPr>
        <w:pStyle w:val="ListNumber"/>
      </w:pPr>
      <w:r>
        <w:t>Train a classifier:</w:t>
      </w:r>
    </w:p>
    <w:p w14:paraId="5A2DC4E3" w14:textId="77777777" w:rsidR="00472767" w:rsidRDefault="00472767" w:rsidP="00472767">
      <w:pPr>
        <w:pStyle w:val="ListBullet3"/>
      </w:pPr>
      <w:r>
        <w:t>Click on the Analysis button and select Train a classifier</w:t>
      </w:r>
    </w:p>
    <w:p w14:paraId="28E70CFC" w14:textId="77777777" w:rsidR="00472767" w:rsidRDefault="00472767" w:rsidP="00472767">
      <w:pPr>
        <w:pStyle w:val="ListBullet3"/>
      </w:pPr>
      <w:r>
        <w:t>Click train classifer and display results</w:t>
      </w:r>
    </w:p>
    <w:p w14:paraId="42E9F531" w14:textId="77777777" w:rsidR="00472767" w:rsidRDefault="00472767" w:rsidP="00472767">
      <w:pPr>
        <w:pStyle w:val="BodyText2"/>
      </w:pPr>
      <w:r>
        <w:t>This is buggy and I had to add a MODIS scene to make it work.</w:t>
      </w:r>
    </w:p>
    <w:p w14:paraId="247023E2" w14:textId="77777777" w:rsidR="00472767" w:rsidRDefault="00472767" w:rsidP="00472767">
      <w:pPr>
        <w:pStyle w:val="BodyText2"/>
      </w:pPr>
      <w:r>
        <w:t>Extracting classified data</w:t>
      </w:r>
    </w:p>
    <w:p w14:paraId="7D1D48B9" w14:textId="77777777" w:rsidR="00472767" w:rsidRDefault="00472767" w:rsidP="00472767">
      <w:pPr>
        <w:pStyle w:val="BodyText2"/>
      </w:pPr>
      <w:r>
        <w:t>You can extract classified data using the Add Computation | Per-Pixel Math | Expression function. Select the image and then enter an expression similar to img1[0]==2 etc. to select out the class that you want. You can then use this mask and apply it to another image.</w:t>
      </w:r>
    </w:p>
    <w:p w14:paraId="677BE72D" w14:textId="77777777" w:rsidR="00472767" w:rsidRPr="00470C21" w:rsidRDefault="00472767" w:rsidP="00472767">
      <w:pPr>
        <w:pStyle w:val="Heading5"/>
      </w:pPr>
      <w:r>
        <w:t>Expressions</w:t>
      </w:r>
    </w:p>
    <w:p w14:paraId="1760A0DC" w14:textId="77777777" w:rsidR="00472767" w:rsidRDefault="00472767" w:rsidP="00472767">
      <w:pPr>
        <w:pStyle w:val="Heading5"/>
      </w:pPr>
      <w:r>
        <w:t>Ground truthing</w:t>
      </w:r>
    </w:p>
    <w:p w14:paraId="7107E6E5" w14:textId="77777777" w:rsidR="00472767" w:rsidRPr="00AD2044" w:rsidRDefault="00472767" w:rsidP="00472767">
      <w:pPr>
        <w:pStyle w:val="BodyText2"/>
      </w:pPr>
      <w:r>
        <w:t>We could use imagery from Panoramio to do the ground truthing or more detailed aerial imagery from Google Earth etc. The date of the Google Earth imagery is shown in the status bar in Google Earth.</w:t>
      </w:r>
    </w:p>
    <w:p w14:paraId="41DECAF9" w14:textId="6A17F21B" w:rsidR="00464DC9" w:rsidRDefault="00464DC9" w:rsidP="00464DC9">
      <w:pPr>
        <w:pStyle w:val="Heading4"/>
      </w:pPr>
      <w:r>
        <w:t>Errors</w:t>
      </w:r>
    </w:p>
    <w:p w14:paraId="54FC8BE8" w14:textId="77777777" w:rsidR="00464DC9" w:rsidRDefault="00464DC9" w:rsidP="00464DC9">
      <w:pPr>
        <w:pStyle w:val="Heading5"/>
      </w:pPr>
      <w:r>
        <w:t>Quota exceeded: Too many concurrent aggregations.</w:t>
      </w:r>
    </w:p>
    <w:p w14:paraId="7790389E" w14:textId="77777777" w:rsidR="00464DC9" w:rsidRDefault="00464DC9" w:rsidP="00464DC9">
      <w:pPr>
        <w:pStyle w:val="BodyText2"/>
      </w:pPr>
      <w:r>
        <w:t>This will be reported in Javascript but not in Python. When this errors occurs it appears that you are temporarily locked out from doing any more calls.</w:t>
      </w:r>
    </w:p>
    <w:p w14:paraId="33AFD68B" w14:textId="259BD3CC" w:rsidR="00464DC9" w:rsidRDefault="00464DC9" w:rsidP="00464DC9">
      <w:pPr>
        <w:pStyle w:val="Heading5"/>
      </w:pPr>
      <w:r w:rsidRPr="00464DC9">
        <w:t>Provide 'geometry' parameter when aggregating over an unbounded image</w:t>
      </w:r>
    </w:p>
    <w:p w14:paraId="6618F5CD" w14:textId="79A0CD4D" w:rsidR="00464DC9" w:rsidRPr="00464DC9" w:rsidRDefault="00464DC9" w:rsidP="002A4014">
      <w:pPr>
        <w:pStyle w:val="BodyText2"/>
      </w:pPr>
      <w:r>
        <w:t>When you run a reducer on an image using a geometry which is unbounded (ee.Geometry().isUnbounded() == true) then you get this error. This can be a result of buffering a complex geometry.</w:t>
      </w:r>
      <w:r w:rsidR="001F7565">
        <w:t xml:space="preserve"> See the example </w:t>
      </w:r>
      <w:hyperlink r:id="rId673" w:history="1">
        <w:r w:rsidR="001F7565" w:rsidRPr="001F7565">
          <w:rPr>
            <w:rStyle w:val="Hyperlink"/>
          </w:rPr>
          <w:t>here</w:t>
        </w:r>
      </w:hyperlink>
      <w:r w:rsidR="0025442A">
        <w:t xml:space="preserve"> where the geometry looks simple but is actually 3 separate rings</w:t>
      </w:r>
      <w:r w:rsidR="001F7565">
        <w:t>.</w:t>
      </w:r>
      <w:r w:rsidR="0025442A">
        <w:t xml:space="preserve"> You can put an expression in to catch these, e.g. </w:t>
      </w:r>
      <w:r w:rsidR="0025442A" w:rsidRPr="0025442A">
        <w:t>feature = ee.Algorithms.If(buffered.geometry().isUnbounded(), null, getElevations(feature, buffered));</w:t>
      </w:r>
    </w:p>
    <w:p w14:paraId="5731CA43" w14:textId="77777777" w:rsidR="00472767" w:rsidRDefault="00472767" w:rsidP="007D2F52">
      <w:pPr>
        <w:pStyle w:val="Heading4"/>
      </w:pPr>
      <w:r>
        <w:t>Issues</w:t>
      </w:r>
    </w:p>
    <w:p w14:paraId="2C295BE9" w14:textId="77777777" w:rsidR="00472767" w:rsidRPr="00113F2A" w:rsidRDefault="00472767" w:rsidP="00472767">
      <w:pPr>
        <w:pStyle w:val="BodyText2"/>
      </w:pPr>
      <w:r>
        <w:t xml:space="preserve">There seem to be some differences between the Javascript and Python APIs when you are retrieving values for a point. But this is because of the version of the Google Earth Engine API. In Javascript the </w:t>
      </w:r>
      <w:r w:rsidRPr="00DE4D8E">
        <w:t>LT51970502011245MPS00</w:t>
      </w:r>
      <w:r>
        <w:t xml:space="preserve"> image has values that range from 0 to 255, but in Python !!! No – I was accessing the TOA image in Python.</w:t>
      </w:r>
    </w:p>
    <w:p w14:paraId="49B7BEE1" w14:textId="77777777" w:rsidR="00472767" w:rsidRDefault="00472767" w:rsidP="00472767">
      <w:pPr>
        <w:pStyle w:val="Heading5"/>
      </w:pPr>
      <w:bookmarkStart w:id="124" w:name="_Ref396225608"/>
      <w:r>
        <w:t>Aggregation</w:t>
      </w:r>
    </w:p>
    <w:p w14:paraId="29229149" w14:textId="77777777" w:rsidR="00472767" w:rsidRDefault="00472767" w:rsidP="00472767">
      <w:pPr>
        <w:pStyle w:val="BodyText2"/>
      </w:pPr>
      <w:r>
        <w:t xml:space="preserve">There are lots of issues around the subject of aggregating data at different spatial scales and some of them are hard to pin down. But, when we did the water detection algorithm there was a lot of noise at large scales but when you zoomed in it went away. </w:t>
      </w:r>
      <w:hyperlink r:id="rId674" w:history="1">
        <w:r w:rsidRPr="0071114B">
          <w:rPr>
            <w:rStyle w:val="Hyperlink"/>
          </w:rPr>
          <w:t>Here</w:t>
        </w:r>
      </w:hyperlink>
      <w:r>
        <w:t xml:space="preserve"> is a good example. So we were in fact looking at 30 years of data that was being aggregated at both the spatial </w:t>
      </w:r>
      <w:r>
        <w:rPr>
          <w:i/>
        </w:rPr>
        <w:t>and temporal</w:t>
      </w:r>
      <w:r>
        <w:t xml:space="preserve"> scales! When pixels were being combined, the water detection from adjacent pixels across the 30 years was being grouped together temporally and spatially and so the noise looked a lot worse when zoomed out.</w:t>
      </w:r>
    </w:p>
    <w:p w14:paraId="2E2C654D" w14:textId="77777777" w:rsidR="00472767" w:rsidRPr="0071114B" w:rsidRDefault="00472767" w:rsidP="00472767">
      <w:pPr>
        <w:pStyle w:val="BodyText2"/>
      </w:pPr>
      <w:r>
        <w:t xml:space="preserve">Also, when I added a dataset that had been computed by Noel with a mask, and compared this to a layer with the same values that had been computed without a mask and I applied the mask at runtime in the javascript playground, when zoomed out (i.e. where aggregation starts to occur) the values were different. See </w:t>
      </w:r>
      <w:hyperlink r:id="rId675" w:history="1">
        <w:r w:rsidRPr="0071114B">
          <w:rPr>
            <w:rStyle w:val="Hyperlink"/>
          </w:rPr>
          <w:t>this</w:t>
        </w:r>
      </w:hyperlink>
      <w:r>
        <w:t xml:space="preserve"> example.</w:t>
      </w:r>
    </w:p>
    <w:p w14:paraId="78371542" w14:textId="77777777" w:rsidR="00472767" w:rsidRDefault="00472767" w:rsidP="00472767">
      <w:pPr>
        <w:pStyle w:val="Heading5"/>
      </w:pPr>
      <w:r>
        <w:t>Bugs</w:t>
      </w:r>
    </w:p>
    <w:p w14:paraId="74378075" w14:textId="77777777" w:rsidR="00472767" w:rsidRDefault="00472767" w:rsidP="00472767">
      <w:pPr>
        <w:pStyle w:val="BodyText2"/>
      </w:pPr>
      <w:r>
        <w:t>On 5/3/15 at about 16.00 I was trying to access the playground and I was presented with a dialog to accept permission from EarthEngine to access my EarthEngine data. I accepted but then there was an Internal Server Error! emailed Noel to sort it out. Apparently there was an outage and that caused the problem. Sorted within 4 hours.</w:t>
      </w:r>
    </w:p>
    <w:p w14:paraId="1047EF89" w14:textId="77777777" w:rsidR="00472767" w:rsidRDefault="00472767" w:rsidP="00472767">
      <w:pPr>
        <w:pStyle w:val="BodyText2"/>
      </w:pPr>
      <w:r>
        <w:t>On 6/3/15 when trying to authenticate in the Python API I got an error:</w:t>
      </w:r>
    </w:p>
    <w:p w14:paraId="32BD04F5" w14:textId="77777777" w:rsidR="00472767" w:rsidRDefault="00472767" w:rsidP="00D96B97">
      <w:pPr>
        <w:pStyle w:val="Unix"/>
      </w:pPr>
      <w:r w:rsidRPr="00C3740B">
        <w:t xml:space="preserve">oauth2client.client.AccessTokenRefreshError: deleted_client: The OAuth client </w:t>
      </w:r>
      <w:r>
        <w:t>was</w:t>
      </w:r>
      <w:r w:rsidRPr="00C3740B">
        <w:t>s deleted.</w:t>
      </w:r>
    </w:p>
    <w:p w14:paraId="1873E899" w14:textId="77777777" w:rsidR="00472767" w:rsidRPr="00273684" w:rsidRDefault="00472767" w:rsidP="00472767">
      <w:pPr>
        <w:pStyle w:val="BodyText2"/>
      </w:pPr>
      <w:r>
        <w:t>It seems that ee.Reduce.sum() and ee.ImageCollection.sum() work differently. ee.Reduce.sum() adds up the values for a collection but ON THE MASKED VALUES!!!</w:t>
      </w:r>
    </w:p>
    <w:p w14:paraId="31AEF4E6" w14:textId="77777777" w:rsidR="00472767" w:rsidRDefault="00472767" w:rsidP="00472767">
      <w:pPr>
        <w:pStyle w:val="Heading5"/>
      </w:pPr>
      <w:r>
        <w:lastRenderedPageBreak/>
        <w:t>Data</w:t>
      </w:r>
    </w:p>
    <w:p w14:paraId="1FF5E1B1" w14:textId="77777777" w:rsidR="00472767" w:rsidRDefault="00472767" w:rsidP="00472767">
      <w:pPr>
        <w:pStyle w:val="Heading6"/>
      </w:pPr>
      <w:bookmarkStart w:id="125" w:name="_Ref396812590"/>
      <w:r>
        <w:t>Changing TOA values</w:t>
      </w:r>
      <w:bookmarkEnd w:id="125"/>
    </w:p>
    <w:p w14:paraId="36DFF760" w14:textId="77777777" w:rsidR="00472767" w:rsidRDefault="00472767" w:rsidP="00472767">
      <w:pPr>
        <w:pStyle w:val="BodyText2"/>
      </w:pPr>
      <w:r>
        <w:t>We were re-running the water detection on the GEE generated random commission points and we noticed that many of the points that were originally detected as water were no longer detected as water. After lots of investigation we found the source of the issue which was that GEE had updated the TOA data with a new algorithm – this was confirmed by Noel in an email. This has implications for the water detection method and we will have to update all of the gee_training_data records to see the impact on the spectral properties of water. Here are some examples:</w:t>
      </w:r>
    </w:p>
    <w:p w14:paraId="492200EE" w14:textId="77777777" w:rsidR="00472767" w:rsidRDefault="00472767" w:rsidP="00472767">
      <w:pPr>
        <w:pStyle w:val="Code"/>
      </w:pPr>
      <w:r>
        <w:t>Using Scene: LANDSAT/LC8_L1T_TOA/LC81950532013108LGN01</w:t>
      </w:r>
    </w:p>
    <w:p w14:paraId="388A893F" w14:textId="77777777" w:rsidR="00472767" w:rsidRDefault="00472767" w:rsidP="00472767">
      <w:pPr>
        <w:pStyle w:val="Code"/>
      </w:pPr>
      <w:r>
        <w:t>lat: 9.46640154829 lng: -2.7015484697</w:t>
      </w:r>
    </w:p>
    <w:p w14:paraId="35C0071C" w14:textId="77777777" w:rsidR="00472767" w:rsidRDefault="00472767" w:rsidP="00472767">
      <w:pPr>
        <w:pStyle w:val="Code"/>
      </w:pPr>
      <w:r>
        <w:t>Band:           1               2               3               4               5               6               7               8               9               10              11</w:t>
      </w:r>
    </w:p>
    <w:p w14:paraId="22DD931E" w14:textId="77777777" w:rsidR="00472767" w:rsidRDefault="00472767" w:rsidP="00472767">
      <w:pPr>
        <w:pStyle w:val="Code"/>
      </w:pPr>
      <w:r>
        <w:t>Our data:      0.486083110658  0.525463816955  0.536625530792  0.543004004183  0.565877953438  0.233880610135  0.23126819076   0.537599017158  0.242178775442  230.974394171   237.371263586</w:t>
      </w:r>
    </w:p>
    <w:p w14:paraId="2961A67D" w14:textId="77777777" w:rsidR="00472767" w:rsidRDefault="00472767" w:rsidP="00472767">
      <w:pPr>
        <w:pStyle w:val="Code"/>
      </w:pPr>
      <w:r>
        <w:t>GEE data:       0.531319115298  0.523324730395  0.503404655925  0.50487614985   0.588905041715  0.244377800029  0.250132000152  0.500329892501  0.24180817631   230.974394171   237.371263586</w:t>
      </w:r>
    </w:p>
    <w:p w14:paraId="223CD2EB" w14:textId="77777777" w:rsidR="00472767" w:rsidRDefault="00472767" w:rsidP="00472767">
      <w:pPr>
        <w:pStyle w:val="BodyText2"/>
      </w:pPr>
      <w:r>
        <w:t xml:space="preserve">Running the </w:t>
      </w:r>
      <w:hyperlink r:id="rId676" w:history="1">
        <w:r w:rsidRPr="00673C20">
          <w:rPr>
            <w:rStyle w:val="Hyperlink"/>
          </w:rPr>
          <w:t>refetchValidationSites.py</w:t>
        </w:r>
      </w:hyperlink>
      <w:r>
        <w:t xml:space="preserve"> module to refetch the new TOA values in the gee_training_data – only took 10 minutes for 28000 points! Now these are the data:</w:t>
      </w:r>
    </w:p>
    <w:p w14:paraId="12743C1E" w14:textId="77777777" w:rsidR="00472767" w:rsidRDefault="00472767" w:rsidP="00472767">
      <w:pPr>
        <w:pStyle w:val="Code"/>
      </w:pPr>
      <w:r>
        <w:t>Using Scene: LANDSAT/LC8_L1T_TOA/LC81650552013298LGN00</w:t>
      </w:r>
    </w:p>
    <w:p w14:paraId="10330DF6" w14:textId="77777777" w:rsidR="00472767" w:rsidRDefault="00472767" w:rsidP="00472767">
      <w:pPr>
        <w:pStyle w:val="Code"/>
      </w:pPr>
      <w:r>
        <w:t>lat: 7.3123313285 lng: 42.8462703702</w:t>
      </w:r>
    </w:p>
    <w:p w14:paraId="11AB5FA6" w14:textId="77777777" w:rsidR="00472767" w:rsidRDefault="00472767" w:rsidP="00472767">
      <w:pPr>
        <w:pStyle w:val="Code"/>
      </w:pPr>
      <w:r>
        <w:t>Band:           1               2               3               4               5               6               7               8               9               10              11</w:t>
      </w:r>
    </w:p>
    <w:p w14:paraId="76812F81" w14:textId="77777777" w:rsidR="00472767" w:rsidRDefault="00472767" w:rsidP="00472767">
      <w:pPr>
        <w:pStyle w:val="Code"/>
      </w:pPr>
      <w:r>
        <w:t>Our data:       0.604134633352  0.627503999824  0.619721818216  0.658336044847  0.748367442046  0.576474797255  0.432515848324  0.638230173889  0.00399378363246        285.20680163    284.584859026</w:t>
      </w:r>
    </w:p>
    <w:p w14:paraId="55085DA6" w14:textId="77777777" w:rsidR="00472767" w:rsidRDefault="00472767" w:rsidP="00472767">
      <w:pPr>
        <w:pStyle w:val="Code"/>
      </w:pPr>
      <w:r>
        <w:t>GEE data:       0.604134633352  0.627503999824  0.619721818216  0.658336044847  0.748367442046  0.576474797255  0.432515848324  0.638230173889  0.00399378363246        285.20680163    284.584859026</w:t>
      </w:r>
    </w:p>
    <w:p w14:paraId="3CFD97D3" w14:textId="77777777" w:rsidR="00472767" w:rsidRPr="003B28DC" w:rsidRDefault="00472767" w:rsidP="00472767">
      <w:pPr>
        <w:pStyle w:val="BodyText2"/>
      </w:pPr>
      <w:r>
        <w:t xml:space="preserve">That routine has been removed. Created </w:t>
      </w:r>
      <w:hyperlink r:id="rId677" w:history="1">
        <w:r w:rsidRPr="00AA57F2">
          <w:rPr>
            <w:rStyle w:val="Hyperlink"/>
          </w:rPr>
          <w:t>this</w:t>
        </w:r>
      </w:hyperlink>
      <w:r>
        <w:t xml:space="preserve"> routine to get the pixel values.</w:t>
      </w:r>
    </w:p>
    <w:p w14:paraId="67B6506B" w14:textId="77777777" w:rsidR="00472767" w:rsidRDefault="00472767" w:rsidP="00472767">
      <w:pPr>
        <w:pStyle w:val="Heading6"/>
      </w:pPr>
      <w:r>
        <w:t>Incorrect dates in the database</w:t>
      </w:r>
    </w:p>
    <w:p w14:paraId="5837FFBF" w14:textId="77777777" w:rsidR="00472767" w:rsidRDefault="00472767" w:rsidP="00472767">
      <w:pPr>
        <w:pStyle w:val="BodyText2"/>
        <w:rPr>
          <w:noProof/>
          <w:lang w:bidi="ar-SA"/>
        </w:rPr>
      </w:pPr>
      <w:r>
        <w:rPr>
          <w:noProof/>
          <w:lang w:bidi="ar-SA"/>
        </w:rPr>
        <w:t>Not sure about the next image – think it is wrong!</w:t>
      </w:r>
    </w:p>
    <w:p w14:paraId="775B2B49" w14:textId="77777777" w:rsidR="00472767" w:rsidRDefault="00472767" w:rsidP="00472767">
      <w:pPr>
        <w:pStyle w:val="BodyText2"/>
      </w:pPr>
      <w:r>
        <w:rPr>
          <w:noProof/>
          <w:lang w:bidi="ar-SA"/>
        </w:rPr>
        <w:drawing>
          <wp:inline distT="0" distB="0" distL="0" distR="0" wp14:anchorId="3B3B240F" wp14:editId="66E31E9A">
            <wp:extent cx="5943600" cy="3714750"/>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8"/>
                    <a:stretch>
                      <a:fillRect/>
                    </a:stretch>
                  </pic:blipFill>
                  <pic:spPr>
                    <a:xfrm>
                      <a:off x="0" y="0"/>
                      <a:ext cx="5943600" cy="3714750"/>
                    </a:xfrm>
                    <a:prstGeom prst="rect">
                      <a:avLst/>
                    </a:prstGeom>
                  </pic:spPr>
                </pic:pic>
              </a:graphicData>
            </a:graphic>
          </wp:inline>
        </w:drawing>
      </w:r>
    </w:p>
    <w:p w14:paraId="7F9874BE" w14:textId="77777777" w:rsidR="00472767" w:rsidRDefault="00472767" w:rsidP="00472767">
      <w:pPr>
        <w:pStyle w:val="Heading6"/>
      </w:pPr>
      <w:r>
        <w:t>Missing data</w:t>
      </w:r>
    </w:p>
    <w:p w14:paraId="16C3AC84" w14:textId="77777777" w:rsidR="00472767" w:rsidRDefault="00472767" w:rsidP="00472767">
      <w:pPr>
        <w:pStyle w:val="Heading7"/>
      </w:pPr>
      <w:bookmarkStart w:id="126" w:name="_Ref412031977"/>
      <w:r>
        <w:lastRenderedPageBreak/>
        <w:t>At the edges</w:t>
      </w:r>
      <w:bookmarkEnd w:id="126"/>
    </w:p>
    <w:p w14:paraId="6BBDF16F" w14:textId="77777777" w:rsidR="00472767" w:rsidRDefault="00472767" w:rsidP="00472767">
      <w:pPr>
        <w:pStyle w:val="BodyText2"/>
      </w:pPr>
      <w:r>
        <w:t>Are messy and can be cleaned up by removing the data from either side. Here is water detection with and without the edges taken off (Landsat 5 and 7). Landsat 8 seems to be OK.</w:t>
      </w:r>
    </w:p>
    <w:p w14:paraId="70E412FA" w14:textId="77777777" w:rsidR="00472767" w:rsidRDefault="00472767" w:rsidP="00472767">
      <w:pPr>
        <w:pStyle w:val="BodyText2"/>
      </w:pPr>
      <w:r>
        <w:rPr>
          <w:noProof/>
          <w:lang w:bidi="ar-SA"/>
        </w:rPr>
        <w:drawing>
          <wp:inline distT="0" distB="0" distL="0" distR="0" wp14:anchorId="3219DAE7" wp14:editId="24EFAB68">
            <wp:extent cx="1940118" cy="1910270"/>
            <wp:effectExtent l="0" t="0" r="3175"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9">
                      <a:extLst>
                        <a:ext uri="{28A0092B-C50C-407E-A947-70E740481C1C}">
                          <a14:useLocalDpi xmlns:a14="http://schemas.microsoft.com/office/drawing/2010/main" val="0"/>
                        </a:ext>
                      </a:extLst>
                    </a:blip>
                    <a:srcRect/>
                    <a:stretch>
                      <a:fillRect/>
                    </a:stretch>
                  </pic:blipFill>
                  <pic:spPr bwMode="auto">
                    <a:xfrm>
                      <a:off x="0" y="0"/>
                      <a:ext cx="1959518" cy="1929372"/>
                    </a:xfrm>
                    <a:prstGeom prst="rect">
                      <a:avLst/>
                    </a:prstGeom>
                    <a:noFill/>
                    <a:ln>
                      <a:noFill/>
                    </a:ln>
                  </pic:spPr>
                </pic:pic>
              </a:graphicData>
            </a:graphic>
          </wp:inline>
        </w:drawing>
      </w:r>
      <w:r>
        <w:rPr>
          <w:noProof/>
          <w:lang w:bidi="ar-SA"/>
        </w:rPr>
        <w:drawing>
          <wp:inline distT="0" distB="0" distL="0" distR="0" wp14:anchorId="198F864E" wp14:editId="322029CA">
            <wp:extent cx="2035534" cy="1896481"/>
            <wp:effectExtent l="0" t="0" r="3175"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0">
                      <a:extLst>
                        <a:ext uri="{28A0092B-C50C-407E-A947-70E740481C1C}">
                          <a14:useLocalDpi xmlns:a14="http://schemas.microsoft.com/office/drawing/2010/main" val="0"/>
                        </a:ext>
                      </a:extLst>
                    </a:blip>
                    <a:srcRect/>
                    <a:stretch>
                      <a:fillRect/>
                    </a:stretch>
                  </pic:blipFill>
                  <pic:spPr bwMode="auto">
                    <a:xfrm>
                      <a:off x="0" y="0"/>
                      <a:ext cx="2053289" cy="1913023"/>
                    </a:xfrm>
                    <a:prstGeom prst="rect">
                      <a:avLst/>
                    </a:prstGeom>
                    <a:noFill/>
                    <a:ln>
                      <a:noFill/>
                    </a:ln>
                  </pic:spPr>
                </pic:pic>
              </a:graphicData>
            </a:graphic>
          </wp:inline>
        </w:drawing>
      </w:r>
    </w:p>
    <w:p w14:paraId="78B8F122" w14:textId="77777777" w:rsidR="00472767" w:rsidRPr="00294A2D" w:rsidRDefault="00472767" w:rsidP="00472767">
      <w:pPr>
        <w:pStyle w:val="BodyText2"/>
      </w:pPr>
      <w:r>
        <w:rPr>
          <w:noProof/>
          <w:lang w:bidi="ar-SA"/>
        </w:rPr>
        <w:drawing>
          <wp:inline distT="0" distB="0" distL="0" distR="0" wp14:anchorId="16F000DA" wp14:editId="105D7634">
            <wp:extent cx="2170706" cy="2089252"/>
            <wp:effectExtent l="0" t="0" r="1270" b="635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1">
                      <a:extLst>
                        <a:ext uri="{28A0092B-C50C-407E-A947-70E740481C1C}">
                          <a14:useLocalDpi xmlns:a14="http://schemas.microsoft.com/office/drawing/2010/main" val="0"/>
                        </a:ext>
                      </a:extLst>
                    </a:blip>
                    <a:srcRect/>
                    <a:stretch>
                      <a:fillRect/>
                    </a:stretch>
                  </pic:blipFill>
                  <pic:spPr bwMode="auto">
                    <a:xfrm>
                      <a:off x="0" y="0"/>
                      <a:ext cx="2184914" cy="2102927"/>
                    </a:xfrm>
                    <a:prstGeom prst="rect">
                      <a:avLst/>
                    </a:prstGeom>
                    <a:noFill/>
                    <a:ln>
                      <a:noFill/>
                    </a:ln>
                  </pic:spPr>
                </pic:pic>
              </a:graphicData>
            </a:graphic>
          </wp:inline>
        </w:drawing>
      </w:r>
      <w:r>
        <w:rPr>
          <w:noProof/>
          <w:lang w:bidi="ar-SA"/>
        </w:rPr>
        <w:drawing>
          <wp:inline distT="0" distB="0" distL="0" distR="0" wp14:anchorId="6C8C558C" wp14:editId="5EBABF96">
            <wp:extent cx="2200875" cy="2071232"/>
            <wp:effectExtent l="0" t="0" r="9525" b="571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2">
                      <a:extLst>
                        <a:ext uri="{28A0092B-C50C-407E-A947-70E740481C1C}">
                          <a14:useLocalDpi xmlns:a14="http://schemas.microsoft.com/office/drawing/2010/main" val="0"/>
                        </a:ext>
                      </a:extLst>
                    </a:blip>
                    <a:srcRect/>
                    <a:stretch>
                      <a:fillRect/>
                    </a:stretch>
                  </pic:blipFill>
                  <pic:spPr bwMode="auto">
                    <a:xfrm>
                      <a:off x="0" y="0"/>
                      <a:ext cx="2224784" cy="2093732"/>
                    </a:xfrm>
                    <a:prstGeom prst="rect">
                      <a:avLst/>
                    </a:prstGeom>
                    <a:noFill/>
                    <a:ln>
                      <a:noFill/>
                    </a:ln>
                  </pic:spPr>
                </pic:pic>
              </a:graphicData>
            </a:graphic>
          </wp:inline>
        </w:drawing>
      </w:r>
    </w:p>
    <w:p w14:paraId="6A07B057" w14:textId="77777777" w:rsidR="00472767" w:rsidRDefault="00472767" w:rsidP="00472767">
      <w:pPr>
        <w:pStyle w:val="Heading7"/>
      </w:pPr>
      <w:r>
        <w:t>Masked data for L8 Bands 10 and 11</w:t>
      </w:r>
    </w:p>
    <w:p w14:paraId="4404F7B6" w14:textId="77777777" w:rsidR="00472767" w:rsidRPr="00470BBB" w:rsidRDefault="00472767" w:rsidP="00472767">
      <w:pPr>
        <w:pStyle w:val="BodyText2"/>
      </w:pPr>
      <w:r>
        <w:t xml:space="preserve">On 3/2/15 all B10 and B11 data for L8 was masked for this scene - </w:t>
      </w:r>
      <w:r w:rsidRPr="00470BBB">
        <w:t>LANDSAT/LC8_L1T_TOA/LC81970502014365LGN00</w:t>
      </w:r>
      <w:r>
        <w:t>. Not sure why! Other scenes seem to be OK.</w:t>
      </w:r>
    </w:p>
    <w:p w14:paraId="0D9FCF7F" w14:textId="77777777" w:rsidR="00472767" w:rsidRDefault="00472767" w:rsidP="00472767">
      <w:pPr>
        <w:pStyle w:val="Heading7"/>
      </w:pPr>
      <w:r>
        <w:t>No thermal data at the edges of Landsat 8 data</w:t>
      </w:r>
    </w:p>
    <w:p w14:paraId="46E7EE76" w14:textId="77777777" w:rsidR="00472767" w:rsidRPr="00F9260B" w:rsidRDefault="00472767" w:rsidP="00472767">
      <w:pPr>
        <w:pStyle w:val="BodyText2"/>
      </w:pPr>
      <w:r>
        <w:t xml:space="preserve">There are areas of no data in the Landsat 8 data at the edges where there is no thermal data. This is a know issue and there is a paper about it. Big issue on </w:t>
      </w:r>
      <w:r w:rsidRPr="00DE692F">
        <w:t>LC80900842013284LGN00</w:t>
      </w:r>
      <w:r>
        <w:t xml:space="preserve"> on the right edge near Sydney.</w:t>
      </w:r>
      <w:r>
        <w:tab/>
      </w:r>
    </w:p>
    <w:p w14:paraId="4AB40EF7" w14:textId="77777777" w:rsidR="00472767" w:rsidRDefault="00472767" w:rsidP="00472767">
      <w:pPr>
        <w:pStyle w:val="Heading6"/>
      </w:pPr>
      <w:bookmarkStart w:id="127" w:name="_Ref461191124"/>
      <w:r>
        <w:t>Missing scenes</w:t>
      </w:r>
      <w:bookmarkEnd w:id="127"/>
    </w:p>
    <w:p w14:paraId="78AEFB5C" w14:textId="77777777" w:rsidR="00472767" w:rsidRDefault="00472767" w:rsidP="00472767">
      <w:pPr>
        <w:pStyle w:val="BodyText2"/>
      </w:pPr>
      <w:r>
        <w:t xml:space="preserve">For Landsat 5 not all of the raw scenes have a corresponding TOA scene. See the GEE code </w:t>
      </w:r>
      <w:hyperlink r:id="rId683" w:history="1">
        <w:r w:rsidRPr="002C7554">
          <w:rPr>
            <w:rStyle w:val="Hyperlink"/>
          </w:rPr>
          <w:t>here</w:t>
        </w:r>
      </w:hyperlink>
      <w:r>
        <w:t xml:space="preserve"> and replace the collection id with </w:t>
      </w:r>
      <w:r w:rsidRPr="002C7554">
        <w:t>LANDSAT/LT5_L1T_TOA</w:t>
      </w:r>
      <w:r>
        <w:t xml:space="preserve"> and rerun – there are no matching scenes. Noels explanation:</w:t>
      </w:r>
    </w:p>
    <w:p w14:paraId="6BEDEC42" w14:textId="77777777" w:rsidR="00472767" w:rsidRDefault="00472767" w:rsidP="00472767">
      <w:pPr>
        <w:pStyle w:val="BodyText2"/>
      </w:pPr>
      <w:r>
        <w:t>The TOA collection is L1T + TOA.  TOA on top of just the L1T scenes. There is no L5_TOA.  If you want TOA from the non-L1T scenes, you need to map the TOA function yourself over the raw collection. We don't do it, because it wasn't worth the clutter &amp; confusion of having another collection that is probably not the right collection for most users. If an image didn't get processed to L1T, it's generally not very useful and certainly not something you can use in a time-series.</w:t>
      </w:r>
    </w:p>
    <w:p w14:paraId="218D994A" w14:textId="77777777" w:rsidR="00472767" w:rsidRDefault="00472767" w:rsidP="00472767">
      <w:pPr>
        <w:pStyle w:val="Heading6"/>
      </w:pPr>
      <w:r>
        <w:t>Shifting images</w:t>
      </w:r>
      <w:bookmarkEnd w:id="124"/>
    </w:p>
    <w:p w14:paraId="503E625B" w14:textId="77777777" w:rsidR="00472767" w:rsidRDefault="00472767" w:rsidP="00472767">
      <w:pPr>
        <w:pStyle w:val="BodyText2"/>
      </w:pPr>
      <w:r>
        <w:t xml:space="preserve">These are taken from Monpellier region from 23/09/2013 P197R30 image – if you move the map the image registration changes. The ESRI topo data doesn’t change. </w:t>
      </w:r>
    </w:p>
    <w:p w14:paraId="045018ED" w14:textId="77777777" w:rsidR="00472767" w:rsidRDefault="00472767" w:rsidP="00472767">
      <w:pPr>
        <w:pStyle w:val="BodyText2"/>
      </w:pPr>
      <w:r>
        <w:t>Extent from getImageUrl1:</w:t>
      </w:r>
    </w:p>
    <w:p w14:paraId="0FD8E3BD" w14:textId="77777777" w:rsidR="00472767" w:rsidRPr="005C78EF" w:rsidRDefault="00472767" w:rsidP="00472767">
      <w:pPr>
        <w:pStyle w:val="BodyText2"/>
        <w:rPr>
          <w:lang w:bidi="ar-SA"/>
        </w:rPr>
      </w:pPr>
      <w:r w:rsidRPr="005C78EF">
        <w:rPr>
          <w:color w:val="881391"/>
          <w:lang w:bidi="ar-SA"/>
        </w:rPr>
        <w:t>xmax</w:t>
      </w:r>
      <w:r w:rsidRPr="005C78EF">
        <w:rPr>
          <w:color w:val="222222"/>
          <w:lang w:bidi="ar-SA"/>
        </w:rPr>
        <w:t>: </w:t>
      </w:r>
      <w:r w:rsidRPr="005C78EF">
        <w:rPr>
          <w:lang w:bidi="ar-SA"/>
        </w:rPr>
        <w:t>465358.4446594583</w:t>
      </w:r>
    </w:p>
    <w:p w14:paraId="0EA58083" w14:textId="77777777" w:rsidR="00472767" w:rsidRPr="005C78EF" w:rsidRDefault="00472767" w:rsidP="00472767">
      <w:pPr>
        <w:pStyle w:val="BodyText2"/>
        <w:rPr>
          <w:lang w:bidi="ar-SA"/>
        </w:rPr>
      </w:pPr>
      <w:r w:rsidRPr="005C78EF">
        <w:rPr>
          <w:color w:val="881391"/>
          <w:lang w:bidi="ar-SA"/>
        </w:rPr>
        <w:lastRenderedPageBreak/>
        <w:t>xmin</w:t>
      </w:r>
      <w:r w:rsidRPr="005C78EF">
        <w:rPr>
          <w:lang w:bidi="ar-SA"/>
        </w:rPr>
        <w:t>: 435567.112885351</w:t>
      </w:r>
    </w:p>
    <w:p w14:paraId="7E3FD390" w14:textId="77777777" w:rsidR="00472767" w:rsidRPr="005C78EF" w:rsidRDefault="00472767" w:rsidP="00472767">
      <w:pPr>
        <w:pStyle w:val="BodyText2"/>
        <w:rPr>
          <w:lang w:bidi="ar-SA"/>
        </w:rPr>
      </w:pPr>
      <w:r w:rsidRPr="005C78EF">
        <w:rPr>
          <w:color w:val="881391"/>
          <w:lang w:bidi="ar-SA"/>
        </w:rPr>
        <w:t>ymax</w:t>
      </w:r>
      <w:r w:rsidRPr="005C78EF">
        <w:rPr>
          <w:lang w:bidi="ar-SA"/>
        </w:rPr>
        <w:t>: 5403738.254708873</w:t>
      </w:r>
    </w:p>
    <w:p w14:paraId="71A4416E" w14:textId="77777777" w:rsidR="00472767" w:rsidRPr="005C78EF" w:rsidRDefault="00472767" w:rsidP="00472767">
      <w:pPr>
        <w:pStyle w:val="BodyText2"/>
        <w:rPr>
          <w:lang w:bidi="ar-SA"/>
        </w:rPr>
      </w:pPr>
      <w:r w:rsidRPr="005C78EF">
        <w:rPr>
          <w:color w:val="881391"/>
          <w:lang w:bidi="ar-SA"/>
        </w:rPr>
        <w:t>ymin</w:t>
      </w:r>
      <w:r w:rsidRPr="005C78EF">
        <w:rPr>
          <w:lang w:bidi="ar-SA"/>
        </w:rPr>
        <w:t>: 5384151.266210822</w:t>
      </w:r>
    </w:p>
    <w:p w14:paraId="456F1E8F" w14:textId="77777777" w:rsidR="00472767" w:rsidRDefault="00472767" w:rsidP="00472767">
      <w:pPr>
        <w:pStyle w:val="BodyText2"/>
      </w:pPr>
      <w:r>
        <w:t>Extent from the WMS_scene call (they are the same!):</w:t>
      </w:r>
    </w:p>
    <w:p w14:paraId="52F428B1" w14:textId="77777777" w:rsidR="00472767" w:rsidRDefault="00472767" w:rsidP="00472767">
      <w:pPr>
        <w:pStyle w:val="BodyText2"/>
      </w:pPr>
      <w:r w:rsidRPr="005C78EF">
        <w:t>BBOX:</w:t>
      </w:r>
      <w:r w:rsidRPr="007968AC">
        <w:t xml:space="preserve"> 435242.25551513943,5384476.123581034,465033.58728924673,5404063.112079085</w:t>
      </w:r>
    </w:p>
    <w:p w14:paraId="7BC9F8D8" w14:textId="77777777" w:rsidR="00472767" w:rsidRDefault="00472767" w:rsidP="00472767">
      <w:pPr>
        <w:pStyle w:val="BodyText2"/>
      </w:pPr>
      <w:r>
        <w:t>The width and height are 1559 and 1025.</w:t>
      </w:r>
    </w:p>
    <w:p w14:paraId="0E5C81EA" w14:textId="77777777" w:rsidR="00472767" w:rsidRDefault="00472767" w:rsidP="00472767">
      <w:pPr>
        <w:pStyle w:val="BodyText2"/>
      </w:pPr>
      <w:r>
        <w:rPr>
          <w:noProof/>
          <w:lang w:bidi="ar-SA"/>
        </w:rPr>
        <w:drawing>
          <wp:inline distT="0" distB="0" distL="0" distR="0" wp14:anchorId="3D54D4B4" wp14:editId="7A70D6DA">
            <wp:extent cx="1555750" cy="1422400"/>
            <wp:effectExtent l="0" t="0" r="6350" b="635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4">
                      <a:extLst>
                        <a:ext uri="{28A0092B-C50C-407E-A947-70E740481C1C}">
                          <a14:useLocalDpi xmlns:a14="http://schemas.microsoft.com/office/drawing/2010/main" val="0"/>
                        </a:ext>
                      </a:extLst>
                    </a:blip>
                    <a:srcRect/>
                    <a:stretch>
                      <a:fillRect/>
                    </a:stretch>
                  </pic:blipFill>
                  <pic:spPr bwMode="auto">
                    <a:xfrm>
                      <a:off x="0" y="0"/>
                      <a:ext cx="1555750" cy="1422400"/>
                    </a:xfrm>
                    <a:prstGeom prst="rect">
                      <a:avLst/>
                    </a:prstGeom>
                    <a:noFill/>
                    <a:ln>
                      <a:noFill/>
                    </a:ln>
                  </pic:spPr>
                </pic:pic>
              </a:graphicData>
            </a:graphic>
          </wp:inline>
        </w:drawing>
      </w:r>
      <w:r>
        <w:rPr>
          <w:noProof/>
          <w:lang w:bidi="ar-SA"/>
        </w:rPr>
        <w:drawing>
          <wp:inline distT="0" distB="0" distL="0" distR="0" wp14:anchorId="55EF64C0" wp14:editId="5BF907D1">
            <wp:extent cx="1403350" cy="1346200"/>
            <wp:effectExtent l="0" t="0" r="6350" b="635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5">
                      <a:extLst>
                        <a:ext uri="{28A0092B-C50C-407E-A947-70E740481C1C}">
                          <a14:useLocalDpi xmlns:a14="http://schemas.microsoft.com/office/drawing/2010/main" val="0"/>
                        </a:ext>
                      </a:extLst>
                    </a:blip>
                    <a:srcRect/>
                    <a:stretch>
                      <a:fillRect/>
                    </a:stretch>
                  </pic:blipFill>
                  <pic:spPr bwMode="auto">
                    <a:xfrm>
                      <a:off x="0" y="0"/>
                      <a:ext cx="1403350" cy="1346200"/>
                    </a:xfrm>
                    <a:prstGeom prst="rect">
                      <a:avLst/>
                    </a:prstGeom>
                    <a:noFill/>
                    <a:ln>
                      <a:noFill/>
                    </a:ln>
                  </pic:spPr>
                </pic:pic>
              </a:graphicData>
            </a:graphic>
          </wp:inline>
        </w:drawing>
      </w:r>
    </w:p>
    <w:p w14:paraId="0DF0A2D6" w14:textId="77777777" w:rsidR="00472767" w:rsidRDefault="003630B2" w:rsidP="00472767">
      <w:pPr>
        <w:pStyle w:val="BodyText2"/>
      </w:pPr>
      <w:hyperlink r:id="rId686" w:history="1">
        <w:r w:rsidR="00472767" w:rsidRPr="00985C4D">
          <w:rPr>
            <w:rStyle w:val="Hyperlink"/>
          </w:rPr>
          <w:t>Call</w:t>
        </w:r>
      </w:hyperlink>
      <w:r w:rsidR="00472767">
        <w:tab/>
      </w:r>
      <w:r w:rsidR="00472767">
        <w:tab/>
      </w:r>
      <w:r w:rsidR="00472767">
        <w:tab/>
      </w:r>
      <w:r w:rsidR="00472767">
        <w:tab/>
      </w:r>
      <w:hyperlink r:id="rId687" w:history="1">
        <w:r w:rsidR="00472767" w:rsidRPr="00985C4D">
          <w:rPr>
            <w:rStyle w:val="Hyperlink"/>
          </w:rPr>
          <w:t>Call</w:t>
        </w:r>
      </w:hyperlink>
      <w:r w:rsidR="00472767">
        <w:t xml:space="preserve"> </w:t>
      </w:r>
    </w:p>
    <w:p w14:paraId="63A3A164" w14:textId="77777777" w:rsidR="00472767" w:rsidRDefault="00472767" w:rsidP="00472767">
      <w:pPr>
        <w:pStyle w:val="BodyText2"/>
      </w:pPr>
      <w:r>
        <w:t xml:space="preserve">The Web Mercator coordinates are converted to lat/long before sending to Google. E.g. </w:t>
      </w:r>
    </w:p>
    <w:p w14:paraId="17735545" w14:textId="77777777" w:rsidR="00472767" w:rsidRPr="007968AC" w:rsidRDefault="00472767" w:rsidP="00472767">
      <w:pPr>
        <w:pStyle w:val="BodyText2"/>
      </w:pPr>
      <w:r w:rsidRPr="007968AC">
        <w:t>435242.25551513943,5384476.123581034,465033.58728924673,5404063.112079085</w:t>
      </w:r>
    </w:p>
    <w:p w14:paraId="3E9AE6AC" w14:textId="77777777" w:rsidR="00472767" w:rsidRDefault="00472767" w:rsidP="00472767">
      <w:pPr>
        <w:pStyle w:val="BodyText2"/>
      </w:pPr>
      <w:r w:rsidRPr="007968AC">
        <w:t xml:space="preserve">Is converted to </w:t>
      </w:r>
    </w:p>
    <w:p w14:paraId="57902D93" w14:textId="77777777" w:rsidR="00472767" w:rsidRDefault="00472767" w:rsidP="00472767">
      <w:pPr>
        <w:pStyle w:val="BodyText2"/>
      </w:pPr>
      <w:r w:rsidRPr="007968AC">
        <w:t>[[3.9098477042390378, 43.602046680885181], [3.9098477042390378, 43.474495952870477], [4.1774677909085991, 43.474495952870477], [4.1774677909085991, 43.602046680885181]]</w:t>
      </w:r>
    </w:p>
    <w:p w14:paraId="5131391E" w14:textId="77777777" w:rsidR="00472767" w:rsidRDefault="00472767" w:rsidP="00472767">
      <w:pPr>
        <w:pStyle w:val="BodyText2"/>
      </w:pPr>
      <w:r>
        <w:rPr>
          <w:noProof/>
          <w:lang w:bidi="ar-SA"/>
        </w:rPr>
        <mc:AlternateContent>
          <mc:Choice Requires="wps">
            <w:drawing>
              <wp:anchor distT="0" distB="0" distL="114300" distR="114300" simplePos="0" relativeHeight="251754496" behindDoc="0" locked="0" layoutInCell="1" allowOverlap="1" wp14:anchorId="7BADD69B" wp14:editId="570EF7E9">
                <wp:simplePos x="0" y="0"/>
                <wp:positionH relativeFrom="column">
                  <wp:posOffset>2217370</wp:posOffset>
                </wp:positionH>
                <wp:positionV relativeFrom="paragraph">
                  <wp:posOffset>118437</wp:posOffset>
                </wp:positionV>
                <wp:extent cx="247402" cy="1962150"/>
                <wp:effectExtent l="0" t="317" r="19367" b="0"/>
                <wp:wrapNone/>
                <wp:docPr id="201" name="Arc 201"/>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825CF8" id="Arc 201" o:spid="_x0000_s1026" style="position:absolute;margin-left:174.6pt;margin-top:9.35pt;width:19.5pt;height:154.5pt;rotation:-90;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t xml:space="preserve">From GEE Playground – I get the following for the top left: </w:t>
      </w:r>
      <w:r w:rsidRPr="007968AC">
        <w:t>3.91027,43.60426</w:t>
      </w:r>
      <w:r>
        <w:t>. Looks like a projection transformation issue. getThumbUrl expects E,S,W,N.</w:t>
      </w:r>
    </w:p>
    <w:p w14:paraId="68691022" w14:textId="77777777" w:rsidR="00472767" w:rsidRDefault="00472767" w:rsidP="00472767">
      <w:pPr>
        <w:pStyle w:val="BodyText2"/>
      </w:pPr>
      <w:r>
        <w:t xml:space="preserve">The reason why was explained by Noel at the European Geosciences Conference – the difference is due to the geodesic world and the non-geodesic one. This Is described </w:t>
      </w:r>
      <w:hyperlink r:id="rId688" w:history="1">
        <w:r w:rsidRPr="00293F5B">
          <w:rPr>
            <w:rStyle w:val="Hyperlink"/>
          </w:rPr>
          <w:t>here</w:t>
        </w:r>
      </w:hyperlink>
      <w:r>
        <w:t xml:space="preserve"> in a really good post. Basically the map bounds will be different to the actual corners of the image:</w:t>
      </w:r>
    </w:p>
    <w:p w14:paraId="219CD932" w14:textId="77777777" w:rsidR="00472767" w:rsidRDefault="00472767" w:rsidP="00472767">
      <w:pPr>
        <w:pStyle w:val="BodyText2"/>
      </w:pPr>
      <w:r>
        <w:rPr>
          <w:noProof/>
          <w:lang w:bidi="ar-SA"/>
        </w:rPr>
        <mc:AlternateContent>
          <mc:Choice Requires="wps">
            <w:drawing>
              <wp:anchor distT="0" distB="0" distL="114300" distR="114300" simplePos="0" relativeHeight="251763712" behindDoc="0" locked="0" layoutInCell="1" allowOverlap="1" wp14:anchorId="74498C5E" wp14:editId="449AF37A">
                <wp:simplePos x="0" y="0"/>
                <wp:positionH relativeFrom="column">
                  <wp:posOffset>3381944</wp:posOffset>
                </wp:positionH>
                <wp:positionV relativeFrom="paragraph">
                  <wp:posOffset>36583</wp:posOffset>
                </wp:positionV>
                <wp:extent cx="475013" cy="374073"/>
                <wp:effectExtent l="0" t="0" r="0" b="0"/>
                <wp:wrapNone/>
                <wp:docPr id="202" name="Text Box 202"/>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6F8C7FBD" w14:textId="77777777" w:rsidR="003630B2" w:rsidRDefault="003630B2" w:rsidP="00472767">
                            <w:pPr>
                              <w:pStyle w:val="BodyText2"/>
                            </w:pPr>
                            <w:r>
                              <w:t>1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498C5E" id="Text Box 202" o:spid="_x0000_s1035" type="#_x0000_t202" style="position:absolute;margin-left:266.3pt;margin-top:2.9pt;width:37.4pt;height:29.4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" fillcolor="white [3201]" strokecolor="white [3212]" strokeweight=".5pt">
                <v:fill opacity="0"/>
                <v:stroke opacity="0"/>
                <v:textbox>
                  <w:txbxContent>
                    <w:p w14:paraId="6F8C7FBD" w14:textId="77777777" w:rsidR="003630B2" w:rsidRDefault="003630B2" w:rsidP="00472767">
                      <w:pPr>
                        <w:pStyle w:val="BodyText2"/>
                      </w:pPr>
                      <w:r>
                        <w:t>122,5</w:t>
                      </w:r>
                    </w:p>
                  </w:txbxContent>
                </v:textbox>
              </v:shape>
            </w:pict>
          </mc:Fallback>
        </mc:AlternateContent>
      </w:r>
    </w:p>
    <w:p w14:paraId="19451BC6" w14:textId="77777777" w:rsidR="00472767" w:rsidRDefault="00472767" w:rsidP="00472767">
      <w:pPr>
        <w:pStyle w:val="BodyText2"/>
      </w:pPr>
      <w:r>
        <w:rPr>
          <w:noProof/>
          <w:lang w:bidi="ar-SA"/>
        </w:rPr>
        <mc:AlternateContent>
          <mc:Choice Requires="wps">
            <w:drawing>
              <wp:anchor distT="0" distB="0" distL="114300" distR="114300" simplePos="0" relativeHeight="251761664" behindDoc="0" locked="0" layoutInCell="1" allowOverlap="1" wp14:anchorId="077B5695" wp14:editId="21B53BA4">
                <wp:simplePos x="0" y="0"/>
                <wp:positionH relativeFrom="column">
                  <wp:posOffset>3263504</wp:posOffset>
                </wp:positionH>
                <wp:positionV relativeFrom="paragraph">
                  <wp:posOffset>59418</wp:posOffset>
                </wp:positionV>
                <wp:extent cx="475013" cy="374073"/>
                <wp:effectExtent l="0" t="0" r="0" b="0"/>
                <wp:wrapNone/>
                <wp:docPr id="203" name="Text Box 203"/>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28C62FC2" w14:textId="77777777" w:rsidR="003630B2" w:rsidRDefault="003630B2" w:rsidP="00472767">
                            <w:pPr>
                              <w:pStyle w:val="BodyText2"/>
                            </w:pPr>
                            <w:r>
                              <w:t>1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7B5695" id="Text Box 203" o:spid="_x0000_s1036" type="#_x0000_t202" style="position:absolute;margin-left:256.95pt;margin-top:4.7pt;width:37.4pt;height:29.4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" fillcolor="white [3201]" strokecolor="white [3212]" strokeweight=".5pt">
                <v:fill opacity="0"/>
                <v:stroke opacity="0"/>
                <v:textbox>
                  <w:txbxContent>
                    <w:p w14:paraId="28C62FC2" w14:textId="77777777" w:rsidR="003630B2" w:rsidRDefault="003630B2" w:rsidP="00472767">
                      <w:pPr>
                        <w:pStyle w:val="BodyText2"/>
                      </w:pPr>
                      <w:r>
                        <w:t>122,4</w:t>
                      </w:r>
                    </w:p>
                  </w:txbxContent>
                </v:textbox>
              </v:shape>
            </w:pict>
          </mc:Fallback>
        </mc:AlternateContent>
      </w:r>
      <w:r>
        <w:rPr>
          <w:noProof/>
          <w:lang w:bidi="ar-SA"/>
        </w:rPr>
        <mc:AlternateContent>
          <mc:Choice Requires="wps">
            <w:drawing>
              <wp:anchor distT="0" distB="0" distL="114300" distR="114300" simplePos="0" relativeHeight="251759616" behindDoc="0" locked="0" layoutInCell="1" allowOverlap="1" wp14:anchorId="40BDCE2E" wp14:editId="4C9B9F1D">
                <wp:simplePos x="0" y="0"/>
                <wp:positionH relativeFrom="column">
                  <wp:posOffset>1026539</wp:posOffset>
                </wp:positionH>
                <wp:positionV relativeFrom="paragraph">
                  <wp:posOffset>60960</wp:posOffset>
                </wp:positionV>
                <wp:extent cx="475013" cy="374073"/>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695A484" w14:textId="77777777" w:rsidR="003630B2" w:rsidRDefault="003630B2" w:rsidP="00472767">
                            <w:pPr>
                              <w:pStyle w:val="BodyText2"/>
                            </w:pPr>
                            <w:r>
                              <w:t>12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BDCE2E" id="Text Box 204" o:spid="_x0000_s1037" type="#_x0000_t202" style="position:absolute;margin-left:80.85pt;margin-top:4.8pt;width:37.4pt;height:29.4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" fillcolor="white [3201]" strokecolor="white [3212]" strokeweight=".5pt">
                <v:fill opacity="0"/>
                <v:stroke opacity="0"/>
                <v:textbox>
                  <w:txbxContent>
                    <w:p w14:paraId="1695A484" w14:textId="77777777" w:rsidR="003630B2" w:rsidRDefault="003630B2" w:rsidP="00472767">
                      <w:pPr>
                        <w:pStyle w:val="BodyText2"/>
                      </w:pPr>
                      <w:r>
                        <w:t>120,4</w:t>
                      </w:r>
                    </w:p>
                  </w:txbxContent>
                </v:textbox>
              </v:shape>
            </w:pict>
          </mc:Fallback>
        </mc:AlternateContent>
      </w:r>
      <w:r>
        <w:rPr>
          <w:noProof/>
          <w:lang w:bidi="ar-SA"/>
        </w:rPr>
        <mc:AlternateContent>
          <mc:Choice Requires="wps">
            <w:drawing>
              <wp:anchor distT="0" distB="0" distL="114300" distR="114300" simplePos="0" relativeHeight="251758592" behindDoc="0" locked="0" layoutInCell="1" allowOverlap="1" wp14:anchorId="093404AA" wp14:editId="2BA39B2A">
                <wp:simplePos x="0" y="0"/>
                <wp:positionH relativeFrom="column">
                  <wp:posOffset>3420094</wp:posOffset>
                </wp:positionH>
                <wp:positionV relativeFrom="paragraph">
                  <wp:posOffset>186714</wp:posOffset>
                </wp:positionV>
                <wp:extent cx="2636322" cy="932213"/>
                <wp:effectExtent l="0" t="0" r="12065" b="20320"/>
                <wp:wrapNone/>
                <wp:docPr id="205" name="Text Box 205"/>
                <wp:cNvGraphicFramePr/>
                <a:graphic xmlns:a="http://schemas.openxmlformats.org/drawingml/2006/main">
                  <a:graphicData uri="http://schemas.microsoft.com/office/word/2010/wordprocessingShape">
                    <wps:wsp>
                      <wps:cNvSpPr txBox="1"/>
                      <wps:spPr>
                        <a:xfrm>
                          <a:off x="0" y="0"/>
                          <a:ext cx="2636322" cy="93221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B786CB7" w14:textId="77777777" w:rsidR="003630B2" w:rsidRPr="002D55E3" w:rsidRDefault="003630B2" w:rsidP="00472767">
                            <w:pPr>
                              <w:pStyle w:val="BodyText2"/>
                            </w:pPr>
                            <w:r>
                              <w:t>Image is shown in blue, but the map bounds are actually larger because of the shape of the world!</w:t>
                            </w:r>
                          </w:p>
                          <w:p w14:paraId="35EF9367" w14:textId="77777777" w:rsidR="003630B2" w:rsidRDefault="003630B2" w:rsidP="00472767">
                            <w:pPr>
                              <w:pStyle w:val="BodyTex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3404AA" id="Text Box 205" o:spid="_x0000_s1038" type="#_x0000_t202" style="position:absolute;margin-left:269.3pt;margin-top:14.7pt;width:207.6pt;height:73.4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" fillcolor="white [3201]" strokecolor="white [3212]" strokeweight=".5pt">
                <v:textbox>
                  <w:txbxContent>
                    <w:p w14:paraId="5B786CB7" w14:textId="77777777" w:rsidR="003630B2" w:rsidRPr="002D55E3" w:rsidRDefault="003630B2" w:rsidP="00472767">
                      <w:pPr>
                        <w:pStyle w:val="BodyText2"/>
                      </w:pPr>
                      <w:r>
                        <w:t>Image is shown in blue, but the map bounds are actually larger because of the shape of the world!</w:t>
                      </w:r>
                    </w:p>
                    <w:p w14:paraId="35EF9367" w14:textId="77777777" w:rsidR="003630B2" w:rsidRDefault="003630B2" w:rsidP="00472767">
                      <w:pPr>
                        <w:pStyle w:val="BodyText2"/>
                      </w:pPr>
                    </w:p>
                  </w:txbxContent>
                </v:textbox>
              </v:shape>
            </w:pict>
          </mc:Fallback>
        </mc:AlternateContent>
      </w:r>
      <w:r>
        <w:rPr>
          <w:noProof/>
          <w:lang w:bidi="ar-SA"/>
        </w:rPr>
        <mc:AlternateContent>
          <mc:Choice Requires="wps">
            <w:drawing>
              <wp:anchor distT="0" distB="0" distL="114300" distR="114300" simplePos="0" relativeHeight="251756544" behindDoc="0" locked="0" layoutInCell="1" allowOverlap="1" wp14:anchorId="3E8476F2" wp14:editId="7AD3EFD6">
                <wp:simplePos x="0" y="0"/>
                <wp:positionH relativeFrom="column">
                  <wp:posOffset>1074717</wp:posOffset>
                </wp:positionH>
                <wp:positionV relativeFrom="paragraph">
                  <wp:posOffset>126913</wp:posOffset>
                </wp:positionV>
                <wp:extent cx="2594758" cy="0"/>
                <wp:effectExtent l="0" t="0" r="34290" b="19050"/>
                <wp:wrapNone/>
                <wp:docPr id="206" name="Straight Connector 206"/>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620F9E4" id="Straight Connector 206"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84.6pt,10pt" to="288.9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" strokecolor="#0f6fc6 [3204]" strokeweight=".5pt">
                <v:stroke joinstyle="miter"/>
              </v:line>
            </w:pict>
          </mc:Fallback>
        </mc:AlternateContent>
      </w:r>
    </w:p>
    <w:p w14:paraId="0B472EC9" w14:textId="77777777" w:rsidR="00472767" w:rsidRDefault="00472767" w:rsidP="00472767">
      <w:pPr>
        <w:pStyle w:val="BodyText2"/>
      </w:pPr>
      <w:r>
        <w:rPr>
          <w:noProof/>
          <w:lang w:bidi="ar-SA"/>
        </w:rPr>
        <mc:AlternateContent>
          <mc:Choice Requires="wps">
            <w:drawing>
              <wp:anchor distT="0" distB="0" distL="114300" distR="114300" simplePos="0" relativeHeight="251755520" behindDoc="0" locked="0" layoutInCell="1" allowOverlap="1" wp14:anchorId="2FA4E159" wp14:editId="6365EFDE">
                <wp:simplePos x="0" y="0"/>
                <wp:positionH relativeFrom="column">
                  <wp:posOffset>2203532</wp:posOffset>
                </wp:positionH>
                <wp:positionV relativeFrom="paragraph">
                  <wp:posOffset>67627</wp:posOffset>
                </wp:positionV>
                <wp:extent cx="247402" cy="1962150"/>
                <wp:effectExtent l="0" t="317" r="19367" b="0"/>
                <wp:wrapNone/>
                <wp:docPr id="207" name="Arc 207"/>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585408" id="Arc 207" o:spid="_x0000_s1026" style="position:absolute;margin-left:173.5pt;margin-top:5.3pt;width:19.5pt;height:154.5pt;rotation:-90;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rPr>
          <w:noProof/>
          <w:lang w:bidi="ar-SA"/>
        </w:rPr>
        <mc:AlternateContent>
          <mc:Choice Requires="wps">
            <w:drawing>
              <wp:anchor distT="0" distB="0" distL="114300" distR="114300" simplePos="0" relativeHeight="251753472" behindDoc="0" locked="0" layoutInCell="1" allowOverlap="1" wp14:anchorId="58AFFE00" wp14:editId="72B0247B">
                <wp:simplePos x="0" y="0"/>
                <wp:positionH relativeFrom="column">
                  <wp:posOffset>1347849</wp:posOffset>
                </wp:positionH>
                <wp:positionV relativeFrom="paragraph">
                  <wp:posOffset>61529</wp:posOffset>
                </wp:positionV>
                <wp:extent cx="1977242" cy="985652"/>
                <wp:effectExtent l="0" t="0" r="23495" b="24130"/>
                <wp:wrapNone/>
                <wp:docPr id="208" name="Rectangle 208"/>
                <wp:cNvGraphicFramePr/>
                <a:graphic xmlns:a="http://schemas.openxmlformats.org/drawingml/2006/main">
                  <a:graphicData uri="http://schemas.microsoft.com/office/word/2010/wordprocessingShape">
                    <wps:wsp>
                      <wps:cNvSpPr/>
                      <wps:spPr>
                        <a:xfrm>
                          <a:off x="0" y="0"/>
                          <a:ext cx="1977242" cy="9856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7F68C2" id="Rectangle 208" o:spid="_x0000_s1026" style="position:absolute;margin-left:106.15pt;margin-top:4.85pt;width:155.7pt;height:77.6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" fillcolor="#0f6fc6 [3204]" strokecolor="#073662 [1604]" strokeweight="1pt"/>
            </w:pict>
          </mc:Fallback>
        </mc:AlternateContent>
      </w:r>
    </w:p>
    <w:p w14:paraId="44DA7CCE" w14:textId="77777777" w:rsidR="00472767" w:rsidRDefault="00472767" w:rsidP="00472767">
      <w:pPr>
        <w:pStyle w:val="BodyText2"/>
      </w:pPr>
    </w:p>
    <w:p w14:paraId="0CF2D5FD" w14:textId="77777777" w:rsidR="00472767" w:rsidRDefault="00472767" w:rsidP="00472767">
      <w:pPr>
        <w:pStyle w:val="BodyText2"/>
      </w:pPr>
    </w:p>
    <w:p w14:paraId="5B07F4A5" w14:textId="77777777" w:rsidR="00472767" w:rsidRDefault="00472767" w:rsidP="00472767">
      <w:pPr>
        <w:pStyle w:val="BodyText2"/>
      </w:pPr>
    </w:p>
    <w:p w14:paraId="5B413E73" w14:textId="77777777" w:rsidR="00472767" w:rsidRDefault="00472767" w:rsidP="00472767">
      <w:pPr>
        <w:pStyle w:val="BodyText2"/>
      </w:pPr>
      <w:r>
        <w:rPr>
          <w:noProof/>
          <w:lang w:bidi="ar-SA"/>
        </w:rPr>
        <mc:AlternateContent>
          <mc:Choice Requires="wps">
            <w:drawing>
              <wp:anchor distT="0" distB="0" distL="114300" distR="114300" simplePos="0" relativeHeight="251762688" behindDoc="0" locked="0" layoutInCell="1" allowOverlap="1" wp14:anchorId="6A7484C2" wp14:editId="1315ECE8">
                <wp:simplePos x="0" y="0"/>
                <wp:positionH relativeFrom="column">
                  <wp:posOffset>3227565</wp:posOffset>
                </wp:positionH>
                <wp:positionV relativeFrom="paragraph">
                  <wp:posOffset>129252</wp:posOffset>
                </wp:positionV>
                <wp:extent cx="475013" cy="374073"/>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DFCB855" w14:textId="77777777" w:rsidR="003630B2" w:rsidRDefault="003630B2" w:rsidP="00472767">
                            <w:pPr>
                              <w:pStyle w:val="BodyText2"/>
                            </w:pPr>
                            <w:r>
                              <w:t>1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7484C2" id="Text Box 209" o:spid="_x0000_s1039" type="#_x0000_t202" style="position:absolute;margin-left:254.15pt;margin-top:10.2pt;width:37.4pt;height:29.4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" fillcolor="white [3201]" strokecolor="white [3212]" strokeweight=".5pt">
                <v:fill opacity="0"/>
                <v:stroke opacity="0"/>
                <v:textbox>
                  <w:txbxContent>
                    <w:p w14:paraId="0DFCB855" w14:textId="77777777" w:rsidR="003630B2" w:rsidRDefault="003630B2" w:rsidP="00472767">
                      <w:pPr>
                        <w:pStyle w:val="BodyText2"/>
                      </w:pPr>
                      <w:r>
                        <w:t>122,2</w:t>
                      </w:r>
                    </w:p>
                  </w:txbxContent>
                </v:textbox>
              </v:shape>
            </w:pict>
          </mc:Fallback>
        </mc:AlternateContent>
      </w:r>
      <w:r>
        <w:rPr>
          <w:noProof/>
          <w:lang w:bidi="ar-SA"/>
        </w:rPr>
        <mc:AlternateContent>
          <mc:Choice Requires="wps">
            <w:drawing>
              <wp:anchor distT="0" distB="0" distL="114300" distR="114300" simplePos="0" relativeHeight="251760640" behindDoc="0" locked="0" layoutInCell="1" allowOverlap="1" wp14:anchorId="4B2E3F5F" wp14:editId="4841F71A">
                <wp:simplePos x="0" y="0"/>
                <wp:positionH relativeFrom="column">
                  <wp:posOffset>1036691</wp:posOffset>
                </wp:positionH>
                <wp:positionV relativeFrom="paragraph">
                  <wp:posOffset>129029</wp:posOffset>
                </wp:positionV>
                <wp:extent cx="475013" cy="374073"/>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0CC81C7" w14:textId="77777777" w:rsidR="003630B2" w:rsidRDefault="003630B2" w:rsidP="00472767">
                            <w:pPr>
                              <w:pStyle w:val="BodyText2"/>
                            </w:pPr>
                            <w:r>
                              <w:t>1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2E3F5F" id="Text Box 210" o:spid="_x0000_s1040" type="#_x0000_t202" style="position:absolute;margin-left:81.65pt;margin-top:10.15pt;width:37.4pt;height:29.4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" fillcolor="white [3201]" strokecolor="white [3212]" strokeweight=".5pt">
                <v:fill opacity="0"/>
                <v:stroke opacity="0"/>
                <v:textbox>
                  <w:txbxContent>
                    <w:p w14:paraId="10CC81C7" w14:textId="77777777" w:rsidR="003630B2" w:rsidRDefault="003630B2" w:rsidP="00472767">
                      <w:pPr>
                        <w:pStyle w:val="BodyText2"/>
                      </w:pPr>
                      <w:r>
                        <w:t>120,2</w:t>
                      </w:r>
                    </w:p>
                  </w:txbxContent>
                </v:textbox>
              </v:shape>
            </w:pict>
          </mc:Fallback>
        </mc:AlternateContent>
      </w:r>
    </w:p>
    <w:p w14:paraId="710599D1" w14:textId="77777777" w:rsidR="00472767" w:rsidRDefault="00472767" w:rsidP="00472767">
      <w:pPr>
        <w:pStyle w:val="BodyText2"/>
      </w:pPr>
      <w:r>
        <w:rPr>
          <w:noProof/>
          <w:lang w:bidi="ar-SA"/>
        </w:rPr>
        <mc:AlternateContent>
          <mc:Choice Requires="wps">
            <w:drawing>
              <wp:anchor distT="0" distB="0" distL="114300" distR="114300" simplePos="0" relativeHeight="251757568" behindDoc="0" locked="0" layoutInCell="1" allowOverlap="1" wp14:anchorId="25B18740" wp14:editId="269E5DD2">
                <wp:simplePos x="0" y="0"/>
                <wp:positionH relativeFrom="column">
                  <wp:posOffset>1060566</wp:posOffset>
                </wp:positionH>
                <wp:positionV relativeFrom="paragraph">
                  <wp:posOffset>99571</wp:posOffset>
                </wp:positionV>
                <wp:extent cx="2594758" cy="0"/>
                <wp:effectExtent l="0" t="0" r="34290" b="19050"/>
                <wp:wrapNone/>
                <wp:docPr id="211" name="Straight Connector 211"/>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C3B260B" id="Straight Connector 211"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83.5pt,7.85pt" to="287.8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" strokecolor="#0f6fc6 [3204]" strokeweight=".5pt">
                <v:stroke joinstyle="miter"/>
              </v:line>
            </w:pict>
          </mc:Fallback>
        </mc:AlternateContent>
      </w:r>
    </w:p>
    <w:p w14:paraId="7EEAD12C" w14:textId="77777777" w:rsidR="00472767" w:rsidRDefault="00472767" w:rsidP="00472767">
      <w:pPr>
        <w:pStyle w:val="BodyText2"/>
      </w:pPr>
    </w:p>
    <w:p w14:paraId="116774B5" w14:textId="77777777" w:rsidR="00472767" w:rsidRDefault="00472767" w:rsidP="00472767">
      <w:pPr>
        <w:pStyle w:val="BodyText2"/>
      </w:pPr>
      <w:r>
        <w:t xml:space="preserve">So when you request an image from GEE you pass a bbox parameter which describes the corner points, </w:t>
      </w:r>
      <w:r>
        <w:rPr>
          <w:i/>
        </w:rPr>
        <w:t>but the bounds of the image will be much larger!!!</w:t>
      </w:r>
      <w:r>
        <w:t xml:space="preserve"> Testing with the following image:</w:t>
      </w:r>
    </w:p>
    <w:p w14:paraId="48F4F0A3" w14:textId="77777777" w:rsidR="00472767" w:rsidRDefault="00472767" w:rsidP="00472767">
      <w:pPr>
        <w:pStyle w:val="BodyText2"/>
      </w:pPr>
      <w:r>
        <w:rPr>
          <w:noProof/>
          <w:lang w:bidi="ar-SA"/>
        </w:rPr>
        <w:lastRenderedPageBreak/>
        <w:drawing>
          <wp:inline distT="0" distB="0" distL="0" distR="0" wp14:anchorId="24820447" wp14:editId="2AEADA1B">
            <wp:extent cx="2651760" cy="2898648"/>
            <wp:effectExtent l="0" t="0" r="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9">
                      <a:extLst>
                        <a:ext uri="{28A0092B-C50C-407E-A947-70E740481C1C}">
                          <a14:useLocalDpi xmlns:a14="http://schemas.microsoft.com/office/drawing/2010/main" val="0"/>
                        </a:ext>
                      </a:extLst>
                    </a:blip>
                    <a:srcRect/>
                    <a:stretch>
                      <a:fillRect/>
                    </a:stretch>
                  </pic:blipFill>
                  <pic:spPr bwMode="auto">
                    <a:xfrm>
                      <a:off x="0" y="0"/>
                      <a:ext cx="2651760" cy="2898648"/>
                    </a:xfrm>
                    <a:prstGeom prst="rect">
                      <a:avLst/>
                    </a:prstGeom>
                    <a:noFill/>
                    <a:ln>
                      <a:noFill/>
                    </a:ln>
                  </pic:spPr>
                </pic:pic>
              </a:graphicData>
            </a:graphic>
          </wp:inline>
        </w:drawing>
      </w:r>
      <w:r>
        <w:rPr>
          <w:noProof/>
          <w:lang w:bidi="ar-SA"/>
        </w:rPr>
        <w:drawing>
          <wp:inline distT="0" distB="0" distL="0" distR="0" wp14:anchorId="0EBE0E23" wp14:editId="2C30FD67">
            <wp:extent cx="2980944" cy="2971800"/>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0">
                      <a:extLst>
                        <a:ext uri="{28A0092B-C50C-407E-A947-70E740481C1C}">
                          <a14:useLocalDpi xmlns:a14="http://schemas.microsoft.com/office/drawing/2010/main" val="0"/>
                        </a:ext>
                      </a:extLst>
                    </a:blip>
                    <a:srcRect/>
                    <a:stretch>
                      <a:fillRect/>
                    </a:stretch>
                  </pic:blipFill>
                  <pic:spPr bwMode="auto">
                    <a:xfrm>
                      <a:off x="0" y="0"/>
                      <a:ext cx="2980944" cy="2971800"/>
                    </a:xfrm>
                    <a:prstGeom prst="rect">
                      <a:avLst/>
                    </a:prstGeom>
                    <a:noFill/>
                    <a:ln>
                      <a:noFill/>
                    </a:ln>
                  </pic:spPr>
                </pic:pic>
              </a:graphicData>
            </a:graphic>
          </wp:inline>
        </w:drawing>
      </w:r>
    </w:p>
    <w:p w14:paraId="77C06F7C" w14:textId="77777777" w:rsidR="00472767" w:rsidRDefault="00472767" w:rsidP="00472767">
      <w:pPr>
        <w:pStyle w:val="BodyText2"/>
      </w:pPr>
    </w:p>
    <w:p w14:paraId="2C81D2D2" w14:textId="77777777" w:rsidR="00472767" w:rsidRDefault="00472767" w:rsidP="00472767">
      <w:pPr>
        <w:pStyle w:val="BodyText2"/>
      </w:pPr>
      <w:r>
        <w:t>The request for this scene included the following information:</w:t>
      </w:r>
    </w:p>
    <w:p w14:paraId="0B8195FD" w14:textId="77777777" w:rsidR="00472767" w:rsidRDefault="00472767" w:rsidP="00472767">
      <w:pPr>
        <w:pStyle w:val="BodyText2"/>
        <w:rPr>
          <w:shd w:val="clear" w:color="auto" w:fill="FFFFFF"/>
        </w:rPr>
      </w:pPr>
      <w:r>
        <w:t xml:space="preserve">Oid = </w:t>
      </w:r>
      <w:r>
        <w:rPr>
          <w:shd w:val="clear" w:color="auto" w:fill="FFFFFF"/>
        </w:rPr>
        <w:t xml:space="preserve">371905918 x/y = </w:t>
      </w:r>
      <w:r w:rsidRPr="00FE082C">
        <w:rPr>
          <w:shd w:val="clear" w:color="auto" w:fill="FFFFFF"/>
        </w:rPr>
        <w:t>-7685310.91238946</w:t>
      </w:r>
      <w:r>
        <w:rPr>
          <w:shd w:val="clear" w:color="auto" w:fill="FFFFFF"/>
        </w:rPr>
        <w:t xml:space="preserve">, </w:t>
      </w:r>
      <w:r w:rsidRPr="00FE082C">
        <w:rPr>
          <w:shd w:val="clear" w:color="auto" w:fill="FFFFFF"/>
        </w:rPr>
        <w:t>-1407020.3025013</w:t>
      </w:r>
    </w:p>
    <w:p w14:paraId="0563BA45" w14:textId="77777777" w:rsidR="00472767" w:rsidRDefault="00472767" w:rsidP="00472767">
      <w:pPr>
        <w:pStyle w:val="BodyText2"/>
        <w:rPr>
          <w:shd w:val="clear" w:color="auto" w:fill="FFFFFF"/>
        </w:rPr>
      </w:pPr>
      <w:r>
        <w:rPr>
          <w:shd w:val="clear" w:color="auto" w:fill="FFFFFF"/>
        </w:rPr>
        <w:t xml:space="preserve">lon/lat = </w:t>
      </w:r>
      <w:r w:rsidRPr="0093251D">
        <w:rPr>
          <w:shd w:val="clear" w:color="auto" w:fill="FFFFFF"/>
        </w:rPr>
        <w:t>-69.0383225581</w:t>
      </w:r>
      <w:r>
        <w:rPr>
          <w:shd w:val="clear" w:color="auto" w:fill="FFFFFF"/>
        </w:rPr>
        <w:t>,</w:t>
      </w:r>
      <w:r w:rsidRPr="0000113A">
        <w:rPr>
          <w:shd w:val="clear" w:color="auto" w:fill="FFFFFF"/>
        </w:rPr>
        <w:t xml:space="preserve"> </w:t>
      </w:r>
      <w:r w:rsidRPr="0093251D">
        <w:rPr>
          <w:shd w:val="clear" w:color="auto" w:fill="FFFFFF"/>
        </w:rPr>
        <w:t>-12.5381924536</w:t>
      </w:r>
    </w:p>
    <w:p w14:paraId="5DED94C0" w14:textId="77777777" w:rsidR="00472767" w:rsidRDefault="00472767" w:rsidP="00472767">
      <w:pPr>
        <w:pStyle w:val="BodyText2"/>
        <w:rPr>
          <w:shd w:val="clear" w:color="auto" w:fill="FFFFFF"/>
        </w:rPr>
      </w:pPr>
      <w:r>
        <w:rPr>
          <w:shd w:val="clear" w:color="auto" w:fill="FFFFFF"/>
        </w:rPr>
        <w:t xml:space="preserve">Minx = </w:t>
      </w:r>
      <w:r w:rsidRPr="00FE082C">
        <w:rPr>
          <w:shd w:val="clear" w:color="auto" w:fill="FFFFFF"/>
        </w:rPr>
        <w:t>-7687310.91239</w:t>
      </w:r>
      <w:r>
        <w:rPr>
          <w:shd w:val="clear" w:color="auto" w:fill="FFFFFF"/>
        </w:rPr>
        <w:t xml:space="preserve"> max x = </w:t>
      </w:r>
      <w:r w:rsidRPr="00FE082C">
        <w:rPr>
          <w:shd w:val="clear" w:color="auto" w:fill="FFFFFF"/>
        </w:rPr>
        <w:t>-7683310.91239</w:t>
      </w:r>
    </w:p>
    <w:p w14:paraId="7E705F9D" w14:textId="77777777" w:rsidR="00472767" w:rsidRDefault="00472767" w:rsidP="00472767">
      <w:pPr>
        <w:pStyle w:val="BodyText2"/>
      </w:pPr>
      <w:r>
        <w:t xml:space="preserve">Miny =     </w:t>
      </w:r>
      <w:r w:rsidRPr="00FE082C">
        <w:t>-1409020.3025</w:t>
      </w:r>
      <w:r>
        <w:tab/>
        <w:t xml:space="preserve">maxy = </w:t>
      </w:r>
      <w:r w:rsidRPr="00FE082C">
        <w:t>-1405020.3025</w:t>
      </w:r>
    </w:p>
    <w:p w14:paraId="38111062" w14:textId="77777777" w:rsidR="00472767" w:rsidRDefault="00472767" w:rsidP="00472767">
      <w:pPr>
        <w:pStyle w:val="BodyText2"/>
        <w:rPr>
          <w:lang w:bidi="ar-SA"/>
        </w:rPr>
      </w:pPr>
      <w:r>
        <w:rPr>
          <w:lang w:bidi="ar-SA"/>
        </w:rPr>
        <w:t>u'{"x":-69.056288863782356,"y":-12.555729692922133,"spatialReference":{"wkid":4326}}'</w:t>
      </w:r>
    </w:p>
    <w:p w14:paraId="01AE4D4E" w14:textId="77777777" w:rsidR="00472767" w:rsidRDefault="00472767" w:rsidP="00472767">
      <w:pPr>
        <w:pStyle w:val="BodyText2"/>
        <w:rPr>
          <w:lang w:bidi="ar-SA"/>
        </w:rPr>
      </w:pPr>
      <w:r>
        <w:rPr>
          <w:lang w:bidi="ar-SA"/>
        </w:rPr>
        <w:t>u'{"x":-69.020356252417571,"y":-12.555729692922133,"spatialReference":{"wkid":4326}}'</w:t>
      </w:r>
    </w:p>
    <w:p w14:paraId="16D86AAD" w14:textId="77777777" w:rsidR="00472767" w:rsidRDefault="00472767" w:rsidP="00472767">
      <w:pPr>
        <w:pStyle w:val="BodyText2"/>
        <w:rPr>
          <w:lang w:bidi="ar-SA"/>
        </w:rPr>
      </w:pPr>
      <w:r>
        <w:rPr>
          <w:lang w:bidi="ar-SA"/>
        </w:rPr>
        <w:t>u'{"x":-69.020356252417571,"y":-12.520654020419975,"spatialReference":{"wkid":4326}}'</w:t>
      </w:r>
    </w:p>
    <w:p w14:paraId="07813151" w14:textId="77777777" w:rsidR="00472767" w:rsidRDefault="00472767" w:rsidP="00472767">
      <w:pPr>
        <w:pStyle w:val="BodyText2"/>
      </w:pPr>
      <w:r>
        <w:rPr>
          <w:lang w:bidi="ar-SA"/>
        </w:rPr>
        <w:t>u'{"x":-69.056288863782356,"y":-12.520654020419975,"spatialReference":{"wkid":4326}}'</w:t>
      </w:r>
    </w:p>
    <w:p w14:paraId="024D98F7" w14:textId="77777777" w:rsidR="00472767" w:rsidRDefault="00472767" w:rsidP="00472767">
      <w:pPr>
        <w:pStyle w:val="BodyText2"/>
      </w:pPr>
      <w:r>
        <w:t xml:space="preserve">Here is the link to get the image : </w:t>
      </w:r>
      <w:hyperlink r:id="rId691" w:history="1">
        <w:r w:rsidRPr="0099552E">
          <w:rPr>
            <w:rStyle w:val="Hyperlink"/>
          </w:rPr>
          <w:t>here</w:t>
        </w:r>
      </w:hyperlink>
      <w:r>
        <w:t xml:space="preserve"> and the parameters for the bbox are:</w:t>
      </w:r>
    </w:p>
    <w:p w14:paraId="75F1F978" w14:textId="77777777" w:rsidR="00472767" w:rsidRDefault="00472767" w:rsidP="00472767">
      <w:pPr>
        <w:pStyle w:val="BodyText2"/>
      </w:pPr>
      <w:r w:rsidRPr="0099552E">
        <w:t>BBOX:-7687310.91238946,-1409020.3025013,-7683310.91238946,-1405020.3025013</w:t>
      </w:r>
      <w:r>
        <w:t xml:space="preserve"> </w:t>
      </w:r>
    </w:p>
    <w:p w14:paraId="5EFC6435" w14:textId="77777777" w:rsidR="00472767" w:rsidRDefault="00472767" w:rsidP="00472767">
      <w:pPr>
        <w:pStyle w:val="BodyText2"/>
      </w:pPr>
      <w:r>
        <w:t>Looks OK in GEE – see above right.</w:t>
      </w:r>
    </w:p>
    <w:p w14:paraId="139D4084" w14:textId="77777777" w:rsidR="00472767" w:rsidRDefault="00472767" w:rsidP="00472767">
      <w:pPr>
        <w:pStyle w:val="BodyText2"/>
      </w:pPr>
      <w:r>
        <w:t>There are some potential solutions described in the 2</w:t>
      </w:r>
      <w:r w:rsidRPr="00AB5191">
        <w:rPr>
          <w:vertAlign w:val="superscript"/>
        </w:rPr>
        <w:t>nd</w:t>
      </w:r>
      <w:r>
        <w:t xml:space="preserve"> post </w:t>
      </w:r>
      <w:hyperlink r:id="rId692" w:anchor="inbox/14696b2fb3fd2b09" w:history="1">
        <w:r w:rsidRPr="00AB5191">
          <w:rPr>
            <w:rStyle w:val="Hyperlink"/>
          </w:rPr>
          <w:t>here</w:t>
        </w:r>
      </w:hyperlink>
      <w:r>
        <w:t xml:space="preserve">. None work in our case. </w:t>
      </w:r>
    </w:p>
    <w:p w14:paraId="12C0B3B7" w14:textId="77777777" w:rsidR="00472767" w:rsidRDefault="00472767" w:rsidP="00472767">
      <w:pPr>
        <w:pStyle w:val="BodyText2"/>
      </w:pPr>
      <w:r>
        <w:t>Update July 2016 – Noel said that you can create the image using the same projection as the map (i.e. 3857) and this works! See the playground project called ‘getThumbUrl issues’.</w:t>
      </w:r>
    </w:p>
    <w:p w14:paraId="05BB29F5" w14:textId="77777777" w:rsidR="00472767" w:rsidRDefault="00472767" w:rsidP="00472767">
      <w:pPr>
        <w:pStyle w:val="Heading6"/>
      </w:pPr>
      <w:r>
        <w:t>Image registration issues</w:t>
      </w:r>
    </w:p>
    <w:p w14:paraId="78455180" w14:textId="77777777" w:rsidR="00472767" w:rsidRDefault="00472767" w:rsidP="00472767">
      <w:pPr>
        <w:pStyle w:val="BodyText2"/>
      </w:pPr>
      <w:r>
        <w:t>The following image is of water detection over 30 years and there are a couple of detections where the registration seems to be an issue:</w:t>
      </w:r>
    </w:p>
    <w:p w14:paraId="16548FDE" w14:textId="77777777" w:rsidR="00472767" w:rsidRDefault="00472767" w:rsidP="00472767">
      <w:pPr>
        <w:pStyle w:val="BodyText2"/>
      </w:pPr>
      <w:r>
        <w:rPr>
          <w:noProof/>
          <w:lang w:bidi="ar-SA"/>
        </w:rPr>
        <w:lastRenderedPageBreak/>
        <w:drawing>
          <wp:inline distT="0" distB="0" distL="0" distR="0" wp14:anchorId="6E762418" wp14:editId="45539817">
            <wp:extent cx="3235218" cy="2768600"/>
            <wp:effectExtent l="0" t="0" r="381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3">
                      <a:extLst>
                        <a:ext uri="{28A0092B-C50C-407E-A947-70E740481C1C}">
                          <a14:useLocalDpi xmlns:a14="http://schemas.microsoft.com/office/drawing/2010/main" val="0"/>
                        </a:ext>
                      </a:extLst>
                    </a:blip>
                    <a:srcRect/>
                    <a:stretch>
                      <a:fillRect/>
                    </a:stretch>
                  </pic:blipFill>
                  <pic:spPr bwMode="auto">
                    <a:xfrm>
                      <a:off x="0" y="0"/>
                      <a:ext cx="3238750" cy="2771622"/>
                    </a:xfrm>
                    <a:prstGeom prst="rect">
                      <a:avLst/>
                    </a:prstGeom>
                    <a:noFill/>
                    <a:ln>
                      <a:noFill/>
                    </a:ln>
                  </pic:spPr>
                </pic:pic>
              </a:graphicData>
            </a:graphic>
          </wp:inline>
        </w:drawing>
      </w:r>
    </w:p>
    <w:p w14:paraId="451FEE92" w14:textId="77777777" w:rsidR="00472767" w:rsidRPr="009F1F5E" w:rsidRDefault="00472767" w:rsidP="00472767">
      <w:pPr>
        <w:pStyle w:val="BodyText2"/>
      </w:pPr>
      <w:r>
        <w:t xml:space="preserve">This is where the Landsat scene was misregistered. This can also be seen in the roadless validation tool with 3 images with totally different registrations. See </w:t>
      </w:r>
      <w:hyperlink r:id="rId694" w:history="1">
        <w:r w:rsidRPr="002703D9">
          <w:rPr>
            <w:rStyle w:val="Hyperlink"/>
          </w:rPr>
          <w:t>here</w:t>
        </w:r>
      </w:hyperlink>
      <w:r>
        <w:t>.</w:t>
      </w:r>
    </w:p>
    <w:p w14:paraId="75103658" w14:textId="77777777" w:rsidR="00472767" w:rsidRDefault="00472767" w:rsidP="00472767">
      <w:pPr>
        <w:pStyle w:val="Heading6"/>
      </w:pPr>
      <w:bookmarkStart w:id="128" w:name="_Ref396310427"/>
      <w:r>
        <w:t>Weird changes to water detection</w:t>
      </w:r>
      <w:bookmarkEnd w:id="128"/>
    </w:p>
    <w:p w14:paraId="0A01CFF9" w14:textId="77777777" w:rsidR="00472767" w:rsidRDefault="00472767" w:rsidP="00472767">
      <w:pPr>
        <w:pStyle w:val="BodyText2"/>
      </w:pPr>
      <w:r>
        <w:t xml:space="preserve">The example below shows water detection on </w:t>
      </w:r>
      <w:r w:rsidRPr="00DF1640">
        <w:t>LANDSAT/LC8_L1T_TOA/LC80310222014146LGN00</w:t>
      </w:r>
      <w:r>
        <w:t xml:space="preserve"> after zooming in. Notice that the detection disappears!! The data for these pixels is empty – no idea why.</w:t>
      </w:r>
    </w:p>
    <w:p w14:paraId="02943CA2" w14:textId="77777777" w:rsidR="00472767" w:rsidRPr="00DF1640" w:rsidRDefault="00472767" w:rsidP="00472767">
      <w:pPr>
        <w:pStyle w:val="BodyText2"/>
      </w:pPr>
      <w:r>
        <w:rPr>
          <w:noProof/>
          <w:lang w:bidi="ar-SA"/>
        </w:rPr>
        <w:drawing>
          <wp:inline distT="0" distB="0" distL="0" distR="0" wp14:anchorId="32FE8F6F" wp14:editId="6AD1706F">
            <wp:extent cx="2075688" cy="1444752"/>
            <wp:effectExtent l="152400" t="152400" r="363220" b="36512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5">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7FD34DBA" wp14:editId="6859DF11">
            <wp:extent cx="2075688" cy="1444752"/>
            <wp:effectExtent l="152400" t="152400" r="363220" b="36512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6">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p>
    <w:p w14:paraId="4522DFFD" w14:textId="77777777" w:rsidR="00212A4E" w:rsidRDefault="00212A4E" w:rsidP="00212A4E">
      <w:pPr>
        <w:pStyle w:val="Heading5"/>
      </w:pPr>
      <w:r>
        <w:t>Exporting</w:t>
      </w:r>
    </w:p>
    <w:p w14:paraId="6D2EAB8E" w14:textId="24D79224" w:rsidR="00B3168E" w:rsidRDefault="00212A4E" w:rsidP="002A4014">
      <w:pPr>
        <w:pStyle w:val="BodyText2"/>
      </w:pPr>
      <w:r>
        <w:t>When you export complex polygons they may get corrupted in KML/KMZ files.</w:t>
      </w:r>
      <w:r w:rsidR="00B3168E">
        <w:t xml:space="preserve"> However, this seems to be due to the rendering in Google Earth as in the example below if you import the KMZ into ArcGIS it seems to be fine with no errors.</w:t>
      </w:r>
    </w:p>
    <w:p w14:paraId="2862BAFA" w14:textId="77777777" w:rsidR="00B3168E" w:rsidRDefault="00B3168E" w:rsidP="002A4014">
      <w:pPr>
        <w:pStyle w:val="BodyText2"/>
      </w:pPr>
      <w:r>
        <w:rPr>
          <w:noProof/>
          <w:lang w:bidi="ar-SA"/>
        </w:rPr>
        <w:lastRenderedPageBreak/>
        <w:drawing>
          <wp:inline distT="0" distB="0" distL="0" distR="0" wp14:anchorId="59752204" wp14:editId="3363EE7B">
            <wp:extent cx="2289746" cy="4414478"/>
            <wp:effectExtent l="0" t="0" r="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7">
                      <a:extLst>
                        <a:ext uri="{28A0092B-C50C-407E-A947-70E740481C1C}">
                          <a14:useLocalDpi xmlns:a14="http://schemas.microsoft.com/office/drawing/2010/main" val="0"/>
                        </a:ext>
                      </a:extLst>
                    </a:blip>
                    <a:srcRect/>
                    <a:stretch>
                      <a:fillRect/>
                    </a:stretch>
                  </pic:blipFill>
                  <pic:spPr bwMode="auto">
                    <a:xfrm>
                      <a:off x="0" y="0"/>
                      <a:ext cx="2304473" cy="4442870"/>
                    </a:xfrm>
                    <a:prstGeom prst="rect">
                      <a:avLst/>
                    </a:prstGeom>
                    <a:noFill/>
                    <a:ln>
                      <a:noFill/>
                    </a:ln>
                  </pic:spPr>
                </pic:pic>
              </a:graphicData>
            </a:graphic>
          </wp:inline>
        </w:drawing>
      </w:r>
    </w:p>
    <w:p w14:paraId="6EABDC11" w14:textId="7B9C7997" w:rsidR="00B3168E" w:rsidRDefault="00B3168E" w:rsidP="00B3168E">
      <w:pPr>
        <w:pStyle w:val="Caption"/>
      </w:pPr>
      <w:r>
        <w:t xml:space="preserve">Figure </w:t>
      </w:r>
      <w:r>
        <w:fldChar w:fldCharType="begin"/>
      </w:r>
      <w:r>
        <w:instrText xml:space="preserve"> SEQ Figure \* ARABIC </w:instrText>
      </w:r>
      <w:r>
        <w:fldChar w:fldCharType="separate"/>
      </w:r>
      <w:r>
        <w:rPr>
          <w:noProof/>
        </w:rPr>
        <w:t>7</w:t>
      </w:r>
      <w:r>
        <w:fldChar w:fldCharType="end"/>
      </w:r>
      <w:r>
        <w:t xml:space="preserve"> Top is polygon in GEE. Middle is exported to KMZ. Bottom is exported to GeoJSON.</w:t>
      </w:r>
    </w:p>
    <w:p w14:paraId="65F7D62F" w14:textId="01BF711B" w:rsidR="00212A4E" w:rsidRPr="00212A4E" w:rsidRDefault="00212A4E" w:rsidP="002A4014">
      <w:pPr>
        <w:pStyle w:val="BodyText2"/>
      </w:pPr>
      <w:r>
        <w:t xml:space="preserve"> </w:t>
      </w:r>
    </w:p>
    <w:p w14:paraId="16015D30" w14:textId="77777777" w:rsidR="00472767" w:rsidRDefault="00472767" w:rsidP="00472767">
      <w:pPr>
        <w:pStyle w:val="Heading5"/>
      </w:pPr>
      <w:r>
        <w:t>Performance</w:t>
      </w:r>
    </w:p>
    <w:p w14:paraId="4D60BC56" w14:textId="77777777" w:rsidR="00472767" w:rsidRDefault="00472767" w:rsidP="00472767">
      <w:pPr>
        <w:pStyle w:val="BodyText2"/>
      </w:pPr>
      <w:r>
        <w:t xml:space="preserve">When I was trying to create the water sites for the validation there were lots of issues with 502 errors coming from the server. In createWaterPoints.py it stopped on p14r47 – restarted at p14. Seems to be OK if you restart the Python script!! Tried to run it as a subprocess – but it is still failing. </w:t>
      </w:r>
    </w:p>
    <w:p w14:paraId="132612CA" w14:textId="77777777" w:rsidR="00472767" w:rsidRDefault="00472767" w:rsidP="00472767">
      <w:pPr>
        <w:pStyle w:val="BodyText2"/>
      </w:pPr>
      <w:r>
        <w:t>These also return 502 errors:</w:t>
      </w:r>
    </w:p>
    <w:p w14:paraId="36AB7B97" w14:textId="77777777" w:rsidR="00472767" w:rsidRDefault="00472767" w:rsidP="00472767">
      <w:pPr>
        <w:pStyle w:val="Code"/>
      </w:pPr>
      <w:r>
        <w:t>import sys</w:t>
      </w:r>
    </w:p>
    <w:p w14:paraId="6BB13023" w14:textId="77777777" w:rsidR="00472767" w:rsidRDefault="00472767" w:rsidP="00472767">
      <w:pPr>
        <w:pStyle w:val="Code"/>
      </w:pPr>
      <w:r>
        <w:t xml:space="preserve">sys.path.insert(0,r"E:\cottaan\Aptana Studio 3\Aptana Studio Workspaces\Python Workspace\earthengine-api\python\ee") </w:t>
      </w:r>
    </w:p>
    <w:p w14:paraId="07909838" w14:textId="77777777" w:rsidR="00472767" w:rsidRDefault="00472767" w:rsidP="00472767">
      <w:pPr>
        <w:pStyle w:val="Code"/>
      </w:pPr>
      <w:r>
        <w:t>import oauth2client.client, config,ee</w:t>
      </w:r>
    </w:p>
    <w:p w14:paraId="512C463A" w14:textId="77777777" w:rsidR="00472767" w:rsidRDefault="00472767" w:rsidP="00472767">
      <w:pPr>
        <w:pStyle w:val="Code"/>
      </w:pPr>
      <w:r>
        <w:t>ee.Initialize(ee.ServiceAccountCredentials("382559870932@developer.gserviceaccount.com",r"</w:t>
      </w:r>
      <w:r w:rsidRPr="00483908">
        <w:t>E:\cottaan\My Documents\Downloads\Google Earth Engine Python API Private Key.pem</w:t>
      </w:r>
      <w:r>
        <w:t xml:space="preserve">")) </w:t>
      </w:r>
    </w:p>
    <w:p w14:paraId="2A8F0D84" w14:textId="77777777" w:rsidR="00472767" w:rsidRDefault="00472767" w:rsidP="00472767">
      <w:pPr>
        <w:pStyle w:val="Code"/>
      </w:pPr>
      <w:r w:rsidRPr="00020904">
        <w:t>image = ee.Image("LANDSAT/LC8_L1T_TOA/LC82040512013187LGN00")</w:t>
      </w:r>
    </w:p>
    <w:p w14:paraId="4D0650C0" w14:textId="77777777" w:rsidR="00472767" w:rsidRDefault="00472767" w:rsidP="00472767">
      <w:pPr>
        <w:pStyle w:val="Code"/>
      </w:pPr>
      <w:r>
        <w:t>ic = ee.ImageCollection(image)</w:t>
      </w:r>
    </w:p>
    <w:p w14:paraId="0654C0C0" w14:textId="77777777" w:rsidR="00472767" w:rsidRDefault="00472767" w:rsidP="00472767">
      <w:pPr>
        <w:pStyle w:val="Code"/>
      </w:pPr>
      <w:r w:rsidRPr="00020904">
        <w:t>ic.getRegion(ee.Geometry.MultiPoint([[-16.395744644479109,12.572725360369112]]),0.01).getInfo()</w:t>
      </w:r>
      <w:r>
        <w:t xml:space="preserve">     #OK</w:t>
      </w:r>
    </w:p>
    <w:p w14:paraId="7C7347E9" w14:textId="77777777" w:rsidR="00472767" w:rsidRDefault="00472767" w:rsidP="00472767">
      <w:pPr>
        <w:pStyle w:val="Code"/>
      </w:pPr>
      <w:r w:rsidRPr="00020904">
        <w:t>ic.getRegion(ee.Geometry.MultiPoint([[-14.97868094003816,13.630049546468509]]),0.01).getInfo()</w:t>
      </w:r>
      <w:r>
        <w:t xml:space="preserve">        #OK</w:t>
      </w:r>
    </w:p>
    <w:p w14:paraId="6D9A9E64" w14:textId="77777777" w:rsidR="00472767" w:rsidRDefault="00472767" w:rsidP="00472767">
      <w:pPr>
        <w:pStyle w:val="Code"/>
      </w:pPr>
      <w:r w:rsidRPr="00020904">
        <w:t>ic.getRegion(ee.Geometry.MultiPoint([[-16.395744644479109,12.572725360369112],[-14.97868094003816,13.630049546468509]]),0.01).getInfo()</w:t>
      </w:r>
      <w:r>
        <w:t xml:space="preserve">     #502 errors !!! Now it WORKS!!</w:t>
      </w:r>
    </w:p>
    <w:p w14:paraId="5FBB6022" w14:textId="77777777" w:rsidR="00472767" w:rsidRDefault="00472767" w:rsidP="00472767">
      <w:pPr>
        <w:pStyle w:val="Heading5"/>
      </w:pPr>
      <w:r>
        <w:t>system:id</w:t>
      </w:r>
    </w:p>
    <w:p w14:paraId="3263D14B" w14:textId="77777777" w:rsidR="00472767" w:rsidRPr="00627F89" w:rsidRDefault="00472767" w:rsidP="00472767">
      <w:pPr>
        <w:pStyle w:val="BodyText2"/>
      </w:pPr>
      <w:r>
        <w:t>The ability to get the system:id property seems to vary between Python and javascript. In a mapped function in Python you cannot get the system:id property reliably so you need to use another method. It appear to affect only Sentinel 2 images.</w:t>
      </w:r>
    </w:p>
    <w:p w14:paraId="077816F5" w14:textId="0ADAF965" w:rsidR="002046BA" w:rsidRDefault="00DB40BA" w:rsidP="002046BA">
      <w:pPr>
        <w:pStyle w:val="Heading5"/>
      </w:pPr>
      <w:r>
        <w:t>Rendering</w:t>
      </w:r>
      <w:r w:rsidR="002046BA">
        <w:t xml:space="preserve"> Fusion Tables</w:t>
      </w:r>
    </w:p>
    <w:p w14:paraId="36D759DA" w14:textId="2C3305DF" w:rsidR="002046BA" w:rsidRDefault="002046BA" w:rsidP="00E5562E">
      <w:pPr>
        <w:pStyle w:val="BodyText2"/>
      </w:pPr>
      <w:r>
        <w:lastRenderedPageBreak/>
        <w:t xml:space="preserve">I created a </w:t>
      </w:r>
      <w:hyperlink r:id="rId698" w:history="1">
        <w:r w:rsidRPr="002046BA">
          <w:rPr>
            <w:rStyle w:val="Hyperlink"/>
          </w:rPr>
          <w:t>Fusion</w:t>
        </w:r>
      </w:hyperlink>
      <w:r>
        <w:t xml:space="preserve"> table with water features but not all of them were rendered properly in GEE. See below for: </w:t>
      </w:r>
    </w:p>
    <w:p w14:paraId="3C750272" w14:textId="69DAF9AB" w:rsidR="002046BA" w:rsidRDefault="002046BA" w:rsidP="00E5562E">
      <w:pPr>
        <w:pStyle w:val="BodyText2"/>
      </w:pPr>
      <w:r w:rsidRPr="002046BA">
        <w:t>-57.87812, -30.24461</w:t>
      </w:r>
    </w:p>
    <w:p w14:paraId="09321B51" w14:textId="5AF24998" w:rsidR="002046BA" w:rsidRDefault="002046BA" w:rsidP="00E5562E">
      <w:pPr>
        <w:pStyle w:val="BodyText2"/>
      </w:pPr>
      <w:r>
        <w:rPr>
          <w:noProof/>
          <w:lang w:bidi="ar-SA"/>
        </w:rPr>
        <w:drawing>
          <wp:inline distT="0" distB="0" distL="0" distR="0" wp14:anchorId="0FBDDC22" wp14:editId="46113BF3">
            <wp:extent cx="5943600" cy="3155315"/>
            <wp:effectExtent l="0" t="0" r="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9">
                      <a:extLst>
                        <a:ext uri="{28A0092B-C50C-407E-A947-70E740481C1C}">
                          <a14:useLocalDpi xmlns:a14="http://schemas.microsoft.com/office/drawing/2010/main" val="0"/>
                        </a:ext>
                      </a:extLst>
                    </a:blip>
                    <a:srcRect/>
                    <a:stretch>
                      <a:fillRect/>
                    </a:stretch>
                  </pic:blipFill>
                  <pic:spPr bwMode="auto">
                    <a:xfrm>
                      <a:off x="0" y="0"/>
                      <a:ext cx="5943600" cy="3155315"/>
                    </a:xfrm>
                    <a:prstGeom prst="rect">
                      <a:avLst/>
                    </a:prstGeom>
                    <a:noFill/>
                    <a:ln>
                      <a:noFill/>
                    </a:ln>
                  </pic:spPr>
                </pic:pic>
              </a:graphicData>
            </a:graphic>
          </wp:inline>
        </w:drawing>
      </w:r>
    </w:p>
    <w:p w14:paraId="2DC80C2B" w14:textId="379C0FEB" w:rsidR="00101F4F" w:rsidRPr="002046BA" w:rsidRDefault="002046BA" w:rsidP="00101F4F">
      <w:pPr>
        <w:pStyle w:val="BodyText2"/>
      </w:pPr>
      <w:r>
        <w:t xml:space="preserve">Fusion table on left, imported into GEE on the right (in black). </w:t>
      </w:r>
      <w:r w:rsidR="00FD04E1">
        <w:t>Why is that!!!</w:t>
      </w:r>
    </w:p>
    <w:p w14:paraId="3A60F506" w14:textId="77777777" w:rsidR="00472767" w:rsidRDefault="00472767" w:rsidP="007D2F52">
      <w:pPr>
        <w:pStyle w:val="Heading4"/>
      </w:pPr>
      <w:r>
        <w:t>Javascript Playground</w:t>
      </w:r>
    </w:p>
    <w:p w14:paraId="34A4CBA9" w14:textId="77777777" w:rsidR="00472767" w:rsidRDefault="00472767" w:rsidP="00472767">
      <w:pPr>
        <w:pStyle w:val="BodyText2"/>
      </w:pPr>
      <w:r>
        <w:t xml:space="preserve">Granted access on 27/6/2013 to the Javascript API which is available </w:t>
      </w:r>
      <w:hyperlink r:id="rId700" w:history="1">
        <w:r w:rsidRPr="00F511FB">
          <w:rPr>
            <w:rStyle w:val="Hyperlink"/>
          </w:rPr>
          <w:t>here</w:t>
        </w:r>
      </w:hyperlink>
    </w:p>
    <w:p w14:paraId="3125DC20" w14:textId="77777777" w:rsidR="00472767" w:rsidRDefault="00472767" w:rsidP="00472767">
      <w:pPr>
        <w:pStyle w:val="Heading5"/>
      </w:pPr>
      <w:r>
        <w:t>Adding Google Fusion Tables to the Map</w:t>
      </w:r>
    </w:p>
    <w:p w14:paraId="147A8747" w14:textId="77777777" w:rsidR="00472767" w:rsidRDefault="00472767" w:rsidP="00472767">
      <w:pPr>
        <w:pStyle w:val="BodyText2"/>
      </w:pPr>
      <w:r>
        <w:t xml:space="preserve">You can clip raster data using data from Google Fusion Tables – I created a MalaysiaWDPA Fusion table to test this. You can view your Fusion Tables using </w:t>
      </w:r>
      <w:hyperlink r:id="rId701" w:history="1">
        <w:r w:rsidRPr="00C00639">
          <w:rPr>
            <w:rStyle w:val="Hyperlink"/>
          </w:rPr>
          <w:t>Google Drive</w:t>
        </w:r>
      </w:hyperlink>
      <w:r>
        <w:t xml:space="preserve"> and selecting type ‘Tables’ in the search box at the top:</w:t>
      </w:r>
    </w:p>
    <w:p w14:paraId="3BA4657E" w14:textId="77777777" w:rsidR="00472767" w:rsidRDefault="00472767" w:rsidP="00472767">
      <w:pPr>
        <w:pStyle w:val="ListBullet3"/>
      </w:pPr>
      <w:r>
        <w:t>Created a shapefile with the non-point features in ArcGIS</w:t>
      </w:r>
    </w:p>
    <w:p w14:paraId="2CD65D2E" w14:textId="77777777" w:rsidR="00472767" w:rsidRDefault="00472767" w:rsidP="00472767">
      <w:pPr>
        <w:pStyle w:val="ListBullet3"/>
      </w:pPr>
      <w:r>
        <w:t>Exported as KMZ and unzipped (LayerToKML)</w:t>
      </w:r>
    </w:p>
    <w:p w14:paraId="36C16F59" w14:textId="77777777" w:rsidR="00472767" w:rsidRDefault="00472767" w:rsidP="00472767">
      <w:pPr>
        <w:pStyle w:val="ListBullet3"/>
      </w:pPr>
      <w:r>
        <w:t>Created a new Fusion Table by importing this kml file – this had description, name, geometry</w:t>
      </w:r>
    </w:p>
    <w:p w14:paraId="35D987AB" w14:textId="77777777" w:rsidR="00472767" w:rsidRDefault="00472767" w:rsidP="00472767">
      <w:pPr>
        <w:pStyle w:val="ListBullet3"/>
      </w:pPr>
      <w:r>
        <w:t xml:space="preserve">This had docid </w:t>
      </w:r>
      <w:r w:rsidRPr="008D75BD">
        <w:t>1AuX7CDT8jwO-z84u4eyLFBF8zE7FbXe-8vjqKes</w:t>
      </w:r>
    </w:p>
    <w:p w14:paraId="753678E5" w14:textId="77777777" w:rsidR="00472767" w:rsidRDefault="00472767" w:rsidP="00472767">
      <w:pPr>
        <w:pStyle w:val="ListBullet3"/>
      </w:pPr>
      <w:r>
        <w:t>Shared this Google Fusion Table</w:t>
      </w:r>
    </w:p>
    <w:p w14:paraId="45C8D7DC" w14:textId="77777777" w:rsidR="00472767" w:rsidRDefault="00472767" w:rsidP="00472767">
      <w:pPr>
        <w:pStyle w:val="ListBullet3"/>
      </w:pPr>
      <w:r>
        <w:t xml:space="preserve">But the clip doesn’t find the Fusion Table because you need a Google Enterprise API account </w:t>
      </w:r>
    </w:p>
    <w:p w14:paraId="450DF7B3" w14:textId="77777777" w:rsidR="00472767" w:rsidRDefault="00472767" w:rsidP="00472767">
      <w:pPr>
        <w:pStyle w:val="BodyText2"/>
      </w:pPr>
      <w:r>
        <w:t xml:space="preserve">But it looks like you can use </w:t>
      </w:r>
      <w:hyperlink r:id="rId702" w:anchor="map:id=3" w:history="1">
        <w:r w:rsidRPr="00DD575C">
          <w:rPr>
            <w:rStyle w:val="Hyperlink"/>
          </w:rPr>
          <w:t>point</w:t>
        </w:r>
      </w:hyperlink>
      <w:r>
        <w:t xml:space="preserve"> data!</w:t>
      </w:r>
    </w:p>
    <w:p w14:paraId="43E473A1" w14:textId="77777777" w:rsidR="00472767" w:rsidRDefault="00472767" w:rsidP="00472767">
      <w:pPr>
        <w:pStyle w:val="Code"/>
      </w:pPr>
      <w:r>
        <w:t>var stationary = ee.FeatureCollection("ft:1CwYznUQU5xrGNaxptfAuYyIrFd-ppC3MWvtb2Cw")</w:t>
      </w:r>
    </w:p>
    <w:p w14:paraId="2E34CD04" w14:textId="77777777" w:rsidR="00472767" w:rsidRDefault="00472767" w:rsidP="00472767">
      <w:pPr>
        <w:pStyle w:val="Code"/>
      </w:pPr>
      <w:r>
        <w:t xml:space="preserve">      .filter(ee.Filter.eq("speed_over",0.0));</w:t>
      </w:r>
    </w:p>
    <w:p w14:paraId="3AA9F103" w14:textId="77777777" w:rsidR="00472767" w:rsidRDefault="00472767" w:rsidP="00472767">
      <w:pPr>
        <w:pStyle w:val="Code"/>
      </w:pPr>
      <w:r>
        <w:t>addToMap(stationary,{palette:"fd0000"},"Stationary Presences")</w:t>
      </w:r>
    </w:p>
    <w:p w14:paraId="248FE2C6" w14:textId="77777777" w:rsidR="00472767" w:rsidRDefault="00472767" w:rsidP="00472767">
      <w:pPr>
        <w:pStyle w:val="BodyText2"/>
      </w:pPr>
      <w:r>
        <w:t>But I made some point data and shared it and it still didn’t work! Eventually copied the point data dataset that did work and I was able to add and edit new data which was shown in GEE. Trying a polygon in the same dataset – pasting the following into the Geometry field and geocoding:</w:t>
      </w:r>
    </w:p>
    <w:p w14:paraId="3EFB81DF" w14:textId="77777777" w:rsidR="00472767" w:rsidRDefault="00472767" w:rsidP="00472767">
      <w:pPr>
        <w:pStyle w:val="Code"/>
      </w:pPr>
      <w:r w:rsidRPr="0087695E">
        <w:t>&lt;Polygon&gt;&lt;outerBoundaryIs&gt;&lt;LinearRing&gt;&lt;coordinates&gt;102.57274,4.94351,0.0 102.57263,4.9444,0.0 102.5723,4.94497,0.</w:t>
      </w:r>
    </w:p>
    <w:p w14:paraId="51B22DD7" w14:textId="77777777" w:rsidR="00472767" w:rsidRDefault="00472767" w:rsidP="00472767">
      <w:pPr>
        <w:pStyle w:val="Code"/>
      </w:pPr>
      <w:r>
        <w:t>..</w:t>
      </w:r>
    </w:p>
    <w:p w14:paraId="3B95652D" w14:textId="77777777" w:rsidR="00472767" w:rsidRDefault="00472767" w:rsidP="00472767">
      <w:pPr>
        <w:pStyle w:val="Code"/>
      </w:pPr>
      <w:r>
        <w:t xml:space="preserve">.. </w:t>
      </w:r>
      <w:r w:rsidRPr="0087695E">
        <w:t xml:space="preserve"> 102.57421,4.94087,0.0 102.57351,4.94133,0.0 102.57348,4.9419,0.0 102.57303,4.94281,0.0 102.57274,4.94351,0.0&lt;/coordinates&gt;&lt;/LinearRing&gt;&lt;/outerBoundaryIs&gt;&lt;/Polygon&gt;</w:t>
      </w:r>
    </w:p>
    <w:p w14:paraId="6D57418B" w14:textId="77777777" w:rsidR="00472767" w:rsidRDefault="00472767" w:rsidP="00472767">
      <w:pPr>
        <w:pStyle w:val="BodyText2"/>
      </w:pPr>
      <w:r>
        <w:t>Hooray! Heres how to use a Fusion table in GEE:</w:t>
      </w:r>
    </w:p>
    <w:p w14:paraId="477A554D" w14:textId="77777777" w:rsidR="00472767" w:rsidRDefault="00472767" w:rsidP="00472767">
      <w:pPr>
        <w:pStyle w:val="ListBullet3"/>
      </w:pPr>
      <w:r>
        <w:t xml:space="preserve">Go </w:t>
      </w:r>
      <w:hyperlink r:id="rId703" w:history="1">
        <w:r w:rsidRPr="00A15E26">
          <w:rPr>
            <w:rStyle w:val="Hyperlink"/>
          </w:rPr>
          <w:t>here</w:t>
        </w:r>
      </w:hyperlink>
    </w:p>
    <w:p w14:paraId="3B2742B7" w14:textId="77777777" w:rsidR="00472767" w:rsidRDefault="00472767" w:rsidP="00472767">
      <w:pPr>
        <w:pStyle w:val="ListBullet3"/>
      </w:pPr>
      <w:r>
        <w:t>Create an Empty Fusion Table</w:t>
      </w:r>
    </w:p>
    <w:p w14:paraId="6C3734DA" w14:textId="77777777" w:rsidR="00472767" w:rsidRDefault="00472767" w:rsidP="00472767">
      <w:pPr>
        <w:pStyle w:val="ListBullet3"/>
      </w:pPr>
      <w:r>
        <w:t>Use the default fields (Text, Number, Location, Date) and double click to edit the row</w:t>
      </w:r>
    </w:p>
    <w:p w14:paraId="1CF38F40" w14:textId="77777777" w:rsidR="00472767" w:rsidRDefault="00472767" w:rsidP="00472767">
      <w:pPr>
        <w:pStyle w:val="ListBullet3"/>
      </w:pPr>
      <w:r>
        <w:t>Enter the data (for the location I pasted in the kml for Taman Negara) and the current date</w:t>
      </w:r>
    </w:p>
    <w:p w14:paraId="46CB4E0F" w14:textId="77777777" w:rsidR="00472767" w:rsidRDefault="00472767" w:rsidP="00472767">
      <w:pPr>
        <w:pStyle w:val="ListBullet3"/>
      </w:pPr>
      <w:r>
        <w:lastRenderedPageBreak/>
        <w:t>Click on File | Geocode and when it has done click Done</w:t>
      </w:r>
    </w:p>
    <w:p w14:paraId="007E7E0E" w14:textId="77777777" w:rsidR="00472767" w:rsidRDefault="00472767" w:rsidP="00472767">
      <w:pPr>
        <w:pStyle w:val="ListBullet3"/>
      </w:pPr>
      <w:r>
        <w:t>Make the data Public by sharing it and the following code will show it in GEE Playground</w:t>
      </w:r>
    </w:p>
    <w:p w14:paraId="0FB68215" w14:textId="77777777" w:rsidR="00472767" w:rsidRDefault="00472767" w:rsidP="00472767">
      <w:pPr>
        <w:pStyle w:val="BodyText2"/>
      </w:pPr>
      <w:r>
        <w:t>And I’ve even managed to import a KML created from the WDPA:</w:t>
      </w:r>
    </w:p>
    <w:p w14:paraId="67A90C6F" w14:textId="77777777" w:rsidR="00472767" w:rsidRDefault="00472767" w:rsidP="00472767">
      <w:pPr>
        <w:pStyle w:val="ListBullet3"/>
      </w:pPr>
      <w:r>
        <w:t>In ArcMap create the layer that you want to import and remove all unnecessary fields, e.g. leave just wdpaid, geometry etc.</w:t>
      </w:r>
    </w:p>
    <w:p w14:paraId="5B4EFB7E" w14:textId="77777777" w:rsidR="00472767" w:rsidRDefault="00472767" w:rsidP="00472767">
      <w:pPr>
        <w:pStyle w:val="ListBullet3"/>
      </w:pPr>
      <w:r>
        <w:t>Export the KML using the conversion tools and unzip the kmz to a kml file</w:t>
      </w:r>
    </w:p>
    <w:p w14:paraId="0012E7FF" w14:textId="77777777" w:rsidR="00472767" w:rsidRDefault="00472767" w:rsidP="00472767">
      <w:pPr>
        <w:pStyle w:val="ListBullet3"/>
      </w:pPr>
      <w:r>
        <w:t xml:space="preserve">Go </w:t>
      </w:r>
      <w:hyperlink r:id="rId704" w:history="1">
        <w:r w:rsidRPr="00A15E26">
          <w:rPr>
            <w:rStyle w:val="Hyperlink"/>
          </w:rPr>
          <w:t>here</w:t>
        </w:r>
      </w:hyperlink>
      <w:r>
        <w:t xml:space="preserve"> and import a new table from the computer using the kml file</w:t>
      </w:r>
    </w:p>
    <w:p w14:paraId="705ABF3B" w14:textId="77777777" w:rsidR="00472767" w:rsidRDefault="00472767" w:rsidP="00472767">
      <w:pPr>
        <w:pStyle w:val="ListBullet3"/>
      </w:pPr>
      <w:r>
        <w:t>Share the table and then it will work in GEE!</w:t>
      </w:r>
    </w:p>
    <w:p w14:paraId="646730F8" w14:textId="77777777" w:rsidR="00472767" w:rsidRDefault="00472767" w:rsidP="00472767">
      <w:pPr>
        <w:pStyle w:val="Code"/>
      </w:pPr>
      <w:r>
        <w:t>var fc = ee.FeatureCollection('ft:1_WsaRS8TGo_IxtVEXFoZI0gKE1wZwAsEAHTNPAP8');</w:t>
      </w:r>
    </w:p>
    <w:p w14:paraId="65CE8F5B" w14:textId="77777777" w:rsidR="00472767" w:rsidRDefault="00472767" w:rsidP="00472767">
      <w:pPr>
        <w:pStyle w:val="Code"/>
      </w:pPr>
      <w:r>
        <w:t>var image1 = ee.Image().byte().paint(fc);</w:t>
      </w:r>
    </w:p>
    <w:p w14:paraId="405E7A2A" w14:textId="77777777" w:rsidR="00472767" w:rsidRDefault="00472767" w:rsidP="00472767">
      <w:pPr>
        <w:pStyle w:val="Code"/>
      </w:pPr>
      <w:r>
        <w:t>Map.addLayer(image1);</w:t>
      </w:r>
    </w:p>
    <w:p w14:paraId="03816A83" w14:textId="77777777" w:rsidR="00472767" w:rsidRDefault="00472767" w:rsidP="00472767">
      <w:pPr>
        <w:pStyle w:val="BodyText2"/>
      </w:pPr>
      <w:r>
        <w:t xml:space="preserve">Aha! Looks like there are </w:t>
      </w:r>
      <w:hyperlink r:id="rId705" w:anchor="!topic/google-earth-engine-developers/ajSEiOQlEU8" w:history="1">
        <w:r w:rsidRPr="00B90D0E">
          <w:rPr>
            <w:rStyle w:val="Hyperlink"/>
          </w:rPr>
          <w:t>issues</w:t>
        </w:r>
      </w:hyperlink>
      <w:r>
        <w:t xml:space="preserve"> with field names and having more than 1 location field in Fusion Tables.</w:t>
      </w:r>
    </w:p>
    <w:p w14:paraId="16DFE17C" w14:textId="77777777" w:rsidR="00472767" w:rsidRDefault="00472767" w:rsidP="00472767">
      <w:pPr>
        <w:pStyle w:val="BodyText2"/>
      </w:pPr>
      <w:r>
        <w:t xml:space="preserve">Trying with the glaciers dataset (see </w:t>
      </w:r>
      <w:r>
        <w:fldChar w:fldCharType="begin"/>
      </w:r>
      <w:r>
        <w:instrText xml:space="preserve"> REF _Ref404868273 \h </w:instrText>
      </w:r>
      <w:r>
        <w:fldChar w:fldCharType="separate"/>
      </w:r>
      <w:r>
        <w:t>Glacier dataset</w:t>
      </w:r>
      <w:r>
        <w:fldChar w:fldCharType="end"/>
      </w:r>
      <w:r>
        <w:t>) – it is 1.4Gb as a KML file so not sure whether it will work or not. No it wont as the limit on files is 100Mb. Dissolving the glacier dataset as there are lots of overlapping features.</w:t>
      </w:r>
    </w:p>
    <w:p w14:paraId="25DA06E0" w14:textId="77777777" w:rsidR="00472767" w:rsidRDefault="00472767" w:rsidP="00472767">
      <w:pPr>
        <w:pStyle w:val="BodyText2"/>
      </w:pPr>
      <w:r>
        <w:t>Did it with the global urban layers too.</w:t>
      </w:r>
    </w:p>
    <w:p w14:paraId="38467506" w14:textId="77777777" w:rsidR="00472767" w:rsidRDefault="00472767" w:rsidP="00472767">
      <w:pPr>
        <w:pStyle w:val="BodyText2"/>
      </w:pPr>
      <w:r>
        <w:t>There are some issues with importing fusion tables where if you import big geometries they are not rendered. e.g. I exported some GAUL countries and I got lots of warnings like the following:</w:t>
      </w:r>
    </w:p>
    <w:p w14:paraId="0204431F" w14:textId="77777777" w:rsidR="00472767" w:rsidRDefault="00472767" w:rsidP="00472767">
      <w:pPr>
        <w:pStyle w:val="BodyText2"/>
        <w:rPr>
          <w:lang w:bidi="ar-SA"/>
        </w:rPr>
      </w:pPr>
      <w:r>
        <w:rPr>
          <w:lang w:bidi="ar-SA"/>
        </w:rPr>
        <w:t xml:space="preserve">WARNING </w:t>
      </w:r>
      <w:r>
        <w:rPr>
          <w:color w:val="DCDC21"/>
          <w:lang w:bidi="ar-SA"/>
        </w:rPr>
        <w:t>001385</w:t>
      </w:r>
      <w:r>
        <w:rPr>
          <w:lang w:bidi="ar-SA"/>
        </w:rPr>
        <w:t>: Feature (OID = 21854) in layer (countries_h_to_r_singlepart) has more than 30,000 vertices. This feature may not display in all KML viewers.</w:t>
      </w:r>
    </w:p>
    <w:p w14:paraId="788FAADD" w14:textId="77777777" w:rsidR="00472767" w:rsidRDefault="00472767" w:rsidP="00472767">
      <w:pPr>
        <w:pStyle w:val="BodyText2"/>
      </w:pPr>
      <w:r>
        <w:t>But actually only Russia wasn’t rendering properly on GFT so there must be some other size limits in GFT.</w:t>
      </w:r>
    </w:p>
    <w:p w14:paraId="3A9ADFBE" w14:textId="77777777" w:rsidR="00472767" w:rsidRDefault="00472767" w:rsidP="00472767">
      <w:pPr>
        <w:pStyle w:val="BodyText2"/>
      </w:pPr>
      <w:r>
        <w:t>Looking at the data for India, in ArcGIS there are 127558 points in the largest India polygon and yet there are only 20746 points in the GEE Fusion Table. Maybe the export from ArcGIS didn’t work properly. This has been suggested in the GEE Forum. But, it does render properly in the Fusion Table itself. Exporting india on its own in ArcGIS fails to render in Google Earth. So splitting it into smaller polygons that are each &lt;30,000 points. Seems OK in GFT, but this is what it looks like in GEE:</w:t>
      </w:r>
    </w:p>
    <w:p w14:paraId="62864560" w14:textId="77777777" w:rsidR="00472767" w:rsidRDefault="00472767" w:rsidP="00472767">
      <w:pPr>
        <w:pStyle w:val="BodyText2"/>
      </w:pPr>
      <w:r>
        <w:rPr>
          <w:noProof/>
          <w:lang w:bidi="ar-SA"/>
        </w:rPr>
        <w:drawing>
          <wp:inline distT="0" distB="0" distL="0" distR="0" wp14:anchorId="5ACF6AD0" wp14:editId="62418D05">
            <wp:extent cx="2527300" cy="2486755"/>
            <wp:effectExtent l="0" t="0" r="6350" b="889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6">
                      <a:extLst>
                        <a:ext uri="{28A0092B-C50C-407E-A947-70E740481C1C}">
                          <a14:useLocalDpi xmlns:a14="http://schemas.microsoft.com/office/drawing/2010/main" val="0"/>
                        </a:ext>
                      </a:extLst>
                    </a:blip>
                    <a:srcRect/>
                    <a:stretch>
                      <a:fillRect/>
                    </a:stretch>
                  </pic:blipFill>
                  <pic:spPr bwMode="auto">
                    <a:xfrm>
                      <a:off x="0" y="0"/>
                      <a:ext cx="2534844" cy="2494178"/>
                    </a:xfrm>
                    <a:prstGeom prst="rect">
                      <a:avLst/>
                    </a:prstGeom>
                    <a:noFill/>
                    <a:ln>
                      <a:noFill/>
                    </a:ln>
                  </pic:spPr>
                </pic:pic>
              </a:graphicData>
            </a:graphic>
          </wp:inline>
        </w:drawing>
      </w:r>
    </w:p>
    <w:p w14:paraId="54206D68" w14:textId="77777777" w:rsidR="00472767" w:rsidRPr="00F92017" w:rsidRDefault="00472767" w:rsidP="00472767">
      <w:pPr>
        <w:pStyle w:val="BodyText2"/>
      </w:pPr>
      <w:r>
        <w:t>Exported India using ogr2ogr and all of the points were present in the kml file, but still it didn’t render properly in GEE.</w:t>
      </w:r>
    </w:p>
    <w:p w14:paraId="7B122072" w14:textId="77777777" w:rsidR="00472767" w:rsidRDefault="00472767" w:rsidP="00472767">
      <w:pPr>
        <w:pStyle w:val="Heading6"/>
      </w:pPr>
      <w:r>
        <w:t>Symbology</w:t>
      </w:r>
    </w:p>
    <w:p w14:paraId="0173A450" w14:textId="77777777" w:rsidR="00472767" w:rsidRPr="00A84993" w:rsidRDefault="00472767" w:rsidP="00472767">
      <w:pPr>
        <w:pStyle w:val="BodyText2"/>
      </w:pPr>
      <w:r>
        <w:t>No very well documented but you cant specify the fill colour and line colour separately for polygon features from a fusion table and so you cant have transparent features for example (eg. row/path footprints).</w:t>
      </w:r>
    </w:p>
    <w:p w14:paraId="4C733DF2" w14:textId="77777777" w:rsidR="00472767" w:rsidRDefault="00472767" w:rsidP="00472767">
      <w:pPr>
        <w:pStyle w:val="Heading6"/>
      </w:pPr>
      <w:r>
        <w:t>Degenerate polygons</w:t>
      </w:r>
    </w:p>
    <w:p w14:paraId="7C1C3F2F" w14:textId="77777777" w:rsidR="00472767" w:rsidRPr="001D028D" w:rsidRDefault="00472767" w:rsidP="00472767">
      <w:pPr>
        <w:pStyle w:val="BodyText2"/>
      </w:pPr>
      <w:r>
        <w:t>If you have issues with degenerate polygons then you can copy the FT and in the copy process it seems to clean the data!</w:t>
      </w:r>
    </w:p>
    <w:p w14:paraId="62B0E44F" w14:textId="77777777" w:rsidR="00472767" w:rsidRDefault="00472767" w:rsidP="00472767">
      <w:pPr>
        <w:pStyle w:val="Heading5"/>
      </w:pPr>
      <w:r>
        <w:t>Debugging</w:t>
      </w:r>
    </w:p>
    <w:p w14:paraId="15258E01" w14:textId="4BEE78F3" w:rsidR="00B13D76" w:rsidRDefault="00B13D76" w:rsidP="00B13D76">
      <w:pPr>
        <w:pStyle w:val="Heading6"/>
      </w:pPr>
      <w:r>
        <w:lastRenderedPageBreak/>
        <w:t>Map IDs</w:t>
      </w:r>
    </w:p>
    <w:p w14:paraId="16A2DC32" w14:textId="5ED9B250" w:rsidR="00B13D76" w:rsidRDefault="00B13D76" w:rsidP="00E5562E">
      <w:pPr>
        <w:pStyle w:val="BodyText2"/>
      </w:pPr>
      <w:r>
        <w:t>If a task fails you can see which feature it failed on by filtering on the system:id:</w:t>
      </w:r>
    </w:p>
    <w:p w14:paraId="17F166C4" w14:textId="77777777" w:rsidR="00B13D76" w:rsidRDefault="00B13D76" w:rsidP="00B13D76">
      <w:pPr>
        <w:pStyle w:val="Code"/>
      </w:pPr>
      <w:r>
        <w:t>waterPolygons = waterPolygons.map(function(feature){</w:t>
      </w:r>
    </w:p>
    <w:p w14:paraId="23003DD4" w14:textId="77777777" w:rsidR="00B13D76" w:rsidRDefault="00B13D76" w:rsidP="00B13D76">
      <w:pPr>
        <w:pStyle w:val="Code"/>
      </w:pPr>
      <w:r>
        <w:t xml:space="preserve">  return feature.set("id", feature.id());</w:t>
      </w:r>
    </w:p>
    <w:p w14:paraId="5B50B293" w14:textId="77777777" w:rsidR="00B13D76" w:rsidRDefault="00B13D76" w:rsidP="00B13D76">
      <w:pPr>
        <w:pStyle w:val="Code"/>
      </w:pPr>
      <w:r>
        <w:t>});</w:t>
      </w:r>
    </w:p>
    <w:p w14:paraId="609A8313" w14:textId="41DF92F6" w:rsidR="00B13D76" w:rsidRPr="00B13D76" w:rsidRDefault="00B13D76" w:rsidP="00B13D76">
      <w:pPr>
        <w:pStyle w:val="Code"/>
      </w:pPr>
      <w:r>
        <w:t>var issue = waterPolygons.filterMetadata("id", "equals", "11573");</w:t>
      </w:r>
    </w:p>
    <w:p w14:paraId="4421D333" w14:textId="432FA04D" w:rsidR="00B13D76" w:rsidRDefault="00B13D76" w:rsidP="00B13D76">
      <w:pPr>
        <w:pStyle w:val="Heading6"/>
      </w:pPr>
      <w:r>
        <w:t>Calls</w:t>
      </w:r>
    </w:p>
    <w:p w14:paraId="37339CD1" w14:textId="443BC5D8" w:rsidR="00472767" w:rsidRDefault="00472767" w:rsidP="00472767">
      <w:pPr>
        <w:pStyle w:val="BodyText2"/>
      </w:pPr>
      <w:r>
        <w:t>You can see the actual call to the Google Earth Engine API Front-end by opening the Chrome developer tools and looking at all of the requests that are being sent to '</w:t>
      </w:r>
      <w:r w:rsidRPr="00973538">
        <w:t>http://ee-api.appspot.com/api/mapid</w:t>
      </w:r>
      <w:r>
        <w:t>' from the Javascript API. The data that is being sent is in the 'Form Data' section.</w:t>
      </w:r>
    </w:p>
    <w:p w14:paraId="5213C9E7" w14:textId="77777777" w:rsidR="00472767" w:rsidRDefault="00472767" w:rsidP="00472767">
      <w:pPr>
        <w:pStyle w:val="BodyText2"/>
      </w:pPr>
      <w:r>
        <w:t>You can see the API that is created dynamically by:</w:t>
      </w:r>
    </w:p>
    <w:p w14:paraId="5C3583CD" w14:textId="77777777" w:rsidR="00472767" w:rsidRDefault="00472767" w:rsidP="00472767">
      <w:pPr>
        <w:pStyle w:val="ListBullet2"/>
      </w:pPr>
      <w:r>
        <w:t xml:space="preserve">Open </w:t>
      </w:r>
      <w:r w:rsidRPr="00990B15">
        <w:t>Chrome</w:t>
      </w:r>
      <w:r>
        <w:t xml:space="preserve"> Developer Tools</w:t>
      </w:r>
    </w:p>
    <w:p w14:paraId="0C0E23FF" w14:textId="77777777" w:rsidR="00472767" w:rsidRDefault="00472767" w:rsidP="00472767">
      <w:pPr>
        <w:pStyle w:val="ListBullet2"/>
      </w:pPr>
      <w:r>
        <w:t>Open the Earth Engine Playground</w:t>
      </w:r>
    </w:p>
    <w:p w14:paraId="15879CEB" w14:textId="77777777" w:rsidR="00472767" w:rsidRDefault="00472767" w:rsidP="00472767">
      <w:pPr>
        <w:pStyle w:val="ListBullet2"/>
      </w:pPr>
      <w:r>
        <w:t>In the Dev tools go to the Network tab and click on XHR at the bottom</w:t>
      </w:r>
    </w:p>
    <w:p w14:paraId="0E9BAE74" w14:textId="77777777" w:rsidR="00472767" w:rsidRDefault="00472767" w:rsidP="00472767">
      <w:pPr>
        <w:pStyle w:val="ListBullet2"/>
      </w:pPr>
      <w:r>
        <w:t xml:space="preserve">Click on algorithms/api in the left tab (this is the reponse to </w:t>
      </w:r>
      <w:hyperlink r:id="rId707" w:history="1">
        <w:r>
          <w:rPr>
            <w:rStyle w:val="Hyperlink"/>
          </w:rPr>
          <w:t>https://ee-api.appspot.com/api/algorithms</w:t>
        </w:r>
      </w:hyperlink>
      <w:r>
        <w:t>)</w:t>
      </w:r>
    </w:p>
    <w:p w14:paraId="05804BC5" w14:textId="77777777" w:rsidR="00472767" w:rsidRDefault="00472767" w:rsidP="00472767">
      <w:pPr>
        <w:pStyle w:val="BodyText2"/>
      </w:pPr>
      <w:r>
        <w:t>You can write out system properties like this. This gets an images bands collection as an object which is then passed to the client in the getInfo and then you can use simple Javascript object notation.</w:t>
      </w:r>
    </w:p>
    <w:p w14:paraId="25E77DD0" w14:textId="77777777" w:rsidR="00472767" w:rsidRPr="00973538" w:rsidRDefault="00472767" w:rsidP="00472767">
      <w:pPr>
        <w:pStyle w:val="Code"/>
      </w:pPr>
      <w:r w:rsidRPr="00660B88">
        <w:t>print("Dimensions:" + testImage.get("system:bands").getInfo().B1.dimensions);</w:t>
      </w:r>
    </w:p>
    <w:p w14:paraId="3CD265B6" w14:textId="77777777" w:rsidR="00472767" w:rsidRDefault="00472767" w:rsidP="00472767">
      <w:pPr>
        <w:pStyle w:val="Heading5"/>
      </w:pPr>
      <w:r>
        <w:t>Downloading</w:t>
      </w:r>
    </w:p>
    <w:p w14:paraId="6E94C617" w14:textId="77777777" w:rsidR="00472767" w:rsidRDefault="00472767" w:rsidP="00472767">
      <w:pPr>
        <w:pStyle w:val="BodyText2"/>
      </w:pPr>
      <w:r>
        <w:t>Easy:</w:t>
      </w:r>
    </w:p>
    <w:p w14:paraId="5C804B6D" w14:textId="77777777" w:rsidR="00472767" w:rsidRDefault="00472767" w:rsidP="00472767">
      <w:pPr>
        <w:pStyle w:val="Code"/>
      </w:pPr>
      <w:r>
        <w:t xml:space="preserve">    water_thumbnail = collection.mean().getThumbUrl({</w:t>
      </w:r>
    </w:p>
    <w:p w14:paraId="40DA842B" w14:textId="77777777" w:rsidR="00472767" w:rsidRDefault="00472767" w:rsidP="00472767">
      <w:pPr>
        <w:pStyle w:val="Code"/>
      </w:pPr>
      <w:r>
        <w:t xml:space="preserve">    'size': '1000',</w:t>
      </w:r>
    </w:p>
    <w:p w14:paraId="1A0D2ADC" w14:textId="77777777" w:rsidR="00472767" w:rsidRDefault="00472767" w:rsidP="00472767">
      <w:pPr>
        <w:pStyle w:val="Code"/>
      </w:pPr>
      <w:r>
        <w:t xml:space="preserve">    'region': [[-70, -48], [-65, -48], [-65, -45], [-70, -45]],</w:t>
      </w:r>
    </w:p>
    <w:p w14:paraId="0631E71C" w14:textId="77777777" w:rsidR="00472767" w:rsidRDefault="00472767" w:rsidP="00472767">
      <w:pPr>
        <w:pStyle w:val="Code"/>
      </w:pPr>
      <w:r>
        <w:t xml:space="preserve">    'min':0, </w:t>
      </w:r>
    </w:p>
    <w:p w14:paraId="437BBE97" w14:textId="77777777" w:rsidR="00472767" w:rsidRDefault="00472767" w:rsidP="00472767">
      <w:pPr>
        <w:pStyle w:val="Code"/>
      </w:pPr>
      <w:r>
        <w:t xml:space="preserve">    'max':3,</w:t>
      </w:r>
    </w:p>
    <w:p w14:paraId="7D4B8124" w14:textId="77777777" w:rsidR="00472767" w:rsidRDefault="00472767" w:rsidP="00472767">
      <w:pPr>
        <w:pStyle w:val="Code"/>
      </w:pPr>
      <w:r>
        <w:t xml:space="preserve">    'palette': '444444,000000,ffffff,0000ff'</w:t>
      </w:r>
    </w:p>
    <w:p w14:paraId="54A63D8F" w14:textId="77777777" w:rsidR="00472767" w:rsidRDefault="00472767" w:rsidP="00472767">
      <w:pPr>
        <w:pStyle w:val="Code"/>
      </w:pPr>
      <w:r>
        <w:t xml:space="preserve">    })</w:t>
      </w:r>
    </w:p>
    <w:p w14:paraId="08947DFB" w14:textId="77777777" w:rsidR="00472767" w:rsidRPr="007568FA" w:rsidRDefault="00472767" w:rsidP="00472767">
      <w:pPr>
        <w:pStyle w:val="Code"/>
      </w:pPr>
      <w:r>
        <w:t xml:space="preserve">   collection.mean().getDownloadUrl({'region':[[-70, -48], [-68, -48], [-68, -45], [-70, -45]],'scale':30})</w:t>
      </w:r>
    </w:p>
    <w:p w14:paraId="43B1B04B" w14:textId="77777777" w:rsidR="00472767" w:rsidRDefault="00472767" w:rsidP="00472767">
      <w:pPr>
        <w:pStyle w:val="Heading5"/>
      </w:pPr>
      <w:r>
        <w:t>Docs</w:t>
      </w:r>
    </w:p>
    <w:p w14:paraId="12C50A3C" w14:textId="77777777" w:rsidR="00472767" w:rsidRDefault="00472767" w:rsidP="00472767">
      <w:pPr>
        <w:pStyle w:val="BodyText2"/>
      </w:pPr>
      <w:r>
        <w:t>Arent very good. This section gives extra info on some of the methods that aren’t well documented.</w:t>
      </w:r>
    </w:p>
    <w:p w14:paraId="2C26633C" w14:textId="77777777" w:rsidR="00472767" w:rsidRPr="002458B8" w:rsidRDefault="00472767" w:rsidP="00472767">
      <w:pPr>
        <w:pStyle w:val="Code"/>
      </w:pPr>
      <w:r w:rsidRPr="002458B8">
        <w:t>addToMap(collection, {bands:'B6, B5, B4'</w:t>
      </w:r>
      <w:r>
        <w:t>,</w:t>
      </w:r>
      <w:r w:rsidRPr="002458B8">
        <w:t xml:space="preserve"> min: 5173, max:</w:t>
      </w:r>
      <w:r>
        <w:t>50755</w:t>
      </w:r>
      <w:r w:rsidRPr="002458B8">
        <w:t>});</w:t>
      </w:r>
    </w:p>
    <w:p w14:paraId="57B9BA8E" w14:textId="77777777" w:rsidR="00472767" w:rsidRDefault="00472767" w:rsidP="00472767">
      <w:pPr>
        <w:pStyle w:val="Heading5"/>
      </w:pPr>
      <w:r>
        <w:t>Environment-enabled</w:t>
      </w:r>
    </w:p>
    <w:p w14:paraId="0B36B78D" w14:textId="77777777" w:rsidR="00472767" w:rsidRPr="009C32AC" w:rsidRDefault="00472767" w:rsidP="00472767">
      <w:pPr>
        <w:pStyle w:val="BodyText2"/>
      </w:pPr>
      <w:r>
        <w:t xml:space="preserve">This is the new interface which uses a IDE style coding area. To change to the new interface add </w:t>
      </w:r>
      <w:r w:rsidRPr="009C32AC">
        <w:t>/?environment_enabled=true</w:t>
      </w:r>
      <w:r>
        <w:t xml:space="preserve"> to the end of the playground url.</w:t>
      </w:r>
    </w:p>
    <w:p w14:paraId="4D2C4728" w14:textId="77777777" w:rsidR="00472767" w:rsidRDefault="00472767" w:rsidP="00472767">
      <w:pPr>
        <w:pStyle w:val="Heading5"/>
      </w:pPr>
      <w:r>
        <w:t>Examples</w:t>
      </w:r>
    </w:p>
    <w:p w14:paraId="36B2A671" w14:textId="77777777" w:rsidR="00472767" w:rsidRPr="00F00F3A" w:rsidRDefault="00472767" w:rsidP="00472767">
      <w:pPr>
        <w:pStyle w:val="BodyText2"/>
      </w:pPr>
      <w:r>
        <w:t>Going through the examples.</w:t>
      </w:r>
    </w:p>
    <w:p w14:paraId="7EA81FE1" w14:textId="77777777" w:rsidR="00472767" w:rsidRDefault="00472767" w:rsidP="00472767">
      <w:pPr>
        <w:pStyle w:val="Heading5"/>
      </w:pPr>
      <w:r>
        <w:t>Exporting</w:t>
      </w:r>
    </w:p>
    <w:p w14:paraId="12DBEAFC" w14:textId="77777777" w:rsidR="00472767" w:rsidRDefault="00472767" w:rsidP="00472767">
      <w:pPr>
        <w:pStyle w:val="BodyText2"/>
      </w:pPr>
      <w:r>
        <w:t>Started the following export to Google Cloud Storage at 16:20 on 19/10/16:</w:t>
      </w:r>
    </w:p>
    <w:p w14:paraId="19D27CEC" w14:textId="77777777" w:rsidR="00472767" w:rsidRDefault="00472767" w:rsidP="00472767">
      <w:pPr>
        <w:pStyle w:val="Code"/>
      </w:pPr>
      <w:r w:rsidRPr="00874AA2">
        <w:t>Export.image.toCloudStorage({image:ee.Image("projects/JRC/water/20160229/transitionClass"),bucket:"geeimageserver.appspot.com",scale:30, dimensions:"1335834x534334", maxPixels:713783394725 });</w:t>
      </w:r>
    </w:p>
    <w:p w14:paraId="3B0F2621" w14:textId="77777777" w:rsidR="00472767" w:rsidRPr="00874AA2" w:rsidRDefault="00472767" w:rsidP="00472767">
      <w:pPr>
        <w:pStyle w:val="BodyText2"/>
      </w:pPr>
      <w:r>
        <w:t xml:space="preserve">The image was described as </w:t>
      </w:r>
      <w:r w:rsidRPr="00874AA2">
        <w:t>10.61GB</w:t>
      </w:r>
      <w:r>
        <w:t>.</w:t>
      </w:r>
    </w:p>
    <w:p w14:paraId="4F3682E6" w14:textId="77777777" w:rsidR="00472767" w:rsidRDefault="00472767" w:rsidP="00472767">
      <w:pPr>
        <w:pStyle w:val="Heading5"/>
      </w:pPr>
      <w:r>
        <w:t>GeoJSON</w:t>
      </w:r>
    </w:p>
    <w:p w14:paraId="79489342" w14:textId="77777777" w:rsidR="00472767" w:rsidRDefault="00472767" w:rsidP="00472767">
      <w:pPr>
        <w:pStyle w:val="BodyText2"/>
      </w:pPr>
      <w:r>
        <w:t>Creating a geometry object from geojson:</w:t>
      </w:r>
    </w:p>
    <w:p w14:paraId="704645C8" w14:textId="77777777" w:rsidR="00472767" w:rsidRDefault="00472767" w:rsidP="00472767">
      <w:pPr>
        <w:pStyle w:val="Code"/>
      </w:pPr>
      <w:r>
        <w:t>var g = {</w:t>
      </w:r>
    </w:p>
    <w:p w14:paraId="52EFFEC5" w14:textId="77777777" w:rsidR="00472767" w:rsidRDefault="00472767" w:rsidP="00472767">
      <w:pPr>
        <w:pStyle w:val="Code"/>
      </w:pPr>
      <w:r>
        <w:t xml:space="preserve">  "type":"Point",</w:t>
      </w:r>
    </w:p>
    <w:p w14:paraId="5C0DA1CF" w14:textId="77777777" w:rsidR="00472767" w:rsidRDefault="00472767" w:rsidP="00472767">
      <w:pPr>
        <w:pStyle w:val="Code"/>
      </w:pPr>
      <w:r>
        <w:t xml:space="preserve">  "coordinates":[100,0],</w:t>
      </w:r>
    </w:p>
    <w:p w14:paraId="12055EAA" w14:textId="77777777" w:rsidR="00472767" w:rsidRDefault="00472767" w:rsidP="00472767">
      <w:pPr>
        <w:pStyle w:val="Code"/>
      </w:pPr>
      <w:r>
        <w:lastRenderedPageBreak/>
        <w:t xml:space="preserve">  "crs": {</w:t>
      </w:r>
    </w:p>
    <w:p w14:paraId="730D58C7" w14:textId="77777777" w:rsidR="00472767" w:rsidRDefault="00472767" w:rsidP="00472767">
      <w:pPr>
        <w:pStyle w:val="Code"/>
      </w:pPr>
      <w:r>
        <w:t xml:space="preserve">    "type": "name",</w:t>
      </w:r>
    </w:p>
    <w:p w14:paraId="6213ACE6" w14:textId="77777777" w:rsidR="00472767" w:rsidRDefault="00472767" w:rsidP="00472767">
      <w:pPr>
        <w:pStyle w:val="Code"/>
      </w:pPr>
      <w:r>
        <w:t xml:space="preserve">    "properties": {</w:t>
      </w:r>
    </w:p>
    <w:p w14:paraId="27DCCEE5" w14:textId="77777777" w:rsidR="00472767" w:rsidRDefault="00472767" w:rsidP="00472767">
      <w:pPr>
        <w:pStyle w:val="Code"/>
      </w:pPr>
      <w:r>
        <w:t xml:space="preserve">      "name": "EPSG:3857"</w:t>
      </w:r>
    </w:p>
    <w:p w14:paraId="5CF9EAC6" w14:textId="77777777" w:rsidR="00472767" w:rsidRDefault="00472767" w:rsidP="00472767">
      <w:pPr>
        <w:pStyle w:val="Code"/>
      </w:pPr>
      <w:r>
        <w:t xml:space="preserve">      }</w:t>
      </w:r>
    </w:p>
    <w:p w14:paraId="7AB0A7FC" w14:textId="77777777" w:rsidR="00472767" w:rsidRDefault="00472767" w:rsidP="00472767">
      <w:pPr>
        <w:pStyle w:val="Code"/>
      </w:pPr>
      <w:r>
        <w:t xml:space="preserve">    }</w:t>
      </w:r>
    </w:p>
    <w:p w14:paraId="66296AA0" w14:textId="77777777" w:rsidR="00472767" w:rsidRDefault="00472767" w:rsidP="00472767">
      <w:pPr>
        <w:pStyle w:val="Code"/>
      </w:pPr>
      <w:r>
        <w:t xml:space="preserve">  };</w:t>
      </w:r>
    </w:p>
    <w:p w14:paraId="5DEC7489" w14:textId="77777777" w:rsidR="00472767" w:rsidRPr="0019375B" w:rsidRDefault="00472767" w:rsidP="00472767">
      <w:pPr>
        <w:pStyle w:val="Code"/>
      </w:pPr>
      <w:r>
        <w:t>var p = ee.Geometry(g);</w:t>
      </w:r>
    </w:p>
    <w:p w14:paraId="533F81A3" w14:textId="77777777" w:rsidR="00472767" w:rsidRDefault="00472767" w:rsidP="007D2F52">
      <w:pPr>
        <w:pStyle w:val="Heading4"/>
      </w:pPr>
      <w:r>
        <w:t>Python API</w:t>
      </w:r>
    </w:p>
    <w:p w14:paraId="465D2A33" w14:textId="77777777" w:rsidR="00472767" w:rsidRDefault="00472767" w:rsidP="00472767">
      <w:pPr>
        <w:pStyle w:val="BodyText2"/>
      </w:pPr>
      <w:r>
        <w:t xml:space="preserve">To use the Python API follow the instructions </w:t>
      </w:r>
      <w:hyperlink r:id="rId708" w:history="1">
        <w:r w:rsidRPr="00F511FB">
          <w:rPr>
            <w:rStyle w:val="Hyperlink"/>
          </w:rPr>
          <w:t>here</w:t>
        </w:r>
      </w:hyperlink>
      <w:r>
        <w:t xml:space="preserve"> to create an</w:t>
      </w:r>
      <w:r w:rsidRPr="00F511FB">
        <w:t xml:space="preserve"> OAuth2 Service Account to Access Earth Engine</w:t>
      </w:r>
      <w:r>
        <w:t>.</w:t>
      </w:r>
    </w:p>
    <w:p w14:paraId="7F28B426" w14:textId="77777777" w:rsidR="00472767" w:rsidRDefault="00472767" w:rsidP="00472767">
      <w:pPr>
        <w:pStyle w:val="BodyText2"/>
      </w:pPr>
      <w:r>
        <w:t xml:space="preserve">Service Account Name: </w:t>
      </w:r>
      <w:r>
        <w:tab/>
        <w:t>Google Earth Engine Python Service Account</w:t>
      </w:r>
    </w:p>
    <w:p w14:paraId="57941CE6" w14:textId="77777777" w:rsidR="00472767" w:rsidRDefault="00472767" w:rsidP="00472767">
      <w:pPr>
        <w:pStyle w:val="BodyText"/>
      </w:pPr>
      <w:r>
        <w:t xml:space="preserve">Private Key Password: </w:t>
      </w:r>
      <w:r>
        <w:tab/>
        <w:t>notasecret</w:t>
      </w:r>
    </w:p>
    <w:p w14:paraId="68259093" w14:textId="77777777" w:rsidR="00472767" w:rsidRDefault="00472767" w:rsidP="00472767">
      <w:pPr>
        <w:pStyle w:val="BodyText2"/>
      </w:pPr>
      <w:r>
        <w:t>Generated a private key and downloaded it, renamed it to ‘</w:t>
      </w:r>
      <w:r w:rsidRPr="004A580C">
        <w:t>Google Earth Engine Python API Private Key</w:t>
      </w:r>
      <w:r>
        <w:t>.p12’ and emailed it to my gmail account on 27/6/2013.</w:t>
      </w:r>
    </w:p>
    <w:p w14:paraId="04283C43" w14:textId="77777777" w:rsidR="00472767" w:rsidRDefault="00472767" w:rsidP="00472767">
      <w:pPr>
        <w:pStyle w:val="BodyText2"/>
      </w:pPr>
      <w:r>
        <w:t xml:space="preserve">Manage the various API and Service information using the Google APIs Dashboard </w:t>
      </w:r>
      <w:hyperlink r:id="rId709" w:history="1">
        <w:r w:rsidRPr="00F511FB">
          <w:rPr>
            <w:rStyle w:val="Hyperlink"/>
          </w:rPr>
          <w:t>here</w:t>
        </w:r>
      </w:hyperlink>
      <w:r>
        <w:rPr>
          <w:rStyle w:val="Hyperlink"/>
        </w:rPr>
        <w:t>.</w:t>
      </w:r>
      <w:r w:rsidRPr="00AB4166">
        <w:t xml:space="preserve"> </w:t>
      </w:r>
      <w:r>
        <w:t xml:space="preserve">Tyler gave me access to the Python API but there were all sorts of issues with installing the Python API Library that Christian couldn’t sort out. When I run the test code from Google I get lots of stack overflow erros that I cant solve. Michael installed the Python API on Linux with no problem. Tried to import the Python API as a project in Aptana as well but still gave me the same problems. This is a known issue and has been captured in the </w:t>
      </w:r>
      <w:hyperlink r:id="rId710" w:anchor="!topic/google-earth-engine-developers/4sexvnVA8xw" w:history="1">
        <w:r w:rsidRPr="00D11CC5">
          <w:rPr>
            <w:rStyle w:val="Hyperlink"/>
          </w:rPr>
          <w:t>Developers</w:t>
        </w:r>
      </w:hyperlink>
      <w:r>
        <w:t xml:space="preserve"> forum.</w:t>
      </w:r>
    </w:p>
    <w:p w14:paraId="169C7630" w14:textId="77777777" w:rsidR="00472767" w:rsidRDefault="00472767" w:rsidP="00472767">
      <w:pPr>
        <w:pStyle w:val="Heading5"/>
      </w:pPr>
      <w:r w:rsidRPr="008F040E">
        <w:t>Setting Up Authentication Credentials</w:t>
      </w:r>
    </w:p>
    <w:p w14:paraId="0B6ECA7C" w14:textId="77777777" w:rsidR="00472767" w:rsidRDefault="00472767" w:rsidP="00472767">
      <w:pPr>
        <w:pStyle w:val="Heading6"/>
      </w:pPr>
      <w:r>
        <w:t>Using a Google Service Account</w:t>
      </w:r>
    </w:p>
    <w:p w14:paraId="345AAF9E" w14:textId="77777777" w:rsidR="00472767" w:rsidRDefault="00472767" w:rsidP="00472767">
      <w:pPr>
        <w:pStyle w:val="BodyText2"/>
      </w:pPr>
      <w:r>
        <w:t>This was the old way and has been deprecated.</w:t>
      </w:r>
    </w:p>
    <w:p w14:paraId="16101F8F" w14:textId="77777777" w:rsidR="00472767" w:rsidRPr="00365424" w:rsidRDefault="00472767" w:rsidP="00472767">
      <w:pPr>
        <w:pStyle w:val="Heading6"/>
      </w:pPr>
      <w:r>
        <w:t>Using OAuth authentication</w:t>
      </w:r>
    </w:p>
    <w:p w14:paraId="03977EA7" w14:textId="77777777" w:rsidR="00472767" w:rsidRDefault="00472767" w:rsidP="00472767">
      <w:pPr>
        <w:pStyle w:val="BodyText2"/>
      </w:pPr>
      <w:r>
        <w:t xml:space="preserve">On 6/3/15 following instructions </w:t>
      </w:r>
      <w:hyperlink r:id="rId711" w:history="1">
        <w:r w:rsidRPr="008F040E">
          <w:rPr>
            <w:rStyle w:val="Hyperlink"/>
          </w:rPr>
          <w:t>here</w:t>
        </w:r>
      </w:hyperlink>
      <w:r>
        <w:t xml:space="preserve"> to set</w:t>
      </w:r>
      <w:r w:rsidRPr="008F040E">
        <w:t xml:space="preserve"> </w:t>
      </w:r>
      <w:r>
        <w:t>u</w:t>
      </w:r>
      <w:r w:rsidRPr="008F040E">
        <w:t xml:space="preserve">p </w:t>
      </w:r>
      <w:r>
        <w:t>a</w:t>
      </w:r>
      <w:r w:rsidRPr="008F040E">
        <w:t xml:space="preserve">uthentication </w:t>
      </w:r>
      <w:r>
        <w:t>c</w:t>
      </w:r>
      <w:r w:rsidRPr="008F040E">
        <w:t>redentials</w:t>
      </w:r>
      <w:r>
        <w:t xml:space="preserve"> on the h05-dev-vm3 machine. </w:t>
      </w:r>
    </w:p>
    <w:p w14:paraId="65E28E01" w14:textId="77777777" w:rsidR="00472767" w:rsidRDefault="00472767" w:rsidP="00D96B97">
      <w:pPr>
        <w:pStyle w:val="Unix"/>
      </w:pPr>
      <w:r>
        <w:t>[1]+  Stopped                 python authenticate.py</w:t>
      </w:r>
    </w:p>
    <w:p w14:paraId="3F6EA530" w14:textId="77777777" w:rsidR="00472767" w:rsidRDefault="00472767" w:rsidP="00D96B97">
      <w:pPr>
        <w:pStyle w:val="Unix"/>
      </w:pPr>
      <w:r>
        <w:t>[webuser@h05-dev-vm3 ee]$ python -c "import ee; ee.Initialize()"</w:t>
      </w:r>
    </w:p>
    <w:p w14:paraId="12C400B3" w14:textId="77777777" w:rsidR="00472767" w:rsidRDefault="00472767" w:rsidP="00D96B97">
      <w:pPr>
        <w:pStyle w:val="Unix"/>
      </w:pPr>
      <w:r>
        <w:t>/usr/lib/python2.6/site-packages/ee/serializer.py:11: DeprecationWarning: the md5 module is deprecated; use hashlib instead</w:t>
      </w:r>
    </w:p>
    <w:p w14:paraId="045B99D7" w14:textId="77777777" w:rsidR="00472767" w:rsidRDefault="00472767" w:rsidP="00D96B97">
      <w:pPr>
        <w:pStyle w:val="Unix"/>
      </w:pPr>
      <w:r>
        <w:t xml:space="preserve">  import md5</w:t>
      </w:r>
    </w:p>
    <w:p w14:paraId="4929732B" w14:textId="77777777" w:rsidR="00472767" w:rsidRDefault="00472767" w:rsidP="00D96B97">
      <w:pPr>
        <w:pStyle w:val="Unix"/>
      </w:pPr>
      <w:r>
        <w:t>Traceback (most recent call last):</w:t>
      </w:r>
    </w:p>
    <w:p w14:paraId="56341CF3" w14:textId="77777777" w:rsidR="00472767" w:rsidRDefault="00472767" w:rsidP="00D96B97">
      <w:pPr>
        <w:pStyle w:val="Unix"/>
      </w:pPr>
      <w:r>
        <w:t xml:space="preserve">  File "&lt;string&gt;", line 1, in &lt;module&gt;</w:t>
      </w:r>
    </w:p>
    <w:p w14:paraId="2847786F" w14:textId="77777777" w:rsidR="00472767" w:rsidRDefault="00472767" w:rsidP="00D96B97">
      <w:pPr>
        <w:pStyle w:val="Unix"/>
      </w:pPr>
      <w:r>
        <w:t xml:space="preserve">  File "/usr/lib/python2.6/site-packages/ee/__init__.py", line 79, in Initialize</w:t>
      </w:r>
    </w:p>
    <w:p w14:paraId="58E41237" w14:textId="77777777" w:rsidR="00472767" w:rsidRDefault="00472767" w:rsidP="00D96B97">
      <w:pPr>
        <w:pStyle w:val="Unix"/>
      </w:pPr>
      <w:r>
        <w:t xml:space="preserve">    credentials = _GetPersistentCredentials()</w:t>
      </w:r>
    </w:p>
    <w:p w14:paraId="409BA44B" w14:textId="77777777" w:rsidR="00472767" w:rsidRDefault="00472767" w:rsidP="00D96B97">
      <w:pPr>
        <w:pStyle w:val="Unix"/>
      </w:pPr>
      <w:r>
        <w:t xml:space="preserve">  File "/usr/lib/python2.6/site-packages/ee/__init__.py", line 143, in _GetPersistentCredentials</w:t>
      </w:r>
    </w:p>
    <w:p w14:paraId="2DFAA2B2" w14:textId="77777777" w:rsidR="00472767" w:rsidRDefault="00472767" w:rsidP="00D96B97">
      <w:pPr>
        <w:pStyle w:val="Unix"/>
      </w:pPr>
      <w:r>
        <w:t xml:space="preserve">    (sys.executable, script))</w:t>
      </w:r>
    </w:p>
    <w:p w14:paraId="03404B27" w14:textId="77777777" w:rsidR="00472767" w:rsidRDefault="00472767" w:rsidP="00D96B97">
      <w:pPr>
        <w:pStyle w:val="Unix"/>
      </w:pPr>
      <w:r>
        <w:t>ee.ee_exception.EEException: Please authorize access to your Earth Engine account by running</w:t>
      </w:r>
    </w:p>
    <w:p w14:paraId="548FCB64" w14:textId="77777777" w:rsidR="00472767" w:rsidRDefault="00472767" w:rsidP="00D96B97">
      <w:pPr>
        <w:pStyle w:val="Unix"/>
      </w:pPr>
    </w:p>
    <w:p w14:paraId="2B7AAC53" w14:textId="77777777" w:rsidR="00472767" w:rsidRDefault="00472767" w:rsidP="00D96B97">
      <w:pPr>
        <w:pStyle w:val="Unix"/>
      </w:pPr>
      <w:r>
        <w:t>/usr/bin/python /usr/lib/python2.6/site-packages/ee/authenticate.py</w:t>
      </w:r>
    </w:p>
    <w:p w14:paraId="1C31B356" w14:textId="77777777" w:rsidR="00472767" w:rsidRDefault="00472767" w:rsidP="00D96B97">
      <w:pPr>
        <w:pStyle w:val="Unix"/>
      </w:pPr>
    </w:p>
    <w:p w14:paraId="39B9B326" w14:textId="77777777" w:rsidR="00472767" w:rsidRDefault="00472767" w:rsidP="00D96B97">
      <w:pPr>
        <w:pStyle w:val="Unix"/>
      </w:pPr>
      <w:r>
        <w:t>and then retry.</w:t>
      </w:r>
    </w:p>
    <w:p w14:paraId="241A8888" w14:textId="77777777" w:rsidR="00472767" w:rsidRDefault="00472767" w:rsidP="00D96B97">
      <w:pPr>
        <w:pStyle w:val="Unix"/>
      </w:pPr>
      <w:r>
        <w:t>[webuser@h05-dev-vm3 ~]$ cd ../../usr/lib/python2.6/site-packages/ee/</w:t>
      </w:r>
    </w:p>
    <w:p w14:paraId="28F48713" w14:textId="77777777" w:rsidR="00472767" w:rsidRDefault="00472767" w:rsidP="00D96B97">
      <w:pPr>
        <w:pStyle w:val="Unix"/>
      </w:pPr>
      <w:r>
        <w:t>[webuser@h05-dev-vm3 ee]$ python authenticate.py</w:t>
      </w:r>
    </w:p>
    <w:p w14:paraId="47EEAA2F" w14:textId="77777777" w:rsidR="00472767" w:rsidRDefault="00472767" w:rsidP="00472767">
      <w:pPr>
        <w:pStyle w:val="BodyText2"/>
      </w:pPr>
      <w:r>
        <w:t>This opens the Google authentication app but fails to open the browser. Trying on my local machine from the command prompt:</w:t>
      </w:r>
    </w:p>
    <w:p w14:paraId="2A03B573" w14:textId="77777777" w:rsidR="00472767" w:rsidRDefault="00472767" w:rsidP="00D96B97">
      <w:pPr>
        <w:pStyle w:val="Unix"/>
      </w:pPr>
      <w:r w:rsidRPr="00B57F22">
        <w:t>C:\Anaconda\python.exe C:\Anaconda\lib\site-packages\ee\authenticate.py</w:t>
      </w:r>
    </w:p>
    <w:p w14:paraId="6B54D797" w14:textId="77777777" w:rsidR="00472767" w:rsidRDefault="00472767" w:rsidP="00472767">
      <w:pPr>
        <w:pStyle w:val="BodyText2"/>
      </w:pPr>
      <w:r>
        <w:t xml:space="preserve">This opens the web page which says Google Earth Engine Python Authenticator would like to View Your Google Earth Engine Data. Clicked accept and this is the code: </w:t>
      </w:r>
      <w:r w:rsidRPr="00B57F22">
        <w:t>4/m7p8OJet9KdDPZ2yyISTb1LX487DZgxjYvbtgGD</w:t>
      </w:r>
      <w:r>
        <w:t xml:space="preserve">. But failed. The second attempt succeeded!!! Successfully saved authorization to C:\Users\cottaan/.config/earthengine/credentials. </w:t>
      </w:r>
    </w:p>
    <w:p w14:paraId="30DF9B64" w14:textId="77777777" w:rsidR="00472767" w:rsidRDefault="00472767" w:rsidP="00472767">
      <w:pPr>
        <w:pStyle w:val="BodyText2"/>
      </w:pPr>
      <w:r>
        <w:t xml:space="preserve">On the server I moved this file to the h05-dev-vm3 machine (into the </w:t>
      </w:r>
      <w:r w:rsidRPr="00CD3B36">
        <w:t>/home/webuser/.config/earthengine</w:t>
      </w:r>
      <w:r>
        <w:t xml:space="preserve">/ folder). Now when I run ee.Initialize() it works! Synchronised with the prod machine using </w:t>
      </w:r>
      <w:r w:rsidRPr="00D1374A">
        <w:t xml:space="preserve">rsync -av /home/webuser/.config/ </w:t>
      </w:r>
      <w:hyperlink r:id="rId712" w:history="1">
        <w:r w:rsidRPr="000D156B">
          <w:rPr>
            <w:rStyle w:val="Hyperlink"/>
          </w:rPr>
          <w:t>webuser@h05-prod-vm3:/home/webuser/.config/</w:t>
        </w:r>
      </w:hyperlink>
      <w:r>
        <w:t xml:space="preserve">. But, when I run the code from a web request it fails – presumably it cant find the credentials file. Yes – it is looking here: </w:t>
      </w:r>
      <w:r w:rsidRPr="00254695">
        <w:t>/var/www/.config/earthengine/credentials</w:t>
      </w:r>
      <w:r>
        <w:t xml:space="preserve"> but I have no rights to create folders in that location so have asked LRM. The username is apache and it gets this path using the Python pwd module.</w:t>
      </w:r>
    </w:p>
    <w:p w14:paraId="0D591596" w14:textId="77777777" w:rsidR="00472767" w:rsidRDefault="00472767" w:rsidP="00472767">
      <w:pPr>
        <w:pStyle w:val="BodyText2"/>
      </w:pPr>
      <w:r>
        <w:t>I am going to read the credentials directly from the ‘</w:t>
      </w:r>
      <w:r w:rsidRPr="00CD3B36">
        <w:t>/home/webuser/.config/earthengine</w:t>
      </w:r>
      <w:r>
        <w:t>/credentials’ file using the apache account. First step is the give permission to all users to access the .config folder and files within it:</w:t>
      </w:r>
    </w:p>
    <w:p w14:paraId="2D9DCF32" w14:textId="77777777" w:rsidR="00472767" w:rsidRDefault="00472767" w:rsidP="00D96B97">
      <w:pPr>
        <w:pStyle w:val="Unix"/>
      </w:pPr>
      <w:r w:rsidRPr="002A584F">
        <w:lastRenderedPageBreak/>
        <w:t>[webuser@h05-dev-vm3 ~]$ chmod go+x ~/.config</w:t>
      </w:r>
    </w:p>
    <w:p w14:paraId="1A227161" w14:textId="77777777" w:rsidR="00472767" w:rsidRPr="008F040E" w:rsidRDefault="00472767" w:rsidP="00472767">
      <w:pPr>
        <w:pStyle w:val="BodyText2"/>
      </w:pPr>
      <w:r>
        <w:t>Now it runs fine on the dev machine, just need to get LRM to update the prod machine. Damiano wanted to keep files within the webusers folders, so we didn’t need to update permissions on the prod machine. So I have put the credentials file in the ‘</w:t>
      </w:r>
      <w:r w:rsidRPr="00640651">
        <w:t>/srv/www/dopa-services/cgi-bin</w:t>
      </w:r>
      <w:r>
        <w:t>/google earth engine’ folder.</w:t>
      </w:r>
    </w:p>
    <w:p w14:paraId="36646344" w14:textId="77777777" w:rsidR="00472767" w:rsidRDefault="00472767" w:rsidP="00472767">
      <w:pPr>
        <w:pStyle w:val="Heading5"/>
      </w:pPr>
      <w:r>
        <w:t>Installing</w:t>
      </w:r>
    </w:p>
    <w:p w14:paraId="4440F70D" w14:textId="77777777" w:rsidR="00472767" w:rsidRDefault="00472767" w:rsidP="00472767">
      <w:pPr>
        <w:pStyle w:val="BodyText2"/>
      </w:pPr>
      <w:r>
        <w:t xml:space="preserve">Source files are available </w:t>
      </w:r>
      <w:hyperlink r:id="rId713" w:history="1">
        <w:r w:rsidRPr="009A07F0">
          <w:rPr>
            <w:rStyle w:val="Hyperlink"/>
          </w:rPr>
          <w:t>here</w:t>
        </w:r>
      </w:hyperlink>
      <w:r>
        <w:t>. There are lots of issues with installing the Google Earth Engine API library for Python. Eventually got it going on my Windows machine, but on the map server machine there were lots of issues. Even just importing ee fails:</w:t>
      </w:r>
    </w:p>
    <w:p w14:paraId="0B529547" w14:textId="77777777" w:rsidR="00472767" w:rsidRDefault="00472767" w:rsidP="00472767">
      <w:pPr>
        <w:pStyle w:val="Code"/>
      </w:pPr>
      <w:r>
        <w:t>&gt;&gt;&gt; import ee</w:t>
      </w:r>
    </w:p>
    <w:p w14:paraId="7A357951" w14:textId="77777777" w:rsidR="00472767" w:rsidRDefault="00472767" w:rsidP="00472767">
      <w:pPr>
        <w:pStyle w:val="Code"/>
      </w:pPr>
      <w:r>
        <w:t>Traceback (most recent call last):</w:t>
      </w:r>
    </w:p>
    <w:p w14:paraId="707BFEED" w14:textId="77777777" w:rsidR="00472767" w:rsidRDefault="00472767" w:rsidP="00472767">
      <w:pPr>
        <w:pStyle w:val="Code"/>
      </w:pPr>
      <w:r>
        <w:t xml:space="preserve">  File "&lt;stdin&gt;", line 1, in &lt;module&gt;</w:t>
      </w:r>
    </w:p>
    <w:p w14:paraId="5FEFB684" w14:textId="77777777" w:rsidR="00472767" w:rsidRDefault="00472767" w:rsidP="00472767">
      <w:pPr>
        <w:pStyle w:val="Code"/>
      </w:pPr>
      <w:r>
        <w:t xml:space="preserve">  File "/usr/lib/python2.6/site-packages/ee/__init__.py", line 14, in &lt;module&gt;</w:t>
      </w:r>
    </w:p>
    <w:p w14:paraId="0A39DFDD" w14:textId="77777777" w:rsidR="00472767" w:rsidRDefault="00472767" w:rsidP="00472767">
      <w:pPr>
        <w:pStyle w:val="Code"/>
      </w:pPr>
      <w:r>
        <w:t xml:space="preserve">    from apifunction import ApiFunction</w:t>
      </w:r>
    </w:p>
    <w:p w14:paraId="694DE910" w14:textId="77777777" w:rsidR="00472767" w:rsidRDefault="00472767" w:rsidP="00472767">
      <w:pPr>
        <w:pStyle w:val="Code"/>
      </w:pPr>
      <w:r>
        <w:t xml:space="preserve">  File "/usr/lib/python2.6/site-packages/ee/apifunction.py", line 100</w:t>
      </w:r>
    </w:p>
    <w:p w14:paraId="6CF30B76" w14:textId="77777777" w:rsidR="00472767" w:rsidRDefault="00472767" w:rsidP="00472767">
      <w:pPr>
        <w:pStyle w:val="Code"/>
      </w:pPr>
      <w:r>
        <w:t xml:space="preserve">    return {name: func.getSignature() for name, func in cls._api.iteritems()}</w:t>
      </w:r>
    </w:p>
    <w:p w14:paraId="430BA959" w14:textId="77777777" w:rsidR="00472767" w:rsidRPr="006702BD" w:rsidRDefault="00472767" w:rsidP="00472767">
      <w:pPr>
        <w:pStyle w:val="BodyText2"/>
      </w:pPr>
      <w:r>
        <w:t xml:space="preserve">This is because dict comprehensions are new in Python 2.7 and I am using that on my machine. Michael doesn’t want to update to 2.7.2 though on the map server machine so I might have to remove all the dict comprehensions. Cant update the apifunction.py file as its read-only. Max from Google confirmed that it is an issue and will provide updated 2.6+ compatible code. Updated to be 2.6+ compatible on 30/8/13. Pulled the new source down onto my desktop and works fine. Christian installed the 0.1.5 version on the map server machine. The version on Anaconda was installed on 27/7/2013 and is v0.1.2 which has dict comprehensions. Updating the local one to 0.1.27 in Anaconda. </w:t>
      </w:r>
    </w:p>
    <w:p w14:paraId="316CA25C" w14:textId="77777777" w:rsidR="00472767" w:rsidRDefault="00472767" w:rsidP="00472767">
      <w:pPr>
        <w:pStyle w:val="Heading6"/>
      </w:pPr>
      <w:r>
        <w:t>On h05-dev-vm3</w:t>
      </w:r>
    </w:p>
    <w:p w14:paraId="2F9D73E5" w14:textId="77777777" w:rsidR="00472767" w:rsidRDefault="00472767" w:rsidP="00472767">
      <w:pPr>
        <w:pStyle w:val="BodyText2"/>
      </w:pPr>
      <w:r>
        <w:t>There are some issues with installing on h05-dev. Tried installing as packages but whenever you try and run the following code you get errors:</w:t>
      </w:r>
    </w:p>
    <w:p w14:paraId="4673F52D" w14:textId="77777777" w:rsidR="00472767" w:rsidRDefault="00472767" w:rsidP="00472767">
      <w:pPr>
        <w:pStyle w:val="Code"/>
      </w:pPr>
      <w:r>
        <w:t>import ee,oauth2client.client,config</w:t>
      </w:r>
    </w:p>
    <w:p w14:paraId="6991A925" w14:textId="77777777" w:rsidR="00472767" w:rsidRDefault="00472767" w:rsidP="00472767">
      <w:pPr>
        <w:pStyle w:val="Code"/>
      </w:pPr>
      <w:r>
        <w:t>def test(image):</w:t>
      </w:r>
    </w:p>
    <w:p w14:paraId="1412DC91" w14:textId="77777777" w:rsidR="00472767" w:rsidRDefault="00472767" w:rsidP="00472767">
      <w:pPr>
        <w:pStyle w:val="Code"/>
      </w:pPr>
      <w:r>
        <w:t xml:space="preserve">    return image</w:t>
      </w:r>
    </w:p>
    <w:p w14:paraId="32A45E46" w14:textId="77777777" w:rsidR="00472767" w:rsidRDefault="00472767" w:rsidP="00472767">
      <w:pPr>
        <w:pStyle w:val="Code"/>
      </w:pPr>
      <w:r>
        <w:t>print ee</w:t>
      </w:r>
    </w:p>
    <w:p w14:paraId="66C174BA" w14:textId="77777777" w:rsidR="00472767" w:rsidRDefault="00472767" w:rsidP="00472767">
      <w:pPr>
        <w:pStyle w:val="Code"/>
      </w:pPr>
      <w:r>
        <w:t xml:space="preserve">ee.Initialize(ee.ServiceAccountCredentials(config.MY_SERVICE_ACCOUNT, config.MY_PRIVATE_KEY_FILE)) </w:t>
      </w:r>
    </w:p>
    <w:p w14:paraId="26A7E07C" w14:textId="77777777" w:rsidR="00472767" w:rsidRDefault="00472767" w:rsidP="00472767">
      <w:pPr>
        <w:pStyle w:val="Code"/>
      </w:pPr>
      <w:r>
        <w:t>scene1 = ee.Image('LANDSAT/LC8_L1T_TOA/LC81970502013298LGN00')</w:t>
      </w:r>
    </w:p>
    <w:p w14:paraId="115BB184" w14:textId="77777777" w:rsidR="00472767" w:rsidRDefault="00472767" w:rsidP="00472767">
      <w:pPr>
        <w:pStyle w:val="Code"/>
      </w:pPr>
      <w:r>
        <w:t>landsat_collection = ee.ImageCollection([scene1])</w:t>
      </w:r>
    </w:p>
    <w:p w14:paraId="05B5DED6" w14:textId="77777777" w:rsidR="00472767" w:rsidRDefault="00472767" w:rsidP="00472767">
      <w:pPr>
        <w:pStyle w:val="Code"/>
      </w:pPr>
      <w:r>
        <w:t>landsat = cloud_masked = landsat_collection.map(test)</w:t>
      </w:r>
    </w:p>
    <w:p w14:paraId="2D326EF7" w14:textId="77777777" w:rsidR="00472767" w:rsidRDefault="00472767" w:rsidP="00472767">
      <w:pPr>
        <w:pStyle w:val="Code"/>
      </w:pPr>
    </w:p>
    <w:p w14:paraId="02D7CE8E" w14:textId="77777777" w:rsidR="00472767" w:rsidRDefault="00472767" w:rsidP="00472767">
      <w:pPr>
        <w:pStyle w:val="Code"/>
      </w:pPr>
      <w:r w:rsidRPr="00104A8F">
        <w:t>&lt;module 'ee' from 'C:\Anaconda\lib\site-packages\ee\__init__.pyc'&gt;</w:t>
      </w:r>
      <w:r>
        <w:t xml:space="preserve"> </w:t>
      </w:r>
    </w:p>
    <w:p w14:paraId="2C1BC261" w14:textId="77777777" w:rsidR="00472767" w:rsidRDefault="00472767" w:rsidP="00472767">
      <w:pPr>
        <w:pStyle w:val="Code"/>
      </w:pPr>
      <w:r w:rsidRPr="00104A8F">
        <w:t>EEException: Unrecognized arguments set(['dynamicArgs']) to function: Maps an algorithm over a collection.</w:t>
      </w:r>
    </w:p>
    <w:p w14:paraId="3FFCBDD6" w14:textId="77777777" w:rsidR="00472767" w:rsidRPr="002B5A36" w:rsidRDefault="00472767" w:rsidP="00472767">
      <w:pPr>
        <w:pStyle w:val="BodyText2"/>
      </w:pPr>
      <w:r>
        <w:t xml:space="preserve">But, on my PC you get no errors if you use the source (i.e. using a git clone). So I used git to do a git clone on the h05 machine and tried again but got the same errors! If I look at the setup.py file it says </w:t>
      </w:r>
      <w:r w:rsidRPr="00B23C06">
        <w:t>VERSION = '0.1.23'</w:t>
      </w:r>
      <w:r>
        <w:t xml:space="preserve"> on my machine. I’ve pulled again and now its version 0.1.24. On 5/5/2014 pulled again and it is 0.1.27. </w:t>
      </w:r>
    </w:p>
    <w:p w14:paraId="5E0B86DE" w14:textId="77777777" w:rsidR="00472767" w:rsidRDefault="00472767" w:rsidP="00472767">
      <w:pPr>
        <w:pStyle w:val="Heading6"/>
      </w:pPr>
      <w:r>
        <w:t>On Mac OS</w:t>
      </w:r>
    </w:p>
    <w:p w14:paraId="7B41E177" w14:textId="77777777" w:rsidR="00472767" w:rsidRDefault="00472767" w:rsidP="00472767">
      <w:pPr>
        <w:pStyle w:val="BodyText2"/>
      </w:pPr>
      <w:r>
        <w:t>I failed to get GEE working on my laptop with errors like no oauth2 library or something so reinstalled Anaconda and followed the installation instructions.</w:t>
      </w:r>
    </w:p>
    <w:p w14:paraId="297384DF" w14:textId="77777777" w:rsidR="00472767" w:rsidRDefault="00472767" w:rsidP="00472767">
      <w:pPr>
        <w:pStyle w:val="ListBullet2"/>
      </w:pPr>
      <w:r>
        <w:t>Uninstalling Anaconda 2 on Mac</w:t>
      </w:r>
    </w:p>
    <w:p w14:paraId="4FBD358E" w14:textId="77777777" w:rsidR="00472767" w:rsidRDefault="00472767" w:rsidP="00472767">
      <w:pPr>
        <w:pStyle w:val="ListBullet2"/>
      </w:pPr>
      <w:r>
        <w:t>Following instructions here</w:t>
      </w:r>
      <w:r>
        <w:rPr>
          <w:rStyle w:val="apple-converted-space"/>
          <w:rFonts w:ascii="Helvetica" w:hAnsi="Helvetica"/>
          <w:color w:val="222222"/>
          <w:szCs w:val="18"/>
        </w:rPr>
        <w:t> </w:t>
      </w:r>
      <w:hyperlink r:id="rId714" w:anchor="os-x-anaconda-install" w:tgtFrame="_blank" w:history="1">
        <w:r>
          <w:rPr>
            <w:rStyle w:val="Hyperlink"/>
            <w:rFonts w:ascii="Helvetica" w:hAnsi="Helvetica"/>
            <w:color w:val="1155CC"/>
            <w:szCs w:val="18"/>
          </w:rPr>
          <w:t>http://conda.pydata.org/docs/install/full.html#os-x-anaconda-install</w:t>
        </w:r>
      </w:hyperlink>
    </w:p>
    <w:p w14:paraId="28BC5A8F" w14:textId="77777777" w:rsidR="00472767" w:rsidRDefault="00472767" w:rsidP="00472767">
      <w:pPr>
        <w:pStyle w:val="ListBullet2"/>
      </w:pPr>
      <w:r>
        <w:t>Lots of permission denied trying it in Terminal for some reason - so manually deleting </w:t>
      </w:r>
    </w:p>
    <w:p w14:paraId="5CEAEED9" w14:textId="77777777" w:rsidR="00472767" w:rsidRDefault="00472767" w:rsidP="00472767">
      <w:pPr>
        <w:pStyle w:val="ListBullet2"/>
      </w:pPr>
      <w:r>
        <w:t>Showing all files and editing the  .bash_profile file to remove the anaconda directory from the PATH environment variable</w:t>
      </w:r>
    </w:p>
    <w:p w14:paraId="3BD9DEF0" w14:textId="77777777" w:rsidR="00472767" w:rsidRDefault="00472767" w:rsidP="00472767">
      <w:pPr>
        <w:pStyle w:val="ListBullet2"/>
      </w:pPr>
      <w:r>
        <w:t>Deleting the .continuum folder (.condarc and .conda folders not present)</w:t>
      </w:r>
    </w:p>
    <w:p w14:paraId="304A6A71" w14:textId="77777777" w:rsidR="00472767" w:rsidRDefault="00472767" w:rsidP="00472767">
      <w:pPr>
        <w:pStyle w:val="ListBullet2"/>
      </w:pPr>
      <w:r>
        <w:t>Deleted the geeimageserver project in Eclipse and removed the files locally</w:t>
      </w:r>
    </w:p>
    <w:p w14:paraId="31E22EF1" w14:textId="77777777" w:rsidR="00472767" w:rsidRDefault="00472767" w:rsidP="00472767">
      <w:pPr>
        <w:pStyle w:val="ListBullet2"/>
      </w:pPr>
      <w:r>
        <w:t>Downloading 'Anaconda2-4.1.1-MacOSX-x86_64'</w:t>
      </w:r>
    </w:p>
    <w:p w14:paraId="4D2FAEBD" w14:textId="77777777" w:rsidR="00472767" w:rsidRDefault="00472767" w:rsidP="00472767">
      <w:pPr>
        <w:pStyle w:val="ListBullet2"/>
      </w:pPr>
      <w:r>
        <w:t>Installed and ran Anaconda Navigator</w:t>
      </w:r>
    </w:p>
    <w:p w14:paraId="394F64AC" w14:textId="77777777" w:rsidR="00472767" w:rsidRDefault="00472767" w:rsidP="00472767">
      <w:pPr>
        <w:pStyle w:val="ListBullet2"/>
      </w:pPr>
      <w:r>
        <w:t>Installing Homebrew</w:t>
      </w:r>
    </w:p>
    <w:p w14:paraId="35D5F66C" w14:textId="77777777" w:rsidR="00472767" w:rsidRDefault="00472767" w:rsidP="00472767">
      <w:pPr>
        <w:pStyle w:val="ListBullet2"/>
      </w:pPr>
      <w:r>
        <w:t>/usr/bin/ruby -e "$(curl -fsSL</w:t>
      </w:r>
      <w:r>
        <w:rPr>
          <w:rStyle w:val="apple-converted-space"/>
          <w:rFonts w:ascii="Helvetica" w:hAnsi="Helvetica"/>
          <w:color w:val="222222"/>
          <w:szCs w:val="18"/>
        </w:rPr>
        <w:t> </w:t>
      </w:r>
      <w:hyperlink r:id="rId715" w:tgtFrame="_blank" w:history="1">
        <w:r>
          <w:rPr>
            <w:rStyle w:val="Hyperlink"/>
            <w:rFonts w:ascii="Helvetica" w:hAnsi="Helvetica"/>
            <w:color w:val="1155CC"/>
            <w:szCs w:val="18"/>
          </w:rPr>
          <w:t>https://raw.githubusercontent.com/Homebrew/install/master/install</w:t>
        </w:r>
      </w:hyperlink>
      <w:r>
        <w:t>)"</w:t>
      </w:r>
    </w:p>
    <w:p w14:paraId="6C5B6233" w14:textId="77777777" w:rsidR="00472767" w:rsidRDefault="00472767" w:rsidP="00472767">
      <w:pPr>
        <w:pStyle w:val="ListBullet2"/>
      </w:pPr>
      <w:r>
        <w:t>It appears Homebrew is already installed</w:t>
      </w:r>
    </w:p>
    <w:p w14:paraId="08D33DFC" w14:textId="77777777" w:rsidR="00472767" w:rsidRDefault="00472767" w:rsidP="00472767">
      <w:pPr>
        <w:pStyle w:val="ListBullet2"/>
      </w:pPr>
      <w:r>
        <w:t>Pip already installed</w:t>
      </w:r>
    </w:p>
    <w:p w14:paraId="2AFD9EFA" w14:textId="77777777" w:rsidR="00472767" w:rsidRDefault="00472767" w:rsidP="00472767">
      <w:pPr>
        <w:pStyle w:val="ListBullet2"/>
      </w:pPr>
      <w:r>
        <w:t>Installing Google APIs Client Library </w:t>
      </w:r>
    </w:p>
    <w:p w14:paraId="5EC899A9" w14:textId="77777777" w:rsidR="00472767" w:rsidRDefault="00472767" w:rsidP="00472767">
      <w:pPr>
        <w:pStyle w:val="ListBullet2"/>
      </w:pPr>
      <w:r>
        <w:t>sudo pip install google-api-python-client</w:t>
      </w:r>
    </w:p>
    <w:p w14:paraId="50BBD51D" w14:textId="77777777" w:rsidR="00472767" w:rsidRDefault="00472767" w:rsidP="00472767">
      <w:pPr>
        <w:pStyle w:val="ListBullet2"/>
      </w:pPr>
      <w:r>
        <w:lastRenderedPageBreak/>
        <w:t>Crypto library - no error returned by:</w:t>
      </w:r>
    </w:p>
    <w:p w14:paraId="50EBA8E1" w14:textId="77777777" w:rsidR="00472767" w:rsidRDefault="00472767" w:rsidP="00472767">
      <w:pPr>
        <w:pStyle w:val="ListBullet2"/>
      </w:pPr>
      <w:r>
        <w:t>python -c "from oauth2client import crypt"</w:t>
      </w:r>
    </w:p>
    <w:p w14:paraId="7BBA966D" w14:textId="77777777" w:rsidR="00472767" w:rsidRDefault="00472767" w:rsidP="00472767">
      <w:pPr>
        <w:pStyle w:val="ListBullet2"/>
      </w:pPr>
      <w:r>
        <w:t>Installing Earth Engine Python API:</w:t>
      </w:r>
    </w:p>
    <w:p w14:paraId="4029D9DF" w14:textId="77777777" w:rsidR="00472767" w:rsidRDefault="00472767" w:rsidP="00472767">
      <w:pPr>
        <w:pStyle w:val="ListBullet2"/>
      </w:pPr>
      <w:r>
        <w:t>sudo pip install earthengine-api</w:t>
      </w:r>
    </w:p>
    <w:p w14:paraId="209806AC" w14:textId="77777777" w:rsidR="00472767" w:rsidRDefault="00472767" w:rsidP="00472767">
      <w:pPr>
        <w:pStyle w:val="ListBullet2"/>
      </w:pPr>
      <w:r>
        <w:t>Deleted the existing credentials file in $HOME/.config/earthengine/credentials</w:t>
      </w:r>
    </w:p>
    <w:p w14:paraId="0344B2FB" w14:textId="77777777" w:rsidR="00472767" w:rsidRDefault="00472767" w:rsidP="00472767">
      <w:pPr>
        <w:pStyle w:val="ListBullet2"/>
      </w:pPr>
      <w:r>
        <w:t>Followed the instructions to authenticate again</w:t>
      </w:r>
    </w:p>
    <w:p w14:paraId="7D92E706" w14:textId="77777777" w:rsidR="00472767" w:rsidRDefault="00472767" w:rsidP="00472767">
      <w:pPr>
        <w:pStyle w:val="ListBullet2"/>
      </w:pPr>
      <w:r>
        <w:t>Ran the 'Testing the installation' and it worked fine!! </w:t>
      </w:r>
    </w:p>
    <w:p w14:paraId="07B5D8F5" w14:textId="77777777" w:rsidR="00472767" w:rsidRDefault="00472767" w:rsidP="00472767">
      <w:pPr>
        <w:pStyle w:val="ListBullet2"/>
      </w:pPr>
      <w:r>
        <w:t>I didnt need to do anything with the *.pem file or email address or anything! Just</w:t>
      </w:r>
    </w:p>
    <w:p w14:paraId="6650D84A" w14:textId="77777777" w:rsidR="00472767" w:rsidRDefault="00472767" w:rsidP="00D96B97">
      <w:pPr>
        <w:pStyle w:val="Unix"/>
      </w:pPr>
      <w:r>
        <w:t>import ee</w:t>
      </w:r>
    </w:p>
    <w:p w14:paraId="46866BF2" w14:textId="77777777" w:rsidR="00472767" w:rsidRDefault="00472767" w:rsidP="00D96B97">
      <w:pPr>
        <w:pStyle w:val="Unix"/>
      </w:pPr>
      <w:r>
        <w:t>ee.Initialize()</w:t>
      </w:r>
    </w:p>
    <w:p w14:paraId="2DE7ED52" w14:textId="77777777" w:rsidR="00472767" w:rsidRDefault="00472767" w:rsidP="00472767">
      <w:pPr>
        <w:pStyle w:val="ListBullet2"/>
      </w:pPr>
      <w:r>
        <w:t>Was still pointing to the old Anaconda Interpreter in andrewcottam/anaconda/bin - now at /anaconda</w:t>
      </w:r>
    </w:p>
    <w:p w14:paraId="3588246D" w14:textId="77777777" w:rsidR="00472767" w:rsidRPr="00C44D20" w:rsidRDefault="00472767" w:rsidP="00472767">
      <w:pPr>
        <w:pStyle w:val="ListBullet2"/>
      </w:pPr>
      <w:r>
        <w:t>This new configuration is written in the .pydevproject file which is ignored in the Git repo.</w:t>
      </w:r>
    </w:p>
    <w:p w14:paraId="28501841" w14:textId="48DBE21B" w:rsidR="008D3EEC" w:rsidRDefault="008D3EEC" w:rsidP="008D3EEC">
      <w:pPr>
        <w:pStyle w:val="Heading6"/>
      </w:pPr>
      <w:r>
        <w:t>On Windows</w:t>
      </w:r>
    </w:p>
    <w:p w14:paraId="367E0E7C" w14:textId="0B35990C" w:rsidR="008D3EEC" w:rsidRDefault="008D3EEC" w:rsidP="00E5562E">
      <w:pPr>
        <w:pStyle w:val="BodyText2"/>
      </w:pPr>
      <w:r>
        <w:t>15/2/17</w:t>
      </w:r>
      <w:r>
        <w:tab/>
        <w:t>Installing using conda</w:t>
      </w:r>
      <w:r w:rsidR="00DA13F3">
        <w:t xml:space="preserve"> (this isn’t the GEE library!)</w:t>
      </w:r>
      <w:r>
        <w:t>:</w:t>
      </w:r>
    </w:p>
    <w:p w14:paraId="2AE6A804" w14:textId="34CC2426" w:rsidR="008D3EEC" w:rsidRDefault="008D3EEC" w:rsidP="00D96B97">
      <w:pPr>
        <w:pStyle w:val="Unix"/>
      </w:pPr>
      <w:r>
        <w:t xml:space="preserve">conda install </w:t>
      </w:r>
      <w:r w:rsidRPr="008D3EEC">
        <w:t>google-api-python-client</w:t>
      </w:r>
    </w:p>
    <w:p w14:paraId="7FBAB260" w14:textId="77777777" w:rsidR="00D34F35" w:rsidRDefault="008D3EEC" w:rsidP="008D3EEC">
      <w:pPr>
        <w:pStyle w:val="BodyText2"/>
      </w:pPr>
      <w:r>
        <w:t>All the packages were found and listed OK, but in the step ‘Unlinking packages …’ it never goes beyond 0%.</w:t>
      </w:r>
      <w:r w:rsidR="004A0CA6">
        <w:t xml:space="preserve"> Deleted </w:t>
      </w:r>
      <w:r w:rsidR="002C1521">
        <w:t>‘</w:t>
      </w:r>
      <w:r w:rsidR="004A0CA6" w:rsidRPr="004A0CA6">
        <w:t>E:\cottaan\Anaconda</w:t>
      </w:r>
      <w:r w:rsidR="002C1521">
        <w:t>\</w:t>
      </w:r>
      <w:r w:rsidR="002C1521" w:rsidRPr="002C1521">
        <w:t>Anaconda.pid5424.conda_lock</w:t>
      </w:r>
      <w:r w:rsidR="002C1521">
        <w:t>’</w:t>
      </w:r>
      <w:r w:rsidR="004A0CA6">
        <w:t xml:space="preserve"> to see if that would help.</w:t>
      </w:r>
      <w:r w:rsidR="00A15F40">
        <w:t xml:space="preserve"> Nope. </w:t>
      </w:r>
    </w:p>
    <w:p w14:paraId="16939ADA" w14:textId="1C953CCC" w:rsidR="008D3EEC" w:rsidRDefault="00D34F35" w:rsidP="008D3EEC">
      <w:pPr>
        <w:pStyle w:val="BodyText2"/>
      </w:pPr>
      <w:r>
        <w:t>The following works</w:t>
      </w:r>
      <w:r w:rsidR="00D96B97">
        <w:t>:</w:t>
      </w:r>
    </w:p>
    <w:p w14:paraId="1961F798" w14:textId="65372146" w:rsidR="00D96B97" w:rsidRDefault="00D96B97" w:rsidP="00D96B97">
      <w:pPr>
        <w:pStyle w:val="Unix"/>
      </w:pPr>
      <w:r w:rsidRPr="00D96B97">
        <w:t>pip install earthengine-api</w:t>
      </w:r>
    </w:p>
    <w:p w14:paraId="0F0457CB" w14:textId="0286550D" w:rsidR="00D34F35" w:rsidRDefault="00D34F35" w:rsidP="00D34F35">
      <w:pPr>
        <w:pStyle w:val="BodyText2"/>
      </w:pPr>
      <w:r>
        <w:t xml:space="preserve">Now </w:t>
      </w:r>
      <w:hyperlink r:id="rId716" w:anchor="setting-up-authentication-credentials" w:history="1">
        <w:r w:rsidRPr="00D34F35">
          <w:rPr>
            <w:rStyle w:val="Hyperlink"/>
          </w:rPr>
          <w:t>Setting Up Authentication Credentials</w:t>
        </w:r>
      </w:hyperlink>
      <w:r>
        <w:t>.</w:t>
      </w:r>
      <w:r w:rsidR="001A2FE1">
        <w:t xml:space="preserve"> Testing and it works.</w:t>
      </w:r>
      <w:r w:rsidR="00A60AE9">
        <w:t xml:space="preserve"> But using a service account doesn’t:</w:t>
      </w:r>
    </w:p>
    <w:p w14:paraId="76799282" w14:textId="2DE5E149" w:rsidR="00A60AE9" w:rsidRDefault="00A60AE9" w:rsidP="00D34F35">
      <w:pPr>
        <w:pStyle w:val="BodyText2"/>
      </w:pPr>
      <w:r w:rsidRPr="00A60AE9">
        <w:t>OpenSSL.crypto.Error: [('asn1 encoding routines', 'ASN1_CHECK_TLEN', 'wrong tag'), ('asn1 encoding routines', 'ASN1_ITEM_EX_D2I', 'nested asn1 error')]</w:t>
      </w:r>
    </w:p>
    <w:p w14:paraId="67006EB5" w14:textId="22CCEF4D" w:rsidR="00A60AE9" w:rsidRPr="00D96B97" w:rsidRDefault="00A60AE9" w:rsidP="00D34F35">
      <w:pPr>
        <w:pStyle w:val="BodyText2"/>
      </w:pPr>
      <w:r>
        <w:t>Giving up on windows and trying on Cloud9.</w:t>
      </w:r>
    </w:p>
    <w:p w14:paraId="5FC74BE2" w14:textId="358658ED" w:rsidR="00B823AB" w:rsidRDefault="00B823AB" w:rsidP="00B823AB">
      <w:pPr>
        <w:pStyle w:val="Heading6"/>
      </w:pPr>
      <w:r>
        <w:t>On Ubuntu 14.04</w:t>
      </w:r>
    </w:p>
    <w:p w14:paraId="7E0E3EA1" w14:textId="39ED32BC" w:rsidR="00B823AB" w:rsidRDefault="00B823AB" w:rsidP="00E5562E">
      <w:pPr>
        <w:pStyle w:val="BodyText2"/>
      </w:pPr>
      <w:r>
        <w:t xml:space="preserve">17/2/17. Following instructions </w:t>
      </w:r>
      <w:hyperlink r:id="rId717" w:history="1">
        <w:r w:rsidRPr="00B823AB">
          <w:rPr>
            <w:rStyle w:val="Hyperlink"/>
          </w:rPr>
          <w:t>here</w:t>
        </w:r>
      </w:hyperlink>
      <w:r>
        <w:t xml:space="preserve"> on Cloud9.</w:t>
      </w:r>
      <w:r w:rsidR="00847805">
        <w:t xml:space="preserve"> On step 4:</w:t>
      </w:r>
    </w:p>
    <w:p w14:paraId="5BC01695" w14:textId="78D32140" w:rsidR="00847805" w:rsidRDefault="00847805" w:rsidP="00847805">
      <w:pPr>
        <w:pStyle w:val="Unix"/>
      </w:pPr>
      <w:r w:rsidRPr="00847805">
        <w:t>sudo pip install earthengine-api</w:t>
      </w:r>
    </w:p>
    <w:p w14:paraId="56AF8025" w14:textId="67F0864D" w:rsidR="00672F94" w:rsidRDefault="00672F94" w:rsidP="00847805">
      <w:pPr>
        <w:pStyle w:val="Unix"/>
      </w:pPr>
      <w:r>
        <w:t>..</w:t>
      </w:r>
      <w:r w:rsidR="00905722">
        <w:tab/>
      </w:r>
    </w:p>
    <w:p w14:paraId="1888520E" w14:textId="2FB2CA44" w:rsidR="00847805" w:rsidRDefault="00847805" w:rsidP="00847805">
      <w:pPr>
        <w:pStyle w:val="Unix"/>
      </w:pPr>
      <w:r w:rsidRPr="00847805">
        <w:t>ImportError: No module named packaging.version</w:t>
      </w:r>
    </w:p>
    <w:p w14:paraId="79067202" w14:textId="67B4A05B" w:rsidR="00905722" w:rsidRDefault="00905722" w:rsidP="00905722">
      <w:pPr>
        <w:pStyle w:val="BodyText2"/>
      </w:pPr>
      <w:r>
        <w:t>Trying the manual install:</w:t>
      </w:r>
    </w:p>
    <w:p w14:paraId="1778BB2C" w14:textId="1516EE59" w:rsidR="00905722" w:rsidRDefault="00905722" w:rsidP="00905722">
      <w:pPr>
        <w:pStyle w:val="Unix"/>
      </w:pPr>
      <w:r w:rsidRPr="00905722">
        <w:t>blishten:~/workspace $ sudo pip install google-api-python-client</w:t>
      </w:r>
    </w:p>
    <w:p w14:paraId="685018DF" w14:textId="5C96B1B4" w:rsidR="00905722" w:rsidRDefault="00905722" w:rsidP="00905722">
      <w:pPr>
        <w:pStyle w:val="Unix"/>
      </w:pPr>
      <w:r w:rsidRPr="00905722">
        <w:t xml:space="preserve">blishten:~/workspace $ wget </w:t>
      </w:r>
      <w:hyperlink r:id="rId718" w:anchor="md5=539b959b8c1ccc57786182b21f03fc09" w:history="1">
        <w:r w:rsidRPr="008A7A44">
          <w:rPr>
            <w:rStyle w:val="Hyperlink"/>
          </w:rPr>
          <w:t>https://pypi.python.org/packages/1e/b7/f1814d8f2bbf6411d03f837266cea2c3c70c89b95c8700a71f429ec8f555/earthengine-api-0.1.104.tar.gz#md5=539b959b8c1ccc57786182b21f03fc09</w:t>
        </w:r>
      </w:hyperlink>
    </w:p>
    <w:p w14:paraId="14FD8D16" w14:textId="353FBA9D" w:rsidR="00905722" w:rsidRDefault="00905722" w:rsidP="00905722">
      <w:pPr>
        <w:pStyle w:val="Unix"/>
      </w:pPr>
      <w:r w:rsidRPr="00905722">
        <w:t>blishten:~/workspace $ tar -zxvf earthengine-api-0.1.104.tar.gz</w:t>
      </w:r>
    </w:p>
    <w:p w14:paraId="53BF08DE" w14:textId="56B7234F" w:rsidR="00896F89" w:rsidRDefault="00896F89" w:rsidP="00905722">
      <w:pPr>
        <w:pStyle w:val="Unix"/>
      </w:pPr>
      <w:r>
        <w:t>blishten:~/workspace</w:t>
      </w:r>
      <w:r w:rsidRPr="00896F89">
        <w:t xml:space="preserve"> $ cd earthengine-api-0.1.104/</w:t>
      </w:r>
    </w:p>
    <w:p w14:paraId="4AD264FE" w14:textId="67C42561" w:rsidR="0009651A" w:rsidRDefault="0009651A" w:rsidP="00905722">
      <w:pPr>
        <w:pStyle w:val="Unix"/>
      </w:pPr>
      <w:r w:rsidRPr="0009651A">
        <w:t>blishten:~/workspace/earthengine-api-0.1.104 $ sudo pip install -U pip setuptools</w:t>
      </w:r>
      <w:r>
        <w:t xml:space="preserve">    # I had to add this to get the next step to work</w:t>
      </w:r>
    </w:p>
    <w:p w14:paraId="632D16BE" w14:textId="5C6E0416" w:rsidR="004052B4" w:rsidRDefault="004052B4" w:rsidP="00905722">
      <w:pPr>
        <w:pStyle w:val="Unix"/>
      </w:pPr>
      <w:r w:rsidRPr="004052B4">
        <w:t>blishten:~/workspace/earthengine-api-0.1.104 $ sudo python setup.py install</w:t>
      </w:r>
      <w:r w:rsidR="00C238BF">
        <w:t xml:space="preserve"> </w:t>
      </w:r>
    </w:p>
    <w:p w14:paraId="6E26CEF7" w14:textId="13DF7DB8" w:rsidR="00613418" w:rsidRDefault="00C238BF" w:rsidP="00905722">
      <w:pPr>
        <w:pStyle w:val="Unix"/>
      </w:pPr>
      <w:r w:rsidRPr="004052B4">
        <w:t xml:space="preserve">blishten:~/workspace/earthengine-api-0.1.104 $ </w:t>
      </w:r>
      <w:r w:rsidRPr="00C238BF">
        <w:t>earthengine authenticate</w:t>
      </w:r>
      <w:r>
        <w:t xml:space="preserve">   # However, this goes through the HTML pages in a poor version of a browser and you cant create the credentials file on your local machine as it fails on the page where you have to grant permissions</w:t>
      </w:r>
    </w:p>
    <w:p w14:paraId="7FE6BB9B" w14:textId="581F2975" w:rsidR="00C238BF" w:rsidRDefault="00C238BF" w:rsidP="00C238BF">
      <w:pPr>
        <w:pStyle w:val="BodyText2"/>
      </w:pPr>
      <w:r>
        <w:t>Tried using the Service Account credentials, but there was an error:</w:t>
      </w:r>
    </w:p>
    <w:p w14:paraId="307A5145" w14:textId="77777777" w:rsidR="00C238BF" w:rsidRDefault="00C238BF" w:rsidP="00C238BF">
      <w:pPr>
        <w:pStyle w:val="Unix"/>
      </w:pPr>
      <w:r w:rsidRPr="00C238BF">
        <w:t>EE_ACCOUNT = '525442053161-8dda6f3b6j7q54808s3tuboolvni3abt@developer.gserviceaccount.com'</w:t>
      </w:r>
    </w:p>
    <w:p w14:paraId="4BABCF01" w14:textId="77777777" w:rsidR="00C238BF" w:rsidRDefault="00C238BF" w:rsidP="00C238BF">
      <w:pPr>
        <w:pStyle w:val="Unix"/>
      </w:pPr>
      <w:r w:rsidRPr="00C238BF">
        <w:t>EE_PRIVATE_KEY_FILE = 'geeImageServer-d008159c5a32.pem'</w:t>
      </w:r>
    </w:p>
    <w:p w14:paraId="22C61E52" w14:textId="77777777" w:rsidR="00C238BF" w:rsidRDefault="00C238BF" w:rsidP="00C238BF">
      <w:pPr>
        <w:pStyle w:val="Unix"/>
      </w:pPr>
      <w:r w:rsidRPr="00C238BF">
        <w:t>EE_CREDENTIALS = ee.ServiceAccountCredentials(EE_ACCOUNT, EE_PRIVATE_KEY_FILE)</w:t>
      </w:r>
    </w:p>
    <w:p w14:paraId="0BBC6838" w14:textId="389AB95E" w:rsidR="00C238BF" w:rsidRDefault="00C238BF" w:rsidP="00C238BF">
      <w:pPr>
        <w:pStyle w:val="Unix"/>
      </w:pPr>
      <w:r>
        <w:t>..</w:t>
      </w:r>
    </w:p>
    <w:p w14:paraId="3E864CF7" w14:textId="3F5680F9" w:rsidR="00C238BF" w:rsidRDefault="00C238BF" w:rsidP="00C238BF">
      <w:pPr>
        <w:pStyle w:val="Unix"/>
      </w:pPr>
      <w:r w:rsidRPr="00C238BF">
        <w:t>AttributeError: 'module' object has no attribute 'SignedJwtAssertionCredentials'</w:t>
      </w:r>
    </w:p>
    <w:p w14:paraId="749EB768" w14:textId="13343B82" w:rsidR="00471D69" w:rsidRDefault="00471D69" w:rsidP="00471D69">
      <w:pPr>
        <w:pStyle w:val="BodyText2"/>
      </w:pPr>
      <w:r>
        <w:t>Do this to fix the version of oauth2client that is used and try again:</w:t>
      </w:r>
    </w:p>
    <w:p w14:paraId="3616CA84" w14:textId="55660ED1" w:rsidR="00471D69" w:rsidRDefault="008F0829" w:rsidP="00471D69">
      <w:pPr>
        <w:pStyle w:val="Unix"/>
      </w:pPr>
      <w:r>
        <w:t xml:space="preserve">sudo </w:t>
      </w:r>
      <w:r w:rsidR="00471D69" w:rsidRPr="00471D69">
        <w:t>pip install oauth2client==1.5.2</w:t>
      </w:r>
    </w:p>
    <w:p w14:paraId="77BC1BF6" w14:textId="438E91EB" w:rsidR="006B4F81" w:rsidRDefault="006B4F81" w:rsidP="006B4F81">
      <w:pPr>
        <w:pStyle w:val="BodyText2"/>
      </w:pPr>
      <w:r>
        <w:t>Works:</w:t>
      </w:r>
    </w:p>
    <w:p w14:paraId="79C7C886" w14:textId="77777777" w:rsidR="006B4F81" w:rsidRDefault="006B4F81" w:rsidP="006B4F81">
      <w:pPr>
        <w:pStyle w:val="Unix"/>
      </w:pPr>
      <w:r w:rsidRPr="00C238BF">
        <w:t>EE_CREDENTIALS = ee.ServiceAccountCredentials(EE_ACCOUNT, EE_PRIVATE_KEY_FILE)</w:t>
      </w:r>
    </w:p>
    <w:p w14:paraId="58200584" w14:textId="77777777" w:rsidR="00A648FF" w:rsidRDefault="00A648FF" w:rsidP="00471D69">
      <w:pPr>
        <w:pStyle w:val="Unix"/>
      </w:pPr>
      <w:r w:rsidRPr="00A648FF">
        <w:t>ee.Initialize(EE_CREDENTIALS)</w:t>
      </w:r>
    </w:p>
    <w:p w14:paraId="42EA47EF" w14:textId="77777777" w:rsidR="00472767" w:rsidRDefault="00472767" w:rsidP="00472767">
      <w:pPr>
        <w:pStyle w:val="Heading6"/>
      </w:pPr>
      <w:r>
        <w:t>Issues</w:t>
      </w:r>
    </w:p>
    <w:p w14:paraId="30D6699A" w14:textId="77777777" w:rsidR="00472767" w:rsidRDefault="00472767" w:rsidP="00472767">
      <w:pPr>
        <w:pStyle w:val="Heading7"/>
      </w:pPr>
      <w:r>
        <w:t>Source control of EE library</w:t>
      </w:r>
    </w:p>
    <w:p w14:paraId="2C9E0141" w14:textId="77777777" w:rsidR="00472767" w:rsidRDefault="00472767" w:rsidP="00472767">
      <w:pPr>
        <w:pStyle w:val="BodyText2"/>
      </w:pPr>
      <w:r>
        <w:lastRenderedPageBreak/>
        <w:t xml:space="preserve">Some things work using ee on my local machine that don’t on the h05 machine. Not sure why! Probably a version issue, but the specific function that isn’t working reduceToVectors was introduced in April 2013 so we must have the latest version. But when you do the following on my machine: </w:t>
      </w:r>
    </w:p>
    <w:p w14:paraId="44A2D8F4" w14:textId="77777777" w:rsidR="00472767" w:rsidRDefault="00472767" w:rsidP="00472767">
      <w:pPr>
        <w:pStyle w:val="Code"/>
      </w:pPr>
      <w:r>
        <w:t>tmpImage = ee.Image('LANDSAT/LC8_L1T_TOA/LC82330772014009LGN00')</w:t>
      </w:r>
    </w:p>
    <w:p w14:paraId="3669E747" w14:textId="77777777" w:rsidR="00472767" w:rsidRDefault="00472767" w:rsidP="00472767">
      <w:pPr>
        <w:pStyle w:val="Code"/>
      </w:pPr>
      <w:r>
        <w:t>tmpImage.reduceToVectors()</w:t>
      </w:r>
    </w:p>
    <w:p w14:paraId="17DA5215" w14:textId="77777777" w:rsidR="00472767" w:rsidRDefault="00472767" w:rsidP="00472767">
      <w:pPr>
        <w:pStyle w:val="Code"/>
      </w:pPr>
      <w:r>
        <w:t>print dir(tmpImage)</w:t>
      </w:r>
    </w:p>
    <w:p w14:paraId="2D8BA774" w14:textId="77777777" w:rsidR="00472767" w:rsidRDefault="00472767" w:rsidP="00472767">
      <w:pPr>
        <w:pStyle w:val="BodyText2"/>
      </w:pPr>
      <w:r>
        <w:t>You get the reduceToVectors listed – but not on the h05 machine! In WinSCP comparing the local files in ‘</w:t>
      </w:r>
      <w:r w:rsidRPr="00906820">
        <w:t>C:\Anaconda\Lib\site-packages\ee</w:t>
      </w:r>
      <w:r>
        <w:t>’ with those on the remote machine ‘h05-dev-vm3</w:t>
      </w:r>
      <w:r w:rsidRPr="00906820">
        <w:t>/usr/lib/python2.6/site-packages/ee</w:t>
      </w:r>
      <w:r>
        <w:t>’ there are lots of differences. Shall I just overwrite the remote files? Maybe – copying the old files from h05 to ‘</w:t>
      </w:r>
      <w:r w:rsidRPr="00906820">
        <w:t>C:\Anaconda\Lib\site-packages\ee</w:t>
      </w:r>
      <w:r>
        <w:t>\old stuff’ just in case. OK – it was using that an dit was out of date as lots of things are now not working. Reverting to old libraries. The ‘</w:t>
      </w:r>
      <w:r w:rsidRPr="003A5F3F">
        <w:t>C:\Anaconda\Lib\site-packages\ee</w:t>
      </w:r>
      <w:r>
        <w:t xml:space="preserve">’ folder contains the apifunction.py module and at line 96 it uses dict comprehensions which are Python 2.7+!!! How can these work in IPython – because if you type </w:t>
      </w:r>
    </w:p>
    <w:p w14:paraId="61A3CCFA" w14:textId="77777777" w:rsidR="00472767" w:rsidRDefault="00472767" w:rsidP="00472767">
      <w:pPr>
        <w:pStyle w:val="Code"/>
      </w:pPr>
      <w:r w:rsidRPr="001843C4">
        <w:t>print sys.version</w:t>
      </w:r>
    </w:p>
    <w:p w14:paraId="63FB89BB" w14:textId="77777777" w:rsidR="00472767" w:rsidRDefault="00472767" w:rsidP="00472767">
      <w:pPr>
        <w:pStyle w:val="BodyText2"/>
      </w:pPr>
      <w:r>
        <w:t>You will see that it is using Python 2.7 (</w:t>
      </w:r>
      <w:r w:rsidRPr="001843C4">
        <w:t>2.7.5 |Anaconda 1.8.0 (32-bit)| (default, Jul  1 2013, 12:41:55) [MSC v.1500 32 bit (Intel)]</w:t>
      </w:r>
      <w:r>
        <w:t>). There is no Python 2.7 on h05 machine! Maybe I could just update the Image.py module and hope that the reduceToVectors works! Didn’t work – presumably the method is not in the Image module but the apifunction or something!</w:t>
      </w:r>
    </w:p>
    <w:p w14:paraId="43DFAEE3" w14:textId="77777777" w:rsidR="00472767" w:rsidRDefault="00472767" w:rsidP="00472767">
      <w:pPr>
        <w:pStyle w:val="BodyText2"/>
      </w:pPr>
      <w:r>
        <w:t>How do you know what version of GEE you are using? In the ‘</w:t>
      </w:r>
      <w:r w:rsidRPr="00D63685">
        <w:t>E:\cottaan\Aptana Studio 3\Aptana Studio Workspaces\Python Workspace\earthengine-api\python</w:t>
      </w:r>
      <w:r>
        <w:t xml:space="preserve">\setup.py’ file there is a constant </w:t>
      </w:r>
      <w:r w:rsidRPr="00D63685">
        <w:t>VERSION = '0.1.24'</w:t>
      </w:r>
      <w:r>
        <w:t>. I cant see any dict comprehensions in the source code? Maybe its just in the one installed on ‘</w:t>
      </w:r>
      <w:r w:rsidRPr="003A5F3F">
        <w:t>C:\Anaconda\Lib\site-packages\ee</w:t>
      </w:r>
      <w:r>
        <w:t>’. Where did that come from? Weird – trying on h05 to get the api signature and it is getting the reduceToVectors!</w:t>
      </w:r>
    </w:p>
    <w:p w14:paraId="77452024" w14:textId="77777777" w:rsidR="00472767" w:rsidRDefault="00472767" w:rsidP="00472767">
      <w:pPr>
        <w:pStyle w:val="BodyText2"/>
      </w:pPr>
      <w:r>
        <w:t>Google changed their source code in v 0.1.4 to remove all dict comprehensions and from 0.1.5 onwards the dict comprehension in the apifunction.py file has gone. Even through the methods are returned by the API in Python 2.6 the following methods are missing on the image class: bandNames, bandTypes, bilinearSample, bitwiseNot. I found out the problem – I was using the API which I had cached on the server!! Need to refetch it.</w:t>
      </w:r>
    </w:p>
    <w:p w14:paraId="31EEF193" w14:textId="77777777" w:rsidR="00472767" w:rsidRDefault="00472767" w:rsidP="00472767">
      <w:pPr>
        <w:pStyle w:val="BodyText2"/>
      </w:pPr>
      <w:r>
        <w:t>In July 2014 a __version__ property was added to ee. The version I am using on my desktop is pre-that so I need to update it.</w:t>
      </w:r>
    </w:p>
    <w:p w14:paraId="36B66ED7" w14:textId="77777777" w:rsidR="00472767" w:rsidRDefault="00472767" w:rsidP="00472767">
      <w:pPr>
        <w:pStyle w:val="Heading7"/>
      </w:pPr>
      <w:r w:rsidRPr="00BF6EE4">
        <w:t>'module' object has no attribute 'HAVE_DECL_MPZ_POWM_SEC'</w:t>
      </w:r>
    </w:p>
    <w:p w14:paraId="0FC7112A" w14:textId="77777777" w:rsidR="00472767" w:rsidRDefault="00472767" w:rsidP="00472767">
      <w:pPr>
        <w:pStyle w:val="BodyText2"/>
      </w:pPr>
      <w:r>
        <w:t xml:space="preserve">After upgrading to the newest version of GEE I now have this error on both dev and prod. </w:t>
      </w:r>
      <w:hyperlink r:id="rId719" w:history="1">
        <w:r w:rsidRPr="00AD22F6">
          <w:rPr>
            <w:rStyle w:val="Hyperlink"/>
          </w:rPr>
          <w:t>This</w:t>
        </w:r>
      </w:hyperlink>
      <w:r>
        <w:t xml:space="preserve"> worked on the dev machine:</w:t>
      </w:r>
    </w:p>
    <w:p w14:paraId="62EA30AD" w14:textId="77777777" w:rsidR="00472767" w:rsidRDefault="00472767" w:rsidP="00D96B97">
      <w:pPr>
        <w:pStyle w:val="Unix"/>
      </w:pPr>
      <w:r w:rsidRPr="00AD22F6">
        <w:t>yum remove python-crypto</w:t>
      </w:r>
    </w:p>
    <w:p w14:paraId="4D5A546F" w14:textId="77777777" w:rsidR="00472767" w:rsidRDefault="00472767" w:rsidP="00472767">
      <w:pPr>
        <w:pStyle w:val="Heading7"/>
      </w:pPr>
      <w:r>
        <w:t>Failing to install Google APIs Client Library</w:t>
      </w:r>
    </w:p>
    <w:p w14:paraId="1D65FC45" w14:textId="77777777" w:rsidR="00472767" w:rsidRDefault="00472767" w:rsidP="00472767">
      <w:pPr>
        <w:pStyle w:val="BodyText2"/>
      </w:pPr>
      <w:r>
        <w:t>You have to have this to be able to authenticate and when I try to install pyOpenSSL I get errors:</w:t>
      </w:r>
    </w:p>
    <w:p w14:paraId="6C8BA3A7" w14:textId="77777777" w:rsidR="00472767" w:rsidRDefault="00472767" w:rsidP="00D96B97">
      <w:pPr>
        <w:pStyle w:val="Unix"/>
      </w:pPr>
      <w:r w:rsidRPr="00316E85">
        <w:t>[webuser@h05-dev-vm3 python]$ pip install 'pyOpenSSL&gt;=0.11'&gt;text.txt</w:t>
      </w:r>
    </w:p>
    <w:p w14:paraId="44122D89" w14:textId="77777777" w:rsidR="00472767" w:rsidRDefault="00472767" w:rsidP="00D96B97">
      <w:pPr>
        <w:pStyle w:val="Unix"/>
      </w:pPr>
      <w:r>
        <w:t>..</w:t>
      </w:r>
    </w:p>
    <w:p w14:paraId="0869C1F5" w14:textId="77777777" w:rsidR="00472767" w:rsidRDefault="00472767" w:rsidP="00D96B97">
      <w:pPr>
        <w:pStyle w:val="Unix"/>
      </w:pPr>
      <w:r>
        <w:t>Installing collected packages: cryptography, cffi, enum34, pycparser, ordereddict</w:t>
      </w:r>
    </w:p>
    <w:p w14:paraId="5C4277AB" w14:textId="77777777" w:rsidR="00472767" w:rsidRDefault="00472767" w:rsidP="00D96B97">
      <w:pPr>
        <w:pStyle w:val="Unix"/>
      </w:pPr>
      <w:r>
        <w:t xml:space="preserve">  Running setup.py install for cryptography</w:t>
      </w:r>
    </w:p>
    <w:p w14:paraId="7CF5C6A4" w14:textId="77777777" w:rsidR="00472767" w:rsidRDefault="00472767" w:rsidP="00D96B97">
      <w:pPr>
        <w:pStyle w:val="Unix"/>
      </w:pPr>
      <w:r>
        <w:t xml:space="preserve">    Package libffi was not found in the pkg-config search path.</w:t>
      </w:r>
    </w:p>
    <w:p w14:paraId="7BD27484" w14:textId="77777777" w:rsidR="00472767" w:rsidRDefault="00472767" w:rsidP="00D96B97">
      <w:pPr>
        <w:pStyle w:val="Unix"/>
      </w:pPr>
      <w:r>
        <w:t>..</w:t>
      </w:r>
    </w:p>
    <w:p w14:paraId="53CCDE5E" w14:textId="77777777" w:rsidR="00472767" w:rsidRDefault="00472767" w:rsidP="00D96B97">
      <w:pPr>
        <w:pStyle w:val="Unix"/>
      </w:pPr>
      <w:r>
        <w:t xml:space="preserve">      File "/usr/lib/python2.6/site-packages/setuptools/command/easy_install.py", line 949, in run_setup</w:t>
      </w:r>
    </w:p>
    <w:p w14:paraId="757BA412" w14:textId="77777777" w:rsidR="00472767" w:rsidRDefault="00472767" w:rsidP="00D96B97">
      <w:pPr>
        <w:pStyle w:val="Unix"/>
      </w:pPr>
      <w:r>
        <w:t xml:space="preserve">        raise DistutilsError("Setup script exited with %s" % (v.args[0],))</w:t>
      </w:r>
    </w:p>
    <w:p w14:paraId="23524445" w14:textId="77777777" w:rsidR="00472767" w:rsidRDefault="00472767" w:rsidP="00D96B97">
      <w:pPr>
        <w:pStyle w:val="Unix"/>
      </w:pPr>
      <w:r>
        <w:t xml:space="preserve">    distutils.errors.DistutilsError: Setup script exited with error: command 'gcc' failed with exit status 1</w:t>
      </w:r>
    </w:p>
    <w:p w14:paraId="2611DD1D" w14:textId="77777777" w:rsidR="00472767" w:rsidRDefault="00472767" w:rsidP="00D96B97">
      <w:pPr>
        <w:pStyle w:val="Unix"/>
      </w:pPr>
      <w:r>
        <w:t xml:space="preserve">    Complete output from command /usr/bin/python -c "import setuptools;__file__='/tmp/pip-build/cryptography/setup.py';exec(compile(open(__file__).read().replace('\r\n', '\n'), __file__, 'exec'))" install --record /tmp/pip-DxfGw9-record/install-record.txt --single-version-externally-managed:</w:t>
      </w:r>
    </w:p>
    <w:p w14:paraId="165C7768" w14:textId="77777777" w:rsidR="00472767" w:rsidRDefault="00472767" w:rsidP="00D96B97">
      <w:pPr>
        <w:pStyle w:val="Unix"/>
      </w:pPr>
      <w:r>
        <w:t xml:space="preserve">    Package libffi was not found in the pkg-config search path.</w:t>
      </w:r>
    </w:p>
    <w:p w14:paraId="745D8A66" w14:textId="77777777" w:rsidR="00472767" w:rsidRDefault="00472767" w:rsidP="00D96B97">
      <w:pPr>
        <w:pStyle w:val="Unix"/>
      </w:pPr>
    </w:p>
    <w:p w14:paraId="43935F0B" w14:textId="77777777" w:rsidR="00472767" w:rsidRDefault="00472767" w:rsidP="00D96B97">
      <w:pPr>
        <w:pStyle w:val="Unix"/>
      </w:pPr>
      <w:r>
        <w:t>Perhaps you should add the directory containing `libffi.pc' to the PKG_CONFIG_PATH environment variable</w:t>
      </w:r>
    </w:p>
    <w:p w14:paraId="07B209BB" w14:textId="77777777" w:rsidR="00472767" w:rsidRPr="00316E85" w:rsidRDefault="00472767" w:rsidP="00472767">
      <w:pPr>
        <w:pStyle w:val="BodyText2"/>
      </w:pPr>
      <w:r>
        <w:t>You need to install the libffi-devel library! pip install libffi-devel</w:t>
      </w:r>
    </w:p>
    <w:p w14:paraId="542C1184" w14:textId="77777777" w:rsidR="00472767" w:rsidRDefault="00472767" w:rsidP="00472767">
      <w:pPr>
        <w:pStyle w:val="Heading5"/>
      </w:pPr>
      <w:r>
        <w:t>Updating</w:t>
      </w:r>
    </w:p>
    <w:p w14:paraId="39A8D2D7" w14:textId="77777777" w:rsidR="00472767" w:rsidRDefault="00472767" w:rsidP="00472767">
      <w:pPr>
        <w:pStyle w:val="Heading6"/>
      </w:pPr>
      <w:r>
        <w:t>Windows</w:t>
      </w:r>
    </w:p>
    <w:p w14:paraId="1CAD4C70" w14:textId="77777777" w:rsidR="00472767" w:rsidRDefault="00472767" w:rsidP="00472767">
      <w:pPr>
        <w:pStyle w:val="BodyText2"/>
      </w:pPr>
      <w:r>
        <w:t>On my Windows machine manually uninstalling the Google Earth Engine API as the pip uninstall didn’t work. Removing folder</w:t>
      </w:r>
      <w:r w:rsidRPr="003F78C5">
        <w:t xml:space="preserve"> </w:t>
      </w:r>
      <w:r>
        <w:t>‘</w:t>
      </w:r>
      <w:r w:rsidRPr="003F78C5">
        <w:t>C:\Anaconda\lib\site-packages</w:t>
      </w:r>
      <w:r>
        <w:t>\ee’. Deleting ‘</w:t>
      </w:r>
      <w:r w:rsidRPr="007702A7">
        <w:t>E:\cottaan\My Documents\Downloads\dist\earthengine-api-0.1.2\dist</w:t>
      </w:r>
      <w:r>
        <w:t>\</w:t>
      </w:r>
      <w:r w:rsidRPr="007702A7">
        <w:t>earthengine_api-0.1.2-py2.7.egg</w:t>
      </w:r>
      <w:r>
        <w:t>’ – there are a few version of the earthengine_api – 0.1.2 (2/1/14), 0.1.4, 0.1.5 (5/5/14). Now reinstalling:</w:t>
      </w:r>
    </w:p>
    <w:p w14:paraId="3F5A1F5B" w14:textId="77777777" w:rsidR="00472767" w:rsidRDefault="00472767" w:rsidP="00D96B97">
      <w:pPr>
        <w:pStyle w:val="Unix"/>
      </w:pPr>
      <w:r w:rsidRPr="0072084E">
        <w:t>C:\Users\cottaan&gt;pip install earthengine-api</w:t>
      </w:r>
    </w:p>
    <w:p w14:paraId="7F71C883" w14:textId="77777777" w:rsidR="00472767" w:rsidRDefault="00472767" w:rsidP="00472767">
      <w:pPr>
        <w:pStyle w:val="BodyText2"/>
      </w:pPr>
      <w:r>
        <w:lastRenderedPageBreak/>
        <w:t>Now there is a property called __version__ and it reports 0.1.42. This version was released on Jan 15 2015. In theory, to upgrade:</w:t>
      </w:r>
    </w:p>
    <w:p w14:paraId="4B263D5B" w14:textId="77777777" w:rsidR="00472767" w:rsidRDefault="00472767" w:rsidP="00D96B97">
      <w:pPr>
        <w:pStyle w:val="Unix"/>
      </w:pPr>
      <w:r w:rsidRPr="00BC24A2">
        <w:t xml:space="preserve">pip install earthengine-api </w:t>
      </w:r>
      <w:r>
        <w:t>–</w:t>
      </w:r>
      <w:r w:rsidRPr="00BC24A2">
        <w:t>upgrade</w:t>
      </w:r>
    </w:p>
    <w:p w14:paraId="150C97F7" w14:textId="77777777" w:rsidR="00472767" w:rsidRDefault="00472767" w:rsidP="00472767">
      <w:pPr>
        <w:pStyle w:val="BodyText2"/>
      </w:pPr>
      <w:r>
        <w:t>But this failed when the earthengine API was on version 0.1.42. Trying again on 14/4/16 but pip wont upgrade to the latest version of the API so resorting to pulling the code from github. Cloned repo in ‘</w:t>
      </w:r>
      <w:r w:rsidRPr="0038535E">
        <w:t>E:\cottaan\My Documents\github repos\earthengine-api</w:t>
      </w:r>
      <w:r>
        <w:t>’. Pulling and physically copying the Python API (ee) to ‘</w:t>
      </w:r>
      <w:r w:rsidRPr="0038535E">
        <w:t>E:\cottaan\My Documents\github repos\geeImageServer</w:t>
      </w:r>
      <w:r>
        <w:t>\ee’ and ‘</w:t>
      </w:r>
      <w:r w:rsidRPr="0038535E">
        <w:t>C:\Anaconda\lib\site-packages\</w:t>
      </w:r>
      <w:r>
        <w:t>ee’. Updated to 0.1.78 on 14/4/16.</w:t>
      </w:r>
    </w:p>
    <w:p w14:paraId="1F2E9249" w14:textId="77777777" w:rsidR="00472767" w:rsidRPr="00696F73" w:rsidRDefault="00472767" w:rsidP="00472767">
      <w:pPr>
        <w:pStyle w:val="BodyText2"/>
      </w:pPr>
      <w:r>
        <w:t>30/8/2016</w:t>
      </w:r>
      <w:r>
        <w:tab/>
        <w:t>Synced in ‘GitHub for Windows’ and copied v0.1.93 to the folders above</w:t>
      </w:r>
    </w:p>
    <w:p w14:paraId="58AEACCC" w14:textId="77777777" w:rsidR="00472767" w:rsidRDefault="00472767" w:rsidP="00472767">
      <w:pPr>
        <w:pStyle w:val="Heading6"/>
      </w:pPr>
      <w:r>
        <w:t>Unix</w:t>
      </w:r>
    </w:p>
    <w:p w14:paraId="4027E361" w14:textId="77777777" w:rsidR="00472767" w:rsidRDefault="00472767" w:rsidP="00472767">
      <w:pPr>
        <w:pStyle w:val="BodyText2"/>
      </w:pPr>
      <w:r>
        <w:t>In theory, to upgrade on UNIX:</w:t>
      </w:r>
    </w:p>
    <w:p w14:paraId="554ACED6" w14:textId="77777777" w:rsidR="00472767" w:rsidRDefault="00472767" w:rsidP="00D96B97">
      <w:pPr>
        <w:pStyle w:val="Unix"/>
      </w:pPr>
      <w:r w:rsidRPr="00BC24A2">
        <w:t xml:space="preserve">pip install earthengine-api </w:t>
      </w:r>
      <w:r>
        <w:t>–</w:t>
      </w:r>
      <w:r w:rsidRPr="00BC24A2">
        <w:t>upgrade</w:t>
      </w:r>
    </w:p>
    <w:p w14:paraId="31EDD656" w14:textId="77777777" w:rsidR="00472767" w:rsidRPr="00135220" w:rsidRDefault="00472767" w:rsidP="00472767">
      <w:pPr>
        <w:pStyle w:val="BodyText2"/>
      </w:pPr>
      <w:r>
        <w:t>But after running on h05-dev-vm3 the version was still 0.1.44.</w:t>
      </w:r>
    </w:p>
    <w:p w14:paraId="0C447EFB" w14:textId="77777777" w:rsidR="00472767" w:rsidRDefault="00472767" w:rsidP="00472767">
      <w:pPr>
        <w:pStyle w:val="Heading5"/>
      </w:pPr>
      <w:r>
        <w:t>Developing</w:t>
      </w:r>
    </w:p>
    <w:p w14:paraId="3AC81F94" w14:textId="77777777" w:rsidR="00472767" w:rsidRDefault="00472767" w:rsidP="00472767">
      <w:pPr>
        <w:pStyle w:val="BodyText2"/>
      </w:pPr>
      <w:r>
        <w:t xml:space="preserve">There is no proper documentation for the Python API, but you can use the example code from Google Code </w:t>
      </w:r>
      <w:hyperlink r:id="rId720" w:history="1">
        <w:r w:rsidRPr="00DD3924">
          <w:rPr>
            <w:rStyle w:val="Hyperlink"/>
          </w:rPr>
          <w:t>here</w:t>
        </w:r>
      </w:hyperlink>
      <w:r>
        <w:t xml:space="preserve">. </w:t>
      </w:r>
    </w:p>
    <w:p w14:paraId="2A7033AE" w14:textId="77777777" w:rsidR="00472767" w:rsidRDefault="00472767" w:rsidP="00472767">
      <w:pPr>
        <w:pStyle w:val="Heading6"/>
      </w:pPr>
      <w:r>
        <w:t>API</w:t>
      </w:r>
    </w:p>
    <w:p w14:paraId="2D7B558E" w14:textId="77777777" w:rsidR="00472767" w:rsidRDefault="00472767" w:rsidP="00472767">
      <w:pPr>
        <w:pStyle w:val="BodyText2"/>
      </w:pPr>
      <w:r>
        <w:t xml:space="preserve">In the Python API classes are generated dynamically at runtime but are documented by using help(ee). e.g. the following classes are in the ee._generatedClasses array: </w:t>
      </w:r>
      <w:r w:rsidRPr="003B616E">
        <w:t>[u'Kernel', u'Dictionary', u'Reducer', u'SelectorSet', u'Classifier']</w:t>
      </w:r>
      <w:r>
        <w:t>. To get a list of the class methods from the Earth Engine Front-end:</w:t>
      </w:r>
    </w:p>
    <w:p w14:paraId="6F8DFD07" w14:textId="77777777" w:rsidR="00472767" w:rsidRDefault="00472767" w:rsidP="00472767">
      <w:pPr>
        <w:pStyle w:val="Code"/>
      </w:pPr>
      <w:r w:rsidRPr="00193823">
        <w:t>print ee.ApiFunction.allSignatures()</w:t>
      </w:r>
    </w:p>
    <w:p w14:paraId="3530EA95" w14:textId="77777777" w:rsidR="00472767" w:rsidRDefault="00472767" w:rsidP="00472767">
      <w:pPr>
        <w:pStyle w:val="BodyText2"/>
      </w:pPr>
      <w:r>
        <w:t xml:space="preserve">The list of signatures for 28/8/2013 is </w:t>
      </w:r>
      <w:hyperlink r:id="rId721" w:anchor="file-google-earth-engine-signatures" w:history="1">
        <w:r w:rsidRPr="006F16EE">
          <w:rPr>
            <w:rStyle w:val="Hyperlink"/>
          </w:rPr>
          <w:t>here</w:t>
        </w:r>
      </w:hyperlink>
      <w:r>
        <w:t xml:space="preserve"> as a GIST. There are also additional methods that are part of Javascript API but not in the Python API, e.g. ee.Algorithms. Where are these in the Python API, e.g. </w:t>
      </w:r>
      <w:r w:rsidRPr="00543935">
        <w:t>CannyEdgeDetector</w:t>
      </w:r>
      <w:r>
        <w:t xml:space="preserve">? This is an unbound algorithm - see </w:t>
      </w:r>
      <w:hyperlink r:id="rId722" w:history="1">
        <w:r w:rsidRPr="00CD5A1A">
          <w:rPr>
            <w:rStyle w:val="Hyperlink"/>
          </w:rPr>
          <w:t>here</w:t>
        </w:r>
      </w:hyperlink>
      <w:r>
        <w:t xml:space="preserve">. Support was added for calling unbound algorithms in the Python API in </w:t>
      </w:r>
      <w:hyperlink r:id="rId723" w:anchor="!searchin/google-earth-engine-developers/$20Algorithms$20python/google-earth-engine-developers/7-sp7DN6dzQ/4bd0i-Tqs0wJ" w:history="1">
        <w:r w:rsidRPr="00475D95">
          <w:rPr>
            <w:rStyle w:val="Hyperlink"/>
          </w:rPr>
          <w:t>this</w:t>
        </w:r>
      </w:hyperlink>
      <w:r>
        <w:t xml:space="preserve"> version. Need to update my local version - or use source. Done. The ee.Algorithms.items() basically lists all of the signatures that are not hidden so some like the LandsatBAI are not in this list.</w:t>
      </w:r>
    </w:p>
    <w:p w14:paraId="30A4257B" w14:textId="77777777" w:rsidR="00472767" w:rsidRDefault="00472767" w:rsidP="00472767">
      <w:pPr>
        <w:pStyle w:val="BodyText2"/>
      </w:pPr>
      <w:r>
        <w:t>On the server, I am caching the GEE API using the method ‘</w:t>
      </w:r>
      <w:r w:rsidRPr="00F34327">
        <w:t>createGoogleAPIJson</w:t>
      </w:r>
      <w:r>
        <w:t>’ in the services module. Rebuilt the cached API and now it works!</w:t>
      </w:r>
    </w:p>
    <w:p w14:paraId="243EA0E0" w14:textId="77777777" w:rsidR="00472767" w:rsidRDefault="00472767" w:rsidP="00472767">
      <w:pPr>
        <w:pStyle w:val="Heading6"/>
      </w:pPr>
      <w:r>
        <w:t>Migrating from Javascript to Python</w:t>
      </w:r>
    </w:p>
    <w:p w14:paraId="11AE65E7" w14:textId="77777777" w:rsidR="00472767" w:rsidRDefault="00472767" w:rsidP="00472767">
      <w:pPr>
        <w:pStyle w:val="ListBullet"/>
      </w:pPr>
      <w:r>
        <w:t>Cannot get ee.List.iterate() to work in Python at all. ee.List.map() works fine</w:t>
      </w:r>
    </w:p>
    <w:p w14:paraId="6A880F0E" w14:textId="77777777" w:rsidR="00472767" w:rsidRDefault="00472767" w:rsidP="00472767">
      <w:pPr>
        <w:pStyle w:val="ListBullet"/>
      </w:pPr>
      <w:r>
        <w:t>Replace all null values with None</w:t>
      </w:r>
    </w:p>
    <w:p w14:paraId="00B67883" w14:textId="77777777" w:rsidR="00472767" w:rsidRDefault="00472767" w:rsidP="00472767">
      <w:pPr>
        <w:pStyle w:val="ListBullet"/>
      </w:pPr>
      <w:r>
        <w:t>Remove all ; at the end of lines</w:t>
      </w:r>
    </w:p>
    <w:p w14:paraId="7339E6B2" w14:textId="77777777" w:rsidR="00472767" w:rsidRDefault="00472767" w:rsidP="00472767">
      <w:pPr>
        <w:pStyle w:val="ListBullet"/>
      </w:pPr>
      <w:r>
        <w:t>Remove all var declarations</w:t>
      </w:r>
    </w:p>
    <w:p w14:paraId="0F5421D8" w14:textId="77777777" w:rsidR="00472767" w:rsidRDefault="00472767" w:rsidP="00472767">
      <w:pPr>
        <w:pStyle w:val="ListBullet"/>
      </w:pPr>
      <w:r>
        <w:t>Replace all false with False and true with True</w:t>
      </w:r>
    </w:p>
    <w:p w14:paraId="29A31F21" w14:textId="77777777" w:rsidR="00472767" w:rsidRDefault="00472767" w:rsidP="00472767">
      <w:pPr>
        <w:pStyle w:val="ListBullet"/>
      </w:pPr>
      <w:r>
        <w:t xml:space="preserve">Replace Javascript json object references with Python dicts, e.g. </w:t>
      </w:r>
      <w:r w:rsidRPr="009E306C">
        <w:t>sensor.SWIR1</w:t>
      </w:r>
      <w:r>
        <w:t xml:space="preserve"> becomes sensor[‘SWIR1’] in Python</w:t>
      </w:r>
    </w:p>
    <w:p w14:paraId="71EE0FA6" w14:textId="77777777" w:rsidR="00472767" w:rsidRDefault="00472767" w:rsidP="00472767">
      <w:pPr>
        <w:pStyle w:val="ListBullet"/>
      </w:pPr>
      <w:r>
        <w:t xml:space="preserve">Python wont concatenate str and int values, whereas Javascript will AND IT MAY NOT TELL YOU. You have to explicitly convert numbers to strings using ee.Number.format() before any string methods can be used, e.g. cat(). This is a gotcha and took my ages to resolve. </w:t>
      </w:r>
    </w:p>
    <w:p w14:paraId="54DB4B44" w14:textId="77777777" w:rsidR="00472767" w:rsidRDefault="00472767" w:rsidP="00472767">
      <w:pPr>
        <w:pStyle w:val="ListBullet"/>
      </w:pPr>
      <w:r>
        <w:t>Replace all comments // with hash signs #</w:t>
      </w:r>
    </w:p>
    <w:p w14:paraId="7BE34232" w14:textId="77777777" w:rsidR="00472767" w:rsidRDefault="00472767" w:rsidP="00472767">
      <w:pPr>
        <w:pStyle w:val="ListBullet"/>
      </w:pPr>
      <w:r>
        <w:t>Replace Javascript curly brace opening with : and remove closing curly brace</w:t>
      </w:r>
    </w:p>
    <w:p w14:paraId="586F77D7" w14:textId="77777777" w:rsidR="00472767" w:rsidRDefault="00472767" w:rsidP="00472767">
      <w:pPr>
        <w:pStyle w:val="ListBullet"/>
      </w:pPr>
      <w:r>
        <w:t>The GEE Javascript function not() cannot be used as it is a reserved word in Python so you have to use the following:</w:t>
      </w:r>
    </w:p>
    <w:p w14:paraId="475560BA" w14:textId="77777777" w:rsidR="00472767" w:rsidRDefault="00472767" w:rsidP="00472767">
      <w:pPr>
        <w:pStyle w:val="Code"/>
      </w:pPr>
      <w:r w:rsidRPr="00E12B43">
        <w:t>multiply(static_urban.not())</w:t>
      </w:r>
      <w:r>
        <w:t xml:space="preserve">     </w:t>
      </w:r>
    </w:p>
    <w:p w14:paraId="316C8F72" w14:textId="77777777" w:rsidR="00472767" w:rsidRDefault="00472767" w:rsidP="00472767">
      <w:pPr>
        <w:pStyle w:val="BodyText2"/>
      </w:pPr>
      <w:r>
        <w:t xml:space="preserve">becomes     </w:t>
      </w:r>
    </w:p>
    <w:p w14:paraId="2CC7D405" w14:textId="77777777" w:rsidR="00472767" w:rsidRDefault="00472767" w:rsidP="00472767">
      <w:pPr>
        <w:pStyle w:val="Code"/>
        <w:rPr>
          <w:caps/>
        </w:rPr>
      </w:pPr>
      <w:r w:rsidRPr="00E12B43">
        <w:t>multiply(ee.call('Image.not',static_urban))</w:t>
      </w:r>
    </w:p>
    <w:p w14:paraId="091D81DC" w14:textId="77777777" w:rsidR="00472767" w:rsidRDefault="00472767" w:rsidP="00472767">
      <w:pPr>
        <w:pStyle w:val="BodyText2"/>
      </w:pPr>
      <w:r>
        <w:t>and</w:t>
      </w:r>
    </w:p>
    <w:p w14:paraId="4C0B97AF" w14:textId="77777777" w:rsidR="00472767" w:rsidRDefault="00472767" w:rsidP="00472767">
      <w:pPr>
        <w:pStyle w:val="Code"/>
        <w:rPr>
          <w:caps/>
        </w:rPr>
      </w:pPr>
      <w:r w:rsidRPr="00E12B43">
        <w:t>image.expression(validObservation).and(image.expression("b('classesMasked')==0")</w:t>
      </w:r>
    </w:p>
    <w:p w14:paraId="73C6E857" w14:textId="77777777" w:rsidR="00472767" w:rsidRDefault="00472767" w:rsidP="00472767">
      <w:pPr>
        <w:pStyle w:val="BodyText2"/>
      </w:pPr>
      <w:r>
        <w:t xml:space="preserve">becomes </w:t>
      </w:r>
    </w:p>
    <w:p w14:paraId="30CC54A8" w14:textId="77777777" w:rsidR="00472767" w:rsidRPr="00E12B43" w:rsidRDefault="00472767" w:rsidP="00472767">
      <w:pPr>
        <w:pStyle w:val="Code"/>
        <w:rPr>
          <w:caps/>
        </w:rPr>
      </w:pPr>
      <w:r w:rsidRPr="00E12B43">
        <w:t>ee.call('Image.and',image.expression(validObservation),image.expression("b('classesMasked')==0"))</w:t>
      </w:r>
    </w:p>
    <w:p w14:paraId="29D87F09" w14:textId="77777777" w:rsidR="00472767" w:rsidRPr="003B616E" w:rsidRDefault="00472767" w:rsidP="00472767">
      <w:pPr>
        <w:pStyle w:val="BodyText2"/>
      </w:pPr>
    </w:p>
    <w:p w14:paraId="718E331D" w14:textId="77777777" w:rsidR="00472767" w:rsidRDefault="00472767" w:rsidP="00472767">
      <w:pPr>
        <w:pStyle w:val="Heading6"/>
      </w:pPr>
      <w:r>
        <w:lastRenderedPageBreak/>
        <w:t>Documentation</w:t>
      </w:r>
    </w:p>
    <w:p w14:paraId="774BDE3C" w14:textId="77777777" w:rsidR="00472767" w:rsidRDefault="00472767" w:rsidP="00472767">
      <w:pPr>
        <w:pStyle w:val="BodyText2"/>
      </w:pPr>
      <w:r>
        <w:t xml:space="preserve">There is documentation of all of the functions in the API </w:t>
      </w:r>
      <w:hyperlink r:id="rId724" w:history="1">
        <w:r w:rsidRPr="00C12780">
          <w:rPr>
            <w:rStyle w:val="Hyperlink"/>
          </w:rPr>
          <w:t>here</w:t>
        </w:r>
      </w:hyperlink>
      <w:r>
        <w:t>. But they don’t really seem to match the actual functions that you use in the API. For example, using IPython, we would enter the following syntax to reduce and image collection using a median() operator:</w:t>
      </w:r>
    </w:p>
    <w:p w14:paraId="3499A9FF" w14:textId="77777777" w:rsidR="00472767" w:rsidRDefault="00472767" w:rsidP="00472767">
      <w:pPr>
        <w:pStyle w:val="Code"/>
      </w:pPr>
      <w:r w:rsidRPr="00404580">
        <w:t>ee.ImageCollection.median()</w:t>
      </w:r>
    </w:p>
    <w:p w14:paraId="061B5B68" w14:textId="77777777" w:rsidR="00472767" w:rsidRDefault="00472767" w:rsidP="00472767">
      <w:pPr>
        <w:pStyle w:val="BodyText2"/>
      </w:pPr>
      <w:r>
        <w:t>But using the docs it suggests that this is the method:</w:t>
      </w:r>
    </w:p>
    <w:p w14:paraId="628E47FF" w14:textId="77777777" w:rsidR="00472767" w:rsidRDefault="00472767" w:rsidP="00472767">
      <w:pPr>
        <w:pStyle w:val="Code"/>
      </w:pPr>
      <w:r>
        <w:t>reduce.median</w:t>
      </w:r>
    </w:p>
    <w:p w14:paraId="076CE9B7" w14:textId="77777777" w:rsidR="00472767" w:rsidRDefault="00472767" w:rsidP="00472767">
      <w:pPr>
        <w:pStyle w:val="Code"/>
      </w:pPr>
      <w:r>
        <w:t>Reduces an image collection by calculating the median of all values at each pixel across the stack of all matching bands. Bands are matched by name.</w:t>
      </w:r>
    </w:p>
    <w:p w14:paraId="784ED06B" w14:textId="77777777" w:rsidR="00472767" w:rsidRDefault="00472767" w:rsidP="00472767">
      <w:pPr>
        <w:pStyle w:val="Code"/>
      </w:pPr>
      <w:r>
        <w:t>Args:</w:t>
      </w:r>
    </w:p>
    <w:p w14:paraId="029E88E5" w14:textId="77777777" w:rsidR="00472767" w:rsidRDefault="00472767" w:rsidP="00472767">
      <w:pPr>
        <w:pStyle w:val="Code"/>
      </w:pPr>
      <w:r>
        <w:t>collection (ImageCollection): The image collection to reduce.</w:t>
      </w:r>
    </w:p>
    <w:p w14:paraId="16F65B96" w14:textId="77777777" w:rsidR="00472767" w:rsidRPr="00C12780" w:rsidRDefault="00472767" w:rsidP="00472767">
      <w:pPr>
        <w:pStyle w:val="Code"/>
      </w:pPr>
      <w:r>
        <w:t>Returns: Image</w:t>
      </w:r>
    </w:p>
    <w:p w14:paraId="04244B49" w14:textId="77777777" w:rsidR="00472767" w:rsidRDefault="00472767" w:rsidP="00472767">
      <w:pPr>
        <w:pStyle w:val="Heading6"/>
      </w:pPr>
      <w:r>
        <w:t>Adding images</w:t>
      </w:r>
    </w:p>
    <w:p w14:paraId="7F68E610" w14:textId="77777777" w:rsidR="00472767" w:rsidRDefault="00472767" w:rsidP="00472767">
      <w:pPr>
        <w:pStyle w:val="BodyText2"/>
      </w:pPr>
      <w:r>
        <w:t>You can add images either using the dataset prefix or just the scene id:</w:t>
      </w:r>
    </w:p>
    <w:p w14:paraId="764EFD01" w14:textId="77777777" w:rsidR="00472767" w:rsidRDefault="00472767" w:rsidP="00472767">
      <w:pPr>
        <w:pStyle w:val="Code"/>
      </w:pPr>
      <w:r w:rsidRPr="006A20E8">
        <w:t>image = ee.Image('LANDSAT/LC8_L1T/LC81180562013113LGN01')</w:t>
      </w:r>
      <w:r>
        <w:t xml:space="preserve"> or</w:t>
      </w:r>
    </w:p>
    <w:p w14:paraId="4F4CFFAE" w14:textId="77777777" w:rsidR="00472767" w:rsidRDefault="00472767" w:rsidP="00472767">
      <w:pPr>
        <w:pStyle w:val="Code"/>
      </w:pPr>
      <w:r w:rsidRPr="00A13120">
        <w:t>image = ee.Image('LC81180562013113LGN01')</w:t>
      </w:r>
    </w:p>
    <w:p w14:paraId="57F99AD7" w14:textId="77777777" w:rsidR="00472767" w:rsidRDefault="00472767" w:rsidP="00472767">
      <w:pPr>
        <w:pStyle w:val="Heading6"/>
      </w:pPr>
      <w:r>
        <w:t>Getting image metadata</w:t>
      </w:r>
    </w:p>
    <w:p w14:paraId="1DB601C6" w14:textId="77777777" w:rsidR="00472767" w:rsidRDefault="00472767" w:rsidP="00472767">
      <w:pPr>
        <w:pStyle w:val="BodyText2"/>
      </w:pPr>
      <w:r>
        <w:t xml:space="preserve">See Accessing image metadata on </w:t>
      </w:r>
      <w:hyperlink r:id="rId725" w:history="1">
        <w:r w:rsidRPr="00B9737B">
          <w:rPr>
            <w:rStyle w:val="Hyperlink"/>
          </w:rPr>
          <w:t>this</w:t>
        </w:r>
      </w:hyperlink>
      <w:r>
        <w:t xml:space="preserve"> page. For Python you type the following code:</w:t>
      </w:r>
    </w:p>
    <w:p w14:paraId="6A6ED056" w14:textId="77777777" w:rsidR="00472767" w:rsidRPr="006F37FF" w:rsidRDefault="00472767" w:rsidP="00472767">
      <w:pPr>
        <w:pStyle w:val="Code"/>
      </w:pPr>
      <w:r w:rsidRPr="006F37FF">
        <w:t>print image2.getInfo()['properties']</w:t>
      </w:r>
    </w:p>
    <w:p w14:paraId="383B510E" w14:textId="77777777" w:rsidR="00472767" w:rsidRDefault="00472767" w:rsidP="00472767">
      <w:pPr>
        <w:pStyle w:val="Heading6"/>
      </w:pPr>
      <w:bookmarkStart w:id="129" w:name="_Ref384391606"/>
      <w:r>
        <w:t>Getting pixel values</w:t>
      </w:r>
      <w:bookmarkEnd w:id="129"/>
      <w:r>
        <w:t xml:space="preserve"> using getRegion</w:t>
      </w:r>
    </w:p>
    <w:p w14:paraId="56A14972" w14:textId="77777777" w:rsidR="00472767" w:rsidRDefault="00472767" w:rsidP="00472767">
      <w:pPr>
        <w:pStyle w:val="BodyText2"/>
      </w:pPr>
      <w:r>
        <w:t>There are also issues with the getRegion method – the precision of the returned lng/lat coordinates depends on the scale parameter – this will affect the values that are retrieved for points and in some cases they will not be correct. The lower the scale the more precise the returned lng/lat. For example, creating a point using ArcGIS random coordinates and then using that to getRegion results in the following:</w:t>
      </w:r>
    </w:p>
    <w:p w14:paraId="048B7F92" w14:textId="77777777" w:rsidR="00472767" w:rsidRDefault="00472767" w:rsidP="00472767">
      <w:pPr>
        <w:pStyle w:val="BodyText2"/>
      </w:pPr>
      <w:r>
        <w:rPr>
          <w:noProof/>
          <w:lang w:bidi="ar-SA"/>
        </w:rPr>
        <w:drawing>
          <wp:inline distT="0" distB="0" distL="0" distR="0" wp14:anchorId="07CBE265" wp14:editId="33B8ED8C">
            <wp:extent cx="1335024" cy="1188720"/>
            <wp:effectExtent l="152400" t="152400" r="360680" b="35433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6">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7DD7D1" wp14:editId="6ECD6376">
            <wp:extent cx="1335024" cy="1188720"/>
            <wp:effectExtent l="152400" t="152400" r="360680" b="35433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7">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6D8D58" wp14:editId="7DD43CF6">
            <wp:extent cx="1335024" cy="1188720"/>
            <wp:effectExtent l="152400" t="152400" r="360680" b="35433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8">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p>
    <w:p w14:paraId="76A9BFC1" w14:textId="66C78C54" w:rsidR="00472767" w:rsidRDefault="00472767" w:rsidP="00472767">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8</w:t>
      </w:r>
      <w:r w:rsidR="00B13D76">
        <w:rPr>
          <w:noProof/>
        </w:rPr>
        <w:fldChar w:fldCharType="end"/>
      </w:r>
      <w:r>
        <w:t xml:space="preserve"> getRegion scale 30m,10m and 0.01m - ArcGIS point in pink, GEE point in blue</w:t>
      </w:r>
    </w:p>
    <w:p w14:paraId="692E4666" w14:textId="77777777" w:rsidR="00472767" w:rsidRDefault="00472767" w:rsidP="00472767">
      <w:pPr>
        <w:pStyle w:val="BodyText2"/>
      </w:pPr>
      <w:r>
        <w:t>We need to get refetch pixel values for points in the database because we were using the TOA dataset (i.e. integer digital numbers), but not the TOA reflectance values. Need to refactor the application and database to work with reflectance values.</w:t>
      </w:r>
    </w:p>
    <w:p w14:paraId="2F4F977D" w14:textId="77777777" w:rsidR="00472767" w:rsidRDefault="00472767" w:rsidP="00472767">
      <w:pPr>
        <w:pStyle w:val="BodyText2"/>
      </w:pPr>
      <w:r>
        <w:t xml:space="preserve">Interesting – when retrieving values from GEE, you get higher precision with native data types, e.g. </w:t>
      </w:r>
      <w:r w:rsidRPr="00B550DE">
        <w:t>return data[1]</w:t>
      </w:r>
      <w:r>
        <w:t>:</w:t>
      </w:r>
    </w:p>
    <w:p w14:paraId="1B73677C" w14:textId="77777777" w:rsidR="00472767" w:rsidRDefault="00472767" w:rsidP="00472767">
      <w:pPr>
        <w:pStyle w:val="Code"/>
      </w:pPr>
      <w:r w:rsidRPr="00B550DE">
        <w:t>[u'LC81790592013332LGN00', 21.656180627675571, 2.0329324037266834, 1385628719131, 9423.0, 8451.0, 7649.0, 6628.0, 15303.0, 9561.0, 6573.0, 7260.0, 5022.0, 27649.0, 25428.0, 20512.0]</w:t>
      </w:r>
    </w:p>
    <w:p w14:paraId="3555C80E" w14:textId="77777777" w:rsidR="00472767" w:rsidRDefault="00472767" w:rsidP="00472767">
      <w:pPr>
        <w:pStyle w:val="BodyText2"/>
      </w:pPr>
      <w:r>
        <w:t xml:space="preserve">Than with a string data type, e.g. </w:t>
      </w:r>
      <w:r w:rsidRPr="00B550DE">
        <w:t>return data[1]</w:t>
      </w:r>
      <w:r>
        <w:t>[1]:</w:t>
      </w:r>
    </w:p>
    <w:p w14:paraId="36E889EB" w14:textId="77777777" w:rsidR="00472767" w:rsidRDefault="00472767" w:rsidP="00472767">
      <w:pPr>
        <w:pStyle w:val="Code"/>
      </w:pPr>
      <w:r w:rsidRPr="00B550DE">
        <w:t>21.6561806277</w:t>
      </w:r>
    </w:p>
    <w:p w14:paraId="11FFC521" w14:textId="77777777" w:rsidR="00472767" w:rsidRDefault="00472767" w:rsidP="00472767">
      <w:pPr>
        <w:pStyle w:val="BodyText2"/>
      </w:pPr>
      <w:r>
        <w:t>This second value is what is actually stored in Postgresql double precision data type – even though this data type can store more accuracy!!! How and where is this data converted? In my code that writes the lat/lng to the database I am converting the float type to a string and that is what is causing the rounding:</w:t>
      </w:r>
    </w:p>
    <w:p w14:paraId="1C3A44C7" w14:textId="77777777" w:rsidR="00472767" w:rsidRDefault="00472767" w:rsidP="00472767">
      <w:pPr>
        <w:pStyle w:val="BodyText2"/>
      </w:pPr>
      <w:r w:rsidRPr="001951E5">
        <w:t>(-4.1131611071622594, '-4.11316110716')</w:t>
      </w:r>
    </w:p>
    <w:p w14:paraId="026D4C35" w14:textId="77777777" w:rsidR="00472767" w:rsidRDefault="00472767" w:rsidP="00472767">
      <w:pPr>
        <w:pStyle w:val="BodyText2"/>
      </w:pPr>
      <w:r>
        <w:t>But this is very accurate anyway – the 6</w:t>
      </w:r>
      <w:r w:rsidRPr="00224F19">
        <w:rPr>
          <w:vertAlign w:val="superscript"/>
        </w:rPr>
        <w:t>th</w:t>
      </w:r>
      <w:r>
        <w:t xml:space="preserve"> decimal place has about 4 inches of precision! From </w:t>
      </w:r>
      <w:hyperlink r:id="rId729" w:history="1">
        <w:r w:rsidRPr="003E4B4F">
          <w:rPr>
            <w:rStyle w:val="Hyperlink"/>
          </w:rPr>
          <w:t>here</w:t>
        </w:r>
      </w:hyperlink>
      <w:r>
        <w:t xml:space="preserve">. </w:t>
      </w:r>
    </w:p>
    <w:p w14:paraId="36112C6D" w14:textId="77777777" w:rsidR="00472767" w:rsidRDefault="00472767" w:rsidP="00472767">
      <w:pPr>
        <w:pStyle w:val="BodyText2"/>
      </w:pPr>
      <w:r>
        <w:lastRenderedPageBreak/>
        <w:t>ANSWER: There is a Python function called repr() which represents the float types accurately! Use that! And you have to set the data type in Postgresql to numeric which will represent the data accurately. However, there are some issues with a numeric data type in Postgresql – if you try and create a ee.Geometry.Point from the values then you get a error:</w:t>
      </w:r>
    </w:p>
    <w:p w14:paraId="4BE21AA8" w14:textId="77777777" w:rsidR="00472767" w:rsidRDefault="00472767" w:rsidP="00D96B97">
      <w:pPr>
        <w:pStyle w:val="Unix"/>
      </w:pPr>
      <w:r w:rsidRPr="00F5755C">
        <w:t>Decimal('55.984899325253018') is not JSON serializable</w:t>
      </w:r>
    </w:p>
    <w:p w14:paraId="3C256D55" w14:textId="77777777" w:rsidR="00472767" w:rsidRDefault="00472767" w:rsidP="00472767">
      <w:pPr>
        <w:pStyle w:val="BodyText2"/>
      </w:pPr>
      <w:r>
        <w:t>The solution is to cast the value in the query, e.g. gee_lng::double precision.</w:t>
      </w:r>
    </w:p>
    <w:p w14:paraId="02E0289B" w14:textId="77777777" w:rsidR="00472767" w:rsidRDefault="00472767" w:rsidP="00472767">
      <w:pPr>
        <w:pStyle w:val="BodyText2"/>
      </w:pPr>
      <w:r>
        <w:t>Created a routine in the services module that can be used to refetch the pixel values – but because it takes a while it was timing out so I moved the routine to a separate python module called ‘</w:t>
      </w:r>
      <w:r w:rsidRPr="005534E4">
        <w:t>refetchValidationSiteValues.py</w:t>
      </w:r>
      <w:r>
        <w:t xml:space="preserve">’. </w:t>
      </w:r>
    </w:p>
    <w:p w14:paraId="6C8263CD" w14:textId="77777777" w:rsidR="00472767" w:rsidRDefault="00472767" w:rsidP="00472767">
      <w:pPr>
        <w:pStyle w:val="BodyText2"/>
      </w:pPr>
      <w:r>
        <w:t>If you try to get a lat/longs data using getRegion and pass in 30m (i.e. a landsat pixel) it returns a precise lat/long based on the Google projections for pixels. This will not be the same if you try using another lat/long that doesn’t come from the getRegion method. I populated a database with random lat/long values for doing a validation of the water detection and when these were passed into getRegion the return lat/long values from Google were different! This is bad as there is no way to determine which Google lat/longs match the random points in the database. The solution is to run getRegion on all of the original lat/long values in the database and to update them to the Google lat/long values. Created a module called updateLatLongValues.py. Trying to get the right pixel values in arcpy. Here is the GEE code:</w:t>
      </w:r>
    </w:p>
    <w:p w14:paraId="613B90BB" w14:textId="77777777" w:rsidR="00472767" w:rsidRDefault="00472767" w:rsidP="00472767">
      <w:pPr>
        <w:pStyle w:val="Code"/>
      </w:pPr>
      <w:r>
        <w:t xml:space="preserve">&gt;&gt;&gt; </w:t>
      </w:r>
      <w:r w:rsidRPr="00CE3097">
        <w:t xml:space="preserve">import </w:t>
      </w:r>
      <w:r>
        <w:t xml:space="preserve">ee, </w:t>
      </w:r>
      <w:r w:rsidRPr="00CE3097">
        <w:t>config</w:t>
      </w:r>
    </w:p>
    <w:p w14:paraId="452C3E02" w14:textId="77777777" w:rsidR="00472767" w:rsidRDefault="00472767" w:rsidP="00472767">
      <w:pPr>
        <w:pStyle w:val="Code"/>
      </w:pPr>
      <w:r>
        <w:t xml:space="preserve">&gt;&gt;&gt; </w:t>
      </w:r>
      <w:r w:rsidRPr="00CE3097">
        <w:t>ee.Initialize(ee.ServiceAccountCredentials(config.MY_SERVICE_ACCOUNT, config.MY_PRIVATE_KEY_FILE))</w:t>
      </w:r>
    </w:p>
    <w:p w14:paraId="4D53B807" w14:textId="77777777" w:rsidR="00472767" w:rsidRDefault="00472767" w:rsidP="00472767">
      <w:pPr>
        <w:pStyle w:val="Code"/>
      </w:pPr>
      <w:r>
        <w:t xml:space="preserve">&gt;&gt;&gt; </w:t>
      </w:r>
      <w:r w:rsidRPr="00CE3097">
        <w:t>landsat_scene = ee.Image('LANDSAT/LC8_L1T_TOA/LC81180562013193LGN00')</w:t>
      </w:r>
    </w:p>
    <w:p w14:paraId="1FC7D490" w14:textId="77777777" w:rsidR="00472767" w:rsidRDefault="00472767" w:rsidP="00472767">
      <w:pPr>
        <w:pStyle w:val="Code"/>
      </w:pPr>
      <w:r>
        <w:t xml:space="preserve">&gt;&gt;&gt; </w:t>
      </w:r>
      <w:r w:rsidRPr="00CE3097">
        <w:t>ee.ImageCollection(landsat_scene).getRegion(ee.Geometry.Point(115,5.5),30).getInfo()[1][1:3]</w:t>
      </w:r>
    </w:p>
    <w:p w14:paraId="503260FE" w14:textId="77777777" w:rsidR="00472767" w:rsidRDefault="00472767" w:rsidP="00472767">
      <w:pPr>
        <w:pStyle w:val="Code"/>
      </w:pPr>
      <w:r w:rsidRPr="00CE3097">
        <w:t>[114.99994213747823, 5.499980242785977]</w:t>
      </w:r>
    </w:p>
    <w:p w14:paraId="37BFD175" w14:textId="77777777" w:rsidR="00472767" w:rsidRPr="006F5BB7" w:rsidRDefault="00472767" w:rsidP="00472767">
      <w:pPr>
        <w:pStyle w:val="BodyText2"/>
      </w:pPr>
      <w:r>
        <w:t xml:space="preserve">I have updated the code to get pixel values for any lng/lat/sceneid combinations and have created a new python module called </w:t>
      </w:r>
      <w:hyperlink r:id="rId730" w:history="1">
        <w:r w:rsidRPr="00A93EB1">
          <w:rPr>
            <w:rStyle w:val="Hyperlink"/>
          </w:rPr>
          <w:t>getGeePixelValues</w:t>
        </w:r>
      </w:hyperlink>
      <w:r>
        <w:t xml:space="preserve"> which takes a table with lng/lat/sceneid values and gets the pixel values, writes them to a temporary table and then updates the objectid of the source table so that the pixel values can be joined to that table. This code effectively replaces the </w:t>
      </w:r>
      <w:hyperlink r:id="rId731" w:history="1">
        <w:r w:rsidRPr="00A93EB1">
          <w:rPr>
            <w:rStyle w:val="Hyperlink"/>
          </w:rPr>
          <w:t>alignPointsToGeeGrid</w:t>
        </w:r>
      </w:hyperlink>
      <w:r>
        <w:t xml:space="preserve"> and </w:t>
      </w:r>
      <w:hyperlink r:id="rId732" w:history="1">
        <w:r w:rsidRPr="00A93EB1">
          <w:rPr>
            <w:rStyle w:val="Hyperlink"/>
          </w:rPr>
          <w:t>refetchValidationSiteValues</w:t>
        </w:r>
      </w:hyperlink>
      <w:r>
        <w:t xml:space="preserve"> modules.</w:t>
      </w:r>
    </w:p>
    <w:p w14:paraId="54D33F88" w14:textId="77777777" w:rsidR="00472767" w:rsidRDefault="00472767" w:rsidP="007D2F52">
      <w:pPr>
        <w:pStyle w:val="Heading4"/>
      </w:pPr>
      <w:r>
        <w:t>Specific Methods</w:t>
      </w:r>
    </w:p>
    <w:p w14:paraId="47392FEE" w14:textId="77777777" w:rsidR="00472767" w:rsidRDefault="00472767" w:rsidP="00472767">
      <w:pPr>
        <w:pStyle w:val="Heading5"/>
      </w:pPr>
      <w:r>
        <w:t>ee.Image</w:t>
      </w:r>
    </w:p>
    <w:p w14:paraId="77F08A09" w14:textId="77777777" w:rsidR="00472767" w:rsidRDefault="00472767" w:rsidP="00472767">
      <w:pPr>
        <w:pStyle w:val="Heading6"/>
      </w:pPr>
      <w:r>
        <w:t>reduceToVectors</w:t>
      </w:r>
    </w:p>
    <w:p w14:paraId="61EC6D89" w14:textId="77777777" w:rsidR="00472767" w:rsidRDefault="00472767" w:rsidP="00472767">
      <w:pPr>
        <w:pStyle w:val="BodyText2"/>
      </w:pPr>
      <w:r>
        <w:t>There are some issues with this method. Firstly, if you try and set the scale too low then you get errors saying:</w:t>
      </w:r>
    </w:p>
    <w:p w14:paraId="4632FAC2" w14:textId="77777777" w:rsidR="00472767" w:rsidRPr="001E3153" w:rsidRDefault="00472767" w:rsidP="00472767">
      <w:pPr>
        <w:pStyle w:val="GoogleEarthEngineError"/>
        <w:rPr>
          <w:color w:val="000000"/>
        </w:rPr>
      </w:pPr>
      <w:r w:rsidRPr="001E3153">
        <w:t>Image.reduceToVectors: Too many pixels in the region. Found 35536299, but only 10000000 allowed.</w:t>
      </w:r>
    </w:p>
    <w:p w14:paraId="2CCAC416" w14:textId="77777777" w:rsidR="00472767" w:rsidRDefault="00472767" w:rsidP="00472767">
      <w:pPr>
        <w:pStyle w:val="BodyText2"/>
      </w:pPr>
      <w:r>
        <w:t>You can increase the pixel limit, but then you get lots of these errors:</w:t>
      </w:r>
    </w:p>
    <w:p w14:paraId="79D15123" w14:textId="77777777" w:rsidR="00472767" w:rsidRDefault="00472767" w:rsidP="00472767">
      <w:pPr>
        <w:pStyle w:val="GoogleEarthEngineError"/>
      </w:pPr>
      <w:r w:rsidRPr="001E3153">
        <w:t>Request timed out. Computation still running.</w:t>
      </w:r>
    </w:p>
    <w:p w14:paraId="6E22A10D" w14:textId="77777777" w:rsidR="00472767" w:rsidRDefault="00472767" w:rsidP="00472767">
      <w:pPr>
        <w:pStyle w:val="BodyText2"/>
      </w:pPr>
      <w:r>
        <w:t>There is a parameter to try to calculate the best scale which is called bestEffort: bestEffort (Boolean, default: false) - If the polygon would contain too many pixels at the given scale, compute and use a larger scale which would allow the operation to succeed. The scale will influence the random samples as shown below:</w:t>
      </w:r>
    </w:p>
    <w:p w14:paraId="41895AF2" w14:textId="77777777" w:rsidR="00472767" w:rsidRDefault="00472767" w:rsidP="00472767">
      <w:pPr>
        <w:pStyle w:val="BodyText2"/>
      </w:pPr>
      <w:r>
        <w:rPr>
          <w:noProof/>
          <w:lang w:bidi="ar-SA"/>
        </w:rPr>
        <w:lastRenderedPageBreak/>
        <w:drawing>
          <wp:inline distT="0" distB="0" distL="0" distR="0" wp14:anchorId="52339AF5" wp14:editId="20CC90EF">
            <wp:extent cx="2670048" cy="2670048"/>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3">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4D72CD0E" w14:textId="285E7EC3" w:rsidR="00472767" w:rsidRDefault="00472767" w:rsidP="00472767">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9</w:t>
      </w:r>
      <w:r w:rsidR="00B13D76">
        <w:rPr>
          <w:noProof/>
        </w:rPr>
        <w:fldChar w:fldCharType="end"/>
      </w:r>
      <w:r>
        <w:t xml:space="preserve"> Vectorised water at 2000m – random sample points miss rivers</w:t>
      </w:r>
    </w:p>
    <w:p w14:paraId="48317571" w14:textId="77777777" w:rsidR="00472767" w:rsidRDefault="00472767" w:rsidP="00472767">
      <w:pPr>
        <w:pStyle w:val="BodyText2"/>
      </w:pPr>
      <w:r>
        <w:rPr>
          <w:noProof/>
          <w:lang w:bidi="ar-SA"/>
        </w:rPr>
        <w:drawing>
          <wp:inline distT="0" distB="0" distL="0" distR="0" wp14:anchorId="62E0D1D3" wp14:editId="65DE83E9">
            <wp:extent cx="2670048" cy="2670048"/>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4">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2C734459" w14:textId="34DC1ACC" w:rsidR="00472767" w:rsidRPr="001E3153" w:rsidRDefault="00472767" w:rsidP="00472767">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10</w:t>
      </w:r>
      <w:r w:rsidR="00B13D76">
        <w:rPr>
          <w:noProof/>
        </w:rPr>
        <w:fldChar w:fldCharType="end"/>
      </w:r>
      <w:r>
        <w:t xml:space="preserve"> Vectorised water at 500m – random sample points in rivers</w:t>
      </w:r>
    </w:p>
    <w:p w14:paraId="5D11CB12" w14:textId="77777777" w:rsidR="00472767" w:rsidRDefault="00472767" w:rsidP="00472767">
      <w:pPr>
        <w:pStyle w:val="Heading6"/>
      </w:pPr>
      <w:r>
        <w:t>Focal_* methods</w:t>
      </w:r>
    </w:p>
    <w:p w14:paraId="0EA848FC" w14:textId="77777777" w:rsidR="00472767" w:rsidRPr="007A223D" w:rsidRDefault="00472767" w:rsidP="00472767">
      <w:pPr>
        <w:pStyle w:val="BodyText2"/>
      </w:pPr>
      <w:r>
        <w:t>These are useful for filtering out noise and expanding/contracting regions. The key thing is that they work at the pixel level (by default) but that is the display pixel and not the image pixel. To make the focal_* methods work properly with Landsat data you have to specify the size of the kernel in meters.</w:t>
      </w:r>
    </w:p>
    <w:p w14:paraId="69049E0C" w14:textId="77777777" w:rsidR="00472767" w:rsidRDefault="00472767" w:rsidP="00472767">
      <w:pPr>
        <w:pStyle w:val="Heading6"/>
      </w:pPr>
      <w:r>
        <w:t>reduceRegions</w:t>
      </w:r>
    </w:p>
    <w:p w14:paraId="71301C88" w14:textId="77777777" w:rsidR="00472767" w:rsidRPr="00533152" w:rsidRDefault="00472767" w:rsidP="00472767">
      <w:pPr>
        <w:pStyle w:val="BodyText2"/>
      </w:pPr>
      <w:r>
        <w:t>Never seems to work.</w:t>
      </w:r>
    </w:p>
    <w:p w14:paraId="4A6851DF" w14:textId="3BBB99C1" w:rsidR="00451978" w:rsidRDefault="00451978" w:rsidP="00451978">
      <w:pPr>
        <w:pStyle w:val="Heading6"/>
      </w:pPr>
      <w:r>
        <w:t>connectedPixelCount</w:t>
      </w:r>
    </w:p>
    <w:p w14:paraId="27064945" w14:textId="18B25950" w:rsidR="00451978" w:rsidRPr="00451978" w:rsidRDefault="00451978" w:rsidP="00E5562E">
      <w:pPr>
        <w:pStyle w:val="BodyText2"/>
      </w:pPr>
      <w:r>
        <w:t xml:space="preserve">The value that is returned is scale dependent – see the Forum </w:t>
      </w:r>
      <w:hyperlink r:id="rId735" w:anchor="!searchin/google-earth-engine-developers/connectedPixelCount%7Csort:relevance/google-earth-engine-developers/bAyxDGr0WK4/cOLjKEalFAAJ" w:history="1">
        <w:r w:rsidRPr="00451978">
          <w:rPr>
            <w:rStyle w:val="Hyperlink"/>
          </w:rPr>
          <w:t>here</w:t>
        </w:r>
      </w:hyperlink>
      <w:r>
        <w:t xml:space="preserve">. </w:t>
      </w:r>
    </w:p>
    <w:p w14:paraId="5DC37601" w14:textId="77777777" w:rsidR="00472767" w:rsidRDefault="00472767" w:rsidP="00472767">
      <w:pPr>
        <w:pStyle w:val="Heading5"/>
      </w:pPr>
      <w:r>
        <w:t>ee.ImageCollection</w:t>
      </w:r>
    </w:p>
    <w:p w14:paraId="2E92F415" w14:textId="77777777" w:rsidR="00472767" w:rsidRPr="005C1C35" w:rsidRDefault="00472767" w:rsidP="00472767">
      <w:pPr>
        <w:pStyle w:val="BodyText2"/>
      </w:pPr>
      <w:r>
        <w:t xml:space="preserve">I tried to create an image collection from an array of 5000 sceneids and I got an internal server error </w:t>
      </w:r>
      <w:r>
        <w:sym w:font="Wingdings" w:char="F04C"/>
      </w:r>
    </w:p>
    <w:p w14:paraId="56AA9CCC" w14:textId="77777777" w:rsidR="00472767" w:rsidRDefault="00472767" w:rsidP="00472767">
      <w:pPr>
        <w:pStyle w:val="Heading6"/>
      </w:pPr>
      <w:r>
        <w:lastRenderedPageBreak/>
        <w:t>Reductions</w:t>
      </w:r>
    </w:p>
    <w:p w14:paraId="6A4E2FC6" w14:textId="77777777" w:rsidR="00472767" w:rsidRDefault="00472767" w:rsidP="00472767">
      <w:pPr>
        <w:pStyle w:val="BodyText2"/>
      </w:pPr>
      <w:r>
        <w:t>The following show the same area with mosaic, mean, mode, median, min and max reductions.</w:t>
      </w:r>
    </w:p>
    <w:p w14:paraId="548BADD3" w14:textId="77777777" w:rsidR="00472767" w:rsidRPr="006751D1" w:rsidRDefault="00472767" w:rsidP="00472767">
      <w:pPr>
        <w:pStyle w:val="BodyText2"/>
      </w:pPr>
      <w:r>
        <w:rPr>
          <w:noProof/>
          <w:lang w:bidi="ar-SA"/>
        </w:rPr>
        <w:drawing>
          <wp:inline distT="0" distB="0" distL="0" distR="0" wp14:anchorId="24776FF1" wp14:editId="150E326A">
            <wp:extent cx="5943600" cy="3474720"/>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6">
                      <a:extLst>
                        <a:ext uri="{28A0092B-C50C-407E-A947-70E740481C1C}">
                          <a14:useLocalDpi xmlns:a14="http://schemas.microsoft.com/office/drawing/2010/main" val="0"/>
                        </a:ext>
                      </a:extLst>
                    </a:blip>
                    <a:srcRect/>
                    <a:stretch>
                      <a:fillRect/>
                    </a:stretch>
                  </pic:blipFill>
                  <pic:spPr bwMode="auto">
                    <a:xfrm>
                      <a:off x="0" y="0"/>
                      <a:ext cx="5943600" cy="3474720"/>
                    </a:xfrm>
                    <a:prstGeom prst="rect">
                      <a:avLst/>
                    </a:prstGeom>
                    <a:noFill/>
                    <a:ln>
                      <a:noFill/>
                    </a:ln>
                  </pic:spPr>
                </pic:pic>
              </a:graphicData>
            </a:graphic>
          </wp:inline>
        </w:drawing>
      </w:r>
    </w:p>
    <w:p w14:paraId="0D984AE7" w14:textId="77777777" w:rsidR="00472767" w:rsidRDefault="00472767" w:rsidP="00472767">
      <w:pPr>
        <w:pStyle w:val="Heading5"/>
      </w:pPr>
      <w:r>
        <w:t>Export.image.toDrive</w:t>
      </w:r>
    </w:p>
    <w:p w14:paraId="267E2BD4" w14:textId="77777777" w:rsidR="00472767" w:rsidRDefault="00472767" w:rsidP="00472767">
      <w:pPr>
        <w:pStyle w:val="BodyText2"/>
      </w:pPr>
      <w:r>
        <w:t>When you use this and you specifiy a resolution that determines the output file dimensions. So if I have an image which is 300m across and I specify 30m resolution , then I will get an output image of 10 pixels.</w:t>
      </w:r>
    </w:p>
    <w:p w14:paraId="5164286D" w14:textId="77777777" w:rsidR="00472767" w:rsidRDefault="00472767" w:rsidP="00472767">
      <w:pPr>
        <w:pStyle w:val="BodyText2"/>
      </w:pPr>
      <w:r>
        <w:t xml:space="preserve">For the Nature cover artwork, we need at least 600dpi and the size of the paper is </w:t>
      </w:r>
      <w:r>
        <w:rPr>
          <w:rFonts w:ascii="Arial" w:hAnsi="Arial" w:cs="Arial"/>
          <w:color w:val="222222"/>
          <w:shd w:val="clear" w:color="auto" w:fill="FFFFFF"/>
        </w:rPr>
        <w:t>8.3 x 11.7</w:t>
      </w:r>
      <w:r>
        <w:rPr>
          <w:rStyle w:val="apple-converted-space"/>
          <w:rFonts w:ascii="Arial" w:hAnsi="Arial" w:cs="Arial"/>
          <w:color w:val="222222"/>
          <w:shd w:val="clear" w:color="auto" w:fill="FFFFFF"/>
        </w:rPr>
        <w:t> </w:t>
      </w:r>
      <w:r>
        <w:t>so this is 4980x7020. This equates to an area of 150Km x 211Km. So I will export this in GEE.</w:t>
      </w:r>
    </w:p>
    <w:p w14:paraId="0A6FB139" w14:textId="77777777" w:rsidR="00472767" w:rsidRPr="00F22E76" w:rsidRDefault="00472767" w:rsidP="00472767">
      <w:pPr>
        <w:pStyle w:val="BodyText2"/>
      </w:pPr>
      <w:r>
        <w:t>The print the image at the right size you need to size the ArcGIS map window to be 798x1125 pixels and then set the scale to 1:712,000. The image will then be exported at the same size (4980x7020).</w:t>
      </w:r>
    </w:p>
    <w:p w14:paraId="79EE8017" w14:textId="77777777" w:rsidR="00472767" w:rsidRDefault="00472767" w:rsidP="007D2F52">
      <w:pPr>
        <w:pStyle w:val="Heading4"/>
      </w:pPr>
      <w:r>
        <w:t>Version control</w:t>
      </w:r>
    </w:p>
    <w:p w14:paraId="4DB4EEE3" w14:textId="77777777" w:rsidR="00472767" w:rsidRDefault="00472767" w:rsidP="00472767">
      <w:pPr>
        <w:pStyle w:val="BodyText2"/>
      </w:pPr>
      <w:r>
        <w:t>GEE now supports versioning code using Git. Clicking on the top level node in the saved scripts gives you a git clone command to clone locally, e.g.</w:t>
      </w:r>
    </w:p>
    <w:p w14:paraId="313D501C" w14:textId="77777777" w:rsidR="00472767" w:rsidRDefault="00472767" w:rsidP="00D96B97">
      <w:pPr>
        <w:pStyle w:val="Unix"/>
      </w:pPr>
      <w:r w:rsidRPr="00233E02">
        <w:t>git clone https://earthengine.googlesource.com/102937579132037320468 private_ee_scripts</w:t>
      </w:r>
    </w:p>
    <w:p w14:paraId="18370D41" w14:textId="77777777" w:rsidR="00472767" w:rsidRDefault="00472767" w:rsidP="00472767">
      <w:pPr>
        <w:pStyle w:val="BodyText2"/>
      </w:pPr>
      <w:r>
        <w:t xml:space="preserve">But you need to create a username and password first using </w:t>
      </w:r>
      <w:hyperlink r:id="rId737" w:history="1">
        <w:r w:rsidRPr="00233E02">
          <w:rPr>
            <w:rStyle w:val="Hyperlink"/>
          </w:rPr>
          <w:t>this</w:t>
        </w:r>
      </w:hyperlink>
      <w:r>
        <w:t xml:space="preserve"> link.</w:t>
      </w:r>
    </w:p>
    <w:p w14:paraId="13042A3E" w14:textId="77777777" w:rsidR="00472767" w:rsidRPr="00233E02" w:rsidRDefault="00472767" w:rsidP="00472767">
      <w:pPr>
        <w:pStyle w:val="BodyText2"/>
      </w:pPr>
      <w:r>
        <w:t>Then cloned to ‘</w:t>
      </w:r>
      <w:r w:rsidRPr="00233E02">
        <w:t>C:\Users\cottaan\private_ee_scripts</w:t>
      </w:r>
      <w:r>
        <w:t>’ using Git Bash and added to GitHub for Windows. But in GitHub for Windows it doesn’t show you the commit history so you have to look in Git GUI.</w:t>
      </w:r>
    </w:p>
    <w:p w14:paraId="21D545C5" w14:textId="77777777" w:rsidR="00472767" w:rsidRDefault="00472767" w:rsidP="007D2F52">
      <w:pPr>
        <w:pStyle w:val="Heading4"/>
      </w:pPr>
      <w:r>
        <w:t>Useful code</w:t>
      </w:r>
    </w:p>
    <w:p w14:paraId="0DE267B8" w14:textId="77777777" w:rsidR="00472767" w:rsidRDefault="00472767" w:rsidP="00472767">
      <w:pPr>
        <w:pStyle w:val="BodyText2"/>
      </w:pPr>
      <w:r>
        <w:t>To test if an image is valid:</w:t>
      </w:r>
    </w:p>
    <w:p w14:paraId="41B1A675" w14:textId="77777777" w:rsidR="00472767" w:rsidRDefault="00472767" w:rsidP="00472767">
      <w:pPr>
        <w:pStyle w:val="Code"/>
      </w:pPr>
      <w:r w:rsidRPr="006068CB">
        <w:t>ee.Algorithms.IsEqual(randomImage, null)</w:t>
      </w:r>
    </w:p>
    <w:p w14:paraId="574B9B36" w14:textId="77777777" w:rsidR="00472767" w:rsidRDefault="00472767" w:rsidP="00472767">
      <w:pPr>
        <w:pStyle w:val="BodyText2"/>
      </w:pPr>
      <w:r>
        <w:t>To get a random image:</w:t>
      </w:r>
    </w:p>
    <w:p w14:paraId="0A8E561D" w14:textId="77777777" w:rsidR="00472767" w:rsidRDefault="00472767" w:rsidP="00472767">
      <w:pPr>
        <w:pStyle w:val="Code"/>
      </w:pPr>
      <w:r w:rsidRPr="006068CB">
        <w:t>images.randomColumn('random').sort('random').toList(1).get(0)</w:t>
      </w:r>
    </w:p>
    <w:p w14:paraId="118A54CE" w14:textId="77777777" w:rsidR="00472767" w:rsidRDefault="00472767" w:rsidP="00472767">
      <w:pPr>
        <w:pStyle w:val="BodyText2"/>
      </w:pPr>
      <w:r>
        <w:t>To not emit a feature/image in a map function:</w:t>
      </w:r>
    </w:p>
    <w:p w14:paraId="02E41425" w14:textId="77777777" w:rsidR="00472767" w:rsidRDefault="00472767" w:rsidP="00472767">
      <w:pPr>
        <w:pStyle w:val="Code"/>
      </w:pPr>
      <w:r>
        <w:t>&lt;images&gt;.map(function(image){</w:t>
      </w:r>
    </w:p>
    <w:p w14:paraId="02E5707D" w14:textId="77777777" w:rsidR="00472767" w:rsidRPr="006068CB" w:rsidRDefault="00472767" w:rsidP="00472767">
      <w:pPr>
        <w:pStyle w:val="Code"/>
      </w:pPr>
      <w:r>
        <w:t>},</w:t>
      </w:r>
      <w:r w:rsidRPr="00B67B58">
        <w:rPr>
          <w:color w:val="FF0000"/>
        </w:rPr>
        <w:t>true</w:t>
      </w:r>
      <w:r>
        <w:t>);</w:t>
      </w:r>
    </w:p>
    <w:p w14:paraId="434C1137" w14:textId="77777777" w:rsidR="00472767" w:rsidRDefault="00472767" w:rsidP="0034374E">
      <w:pPr>
        <w:pStyle w:val="Heading3"/>
      </w:pPr>
      <w:r>
        <w:lastRenderedPageBreak/>
        <w:t>Google Fusion Tables</w:t>
      </w:r>
    </w:p>
    <w:p w14:paraId="583D4438" w14:textId="77777777" w:rsidR="00472767" w:rsidRDefault="00472767" w:rsidP="007D2F52">
      <w:pPr>
        <w:pStyle w:val="Heading4"/>
      </w:pPr>
      <w:r>
        <w:t>Importing data</w:t>
      </w:r>
    </w:p>
    <w:p w14:paraId="416EFEFF" w14:textId="77777777" w:rsidR="00472767" w:rsidRDefault="00472767" w:rsidP="00472767">
      <w:pPr>
        <w:pStyle w:val="Heading5"/>
      </w:pPr>
      <w:r>
        <w:t>Issues</w:t>
      </w:r>
    </w:p>
    <w:p w14:paraId="78DABDA3" w14:textId="0B60ACC7" w:rsidR="00E13D42" w:rsidRDefault="00E13D42" w:rsidP="00E13D42">
      <w:pPr>
        <w:pStyle w:val="Heading6"/>
      </w:pPr>
      <w:r>
        <w:t>Generalisation</w:t>
      </w:r>
    </w:p>
    <w:p w14:paraId="5A3950A1" w14:textId="3134EF97" w:rsidR="00472767" w:rsidRDefault="00472767" w:rsidP="00472767">
      <w:pPr>
        <w:pStyle w:val="BodyText2"/>
      </w:pPr>
      <w:r>
        <w:t>There are a few gotch</w:t>
      </w:r>
      <w:r w:rsidR="00E13D42">
        <w:t>as when importing data into GFT</w:t>
      </w:r>
    </w:p>
    <w:p w14:paraId="63D72214" w14:textId="77777777" w:rsidR="00472767" w:rsidRDefault="00472767" w:rsidP="00472767">
      <w:pPr>
        <w:pStyle w:val="ListBullet"/>
      </w:pPr>
      <w:r>
        <w:t>Geometries with &gt;30000 features are generalised</w:t>
      </w:r>
    </w:p>
    <w:p w14:paraId="4F434131" w14:textId="77777777" w:rsidR="00472767" w:rsidRDefault="00472767" w:rsidP="00472767">
      <w:pPr>
        <w:pStyle w:val="ListBullet"/>
      </w:pPr>
      <w:r>
        <w:t>Some names in the KML file may be recognised as geographic locations and the field data type will be set to Location even if you already have another geometry field. In this case all values in that column will be highlighted in yellow and this means that they are ungeocoded. You need to change the field type of the name field to Text and then it will work.</w:t>
      </w:r>
    </w:p>
    <w:p w14:paraId="36BF0E1D" w14:textId="77777777" w:rsidR="00472767" w:rsidRDefault="00472767" w:rsidP="002046BA">
      <w:pPr>
        <w:pStyle w:val="BodyText2"/>
      </w:pPr>
      <w:r>
        <w:rPr>
          <w:noProof/>
          <w:lang w:bidi="ar-SA"/>
        </w:rPr>
        <w:drawing>
          <wp:inline distT="0" distB="0" distL="0" distR="0" wp14:anchorId="0EC43557" wp14:editId="183F14CA">
            <wp:extent cx="1963389" cy="1530350"/>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38">
                      <a:extLst>
                        <a:ext uri="{28A0092B-C50C-407E-A947-70E740481C1C}">
                          <a14:useLocalDpi xmlns:a14="http://schemas.microsoft.com/office/drawing/2010/main" val="0"/>
                        </a:ext>
                      </a:extLst>
                    </a:blip>
                    <a:srcRect/>
                    <a:stretch>
                      <a:fillRect/>
                    </a:stretch>
                  </pic:blipFill>
                  <pic:spPr bwMode="auto">
                    <a:xfrm>
                      <a:off x="0" y="0"/>
                      <a:ext cx="1989315" cy="1550558"/>
                    </a:xfrm>
                    <a:prstGeom prst="rect">
                      <a:avLst/>
                    </a:prstGeom>
                    <a:noFill/>
                    <a:ln>
                      <a:noFill/>
                    </a:ln>
                  </pic:spPr>
                </pic:pic>
              </a:graphicData>
            </a:graphic>
          </wp:inline>
        </w:drawing>
      </w:r>
    </w:p>
    <w:p w14:paraId="5A8D3B69" w14:textId="458B6471" w:rsidR="00472767" w:rsidRDefault="00472767" w:rsidP="00472767">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11</w:t>
      </w:r>
      <w:r w:rsidR="00B13D76">
        <w:rPr>
          <w:noProof/>
        </w:rPr>
        <w:fldChar w:fldCharType="end"/>
      </w:r>
      <w:r>
        <w:t xml:space="preserve"> Split when in web mercator</w:t>
      </w:r>
    </w:p>
    <w:p w14:paraId="772D12EB" w14:textId="77777777" w:rsidR="00472767" w:rsidRDefault="00472767" w:rsidP="00472767">
      <w:pPr>
        <w:pStyle w:val="BodyText2"/>
      </w:pPr>
      <w:r>
        <w:rPr>
          <w:noProof/>
          <w:lang w:bidi="ar-SA"/>
        </w:rPr>
        <w:drawing>
          <wp:inline distT="0" distB="0" distL="0" distR="0" wp14:anchorId="470D361D" wp14:editId="60E1E13B">
            <wp:extent cx="1942913" cy="1524440"/>
            <wp:effectExtent l="0" t="0" r="635"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39">
                      <a:extLst>
                        <a:ext uri="{28A0092B-C50C-407E-A947-70E740481C1C}">
                          <a14:useLocalDpi xmlns:a14="http://schemas.microsoft.com/office/drawing/2010/main" val="0"/>
                        </a:ext>
                      </a:extLst>
                    </a:blip>
                    <a:srcRect/>
                    <a:stretch>
                      <a:fillRect/>
                    </a:stretch>
                  </pic:blipFill>
                  <pic:spPr bwMode="auto">
                    <a:xfrm>
                      <a:off x="0" y="0"/>
                      <a:ext cx="1957893" cy="1536193"/>
                    </a:xfrm>
                    <a:prstGeom prst="rect">
                      <a:avLst/>
                    </a:prstGeom>
                    <a:noFill/>
                    <a:ln>
                      <a:noFill/>
                    </a:ln>
                  </pic:spPr>
                </pic:pic>
              </a:graphicData>
            </a:graphic>
          </wp:inline>
        </w:drawing>
      </w:r>
    </w:p>
    <w:p w14:paraId="173BB12B" w14:textId="00876F57" w:rsidR="00472767" w:rsidRDefault="00472767" w:rsidP="00472767">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12</w:t>
      </w:r>
      <w:r w:rsidR="00B13D76">
        <w:rPr>
          <w:noProof/>
        </w:rPr>
        <w:fldChar w:fldCharType="end"/>
      </w:r>
      <w:r>
        <w:t xml:space="preserve"> Split in WGS 84 but generalised where there are &gt; 30000 points</w:t>
      </w:r>
    </w:p>
    <w:p w14:paraId="68087265" w14:textId="77777777" w:rsidR="00472767" w:rsidRDefault="00472767" w:rsidP="00472767">
      <w:pPr>
        <w:pStyle w:val="BodyText2"/>
      </w:pPr>
      <w:r>
        <w:rPr>
          <w:noProof/>
          <w:lang w:bidi="ar-SA"/>
        </w:rPr>
        <w:drawing>
          <wp:inline distT="0" distB="0" distL="0" distR="0" wp14:anchorId="548A8773" wp14:editId="617B19A5">
            <wp:extent cx="1868349" cy="1510665"/>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40">
                      <a:extLst>
                        <a:ext uri="{28A0092B-C50C-407E-A947-70E740481C1C}">
                          <a14:useLocalDpi xmlns:a14="http://schemas.microsoft.com/office/drawing/2010/main" val="0"/>
                        </a:ext>
                      </a:extLst>
                    </a:blip>
                    <a:srcRect/>
                    <a:stretch>
                      <a:fillRect/>
                    </a:stretch>
                  </pic:blipFill>
                  <pic:spPr bwMode="auto">
                    <a:xfrm>
                      <a:off x="0" y="0"/>
                      <a:ext cx="1888149" cy="1526674"/>
                    </a:xfrm>
                    <a:prstGeom prst="rect">
                      <a:avLst/>
                    </a:prstGeom>
                    <a:noFill/>
                    <a:ln>
                      <a:noFill/>
                    </a:ln>
                  </pic:spPr>
                </pic:pic>
              </a:graphicData>
            </a:graphic>
          </wp:inline>
        </w:drawing>
      </w:r>
    </w:p>
    <w:p w14:paraId="27197A3D" w14:textId="524D6B44" w:rsidR="00472767" w:rsidRDefault="00472767" w:rsidP="00472767">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13</w:t>
      </w:r>
      <w:r w:rsidR="00B13D76">
        <w:rPr>
          <w:noProof/>
        </w:rPr>
        <w:fldChar w:fldCharType="end"/>
      </w:r>
      <w:r>
        <w:t xml:space="preserve"> Split in WGS 84 all &lt; 30000 points - geometry issue</w:t>
      </w:r>
    </w:p>
    <w:p w14:paraId="17733F11" w14:textId="77777777" w:rsidR="00472767" w:rsidRDefault="00472767" w:rsidP="00472767">
      <w:pPr>
        <w:pStyle w:val="BodyText2"/>
      </w:pPr>
      <w:r>
        <w:rPr>
          <w:noProof/>
          <w:lang w:bidi="ar-SA"/>
        </w:rPr>
        <w:lastRenderedPageBreak/>
        <w:drawing>
          <wp:inline distT="0" distB="0" distL="0" distR="0" wp14:anchorId="4A93CB19" wp14:editId="22E35719">
            <wp:extent cx="1858474" cy="1435100"/>
            <wp:effectExtent l="0" t="0" r="889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1">
                      <a:extLst>
                        <a:ext uri="{28A0092B-C50C-407E-A947-70E740481C1C}">
                          <a14:useLocalDpi xmlns:a14="http://schemas.microsoft.com/office/drawing/2010/main" val="0"/>
                        </a:ext>
                      </a:extLst>
                    </a:blip>
                    <a:srcRect/>
                    <a:stretch>
                      <a:fillRect/>
                    </a:stretch>
                  </pic:blipFill>
                  <pic:spPr bwMode="auto">
                    <a:xfrm>
                      <a:off x="0" y="0"/>
                      <a:ext cx="1868293" cy="1442683"/>
                    </a:xfrm>
                    <a:prstGeom prst="rect">
                      <a:avLst/>
                    </a:prstGeom>
                    <a:noFill/>
                    <a:ln>
                      <a:noFill/>
                    </a:ln>
                  </pic:spPr>
                </pic:pic>
              </a:graphicData>
            </a:graphic>
          </wp:inline>
        </w:drawing>
      </w:r>
    </w:p>
    <w:p w14:paraId="3B473EE6" w14:textId="68A184E6" w:rsidR="00472767" w:rsidRPr="00855102" w:rsidRDefault="00472767" w:rsidP="00472767">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14</w:t>
      </w:r>
      <w:r w:rsidR="00B13D76">
        <w:rPr>
          <w:noProof/>
        </w:rPr>
        <w:fldChar w:fldCharType="end"/>
      </w:r>
      <w:r>
        <w:t xml:space="preserve"> Split using the split tool with 6 degree graticule</w:t>
      </w:r>
    </w:p>
    <w:p w14:paraId="4A328C38" w14:textId="5CD82997" w:rsidR="00E13D42" w:rsidRDefault="00E13D42" w:rsidP="00472767">
      <w:pPr>
        <w:pStyle w:val="Heading6"/>
      </w:pPr>
      <w:bookmarkStart w:id="130" w:name="_Skipping_large_features"/>
      <w:bookmarkEnd w:id="130"/>
      <w:r>
        <w:t>Skipping large features</w:t>
      </w:r>
    </w:p>
    <w:p w14:paraId="60740AF6" w14:textId="68019F1E" w:rsidR="00E13D42" w:rsidRDefault="00E13D42" w:rsidP="00E13D42">
      <w:pPr>
        <w:pStyle w:val="BodyText2"/>
      </w:pPr>
      <w:r>
        <w:t>In FME there is a warning when the features are too big:</w:t>
      </w:r>
    </w:p>
    <w:p w14:paraId="5ED56A97" w14:textId="77777777" w:rsidR="00E13D42" w:rsidRDefault="00E13D42" w:rsidP="00E13D42">
      <w:pPr>
        <w:pStyle w:val="Code"/>
      </w:pPr>
      <w:r>
        <w:t>Google Fusion Tables Writer: Individual feature will not fit in a single insertion into table 'Placemark'. Feature will be skipped.</w:t>
      </w:r>
    </w:p>
    <w:p w14:paraId="3C66F9EC" w14:textId="77777777" w:rsidR="00E13D42" w:rsidRDefault="00E13D42" w:rsidP="00E13D42">
      <w:pPr>
        <w:pStyle w:val="Code"/>
      </w:pPr>
      <w:r w:rsidRPr="00466430">
        <w:t>Google Fusion Tables Writer: '1' feature(s) were skipped. Please ensure feature(s) adhere to Google Fusion Table usage restrictions</w:t>
      </w:r>
    </w:p>
    <w:p w14:paraId="6BC07E7D" w14:textId="558EAF1F" w:rsidR="00E13D42" w:rsidRPr="00E13D42" w:rsidRDefault="00E13D42" w:rsidP="00E13D42">
      <w:pPr>
        <w:pStyle w:val="BodyText2"/>
      </w:pPr>
      <w:r>
        <w:t>Looking at the generated KML, there is a single feature which has &gt;1 million characters (</w:t>
      </w:r>
      <w:r w:rsidRPr="00EB101B">
        <w:t>+458643+391891</w:t>
      </w:r>
      <w:r>
        <w:t xml:space="preserve">) and this is not allowed in Fusion tables (see the limits </w:t>
      </w:r>
      <w:hyperlink r:id="rId742" w:history="1">
        <w:r w:rsidRPr="008462B8">
          <w:rPr>
            <w:rStyle w:val="Hyperlink"/>
          </w:rPr>
          <w:t>here</w:t>
        </w:r>
      </w:hyperlink>
      <w:r>
        <w:t>).</w:t>
      </w:r>
    </w:p>
    <w:p w14:paraId="3744E196" w14:textId="319C09D9" w:rsidR="00472767" w:rsidRDefault="00472767" w:rsidP="00472767">
      <w:pPr>
        <w:pStyle w:val="Heading6"/>
      </w:pPr>
      <w:r>
        <w:t>Unable to complete Import Errors</w:t>
      </w:r>
    </w:p>
    <w:p w14:paraId="688EFDC6" w14:textId="77777777" w:rsidR="00472767" w:rsidRPr="00D06CE5" w:rsidRDefault="00472767" w:rsidP="00472767">
      <w:pPr>
        <w:pStyle w:val="BodyText2"/>
      </w:pPr>
      <w:r>
        <w:t>This was happening with the ‘</w:t>
      </w:r>
      <w:r w:rsidRPr="00D06CE5">
        <w:t>feng_validated_sites_subset</w:t>
      </w:r>
      <w:r>
        <w:t xml:space="preserve">.kml’ file. The same KML file imported on JFs so it must be down to my account even though I am only using 963Mb in drive out of my 15Gb Google space. It seems as if there is a 1Gb limit in FT on its own, but I successfully managed ot import some rows by first creating an empty table and adding more rows. After deleting some space on my Fusion Tables, the import worked again! </w:t>
      </w:r>
    </w:p>
    <w:p w14:paraId="50AA7D4E" w14:textId="77777777" w:rsidR="00472767" w:rsidRDefault="00472767" w:rsidP="007D2F52">
      <w:pPr>
        <w:pStyle w:val="Heading4"/>
      </w:pPr>
      <w:r>
        <w:t>Exporting</w:t>
      </w:r>
    </w:p>
    <w:p w14:paraId="3795F426" w14:textId="77777777" w:rsidR="00472767" w:rsidRPr="0077631F" w:rsidRDefault="00472767" w:rsidP="00472767">
      <w:pPr>
        <w:pStyle w:val="BodyText2"/>
      </w:pPr>
      <w:r>
        <w:t>You can do this by importing into Google Earth Engine and then Export.table as kml.</w:t>
      </w:r>
    </w:p>
    <w:p w14:paraId="277A6B52" w14:textId="77777777" w:rsidR="00472767" w:rsidRDefault="00472767" w:rsidP="0034374E">
      <w:pPr>
        <w:pStyle w:val="Heading3"/>
      </w:pPr>
      <w:r>
        <w:t>Google Maps Engine</w:t>
      </w:r>
    </w:p>
    <w:p w14:paraId="1E73F19F" w14:textId="77777777" w:rsidR="00472767" w:rsidRDefault="00472767" w:rsidP="007D2F52">
      <w:pPr>
        <w:pStyle w:val="Heading4"/>
      </w:pPr>
      <w:r>
        <w:t>Creating projects</w:t>
      </w:r>
    </w:p>
    <w:p w14:paraId="61092984" w14:textId="77777777" w:rsidR="00472767" w:rsidRPr="00E87292" w:rsidRDefault="00472767" w:rsidP="00472767">
      <w:pPr>
        <w:pStyle w:val="BodyText2"/>
      </w:pPr>
      <w:r>
        <w:t>Creating a new project called MyGoogleMapsEngineProject. Even though it said ‘</w:t>
      </w:r>
      <w:r w:rsidRPr="00037A1B">
        <w:t>The size of the selected files exceed the current remaining storage quota</w:t>
      </w:r>
      <w:r>
        <w:t>’ I was able to upload the species richness tif for Africa.</w:t>
      </w:r>
    </w:p>
    <w:p w14:paraId="2E568DFF" w14:textId="77777777" w:rsidR="00716AC1" w:rsidRDefault="00716AC1" w:rsidP="0034374E">
      <w:pPr>
        <w:pStyle w:val="Heading3"/>
      </w:pPr>
      <w:r>
        <w:t>Journal APIs</w:t>
      </w:r>
    </w:p>
    <w:p w14:paraId="52097D81" w14:textId="7DA9F279" w:rsidR="00716AC1" w:rsidRDefault="00716AC1" w:rsidP="007D2F52">
      <w:pPr>
        <w:pStyle w:val="Heading4"/>
      </w:pPr>
      <w:r>
        <w:t xml:space="preserve">Elsevier </w:t>
      </w:r>
    </w:p>
    <w:p w14:paraId="74A377B6" w14:textId="0EAB8388" w:rsidR="00716AC1" w:rsidRDefault="00716AC1" w:rsidP="000E5536">
      <w:pPr>
        <w:pStyle w:val="BodyText2"/>
      </w:pPr>
      <w:r>
        <w:t xml:space="preserve">There are two APIs available from Elsevier: Scopus and ScienceDirect. There is a </w:t>
      </w:r>
      <w:hyperlink r:id="rId743" w:history="1">
        <w:r w:rsidRPr="00716AC1">
          <w:rPr>
            <w:rStyle w:val="Hyperlink"/>
          </w:rPr>
          <w:t>Python SDK</w:t>
        </w:r>
      </w:hyperlink>
      <w:r>
        <w:t xml:space="preserve"> but it needs Python 3.0.</w:t>
      </w:r>
    </w:p>
    <w:p w14:paraId="64E1A9EF" w14:textId="701C0ECB" w:rsidR="00716AC1" w:rsidRDefault="00716AC1" w:rsidP="000E5536">
      <w:pPr>
        <w:pStyle w:val="BodyText2"/>
      </w:pPr>
      <w:r>
        <w:t xml:space="preserve">Example call for Scopus Search: </w:t>
      </w:r>
      <w:hyperlink r:id="rId744" w:history="1">
        <w:r w:rsidRPr="00540B56">
          <w:rPr>
            <w:rStyle w:val="Hyperlink"/>
          </w:rPr>
          <w:t>https://api.elsevier.com/content/search/scopus?query=water&amp;apiKey=b3a71de2bde04544495881ed9d2f9c5b&amp;httpAccept=application/json</w:t>
        </w:r>
      </w:hyperlink>
      <w:r>
        <w:t xml:space="preserve"> </w:t>
      </w:r>
    </w:p>
    <w:p w14:paraId="7F7084F1" w14:textId="44F1EFAE" w:rsidR="00716AC1" w:rsidRDefault="00716AC1" w:rsidP="000E5536">
      <w:pPr>
        <w:pStyle w:val="BodyText2"/>
      </w:pPr>
      <w:r>
        <w:t>Example call for ScienceDirect Search:</w:t>
      </w:r>
    </w:p>
    <w:p w14:paraId="1084D063" w14:textId="0043642E" w:rsidR="00716AC1" w:rsidRDefault="003630B2" w:rsidP="000E5536">
      <w:pPr>
        <w:pStyle w:val="BodyText2"/>
      </w:pPr>
      <w:hyperlink r:id="rId745" w:history="1">
        <w:r w:rsidR="00716AC1" w:rsidRPr="00540B56">
          <w:rPr>
            <w:rStyle w:val="Hyperlink"/>
          </w:rPr>
          <w:t>https://api.elsevier.com/content/search/scidir?query=water&amp;apiKey=b3a71de2bde04544495881ed9d2f9c5b&amp;httpAccept=application/json</w:t>
        </w:r>
      </w:hyperlink>
      <w:r w:rsidR="00716AC1">
        <w:t xml:space="preserve"> </w:t>
      </w:r>
    </w:p>
    <w:p w14:paraId="3466DDE0" w14:textId="393F1C8F" w:rsidR="003300FC" w:rsidRDefault="003300FC" w:rsidP="000E5536">
      <w:pPr>
        <w:pStyle w:val="BodyText2"/>
      </w:pPr>
      <w:r>
        <w:t>To restrict the fields you use to search include the fieldname in the query parameter, e.g. query=title(</w:t>
      </w:r>
      <w:r w:rsidRPr="003300FC">
        <w:t>Kahuzi-Biega</w:t>
      </w:r>
      <w:r>
        <w:t>)</w:t>
      </w:r>
    </w:p>
    <w:p w14:paraId="18117911" w14:textId="45BB2DE1" w:rsidR="00091073" w:rsidRDefault="00091073" w:rsidP="000E5536">
      <w:pPr>
        <w:pStyle w:val="BodyText2"/>
      </w:pPr>
      <w:r>
        <w:t>However, trying to get our Nature paper on 23/1/17 using the following call failed (it’s not there yet!):</w:t>
      </w:r>
    </w:p>
    <w:p w14:paraId="38DBFAEA" w14:textId="6F2FDF45" w:rsidR="00091073" w:rsidRDefault="003630B2" w:rsidP="000E5536">
      <w:pPr>
        <w:pStyle w:val="BodyText2"/>
      </w:pPr>
      <w:hyperlink r:id="rId746" w:history="1">
        <w:r w:rsidR="00091073" w:rsidRPr="00540B56">
          <w:rPr>
            <w:rStyle w:val="Hyperlink"/>
          </w:rPr>
          <w:t>https://api.elsevier.com/content/abstract/doi/10.1038/nature20584?apiKey=b3a71de2bde04544495881ed9d2f9c5b&amp;httpAccept=application/json</w:t>
        </w:r>
      </w:hyperlink>
      <w:r w:rsidR="00091073">
        <w:t xml:space="preserve"> </w:t>
      </w:r>
    </w:p>
    <w:p w14:paraId="1A955D1E" w14:textId="461916F8" w:rsidR="00091073" w:rsidRDefault="00091073" w:rsidP="000E5536">
      <w:pPr>
        <w:pStyle w:val="BodyText2"/>
      </w:pPr>
      <w:r>
        <w:t>However, an older Nature paper did work:</w:t>
      </w:r>
    </w:p>
    <w:p w14:paraId="7F02A024" w14:textId="289A2E75" w:rsidR="00091073" w:rsidRPr="00716AC1" w:rsidRDefault="003630B2" w:rsidP="000E5536">
      <w:pPr>
        <w:pStyle w:val="BodyText2"/>
      </w:pPr>
      <w:hyperlink r:id="rId747" w:history="1">
        <w:r w:rsidR="00091073" w:rsidRPr="00540B56">
          <w:rPr>
            <w:rStyle w:val="Hyperlink"/>
          </w:rPr>
          <w:t>https://api.elsevier.com/content/abstract/doi/10.1038/nature14518?apiKey=b3a71de2bde04544495881ed9d2f9c5b&amp;httpAccept=application/json</w:t>
        </w:r>
      </w:hyperlink>
      <w:r w:rsidR="00091073">
        <w:t xml:space="preserve"> </w:t>
      </w:r>
    </w:p>
    <w:p w14:paraId="2D6B902D" w14:textId="6325B0DC" w:rsidR="00076573" w:rsidRDefault="00076573" w:rsidP="000E5536">
      <w:pPr>
        <w:pStyle w:val="Heading5"/>
      </w:pPr>
      <w:r>
        <w:t>Python SDK</w:t>
      </w:r>
    </w:p>
    <w:p w14:paraId="37FEDD69" w14:textId="24317122" w:rsidR="00076573" w:rsidRPr="00076573" w:rsidRDefault="00076573" w:rsidP="000E5536">
      <w:pPr>
        <w:pStyle w:val="BodyText2"/>
      </w:pPr>
      <w:r>
        <w:t>Forked and imported to elsapy project. Created config.json file and pasted in my API key (</w:t>
      </w:r>
      <w:r w:rsidRPr="00076573">
        <w:t>d2490fdc59855ff2c413362ae7d047b5</w:t>
      </w:r>
      <w:r>
        <w:t xml:space="preserve">). Doesn’t run in Python 2.7 – needs Python </w:t>
      </w:r>
      <w:r w:rsidR="00244AA5">
        <w:t>3.0.</w:t>
      </w:r>
    </w:p>
    <w:p w14:paraId="150D7B6F" w14:textId="77D7AC72" w:rsidR="004C2346" w:rsidRDefault="004C2346" w:rsidP="000E5536">
      <w:pPr>
        <w:pStyle w:val="Heading5"/>
      </w:pPr>
      <w:r>
        <w:t>ScienceDirect</w:t>
      </w:r>
    </w:p>
    <w:p w14:paraId="27FF87F4" w14:textId="021F2758" w:rsidR="004C2346" w:rsidRPr="004C2346" w:rsidRDefault="004C2346" w:rsidP="000E5536">
      <w:pPr>
        <w:pStyle w:val="BodyText2"/>
      </w:pPr>
      <w:r>
        <w:t xml:space="preserve">The ScienceDirect API indexes and makes available over 50 million references and the API can be used synchronously to get references matching a search text (query) and a particular subject area (subj). You pass an API key which has restrictions on the number of calls per week. Example GUI is </w:t>
      </w:r>
      <w:hyperlink r:id="rId748" w:history="1">
        <w:r w:rsidRPr="004C2346">
          <w:rPr>
            <w:rStyle w:val="Hyperlink"/>
          </w:rPr>
          <w:t>here</w:t>
        </w:r>
      </w:hyperlink>
      <w:r>
        <w:t>. To avoid CORS issues Elsevier allow you to register a website URL that is used as your CORS domain and this domain is allowed to make calls against their API – however, I cant get it to work (24/1/17) – only on localhost:8080.</w:t>
      </w:r>
      <w:r w:rsidR="002E21AE">
        <w:t xml:space="preserve"> But I created a new API key after receiving an email from them and it now works – you can al</w:t>
      </w:r>
      <w:r w:rsidR="00AF4E17">
        <w:t xml:space="preserve">so add CORS domains to the list </w:t>
      </w:r>
      <w:hyperlink r:id="rId749" w:history="1">
        <w:r w:rsidR="00AF4E17" w:rsidRPr="00AF4E17">
          <w:rPr>
            <w:rStyle w:val="Hyperlink"/>
          </w:rPr>
          <w:t>here</w:t>
        </w:r>
      </w:hyperlink>
      <w:r w:rsidR="00AF4E17">
        <w:t>.</w:t>
      </w:r>
    </w:p>
    <w:p w14:paraId="18372588" w14:textId="77777777" w:rsidR="00742B70" w:rsidRDefault="00742B70" w:rsidP="0034374E">
      <w:pPr>
        <w:pStyle w:val="Heading3"/>
      </w:pPr>
      <w:r>
        <w:t>JRC eStation</w:t>
      </w:r>
    </w:p>
    <w:p w14:paraId="16A77EEB" w14:textId="77777777" w:rsidR="00742B70" w:rsidRDefault="00742B70" w:rsidP="000E5536">
      <w:pPr>
        <w:pStyle w:val="BodyText2"/>
      </w:pPr>
      <w:r>
        <w:t>Describe process:</w:t>
      </w:r>
    </w:p>
    <w:p w14:paraId="32BCACCD" w14:textId="77777777" w:rsidR="00742B70" w:rsidRDefault="003630B2" w:rsidP="000E5536">
      <w:pPr>
        <w:pStyle w:val="BodyText2"/>
      </w:pPr>
      <w:hyperlink r:id="rId750" w:history="1">
        <w:r w:rsidR="00742B70" w:rsidRPr="009E609B">
          <w:rPr>
            <w:rStyle w:val="Hyperlink"/>
          </w:rPr>
          <w:t>http://h03-dev-vm19/cgi-bin/cgiwps.cgi?request=describeProcess&amp;service=wps&amp;identifier=timeseries&amp;version=1.0.0</w:t>
        </w:r>
      </w:hyperlink>
      <w:r w:rsidR="00742B70">
        <w:t xml:space="preserve"> </w:t>
      </w:r>
    </w:p>
    <w:p w14:paraId="0B3E0D7E" w14:textId="77777777" w:rsidR="00742B70" w:rsidRDefault="00742B70" w:rsidP="000E5536">
      <w:pPr>
        <w:pStyle w:val="BodyText2"/>
      </w:pPr>
      <w:r>
        <w:t>Example call:</w:t>
      </w:r>
    </w:p>
    <w:p w14:paraId="66984628" w14:textId="77777777" w:rsidR="00742B70" w:rsidRDefault="00742B70" w:rsidP="000E5536">
      <w:pPr>
        <w:pStyle w:val="Code"/>
      </w:pPr>
      <w:r>
        <w:t>script.get("http://h03-dev-vm19/cgi-bin/cgiwps.cgi?request=execute&amp;service=wps&amp;version=1.0.0&amp;identifier=timeseries&amp;datainputs=timeseriesGroupCode=NDVI_TS;rasterPointID=3019;timeSeriesToApply=LTAVG;yearTS=2011&amp;RawDataOutput=timeseriesJSON", {</w:t>
      </w:r>
    </w:p>
    <w:p w14:paraId="7AC84CE3" w14:textId="77777777" w:rsidR="00742B70" w:rsidRDefault="00742B70" w:rsidP="000E5536">
      <w:pPr>
        <w:pStyle w:val="Code"/>
      </w:pPr>
      <w:r>
        <w:t>jsonp : "callBack"</w:t>
      </w:r>
    </w:p>
    <w:p w14:paraId="713A90EE" w14:textId="77777777" w:rsidR="00742B70" w:rsidRDefault="00742B70" w:rsidP="000E5536">
      <w:pPr>
        <w:pStyle w:val="Code"/>
      </w:pPr>
      <w:r>
        <w:t>}).then(function(response) {</w:t>
      </w:r>
    </w:p>
    <w:p w14:paraId="6ED6ED06" w14:textId="77777777" w:rsidR="00742B70" w:rsidRDefault="00742B70" w:rsidP="000E5536">
      <w:pPr>
        <w:pStyle w:val="Code"/>
      </w:pPr>
      <w:r>
        <w:t>dom.byId("fires").innerHTML = firedata;</w:t>
      </w:r>
    </w:p>
    <w:p w14:paraId="464FF50B" w14:textId="77777777" w:rsidR="00742B70" w:rsidRPr="009F66C3" w:rsidRDefault="00742B70" w:rsidP="000E5536">
      <w:pPr>
        <w:pStyle w:val="Code"/>
      </w:pPr>
      <w:r>
        <w:t>});</w:t>
      </w:r>
    </w:p>
    <w:p w14:paraId="04787633" w14:textId="5FA1274E" w:rsidR="00742B70" w:rsidRDefault="00742B70" w:rsidP="0034374E">
      <w:pPr>
        <w:pStyle w:val="Heading3"/>
      </w:pPr>
      <w:r>
        <w:t>Mapping</w:t>
      </w:r>
      <w:r w:rsidR="00AD4355">
        <w:t>, imagery</w:t>
      </w:r>
      <w:r>
        <w:t xml:space="preserve"> and geocoding</w:t>
      </w:r>
    </w:p>
    <w:p w14:paraId="1C5B35C8" w14:textId="77777777" w:rsidR="00742B70" w:rsidRPr="00D446FC" w:rsidRDefault="00742B70" w:rsidP="000E5536">
      <w:pPr>
        <w:pStyle w:val="BodyText2"/>
      </w:pPr>
    </w:p>
    <w:p w14:paraId="26DAE497" w14:textId="77777777" w:rsidR="00646B68" w:rsidRDefault="00646B68" w:rsidP="007D2F52">
      <w:pPr>
        <w:pStyle w:val="Heading4"/>
      </w:pPr>
      <w:r>
        <w:t>ArcGIS Online</w:t>
      </w:r>
    </w:p>
    <w:p w14:paraId="36803A3D" w14:textId="6A1F2A1E" w:rsidR="00646B68" w:rsidRPr="00646B68" w:rsidRDefault="00646B68" w:rsidP="00E5562E">
      <w:pPr>
        <w:pStyle w:val="BodyText2"/>
      </w:pPr>
      <w:r>
        <w:t>I have my own account: blishten/thargal88 and I am a member of the European Commission ArcGIS Online (</w:t>
      </w:r>
      <w:hyperlink r:id="rId751" w:history="1">
        <w:r w:rsidRPr="008A7A44">
          <w:rPr>
            <w:rStyle w:val="Hyperlink"/>
          </w:rPr>
          <w:t>https://EU-Commission.maps.arcgis.com</w:t>
        </w:r>
      </w:hyperlink>
      <w:r>
        <w:t xml:space="preserve">) </w:t>
      </w:r>
      <w:r w:rsidR="00394581">
        <w:t xml:space="preserve">U/P: </w:t>
      </w:r>
      <w:r w:rsidR="00647B77">
        <w:t>Andrew.Cottam thargal88</w:t>
      </w:r>
    </w:p>
    <w:p w14:paraId="7C26CBF0" w14:textId="77777777" w:rsidR="00C24856" w:rsidRDefault="00C24856" w:rsidP="007D2F52">
      <w:pPr>
        <w:pStyle w:val="Heading4"/>
      </w:pPr>
      <w:r>
        <w:t>CartoDB</w:t>
      </w:r>
    </w:p>
    <w:p w14:paraId="776AB989" w14:textId="77777777" w:rsidR="00C24856" w:rsidRDefault="00C24856" w:rsidP="000E5536">
      <w:pPr>
        <w:pStyle w:val="BodyText2"/>
      </w:pPr>
      <w:r>
        <w:t>Excellent! Example queries:</w:t>
      </w:r>
    </w:p>
    <w:p w14:paraId="545CA6A4" w14:textId="77777777" w:rsidR="00C24856" w:rsidRDefault="003630B2" w:rsidP="000E5536">
      <w:pPr>
        <w:pStyle w:val="sql"/>
      </w:pPr>
      <w:hyperlink r:id="rId752" w:history="1">
        <w:r w:rsidR="00C24856">
          <w:rPr>
            <w:rStyle w:val="Hyperlink"/>
          </w:rPr>
          <w:t>https://andrewcottam.cartodb.com/api/v2/sql?q=select%20*%20from%20countries%20where%20iso3='MYS'</w:t>
        </w:r>
      </w:hyperlink>
    </w:p>
    <w:p w14:paraId="0171D4BF" w14:textId="77777777" w:rsidR="00C24856" w:rsidRDefault="003630B2" w:rsidP="000E5536">
      <w:pPr>
        <w:pStyle w:val="sql"/>
      </w:pPr>
      <w:hyperlink r:id="rId753" w:history="1">
        <w:r w:rsidR="00C24856">
          <w:rPr>
            <w:rStyle w:val="Hyperlink"/>
          </w:rPr>
          <w:t>https://andrewcottam.cartodb.com/api/v2/sql?q=select%20*%20from%20countries%20where%20iso3='MYS'&amp;format=GeoJSON</w:t>
        </w:r>
      </w:hyperlink>
    </w:p>
    <w:p w14:paraId="06FB5DD6" w14:textId="77777777" w:rsidR="00C24856" w:rsidRDefault="003630B2" w:rsidP="000E5536">
      <w:pPr>
        <w:pStyle w:val="sql"/>
      </w:pPr>
      <w:hyperlink r:id="rId754" w:history="1">
        <w:r w:rsidR="00C24856">
          <w:rPr>
            <w:rStyle w:val="Hyperlink"/>
          </w:rPr>
          <w:t>https://andrewcottam.cartodb.com/api/v2/sql?q=select%20name,ST_AsGeoJSON(the_geom)%20as%20the_geom%20from%20countries%20where%20iso3='MYS'</w:t>
        </w:r>
      </w:hyperlink>
    </w:p>
    <w:p w14:paraId="744B81EE" w14:textId="77777777" w:rsidR="00C24856" w:rsidRDefault="003630B2" w:rsidP="000E5536">
      <w:pPr>
        <w:pStyle w:val="sql"/>
      </w:pPr>
      <w:hyperlink r:id="rId755" w:history="1">
        <w:r w:rsidR="00C24856">
          <w:rPr>
            <w:rStyle w:val="Hyperlink"/>
          </w:rPr>
          <w:t>https://andrewcottam.cartodb.com/api/v2/sql?q=select%20name,ST_AsText(the_geom)%20as%20the_geom%20from%20countries%20where%20iso3='MYS'</w:t>
        </w:r>
      </w:hyperlink>
    </w:p>
    <w:p w14:paraId="0FC46CBB" w14:textId="77777777" w:rsidR="00C24856" w:rsidRDefault="003630B2" w:rsidP="000E5536">
      <w:pPr>
        <w:pStyle w:val="sql"/>
      </w:pPr>
      <w:hyperlink r:id="rId756" w:history="1">
        <w:r w:rsidR="00C24856">
          <w:rPr>
            <w:rStyle w:val="Hyperlink"/>
          </w:rPr>
          <w:t>https://andrewcottam.cartodb.com/api/v2/sql?q=SELECT%20ST_Area(the_geom)%20FROM%20countries</w:t>
        </w:r>
      </w:hyperlink>
    </w:p>
    <w:p w14:paraId="7D8BF4F5" w14:textId="77777777" w:rsidR="00C24856" w:rsidRDefault="00C24856" w:rsidP="000E5536">
      <w:pPr>
        <w:pStyle w:val="Heading5"/>
      </w:pPr>
      <w:r>
        <w:t>CitusData</w:t>
      </w:r>
    </w:p>
    <w:p w14:paraId="7D414F97" w14:textId="77777777" w:rsidR="00C24856" w:rsidRPr="009B140B" w:rsidRDefault="00C24856" w:rsidP="000E5536">
      <w:pPr>
        <w:pStyle w:val="BodyText2"/>
      </w:pPr>
      <w:r>
        <w:t xml:space="preserve">This is a scalable cloud system that uses PostgreSQL and Hadoop. See </w:t>
      </w:r>
      <w:hyperlink r:id="rId757" w:history="1">
        <w:r w:rsidRPr="009B140B">
          <w:rPr>
            <w:rStyle w:val="Hyperlink"/>
          </w:rPr>
          <w:t>here</w:t>
        </w:r>
      </w:hyperlink>
      <w:r>
        <w:t>.</w:t>
      </w:r>
    </w:p>
    <w:p w14:paraId="722AF66C" w14:textId="77777777" w:rsidR="00742B70" w:rsidRDefault="00742B70" w:rsidP="007D2F52">
      <w:pPr>
        <w:pStyle w:val="Heading4"/>
      </w:pPr>
      <w:r>
        <w:t>Bing Maps REST Services</w:t>
      </w:r>
    </w:p>
    <w:p w14:paraId="753C72FC" w14:textId="77777777" w:rsidR="00742B70" w:rsidRDefault="003630B2" w:rsidP="000E5536">
      <w:pPr>
        <w:pStyle w:val="BodyText2"/>
      </w:pPr>
      <w:hyperlink r:id="rId758" w:history="1">
        <w:r w:rsidR="00742B70" w:rsidRPr="00334985">
          <w:rPr>
            <w:rStyle w:val="Hyperlink"/>
          </w:rPr>
          <w:t>http://msdn.microsoft.com/en-us/library/ff701713.aspx</w:t>
        </w:r>
      </w:hyperlink>
      <w:r w:rsidR="00742B70">
        <w:t xml:space="preserve"> - these look really good. You can get altitudes for a point, line etc.</w:t>
      </w:r>
    </w:p>
    <w:p w14:paraId="0E76084C" w14:textId="3C2A2FF1" w:rsidR="00E85DA3" w:rsidRPr="00C01C0C" w:rsidRDefault="00E85DA3" w:rsidP="000E5536">
      <w:pPr>
        <w:pStyle w:val="BodyText2"/>
      </w:pPr>
      <w:r>
        <w:t xml:space="preserve">I am using their Maps API for imagery in the Roadless Areas Validation tool. They also have a metadata API to retrieve information about the imagery including start and end dates. Example </w:t>
      </w:r>
      <w:hyperlink r:id="rId759" w:history="1">
        <w:r w:rsidRPr="00E85DA3">
          <w:rPr>
            <w:rStyle w:val="Hyperlink"/>
          </w:rPr>
          <w:t>here</w:t>
        </w:r>
      </w:hyperlink>
      <w:r>
        <w:t xml:space="preserve">. </w:t>
      </w:r>
    </w:p>
    <w:p w14:paraId="2B14212A" w14:textId="77777777" w:rsidR="00742B70" w:rsidRDefault="00742B70" w:rsidP="007D2F52">
      <w:pPr>
        <w:pStyle w:val="Heading4"/>
      </w:pPr>
      <w:r>
        <w:t>Geocoding</w:t>
      </w:r>
    </w:p>
    <w:p w14:paraId="3E490639" w14:textId="77777777" w:rsidR="00742B70" w:rsidRDefault="00742B70" w:rsidP="000E5536">
      <w:pPr>
        <w:pStyle w:val="BodyText2"/>
      </w:pPr>
      <w:r>
        <w:t xml:space="preserve">Review of the 7 free geocoding services on the web: </w:t>
      </w:r>
    </w:p>
    <w:p w14:paraId="12809ADE" w14:textId="77777777" w:rsidR="00742B70" w:rsidRPr="00D57185" w:rsidRDefault="003630B2" w:rsidP="000E5536">
      <w:pPr>
        <w:pStyle w:val="BodyText"/>
      </w:pPr>
      <w:hyperlink r:id="rId760" w:history="1">
        <w:r w:rsidR="00742B70">
          <w:rPr>
            <w:rStyle w:val="Hyperlink"/>
          </w:rPr>
          <w:t>http://blog.programmableweb.com/2012/06/21/7-free-geocoding-apis-google-bing-yahoo-and-mapquest/</w:t>
        </w:r>
      </w:hyperlink>
    </w:p>
    <w:p w14:paraId="6AC1E82C" w14:textId="77777777" w:rsidR="00742B70" w:rsidRDefault="00742B70" w:rsidP="007D2F52">
      <w:pPr>
        <w:pStyle w:val="Heading4"/>
      </w:pPr>
      <w:r>
        <w:t>Online spatial converters</w:t>
      </w:r>
    </w:p>
    <w:p w14:paraId="2BF4E2A9" w14:textId="77777777" w:rsidR="00742B70" w:rsidRPr="00F127A1" w:rsidRDefault="00742B70" w:rsidP="000E5536">
      <w:pPr>
        <w:pStyle w:val="BodyText2"/>
      </w:pPr>
      <w:r>
        <w:t xml:space="preserve">This one is good for converting </w:t>
      </w:r>
      <w:r w:rsidRPr="00F127A1">
        <w:t>degrees, minutes, seconds to decimal degrees</w:t>
      </w:r>
      <w:r>
        <w:t xml:space="preserve">: </w:t>
      </w:r>
      <w:hyperlink r:id="rId761" w:history="1">
        <w:r>
          <w:rPr>
            <w:rStyle w:val="Hyperlink"/>
          </w:rPr>
          <w:t>http://data.aad.gov.au/aadc/calc/dms_decimal.cfm</w:t>
        </w:r>
      </w:hyperlink>
    </w:p>
    <w:p w14:paraId="75817360" w14:textId="77777777" w:rsidR="00962E5E" w:rsidRDefault="00962E5E" w:rsidP="007D2F52">
      <w:pPr>
        <w:pStyle w:val="Heading4"/>
      </w:pPr>
      <w:r>
        <w:t>Mapbox</w:t>
      </w:r>
    </w:p>
    <w:p w14:paraId="023428CF" w14:textId="2B631A1B" w:rsidR="00962E5E" w:rsidRPr="00962E5E" w:rsidRDefault="003630B2" w:rsidP="000E5536">
      <w:pPr>
        <w:pStyle w:val="BodyText2"/>
      </w:pPr>
      <w:hyperlink r:id="rId762" w:history="1">
        <w:r w:rsidR="000D52FA" w:rsidRPr="00BF7AD8">
          <w:rPr>
            <w:rStyle w:val="Hyperlink"/>
          </w:rPr>
          <w:t>a.cottam@gmail.com</w:t>
        </w:r>
      </w:hyperlink>
      <w:r w:rsidR="000D52FA">
        <w:t xml:space="preserve"> and usual password for MapBox. Goto MapBox </w:t>
      </w:r>
      <w:r w:rsidR="001614EA">
        <w:t>Studio to get your access token and your mapid.</w:t>
      </w:r>
      <w:r w:rsidR="00D962A4">
        <w:t xml:space="preserve"> Use the MapBox Studio Classic to edit existing maps.</w:t>
      </w:r>
      <w:r w:rsidR="00F5365A">
        <w:t xml:space="preserve"> MapBox Editor deprecated on 31/1/17</w:t>
      </w:r>
      <w:r w:rsidR="00CB395A">
        <w:t>.</w:t>
      </w:r>
    </w:p>
    <w:p w14:paraId="446DD1A6" w14:textId="4CD234A8" w:rsidR="00AD4355" w:rsidRDefault="00AD4355" w:rsidP="007D2F52">
      <w:pPr>
        <w:pStyle w:val="Heading4"/>
      </w:pPr>
      <w:r>
        <w:t>DigitalGlobe</w:t>
      </w:r>
    </w:p>
    <w:p w14:paraId="7F325152" w14:textId="77777777" w:rsidR="00672090" w:rsidRDefault="00AD4355" w:rsidP="000E5536">
      <w:pPr>
        <w:pStyle w:val="BodyText2"/>
      </w:pPr>
      <w:r>
        <w:t xml:space="preserve">There are no dates for the imagery (See </w:t>
      </w:r>
      <w:hyperlink r:id="rId763" w:history="1">
        <w:r w:rsidRPr="00AD4355">
          <w:rPr>
            <w:rStyle w:val="Hyperlink"/>
          </w:rPr>
          <w:t>here</w:t>
        </w:r>
      </w:hyperlink>
      <w:r>
        <w:t>).</w:t>
      </w:r>
      <w:r w:rsidR="00672090">
        <w:t xml:space="preserve"> </w:t>
      </w:r>
    </w:p>
    <w:p w14:paraId="29306CE2" w14:textId="10E40677" w:rsidR="00672090" w:rsidRDefault="00672090" w:rsidP="000E5536">
      <w:pPr>
        <w:pStyle w:val="Heading5"/>
      </w:pPr>
      <w:r>
        <w:t>Issues</w:t>
      </w:r>
    </w:p>
    <w:p w14:paraId="79E84DFE" w14:textId="77777777" w:rsidR="00672090" w:rsidRDefault="00672090" w:rsidP="000E5536">
      <w:pPr>
        <w:pStyle w:val="BodyText2"/>
      </w:pPr>
      <w:r>
        <w:t xml:space="preserve">On 13/10/16 I got an error while trying to load a DigitalGlobe layer: </w:t>
      </w:r>
    </w:p>
    <w:p w14:paraId="3A83F8D9" w14:textId="77777777" w:rsidR="00672090" w:rsidRDefault="003630B2" w:rsidP="000E5536">
      <w:pPr>
        <w:pStyle w:val="BodyText2"/>
      </w:pPr>
      <w:hyperlink r:id="rId764" w:history="1">
        <w:r w:rsidR="00672090" w:rsidRPr="003F7CD4">
          <w:rPr>
            <w:rStyle w:val="Hyperlink"/>
          </w:rPr>
          <w:t>https://c.tiles.mapbox.com/v4/digitalglobe.nmmhkk79/10/501/467.png?access_token=pk.eyJ1IjoiZGlnaXRhbGdsb2JlIiwiYSI6ImNpbmJscnhhZTBudmp0cWx3MXI5bWt0djgifQ.9DibR63tG-LY6FvjDLhCXg</w:t>
        </w:r>
      </w:hyperlink>
      <w:r w:rsidR="00672090">
        <w:t xml:space="preserve"> </w:t>
      </w:r>
    </w:p>
    <w:p w14:paraId="41CDD7FE" w14:textId="438F3F9C" w:rsidR="00672090" w:rsidRPr="00672090" w:rsidRDefault="00672090" w:rsidP="000E5536">
      <w:pPr>
        <w:pStyle w:val="BodyText2"/>
      </w:pPr>
      <w:r>
        <w:t>“</w:t>
      </w:r>
      <w:r w:rsidRPr="00672090">
        <w:t>Tileset does not exist</w:t>
      </w:r>
      <w:r>
        <w:t>”.</w:t>
      </w:r>
      <w:r w:rsidR="002F4CD4">
        <w:t xml:space="preserve"> This is trying to use the map ID of </w:t>
      </w:r>
      <w:r w:rsidR="002F4CD4" w:rsidRPr="002F4CD4">
        <w:t>digitalglobe.nmmhkk79</w:t>
      </w:r>
      <w:r w:rsidR="002F4CD4">
        <w:t xml:space="preserve"> which used to work. Looks like it has changed (from </w:t>
      </w:r>
      <w:hyperlink r:id="rId765" w:history="1">
        <w:r w:rsidR="002F4CD4" w:rsidRPr="002F4CD4">
          <w:rPr>
            <w:rStyle w:val="Hyperlink"/>
          </w:rPr>
          <w:t>here</w:t>
        </w:r>
      </w:hyperlink>
      <w:r w:rsidR="002F4CD4">
        <w:t xml:space="preserve">) to </w:t>
      </w:r>
      <w:r w:rsidR="002F4CD4" w:rsidRPr="002F4CD4">
        <w:t>digitalglobe.nal0g75k</w:t>
      </w:r>
      <w:r w:rsidR="002F4CD4">
        <w:t>.</w:t>
      </w:r>
    </w:p>
    <w:p w14:paraId="047B402C" w14:textId="77777777" w:rsidR="00E0003B" w:rsidRDefault="00E0003B" w:rsidP="0034374E">
      <w:pPr>
        <w:pStyle w:val="Heading3"/>
      </w:pPr>
      <w:r>
        <w:t>Photo services</w:t>
      </w:r>
    </w:p>
    <w:p w14:paraId="075977FC" w14:textId="77777777" w:rsidR="00E0003B" w:rsidRDefault="00E0003B" w:rsidP="000E5536">
      <w:pPr>
        <w:pStyle w:val="BodyText2"/>
      </w:pPr>
      <w:r>
        <w:t>The images</w:t>
      </w:r>
      <w:r w:rsidRPr="00E02006">
        <w:t xml:space="preserve"> </w:t>
      </w:r>
      <w:r>
        <w:t xml:space="preserve">in Google Earth come from Panoramio. We could use these and others for validating land cover classifications. I will use a test region which is in Sabah west of the </w:t>
      </w:r>
      <w:r w:rsidRPr="000078A3">
        <w:t>Imbak Canyon Conservation Area</w:t>
      </w:r>
      <w:r>
        <w:t xml:space="preserve">. Lat/long of an image from Mongabay is </w:t>
      </w:r>
    </w:p>
    <w:p w14:paraId="0E5CA12B" w14:textId="77777777" w:rsidR="00E0003B" w:rsidRPr="00D446FC" w:rsidRDefault="00E0003B" w:rsidP="000E5536">
      <w:pPr>
        <w:pStyle w:val="BodyText2"/>
      </w:pPr>
      <w:r>
        <w:t xml:space="preserve">5° 7' 37.17" N  116° 55' 46.25" E (which is </w:t>
      </w:r>
      <w:r w:rsidRPr="008621E0">
        <w:t>5.1269</w:t>
      </w:r>
      <w:r>
        <w:t xml:space="preserve">, </w:t>
      </w:r>
      <w:r w:rsidRPr="008621E0">
        <w:t>116.9295</w:t>
      </w:r>
      <w:r>
        <w:t xml:space="preserve"> using </w:t>
      </w:r>
      <w:hyperlink r:id="rId766" w:history="1">
        <w:r w:rsidRPr="008621E0">
          <w:rPr>
            <w:rStyle w:val="Hyperlink"/>
          </w:rPr>
          <w:t>this</w:t>
        </w:r>
      </w:hyperlink>
      <w:r>
        <w:t xml:space="preserve"> converter).</w:t>
      </w:r>
    </w:p>
    <w:p w14:paraId="129F9EF4" w14:textId="77777777" w:rsidR="00E0003B" w:rsidRDefault="00E0003B" w:rsidP="007D2F52">
      <w:pPr>
        <w:pStyle w:val="Heading4"/>
      </w:pPr>
      <w:r>
        <w:t>Bing</w:t>
      </w:r>
    </w:p>
    <w:p w14:paraId="10A1B030" w14:textId="77777777" w:rsidR="00E0003B" w:rsidRPr="00A06931" w:rsidRDefault="00E0003B" w:rsidP="000E5536">
      <w:pPr>
        <w:pStyle w:val="BodyText2"/>
      </w:pPr>
      <w:r>
        <w:t xml:space="preserve">You can use Bing to search images although there are limits see </w:t>
      </w:r>
      <w:r>
        <w:fldChar w:fldCharType="begin"/>
      </w:r>
      <w:r>
        <w:instrText xml:space="preserve"> REF _Ref364152256 \h </w:instrText>
      </w:r>
      <w:r>
        <w:fldChar w:fldCharType="separate"/>
      </w:r>
      <w:r>
        <w:t>Bing search API</w:t>
      </w:r>
      <w:r>
        <w:fldChar w:fldCharType="end"/>
      </w:r>
      <w:r>
        <w:t>.</w:t>
      </w:r>
    </w:p>
    <w:p w14:paraId="25F0E819" w14:textId="77777777" w:rsidR="00E0003B" w:rsidRDefault="00E0003B" w:rsidP="007D2F52">
      <w:pPr>
        <w:pStyle w:val="Heading4"/>
      </w:pPr>
      <w:r>
        <w:t>Flickr</w:t>
      </w:r>
    </w:p>
    <w:p w14:paraId="2604C593" w14:textId="77777777" w:rsidR="00E0003B" w:rsidRDefault="00E0003B" w:rsidP="000E5536">
      <w:pPr>
        <w:pStyle w:val="Heading5"/>
      </w:pPr>
      <w:r>
        <w:t>Credentials</w:t>
      </w:r>
    </w:p>
    <w:p w14:paraId="201C5E9D" w14:textId="77777777" w:rsidR="00E0003B" w:rsidRDefault="00E0003B" w:rsidP="000E5536">
      <w:pPr>
        <w:pStyle w:val="BodyText2"/>
      </w:pPr>
      <w:r>
        <w:t xml:space="preserve">Yahoo account: </w:t>
      </w:r>
      <w:r w:rsidRPr="00D92F0D">
        <w:t>andrewcottam36</w:t>
      </w:r>
    </w:p>
    <w:p w14:paraId="7B666813" w14:textId="77777777" w:rsidR="00E0003B" w:rsidRPr="00D92F0D" w:rsidRDefault="00E0003B" w:rsidP="000E5536">
      <w:pPr>
        <w:pStyle w:val="BodyText2"/>
      </w:pPr>
      <w:r>
        <w:t>Password: &lt;usual&gt;</w:t>
      </w:r>
    </w:p>
    <w:p w14:paraId="22B3A634" w14:textId="77777777" w:rsidR="00E0003B" w:rsidRDefault="00E0003B" w:rsidP="000E5536">
      <w:pPr>
        <w:pStyle w:val="Heading5"/>
      </w:pPr>
      <w:r>
        <w:t>Example return</w:t>
      </w:r>
    </w:p>
    <w:p w14:paraId="60FBD1C2" w14:textId="77777777" w:rsidR="00E0003B" w:rsidRPr="00E54201" w:rsidRDefault="00E0003B" w:rsidP="000E5536">
      <w:pPr>
        <w:pStyle w:val="BodyText2"/>
      </w:pPr>
      <w:r w:rsidRPr="00E54201">
        <w:t>{"photos":{"page":1, "pages":1, "perpage":250, "total":"46", "photo":[{"id":"7263742902", "owner":"76603798@N00", "secret":"ac950d309a", "server":"8151", "farm":9, "title":"Ginseng Camp", "ispublic":1, "isfriend":0, "isfamily":0}, {"id":"7263743780", "owner":"76603798@N00", "secret":"7f4285cc79", "server":"7102", "farm":8, "title":"Primat-Primat", "ispublic":1, "isfriend":0, "isfamily":0}]}, "stat":"ok"}</w:t>
      </w:r>
    </w:p>
    <w:p w14:paraId="37AAFA82" w14:textId="77777777" w:rsidR="00E0003B" w:rsidRDefault="00E0003B" w:rsidP="000E5536">
      <w:pPr>
        <w:pStyle w:val="Heading5"/>
      </w:pPr>
      <w:r>
        <w:t>Image search by name</w:t>
      </w:r>
    </w:p>
    <w:p w14:paraId="355930CF" w14:textId="77777777" w:rsidR="00E0003B" w:rsidRDefault="00E0003B" w:rsidP="000E5536">
      <w:pPr>
        <w:pStyle w:val="BodyText2"/>
      </w:pPr>
      <w:r>
        <w:t>Example:</w:t>
      </w:r>
    </w:p>
    <w:p w14:paraId="39B23809" w14:textId="77777777" w:rsidR="00E0003B" w:rsidRDefault="003630B2" w:rsidP="000E5536">
      <w:pPr>
        <w:pStyle w:val="BodyText2"/>
        <w:rPr>
          <w:rStyle w:val="Hyperlink"/>
        </w:rPr>
      </w:pPr>
      <w:hyperlink r:id="rId767" w:history="1">
        <w:r w:rsidR="00E0003B" w:rsidRPr="009E609B">
          <w:rPr>
            <w:rStyle w:val="Hyperlink"/>
          </w:rPr>
          <w:t>http://api.flickr.com/services/rest/?format=json&amp;method=flickr.photos.search&amp;text=wibble&amp;api_key=6d3e521646cdd1391a6dee32d8e54d62</w:t>
        </w:r>
      </w:hyperlink>
    </w:p>
    <w:p w14:paraId="051C8C03" w14:textId="77777777" w:rsidR="00E0003B" w:rsidRDefault="00E0003B" w:rsidP="000E5536">
      <w:pPr>
        <w:pStyle w:val="BodyText2"/>
      </w:pPr>
      <w:r>
        <w:t>Wrapper function written in Python - here.</w:t>
      </w:r>
    </w:p>
    <w:p w14:paraId="3334014B" w14:textId="77777777" w:rsidR="00E0003B" w:rsidRDefault="00E0003B" w:rsidP="000E5536">
      <w:pPr>
        <w:pStyle w:val="Heading5"/>
      </w:pPr>
      <w:r>
        <w:t>Limits</w:t>
      </w:r>
    </w:p>
    <w:p w14:paraId="6D22688B" w14:textId="77777777" w:rsidR="00E0003B" w:rsidRPr="00066A8C" w:rsidRDefault="00E0003B" w:rsidP="000E5536">
      <w:pPr>
        <w:pStyle w:val="BodyText2"/>
      </w:pPr>
      <w:r>
        <w:t xml:space="preserve">3600 queries per hour from </w:t>
      </w:r>
      <w:hyperlink r:id="rId768" w:history="1">
        <w:r w:rsidRPr="00066A8C">
          <w:rPr>
            <w:rStyle w:val="Hyperlink"/>
          </w:rPr>
          <w:t>here</w:t>
        </w:r>
      </w:hyperlink>
    </w:p>
    <w:p w14:paraId="5C119594" w14:textId="77777777" w:rsidR="00E0003B" w:rsidRDefault="00E0003B" w:rsidP="000E5536">
      <w:pPr>
        <w:pStyle w:val="Heading5"/>
      </w:pPr>
      <w:r>
        <w:lastRenderedPageBreak/>
        <w:t>Issues</w:t>
      </w:r>
    </w:p>
    <w:p w14:paraId="29A43CFD" w14:textId="77777777" w:rsidR="00E0003B" w:rsidRDefault="00E0003B" w:rsidP="000E5536">
      <w:pPr>
        <w:pStyle w:val="Heading6"/>
      </w:pPr>
      <w:r>
        <w:t>Errors</w:t>
      </w:r>
    </w:p>
    <w:p w14:paraId="1CC470CE" w14:textId="77777777" w:rsidR="00E0003B" w:rsidRPr="00A44CAF" w:rsidRDefault="00E0003B" w:rsidP="000E5536">
      <w:pPr>
        <w:pStyle w:val="BodyText2"/>
      </w:pPr>
      <w:r>
        <w:t>On 29/7/16 I looked at the various websites that search for species using Flickr and many of the images were not loading as there were ‘</w:t>
      </w:r>
      <w:r w:rsidRPr="00A44CAF">
        <w:t>Failed to load resource: the server responded with a status of 403 (Forbidden)</w:t>
      </w:r>
      <w:r>
        <w:t>’ errors. Not sure why. It’s the same images every time! This is to do with JRCs new proxy rules for blocking social media content. The JRC network people sorted it out and now I can see all images.</w:t>
      </w:r>
    </w:p>
    <w:p w14:paraId="37285FD6" w14:textId="77777777" w:rsidR="00E0003B" w:rsidRDefault="00E0003B" w:rsidP="000E5536">
      <w:pPr>
        <w:pStyle w:val="Heading6"/>
      </w:pPr>
      <w:r>
        <w:t>Quality</w:t>
      </w:r>
    </w:p>
    <w:p w14:paraId="22F155C8" w14:textId="77777777" w:rsidR="00E0003B" w:rsidRPr="00B5782D" w:rsidRDefault="00E0003B" w:rsidP="000E5536">
      <w:pPr>
        <w:pStyle w:val="BodyText2"/>
      </w:pPr>
      <w:r>
        <w:t>There are many issues with the quality of Flickr images.</w:t>
      </w:r>
    </w:p>
    <w:p w14:paraId="1F74A69C" w14:textId="77777777" w:rsidR="00E0003B" w:rsidRDefault="00E0003B" w:rsidP="000E5536">
      <w:pPr>
        <w:pStyle w:val="Heading7"/>
      </w:pPr>
      <w:r>
        <w:t>Georeferencing</w:t>
      </w:r>
    </w:p>
    <w:p w14:paraId="5928770D" w14:textId="77777777" w:rsidR="00E0003B" w:rsidRPr="00B5782D" w:rsidRDefault="00E0003B" w:rsidP="000E5536">
      <w:pPr>
        <w:pStyle w:val="BodyText2"/>
      </w:pPr>
      <w:r>
        <w:t xml:space="preserve">Many images are incorrectly georeferenced and it is not </w:t>
      </w:r>
    </w:p>
    <w:p w14:paraId="006C1966" w14:textId="77777777" w:rsidR="00E0003B" w:rsidRDefault="00E0003B" w:rsidP="007D2F52">
      <w:pPr>
        <w:pStyle w:val="Heading4"/>
      </w:pPr>
      <w:r>
        <w:t>Panoramio</w:t>
      </w:r>
    </w:p>
    <w:p w14:paraId="4E171234" w14:textId="77777777" w:rsidR="00E0003B" w:rsidRDefault="00E0003B" w:rsidP="000E5536">
      <w:pPr>
        <w:pStyle w:val="BodyText2"/>
      </w:pPr>
      <w:r>
        <w:t>Written Python wrappers to access the Panoramio imagery in IPython Notebook. Written Javascript one in the web services mash up. Here is a call for a bounding box:</w:t>
      </w:r>
    </w:p>
    <w:p w14:paraId="66223EEA" w14:textId="77777777" w:rsidR="00E0003B" w:rsidRDefault="003630B2" w:rsidP="000E5536">
      <w:pPr>
        <w:pStyle w:val="BodyText2"/>
      </w:pPr>
      <w:hyperlink r:id="rId769" w:history="1">
        <w:r w:rsidR="00E0003B" w:rsidRPr="00761866">
          <w:rPr>
            <w:rStyle w:val="Hyperlink"/>
          </w:rPr>
          <w:t>http://www.panoramio.com/map/get_panoramas.php?set=public&amp;from=0&amp;to=200&amp;minx=116.72340141862327&amp;miny=4.630244161681985&amp;maxx=117.0529912623728&amp;maxy=4.975439934692073&amp;size=small&amp;mapfilter=true&amp;callback=dojo.io.script.jsonp_dojoIoScript2._jsonpCallback</w:t>
        </w:r>
      </w:hyperlink>
    </w:p>
    <w:p w14:paraId="4AD47D22" w14:textId="77777777" w:rsidR="00E0003B" w:rsidRDefault="00E0003B" w:rsidP="000E5536">
      <w:pPr>
        <w:pStyle w:val="BodyText2"/>
      </w:pPr>
      <w:r>
        <w:t>Here is an example response:</w:t>
      </w:r>
    </w:p>
    <w:p w14:paraId="54D1714B" w14:textId="77777777" w:rsidR="00E0003B" w:rsidRDefault="00E0003B" w:rsidP="000E5536">
      <w:pPr>
        <w:pStyle w:val="BodyText2"/>
      </w:pPr>
      <w:r w:rsidRPr="004C51A7">
        <w:t>{"count":89,"has_more":false,"map_location":{"lat":4.7497171428443936,"lon":116.95392962041657,"panoramio_zoom":7},"photos":[{"height":180,"latitude":4.7707839999999999,"longitude":116.917877,"owner_id":1328996,"owner_name":"NKiob","owner_url":"http://www.panoramio.com/user/1328996","photo_file_url":"http://mw2.google.com/mw-panoramio/photos/small/8484423.jpg","photo_id":8484423,"photo_title":"Maliau Waterfall, Maliau Basin","photo_url":"http://www.panoramio.com/photo/8484423","upload_date":"12 March 2008","width":240},{"height":180,"latitude":4.8091020000000002,"longitude":117.04834,"owner_id":407015,"owner_name":"fais","owner_url":"http://www.panoramio.com/user/407015","photo_file_url":"http://mw2.google.com/mw-panoramio/photos/small/38957931.jpg","photo_id":38957931,"photo_title":"Maliau Basin Studies Centre","photo_url":"http://www.panoramio.com/photo/38957931","upload_date":"07 August 2010","width":240}]}</w:t>
      </w:r>
    </w:p>
    <w:p w14:paraId="01F43253" w14:textId="77777777" w:rsidR="00E0003B" w:rsidRDefault="00E0003B" w:rsidP="000E5536">
      <w:pPr>
        <w:pStyle w:val="Heading5"/>
      </w:pPr>
      <w:r>
        <w:t>Panoramio Harvesting service</w:t>
      </w:r>
    </w:p>
    <w:p w14:paraId="103B5918" w14:textId="77777777" w:rsidR="00E0003B" w:rsidRDefault="00E0003B" w:rsidP="000E5536">
      <w:pPr>
        <w:pStyle w:val="BodyText2"/>
      </w:pPr>
      <w:r>
        <w:t xml:space="preserve">I am writing a service to harvest all Panoramio points. It is </w:t>
      </w:r>
      <w:hyperlink r:id="rId770" w:history="1">
        <w:r w:rsidRPr="00217CBE">
          <w:rPr>
            <w:rStyle w:val="Hyperlink"/>
          </w:rPr>
          <w:t>here</w:t>
        </w:r>
      </w:hyperlink>
      <w:r>
        <w:t>. There are some issues: the number of photos that are retrieved seems to be dependent on the size of the search box. If I use a 10x10 degree box there are 556780, but if I use a 1x1 degree box there are 11640076 (this took 1 day 9 hours and 34 minutes). Not sure why. There is no documentation unfortunately. Sent an email to ask them.</w:t>
      </w:r>
    </w:p>
    <w:p w14:paraId="4FD5B760" w14:textId="77777777" w:rsidR="00E0003B" w:rsidRDefault="00E0003B" w:rsidP="000E5536">
      <w:pPr>
        <w:pStyle w:val="BodyText2"/>
      </w:pPr>
      <w:r>
        <w:t>After 3 hours I get:</w:t>
      </w:r>
    </w:p>
    <w:p w14:paraId="54E8BD8F" w14:textId="77777777" w:rsidR="00E0003B" w:rsidRDefault="00E0003B" w:rsidP="00D96B97">
      <w:pPr>
        <w:pStyle w:val="Unix"/>
      </w:pPr>
      <w:r>
        <w:t>raise ConnectionError(err, request=request)</w:t>
      </w:r>
    </w:p>
    <w:p w14:paraId="7FBCEF10" w14:textId="77777777" w:rsidR="00E0003B" w:rsidRDefault="00E0003B" w:rsidP="00D96B97">
      <w:pPr>
        <w:pStyle w:val="Unix"/>
      </w:pPr>
      <w:r>
        <w:t>requests.exceptions.ConnectionError: ('Connection aborted.', error(10060, 'A connection attempt failed because the connected party did not properly respond after a period of time, or established connection failed because connected host has failed to respond'))</w:t>
      </w:r>
    </w:p>
    <w:p w14:paraId="0E2C2A08" w14:textId="77777777" w:rsidR="00E0003B" w:rsidRPr="00217CBE" w:rsidRDefault="00E0003B" w:rsidP="000E5536">
      <w:pPr>
        <w:pStyle w:val="BodyText2"/>
      </w:pPr>
      <w:r>
        <w:t>Putting the code in a try except block. Seems to have worked.</w:t>
      </w:r>
    </w:p>
    <w:p w14:paraId="4F553A11" w14:textId="77777777" w:rsidR="00E0003B" w:rsidRDefault="00E0003B" w:rsidP="007D2F52">
      <w:pPr>
        <w:pStyle w:val="Heading4"/>
      </w:pPr>
      <w:r>
        <w:t>Picasa</w:t>
      </w:r>
    </w:p>
    <w:p w14:paraId="13A16AC1" w14:textId="77777777" w:rsidR="00E0003B" w:rsidRPr="005C2541" w:rsidRDefault="00E0003B" w:rsidP="000E5536">
      <w:pPr>
        <w:pStyle w:val="BodyText2"/>
      </w:pPr>
      <w:r>
        <w:t xml:space="preserve">API is now part of Google Photos – docs </w:t>
      </w:r>
      <w:hyperlink r:id="rId771" w:history="1">
        <w:r w:rsidRPr="005C2541">
          <w:rPr>
            <w:rStyle w:val="Hyperlink"/>
          </w:rPr>
          <w:t>here</w:t>
        </w:r>
      </w:hyperlink>
      <w:r>
        <w:t>. There doesn’t seem to be a Javascript API.</w:t>
      </w:r>
    </w:p>
    <w:p w14:paraId="6043E4FD" w14:textId="77777777" w:rsidR="00E0003B" w:rsidRDefault="00E0003B" w:rsidP="0034374E">
      <w:pPr>
        <w:pStyle w:val="Heading3"/>
      </w:pPr>
      <w:r>
        <w:t>PiCloud</w:t>
      </w:r>
    </w:p>
    <w:p w14:paraId="27B4AB4F" w14:textId="77777777" w:rsidR="00E0003B" w:rsidRDefault="00E0003B" w:rsidP="007D2F52">
      <w:pPr>
        <w:pStyle w:val="Heading4"/>
      </w:pPr>
      <w:r>
        <w:t>Installing the PiCloud Client</w:t>
      </w:r>
    </w:p>
    <w:p w14:paraId="591CB0AB" w14:textId="77777777" w:rsidR="00E0003B" w:rsidRDefault="00E0003B" w:rsidP="000E5536">
      <w:pPr>
        <w:pStyle w:val="BodyText2"/>
      </w:pPr>
      <w:r>
        <w:t xml:space="preserve">GEM IT installed the PyCloud client using the instructions </w:t>
      </w:r>
      <w:hyperlink r:id="rId772" w:history="1">
        <w:r w:rsidRPr="007A1146">
          <w:rPr>
            <w:rStyle w:val="Hyperlink"/>
          </w:rPr>
          <w:t>here</w:t>
        </w:r>
      </w:hyperlink>
      <w:r>
        <w:t>.</w:t>
      </w:r>
    </w:p>
    <w:p w14:paraId="3CB26816" w14:textId="77777777" w:rsidR="00E0003B" w:rsidRDefault="00E0003B" w:rsidP="000E5536">
      <w:pPr>
        <w:pStyle w:val="Heading5"/>
      </w:pPr>
      <w:r>
        <w:t>Importing the cloud library</w:t>
      </w:r>
    </w:p>
    <w:p w14:paraId="234FF746" w14:textId="77777777" w:rsidR="00E0003B" w:rsidRDefault="00E0003B" w:rsidP="000E5536">
      <w:pPr>
        <w:pStyle w:val="BodyText2"/>
      </w:pPr>
      <w:r>
        <w:lastRenderedPageBreak/>
        <w:t>Then I typed import cloud at the Python console and it worked! Looking at the members.</w:t>
      </w:r>
    </w:p>
    <w:p w14:paraId="4DCE05C1" w14:textId="77777777" w:rsidR="00E0003B" w:rsidRDefault="00E0003B" w:rsidP="000E5536">
      <w:pPr>
        <w:pStyle w:val="Heading5"/>
      </w:pPr>
      <w:r>
        <w:t>Granting my machine access to PiCloud</w:t>
      </w:r>
    </w:p>
    <w:p w14:paraId="73BFA855" w14:textId="77777777" w:rsidR="00E0003B" w:rsidRDefault="00E0003B" w:rsidP="000E5536">
      <w:pPr>
        <w:pStyle w:val="ListBullet"/>
      </w:pPr>
      <w:r>
        <w:t xml:space="preserve">In the command prompt, navigate to the folder where picloud.exe is (on my desktop machine it is </w:t>
      </w:r>
      <w:r w:rsidRPr="00B12AAB">
        <w:t>C:\Python26\ArcGIS10.0\Scripts</w:t>
      </w:r>
      <w:r>
        <w:t>\picloud.exe)</w:t>
      </w:r>
    </w:p>
    <w:p w14:paraId="1AA9C250" w14:textId="77777777" w:rsidR="00E0003B" w:rsidRDefault="00E0003B" w:rsidP="000E5536">
      <w:pPr>
        <w:pStyle w:val="ListBullet"/>
      </w:pPr>
      <w:r>
        <w:t>Type picloud setup</w:t>
      </w:r>
    </w:p>
    <w:p w14:paraId="7D902D3B" w14:textId="77777777" w:rsidR="00E0003B" w:rsidRDefault="00E0003B" w:rsidP="000E5536">
      <w:pPr>
        <w:pStyle w:val="ListBullet"/>
      </w:pPr>
      <w:r>
        <w:t>Follow the onscreen instructions</w:t>
      </w:r>
    </w:p>
    <w:p w14:paraId="1F243D27" w14:textId="77777777" w:rsidR="00E0003B" w:rsidRDefault="00E0003B" w:rsidP="000E5536">
      <w:pPr>
        <w:pStyle w:val="ListBullet"/>
      </w:pPr>
      <w:r>
        <w:t>My API key is 3849</w:t>
      </w:r>
    </w:p>
    <w:p w14:paraId="4C4AB970" w14:textId="77777777" w:rsidR="00E0003B" w:rsidRDefault="00E0003B" w:rsidP="000E5536">
      <w:pPr>
        <w:pStyle w:val="Heading5"/>
      </w:pPr>
      <w:r>
        <w:t>Configuring PostGIS for remote connections</w:t>
      </w:r>
    </w:p>
    <w:p w14:paraId="69B8E756" w14:textId="77777777" w:rsidR="00E0003B" w:rsidRPr="00FC06FB" w:rsidRDefault="00E0003B" w:rsidP="000E5536">
      <w:pPr>
        <w:pStyle w:val="BodyText"/>
      </w:pPr>
      <w:r>
        <w:t xml:space="preserve">This is needed to get the species features to rasterise. Following instructions </w:t>
      </w:r>
      <w:hyperlink r:id="rId773" w:history="1">
        <w:r w:rsidRPr="00FC06FB">
          <w:rPr>
            <w:rStyle w:val="Hyperlink"/>
          </w:rPr>
          <w:t>here</w:t>
        </w:r>
      </w:hyperlink>
      <w:r>
        <w:t>.</w:t>
      </w:r>
    </w:p>
    <w:p w14:paraId="758FAC6D" w14:textId="77777777" w:rsidR="00E0003B" w:rsidRDefault="00E0003B" w:rsidP="007D2F52">
      <w:pPr>
        <w:pStyle w:val="Heading4"/>
      </w:pPr>
      <w:r>
        <w:t>Implementation</w:t>
      </w:r>
    </w:p>
    <w:p w14:paraId="23D6B7CD" w14:textId="77777777" w:rsidR="00E0003B" w:rsidRDefault="00E0003B" w:rsidP="000E5536">
      <w:pPr>
        <w:pStyle w:val="BodyText2"/>
      </w:pPr>
      <w:r>
        <w:t xml:space="preserve">Following the instructions </w:t>
      </w:r>
      <w:hyperlink r:id="rId774" w:history="1">
        <w:r w:rsidRPr="00A34BCD">
          <w:rPr>
            <w:rStyle w:val="Hyperlink"/>
          </w:rPr>
          <w:t>here</w:t>
        </w:r>
      </w:hyperlink>
      <w:r>
        <w:t>.</w:t>
      </w:r>
    </w:p>
    <w:p w14:paraId="7F560404" w14:textId="77777777" w:rsidR="00E0003B" w:rsidRDefault="00E0003B" w:rsidP="000E5536">
      <w:pPr>
        <w:pStyle w:val="Code"/>
      </w:pPr>
      <w:r w:rsidRPr="00B12AAB">
        <w:t>jid = cloud.call(lambda: 3*3)</w:t>
      </w:r>
    </w:p>
    <w:p w14:paraId="21E517C6" w14:textId="77777777" w:rsidR="00E0003B" w:rsidRDefault="00E0003B" w:rsidP="000E5536">
      <w:pPr>
        <w:pStyle w:val="BodyText2"/>
      </w:pPr>
      <w:r>
        <w:t>Caused an error first time until I granted my machine access to PiCloud (API key not set error).</w:t>
      </w:r>
    </w:p>
    <w:p w14:paraId="6CCDC664" w14:textId="77777777" w:rsidR="00E0003B" w:rsidRDefault="00E0003B" w:rsidP="000E5536">
      <w:pPr>
        <w:pStyle w:val="BodyText2"/>
      </w:pPr>
      <w:r>
        <w:t xml:space="preserve">When I run this I can look at my jobs </w:t>
      </w:r>
      <w:hyperlink r:id="rId775" w:history="1">
        <w:r w:rsidRPr="00602A20">
          <w:rPr>
            <w:rStyle w:val="Hyperlink"/>
          </w:rPr>
          <w:t>here</w:t>
        </w:r>
      </w:hyperlink>
      <w:r>
        <w:t>.</w:t>
      </w:r>
    </w:p>
    <w:p w14:paraId="2D40E4C3" w14:textId="77777777" w:rsidR="00E0003B" w:rsidRDefault="00E0003B" w:rsidP="000E5536">
      <w:pPr>
        <w:pStyle w:val="BodyText2"/>
      </w:pPr>
      <w:r>
        <w:t xml:space="preserve">The default list of installed packages is shown </w:t>
      </w:r>
      <w:hyperlink r:id="rId776" w:history="1">
        <w:r w:rsidRPr="008842C4">
          <w:rPr>
            <w:rStyle w:val="Hyperlink"/>
          </w:rPr>
          <w:t>here</w:t>
        </w:r>
      </w:hyperlink>
      <w:r>
        <w:t xml:space="preserve"> and it includes numpy, psycopg2 and GDAL! Hoorah!</w:t>
      </w:r>
    </w:p>
    <w:p w14:paraId="2D94DF30" w14:textId="77777777" w:rsidR="00E0003B" w:rsidRDefault="00E0003B" w:rsidP="000E5536">
      <w:pPr>
        <w:pStyle w:val="BodyText2"/>
      </w:pPr>
      <w:r>
        <w:t xml:space="preserve">Now, how do we connect to PostGIS to get data – see </w:t>
      </w:r>
      <w:hyperlink r:id="rId777" w:history="1">
        <w:r w:rsidRPr="00FD0B31">
          <w:rPr>
            <w:rStyle w:val="Hyperlink"/>
          </w:rPr>
          <w:t>here</w:t>
        </w:r>
      </w:hyperlink>
      <w:r>
        <w:t>. Aaarrgg! GEM IT nightmare – what about getting Python to get the shapes from the IUCN services using WFS.</w:t>
      </w:r>
    </w:p>
    <w:p w14:paraId="4342FFD1" w14:textId="77777777" w:rsidR="00E0003B" w:rsidRDefault="00E0003B" w:rsidP="000E5536">
      <w:pPr>
        <w:pStyle w:val="Heading5"/>
      </w:pPr>
      <w:r>
        <w:t>Accessing WFS using Python (Unfiltered)</w:t>
      </w:r>
    </w:p>
    <w:p w14:paraId="7C5CC46C" w14:textId="77777777" w:rsidR="00E0003B" w:rsidRDefault="00E0003B" w:rsidP="000E5536">
      <w:pPr>
        <w:pStyle w:val="BodyText2"/>
      </w:pPr>
      <w:r>
        <w:t xml:space="preserve">Trying GDAL to access a WFS service published on the IUCN machine using sample code from </w:t>
      </w:r>
      <w:hyperlink r:id="rId778" w:history="1">
        <w:r w:rsidRPr="00B3009A">
          <w:rPr>
            <w:rStyle w:val="Hyperlink"/>
          </w:rPr>
          <w:t>here</w:t>
        </w:r>
      </w:hyperlink>
      <w:r>
        <w:t>.</w:t>
      </w:r>
    </w:p>
    <w:p w14:paraId="0DE858BA" w14:textId="77777777" w:rsidR="00E0003B" w:rsidRPr="006E5B4F" w:rsidRDefault="00E0003B" w:rsidP="000E5536">
      <w:pPr>
        <w:pStyle w:val="Code"/>
      </w:pPr>
      <w:r w:rsidRPr="006E5B4F">
        <w:t>from osgeo import ogr</w:t>
      </w:r>
    </w:p>
    <w:p w14:paraId="25A083DB" w14:textId="77777777" w:rsidR="00E0003B" w:rsidRPr="006E5B4F" w:rsidRDefault="00E0003B" w:rsidP="000E5536">
      <w:pPr>
        <w:pStyle w:val="Code"/>
      </w:pPr>
      <w:r w:rsidRPr="006E5B4F">
        <w:t>driver = ogr.GetDriverByName('WFS')</w:t>
      </w:r>
    </w:p>
    <w:p w14:paraId="19EF2973" w14:textId="77777777" w:rsidR="00E0003B" w:rsidRPr="006E5B4F" w:rsidRDefault="00E0003B" w:rsidP="000E5536">
      <w:pPr>
        <w:pStyle w:val="Code"/>
      </w:pPr>
      <w:r>
        <w:t>#</w:t>
      </w:r>
      <w:r w:rsidRPr="006E5B4F">
        <w:t>wfs = driver.Open("WFS:http://79.125.16.106/ArcGIS/services/Andrew/SpeciesWFS/MapServer/WFSServer?request=GetCapabilities&amp;service=WFS")</w:t>
      </w:r>
    </w:p>
    <w:p w14:paraId="0715DFCC" w14:textId="77777777" w:rsidR="00E0003B" w:rsidRPr="006E5B4F" w:rsidRDefault="00E0003B" w:rsidP="000E5536">
      <w:pPr>
        <w:pStyle w:val="Code"/>
      </w:pPr>
      <w:r>
        <w:t>#</w:t>
      </w:r>
      <w:r w:rsidRPr="006E5B4F">
        <w:t>wfs = driver.Open("WFS:http://mapservices.iucnredlist.org/ArcGIS/services/Andrew/SpeciesWFS/MapServer/WFSServer?request=GetCapabilities&amp;service=WFS")</w:t>
      </w:r>
    </w:p>
    <w:p w14:paraId="6D373F5E" w14:textId="77777777" w:rsidR="00E0003B" w:rsidRDefault="00E0003B" w:rsidP="000E5536">
      <w:pPr>
        <w:pStyle w:val="Code"/>
      </w:pPr>
      <w:r w:rsidRPr="006E5B4F">
        <w:t>wfs = driver.Open("WFS:http://mapservices.iucnredlist.org/ArcGIS/services/Andrew/</w:t>
      </w:r>
      <w:r>
        <w:t>OrangUtan</w:t>
      </w:r>
      <w:r w:rsidRPr="006E5B4F">
        <w:t>/MapServer/WFSServer?request=GetCapabilities&amp;service=WFS")</w:t>
      </w:r>
    </w:p>
    <w:p w14:paraId="7B86E411" w14:textId="77777777" w:rsidR="00E0003B" w:rsidRDefault="00E0003B" w:rsidP="000E5536">
      <w:pPr>
        <w:pStyle w:val="Code"/>
      </w:pPr>
      <w:r w:rsidRPr="00B5442A">
        <w:t>layer = wfs.GetLayerByName(</w:t>
      </w:r>
      <w:r>
        <w:t>'OrangUtan</w:t>
      </w:r>
      <w:r w:rsidRPr="00B5442A">
        <w:t>')</w:t>
      </w:r>
    </w:p>
    <w:p w14:paraId="00E8682D" w14:textId="77777777" w:rsidR="00E0003B" w:rsidRPr="00B64F38" w:rsidRDefault="00E0003B" w:rsidP="000E5536">
      <w:pPr>
        <w:pStyle w:val="Code"/>
      </w:pPr>
      <w:r w:rsidRPr="00B64F38">
        <w:t>for feature in layer:</w:t>
      </w:r>
    </w:p>
    <w:p w14:paraId="6EF12D88" w14:textId="77777777" w:rsidR="00E0003B" w:rsidRPr="00B64F38" w:rsidRDefault="00E0003B" w:rsidP="000E5536">
      <w:pPr>
        <w:pStyle w:val="Code"/>
      </w:pPr>
      <w:r w:rsidRPr="00B64F38">
        <w:t xml:space="preserve">    print 'Json representation for Feature: %s' % feature.GetFID()</w:t>
      </w:r>
    </w:p>
    <w:p w14:paraId="356CBA89" w14:textId="77777777" w:rsidR="00E0003B" w:rsidRPr="00B64F38" w:rsidRDefault="00E0003B" w:rsidP="000E5536">
      <w:pPr>
        <w:pStyle w:val="Code"/>
      </w:pPr>
      <w:r w:rsidRPr="00B64F38">
        <w:t xml:space="preserve">    print feature.ExportToJson()</w:t>
      </w:r>
    </w:p>
    <w:p w14:paraId="273CF004" w14:textId="77777777" w:rsidR="00E0003B" w:rsidRDefault="00E0003B" w:rsidP="000E5536">
      <w:pPr>
        <w:pStyle w:val="Tiny"/>
      </w:pPr>
      <w:r>
        <w:t>ERROR 6: EPSG PCS/GCS code 102113 not found in EPSG support files.  Is this a valid</w:t>
      </w:r>
    </w:p>
    <w:p w14:paraId="67D07F8D" w14:textId="77777777" w:rsidR="00E0003B" w:rsidRDefault="00E0003B" w:rsidP="000E5536">
      <w:pPr>
        <w:pStyle w:val="Tiny"/>
      </w:pPr>
      <w:r>
        <w:t>EPSG coordinate system?</w:t>
      </w:r>
    </w:p>
    <w:p w14:paraId="44BA239B" w14:textId="77777777" w:rsidR="00E0003B" w:rsidRDefault="00E0003B" w:rsidP="000E5536">
      <w:pPr>
        <w:pStyle w:val="BodyText2"/>
      </w:pPr>
      <w:r>
        <w:t xml:space="preserve">In the ArcGIS Services Directory the spatial reference does indeed say: </w:t>
      </w:r>
      <w:r w:rsidRPr="003239D7">
        <w:t>Spatial Reference: 102113</w:t>
      </w:r>
      <w:r>
        <w:t xml:space="preserve">. This is published with ESRI projection: </w:t>
      </w:r>
      <w:r w:rsidRPr="00DD7C2F">
        <w:t>WGS_1984_Web_Mercator</w:t>
      </w:r>
      <w:r>
        <w:t xml:space="preserve">. Where can I get the EPSG codes for ESRI projections? From </w:t>
      </w:r>
      <w:hyperlink r:id="rId779" w:history="1">
        <w:r w:rsidRPr="00AC08D2">
          <w:rPr>
            <w:rStyle w:val="Hyperlink"/>
          </w:rPr>
          <w:t>this</w:t>
        </w:r>
      </w:hyperlink>
      <w:r>
        <w:t xml:space="preserve"> page there is a link to a pdf containing all of the codes for the ESRI in-built projection systems. Direct link </w:t>
      </w:r>
      <w:hyperlink r:id="rId780" w:history="1">
        <w:r w:rsidRPr="006531F5">
          <w:rPr>
            <w:rStyle w:val="Hyperlink"/>
          </w:rPr>
          <w:t>here</w:t>
        </w:r>
      </w:hyperlink>
      <w:r>
        <w:t>.</w:t>
      </w:r>
    </w:p>
    <w:p w14:paraId="33F4D3EA" w14:textId="77777777" w:rsidR="00E0003B" w:rsidRDefault="00E0003B" w:rsidP="000E5536">
      <w:pPr>
        <w:pStyle w:val="BodyText2"/>
      </w:pPr>
      <w:r>
        <w:t>So we need to change this to a valid EPSG code – lets try EPSG:3857. These are the 2 from the ESRI docs:</w:t>
      </w:r>
    </w:p>
    <w:p w14:paraId="52729358" w14:textId="77777777" w:rsidR="00E0003B" w:rsidRDefault="00E0003B" w:rsidP="000E5536">
      <w:pPr>
        <w:pStyle w:val="Tiny"/>
        <w:numPr>
          <w:ilvl w:val="0"/>
          <w:numId w:val="11"/>
        </w:numPr>
      </w:pPr>
      <w:r>
        <w:t>WGS_1984_Web_Mercator 102113 World</w:t>
      </w:r>
    </w:p>
    <w:p w14:paraId="108B80EC" w14:textId="77777777" w:rsidR="00E0003B" w:rsidRDefault="00E0003B" w:rsidP="000E5536">
      <w:pPr>
        <w:pStyle w:val="Tiny"/>
        <w:numPr>
          <w:ilvl w:val="0"/>
          <w:numId w:val="11"/>
        </w:numPr>
      </w:pPr>
      <w:r>
        <w:t>WGS_1984_Web_Mercator_Auxiliary_Sphere 102100 World</w:t>
      </w:r>
    </w:p>
    <w:p w14:paraId="52DD8B11" w14:textId="77777777" w:rsidR="00E0003B" w:rsidRDefault="00E0003B" w:rsidP="000E5536">
      <w:pPr>
        <w:pStyle w:val="BodyText2"/>
      </w:pPr>
      <w:r>
        <w:t xml:space="preserve">1 does not correspond to an EPSG code and 2 is mathematicaly equivalent to EPSG:3857 (from </w:t>
      </w:r>
      <w:hyperlink r:id="rId781" w:history="1">
        <w:r w:rsidRPr="004204EF">
          <w:rPr>
            <w:rStyle w:val="Hyperlink"/>
          </w:rPr>
          <w:t>here</w:t>
        </w:r>
      </w:hyperlink>
      <w:r>
        <w:t xml:space="preserve">). It is on spatialreference.org </w:t>
      </w:r>
      <w:hyperlink r:id="rId782" w:history="1">
        <w:r w:rsidRPr="004204EF">
          <w:rPr>
            <w:rStyle w:val="Hyperlink"/>
          </w:rPr>
          <w:t>here</w:t>
        </w:r>
      </w:hyperlink>
      <w:r>
        <w:t xml:space="preserve">. </w:t>
      </w:r>
    </w:p>
    <w:p w14:paraId="182CE0E6" w14:textId="77777777" w:rsidR="00E0003B" w:rsidRDefault="00E0003B" w:rsidP="000E5536">
      <w:pPr>
        <w:pStyle w:val="BodyText2"/>
      </w:pPr>
      <w:r>
        <w:t xml:space="preserve">Republished the WFS service on the IUCN machine and set the srs of the Data Frame to </w:t>
      </w:r>
      <w:r w:rsidRPr="0059076D">
        <w:t>WGS_1984_Web_Mercator_Auxiliary_Sphere</w:t>
      </w:r>
      <w:r>
        <w:t xml:space="preserve">. Cleared the cache and now the srs in the Services Directory says: </w:t>
      </w:r>
      <w:r w:rsidRPr="002E359D">
        <w:t>Spatial Reference: 102100 (3857)</w:t>
      </w:r>
      <w:r>
        <w:t>. Excellent! Let's try again. Same error – think Python cached the WFS call. Logging out of Python and trying again. No difference – the following is in the WFS GetCapabilities file:</w:t>
      </w:r>
    </w:p>
    <w:p w14:paraId="0CBC833E" w14:textId="77777777" w:rsidR="00E0003B" w:rsidRPr="00D406E5" w:rsidRDefault="00E0003B" w:rsidP="000E5536">
      <w:pPr>
        <w:pStyle w:val="Code"/>
        <w:rPr>
          <w:lang w:eastAsia="en-GB" w:bidi="ar-SA"/>
        </w:rPr>
      </w:pPr>
      <w:r w:rsidRPr="00D406E5">
        <w:rPr>
          <w:lang w:eastAsia="en-GB" w:bidi="ar-SA"/>
        </w:rPr>
        <w:t>&lt;wfs:FeatureType&gt;</w:t>
      </w:r>
    </w:p>
    <w:p w14:paraId="37039107" w14:textId="77777777" w:rsidR="00E0003B" w:rsidRPr="00D406E5" w:rsidRDefault="00E0003B" w:rsidP="000E5536">
      <w:pPr>
        <w:pStyle w:val="Code"/>
        <w:rPr>
          <w:lang w:eastAsia="en-GB" w:bidi="ar-SA"/>
        </w:rPr>
      </w:pPr>
      <w:r w:rsidRPr="00D406E5">
        <w:rPr>
          <w:lang w:eastAsia="en-GB" w:bidi="ar-SA"/>
        </w:rPr>
        <w:t>&lt;wfs:Name&gt;Andrew_SpeciesWFS:AllSpecies_WebMercator&lt;/wfs:Name&gt;</w:t>
      </w:r>
    </w:p>
    <w:p w14:paraId="1EDF9987" w14:textId="77777777" w:rsidR="00E0003B" w:rsidRPr="00D406E5" w:rsidRDefault="00E0003B" w:rsidP="000E5536">
      <w:pPr>
        <w:pStyle w:val="Code"/>
        <w:rPr>
          <w:lang w:eastAsia="en-GB" w:bidi="ar-SA"/>
        </w:rPr>
      </w:pPr>
      <w:r w:rsidRPr="00D406E5">
        <w:rPr>
          <w:lang w:eastAsia="en-GB" w:bidi="ar-SA"/>
        </w:rPr>
        <w:t>&lt;wfs:Title&gt;AllSpecies_WebMercator&lt;/wfs:Title&gt;</w:t>
      </w:r>
    </w:p>
    <w:p w14:paraId="03119DAC" w14:textId="77777777" w:rsidR="00E0003B" w:rsidRPr="00D406E5" w:rsidRDefault="00E0003B" w:rsidP="000E5536">
      <w:pPr>
        <w:pStyle w:val="Code"/>
        <w:rPr>
          <w:lang w:eastAsia="en-GB" w:bidi="ar-SA"/>
        </w:rPr>
      </w:pPr>
      <w:r w:rsidRPr="00D406E5">
        <w:rPr>
          <w:lang w:eastAsia="en-GB" w:bidi="ar-SA"/>
        </w:rPr>
        <w:t>&lt;wfs:DefaultSRS&gt;urn:ogc:def:crs:EPSG:6.9:102113&lt;/wfs:DefaultSRS&gt;</w:t>
      </w:r>
    </w:p>
    <w:p w14:paraId="55DA89DA" w14:textId="77777777" w:rsidR="00E0003B" w:rsidRDefault="00E0003B" w:rsidP="000E5536">
      <w:pPr>
        <w:pStyle w:val="BodyText2"/>
      </w:pPr>
      <w:r>
        <w:t xml:space="preserve">So this looks wrong! Maybe the clear cache doesn’t clear the WFS definition. That’s because the FeatureClass does have 102110 which I couldn’t change because it was in use somewhere else and I couldn’t work out where – I’m getting lots of Access Denied messages so I think it is an issue with changing machines and me not having the right permissions. If you right click on </w:t>
      </w:r>
      <w:r>
        <w:lastRenderedPageBreak/>
        <w:t>ArcCatalog and click Run as administrator – it lets you change names and hopefully projections. Yes – hooray!! And the python works too – we can now connect to the IUCN WFS data from Python on PiCloud!</w:t>
      </w:r>
    </w:p>
    <w:p w14:paraId="3BE75D25" w14:textId="77777777" w:rsidR="00E0003B" w:rsidRDefault="00E0003B" w:rsidP="000E5536">
      <w:pPr>
        <w:pStyle w:val="BodyText2"/>
      </w:pPr>
      <w:r>
        <w:t>Here is the output json for feature 192 (abbreviated):</w:t>
      </w:r>
    </w:p>
    <w:p w14:paraId="35ED22F8" w14:textId="77777777" w:rsidR="00E0003B" w:rsidRDefault="00E0003B" w:rsidP="000E5536">
      <w:pPr>
        <w:pStyle w:val="BodyText2"/>
      </w:pPr>
      <w:r>
        <w:t>{"geometry": {"type": "MultiPolygon", "coordinates": [[[[12526044.8073, -133084.37669999999], .. .. , [12526044.8073, -133084.37669999999]]]]}, "type": "Feature", "properties": {"SEASONAL": 1, "DATA_SENS": "", "SUBPOP": "", "ID_NO": "17975", "LEGEND": "Extant (resident)", "COMPILER": "UNEP-WCMC", "SENS_COMM": "", "Shape_Area": 76605448.484918922, "SOURCE": "", "AreaKm2": 76.390000000000001, "ORIGIN": 1, "CITATION": "UNEP-WCMC and IUCN (International Union for Conservation of Nature)", "TAX_COMMEN": "", "OBJECTID": 192, "PRESENCE": 1, "Ecosystem": null, "Owner": "GMA", "DIST_COMM": "", "BINOMIAL": "Pongo pygmaeus", "YEAR": 2008, "SUBSPECIES": "", "Shape_Length": 48609.635555919471, "ISLAND": "Borneo", "gml_id": "F9__192", "SpeciesID": "17975"}, "id": 192}</w:t>
      </w:r>
    </w:p>
    <w:p w14:paraId="6563455B" w14:textId="77777777" w:rsidR="00E0003B" w:rsidRDefault="00E0003B" w:rsidP="000E5536">
      <w:pPr>
        <w:pStyle w:val="BodyText2"/>
      </w:pPr>
      <w:r>
        <w:t>Updated the rasterise code to run from PiCloud.</w:t>
      </w:r>
    </w:p>
    <w:p w14:paraId="2C6895EB" w14:textId="77777777" w:rsidR="00E0003B" w:rsidRDefault="00E0003B" w:rsidP="000E5536">
      <w:pPr>
        <w:pStyle w:val="Heading5"/>
      </w:pPr>
      <w:bookmarkStart w:id="131" w:name="_Ref324774499"/>
      <w:r>
        <w:t>Accessing WFS using Python (filtered)</w:t>
      </w:r>
      <w:bookmarkEnd w:id="131"/>
    </w:p>
    <w:p w14:paraId="434C1464" w14:textId="77777777" w:rsidR="00E0003B" w:rsidRDefault="00E0003B" w:rsidP="000E5536">
      <w:pPr>
        <w:pStyle w:val="BodyText2"/>
      </w:pPr>
      <w:r>
        <w:t>Updating the WFS call to be dynamic (e.g. like the one below which has a url encoded with an ogc:filter for ID_NO=17975.</w:t>
      </w:r>
    </w:p>
    <w:p w14:paraId="58B706C2" w14:textId="77777777" w:rsidR="00E0003B" w:rsidRDefault="003630B2" w:rsidP="000E5536">
      <w:pPr>
        <w:pStyle w:val="BodyText2"/>
        <w:rPr>
          <w:rStyle w:val="Hyperlink"/>
        </w:rPr>
      </w:pPr>
      <w:hyperlink r:id="rId783" w:history="1">
        <w:r w:rsidR="00E0003B" w:rsidRPr="004C485C">
          <w:rPr>
            <w:rStyle w:val="Hyperlink"/>
          </w:rPr>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hyperlink>
    </w:p>
    <w:p w14:paraId="008B36CB" w14:textId="77777777" w:rsidR="00E0003B" w:rsidRDefault="00E0003B" w:rsidP="000E5536">
      <w:pPr>
        <w:pStyle w:val="BodyText2"/>
        <w:rPr>
          <w:rStyle w:val="Hyperlink"/>
        </w:rPr>
      </w:pPr>
      <w:r>
        <w:t>Or decoded:</w:t>
      </w:r>
    </w:p>
    <w:p w14:paraId="77C1B5F3" w14:textId="77777777" w:rsidR="00E0003B" w:rsidRDefault="003630B2" w:rsidP="000E5536">
      <w:pPr>
        <w:pStyle w:val="BodyText2"/>
      </w:pPr>
      <w:hyperlink r:id="rId784" w:history="1">
        <w:r w:rsidR="00E0003B" w:rsidRPr="00D678A4">
          <w:rPr>
            <w:rStyle w:val="Hyperlink"/>
          </w:rPr>
          <w:t>http://mapservices.iucnredlist.org/ArcGIS/services/Andrew/SpeciesWFS/MapServer/WFSServer?request=GetFeature&amp;typeName=AllSpecies_WebMercator&amp;filter=&lt;ogc:Filter&gt;&lt;ogc:PropertyIsEqualTo&gt;&lt;ogc:PropertyName&gt;ID_NO&lt;/ogc:PropertyName&gt;&lt;ogc:Literal&gt;17975&lt;/ogc:Literal&gt;&lt;/ogc:PropertyIsEqualTo&gt;&lt;/ogc:Filter</w:t>
        </w:r>
      </w:hyperlink>
      <w:r w:rsidR="00E0003B" w:rsidRPr="001C77B9">
        <w:t>&gt;</w:t>
      </w:r>
    </w:p>
    <w:p w14:paraId="5D6E31EC" w14:textId="77777777" w:rsidR="00E0003B" w:rsidRDefault="00E0003B" w:rsidP="000E5536">
      <w:pPr>
        <w:pStyle w:val="BodyText2"/>
      </w:pPr>
      <w:r>
        <w:t xml:space="preserve">But how do I filter the data from Python? Seems like I have to use SetAttributeFilter (some example code </w:t>
      </w:r>
      <w:hyperlink r:id="rId785" w:history="1">
        <w:r w:rsidRPr="00172B9F">
          <w:rPr>
            <w:rStyle w:val="Hyperlink"/>
          </w:rPr>
          <w:t>here</w:t>
        </w:r>
      </w:hyperlink>
      <w:r>
        <w:t>). Tried the following but then the rasterise method took ages (&gt;10mins):</w:t>
      </w:r>
    </w:p>
    <w:p w14:paraId="677E1FD8" w14:textId="77777777" w:rsidR="00E0003B" w:rsidRDefault="00E0003B" w:rsidP="000E5536">
      <w:pPr>
        <w:pStyle w:val="Code"/>
      </w:pPr>
      <w:r>
        <w:t xml:space="preserve">    wfs = driver.Open("WFS:http://mapservices.iucnredlist.org/ArcGIS/services/Andrew/SpeciesWFS/MapServer/WFSServer?request=GetCapabilities&amp;service=WFS</w:t>
      </w:r>
    </w:p>
    <w:p w14:paraId="6C989DFF" w14:textId="77777777" w:rsidR="00E0003B" w:rsidRDefault="00E0003B" w:rsidP="000E5536">
      <w:pPr>
        <w:pStyle w:val="Code"/>
      </w:pPr>
      <w:r>
        <w:t xml:space="preserve">    layer = wfs.GetLayerByName('AllSpecies_WebMercator')</w:t>
      </w:r>
    </w:p>
    <w:p w14:paraId="35F23B7E" w14:textId="77777777" w:rsidR="00E0003B" w:rsidRDefault="00E0003B" w:rsidP="000E5536">
      <w:pPr>
        <w:pStyle w:val="Code"/>
      </w:pPr>
      <w:r>
        <w:t xml:space="preserve">    layer.SetAttributeFilter("ID_NO='17975'")</w:t>
      </w:r>
    </w:p>
    <w:p w14:paraId="28E1345B" w14:textId="77777777" w:rsidR="00E0003B" w:rsidRDefault="00E0003B" w:rsidP="000E5536">
      <w:pPr>
        <w:pStyle w:val="Code"/>
      </w:pPr>
      <w:r>
        <w:t xml:space="preserve">    srs = layer.GetSpatialRef().__str__()                   </w:t>
      </w:r>
    </w:p>
    <w:p w14:paraId="62A249E5" w14:textId="77777777" w:rsidR="00E0003B" w:rsidRPr="00771F63" w:rsidRDefault="00E0003B" w:rsidP="000E5536">
      <w:pPr>
        <w:pStyle w:val="BodyText2"/>
      </w:pPr>
      <w:r>
        <w:t xml:space="preserve">The docs are </w:t>
      </w:r>
      <w:hyperlink r:id="rId786" w:history="1">
        <w:r w:rsidRPr="00933B0E">
          <w:rPr>
            <w:rStyle w:val="Hyperlink"/>
          </w:rPr>
          <w:t>here</w:t>
        </w:r>
      </w:hyperlink>
      <w:r>
        <w:t xml:space="preserve">. But I cant seem to specify a way to filter the WFS – either using SetAttributeFilter or using ExecuteSQL. </w:t>
      </w:r>
    </w:p>
    <w:p w14:paraId="260E354A" w14:textId="4C251649" w:rsidR="00742B70" w:rsidRDefault="00742B70" w:rsidP="0034374E">
      <w:pPr>
        <w:pStyle w:val="Heading3"/>
      </w:pPr>
      <w:r>
        <w:t>Protected areas</w:t>
      </w:r>
    </w:p>
    <w:p w14:paraId="0A1F122F" w14:textId="77777777" w:rsidR="00742B70" w:rsidRDefault="00742B70" w:rsidP="007D2F52">
      <w:pPr>
        <w:pStyle w:val="Heading4"/>
      </w:pPr>
      <w:r>
        <w:t>EuroGEOSS WDPA API</w:t>
      </w:r>
    </w:p>
    <w:p w14:paraId="65094553" w14:textId="77777777" w:rsidR="00742B70" w:rsidRDefault="00742B70" w:rsidP="000E5536">
      <w:pPr>
        <w:pStyle w:val="BodyText2"/>
      </w:pPr>
      <w:r>
        <w:t>Example using WFS:</w:t>
      </w:r>
    </w:p>
    <w:p w14:paraId="2FB58075" w14:textId="77777777" w:rsidR="00742B70" w:rsidRDefault="003630B2" w:rsidP="000E5536">
      <w:pPr>
        <w:pStyle w:val="BodyText2"/>
      </w:pPr>
      <w:hyperlink r:id="rId787" w:history="1">
        <w:r w:rsidR="00742B70" w:rsidRPr="009E609B">
          <w:rPr>
            <w:rStyle w:val="Hyperlink"/>
          </w:rPr>
          <w:t>http://downloads.wdpa.org/ArcGIS/services/EuroGEOSS/EuroGEOSS_WDPA/MapServer/WFSServer?request=GetFeature&amp;service=WFS&amp;typename=CurrentSiteWDPA&amp;filter=&lt;ogc:Filter&gt;&lt;ogc:PropertyIsEqualTo&gt;&lt;ogc:PropertyName&gt;Site_ID&lt;/ogc:PropertyName&gt;&lt;ogc:Literal&gt;785&lt;/ogc:Literal&gt;&lt;/ogc:PropertyIsEqualTo&gt;&lt;/ogc:Filter&gt;</w:t>
        </w:r>
      </w:hyperlink>
      <w:r w:rsidR="00742B70">
        <w:t xml:space="preserve">  </w:t>
      </w:r>
    </w:p>
    <w:p w14:paraId="610DD348" w14:textId="77777777" w:rsidR="00742B70" w:rsidRDefault="003630B2" w:rsidP="000E5536">
      <w:pPr>
        <w:pStyle w:val="BodyText2"/>
      </w:pPr>
      <w:hyperlink r:id="rId788" w:history="1">
        <w:r w:rsidR="00742B70" w:rsidRPr="009E609B">
          <w:rPr>
            <w:rStyle w:val="Hyperlink"/>
          </w:rPr>
          <w: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w:t>
        </w:r>
      </w:hyperlink>
    </w:p>
    <w:p w14:paraId="6A6F55A2" w14:textId="77777777" w:rsidR="00742B70" w:rsidRDefault="00742B70" w:rsidP="000E5536">
      <w:pPr>
        <w:pStyle w:val="BodyText2"/>
      </w:pPr>
      <w:r>
        <w:t>Or using REST:</w:t>
      </w:r>
    </w:p>
    <w:p w14:paraId="4C3517F2" w14:textId="77777777" w:rsidR="00742B70" w:rsidRDefault="003630B2" w:rsidP="000E5536">
      <w:pPr>
        <w:pStyle w:val="BodyText2"/>
      </w:pPr>
      <w:hyperlink r:id="rId789" w:history="1">
        <w:r w:rsidR="00742B70" w:rsidRPr="009E609B">
          <w:rPr>
            <w:rStyle w:val="Hyperlink"/>
          </w:rPr>
          <w:t>http://downloads.wdpa.org/ArcGIS/rest/services/EuroGEOSS/EuroGEOSS_WDPA/MapServer/1/query/query?where=Site_ID%3D785&amp;returnGeometry=false&amp;outSR=&amp;outFields=Name&amp;f=pjson</w:t>
        </w:r>
      </w:hyperlink>
      <w:r w:rsidR="00742B70">
        <w:t xml:space="preserve"> </w:t>
      </w:r>
    </w:p>
    <w:p w14:paraId="2BE46E90" w14:textId="77777777" w:rsidR="00742B70" w:rsidRDefault="00742B70" w:rsidP="000E5536">
      <w:pPr>
        <w:pStyle w:val="Code"/>
      </w:pPr>
      <w:r>
        <w:t>script.get("http://downloads.wdpa.org/ArcGIS/rest/services/EuroGEOSS/EuroGEOSS_WDPA/MapServer/1/query/query?where=Site_ID%3D" + wdpa_id + "&amp;returnGeometry=false&amp;outFields=*&amp;f=pjson", {</w:t>
      </w:r>
    </w:p>
    <w:p w14:paraId="7572675F" w14:textId="77777777" w:rsidR="00742B70" w:rsidRDefault="00742B70" w:rsidP="000E5536">
      <w:pPr>
        <w:pStyle w:val="Code"/>
      </w:pPr>
      <w:r>
        <w:t>jsonp : "callback"</w:t>
      </w:r>
    </w:p>
    <w:p w14:paraId="40F49847" w14:textId="77777777" w:rsidR="00742B70" w:rsidRDefault="00742B70" w:rsidP="000E5536">
      <w:pPr>
        <w:pStyle w:val="Code"/>
      </w:pPr>
      <w:r>
        <w:t>}).then(function(response) {</w:t>
      </w:r>
    </w:p>
    <w:p w14:paraId="0282C3DF" w14:textId="77777777" w:rsidR="00742B70" w:rsidRDefault="00742B70" w:rsidP="000E5536">
      <w:pPr>
        <w:pStyle w:val="Code"/>
      </w:pPr>
      <w:r>
        <w:t>alert(response.features[0].attributes['Local_Name'])</w:t>
      </w:r>
    </w:p>
    <w:p w14:paraId="6DA100F3" w14:textId="77777777" w:rsidR="00742B70" w:rsidRPr="000B1C36" w:rsidRDefault="00742B70" w:rsidP="000E5536">
      <w:pPr>
        <w:pStyle w:val="Code"/>
      </w:pPr>
      <w:r>
        <w:t>});</w:t>
      </w:r>
    </w:p>
    <w:p w14:paraId="3EAB1BF0" w14:textId="46683EAA" w:rsidR="002E6967" w:rsidRDefault="002E6967" w:rsidP="007D2F52">
      <w:pPr>
        <w:pStyle w:val="Heading4"/>
      </w:pPr>
      <w:r>
        <w:t>WDPA API</w:t>
      </w:r>
    </w:p>
    <w:p w14:paraId="2838CF7C" w14:textId="37378962" w:rsidR="002E6967" w:rsidRPr="002E6967" w:rsidRDefault="002E6967" w:rsidP="000E5536">
      <w:pPr>
        <w:pStyle w:val="BodyText2"/>
      </w:pPr>
      <w:r>
        <w:t xml:space="preserve">Documentation </w:t>
      </w:r>
      <w:hyperlink r:id="rId790" w:history="1">
        <w:r w:rsidRPr="002E6967">
          <w:rPr>
            <w:rStyle w:val="Hyperlink"/>
          </w:rPr>
          <w:t>here</w:t>
        </w:r>
      </w:hyperlink>
      <w:r>
        <w:t>.</w:t>
      </w:r>
    </w:p>
    <w:p w14:paraId="54AE5A4C" w14:textId="77777777" w:rsidR="00742B70" w:rsidRDefault="00742B70" w:rsidP="0034374E">
      <w:pPr>
        <w:pStyle w:val="Heading3"/>
      </w:pPr>
      <w:r>
        <w:lastRenderedPageBreak/>
        <w:t>Search</w:t>
      </w:r>
    </w:p>
    <w:p w14:paraId="3FCAF54B" w14:textId="77777777" w:rsidR="00742B70" w:rsidRDefault="00742B70" w:rsidP="007D2F52">
      <w:pPr>
        <w:pStyle w:val="Heading4"/>
      </w:pPr>
      <w:bookmarkStart w:id="132" w:name="_Ref364152256"/>
      <w:r>
        <w:t>Bing search API</w:t>
      </w:r>
      <w:bookmarkEnd w:id="132"/>
    </w:p>
    <w:p w14:paraId="6831165C" w14:textId="77777777" w:rsidR="00742B70" w:rsidRDefault="00742B70" w:rsidP="000E5536">
      <w:pPr>
        <w:pStyle w:val="BodyText2"/>
      </w:pPr>
      <w:r>
        <w:t>You can use the Bing Search API to do a search for web, images etc. and there is a limit of 5000 queries a day. Details here:</w:t>
      </w:r>
    </w:p>
    <w:p w14:paraId="3E33B8A4" w14:textId="77777777" w:rsidR="00742B70" w:rsidRDefault="003630B2" w:rsidP="000E5536">
      <w:pPr>
        <w:pStyle w:val="BodyText2"/>
      </w:pPr>
      <w:hyperlink r:id="rId791" w:history="1">
        <w:r w:rsidR="00742B70" w:rsidRPr="005A63FB">
          <w:rPr>
            <w:rStyle w:val="Hyperlink"/>
          </w:rPr>
          <w:t>https://datamarket.azure.com/</w:t>
        </w:r>
      </w:hyperlink>
    </w:p>
    <w:p w14:paraId="613F30A9" w14:textId="77777777" w:rsidR="00742B70" w:rsidRDefault="00742B70" w:rsidP="000E5536">
      <w:pPr>
        <w:pStyle w:val="BodyText"/>
      </w:pPr>
      <w:r>
        <w:t>Login:</w:t>
      </w:r>
      <w:r>
        <w:tab/>
      </w:r>
      <w:r>
        <w:tab/>
      </w:r>
      <w:hyperlink r:id="rId792" w:history="1">
        <w:r w:rsidRPr="005A63FB">
          <w:rPr>
            <w:rStyle w:val="Hyperlink"/>
          </w:rPr>
          <w:t>a.cottam@gmail.com</w:t>
        </w:r>
      </w:hyperlink>
    </w:p>
    <w:p w14:paraId="503AAF5E" w14:textId="77777777" w:rsidR="00742B70" w:rsidRDefault="00742B70" w:rsidP="000E5536">
      <w:pPr>
        <w:pStyle w:val="BodyText"/>
      </w:pPr>
      <w:r>
        <w:t>Password:</w:t>
      </w:r>
      <w:r>
        <w:tab/>
      </w:r>
      <w:r w:rsidRPr="006421C5">
        <w:t>M8tqEbABxn+xuC6RdIY4fimSJe5oLxzwsAB5+L9JTJg=</w:t>
      </w:r>
      <w:r>
        <w:t xml:space="preserve">  (this is the Primary Account Key)</w:t>
      </w:r>
    </w:p>
    <w:p w14:paraId="7666792B" w14:textId="77777777" w:rsidR="00742B70" w:rsidRPr="006421C5" w:rsidRDefault="00742B70" w:rsidP="000E5536">
      <w:pPr>
        <w:pStyle w:val="BodyText2"/>
      </w:pPr>
      <w:r>
        <w:t>Once you have this then you can use the search API.</w:t>
      </w:r>
    </w:p>
    <w:p w14:paraId="54436686" w14:textId="77777777" w:rsidR="00742B70" w:rsidRDefault="00742B70" w:rsidP="0034374E">
      <w:pPr>
        <w:pStyle w:val="Heading3"/>
      </w:pPr>
      <w:bookmarkStart w:id="133" w:name="_Ref377374102"/>
      <w:r>
        <w:t>Species services</w:t>
      </w:r>
      <w:bookmarkEnd w:id="133"/>
    </w:p>
    <w:p w14:paraId="38C0FEEB" w14:textId="77777777" w:rsidR="005F6628" w:rsidRDefault="005F6628" w:rsidP="007D2F52">
      <w:pPr>
        <w:pStyle w:val="Heading4"/>
      </w:pPr>
      <w:bookmarkStart w:id="134" w:name="_Ref377373970"/>
      <w:r>
        <w:t>Encyclopaedia of Life API</w:t>
      </w:r>
    </w:p>
    <w:p w14:paraId="5F0047D9" w14:textId="77777777" w:rsidR="005F6628" w:rsidRDefault="005F6628" w:rsidP="007D2F52">
      <w:pPr>
        <w:pStyle w:val="Heading4"/>
      </w:pPr>
      <w:r>
        <w:t>GBIF Services</w:t>
      </w:r>
    </w:p>
    <w:p w14:paraId="28D13ECD" w14:textId="77777777" w:rsidR="005F6628" w:rsidRDefault="005F6628" w:rsidP="000E5536">
      <w:pPr>
        <w:pStyle w:val="Heading5"/>
      </w:pPr>
      <w:r>
        <w:t>NameSearch</w:t>
      </w:r>
    </w:p>
    <w:p w14:paraId="7E6318AF" w14:textId="77777777" w:rsidR="005F6628" w:rsidRDefault="005F6628" w:rsidP="000E5536">
      <w:pPr>
        <w:pStyle w:val="Code"/>
      </w:pPr>
      <w:r w:rsidRPr="00930157">
        <w:t>http://data.gbif.org/species/nameSearch?</w:t>
      </w:r>
    </w:p>
    <w:p w14:paraId="3AB6E617" w14:textId="77777777" w:rsidR="005F6628" w:rsidRDefault="005F6628" w:rsidP="000E5536">
      <w:pPr>
        <w:pStyle w:val="BodyText2"/>
      </w:pPr>
      <w:r>
        <w:t>This is good for retrieving names for taxa, but there are some serious issues around the content. For example, the common name for the polar bear (</w:t>
      </w:r>
      <w:r w:rsidRPr="00930157">
        <w:rPr>
          <w:i/>
        </w:rPr>
        <w:t>Ursus maritimus</w:t>
      </w:r>
      <w:r>
        <w:t xml:space="preserve">) is </w:t>
      </w:r>
      <w:r w:rsidRPr="00930157">
        <w:t>Ariu i bardhe</w:t>
      </w:r>
      <w:r>
        <w:t xml:space="preserve">. </w:t>
      </w:r>
    </w:p>
    <w:p w14:paraId="15A5C538" w14:textId="77777777" w:rsidR="005F6628" w:rsidRDefault="005F6628" w:rsidP="000E5536">
      <w:pPr>
        <w:pStyle w:val="Heading5"/>
      </w:pPr>
      <w:r>
        <w:t>ECat</w:t>
      </w:r>
    </w:p>
    <w:p w14:paraId="138BA60D" w14:textId="77777777" w:rsidR="005F6628" w:rsidRDefault="005F6628" w:rsidP="000E5536">
      <w:pPr>
        <w:pStyle w:val="BodyText2"/>
      </w:pPr>
      <w:r>
        <w:t>The new API seems better. For example, the following call returns the taxonID of a taxon using the GBIF nub:</w:t>
      </w:r>
    </w:p>
    <w:p w14:paraId="6F6DF6BE" w14:textId="77777777" w:rsidR="005F6628" w:rsidRDefault="003630B2" w:rsidP="000E5536">
      <w:pPr>
        <w:pStyle w:val="BodyText2"/>
      </w:pPr>
      <w:hyperlink r:id="rId793" w:history="1">
        <w:r w:rsidR="005F6628" w:rsidRPr="008A55F1">
          <w:rPr>
            <w:rStyle w:val="Hyperlink"/>
          </w:rPr>
          <w:t>http://ecat-dev.gbif.org/ws/usage/?q=Panthera%20leo&amp;rkey=1</w:t>
        </w:r>
      </w:hyperlink>
    </w:p>
    <w:p w14:paraId="689FD5CD" w14:textId="77777777" w:rsidR="005F6628" w:rsidRDefault="005F6628" w:rsidP="000E5536">
      <w:pPr>
        <w:pStyle w:val="BodyText2"/>
      </w:pPr>
      <w:r>
        <w:t>Then you can get all of the vernacular names using the following. But this only gets the vernacular names from that particular checklist – haven’t found a way to get all vernacular names.</w:t>
      </w:r>
    </w:p>
    <w:p w14:paraId="56DA0033" w14:textId="77777777" w:rsidR="005F6628" w:rsidRDefault="003630B2" w:rsidP="000E5536">
      <w:pPr>
        <w:pStyle w:val="BodyText2"/>
      </w:pPr>
      <w:hyperlink r:id="rId794" w:history="1">
        <w:r w:rsidR="005F6628" w:rsidRPr="00F02C5D">
          <w:rPr>
            <w:rStyle w:val="Hyperlink"/>
          </w:rPr>
          <w:t>http://ecat-dev.gbif.org/ws/usage/?id=116596410&amp;showVernaculars=en</w:t>
        </w:r>
      </w:hyperlink>
    </w:p>
    <w:p w14:paraId="04467F7F" w14:textId="77777777" w:rsidR="005F6628" w:rsidRDefault="005F6628" w:rsidP="000E5536">
      <w:pPr>
        <w:pStyle w:val="BodyText2"/>
      </w:pPr>
      <w:r>
        <w:t xml:space="preserve">Wrote some Python to do this: </w:t>
      </w:r>
    </w:p>
    <w:p w14:paraId="1F95CBE2" w14:textId="77777777" w:rsidR="005F6628" w:rsidRDefault="005F6628" w:rsidP="000E5536">
      <w:pPr>
        <w:pStyle w:val="Code"/>
      </w:pPr>
      <w:r>
        <w:t>def getTaxonIDUsingEcat(species):</w:t>
      </w:r>
    </w:p>
    <w:p w14:paraId="50BB5F0A" w14:textId="77777777" w:rsidR="005F6628" w:rsidRDefault="005F6628" w:rsidP="000E5536">
      <w:pPr>
        <w:pStyle w:val="Code"/>
      </w:pPr>
      <w:r>
        <w:t xml:space="preserve">    params = urllib.urlencode({'q':species})</w:t>
      </w:r>
    </w:p>
    <w:p w14:paraId="3F39D67A" w14:textId="77777777" w:rsidR="005F6628" w:rsidRDefault="005F6628" w:rsidP="000E5536">
      <w:pPr>
        <w:pStyle w:val="Code"/>
      </w:pPr>
      <w:r>
        <w:t xml:space="preserve">    url = "http://ecat-dev.gbif.org/ws/usage/?" + params</w:t>
      </w:r>
    </w:p>
    <w:p w14:paraId="28E5E9FA" w14:textId="77777777" w:rsidR="005F6628" w:rsidRDefault="005F6628" w:rsidP="000E5536">
      <w:pPr>
        <w:pStyle w:val="Code"/>
      </w:pPr>
      <w:r>
        <w:t xml:space="preserve">    search_response = urllib.urlopen(url)</w:t>
      </w:r>
    </w:p>
    <w:p w14:paraId="174DE5A1" w14:textId="77777777" w:rsidR="005F6628" w:rsidRDefault="005F6628" w:rsidP="000E5536">
      <w:pPr>
        <w:pStyle w:val="Code"/>
      </w:pPr>
      <w:r>
        <w:t xml:space="preserve">    results = json.loads(search_response.read(), 'iso-8859-15')</w:t>
      </w:r>
    </w:p>
    <w:p w14:paraId="226F01BF" w14:textId="77777777" w:rsidR="005F6628" w:rsidRDefault="005F6628" w:rsidP="000E5536">
      <w:pPr>
        <w:pStyle w:val="Code"/>
      </w:pPr>
      <w:r>
        <w:t xml:space="preserve">    return results['data'][0]['taxonID']</w:t>
      </w:r>
    </w:p>
    <w:p w14:paraId="17A2AEF7" w14:textId="77777777" w:rsidR="005F6628" w:rsidRDefault="005F6628" w:rsidP="000E5536">
      <w:pPr>
        <w:pStyle w:val="Code"/>
      </w:pPr>
    </w:p>
    <w:p w14:paraId="571F0482" w14:textId="77777777" w:rsidR="005F6628" w:rsidRDefault="005F6628" w:rsidP="000E5536">
      <w:pPr>
        <w:pStyle w:val="Code"/>
      </w:pPr>
      <w:r>
        <w:t>def getVernacularNameUsingEcat(taxonID, language):</w:t>
      </w:r>
    </w:p>
    <w:p w14:paraId="5BFCD3B4" w14:textId="77777777" w:rsidR="005F6628" w:rsidRDefault="005F6628" w:rsidP="000E5536">
      <w:pPr>
        <w:pStyle w:val="Code"/>
      </w:pPr>
      <w:r>
        <w:t xml:space="preserve">    params = urllib.urlencode({'showVernaculars':language, 'id':taxonID})</w:t>
      </w:r>
    </w:p>
    <w:p w14:paraId="0D52907D" w14:textId="77777777" w:rsidR="005F6628" w:rsidRDefault="005F6628" w:rsidP="000E5536">
      <w:pPr>
        <w:pStyle w:val="Code"/>
      </w:pPr>
      <w:r>
        <w:t xml:space="preserve">    url = "http://ecat-dev.gbif.org/ws/usage/?" + params</w:t>
      </w:r>
    </w:p>
    <w:p w14:paraId="337DB4B2" w14:textId="77777777" w:rsidR="005F6628" w:rsidRDefault="005F6628" w:rsidP="000E5536">
      <w:pPr>
        <w:pStyle w:val="Code"/>
      </w:pPr>
      <w:r>
        <w:t xml:space="preserve">    search_response = urllib.urlopen(url)</w:t>
      </w:r>
    </w:p>
    <w:p w14:paraId="7889EDB9" w14:textId="77777777" w:rsidR="005F6628" w:rsidRDefault="005F6628" w:rsidP="000E5536">
      <w:pPr>
        <w:pStyle w:val="Code"/>
      </w:pPr>
      <w:r>
        <w:t xml:space="preserve">    return json.loads(search_response.read(), 'iso-8859-15')</w:t>
      </w:r>
    </w:p>
    <w:p w14:paraId="5E71C2F9" w14:textId="77777777" w:rsidR="005F6628" w:rsidRDefault="005F6628" w:rsidP="000E5536">
      <w:pPr>
        <w:pStyle w:val="BodyText2"/>
      </w:pPr>
      <w:r>
        <w:t>And some VBA:</w:t>
      </w:r>
    </w:p>
    <w:p w14:paraId="4D51B288" w14:textId="77777777" w:rsidR="005F6628" w:rsidRDefault="005F6628" w:rsidP="000E5536">
      <w:pPr>
        <w:pStyle w:val="Code"/>
      </w:pPr>
      <w:r>
        <w:t>Public Function GBIFGetTaxonID(species As String) As Long</w:t>
      </w:r>
    </w:p>
    <w:p w14:paraId="523AF0B5" w14:textId="77777777" w:rsidR="005F6628" w:rsidRDefault="005F6628" w:rsidP="000E5536">
      <w:pPr>
        <w:pStyle w:val="Code"/>
      </w:pPr>
      <w:r>
        <w:t>Set objWeb = CreateObject("Microsoft.XMLHTTP")</w:t>
      </w:r>
    </w:p>
    <w:p w14:paraId="3A313FC6" w14:textId="77777777" w:rsidR="005F6628" w:rsidRDefault="005F6628" w:rsidP="000E5536">
      <w:pPr>
        <w:pStyle w:val="Code"/>
      </w:pPr>
      <w:r>
        <w:t>objWeb.Open "GET", "http://ecat-dev.gbif.org/ws/usage/?q=" + species, False</w:t>
      </w:r>
    </w:p>
    <w:p w14:paraId="0E68579D" w14:textId="77777777" w:rsidR="005F6628" w:rsidRDefault="005F6628" w:rsidP="000E5536">
      <w:pPr>
        <w:pStyle w:val="Code"/>
      </w:pPr>
      <w:r>
        <w:t>objWeb.send</w:t>
      </w:r>
    </w:p>
    <w:p w14:paraId="53F5DCDA" w14:textId="77777777" w:rsidR="005F6628" w:rsidRDefault="005F6628" w:rsidP="000E5536">
      <w:pPr>
        <w:pStyle w:val="Code"/>
      </w:pPr>
      <w:r>
        <w:t>response = objWeb.responsetext</w:t>
      </w:r>
    </w:p>
    <w:p w14:paraId="1A268797" w14:textId="77777777" w:rsidR="005F6628" w:rsidRDefault="005F6628" w:rsidP="000E5536">
      <w:pPr>
        <w:pStyle w:val="Code"/>
      </w:pPr>
      <w:r>
        <w:t>searchtag = Chr(34) + "taxonID" + Chr(34)</w:t>
      </w:r>
    </w:p>
    <w:p w14:paraId="532C7103" w14:textId="77777777" w:rsidR="005F6628" w:rsidRDefault="005F6628" w:rsidP="000E5536">
      <w:pPr>
        <w:pStyle w:val="Code"/>
      </w:pPr>
      <w:r>
        <w:t>pos = InStr(response, searchtag)</w:t>
      </w:r>
    </w:p>
    <w:p w14:paraId="6AF87307" w14:textId="77777777" w:rsidR="005F6628" w:rsidRDefault="005F6628" w:rsidP="000E5536">
      <w:pPr>
        <w:pStyle w:val="Code"/>
      </w:pPr>
      <w:r>
        <w:t>pos2 = InStr(pos, response, ",")</w:t>
      </w:r>
    </w:p>
    <w:p w14:paraId="5861C5CF" w14:textId="77777777" w:rsidR="005F6628" w:rsidRDefault="005F6628" w:rsidP="000E5536">
      <w:pPr>
        <w:pStyle w:val="Code"/>
      </w:pPr>
      <w:r>
        <w:t>GBIFGetTaxonID = Int(Mid(response, pos + 10, pos2 - pos - 10))</w:t>
      </w:r>
    </w:p>
    <w:p w14:paraId="39EE7030" w14:textId="77777777" w:rsidR="005F6628" w:rsidRDefault="005F6628" w:rsidP="000E5536">
      <w:pPr>
        <w:pStyle w:val="Code"/>
      </w:pPr>
      <w:r>
        <w:t>End Function</w:t>
      </w:r>
    </w:p>
    <w:p w14:paraId="0B52C10D" w14:textId="77777777" w:rsidR="005F6628" w:rsidRDefault="005F6628" w:rsidP="000E5536">
      <w:pPr>
        <w:pStyle w:val="Code"/>
      </w:pPr>
    </w:p>
    <w:p w14:paraId="00C4BA83" w14:textId="77777777" w:rsidR="005F6628" w:rsidRDefault="005F6628" w:rsidP="000E5536">
      <w:pPr>
        <w:pStyle w:val="Code"/>
      </w:pPr>
      <w:r>
        <w:t>Public Function GBIFGetCommonName(species As String, language As String) As String</w:t>
      </w:r>
    </w:p>
    <w:p w14:paraId="1633DC34" w14:textId="77777777" w:rsidR="005F6628" w:rsidRDefault="005F6628" w:rsidP="000E5536">
      <w:pPr>
        <w:pStyle w:val="Code"/>
      </w:pPr>
      <w:r>
        <w:t>taxonID = GBIFGetTaxonID(</w:t>
      </w:r>
      <w:r w:rsidRPr="00C77474">
        <w:t xml:space="preserve">species </w:t>
      </w:r>
      <w:r>
        <w:t>)</w:t>
      </w:r>
    </w:p>
    <w:p w14:paraId="5E937B99" w14:textId="77777777" w:rsidR="005F6628" w:rsidRDefault="005F6628" w:rsidP="000E5536">
      <w:pPr>
        <w:pStyle w:val="Code"/>
      </w:pPr>
      <w:r>
        <w:t>Set objWeb = CreateObject("Microsoft.XMLHTTP")</w:t>
      </w:r>
    </w:p>
    <w:p w14:paraId="5AF99793" w14:textId="77777777" w:rsidR="005F6628" w:rsidRDefault="005F6628" w:rsidP="000E5536">
      <w:pPr>
        <w:pStyle w:val="Code"/>
      </w:pPr>
      <w:r>
        <w:t>If taxonID = 0 Then Exit Function</w:t>
      </w:r>
    </w:p>
    <w:p w14:paraId="3438D5A5" w14:textId="77777777" w:rsidR="005F6628" w:rsidRDefault="005F6628" w:rsidP="000E5536">
      <w:pPr>
        <w:pStyle w:val="Code"/>
      </w:pPr>
      <w:r>
        <w:t>objWeb.Open "GET", "http://ecat-dev.gbif.org/ws/usage/?id=" + Trim(str(taxonID)) + "&amp;showVernaculars=" + language, False</w:t>
      </w:r>
    </w:p>
    <w:p w14:paraId="0368DC5C" w14:textId="77777777" w:rsidR="005F6628" w:rsidRDefault="005F6628" w:rsidP="000E5536">
      <w:pPr>
        <w:pStyle w:val="Code"/>
      </w:pPr>
      <w:r>
        <w:t>objWeb.send</w:t>
      </w:r>
    </w:p>
    <w:p w14:paraId="68DA587C" w14:textId="77777777" w:rsidR="005F6628" w:rsidRDefault="005F6628" w:rsidP="000E5536">
      <w:pPr>
        <w:pStyle w:val="Code"/>
      </w:pPr>
      <w:r>
        <w:t>response = objWeb.responsetext</w:t>
      </w:r>
    </w:p>
    <w:p w14:paraId="1B818D8D" w14:textId="77777777" w:rsidR="005F6628" w:rsidRDefault="005F6628" w:rsidP="000E5536">
      <w:pPr>
        <w:pStyle w:val="Code"/>
      </w:pPr>
      <w:r>
        <w:lastRenderedPageBreak/>
        <w:t>pos = InStr(response, "vernacularNames")</w:t>
      </w:r>
    </w:p>
    <w:p w14:paraId="54202167" w14:textId="77777777" w:rsidR="005F6628" w:rsidRDefault="005F6628" w:rsidP="000E5536">
      <w:pPr>
        <w:pStyle w:val="Code"/>
      </w:pPr>
      <w:r>
        <w:t>If pos = 0 Then Exit Function</w:t>
      </w:r>
    </w:p>
    <w:p w14:paraId="6FAE5BAF" w14:textId="77777777" w:rsidR="005F6628" w:rsidRDefault="005F6628" w:rsidP="000E5536">
      <w:pPr>
        <w:pStyle w:val="Code"/>
      </w:pPr>
      <w:r>
        <w:t>searchtag = Chr(34) + language + Chr(34) + Chr(58) + Chr(34)</w:t>
      </w:r>
    </w:p>
    <w:p w14:paraId="0F003EAA" w14:textId="77777777" w:rsidR="005F6628" w:rsidRDefault="005F6628" w:rsidP="000E5536">
      <w:pPr>
        <w:pStyle w:val="Code"/>
      </w:pPr>
      <w:r>
        <w:t>pos2 = InStr(pos, response, searchtag)</w:t>
      </w:r>
    </w:p>
    <w:p w14:paraId="1770BD6D" w14:textId="77777777" w:rsidR="005F6628" w:rsidRDefault="005F6628" w:rsidP="000E5536">
      <w:pPr>
        <w:pStyle w:val="Code"/>
      </w:pPr>
      <w:r>
        <w:t>If pos2 = 0 Then Exit Function</w:t>
      </w:r>
    </w:p>
    <w:p w14:paraId="5B1FC4E1" w14:textId="77777777" w:rsidR="005F6628" w:rsidRDefault="005F6628" w:rsidP="000E5536">
      <w:pPr>
        <w:pStyle w:val="Code"/>
      </w:pPr>
      <w:r>
        <w:t>pos3 = InStr(pos2 + Len(searchtag), response, Chr(34))</w:t>
      </w:r>
    </w:p>
    <w:p w14:paraId="6CD0D41C" w14:textId="77777777" w:rsidR="005F6628" w:rsidRDefault="005F6628" w:rsidP="000E5536">
      <w:pPr>
        <w:pStyle w:val="Code"/>
      </w:pPr>
      <w:r>
        <w:t>If pos3 = 0 Then Exit Function</w:t>
      </w:r>
    </w:p>
    <w:p w14:paraId="2266375A" w14:textId="77777777" w:rsidR="005F6628" w:rsidRDefault="005F6628" w:rsidP="000E5536">
      <w:pPr>
        <w:pStyle w:val="Code"/>
      </w:pPr>
      <w:r>
        <w:t>GBIFGetCommonName = Mid(response, pos2 + Len(searchtag), pos3 - (pos2 + Len(searchtag)))</w:t>
      </w:r>
    </w:p>
    <w:p w14:paraId="466630DE" w14:textId="77777777" w:rsidR="005F6628" w:rsidRDefault="005F6628" w:rsidP="000E5536">
      <w:pPr>
        <w:pStyle w:val="Code"/>
      </w:pPr>
      <w:r>
        <w:t>End Function</w:t>
      </w:r>
    </w:p>
    <w:p w14:paraId="596D7ED4" w14:textId="77777777" w:rsidR="005F6628" w:rsidRDefault="005F6628" w:rsidP="000E5536">
      <w:pPr>
        <w:pStyle w:val="Heading5"/>
      </w:pPr>
      <w:r>
        <w:t>Wrappers</w:t>
      </w:r>
    </w:p>
    <w:p w14:paraId="58A75E1C" w14:textId="77777777" w:rsidR="005F6628" w:rsidRDefault="005F6628" w:rsidP="000E5536">
      <w:pPr>
        <w:pStyle w:val="BodyText2"/>
      </w:pPr>
      <w:r>
        <w:t xml:space="preserve">There is an R wrapper for the GBIF API available here </w:t>
      </w:r>
      <w:hyperlink r:id="rId795" w:anchor="rgbif" w:history="1">
        <w:r>
          <w:rPr>
            <w:rStyle w:val="Hyperlink"/>
          </w:rPr>
          <w:t>https://github.com/ropensci/rgbif/tree/newapi#rgbif</w:t>
        </w:r>
      </w:hyperlink>
      <w:r>
        <w:t>.</w:t>
      </w:r>
    </w:p>
    <w:p w14:paraId="27D242DF" w14:textId="77777777" w:rsidR="005F6628" w:rsidRDefault="005F6628" w:rsidP="000E5536">
      <w:pPr>
        <w:pStyle w:val="Heading5"/>
      </w:pPr>
      <w:bookmarkStart w:id="135" w:name="_Ref377472793"/>
      <w:r>
        <w:t>API v0.9</w:t>
      </w:r>
      <w:bookmarkEnd w:id="135"/>
    </w:p>
    <w:p w14:paraId="485C31AA" w14:textId="77777777" w:rsidR="005F6628" w:rsidRDefault="005F6628" w:rsidP="000E5536">
      <w:pPr>
        <w:pStyle w:val="BodyText2"/>
      </w:pPr>
      <w:r>
        <w:t xml:space="preserve">The GBIF API is available here: </w:t>
      </w:r>
      <w:hyperlink r:id="rId796" w:history="1">
        <w:r>
          <w:rPr>
            <w:rStyle w:val="Hyperlink"/>
          </w:rPr>
          <w:t>http://www.gbif.org/developer/summary</w:t>
        </w:r>
      </w:hyperlink>
    </w:p>
    <w:p w14:paraId="13EA19A2" w14:textId="77777777" w:rsidR="005F6628" w:rsidRDefault="005F6628" w:rsidP="000E5536">
      <w:pPr>
        <w:pStyle w:val="BodyText2"/>
      </w:pPr>
      <w:r>
        <w:t xml:space="preserve">Here is the url for all observations in Kinabalu area from the GBIF website: </w:t>
      </w:r>
    </w:p>
    <w:p w14:paraId="16E60B49" w14:textId="77777777" w:rsidR="005F6628" w:rsidRDefault="003630B2" w:rsidP="000E5536">
      <w:pPr>
        <w:pStyle w:val="BodyText2"/>
      </w:pPr>
      <w:hyperlink r:id="rId797" w:history="1">
        <w:r w:rsidR="005F6628">
          <w:rPr>
            <w:rStyle w:val="Hyperlink"/>
          </w:rPr>
          <w:t>http://www.gbif.org/occurrence/search?GEOMETRY=116.488037+6.249776%2C116.488037+5.993070%2C116.735229+5.993070%2C116.735229+6.249776%2C116.488037+6.249776</w:t>
        </w:r>
      </w:hyperlink>
    </w:p>
    <w:p w14:paraId="124BA22D" w14:textId="77777777" w:rsidR="005F6628" w:rsidRDefault="005F6628" w:rsidP="000E5536">
      <w:pPr>
        <w:pStyle w:val="BodyText2"/>
      </w:pPr>
      <w:r>
        <w:t>There is a record for Argusianus argus from the GBIF website:</w:t>
      </w:r>
    </w:p>
    <w:p w14:paraId="7A9943BA" w14:textId="77777777" w:rsidR="005F6628" w:rsidRDefault="003630B2" w:rsidP="000E5536">
      <w:pPr>
        <w:pStyle w:val="BodyText2"/>
      </w:pPr>
      <w:hyperlink r:id="rId798" w:history="1">
        <w:r w:rsidR="005F6628">
          <w:rPr>
            <w:rStyle w:val="Hyperlink"/>
          </w:rPr>
          <w:t>http://www.gbif.org/occurrence/search?GEOMETRY=116.488037+6.249776%2C116.488037+5.993070%2C116.735229+5.993070%2C116.735229+6.249776%2C116.488037+6.249776&amp;TAXON_KEY=5227762</w:t>
        </w:r>
      </w:hyperlink>
    </w:p>
    <w:p w14:paraId="64C83D4A" w14:textId="77777777" w:rsidR="005F6628" w:rsidRDefault="005F6628" w:rsidP="000E5536">
      <w:pPr>
        <w:pStyle w:val="BodyText2"/>
      </w:pPr>
      <w:r>
        <w:t>You can retrieve the data from the API using:</w:t>
      </w:r>
    </w:p>
    <w:p w14:paraId="70E4307F" w14:textId="77777777" w:rsidR="005F6628" w:rsidRDefault="003630B2" w:rsidP="000E5536">
      <w:pPr>
        <w:pStyle w:val="BodyText2"/>
      </w:pPr>
      <w:hyperlink r:id="rId799" w:history="1">
        <w:r w:rsidR="005F6628">
          <w:rPr>
            <w:rStyle w:val="Hyperlink"/>
          </w:rPr>
          <w:t>http://api.gbif.org/v0.9/occurrence/search?GEOMETRY=POLYGON((116.488037+6.249776%2C116.488037+5.993070%2C116.735229+5.993070%2C116.735229+6.249776%2C116.488037+6.249776))&amp;TAXON_KEY=5227762</w:t>
        </w:r>
      </w:hyperlink>
    </w:p>
    <w:p w14:paraId="7D25788F" w14:textId="77777777" w:rsidR="005F6628" w:rsidRDefault="005F6628" w:rsidP="000E5536">
      <w:pPr>
        <w:pStyle w:val="BodyText2"/>
      </w:pPr>
      <w:r>
        <w:t>To get the taxon key the following gets all instances of Argusianus argus:</w:t>
      </w:r>
    </w:p>
    <w:p w14:paraId="218F130B" w14:textId="77777777" w:rsidR="005F6628" w:rsidRDefault="003630B2" w:rsidP="000E5536">
      <w:pPr>
        <w:pStyle w:val="BodyText2"/>
      </w:pPr>
      <w:hyperlink r:id="rId800" w:history="1">
        <w:r w:rsidR="005F6628">
          <w:rPr>
            <w:rStyle w:val="Hyperlink"/>
          </w:rPr>
          <w:t>http://api.gbif.org/v0.9/species/match?name=Argusianus%20argus</w:t>
        </w:r>
      </w:hyperlink>
    </w:p>
    <w:p w14:paraId="08DA41AD" w14:textId="77777777" w:rsidR="005F6628" w:rsidRDefault="005F6628" w:rsidP="000E5536">
      <w:pPr>
        <w:pStyle w:val="BodyText2"/>
      </w:pPr>
      <w:r>
        <w:t>And the following gets the instance of Argusianus argus on the GBIF backbone:</w:t>
      </w:r>
    </w:p>
    <w:p w14:paraId="3816318F" w14:textId="77777777" w:rsidR="005F6628" w:rsidRDefault="003630B2" w:rsidP="000E5536">
      <w:pPr>
        <w:pStyle w:val="BodyText2"/>
      </w:pPr>
      <w:hyperlink r:id="rId801" w:history="1">
        <w:r w:rsidR="005F6628" w:rsidRPr="009D424C">
          <w:rPr>
            <w:rStyle w:val="Hyperlink"/>
          </w:rPr>
          <w:t>http://api.gbif.org/v0.9/species/search?q=Argusianus%20argus&amp;datasetKey=d7dddbf4-2cf0-4f39-9b2a-bb099caae36c</w:t>
        </w:r>
      </w:hyperlink>
      <w:r w:rsidR="005F6628">
        <w:t xml:space="preserve"> </w:t>
      </w:r>
    </w:p>
    <w:p w14:paraId="46781F21" w14:textId="77777777" w:rsidR="005F6628" w:rsidRDefault="005F6628" w:rsidP="000E5536">
      <w:pPr>
        <w:pStyle w:val="BodyText2"/>
      </w:pPr>
      <w:r>
        <w:t>Get the nub key for a species:</w:t>
      </w:r>
    </w:p>
    <w:p w14:paraId="094F0936" w14:textId="77777777" w:rsidR="005F6628" w:rsidRDefault="003630B2" w:rsidP="000E5536">
      <w:pPr>
        <w:pStyle w:val="BodyText2"/>
      </w:pPr>
      <w:hyperlink r:id="rId802" w:history="1">
        <w:r w:rsidR="005F6628">
          <w:rPr>
            <w:rStyle w:val="Hyperlink"/>
          </w:rPr>
          <w:t>http://api.gbif.org/v0.9/species?name=Pongo%20pygmaeus&amp;datasetKey=d7dddbf4-2cf0-4f39-9b2a-bb099caae36c</w:t>
        </w:r>
      </w:hyperlink>
    </w:p>
    <w:p w14:paraId="38211663" w14:textId="77777777" w:rsidR="005F6628" w:rsidRDefault="005F6628" w:rsidP="000E5536">
      <w:pPr>
        <w:pStyle w:val="BodyText2"/>
      </w:pPr>
      <w:r>
        <w:t>This gets all vernacular names for a species using the nub key (here for orang utan):</w:t>
      </w:r>
    </w:p>
    <w:p w14:paraId="6864AF86" w14:textId="77777777" w:rsidR="005F6628" w:rsidRDefault="003630B2" w:rsidP="000E5536">
      <w:pPr>
        <w:pStyle w:val="BodyText2"/>
      </w:pPr>
      <w:hyperlink r:id="rId803" w:history="1">
        <w:r w:rsidR="005F6628">
          <w:rPr>
            <w:rStyle w:val="Hyperlink"/>
          </w:rPr>
          <w:t>http://api.gbif.org/v0.9/species/5219532/vernacular_names</w:t>
        </w:r>
      </w:hyperlink>
    </w:p>
    <w:p w14:paraId="79AEA688" w14:textId="77777777" w:rsidR="005F6628" w:rsidRDefault="005F6628" w:rsidP="000E5536">
      <w:pPr>
        <w:pStyle w:val="BodyText2"/>
      </w:pPr>
      <w:r>
        <w:t>But the jsonp parameter does not seem to be support on all calls. e.g. the following call works:</w:t>
      </w:r>
    </w:p>
    <w:p w14:paraId="3C379D1A" w14:textId="77777777" w:rsidR="005F6628" w:rsidRDefault="003630B2" w:rsidP="000E5536">
      <w:pPr>
        <w:pStyle w:val="BodyText2"/>
      </w:pPr>
      <w:hyperlink r:id="rId804" w:history="1">
        <w:r w:rsidR="005F6628" w:rsidRPr="008B44B8">
          <w:rPr>
            <w:rStyle w:val="Hyperlink"/>
          </w:rPr>
          <w:t>http://api.gbif.org/v0.9/occurrence/search?geometry=POLYGON((116.46382%205.99952000000008%2C116.46382%206.49520000000007%2C116.76307%206.49520000000007%2C116.76307%205.99952000000008%2C116.46382%205.99952000000008))&amp;taxon_key=5227762&amp;callback=dojo_request_script_callbacks.dojo_request_script36</w:t>
        </w:r>
      </w:hyperlink>
      <w:r w:rsidR="005F6628">
        <w:t xml:space="preserve"> </w:t>
      </w:r>
    </w:p>
    <w:p w14:paraId="3C92C54A" w14:textId="77777777" w:rsidR="005F6628" w:rsidRDefault="005F6628" w:rsidP="000E5536">
      <w:pPr>
        <w:pStyle w:val="BodyText2"/>
      </w:pPr>
      <w:r>
        <w:t>but the following doesn’t:</w:t>
      </w:r>
    </w:p>
    <w:p w14:paraId="65A76F5D" w14:textId="77777777" w:rsidR="005F6628" w:rsidRDefault="003630B2" w:rsidP="000E5536">
      <w:pPr>
        <w:pStyle w:val="BodyText2"/>
      </w:pPr>
      <w:hyperlink r:id="rId805" w:history="1">
        <w:r w:rsidR="005F6628" w:rsidRPr="008B44B8">
          <w:rPr>
            <w:rStyle w:val="Hyperlink"/>
          </w:rPr>
          <w:t>http://api.gbif.org/v0.9/species/match?name=Argusianus%20argus&amp;callback=dojo_request_script_callbacks.dojo_request_script35</w:t>
        </w:r>
      </w:hyperlink>
      <w:r w:rsidR="005F6628">
        <w:t xml:space="preserve"> </w:t>
      </w:r>
    </w:p>
    <w:p w14:paraId="63682790" w14:textId="77777777" w:rsidR="005F6628" w:rsidRDefault="005F6628" w:rsidP="000E5536">
      <w:pPr>
        <w:pStyle w:val="BodyText2"/>
        <w:rPr>
          <w:rStyle w:val="Hyperlink"/>
        </w:rPr>
      </w:pPr>
      <w:r>
        <w:t xml:space="preserve">This issue is logged with their atlassian system </w:t>
      </w:r>
      <w:hyperlink r:id="rId806" w:history="1">
        <w:r w:rsidRPr="00232C97">
          <w:rPr>
            <w:rStyle w:val="Hyperlink"/>
          </w:rPr>
          <w:t>here</w:t>
        </w:r>
      </w:hyperlink>
    </w:p>
    <w:p w14:paraId="2DC2A4EB" w14:textId="77777777" w:rsidR="005F6628" w:rsidRDefault="005F6628" w:rsidP="000E5536">
      <w:pPr>
        <w:pStyle w:val="Heading6"/>
      </w:pPr>
      <w:r>
        <w:t>Dates</w:t>
      </w:r>
    </w:p>
    <w:p w14:paraId="1F3D8A8A" w14:textId="77777777" w:rsidR="005F6628" w:rsidRPr="005557FD" w:rsidRDefault="005F6628" w:rsidP="000E5536">
      <w:pPr>
        <w:pStyle w:val="BodyText2"/>
      </w:pPr>
      <w:r>
        <w:t xml:space="preserve">Dates are provided in </w:t>
      </w:r>
      <w:r w:rsidRPr="005557FD">
        <w:t>ISO 8601</w:t>
      </w:r>
      <w:r>
        <w:t xml:space="preserve"> (from </w:t>
      </w:r>
      <w:hyperlink r:id="rId807" w:history="1">
        <w:r w:rsidRPr="005557FD">
          <w:rPr>
            <w:rStyle w:val="Hyperlink"/>
          </w:rPr>
          <w:t>here</w:t>
        </w:r>
      </w:hyperlink>
      <w:r>
        <w:t>). But they cannot be parsed by Dojo stamp because they do not have the time zone encoded as +20:00, but instead as +2000.</w:t>
      </w:r>
    </w:p>
    <w:p w14:paraId="16F88855" w14:textId="77777777" w:rsidR="005F6628" w:rsidRDefault="005F6628" w:rsidP="000E5536">
      <w:pPr>
        <w:pStyle w:val="Heading6"/>
      </w:pPr>
      <w:r>
        <w:t>Common Names</w:t>
      </w:r>
    </w:p>
    <w:p w14:paraId="5792E132" w14:textId="28F941EB" w:rsidR="005F6628" w:rsidRDefault="005F6628" w:rsidP="000E5536">
      <w:pPr>
        <w:pStyle w:val="BodyText2"/>
        <w:rPr>
          <w:rStyle w:val="Hyperlink"/>
        </w:rPr>
      </w:pPr>
      <w:r>
        <w:t>Wrote some Python code to populate the species_names table using the GBIF v0.9 API – the code is the file called ‘</w:t>
      </w:r>
      <w:r w:rsidRPr="00807EE3">
        <w:t>/srv/www/dopa-services/cgi-bin/populate_species_names_table.py</w:t>
      </w:r>
      <w:r>
        <w:t xml:space="preserve">’ on the </w:t>
      </w:r>
      <w:r w:rsidR="009F6C2C">
        <w:t>h05-dev-vm3</w:t>
      </w:r>
      <w:r>
        <w:t xml:space="preserve"> machine. It took 3.25 hours to run and there were 114597 records in total. Now need to do a cross-tab to create a table with language names as the columns – this isn’t easy in Postgresql so implemented in Access.</w:t>
      </w:r>
    </w:p>
    <w:p w14:paraId="38D61D79" w14:textId="77777777" w:rsidR="005F6628" w:rsidRDefault="005F6628" w:rsidP="000E5536">
      <w:pPr>
        <w:pStyle w:val="BodyText2"/>
      </w:pPr>
      <w:r>
        <w:lastRenderedPageBreak/>
        <w:t>First attempt was not unique iucn_species_ids so there were duplicates. Trying again with distinct. Now 114429.</w:t>
      </w:r>
    </w:p>
    <w:bookmarkEnd w:id="134"/>
    <w:p w14:paraId="65FB6A78" w14:textId="50577AD2" w:rsidR="00285707" w:rsidRDefault="00285707" w:rsidP="000E5536">
      <w:pPr>
        <w:pStyle w:val="Heading5"/>
      </w:pPr>
      <w:r>
        <w:t>API v1</w:t>
      </w:r>
    </w:p>
    <w:p w14:paraId="7930631E" w14:textId="77777777" w:rsidR="00285707" w:rsidRPr="00285707" w:rsidRDefault="00285707" w:rsidP="000E5536">
      <w:pPr>
        <w:pStyle w:val="BodyText2"/>
      </w:pPr>
    </w:p>
    <w:p w14:paraId="77E96AA9" w14:textId="372788EB" w:rsidR="00285707" w:rsidRDefault="00285707" w:rsidP="000E5536">
      <w:pPr>
        <w:pStyle w:val="Heading6"/>
      </w:pPr>
      <w:r>
        <w:t>Common Names</w:t>
      </w:r>
    </w:p>
    <w:p w14:paraId="50ADD093" w14:textId="1493F202" w:rsidR="00285707" w:rsidRPr="00285707" w:rsidRDefault="00285707" w:rsidP="000E5536">
      <w:pPr>
        <w:pStyle w:val="BodyText2"/>
      </w:pPr>
      <w:r>
        <w:t xml:space="preserve">The IUCN Red List is available as a separate checklist from GBIF using </w:t>
      </w:r>
      <w:hyperlink r:id="rId808" w:history="1">
        <w:r w:rsidRPr="00285707">
          <w:rPr>
            <w:rStyle w:val="Hyperlink"/>
          </w:rPr>
          <w:t>this</w:t>
        </w:r>
      </w:hyperlink>
      <w:r>
        <w:t xml:space="preserve"> UUID.</w:t>
      </w:r>
    </w:p>
    <w:p w14:paraId="09356A6D" w14:textId="4A047711" w:rsidR="001A0AD7" w:rsidRDefault="001A0AD7" w:rsidP="007D2F52">
      <w:pPr>
        <w:pStyle w:val="Heading4"/>
      </w:pPr>
      <w:r>
        <w:t>IUCN Red List API</w:t>
      </w:r>
    </w:p>
    <w:p w14:paraId="6140854D" w14:textId="77777777" w:rsidR="001A0AD7" w:rsidRDefault="001A0AD7" w:rsidP="000E5536">
      <w:pPr>
        <w:pStyle w:val="Heading5"/>
      </w:pPr>
      <w:r>
        <w:t>IUCN Common names</w:t>
      </w:r>
    </w:p>
    <w:p w14:paraId="0346D389" w14:textId="77777777" w:rsidR="001A0AD7" w:rsidRDefault="001A0AD7" w:rsidP="000E5536">
      <w:pPr>
        <w:pStyle w:val="BodyText2"/>
      </w:pPr>
      <w:r>
        <w:t>IUCN publish their species data through an API which allows you to retrieve the common name. This is the Documentation Start page:</w:t>
      </w:r>
    </w:p>
    <w:p w14:paraId="4F2DEC36" w14:textId="77777777" w:rsidR="001A0AD7" w:rsidRDefault="003630B2" w:rsidP="000E5536">
      <w:pPr>
        <w:pStyle w:val="BodyText2"/>
        <w:rPr>
          <w:rStyle w:val="Hyperlink"/>
        </w:rPr>
      </w:pPr>
      <w:hyperlink r:id="rId809" w:history="1">
        <w:r w:rsidR="001A0AD7" w:rsidRPr="005A63FB">
          <w:rPr>
            <w:rStyle w:val="Hyperlink"/>
          </w:rPr>
          <w:t>https://www.assembla.com/spaces/sis/wiki/Red_List_API</w:t>
        </w:r>
      </w:hyperlink>
    </w:p>
    <w:p w14:paraId="2FCBAB5D" w14:textId="77777777" w:rsidR="001A0AD7" w:rsidRDefault="001A0AD7" w:rsidP="000E5536">
      <w:pPr>
        <w:pStyle w:val="BodyText2"/>
      </w:pPr>
      <w:r>
        <w:t>T</w:t>
      </w:r>
      <w:r w:rsidRPr="00973361">
        <w:t>his still works with the old species_id encoding for birds, e.g Sedge Warbler was 148384 but is now 106007598 - but 148384 still returns Sedge Warbler 2/4/13</w:t>
      </w:r>
      <w:r>
        <w:t xml:space="preserve">. NO LONGER WORKS ON 13/1/2014 but </w:t>
      </w:r>
      <w:hyperlink r:id="rId810" w:history="1">
        <w:r w:rsidRPr="0036755F">
          <w:rPr>
            <w:rStyle w:val="Hyperlink"/>
          </w:rPr>
          <w:t>Orang Utan</w:t>
        </w:r>
      </w:hyperlink>
      <w:r>
        <w:t xml:space="preserve"> does.</w:t>
      </w:r>
    </w:p>
    <w:p w14:paraId="3379CDCD" w14:textId="0BBBD64E" w:rsidR="001A0AD7" w:rsidRDefault="001A0AD7" w:rsidP="000E5536">
      <w:pPr>
        <w:pStyle w:val="BodyText2"/>
      </w:pPr>
      <w:r>
        <w:t xml:space="preserve">Wrote a Python </w:t>
      </w:r>
      <w:hyperlink r:id="rId811" w:history="1">
        <w:r w:rsidRPr="00141BF7">
          <w:rPr>
            <w:rStyle w:val="Hyperlink"/>
          </w:rPr>
          <w:t>script</w:t>
        </w:r>
      </w:hyperlink>
      <w:r>
        <w:t xml:space="preserve"> to use this to get common names and </w:t>
      </w:r>
      <w:hyperlink r:id="rId812" w:history="1">
        <w:r w:rsidRPr="00141BF7">
          <w:rPr>
            <w:rStyle w:val="Hyperlink"/>
          </w:rPr>
          <w:t>populate</w:t>
        </w:r>
      </w:hyperlink>
      <w:r>
        <w:t xml:space="preserve"> an Access 97 database.</w:t>
      </w:r>
    </w:p>
    <w:p w14:paraId="62D90218" w14:textId="77777777" w:rsidR="001A0AD7" w:rsidRDefault="001A0AD7" w:rsidP="000E5536">
      <w:pPr>
        <w:pStyle w:val="BodyText2"/>
      </w:pPr>
      <w:r>
        <w:t>Also you can use it from VBA in Access – the full access vba is in ‘</w:t>
      </w:r>
      <w:r w:rsidRPr="00D37E60">
        <w:t>E:\cottaan\My Documents\</w:t>
      </w:r>
      <w:r>
        <w:t>General.accdb’:</w:t>
      </w:r>
    </w:p>
    <w:p w14:paraId="3A323DA4" w14:textId="77777777" w:rsidR="001A0AD7" w:rsidRDefault="001A0AD7" w:rsidP="000E5536">
      <w:pPr>
        <w:pStyle w:val="Code"/>
      </w:pPr>
      <w:r>
        <w:t>Set objWeb = CreateObject("Microsoft.XMLHTTP")</w:t>
      </w:r>
    </w:p>
    <w:p w14:paraId="34739E23" w14:textId="77777777" w:rsidR="001A0AD7" w:rsidRDefault="001A0AD7" w:rsidP="000E5536">
      <w:pPr>
        <w:pStyle w:val="Code"/>
      </w:pPr>
      <w:r>
        <w:t>objWeb.Open "GET", "http://api.iucnredlist.org/common_names/turdus-merula.json", False</w:t>
      </w:r>
    </w:p>
    <w:p w14:paraId="52866B39" w14:textId="77777777" w:rsidR="001A0AD7" w:rsidRDefault="001A0AD7" w:rsidP="000E5536">
      <w:pPr>
        <w:pStyle w:val="Code"/>
      </w:pPr>
      <w:r>
        <w:t>objWeb.send</w:t>
      </w:r>
    </w:p>
    <w:p w14:paraId="09CC40A1" w14:textId="77777777" w:rsidR="001A0AD7" w:rsidRDefault="001A0AD7" w:rsidP="000E5536">
      <w:pPr>
        <w:pStyle w:val="Code"/>
      </w:pPr>
      <w:r>
        <w:t>strXML = objWeb.responsetext</w:t>
      </w:r>
    </w:p>
    <w:p w14:paraId="7BD80892" w14:textId="77777777" w:rsidR="001A0AD7" w:rsidRDefault="001A0AD7" w:rsidP="000E5536">
      <w:pPr>
        <w:pStyle w:val="BodyText2"/>
      </w:pPr>
      <w:r>
        <w:t>Or from Excel – wrote a function using a similar approach to Access in this file '</w:t>
      </w:r>
      <w:r w:rsidRPr="00D63DF7">
        <w:t xml:space="preserve"> E:\cottaan\My Documents</w:t>
      </w:r>
      <w:r>
        <w:t>\</w:t>
      </w:r>
      <w:r w:rsidRPr="00D63DF7">
        <w:t>Gregoires DRC Park Lists</w:t>
      </w:r>
      <w:r>
        <w:t>.xlsm'. Takes a while to populate the values though.</w:t>
      </w:r>
    </w:p>
    <w:p w14:paraId="29CDD010" w14:textId="77777777" w:rsidR="001A0AD7" w:rsidRDefault="001A0AD7" w:rsidP="000E5536">
      <w:pPr>
        <w:pStyle w:val="BodyText2"/>
      </w:pPr>
      <w:r>
        <w:t>Also wrote a wrapper in Access to update common names in PostGIS using a linked table in Access using the IUCN API.</w:t>
      </w:r>
    </w:p>
    <w:p w14:paraId="57B3B593" w14:textId="77777777" w:rsidR="001A0AD7" w:rsidRDefault="001A0AD7" w:rsidP="000E5536">
      <w:pPr>
        <w:pStyle w:val="Heading5"/>
      </w:pPr>
      <w:r>
        <w:t>IUCN Country List for Species</w:t>
      </w:r>
    </w:p>
    <w:p w14:paraId="2449B859" w14:textId="77777777" w:rsidR="001A0AD7" w:rsidRPr="001A0AD7" w:rsidRDefault="001A0AD7" w:rsidP="000E5536">
      <w:pPr>
        <w:pStyle w:val="BodyText2"/>
      </w:pPr>
      <w:r>
        <w:t xml:space="preserve">There is no API for retrieving a list of countries for a PA from the Species Information System (SIS). I had to write a Python </w:t>
      </w:r>
      <w:hyperlink r:id="rId813" w:history="1">
        <w:r w:rsidRPr="00BC03BB">
          <w:rPr>
            <w:rStyle w:val="Hyperlink"/>
          </w:rPr>
          <w:t>function</w:t>
        </w:r>
      </w:hyperlink>
      <w:r>
        <w:t xml:space="preserve"> to query the API, parse the results and write the results to Postgresql.</w:t>
      </w:r>
    </w:p>
    <w:p w14:paraId="5A73EFFF" w14:textId="01CA0B5D" w:rsidR="006C293C" w:rsidRDefault="006C293C" w:rsidP="007D2F52">
      <w:pPr>
        <w:pStyle w:val="Heading4"/>
      </w:pPr>
      <w:r>
        <w:t>Xeno-Canto Bird Songs</w:t>
      </w:r>
    </w:p>
    <w:p w14:paraId="2CCAF948" w14:textId="50AD00A4" w:rsidR="006C293C" w:rsidRPr="006C293C" w:rsidRDefault="006C293C" w:rsidP="000E5536">
      <w:pPr>
        <w:pStyle w:val="BodyText2"/>
      </w:pPr>
      <w:r>
        <w:t xml:space="preserve">v2 API described </w:t>
      </w:r>
      <w:hyperlink r:id="rId814" w:history="1">
        <w:r w:rsidRPr="006C293C">
          <w:rPr>
            <w:rStyle w:val="Hyperlink"/>
          </w:rPr>
          <w:t>here</w:t>
        </w:r>
      </w:hyperlink>
      <w:r>
        <w:t>.</w:t>
      </w:r>
    </w:p>
    <w:p w14:paraId="3B31F00B" w14:textId="77777777" w:rsidR="00742B70" w:rsidRDefault="00742B70" w:rsidP="0034374E">
      <w:pPr>
        <w:pStyle w:val="Heading3"/>
      </w:pPr>
      <w:r>
        <w:t>Twitter</w:t>
      </w:r>
    </w:p>
    <w:p w14:paraId="05D2BB4E" w14:textId="0681A9AA" w:rsidR="00742B70" w:rsidRDefault="007D2F52" w:rsidP="000E5536">
      <w:pPr>
        <w:pStyle w:val="BodyText2"/>
      </w:pPr>
      <w:r>
        <w:t xml:space="preserve">Account: </w:t>
      </w:r>
      <w:r>
        <w:tab/>
      </w:r>
      <w:r w:rsidR="00742B70">
        <w:t>andrewcottam</w:t>
      </w:r>
    </w:p>
    <w:p w14:paraId="006842A2" w14:textId="77777777" w:rsidR="00742B70" w:rsidRPr="00D120CD" w:rsidRDefault="00742B70" w:rsidP="007D2F52">
      <w:pPr>
        <w:pStyle w:val="BodyText2"/>
      </w:pPr>
      <w:r>
        <w:t xml:space="preserve">Application: </w:t>
      </w:r>
      <w:r>
        <w:tab/>
        <w:t>JRC Dev account</w:t>
      </w:r>
    </w:p>
    <w:p w14:paraId="3E531C9C" w14:textId="77777777" w:rsidR="009B7032" w:rsidRDefault="009B7032" w:rsidP="000E5536">
      <w:pPr>
        <w:pStyle w:val="Heading2"/>
      </w:pPr>
      <w:r>
        <w:t>Content Management Systems</w:t>
      </w:r>
    </w:p>
    <w:p w14:paraId="157D5D26" w14:textId="7C540C65" w:rsidR="009B7032" w:rsidRDefault="009B7032" w:rsidP="0034374E">
      <w:pPr>
        <w:pStyle w:val="Heading3"/>
      </w:pPr>
      <w:r>
        <w:t>Drupal</w:t>
      </w:r>
    </w:p>
    <w:p w14:paraId="0D4544B4" w14:textId="77777777" w:rsidR="007D2F52" w:rsidRDefault="00BF45E3" w:rsidP="000E5536">
      <w:pPr>
        <w:pStyle w:val="BodyText2"/>
      </w:pPr>
      <w:r>
        <w:t xml:space="preserve">The RIS is developed in Drupal and is accessible </w:t>
      </w:r>
      <w:hyperlink r:id="rId815" w:history="1">
        <w:r w:rsidRPr="00BF45E3">
          <w:rPr>
            <w:rStyle w:val="Hyperlink"/>
          </w:rPr>
          <w:t>here</w:t>
        </w:r>
      </w:hyperlink>
      <w:r>
        <w:t xml:space="preserve">. My user/pass: </w:t>
      </w:r>
      <w:hyperlink r:id="rId816" w:history="1">
        <w:r w:rsidR="00C371BC" w:rsidRPr="00627696">
          <w:rPr>
            <w:rStyle w:val="Hyperlink"/>
          </w:rPr>
          <w:t>andrew.cottam@jrc.ec.europa.eu/thargal88</w:t>
        </w:r>
      </w:hyperlink>
      <w:r w:rsidR="00C371BC">
        <w:t xml:space="preserve">. </w:t>
      </w:r>
    </w:p>
    <w:p w14:paraId="420D1F8D" w14:textId="677C7182" w:rsidR="007D2F52" w:rsidRPr="007D2F52" w:rsidRDefault="007D2F52" w:rsidP="007D2F52">
      <w:pPr>
        <w:pStyle w:val="Heading4"/>
      </w:pPr>
      <w:r>
        <w:t>Adding widgets to Drupal</w:t>
      </w:r>
    </w:p>
    <w:p w14:paraId="6619AB99" w14:textId="313E26F5" w:rsidR="007D2F52" w:rsidRDefault="007D2F52" w:rsidP="00E5562E">
      <w:pPr>
        <w:pStyle w:val="BodyText2"/>
      </w:pPr>
      <w:r>
        <w:t>I have created a folder at the root level in the RIS website to hold the widgets:</w:t>
      </w:r>
    </w:p>
    <w:p w14:paraId="3869406D" w14:textId="4D83BA9F" w:rsidR="007D2F52" w:rsidRDefault="007D2F52" w:rsidP="00E5562E">
      <w:pPr>
        <w:pStyle w:val="BodyText2"/>
      </w:pPr>
      <w:r>
        <w:t>/srv/www/biopama/widgets</w:t>
      </w:r>
    </w:p>
    <w:p w14:paraId="519B424C" w14:textId="64999390" w:rsidR="007D2F52" w:rsidRDefault="007D2F52" w:rsidP="00E5562E">
      <w:pPr>
        <w:pStyle w:val="BodyText2"/>
      </w:pPr>
      <w:r>
        <w:t>This is cloned from andrewcottam/web_apps</w:t>
      </w:r>
      <w:r w:rsidRPr="007D2F52">
        <w:t>/widgets</w:t>
      </w:r>
      <w:r>
        <w:t>.</w:t>
      </w:r>
    </w:p>
    <w:p w14:paraId="72BEEA94" w14:textId="31952010" w:rsidR="007D2F52" w:rsidRPr="007D2F52" w:rsidRDefault="007D2F52" w:rsidP="007D2F52">
      <w:pPr>
        <w:pStyle w:val="Heading4"/>
      </w:pPr>
      <w:r>
        <w:t>Creating widgets in a Drupal page</w:t>
      </w:r>
    </w:p>
    <w:p w14:paraId="3EE7D34A" w14:textId="35B73F2E" w:rsidR="007D2F52" w:rsidRDefault="007D2F52" w:rsidP="000E5536">
      <w:pPr>
        <w:pStyle w:val="BodyText2"/>
      </w:pPr>
      <w:r>
        <w:lastRenderedPageBreak/>
        <w:t>You need to create a div in the page where the widget will be instantiated and then reference the dojo, javascript and css files that are needed (the claro.css stylesheet won’t load from a CDN for some reason so you have to copy it and put it in the css folder):</w:t>
      </w:r>
    </w:p>
    <w:p w14:paraId="32ED9EE3" w14:textId="77777777" w:rsidR="007D2F52" w:rsidRDefault="007D2F52" w:rsidP="007D2F52">
      <w:pPr>
        <w:pStyle w:val="Code"/>
      </w:pPr>
      <w:r>
        <w:t>widgets/css/ImageryTimeSlider.css</w:t>
      </w:r>
    </w:p>
    <w:p w14:paraId="1CDC4D42" w14:textId="1C548A75" w:rsidR="007D2F52" w:rsidRDefault="007D2F52" w:rsidP="007D2F52">
      <w:pPr>
        <w:pStyle w:val="Code"/>
      </w:pPr>
      <w:r>
        <w:t>widgets/css/claro.css</w:t>
      </w:r>
    </w:p>
    <w:p w14:paraId="725079B3" w14:textId="318712ED" w:rsidR="007D2F52" w:rsidRDefault="003630B2" w:rsidP="007D2F52">
      <w:pPr>
        <w:pStyle w:val="Code"/>
      </w:pPr>
      <w:hyperlink r:id="rId817" w:history="1">
        <w:r w:rsidR="004B7394" w:rsidRPr="00194939">
          <w:rPr>
            <w:rStyle w:val="Hyperlink"/>
          </w:rPr>
          <w:t>http://ajax.googleapis.com/ajax/libs/dojo/1.10.4/dojo/dojo.js</w:t>
        </w:r>
      </w:hyperlink>
    </w:p>
    <w:p w14:paraId="0EC6D78D" w14:textId="1C397F20" w:rsidR="004B7394" w:rsidRDefault="004B7394" w:rsidP="007D2F52">
      <w:pPr>
        <w:pStyle w:val="Code"/>
      </w:pPr>
      <w:r w:rsidRPr="004B7394">
        <w:t>javascript/themes/images.js</w:t>
      </w:r>
      <w:r>
        <w:t xml:space="preserve">      </w:t>
      </w:r>
    </w:p>
    <w:p w14:paraId="7196FEFC" w14:textId="333D27DF" w:rsidR="00A83B3A" w:rsidRDefault="007D2F52" w:rsidP="000E5536">
      <w:pPr>
        <w:pStyle w:val="BodyText2"/>
      </w:pPr>
      <w:r>
        <w:t>Then you need to add in the necessary Javascript code to instantiate the widget</w:t>
      </w:r>
      <w:r w:rsidR="004B7394">
        <w:t xml:space="preserve"> in a Javascript file that is loaded in the Drupal page (the </w:t>
      </w:r>
      <w:r w:rsidR="004B7394" w:rsidRPr="004B7394">
        <w:t>javascript/themes/images.js</w:t>
      </w:r>
      <w:r w:rsidR="004B7394">
        <w:t xml:space="preserve"> file in the above list)</w:t>
      </w:r>
      <w:r>
        <w:t>:</w:t>
      </w:r>
    </w:p>
    <w:p w14:paraId="3005FF61" w14:textId="77777777" w:rsidR="00C97AEE" w:rsidRDefault="00C97AEE" w:rsidP="00C97AEE">
      <w:pPr>
        <w:pStyle w:val="Code"/>
      </w:pPr>
      <w:r>
        <w:t>require({async : true,</w:t>
      </w:r>
    </w:p>
    <w:p w14:paraId="71230447" w14:textId="77777777" w:rsidR="00C97AEE" w:rsidRDefault="00C97AEE" w:rsidP="00C97AEE">
      <w:pPr>
        <w:pStyle w:val="Code"/>
      </w:pPr>
      <w:r>
        <w:tab/>
        <w:t>packages : [{</w:t>
      </w:r>
    </w:p>
    <w:p w14:paraId="6768020A" w14:textId="77777777" w:rsidR="00C97AEE" w:rsidRDefault="00C97AEE" w:rsidP="00C97AEE">
      <w:pPr>
        <w:pStyle w:val="Code"/>
      </w:pPr>
      <w:r>
        <w:tab/>
      </w:r>
      <w:r>
        <w:tab/>
        <w:t>name : "widgets",</w:t>
      </w:r>
    </w:p>
    <w:p w14:paraId="1C23295A" w14:textId="77777777" w:rsidR="00C97AEE" w:rsidRDefault="00C97AEE" w:rsidP="00C97AEE">
      <w:pPr>
        <w:pStyle w:val="Code"/>
      </w:pPr>
      <w:r>
        <w:tab/>
      </w:r>
      <w:r>
        <w:tab/>
        <w:t>location : "/widgets"</w:t>
      </w:r>
    </w:p>
    <w:p w14:paraId="0BF634DF" w14:textId="77777777" w:rsidR="00C97AEE" w:rsidRDefault="00C97AEE" w:rsidP="00C97AEE">
      <w:pPr>
        <w:pStyle w:val="Code"/>
      </w:pPr>
      <w:r>
        <w:tab/>
        <w:t>}]</w:t>
      </w:r>
    </w:p>
    <w:p w14:paraId="7F56F3F3" w14:textId="7E4AE4A3" w:rsidR="00C97AEE" w:rsidRDefault="00C97AEE" w:rsidP="00C97AEE">
      <w:pPr>
        <w:pStyle w:val="Code"/>
      </w:pPr>
      <w:r>
        <w:t>}, ["widgets/ImageryTimeSlider", "dojo/dom-construct", "dojo/parser", "dojo/ready"], function(ImageryTimeSlider, domConstruct, parser, ready) {</w:t>
      </w:r>
    </w:p>
    <w:p w14:paraId="48E28B3B" w14:textId="77777777" w:rsidR="00C97AEE" w:rsidRDefault="00C97AEE" w:rsidP="00C97AEE">
      <w:pPr>
        <w:pStyle w:val="Code"/>
      </w:pPr>
      <w:r>
        <w:tab/>
        <w:t>ready(function() {</w:t>
      </w:r>
    </w:p>
    <w:p w14:paraId="360428B5" w14:textId="77777777" w:rsidR="00C97AEE" w:rsidRDefault="00C97AEE" w:rsidP="00C97AEE">
      <w:pPr>
        <w:pStyle w:val="Code"/>
      </w:pPr>
      <w:r>
        <w:tab/>
      </w:r>
      <w:r>
        <w:tab/>
        <w:t>parser.parse().then(function() {</w:t>
      </w:r>
    </w:p>
    <w:p w14:paraId="6E8F387C" w14:textId="77777777" w:rsidR="00C97AEE" w:rsidRDefault="00C97AEE" w:rsidP="00C97AEE">
      <w:pPr>
        <w:pStyle w:val="Code"/>
      </w:pPr>
      <w:r>
        <w:tab/>
      </w:r>
      <w:r>
        <w:tab/>
      </w:r>
      <w:r>
        <w:tab/>
        <w:t>jQuery('input#ac-SatelliteImagery').on('change', function() {</w:t>
      </w:r>
    </w:p>
    <w:p w14:paraId="0776E995" w14:textId="77777777" w:rsidR="00C97AEE" w:rsidRDefault="00C97AEE" w:rsidP="00C97AEE">
      <w:pPr>
        <w:pStyle w:val="Code"/>
      </w:pPr>
      <w:r>
        <w:tab/>
      </w:r>
      <w:r>
        <w:tab/>
      </w:r>
      <w:r>
        <w:tab/>
      </w:r>
      <w:r>
        <w:tab/>
        <w:t>if( jQuery(this).is(':checked') ){</w:t>
      </w:r>
    </w:p>
    <w:p w14:paraId="77EBA868" w14:textId="77777777" w:rsidR="00C97AEE" w:rsidRDefault="00C97AEE" w:rsidP="00C97AEE">
      <w:pPr>
        <w:pStyle w:val="Code"/>
      </w:pPr>
      <w:r>
        <w:tab/>
      </w:r>
      <w:r>
        <w:tab/>
      </w:r>
      <w:r>
        <w:tab/>
      </w:r>
      <w:r>
        <w:tab/>
      </w:r>
      <w:r>
        <w:tab/>
        <w:t>imageryTimeSlider= new ImageryTimeSlider({leafletMap: this_map},  "imageryController");</w:t>
      </w:r>
    </w:p>
    <w:p w14:paraId="26A88F39" w14:textId="77777777" w:rsidR="00C97AEE" w:rsidRDefault="00C97AEE" w:rsidP="00C97AEE">
      <w:pPr>
        <w:pStyle w:val="Code"/>
      </w:pPr>
      <w:r>
        <w:tab/>
      </w:r>
      <w:r>
        <w:tab/>
      </w:r>
      <w:r>
        <w:tab/>
      </w:r>
      <w:r>
        <w:tab/>
      </w:r>
      <w:r>
        <w:tab/>
        <w:t>imageryTimeSlider.startup();</w:t>
      </w:r>
    </w:p>
    <w:p w14:paraId="2B8B57D9" w14:textId="77777777" w:rsidR="00C97AEE" w:rsidRDefault="00C97AEE" w:rsidP="00C97AEE">
      <w:pPr>
        <w:pStyle w:val="Code"/>
      </w:pPr>
      <w:r>
        <w:tab/>
      </w:r>
      <w:r>
        <w:tab/>
      </w:r>
      <w:r>
        <w:tab/>
      </w:r>
      <w:r>
        <w:tab/>
      </w:r>
      <w:r>
        <w:tab/>
        <w:t>jQuery('div.sat-filter').removeClass('sat-hide').slideDown(1);;</w:t>
      </w:r>
    </w:p>
    <w:p w14:paraId="1BB5E704" w14:textId="77777777" w:rsidR="00C97AEE" w:rsidRDefault="00C97AEE" w:rsidP="00C97AEE">
      <w:pPr>
        <w:pStyle w:val="Code"/>
      </w:pPr>
      <w:r>
        <w:tab/>
      </w:r>
      <w:r>
        <w:tab/>
      </w:r>
      <w:r>
        <w:tab/>
      </w:r>
      <w:r>
        <w:tab/>
        <w:t>}</w:t>
      </w:r>
    </w:p>
    <w:p w14:paraId="2C6C4D5C" w14:textId="77777777" w:rsidR="00C97AEE" w:rsidRDefault="00C97AEE" w:rsidP="00C97AEE">
      <w:pPr>
        <w:pStyle w:val="Code"/>
      </w:pPr>
      <w:r>
        <w:tab/>
      </w:r>
      <w:r>
        <w:tab/>
      </w:r>
      <w:r>
        <w:tab/>
      </w:r>
      <w:r>
        <w:tab/>
        <w:t>else{</w:t>
      </w:r>
    </w:p>
    <w:p w14:paraId="51E09225" w14:textId="77777777" w:rsidR="00C97AEE" w:rsidRDefault="00C97AEE" w:rsidP="00C97AEE">
      <w:pPr>
        <w:pStyle w:val="Code"/>
      </w:pPr>
      <w:r>
        <w:tab/>
      </w:r>
      <w:r>
        <w:tab/>
      </w:r>
      <w:r>
        <w:tab/>
      </w:r>
      <w:r>
        <w:tab/>
      </w:r>
      <w:r>
        <w:tab/>
        <w:t>jQuery('div.sat-filter').addClass('sat-hide').slideUp(1);;</w:t>
      </w:r>
    </w:p>
    <w:p w14:paraId="2F537979" w14:textId="77777777" w:rsidR="00C97AEE" w:rsidRDefault="00C97AEE" w:rsidP="00C97AEE">
      <w:pPr>
        <w:pStyle w:val="Code"/>
      </w:pPr>
      <w:r>
        <w:tab/>
      </w:r>
      <w:r>
        <w:tab/>
      </w:r>
      <w:r>
        <w:tab/>
      </w:r>
      <w:r>
        <w:tab/>
        <w:t>}</w:t>
      </w:r>
    </w:p>
    <w:p w14:paraId="3067DD3E" w14:textId="77777777" w:rsidR="00C97AEE" w:rsidRDefault="00C97AEE" w:rsidP="00C97AEE">
      <w:pPr>
        <w:pStyle w:val="Code"/>
      </w:pPr>
      <w:r>
        <w:tab/>
      </w:r>
      <w:r>
        <w:tab/>
      </w:r>
      <w:r>
        <w:tab/>
        <w:t>});</w:t>
      </w:r>
    </w:p>
    <w:p w14:paraId="1B9F558A" w14:textId="77777777" w:rsidR="00C97AEE" w:rsidRDefault="00C97AEE" w:rsidP="00C97AEE">
      <w:pPr>
        <w:pStyle w:val="Code"/>
      </w:pPr>
      <w:r>
        <w:tab/>
      </w:r>
      <w:r>
        <w:tab/>
        <w:t>});</w:t>
      </w:r>
    </w:p>
    <w:p w14:paraId="4AA14395" w14:textId="77777777" w:rsidR="00C97AEE" w:rsidRDefault="00C97AEE" w:rsidP="00C97AEE">
      <w:pPr>
        <w:pStyle w:val="Code"/>
      </w:pPr>
      <w:r>
        <w:tab/>
        <w:t>});</w:t>
      </w:r>
    </w:p>
    <w:p w14:paraId="27AA8AAA" w14:textId="77777777" w:rsidR="00C97AEE" w:rsidRDefault="00C97AEE" w:rsidP="00C97AEE">
      <w:pPr>
        <w:pStyle w:val="Code"/>
      </w:pPr>
      <w:r>
        <w:tab/>
      </w:r>
    </w:p>
    <w:p w14:paraId="549665F0" w14:textId="77777777" w:rsidR="00C97AEE" w:rsidRDefault="00C97AEE" w:rsidP="00C97AEE">
      <w:pPr>
        <w:pStyle w:val="Code"/>
      </w:pPr>
      <w:r>
        <w:tab/>
        <w:t>jQuery('input[name=imageSize]').on('change', function() {</w:t>
      </w:r>
    </w:p>
    <w:p w14:paraId="28D17B49" w14:textId="77777777" w:rsidR="00C97AEE" w:rsidRDefault="00C97AEE" w:rsidP="00C97AEE">
      <w:pPr>
        <w:pStyle w:val="Code"/>
      </w:pPr>
      <w:r>
        <w:tab/>
      </w:r>
      <w:r>
        <w:tab/>
        <w:t>loadImages();</w:t>
      </w:r>
    </w:p>
    <w:p w14:paraId="077363DC" w14:textId="77777777" w:rsidR="00C97AEE" w:rsidRDefault="00C97AEE" w:rsidP="00C97AEE">
      <w:pPr>
        <w:pStyle w:val="Code"/>
      </w:pPr>
      <w:r>
        <w:tab/>
        <w:t>});</w:t>
      </w:r>
    </w:p>
    <w:p w14:paraId="70CA9535" w14:textId="77777777" w:rsidR="00C97AEE" w:rsidRDefault="00C97AEE" w:rsidP="00C97AEE">
      <w:pPr>
        <w:pStyle w:val="Code"/>
      </w:pPr>
      <w:r>
        <w:tab/>
      </w:r>
    </w:p>
    <w:p w14:paraId="26CB0B7D" w14:textId="77777777" w:rsidR="00C97AEE" w:rsidRDefault="00C97AEE" w:rsidP="00C97AEE">
      <w:pPr>
        <w:pStyle w:val="Code"/>
      </w:pPr>
      <w:r>
        <w:tab/>
        <w:t>function loadImages(){</w:t>
      </w:r>
    </w:p>
    <w:p w14:paraId="5684905A" w14:textId="77777777" w:rsidR="00C97AEE" w:rsidRDefault="00C97AEE" w:rsidP="00C97AEE">
      <w:pPr>
        <w:pStyle w:val="Code"/>
      </w:pPr>
      <w:r>
        <w:tab/>
      </w:r>
      <w:r>
        <w:tab/>
        <w:t>var imageSize = jQuery('input[name=imageSize]:checked').val();</w:t>
      </w:r>
    </w:p>
    <w:p w14:paraId="36A2B3A6" w14:textId="77777777" w:rsidR="00C97AEE" w:rsidRDefault="00C97AEE" w:rsidP="00C97AEE">
      <w:pPr>
        <w:pStyle w:val="Code"/>
      </w:pPr>
      <w:r>
        <w:tab/>
      </w:r>
      <w:r>
        <w:tab/>
        <w:t>photoViewer.changePhotoSize(imageSize);</w:t>
      </w:r>
    </w:p>
    <w:p w14:paraId="1AD2B0D0" w14:textId="77777777" w:rsidR="00C97AEE" w:rsidRDefault="00C97AEE" w:rsidP="00C97AEE">
      <w:pPr>
        <w:pStyle w:val="Code"/>
      </w:pPr>
      <w:r>
        <w:tab/>
        <w:t>}</w:t>
      </w:r>
    </w:p>
    <w:p w14:paraId="5AE865DC" w14:textId="1FD5D64F" w:rsidR="007D2F52" w:rsidRDefault="00C97AEE" w:rsidP="00C97AEE">
      <w:pPr>
        <w:pStyle w:val="Code"/>
      </w:pPr>
      <w:r>
        <w:t>});</w:t>
      </w:r>
    </w:p>
    <w:p w14:paraId="0943FE03" w14:textId="0C8165D6" w:rsidR="00D063F0" w:rsidRDefault="00D063F0" w:rsidP="007D2F52">
      <w:pPr>
        <w:pStyle w:val="Heading4"/>
      </w:pPr>
      <w:r>
        <w:t>Templates</w:t>
      </w:r>
    </w:p>
    <w:p w14:paraId="5B2C7910" w14:textId="3508D531" w:rsidR="00226D1D" w:rsidRPr="00226D1D" w:rsidRDefault="00226D1D" w:rsidP="000E5536">
      <w:pPr>
        <w:pStyle w:val="BodyText2"/>
      </w:pPr>
      <w:r>
        <w:t>In the widget Javascript:</w:t>
      </w:r>
    </w:p>
    <w:p w14:paraId="46530AE4" w14:textId="259A1E91" w:rsidR="00B80284" w:rsidRDefault="00B80284" w:rsidP="000E5536">
      <w:pPr>
        <w:pStyle w:val="BodyText2"/>
      </w:pPr>
      <w:r>
        <w:t xml:space="preserve">Replace </w:t>
      </w:r>
      <w:r>
        <w:tab/>
      </w:r>
      <w:r>
        <w:tab/>
      </w:r>
      <w:r w:rsidRPr="00B80284">
        <w:t>dojo/text!/</w:t>
      </w:r>
      <w:r w:rsidRPr="00B80284">
        <w:rPr>
          <w:color w:val="FF0000"/>
        </w:rPr>
        <w:t>leaflet_map</w:t>
      </w:r>
      <w:r w:rsidRPr="00B80284">
        <w:t>/widgets/templates/ImageryController.html</w:t>
      </w:r>
    </w:p>
    <w:p w14:paraId="71AF9C8F" w14:textId="787A9252" w:rsidR="00B80284" w:rsidRDefault="00B80284" w:rsidP="000E5536">
      <w:pPr>
        <w:pStyle w:val="BodyText2"/>
      </w:pPr>
      <w:r>
        <w:t xml:space="preserve">With: </w:t>
      </w:r>
      <w:r>
        <w:tab/>
      </w:r>
      <w:r>
        <w:tab/>
      </w:r>
      <w:r w:rsidRPr="00B80284">
        <w:t>dojo/text!/</w:t>
      </w:r>
      <w:r w:rsidRPr="00B80284">
        <w:rPr>
          <w:color w:val="00FF00"/>
        </w:rPr>
        <w:t>javascript/themes</w:t>
      </w:r>
      <w:r w:rsidRPr="00B80284">
        <w:t>/widgets/templates/ImageryController.html</w:t>
      </w:r>
    </w:p>
    <w:p w14:paraId="5F33544D" w14:textId="63FC31DC" w:rsidR="00D063F0" w:rsidRDefault="00D063F0" w:rsidP="007D2F52">
      <w:pPr>
        <w:pStyle w:val="Heading4"/>
      </w:pPr>
      <w:r>
        <w:t>Images</w:t>
      </w:r>
    </w:p>
    <w:p w14:paraId="1B081865" w14:textId="0D196954" w:rsidR="00C34848" w:rsidRDefault="00C34848" w:rsidP="000E5536">
      <w:pPr>
        <w:pStyle w:val="BodyText2"/>
      </w:pPr>
      <w:r>
        <w:t>In the widgets template HTML:</w:t>
      </w:r>
    </w:p>
    <w:p w14:paraId="4F35F4C6" w14:textId="70A59312" w:rsidR="00D063F0" w:rsidRDefault="00D063F0" w:rsidP="000E5536">
      <w:pPr>
        <w:pStyle w:val="BodyText2"/>
      </w:pPr>
      <w:r>
        <w:t>Replace:</w:t>
      </w:r>
      <w:r>
        <w:tab/>
      </w:r>
      <w:r>
        <w:tab/>
        <w:t>src=”</w:t>
      </w:r>
      <w:r w:rsidRPr="00C34848">
        <w:rPr>
          <w:color w:val="FF0000"/>
        </w:rPr>
        <w:t>widgets</w:t>
      </w:r>
      <w:r w:rsidRPr="00D063F0">
        <w:t>/images/loading.gif</w:t>
      </w:r>
      <w:r>
        <w:t>”</w:t>
      </w:r>
    </w:p>
    <w:p w14:paraId="2A40AD1B" w14:textId="3D079511" w:rsidR="00D063F0" w:rsidRDefault="00D063F0" w:rsidP="000E5536">
      <w:pPr>
        <w:pStyle w:val="BodyText2"/>
      </w:pPr>
      <w:r>
        <w:t>With:</w:t>
      </w:r>
      <w:r>
        <w:tab/>
      </w:r>
      <w:r>
        <w:tab/>
        <w:t>src=”</w:t>
      </w:r>
      <w:r w:rsidRPr="00E64517">
        <w:rPr>
          <w:color w:val="00FF00"/>
        </w:rPr>
        <w:t>/javascript/themes/</w:t>
      </w:r>
      <w:r w:rsidRPr="00C34848">
        <w:rPr>
          <w:color w:val="00FF00"/>
        </w:rPr>
        <w:t>widgets</w:t>
      </w:r>
      <w:r w:rsidRPr="00D063F0">
        <w:t>/images/loading</w:t>
      </w:r>
      <w:r w:rsidR="00E64517">
        <w:t>.gif</w:t>
      </w:r>
      <w:r>
        <w:t>”</w:t>
      </w:r>
    </w:p>
    <w:p w14:paraId="7EC8A830" w14:textId="796359B4" w:rsidR="009D013C" w:rsidRDefault="009D013C" w:rsidP="007D2F52">
      <w:pPr>
        <w:pStyle w:val="Heading4"/>
      </w:pPr>
      <w:r>
        <w:t>css links</w:t>
      </w:r>
    </w:p>
    <w:p w14:paraId="72E940AE" w14:textId="6AB82908" w:rsidR="009D013C" w:rsidRDefault="00395F05" w:rsidP="000E5536">
      <w:pPr>
        <w:pStyle w:val="BodyText2"/>
      </w:pPr>
      <w:r>
        <w:t>These have to go into the Drupal page and you will need to replace as follows:</w:t>
      </w:r>
    </w:p>
    <w:p w14:paraId="766DBB52" w14:textId="0D7E9257" w:rsidR="00395F05" w:rsidRDefault="00395F05" w:rsidP="000E5536">
      <w:pPr>
        <w:pStyle w:val="BodyText2"/>
      </w:pPr>
      <w:r>
        <w:t>Replace:</w:t>
      </w:r>
      <w:r>
        <w:tab/>
      </w:r>
      <w:r>
        <w:tab/>
      </w:r>
      <w:r w:rsidRPr="00395F05">
        <w:t>&lt;link rel="stylesheet" type="text/css" href="widgets/css/ImageryController.css" /&gt;</w:t>
      </w:r>
    </w:p>
    <w:p w14:paraId="4BC0BD0A" w14:textId="0A39287E" w:rsidR="00395F05" w:rsidRDefault="00395F05" w:rsidP="000E5536">
      <w:pPr>
        <w:pStyle w:val="BodyText2"/>
      </w:pPr>
      <w:r>
        <w:t>With:</w:t>
      </w:r>
      <w:r>
        <w:tab/>
      </w:r>
      <w:r>
        <w:tab/>
        <w:t>javascript</w:t>
      </w:r>
      <w:r w:rsidRPr="00395F05">
        <w:t>/themes/</w:t>
      </w:r>
      <w:r>
        <w:t>widgets/css/</w:t>
      </w:r>
      <w:r w:rsidRPr="00395F05">
        <w:t>ImageryController.css</w:t>
      </w:r>
    </w:p>
    <w:p w14:paraId="07A302B4" w14:textId="11BC2615" w:rsidR="00E811D7" w:rsidRDefault="00E811D7" w:rsidP="000E5536">
      <w:pPr>
        <w:pStyle w:val="BodyText2"/>
      </w:pPr>
      <w:r>
        <w:t xml:space="preserve">You </w:t>
      </w:r>
      <w:r w:rsidR="008B754E">
        <w:t>will</w:t>
      </w:r>
      <w:r>
        <w:t xml:space="preserve"> also need to add the claro css files:</w:t>
      </w:r>
    </w:p>
    <w:p w14:paraId="13AB704F" w14:textId="20FFBF15" w:rsidR="00E811D7" w:rsidRPr="009D013C" w:rsidRDefault="00E811D7" w:rsidP="000E5536">
      <w:pPr>
        <w:pStyle w:val="BodyText2"/>
      </w:pPr>
      <w:r w:rsidRPr="00E811D7">
        <w:t>&lt;link rel="stylesheet" type="text/css" href="http://ajax.googleapis.com/ajax/libs/dojo/1.10.4/dijit/themes/claro/claro.css" /&gt;</w:t>
      </w:r>
    </w:p>
    <w:p w14:paraId="279CC1CE" w14:textId="43C3C8CA" w:rsidR="00D063F0" w:rsidRPr="00D063F0" w:rsidRDefault="00D063F0" w:rsidP="000E5536">
      <w:pPr>
        <w:pStyle w:val="BodyText2"/>
      </w:pPr>
    </w:p>
    <w:p w14:paraId="3AD0E32B" w14:textId="77777777" w:rsidR="00352E10" w:rsidRPr="00352E10" w:rsidRDefault="00352E10" w:rsidP="000E5536">
      <w:pPr>
        <w:pStyle w:val="Heading2"/>
      </w:pPr>
      <w:r>
        <w:t>Database Systems</w:t>
      </w:r>
    </w:p>
    <w:p w14:paraId="7AA7C9CD" w14:textId="77777777" w:rsidR="00352E10" w:rsidRDefault="00352E10" w:rsidP="0034374E">
      <w:pPr>
        <w:pStyle w:val="Heading3"/>
      </w:pPr>
      <w:r>
        <w:lastRenderedPageBreak/>
        <w:t>Hadoop</w:t>
      </w:r>
    </w:p>
    <w:p w14:paraId="11F5BC41" w14:textId="77777777" w:rsidR="00352E10" w:rsidRDefault="00352E10" w:rsidP="007D2F52">
      <w:pPr>
        <w:pStyle w:val="Heading4"/>
      </w:pPr>
      <w:r>
        <w:t>Background</w:t>
      </w:r>
    </w:p>
    <w:p w14:paraId="1B43C9FB" w14:textId="77777777" w:rsidR="00F92100" w:rsidRDefault="003630B2" w:rsidP="000E5536">
      <w:pPr>
        <w:pStyle w:val="BodyText2"/>
      </w:pPr>
      <w:hyperlink r:id="rId818" w:history="1">
        <w:r w:rsidR="00F92100" w:rsidRPr="00C213C1">
          <w:rPr>
            <w:rStyle w:val="Hyperlink"/>
          </w:rPr>
          <w:t>Cloudera Essentials for Apache Hadoop | 1 of 6 | The Motivation for Hadoop</w:t>
        </w:r>
      </w:hyperlink>
    </w:p>
    <w:p w14:paraId="12A856C9" w14:textId="77777777" w:rsidR="00F92100" w:rsidRDefault="00F92100" w:rsidP="000E5536">
      <w:pPr>
        <w:pStyle w:val="BodyText"/>
      </w:pPr>
      <w:r>
        <w:t>Not very good introduction to why Hadoop – but essentially data stored in 1 place has bandwidth issues can only read data at 128MB/sec so on conventional databases this is a real issue when you have 100Gb of data – it will take 20 minutes to read the data.</w:t>
      </w:r>
    </w:p>
    <w:p w14:paraId="5F162420" w14:textId="77777777" w:rsidR="00F92100" w:rsidRDefault="00F92100" w:rsidP="000E5536">
      <w:pPr>
        <w:pStyle w:val="BodyText"/>
      </w:pPr>
      <w:r>
        <w:t>37:14</w:t>
      </w:r>
      <w:r>
        <w:tab/>
        <w:t>Hadoop reads structured files and you can write your own parser!</w:t>
      </w:r>
    </w:p>
    <w:p w14:paraId="6F74C7EC" w14:textId="77777777" w:rsidR="00F92100" w:rsidRDefault="00F92100" w:rsidP="000E5536">
      <w:pPr>
        <w:pStyle w:val="BodyText"/>
      </w:pPr>
      <w:r>
        <w:t>38:16</w:t>
      </w:r>
      <w:r>
        <w:tab/>
        <w:t>Running CRON jobs to put data into Hadoop when you write it to file</w:t>
      </w:r>
    </w:p>
    <w:p w14:paraId="6E26A2F1" w14:textId="77777777" w:rsidR="00F92100" w:rsidRDefault="00F92100" w:rsidP="000E5536">
      <w:pPr>
        <w:pStyle w:val="BodyText"/>
      </w:pPr>
      <w:r>
        <w:t>38:39</w:t>
      </w:r>
      <w:r>
        <w:tab/>
        <w:t>Using Flume tool to aggregate small files into bigger ones before loading into Hadoop</w:t>
      </w:r>
    </w:p>
    <w:p w14:paraId="5B45DB47" w14:textId="77777777" w:rsidR="00F92100" w:rsidRDefault="00F92100" w:rsidP="000E5536">
      <w:pPr>
        <w:pStyle w:val="BodyText"/>
      </w:pPr>
      <w:r>
        <w:t>42:45</w:t>
      </w:r>
      <w:r>
        <w:tab/>
        <w:t>Admins configure each node to be able to run x number of tasks at once. This should be based on CPU cores.</w:t>
      </w:r>
    </w:p>
    <w:p w14:paraId="21FA2A02" w14:textId="77777777" w:rsidR="00F92100" w:rsidRDefault="00F92100" w:rsidP="000E5536">
      <w:pPr>
        <w:pStyle w:val="BodyText"/>
      </w:pPr>
    </w:p>
    <w:p w14:paraId="152A41D5" w14:textId="77777777" w:rsidR="00F92100" w:rsidRPr="00937225" w:rsidRDefault="003630B2" w:rsidP="000E5536">
      <w:pPr>
        <w:pStyle w:val="BodyText"/>
      </w:pPr>
      <w:hyperlink r:id="rId819" w:history="1">
        <w:r w:rsidR="00F92100" w:rsidRPr="00937225">
          <w:rPr>
            <w:rStyle w:val="Hyperlink"/>
          </w:rPr>
          <w:t>Cloudera Essentials for Apache Hadoop | 2 of 6 | Dissecting the Apache Hadoop Stack</w:t>
        </w:r>
      </w:hyperlink>
    </w:p>
    <w:p w14:paraId="112C3736" w14:textId="77777777" w:rsidR="00F92100" w:rsidRDefault="00F92100" w:rsidP="000E5536">
      <w:pPr>
        <w:pStyle w:val="BodyText"/>
      </w:pPr>
      <w:r>
        <w:t>10:31</w:t>
      </w:r>
      <w:r>
        <w:tab/>
        <w:t>If you looked at one of the machines you would see linux environment and a java process running hdfs</w:t>
      </w:r>
    </w:p>
    <w:p w14:paraId="684EDA3F" w14:textId="77777777" w:rsidR="00F92100" w:rsidRDefault="00F92100" w:rsidP="000E5536">
      <w:pPr>
        <w:pStyle w:val="BodyText"/>
      </w:pPr>
      <w:r>
        <w:t>12:00</w:t>
      </w:r>
      <w:r>
        <w:tab/>
        <w:t>File size – the bigger the better is often the case (i.e. 1 Gb)</w:t>
      </w:r>
    </w:p>
    <w:p w14:paraId="3417959A" w14:textId="77777777" w:rsidR="00F92100" w:rsidRDefault="00F92100" w:rsidP="000E5536">
      <w:pPr>
        <w:pStyle w:val="BodyText"/>
      </w:pPr>
      <w:r>
        <w:t>12:52</w:t>
      </w:r>
      <w:r>
        <w:tab/>
        <w:t>Hadoop optimized for large, streaming reads of files, rather than random access</w:t>
      </w:r>
    </w:p>
    <w:p w14:paraId="07D3124F" w14:textId="77777777" w:rsidR="00F92100" w:rsidRDefault="00F92100" w:rsidP="000E5536">
      <w:pPr>
        <w:pStyle w:val="BodyText"/>
      </w:pPr>
      <w:r>
        <w:t>18:18</w:t>
      </w:r>
      <w:r>
        <w:tab/>
        <w:t>Sqoop stands for SQL to Hadoop</w:t>
      </w:r>
    </w:p>
    <w:p w14:paraId="4772209D" w14:textId="77777777" w:rsidR="00F92100" w:rsidRDefault="00F92100" w:rsidP="000E5536">
      <w:pPr>
        <w:pStyle w:val="BodyText"/>
      </w:pPr>
      <w:r>
        <w:t>19:57</w:t>
      </w:r>
      <w:r>
        <w:tab/>
        <w:t>Scematic of how clients communicate with the NameNode</w:t>
      </w:r>
    </w:p>
    <w:p w14:paraId="0059FE8E" w14:textId="77777777" w:rsidR="00F92100" w:rsidRDefault="00F92100" w:rsidP="000E5536">
      <w:pPr>
        <w:pStyle w:val="BodyText"/>
      </w:pPr>
      <w:r>
        <w:t>21:35</w:t>
      </w:r>
      <w:r>
        <w:tab/>
        <w:t>Each node processes data stored on that node – where possible!</w:t>
      </w:r>
    </w:p>
    <w:p w14:paraId="1787470F" w14:textId="77777777" w:rsidR="00F92100" w:rsidRDefault="00F92100" w:rsidP="000E5536">
      <w:pPr>
        <w:pStyle w:val="BodyText"/>
      </w:pPr>
      <w:r>
        <w:t>25:28</w:t>
      </w:r>
      <w:r>
        <w:tab/>
        <w:t>Key/values in a text file – the key is usually the Byte Offset!</w:t>
      </w:r>
    </w:p>
    <w:p w14:paraId="3BBDCA24" w14:textId="77777777" w:rsidR="00F92100" w:rsidRDefault="00F92100" w:rsidP="000E5536">
      <w:pPr>
        <w:pStyle w:val="BodyText"/>
      </w:pPr>
      <w:r>
        <w:t>33:45</w:t>
      </w:r>
      <w:r>
        <w:tab/>
        <w:t>Good schematic of overall flow showing the sorting/shuffling stage too</w:t>
      </w:r>
    </w:p>
    <w:p w14:paraId="7B00980E" w14:textId="77777777" w:rsidR="00F92100" w:rsidRDefault="00F92100" w:rsidP="000E5536">
      <w:pPr>
        <w:pStyle w:val="BodyText"/>
      </w:pPr>
      <w:r>
        <w:t>34:51</w:t>
      </w:r>
      <w:r>
        <w:tab/>
        <w:t>Number of unique values can easily exceed the RAM – would need a Hash Table on disk</w:t>
      </w:r>
    </w:p>
    <w:p w14:paraId="60D6405A" w14:textId="77777777" w:rsidR="00F92100" w:rsidRDefault="00F92100" w:rsidP="000E5536">
      <w:pPr>
        <w:pStyle w:val="BodyText"/>
      </w:pPr>
    </w:p>
    <w:p w14:paraId="166FB2DC" w14:textId="77777777" w:rsidR="00F92100" w:rsidRPr="005D3479" w:rsidRDefault="003630B2" w:rsidP="000E5536">
      <w:pPr>
        <w:pStyle w:val="BodyText"/>
      </w:pPr>
      <w:hyperlink r:id="rId820" w:history="1">
        <w:r w:rsidR="00F92100" w:rsidRPr="005D3479">
          <w:rPr>
            <w:rStyle w:val="Hyperlink"/>
          </w:rPr>
          <w:t>Cloudera Essentials for Apache Hadoop | 3 of 6 | Solving Business Challenges with Apache Hadoop</w:t>
        </w:r>
      </w:hyperlink>
    </w:p>
    <w:p w14:paraId="562D668E" w14:textId="77777777" w:rsidR="00F92100" w:rsidRDefault="00F92100" w:rsidP="000E5536">
      <w:pPr>
        <w:pStyle w:val="BodyText"/>
      </w:pPr>
      <w:r>
        <w:t>8:32</w:t>
      </w:r>
      <w:r>
        <w:tab/>
        <w:t>Things you can do with Hadoop – pattern recognition in satellite imagery</w:t>
      </w:r>
    </w:p>
    <w:p w14:paraId="26C43E1D" w14:textId="77777777" w:rsidR="00F92100" w:rsidRDefault="00F92100" w:rsidP="000E5536">
      <w:pPr>
        <w:pStyle w:val="BodyText"/>
      </w:pPr>
    </w:p>
    <w:p w14:paraId="518FA0EC" w14:textId="77777777" w:rsidR="00F92100" w:rsidRPr="005310AF" w:rsidRDefault="003630B2" w:rsidP="000E5536">
      <w:pPr>
        <w:pStyle w:val="BodyText"/>
      </w:pPr>
      <w:hyperlink r:id="rId821" w:history="1">
        <w:r w:rsidR="00F92100" w:rsidRPr="005310AF">
          <w:rPr>
            <w:rStyle w:val="Hyperlink"/>
          </w:rPr>
          <w:t>Cloudera Essentials for Apache Hadoop | 4 of 6 | Getting to Know the Components of the Hadoop Ecosystem</w:t>
        </w:r>
      </w:hyperlink>
    </w:p>
    <w:p w14:paraId="0E1D5507" w14:textId="77777777" w:rsidR="00F92100" w:rsidRDefault="00F92100" w:rsidP="000E5536">
      <w:pPr>
        <w:pStyle w:val="BodyText"/>
      </w:pPr>
      <w:r>
        <w:t>7:10</w:t>
      </w:r>
      <w:r>
        <w:tab/>
        <w:t>Difference between Hive and Pig – Hive sql-like, Pig data-flow like</w:t>
      </w:r>
    </w:p>
    <w:p w14:paraId="1653B879" w14:textId="77777777" w:rsidR="00F92100" w:rsidRDefault="00F92100" w:rsidP="000E5536">
      <w:pPr>
        <w:pStyle w:val="BodyText"/>
      </w:pPr>
      <w:r>
        <w:t xml:space="preserve">10:05 </w:t>
      </w:r>
      <w:r>
        <w:tab/>
        <w:t>Hive supports ODBC driver for applications to talk to HDFS</w:t>
      </w:r>
    </w:p>
    <w:p w14:paraId="24D8C603" w14:textId="77777777" w:rsidR="00F92100" w:rsidRDefault="00F92100" w:rsidP="000E5536">
      <w:pPr>
        <w:pStyle w:val="BodyText"/>
      </w:pPr>
      <w:r>
        <w:t>12:43</w:t>
      </w:r>
      <w:r>
        <w:tab/>
        <w:t>HBase is a column-family oriented database was essentially a key/value pair store</w:t>
      </w:r>
    </w:p>
    <w:p w14:paraId="2B312294" w14:textId="77777777" w:rsidR="00F92100" w:rsidRDefault="00F92100" w:rsidP="000E5536">
      <w:pPr>
        <w:pStyle w:val="BodyText"/>
      </w:pPr>
      <w:r>
        <w:t>14:03</w:t>
      </w:r>
      <w:r>
        <w:tab/>
        <w:t>HBase handles many writes per second, but not as many reads</w:t>
      </w:r>
    </w:p>
    <w:p w14:paraId="1708582B" w14:textId="77777777" w:rsidR="00F92100" w:rsidRDefault="00F92100" w:rsidP="000E5536">
      <w:pPr>
        <w:pStyle w:val="BodyText"/>
      </w:pPr>
      <w:r>
        <w:t>14:30</w:t>
      </w:r>
      <w:r>
        <w:tab/>
        <w:t>HBase handles sparse data very well! Could be useful for quadkeys – some having thousands of species, others less</w:t>
      </w:r>
    </w:p>
    <w:p w14:paraId="362B1947" w14:textId="77777777" w:rsidR="00F92100" w:rsidRDefault="00F92100" w:rsidP="000E5536">
      <w:pPr>
        <w:pStyle w:val="BodyText"/>
      </w:pPr>
      <w:r>
        <w:t>15:30</w:t>
      </w:r>
      <w:r>
        <w:tab/>
        <w:t>HBase key lookups are very quick and easy!</w:t>
      </w:r>
    </w:p>
    <w:p w14:paraId="2E75805A" w14:textId="77777777" w:rsidR="00F92100" w:rsidRDefault="00F92100" w:rsidP="000E5536">
      <w:pPr>
        <w:pStyle w:val="BodyText"/>
      </w:pPr>
      <w:r>
        <w:t>18:54</w:t>
      </w:r>
      <w:r>
        <w:tab/>
        <w:t>HBase is built right on top of Hadoop, so supports MR</w:t>
      </w:r>
    </w:p>
    <w:p w14:paraId="6CC9C214" w14:textId="77777777" w:rsidR="00F92100" w:rsidRDefault="00F92100" w:rsidP="000E5536">
      <w:pPr>
        <w:pStyle w:val="BodyText"/>
      </w:pPr>
      <w:r>
        <w:t>21:08</w:t>
      </w:r>
      <w:r>
        <w:tab/>
        <w:t>When to use and when not to use HBase</w:t>
      </w:r>
    </w:p>
    <w:p w14:paraId="13275AC0" w14:textId="77777777" w:rsidR="00F92100" w:rsidRDefault="00F92100" w:rsidP="000E5536">
      <w:pPr>
        <w:pStyle w:val="BodyText"/>
      </w:pPr>
      <w:r>
        <w:t>25:10</w:t>
      </w:r>
      <w:r>
        <w:tab/>
        <w:t>Flume – high level overview diagram</w:t>
      </w:r>
    </w:p>
    <w:p w14:paraId="67D1375D" w14:textId="77777777" w:rsidR="00F92100" w:rsidRDefault="00F92100" w:rsidP="000E5536">
      <w:pPr>
        <w:pStyle w:val="BodyText"/>
      </w:pPr>
      <w:r>
        <w:t>27:05</w:t>
      </w:r>
      <w:r>
        <w:tab/>
        <w:t>Use Flume to get data out from Hadoop back into an RDBMS</w:t>
      </w:r>
    </w:p>
    <w:p w14:paraId="6045CCCA" w14:textId="77777777" w:rsidR="00F92100" w:rsidRDefault="00F92100" w:rsidP="000E5536">
      <w:pPr>
        <w:pStyle w:val="BodyText"/>
      </w:pPr>
      <w:r>
        <w:t>28:45</w:t>
      </w:r>
      <w:r>
        <w:tab/>
        <w:t>Flume supports loading incremental imports</w:t>
      </w:r>
    </w:p>
    <w:p w14:paraId="70CE51B3" w14:textId="77777777" w:rsidR="00F92100" w:rsidRDefault="00F92100" w:rsidP="000E5536">
      <w:pPr>
        <w:pStyle w:val="BodyText"/>
      </w:pPr>
      <w:r>
        <w:t>30:15</w:t>
      </w:r>
      <w:r>
        <w:tab/>
        <w:t>Oozie is a workflow coordination tool that essentially defines a number of MR jobs</w:t>
      </w:r>
    </w:p>
    <w:p w14:paraId="36212495" w14:textId="77777777" w:rsidR="00F92100" w:rsidRDefault="00F92100" w:rsidP="000E5536">
      <w:pPr>
        <w:pStyle w:val="BodyText"/>
      </w:pPr>
      <w:r>
        <w:t>31:30</w:t>
      </w:r>
      <w:r>
        <w:tab/>
        <w:t>Oozie also can schedule HDFS commands + send emails when a job has finished – easier + more reliable than cron job</w:t>
      </w:r>
    </w:p>
    <w:p w14:paraId="308538FA" w14:textId="77777777" w:rsidR="00F92100" w:rsidRDefault="00F92100" w:rsidP="000E5536">
      <w:pPr>
        <w:pStyle w:val="BodyText"/>
      </w:pPr>
      <w:r>
        <w:t>32:32</w:t>
      </w:r>
      <w:r>
        <w:tab/>
        <w:t>Mahout machine learning library – includes Baeisian</w:t>
      </w:r>
    </w:p>
    <w:p w14:paraId="01E7A84A" w14:textId="77777777" w:rsidR="00F92100" w:rsidRDefault="00F92100" w:rsidP="000E5536">
      <w:pPr>
        <w:pStyle w:val="BodyText"/>
      </w:pPr>
      <w:r>
        <w:t>40:55</w:t>
      </w:r>
      <w:r>
        <w:tab/>
        <w:t>Individual latency for MR can be hight - the default time to start a map-reduce job is about 10 seconds</w:t>
      </w:r>
    </w:p>
    <w:p w14:paraId="2F2FCDB7" w14:textId="77777777" w:rsidR="00F92100" w:rsidRDefault="00F92100" w:rsidP="000E5536">
      <w:pPr>
        <w:pStyle w:val="BodyText"/>
      </w:pPr>
    </w:p>
    <w:p w14:paraId="57F3AD1D" w14:textId="77777777" w:rsidR="00F92100" w:rsidRPr="00E73F6A" w:rsidRDefault="003630B2" w:rsidP="000E5536">
      <w:pPr>
        <w:pStyle w:val="BodyText"/>
      </w:pPr>
      <w:hyperlink r:id="rId822" w:history="1">
        <w:r w:rsidR="00F92100" w:rsidRPr="00E73F6A">
          <w:rPr>
            <w:rStyle w:val="Hyperlink"/>
          </w:rPr>
          <w:t>Cloudera Essentials for Apache Hadoop | 5 of 6 | Preparing your Data Center for Hadoop</w:t>
        </w:r>
      </w:hyperlink>
    </w:p>
    <w:p w14:paraId="3A4514E4" w14:textId="77777777" w:rsidR="00F92100" w:rsidRDefault="00F92100" w:rsidP="000E5536">
      <w:pPr>
        <w:pStyle w:val="BodyText"/>
      </w:pPr>
      <w:r>
        <w:t>5:53</w:t>
      </w:r>
      <w:r>
        <w:tab/>
        <w:t>Comparison of RDBMS, Data warehouses, File Servers, Backup systems</w:t>
      </w:r>
    </w:p>
    <w:p w14:paraId="073F4320" w14:textId="77777777" w:rsidR="00F92100" w:rsidRDefault="00F92100" w:rsidP="000E5536">
      <w:pPr>
        <w:pStyle w:val="BodyText"/>
      </w:pPr>
      <w:r>
        <w:t>8:42</w:t>
      </w:r>
      <w:r>
        <w:tab/>
        <w:t>RDBMS – full table scans are slow</w:t>
      </w:r>
    </w:p>
    <w:p w14:paraId="20FEE35E" w14:textId="77777777" w:rsidR="00F92100" w:rsidRDefault="00F92100" w:rsidP="000E5536">
      <w:pPr>
        <w:pStyle w:val="BodyText"/>
      </w:pPr>
      <w:r>
        <w:t>19:55</w:t>
      </w:r>
      <w:r>
        <w:tab/>
        <w:t>Specs for DataNodes</w:t>
      </w:r>
    </w:p>
    <w:p w14:paraId="6D653E39" w14:textId="77777777" w:rsidR="00F92100" w:rsidRDefault="00F92100" w:rsidP="000E5536">
      <w:pPr>
        <w:pStyle w:val="BodyText"/>
      </w:pPr>
      <w:r>
        <w:t>20:26</w:t>
      </w:r>
      <w:r>
        <w:tab/>
        <w:t>1 hard drive – 2 cores – 8Gb RAM</w:t>
      </w:r>
    </w:p>
    <w:p w14:paraId="60110FEF" w14:textId="77777777" w:rsidR="00F92100" w:rsidRDefault="00F92100" w:rsidP="000E5536">
      <w:pPr>
        <w:pStyle w:val="BodyText"/>
      </w:pPr>
      <w:r>
        <w:t>32:38</w:t>
      </w:r>
      <w:r>
        <w:tab/>
        <w:t>Cloudera Manager – Full version screenshot</w:t>
      </w:r>
    </w:p>
    <w:p w14:paraId="099D2E27" w14:textId="77777777" w:rsidR="00F92100" w:rsidRDefault="00F92100" w:rsidP="000E5536">
      <w:pPr>
        <w:pStyle w:val="BodyText"/>
      </w:pPr>
      <w:r>
        <w:t>46:45</w:t>
      </w:r>
      <w:r>
        <w:tab/>
        <w:t>Using HBase with just HDFS (i.e. without Hadoop)</w:t>
      </w:r>
    </w:p>
    <w:p w14:paraId="6E0037FA" w14:textId="77777777" w:rsidR="00F92100" w:rsidRDefault="00F92100" w:rsidP="000E5536">
      <w:pPr>
        <w:pStyle w:val="BodyText"/>
      </w:pPr>
    </w:p>
    <w:p w14:paraId="1970594D" w14:textId="77777777" w:rsidR="00F92100" w:rsidRDefault="003630B2" w:rsidP="000E5536">
      <w:pPr>
        <w:pStyle w:val="BodyText"/>
      </w:pPr>
      <w:hyperlink r:id="rId823" w:history="1">
        <w:r w:rsidR="00F92100" w:rsidRPr="00375194">
          <w:rPr>
            <w:rStyle w:val="Hyperlink"/>
          </w:rPr>
          <w:t>Cloudera Essentials for Apache Hadoop | 6 of 6 | Managing the Elephant in the Room</w:t>
        </w:r>
      </w:hyperlink>
    </w:p>
    <w:p w14:paraId="061E8C9C" w14:textId="77777777" w:rsidR="00F92100" w:rsidRDefault="00F92100" w:rsidP="000E5536">
      <w:pPr>
        <w:pStyle w:val="BodyText"/>
      </w:pPr>
      <w:r>
        <w:t>1:47</w:t>
      </w:r>
      <w:r>
        <w:tab/>
        <w:t>Different roles for managing Hadoop: Systems Administrators, Developers, Analysts, Data Custodian</w:t>
      </w:r>
    </w:p>
    <w:p w14:paraId="5D04E189" w14:textId="77777777" w:rsidR="00F92100" w:rsidRDefault="00F92100" w:rsidP="000E5536">
      <w:pPr>
        <w:pStyle w:val="BodyText"/>
      </w:pPr>
      <w:r>
        <w:t>17:55</w:t>
      </w:r>
      <w:r>
        <w:tab/>
        <w:t>Several thousand people have already done the Cloudera training for Hadoop, but skills still scarce</w:t>
      </w:r>
    </w:p>
    <w:p w14:paraId="1F4D2CB3" w14:textId="77777777" w:rsidR="00F92100" w:rsidRDefault="00F92100" w:rsidP="000E5536">
      <w:pPr>
        <w:pStyle w:val="BodyText"/>
      </w:pPr>
    </w:p>
    <w:p w14:paraId="6EB88007" w14:textId="77777777" w:rsidR="00F92100" w:rsidRPr="009F78BD" w:rsidRDefault="003630B2" w:rsidP="000E5536">
      <w:pPr>
        <w:pStyle w:val="BodyText"/>
      </w:pPr>
      <w:hyperlink r:id="rId824" w:history="1">
        <w:r w:rsidR="00F92100" w:rsidRPr="009F78BD">
          <w:rPr>
            <w:rStyle w:val="Hyperlink"/>
          </w:rPr>
          <w:t>Introduction to HBase</w:t>
        </w:r>
      </w:hyperlink>
      <w:r w:rsidR="00F92100">
        <w:t xml:space="preserve"> – EXCELLENT!!</w:t>
      </w:r>
    </w:p>
    <w:p w14:paraId="371484CE" w14:textId="77777777" w:rsidR="00F92100" w:rsidRDefault="00F92100" w:rsidP="000E5536">
      <w:pPr>
        <w:pStyle w:val="BodyText"/>
      </w:pPr>
      <w:r>
        <w:t>3:49</w:t>
      </w:r>
      <w:r>
        <w:tab/>
        <w:t>Scaling the cache capacity – if you have 100Gb of data, you can have 100Gb of RAM, but it will be cold for a few days</w:t>
      </w:r>
    </w:p>
    <w:p w14:paraId="29379AD8" w14:textId="77777777" w:rsidR="00F92100" w:rsidRDefault="00F92100" w:rsidP="000E5536">
      <w:pPr>
        <w:pStyle w:val="BodyText"/>
      </w:pPr>
      <w:r>
        <w:lastRenderedPageBreak/>
        <w:t>4:27</w:t>
      </w:r>
      <w:r>
        <w:tab/>
        <w:t>Scaling RAM - 24Gb on 1 machine and 100 machines – 2.4TB RAM – impossible on a single machine</w:t>
      </w:r>
    </w:p>
    <w:p w14:paraId="553C194C" w14:textId="77777777" w:rsidR="00F92100" w:rsidRDefault="00F92100" w:rsidP="000E5536">
      <w:pPr>
        <w:pStyle w:val="BodyText"/>
      </w:pPr>
      <w:r>
        <w:t>4:42</w:t>
      </w:r>
      <w:r>
        <w:tab/>
        <w:t>‘In a lot of scaling applications, the number of disk seeks is the limiting factor for how fast you can do random reads..’</w:t>
      </w:r>
    </w:p>
    <w:p w14:paraId="7DA367B9" w14:textId="77777777" w:rsidR="00F92100" w:rsidRDefault="00F92100" w:rsidP="000E5536">
      <w:pPr>
        <w:pStyle w:val="BodyText"/>
      </w:pPr>
      <w:r>
        <w:t>4:59</w:t>
      </w:r>
      <w:r>
        <w:tab/>
        <w:t>‘Cost-transparent - when you do an access, you know exactly what the disk heads are going to do for that access and so you can plan..’</w:t>
      </w:r>
    </w:p>
    <w:p w14:paraId="00CF32BA" w14:textId="77777777" w:rsidR="00F92100" w:rsidRDefault="00F92100" w:rsidP="000E5536">
      <w:pPr>
        <w:pStyle w:val="BodyText"/>
      </w:pPr>
      <w:r>
        <w:t>5:17</w:t>
      </w:r>
      <w:r>
        <w:tab/>
        <w:t>‘Latency windows for SLAs..’</w:t>
      </w:r>
    </w:p>
    <w:p w14:paraId="27D9A944" w14:textId="77777777" w:rsidR="00F92100" w:rsidRDefault="00F92100" w:rsidP="000E5536">
      <w:pPr>
        <w:pStyle w:val="BodyText"/>
      </w:pPr>
      <w:r>
        <w:t>6:24</w:t>
      </w:r>
      <w:r>
        <w:tab/>
        <w:t>‘All of col a, then all of col b etc.’ If you want to access just 1 row then you don’t have to read the data for the others</w:t>
      </w:r>
    </w:p>
    <w:p w14:paraId="643F692C" w14:textId="77777777" w:rsidR="00F92100" w:rsidRDefault="00F92100" w:rsidP="000E5536">
      <w:pPr>
        <w:pStyle w:val="BodyText"/>
      </w:pPr>
      <w:r>
        <w:t>7:26</w:t>
      </w:r>
      <w:r>
        <w:tab/>
        <w:t>HBase API gives you get/put/scan.</w:t>
      </w:r>
    </w:p>
    <w:p w14:paraId="6FB2AFA9" w14:textId="77777777" w:rsidR="00F92100" w:rsidRDefault="00F92100" w:rsidP="000E5536">
      <w:pPr>
        <w:pStyle w:val="BodyText"/>
      </w:pPr>
      <w:r>
        <w:t>8:26</w:t>
      </w:r>
      <w:r>
        <w:tab/>
        <w:t>The data is stored in primary key order on disk!!!!!</w:t>
      </w:r>
    </w:p>
    <w:p w14:paraId="3509D37E" w14:textId="77777777" w:rsidR="00F92100" w:rsidRDefault="00F92100" w:rsidP="000E5536">
      <w:pPr>
        <w:pStyle w:val="BodyText"/>
      </w:pPr>
    </w:p>
    <w:p w14:paraId="55034E3B" w14:textId="77777777" w:rsidR="00F92100" w:rsidRDefault="003630B2" w:rsidP="000E5536">
      <w:pPr>
        <w:pStyle w:val="BodyText"/>
      </w:pPr>
      <w:hyperlink r:id="rId825" w:history="1">
        <w:r w:rsidR="00F92100" w:rsidRPr="00677931">
          <w:rPr>
            <w:rStyle w:val="Hyperlink"/>
          </w:rPr>
          <w:t>Apache HBase: An Introduction, Todd Lipcon, Cloudera</w:t>
        </w:r>
      </w:hyperlink>
    </w:p>
    <w:p w14:paraId="7ADD15E1" w14:textId="77777777" w:rsidR="00F92100" w:rsidRDefault="00F92100" w:rsidP="000E5536">
      <w:pPr>
        <w:pStyle w:val="BodyText"/>
      </w:pPr>
      <w:r>
        <w:t>More detailed presentation of HBase by the same person</w:t>
      </w:r>
    </w:p>
    <w:p w14:paraId="0E9D60E3" w14:textId="77777777" w:rsidR="00F92100" w:rsidRDefault="00F92100" w:rsidP="000E5536">
      <w:pPr>
        <w:pStyle w:val="BodyText"/>
      </w:pPr>
      <w:r>
        <w:t>4:05</w:t>
      </w:r>
      <w:r>
        <w:tab/>
        <w:t xml:space="preserve">Sorted Map Datastore </w:t>
      </w:r>
      <w:r>
        <w:rPr>
          <w:i/>
        </w:rPr>
        <w:t>not database</w:t>
      </w:r>
    </w:p>
    <w:p w14:paraId="469A9997" w14:textId="77777777" w:rsidR="00F92100" w:rsidRDefault="00F92100" w:rsidP="000E5536">
      <w:pPr>
        <w:pStyle w:val="BodyText"/>
      </w:pPr>
      <w:r>
        <w:t>6:01</w:t>
      </w:r>
      <w:r>
        <w:tab/>
        <w:t>Logical view as records using a Row key and data – and the data is split into different column families. Data is byte []</w:t>
      </w:r>
    </w:p>
    <w:p w14:paraId="34030761" w14:textId="77777777" w:rsidR="00F92100" w:rsidRDefault="00F92100" w:rsidP="000E5536">
      <w:pPr>
        <w:pStyle w:val="BodyText"/>
      </w:pPr>
      <w:r>
        <w:t>9:06</w:t>
      </w:r>
      <w:r>
        <w:tab/>
        <w:t>Advantages of data model – multiple versions, sparse columns</w:t>
      </w:r>
    </w:p>
    <w:p w14:paraId="733EDFB0" w14:textId="77777777" w:rsidR="00F92100" w:rsidRDefault="00F92100" w:rsidP="000E5536">
      <w:pPr>
        <w:pStyle w:val="BodyText"/>
      </w:pPr>
      <w:r>
        <w:t>10:05</w:t>
      </w:r>
      <w:r>
        <w:tab/>
        <w:t>Physical view as cells – stored as row key, column key, timestamp, value according to column families</w:t>
      </w:r>
    </w:p>
    <w:p w14:paraId="4E185FC4" w14:textId="77777777" w:rsidR="00F92100" w:rsidRDefault="00F92100" w:rsidP="000E5536">
      <w:pPr>
        <w:pStyle w:val="BodyText"/>
      </w:pPr>
      <w:r>
        <w:t xml:space="preserve">10:52 </w:t>
      </w:r>
      <w:r>
        <w:tab/>
        <w:t>Actually sorted on disk in a logical way – row key, column key then descending timestamp</w:t>
      </w:r>
    </w:p>
    <w:p w14:paraId="181ED3B9" w14:textId="77777777" w:rsidR="00F92100" w:rsidRDefault="00F92100" w:rsidP="000E5536">
      <w:pPr>
        <w:pStyle w:val="BodyText"/>
      </w:pPr>
      <w:r>
        <w:t>11:35</w:t>
      </w:r>
      <w:r>
        <w:tab/>
        <w:t>Different column families (CF) are stored in different parts of the disk so you can apply different compressions</w:t>
      </w:r>
    </w:p>
    <w:p w14:paraId="71AD1ACC" w14:textId="77777777" w:rsidR="00F92100" w:rsidRDefault="00F92100" w:rsidP="000E5536">
      <w:pPr>
        <w:pStyle w:val="BodyText"/>
      </w:pPr>
      <w:r>
        <w:t>12:45</w:t>
      </w:r>
      <w:r>
        <w:tab/>
        <w:t>Version retension policy (how many to keep etc) for CF</w:t>
      </w:r>
    </w:p>
    <w:p w14:paraId="18EA05F6" w14:textId="77777777" w:rsidR="00F92100" w:rsidRDefault="00F92100" w:rsidP="000E5536">
      <w:pPr>
        <w:pStyle w:val="BodyText"/>
      </w:pPr>
      <w:r>
        <w:t>13:05</w:t>
      </w:r>
      <w:r>
        <w:tab/>
        <w:t>Cache priority for CF</w:t>
      </w:r>
    </w:p>
    <w:p w14:paraId="64F37FF6" w14:textId="77777777" w:rsidR="00F92100" w:rsidRDefault="00F92100" w:rsidP="000E5536">
      <w:pPr>
        <w:pStyle w:val="BodyText"/>
      </w:pPr>
      <w:r>
        <w:t>14:30</w:t>
      </w:r>
      <w:r>
        <w:tab/>
        <w:t>Accessing HBase – Java API, REST/HTTP, Apache Thrift, Pig/Hive for Analytics</w:t>
      </w:r>
    </w:p>
    <w:p w14:paraId="6C80F926" w14:textId="77777777" w:rsidR="00F92100" w:rsidRDefault="00F92100" w:rsidP="000E5536">
      <w:pPr>
        <w:pStyle w:val="BodyText"/>
      </w:pPr>
      <w:r>
        <w:t>16:03</w:t>
      </w:r>
      <w:r>
        <w:tab/>
        <w:t>HBase API syntax</w:t>
      </w:r>
    </w:p>
    <w:p w14:paraId="2AE31F84" w14:textId="77777777" w:rsidR="00F92100" w:rsidRDefault="00F92100" w:rsidP="000E5536">
      <w:pPr>
        <w:pStyle w:val="BodyText"/>
      </w:pPr>
      <w:r>
        <w:t>17:30</w:t>
      </w:r>
      <w:r>
        <w:tab/>
        <w:t>Scan is v useful in HBase cos the data is organised in order of primary key, unlike RDBMS -&gt; only 1 seek and then scan</w:t>
      </w:r>
    </w:p>
    <w:p w14:paraId="663CD667" w14:textId="77777777" w:rsidR="00F92100" w:rsidRDefault="00F92100" w:rsidP="000E5536">
      <w:pPr>
        <w:pStyle w:val="BodyText"/>
      </w:pPr>
      <w:r>
        <w:t>18:02</w:t>
      </w:r>
      <w:r>
        <w:tab/>
        <w:t>There is also a filter argument for the scan method!!!</w:t>
      </w:r>
    </w:p>
    <w:p w14:paraId="46FA2A40" w14:textId="77777777" w:rsidR="00F92100" w:rsidRDefault="00F92100" w:rsidP="000E5536">
      <w:pPr>
        <w:pStyle w:val="BodyText"/>
      </w:pPr>
      <w:r>
        <w:t>19:33</w:t>
      </w:r>
      <w:r>
        <w:tab/>
        <w:t>High level architecture</w:t>
      </w:r>
    </w:p>
    <w:p w14:paraId="0633A442" w14:textId="77777777" w:rsidR="00F92100" w:rsidRDefault="00F92100" w:rsidP="000E5536">
      <w:pPr>
        <w:pStyle w:val="BodyText"/>
      </w:pPr>
      <w:r>
        <w:t>21:20</w:t>
      </w:r>
      <w:r>
        <w:tab/>
        <w:t>Partitioning a big table into regions – these run on the region servers, e.g. a-&gt;c, d-&gt;f, etc BRILLIANT!</w:t>
      </w:r>
    </w:p>
    <w:p w14:paraId="063124A3" w14:textId="77777777" w:rsidR="00F92100" w:rsidRDefault="00F92100" w:rsidP="000E5536">
      <w:pPr>
        <w:pStyle w:val="BodyText"/>
      </w:pPr>
      <w:r>
        <w:t>27:32</w:t>
      </w:r>
      <w:r>
        <w:tab/>
        <w:t>Hive on top of HBase is 4-5x slower than Hive on top of HDFS</w:t>
      </w:r>
    </w:p>
    <w:p w14:paraId="26573E95" w14:textId="77777777" w:rsidR="00F92100" w:rsidRDefault="00F92100" w:rsidP="000E5536">
      <w:pPr>
        <w:pStyle w:val="BodyText"/>
      </w:pPr>
      <w:r>
        <w:t>28:30</w:t>
      </w:r>
      <w:r>
        <w:tab/>
        <w:t>Q – whats the max number of regions on each region server b4 performance degrades? A About 1000</w:t>
      </w:r>
    </w:p>
    <w:p w14:paraId="7C08AAE6" w14:textId="77777777" w:rsidR="00F92100" w:rsidRDefault="00F92100" w:rsidP="000E5536">
      <w:pPr>
        <w:pStyle w:val="BodyText"/>
      </w:pPr>
      <w:r>
        <w:t>27:26</w:t>
      </w:r>
      <w:r>
        <w:tab/>
        <w:t>HDFS with Hive on top is 4-5x quicker than HBase with Hive on top, but this will get better</w:t>
      </w:r>
    </w:p>
    <w:p w14:paraId="73913269" w14:textId="77777777" w:rsidR="00F92100" w:rsidRDefault="00F92100" w:rsidP="000E5536">
      <w:pPr>
        <w:pStyle w:val="BodyText"/>
      </w:pPr>
      <w:r>
        <w:t>30:43</w:t>
      </w:r>
      <w:r>
        <w:tab/>
        <w:t>Million queries per second</w:t>
      </w:r>
    </w:p>
    <w:p w14:paraId="2447E5E6" w14:textId="77777777" w:rsidR="00F92100" w:rsidRDefault="00F92100" w:rsidP="000E5536">
      <w:pPr>
        <w:pStyle w:val="BodyText"/>
      </w:pPr>
      <w:r>
        <w:t>31:55</w:t>
      </w:r>
      <w:r>
        <w:tab/>
        <w:t>Comparison with other NoSQL databases – uses range partition and not hash tables so can get range of rows</w:t>
      </w:r>
    </w:p>
    <w:p w14:paraId="754B76DA" w14:textId="77777777" w:rsidR="00F92100" w:rsidRDefault="00F92100" w:rsidP="000E5536">
      <w:pPr>
        <w:pStyle w:val="BodyText"/>
      </w:pPr>
      <w:r>
        <w:t>33:00</w:t>
      </w:r>
      <w:r>
        <w:tab/>
        <w:t>Hadoop statistics – reads 0-3ms (cache) or 10-30ms (disk) – 10-40k reads/sec per node</w:t>
      </w:r>
    </w:p>
    <w:p w14:paraId="6B1B8247" w14:textId="77777777" w:rsidR="00F92100" w:rsidRDefault="00F92100" w:rsidP="000E5536">
      <w:pPr>
        <w:pStyle w:val="BodyText"/>
      </w:pPr>
      <w:r>
        <w:t>36:21</w:t>
      </w:r>
      <w:r>
        <w:tab/>
        <w:t>Facebook analytics - 200k events/sec use a cluster of HBase (ONLY 20 NODES!)</w:t>
      </w:r>
    </w:p>
    <w:p w14:paraId="1961CC04" w14:textId="77777777" w:rsidR="00F92100" w:rsidRPr="00F52E2C" w:rsidRDefault="00F92100" w:rsidP="000E5536">
      <w:pPr>
        <w:pStyle w:val="BodyText"/>
      </w:pPr>
      <w:r>
        <w:t>42:00</w:t>
      </w:r>
      <w:r>
        <w:tab/>
        <w:t>Size of cache – by default cache is 20% of java heap, but configurable</w:t>
      </w:r>
    </w:p>
    <w:p w14:paraId="57DC706C" w14:textId="77777777" w:rsidR="00F92100" w:rsidRDefault="00F92100" w:rsidP="000E5536">
      <w:pPr>
        <w:pStyle w:val="BodyText"/>
      </w:pPr>
    </w:p>
    <w:p w14:paraId="3ED1B733" w14:textId="77777777" w:rsidR="00F92100" w:rsidRDefault="003630B2" w:rsidP="000E5536">
      <w:pPr>
        <w:pStyle w:val="BodyText"/>
      </w:pPr>
      <w:hyperlink r:id="rId826" w:history="1">
        <w:r w:rsidR="00F92100">
          <w:rPr>
            <w:rStyle w:val="Hyperlink"/>
          </w:rPr>
          <w:t>Practical HBase: Getting the most from your HBase install - Jonathan Gray and Ryan Rawson</w:t>
        </w:r>
      </w:hyperlink>
    </w:p>
    <w:p w14:paraId="0E6E02D0" w14:textId="77777777" w:rsidR="00F92100" w:rsidRDefault="00F92100" w:rsidP="000E5536">
      <w:pPr>
        <w:pStyle w:val="BodyText"/>
      </w:pPr>
      <w:r>
        <w:t>9:23</w:t>
      </w:r>
      <w:r>
        <w:tab/>
        <w:t>9 billion rows and 1300Gb in HBase on 20 nodes MR in 20 mins, reads in 20ms for 100s rows, 66s for 9 million records</w:t>
      </w:r>
    </w:p>
    <w:p w14:paraId="2D6E8C87" w14:textId="77777777" w:rsidR="00F92100" w:rsidRDefault="00F92100" w:rsidP="000E5536">
      <w:pPr>
        <w:pStyle w:val="BodyText"/>
      </w:pPr>
      <w:r>
        <w:t>13:39</w:t>
      </w:r>
      <w:r>
        <w:tab/>
        <w:t>Failures of RDBMS</w:t>
      </w:r>
    </w:p>
    <w:p w14:paraId="0511DBE8" w14:textId="77777777" w:rsidR="00F92100" w:rsidRDefault="00F92100" w:rsidP="000E5536">
      <w:pPr>
        <w:pStyle w:val="BodyText"/>
      </w:pPr>
      <w:r>
        <w:t>22:20</w:t>
      </w:r>
      <w:r>
        <w:tab/>
        <w:t>Multiple instances of HBAse on the same cluster</w:t>
      </w:r>
    </w:p>
    <w:p w14:paraId="192E03FD" w14:textId="77777777" w:rsidR="00F92100" w:rsidRDefault="00F92100" w:rsidP="000E5536">
      <w:pPr>
        <w:pStyle w:val="BodyText"/>
      </w:pPr>
    </w:p>
    <w:p w14:paraId="155BB6F0" w14:textId="77777777" w:rsidR="00F92100" w:rsidRDefault="003630B2" w:rsidP="000E5536">
      <w:pPr>
        <w:pStyle w:val="BodyText"/>
      </w:pPr>
      <w:hyperlink r:id="rId827" w:history="1">
        <w:r w:rsidR="00F92100" w:rsidRPr="00403236">
          <w:rPr>
            <w:rStyle w:val="Hyperlink"/>
          </w:rPr>
          <w:t>Live from Strata + Hadoop World 2012: Lars George, Cloudera</w:t>
        </w:r>
      </w:hyperlink>
    </w:p>
    <w:p w14:paraId="7A85C73D" w14:textId="77777777" w:rsidR="00F92100" w:rsidRDefault="00F92100" w:rsidP="000E5536">
      <w:pPr>
        <w:pStyle w:val="BodyText"/>
      </w:pPr>
      <w:r>
        <w:t>2:30</w:t>
      </w:r>
      <w:r>
        <w:tab/>
        <w:t>Lars George explains how Impala and HBase fit together</w:t>
      </w:r>
    </w:p>
    <w:p w14:paraId="793955E2" w14:textId="77777777" w:rsidR="00F92100" w:rsidRDefault="00F92100" w:rsidP="000E5536">
      <w:pPr>
        <w:pStyle w:val="BodyText"/>
      </w:pPr>
    </w:p>
    <w:p w14:paraId="27A0C081" w14:textId="77777777" w:rsidR="00F92100" w:rsidRDefault="003630B2" w:rsidP="000E5536">
      <w:pPr>
        <w:pStyle w:val="BodyText"/>
      </w:pPr>
      <w:hyperlink r:id="rId828" w:history="1">
        <w:r w:rsidR="00F92100" w:rsidRPr="00C60294">
          <w:rPr>
            <w:rStyle w:val="Hyperlink"/>
          </w:rPr>
          <w:t>Lars George - From Batch to Realtime with Hadoop</w:t>
        </w:r>
      </w:hyperlink>
    </w:p>
    <w:p w14:paraId="5D05E303" w14:textId="77777777" w:rsidR="00F92100" w:rsidRDefault="00F92100" w:rsidP="000E5536">
      <w:pPr>
        <w:pStyle w:val="BodyText"/>
      </w:pPr>
      <w:r>
        <w:t>Also mentions Twitter Storm</w:t>
      </w:r>
    </w:p>
    <w:p w14:paraId="45E2D53D" w14:textId="77777777" w:rsidR="00F92100" w:rsidRDefault="00F92100" w:rsidP="000E5536">
      <w:pPr>
        <w:pStyle w:val="BodyText"/>
      </w:pPr>
    </w:p>
    <w:p w14:paraId="2A1B5543" w14:textId="77777777" w:rsidR="00F92100" w:rsidRDefault="003630B2" w:rsidP="000E5536">
      <w:pPr>
        <w:pStyle w:val="BodyText"/>
      </w:pPr>
      <w:hyperlink r:id="rId829" w:history="1">
        <w:r w:rsidR="00F92100" w:rsidRPr="00641C20">
          <w:rPr>
            <w:rStyle w:val="Hyperlink"/>
          </w:rPr>
          <w:t>Lars George - Advanced HBase Schema Design</w:t>
        </w:r>
      </w:hyperlink>
    </w:p>
    <w:p w14:paraId="75A2A57B" w14:textId="77777777" w:rsidR="00F92100" w:rsidRDefault="00F92100" w:rsidP="000E5536">
      <w:pPr>
        <w:pStyle w:val="BodyText"/>
      </w:pPr>
      <w:r>
        <w:t>7:34</w:t>
      </w:r>
      <w:r>
        <w:tab/>
        <w:t>Schematic of layout of HBase tables and regions</w:t>
      </w:r>
    </w:p>
    <w:p w14:paraId="7BB35E16" w14:textId="77777777" w:rsidR="00F92100" w:rsidRDefault="00F92100" w:rsidP="000E5536">
      <w:pPr>
        <w:pStyle w:val="BodyText"/>
      </w:pPr>
      <w:r>
        <w:t>14:04</w:t>
      </w:r>
      <w:r>
        <w:tab/>
        <w:t>Key cardinality and performance – if its in the key it is fast, if its in the value it is slower</w:t>
      </w:r>
    </w:p>
    <w:p w14:paraId="2B2D5C51" w14:textId="77777777" w:rsidR="00F92100" w:rsidRDefault="00F92100" w:rsidP="000E5536">
      <w:pPr>
        <w:pStyle w:val="BodyText"/>
      </w:pPr>
      <w:r>
        <w:t>15:47</w:t>
      </w:r>
      <w:r>
        <w:tab/>
        <w:t>Key/table design</w:t>
      </w:r>
    </w:p>
    <w:p w14:paraId="063B5FAE" w14:textId="77777777" w:rsidR="00F92100" w:rsidRDefault="00F92100" w:rsidP="000E5536">
      <w:pPr>
        <w:pStyle w:val="BodyText"/>
      </w:pPr>
      <w:r>
        <w:t>16:22</w:t>
      </w:r>
      <w:r>
        <w:tab/>
        <w:t>Intelligent keys</w:t>
      </w:r>
    </w:p>
    <w:p w14:paraId="2ED237EE" w14:textId="77777777" w:rsidR="00F92100" w:rsidRDefault="00F92100" w:rsidP="000E5536">
      <w:pPr>
        <w:pStyle w:val="BodyText"/>
      </w:pPr>
      <w:r>
        <w:t>19:31</w:t>
      </w:r>
      <w:r>
        <w:tab/>
        <w:t>Good class diagram of the datastore schema with nested entities!! Do this for the especies stuff</w:t>
      </w:r>
    </w:p>
    <w:p w14:paraId="51B87542" w14:textId="77777777" w:rsidR="00F92100" w:rsidRDefault="00F92100" w:rsidP="000E5536">
      <w:pPr>
        <w:pStyle w:val="BodyText"/>
      </w:pPr>
    </w:p>
    <w:p w14:paraId="2C774FFA" w14:textId="77777777" w:rsidR="00F92100" w:rsidRDefault="003630B2" w:rsidP="000E5536">
      <w:pPr>
        <w:pStyle w:val="BodyText"/>
      </w:pPr>
      <w:hyperlink r:id="rId830" w:history="1">
        <w:r w:rsidR="00F92100" w:rsidRPr="0095246A">
          <w:rPr>
            <w:rStyle w:val="Hyperlink"/>
          </w:rPr>
          <w:t>HBase Schema Design - Things you need to know</w:t>
        </w:r>
      </w:hyperlink>
      <w:r w:rsidR="00F92100">
        <w:t xml:space="preserve"> – Lars George</w:t>
      </w:r>
    </w:p>
    <w:p w14:paraId="7843EBFB" w14:textId="77777777" w:rsidR="00F92100" w:rsidRDefault="00F92100" w:rsidP="000E5536">
      <w:pPr>
        <w:pStyle w:val="BodyText"/>
      </w:pPr>
      <w:r>
        <w:t>6:48</w:t>
      </w:r>
      <w:r>
        <w:tab/>
        <w:t>HBase uses HDFS</w:t>
      </w:r>
    </w:p>
    <w:p w14:paraId="60C0E4EF" w14:textId="77777777" w:rsidR="00F92100" w:rsidRDefault="00F92100" w:rsidP="000E5536">
      <w:pPr>
        <w:pStyle w:val="BodyText"/>
      </w:pPr>
      <w:r>
        <w:t>8:38</w:t>
      </w:r>
      <w:r>
        <w:tab/>
        <w:t>Gateways for REST, Thrift and Avro</w:t>
      </w:r>
    </w:p>
    <w:p w14:paraId="631B7C44" w14:textId="77777777" w:rsidR="00F92100" w:rsidRDefault="00F92100" w:rsidP="000E5536">
      <w:pPr>
        <w:pStyle w:val="BodyText"/>
      </w:pPr>
      <w:r>
        <w:t>21:00</w:t>
      </w:r>
      <w:r>
        <w:tab/>
        <w:t>Very detailed description of HBase storage system and Bloom Filters</w:t>
      </w:r>
    </w:p>
    <w:p w14:paraId="307B1592" w14:textId="77777777" w:rsidR="00F92100" w:rsidRDefault="00F92100" w:rsidP="000E5536">
      <w:pPr>
        <w:pStyle w:val="BodyText"/>
      </w:pPr>
      <w:r>
        <w:t>32:00</w:t>
      </w:r>
      <w:r>
        <w:tab/>
        <w:t>Key cardinality – much more detailed than the Advanced HBase Schema Design one</w:t>
      </w:r>
    </w:p>
    <w:p w14:paraId="7CF745D9" w14:textId="77777777" w:rsidR="00F92100" w:rsidRDefault="00F92100" w:rsidP="000E5536">
      <w:pPr>
        <w:pStyle w:val="BodyText"/>
      </w:pPr>
      <w:r>
        <w:t>39:31</w:t>
      </w:r>
      <w:r>
        <w:tab/>
        <w:t xml:space="preserve">Tall is good with table scans, wide is good with table gets </w:t>
      </w:r>
    </w:p>
    <w:p w14:paraId="353F7E6F" w14:textId="77777777" w:rsidR="00F92100" w:rsidRDefault="00F92100" w:rsidP="000E5536">
      <w:pPr>
        <w:pStyle w:val="BodyText"/>
      </w:pPr>
    </w:p>
    <w:p w14:paraId="5FE231AD" w14:textId="77777777" w:rsidR="00F92100" w:rsidRDefault="003630B2" w:rsidP="000E5536">
      <w:pPr>
        <w:pStyle w:val="BodyText"/>
      </w:pPr>
      <w:hyperlink r:id="rId831" w:history="1">
        <w:r w:rsidR="00F92100" w:rsidRPr="00F871A0">
          <w:rPr>
            <w:rStyle w:val="Hyperlink"/>
          </w:rPr>
          <w:t>HBase Coprocessors - Deploy shared functionality directly on the cluster</w:t>
        </w:r>
      </w:hyperlink>
      <w:r w:rsidR="00F92100">
        <w:t xml:space="preserve"> – Lars George</w:t>
      </w:r>
    </w:p>
    <w:p w14:paraId="0398B363" w14:textId="77777777" w:rsidR="00F92100" w:rsidRDefault="00F92100" w:rsidP="000E5536">
      <w:pPr>
        <w:pStyle w:val="BodyText"/>
      </w:pPr>
      <w:r>
        <w:t>3:46</w:t>
      </w:r>
      <w:r>
        <w:tab/>
        <w:t>Moves code to the regions using coprocessors</w:t>
      </w:r>
    </w:p>
    <w:p w14:paraId="142681E8" w14:textId="77777777" w:rsidR="00F92100" w:rsidRDefault="00F92100" w:rsidP="000E5536">
      <w:pPr>
        <w:pStyle w:val="BodyText"/>
      </w:pPr>
      <w:r>
        <w:t>6:55</w:t>
      </w:r>
      <w:r>
        <w:tab/>
        <w:t>Think of it like MR over HBase – but the keys are already sorted so there is no map part of the MR</w:t>
      </w:r>
    </w:p>
    <w:p w14:paraId="245269D0" w14:textId="77777777" w:rsidR="00F92100" w:rsidRDefault="00F92100" w:rsidP="000E5536">
      <w:pPr>
        <w:pStyle w:val="BodyText"/>
      </w:pPr>
      <w:r>
        <w:t>11:13</w:t>
      </w:r>
      <w:r>
        <w:tab/>
        <w:t>Implemented in Java</w:t>
      </w:r>
    </w:p>
    <w:p w14:paraId="08B223D0" w14:textId="77777777" w:rsidR="00F92100" w:rsidRDefault="00F92100" w:rsidP="000E5536">
      <w:pPr>
        <w:pStyle w:val="BodyText"/>
      </w:pPr>
    </w:p>
    <w:p w14:paraId="35148E79" w14:textId="77777777" w:rsidR="00F92100" w:rsidRPr="00201A9D" w:rsidRDefault="003630B2" w:rsidP="000E5536">
      <w:pPr>
        <w:pStyle w:val="BodyText"/>
        <w:rPr>
          <w:color w:val="F49100" w:themeColor="hyperlink"/>
          <w:u w:val="single"/>
        </w:rPr>
      </w:pPr>
      <w:hyperlink r:id="rId832" w:history="1">
        <w:r w:rsidR="00F92100" w:rsidRPr="00663810">
          <w:rPr>
            <w:rStyle w:val="Hyperlink"/>
          </w:rPr>
          <w:t>Beginners Guide</w:t>
        </w:r>
      </w:hyperlink>
      <w:r w:rsidR="00F92100">
        <w:t xml:space="preserve"> (Jacob Homan, LinkedIn)</w:t>
      </w:r>
    </w:p>
    <w:p w14:paraId="70AA7C5D" w14:textId="77777777" w:rsidR="00F92100" w:rsidRDefault="00F92100" w:rsidP="000E5536">
      <w:pPr>
        <w:pStyle w:val="BodyText"/>
      </w:pPr>
    </w:p>
    <w:p w14:paraId="5771F5C4" w14:textId="77777777" w:rsidR="00F92100" w:rsidRDefault="003630B2" w:rsidP="000E5536">
      <w:pPr>
        <w:pStyle w:val="BodyText"/>
      </w:pPr>
      <w:hyperlink r:id="rId833" w:history="1">
        <w:r w:rsidR="00F92100" w:rsidRPr="000D4D69">
          <w:rPr>
            <w:rStyle w:val="Hyperlink"/>
          </w:rPr>
          <w:t>Cloudera introduction to HDFS</w:t>
        </w:r>
      </w:hyperlink>
    </w:p>
    <w:p w14:paraId="49EE5551" w14:textId="77777777" w:rsidR="00F92100" w:rsidRDefault="00F92100" w:rsidP="000E5536">
      <w:pPr>
        <w:pStyle w:val="BodyText"/>
      </w:pPr>
    </w:p>
    <w:p w14:paraId="574BDA98" w14:textId="77777777" w:rsidR="00F92100" w:rsidRDefault="003630B2" w:rsidP="000E5536">
      <w:pPr>
        <w:pStyle w:val="BodyText"/>
      </w:pPr>
      <w:hyperlink r:id="rId834" w:history="1">
        <w:r w:rsidR="00F92100" w:rsidRPr="00EB361C">
          <w:rPr>
            <w:rStyle w:val="Hyperlink"/>
          </w:rPr>
          <w:t>eBay guy</w:t>
        </w:r>
      </w:hyperlink>
    </w:p>
    <w:p w14:paraId="140DCEB7" w14:textId="77777777" w:rsidR="00F92100" w:rsidRDefault="00F92100" w:rsidP="000E5536">
      <w:pPr>
        <w:pStyle w:val="BodyText"/>
      </w:pPr>
      <w:r>
        <w:t>17:01</w:t>
      </w:r>
      <w:r>
        <w:tab/>
        <w:t>Building collections of 1 billion records</w:t>
      </w:r>
    </w:p>
    <w:p w14:paraId="70BFFF9F" w14:textId="77777777" w:rsidR="00A22977" w:rsidRDefault="003630B2" w:rsidP="000E5536">
      <w:pPr>
        <w:pStyle w:val="BodyText2"/>
      </w:pPr>
      <w:hyperlink r:id="rId835" w:history="1">
        <w:r w:rsidR="00A22977" w:rsidRPr="00E97D2A">
          <w:rPr>
            <w:rStyle w:val="Hyperlink"/>
          </w:rPr>
          <w:t>Cloudera Manager Demo: CDH Deployment</w:t>
        </w:r>
      </w:hyperlink>
    </w:p>
    <w:p w14:paraId="10BE58FF" w14:textId="77777777" w:rsidR="00A22977" w:rsidRDefault="00A22977" w:rsidP="000E5536">
      <w:pPr>
        <w:pStyle w:val="BodyText"/>
      </w:pPr>
      <w:r>
        <w:t>Runs through an install of CDH4 on a cluster.</w:t>
      </w:r>
    </w:p>
    <w:p w14:paraId="7168E734" w14:textId="77777777" w:rsidR="00A22977" w:rsidRDefault="00A22977" w:rsidP="000E5536">
      <w:pPr>
        <w:pStyle w:val="BodyText"/>
      </w:pPr>
      <w:r>
        <w:t>2:02</w:t>
      </w:r>
      <w:r>
        <w:tab/>
        <w:t>Select components to install – includes HDFS, MapReduce, ZooKeeper, HBase, Oozie and Hue</w:t>
      </w:r>
    </w:p>
    <w:p w14:paraId="607ABB69" w14:textId="77777777" w:rsidR="00A22977" w:rsidRDefault="003630B2" w:rsidP="000E5536">
      <w:pPr>
        <w:pStyle w:val="BodyText2"/>
      </w:pPr>
      <w:hyperlink r:id="rId836" w:history="1">
        <w:r w:rsidR="00A22977" w:rsidRPr="00AA1F36">
          <w:rPr>
            <w:rStyle w:val="Hyperlink"/>
          </w:rPr>
          <w:t>Video: Webinar | From Zero to Big Data Answers in Less Than One Hour</w:t>
        </w:r>
      </w:hyperlink>
    </w:p>
    <w:p w14:paraId="5F749F5B" w14:textId="77777777" w:rsidR="00A22977" w:rsidRDefault="00A22977" w:rsidP="000E5536">
      <w:pPr>
        <w:pStyle w:val="BodyText"/>
      </w:pPr>
      <w:r>
        <w:t>18:20</w:t>
      </w:r>
      <w:r>
        <w:tab/>
        <w:t xml:space="preserve">Can use the free version to deploy and start the CDH4 services – was this used on the test Hadoop cluster? </w:t>
      </w:r>
    </w:p>
    <w:p w14:paraId="18125BB3" w14:textId="77777777" w:rsidR="00A22977" w:rsidRDefault="00A22977" w:rsidP="000E5536">
      <w:pPr>
        <w:pStyle w:val="BodyText"/>
      </w:pPr>
      <w:r>
        <w:t>18:26</w:t>
      </w:r>
      <w:r>
        <w:tab/>
        <w:t>You still get Hive and Pig even though they haven’t got Servers attached</w:t>
      </w:r>
    </w:p>
    <w:p w14:paraId="13549C40" w14:textId="77777777" w:rsidR="00A22977" w:rsidRDefault="00A22977" w:rsidP="000E5536">
      <w:pPr>
        <w:pStyle w:val="BodyText"/>
      </w:pPr>
      <w:r>
        <w:t>19:21</w:t>
      </w:r>
      <w:r>
        <w:tab/>
        <w:t>Starting up the MapReduce cluster and Hue – the graphical interface</w:t>
      </w:r>
    </w:p>
    <w:p w14:paraId="2FFAFBE6" w14:textId="77777777" w:rsidR="00A22977" w:rsidRDefault="00A22977" w:rsidP="000E5536">
      <w:pPr>
        <w:pStyle w:val="BodyText"/>
      </w:pPr>
      <w:r>
        <w:t>20:20</w:t>
      </w:r>
      <w:r>
        <w:tab/>
        <w:t>Hue is designed to be a web based desktop to your Hadoop cluster – THIS IS A FILE BROWSER IN HDFS!</w:t>
      </w:r>
    </w:p>
    <w:p w14:paraId="4A9E6651" w14:textId="77777777" w:rsidR="00A22977" w:rsidRDefault="00A22977" w:rsidP="000E5536">
      <w:pPr>
        <w:pStyle w:val="BodyText"/>
      </w:pPr>
      <w:r>
        <w:t>24:00</w:t>
      </w:r>
      <w:r>
        <w:tab/>
        <w:t xml:space="preserve">Loading unstructured data in Hadoop fs </w:t>
      </w:r>
    </w:p>
    <w:p w14:paraId="39C8215F" w14:textId="77777777" w:rsidR="00A22977" w:rsidRDefault="00A22977" w:rsidP="000E5536">
      <w:pPr>
        <w:pStyle w:val="BodyText"/>
      </w:pPr>
      <w:r>
        <w:t>24:20</w:t>
      </w:r>
      <w:r>
        <w:tab/>
        <w:t>Using sqoop to ETL relational data in</w:t>
      </w:r>
    </w:p>
    <w:p w14:paraId="4DB4FB39" w14:textId="77777777" w:rsidR="00A22977" w:rsidRDefault="00A22977" w:rsidP="000E5536">
      <w:pPr>
        <w:pStyle w:val="BodyText"/>
      </w:pPr>
      <w:r>
        <w:t>26:10</w:t>
      </w:r>
      <w:r>
        <w:tab/>
        <w:t>If the map% is 0% then you know that all of the mappers are running. When it goes higher (e.g. 87%) you know that they have nearly all run – in this case 1 out of 6 mappers is still running.</w:t>
      </w:r>
    </w:p>
    <w:p w14:paraId="33169F03" w14:textId="77777777" w:rsidR="00A22977" w:rsidRDefault="00A22977" w:rsidP="000E5536">
      <w:pPr>
        <w:pStyle w:val="BodyText"/>
      </w:pPr>
      <w:r>
        <w:t>27:49</w:t>
      </w:r>
      <w:r>
        <w:tab/>
        <w:t>The _SUCCESS and _logs folders are deleted from the output folder.</w:t>
      </w:r>
    </w:p>
    <w:p w14:paraId="05DEFFC0" w14:textId="77777777" w:rsidR="00A22977" w:rsidRDefault="00A22977" w:rsidP="000E5536">
      <w:pPr>
        <w:pStyle w:val="BodyText"/>
      </w:pPr>
      <w:r>
        <w:t>29:32</w:t>
      </w:r>
      <w:r>
        <w:tab/>
        <w:t>Downloading and installing Karmasphere</w:t>
      </w:r>
    </w:p>
    <w:p w14:paraId="57060B11" w14:textId="77777777" w:rsidR="00A22977" w:rsidRDefault="00A22977" w:rsidP="000E5536">
      <w:pPr>
        <w:pStyle w:val="BodyText"/>
      </w:pPr>
    </w:p>
    <w:p w14:paraId="1DE36C5C" w14:textId="77777777" w:rsidR="00A22977" w:rsidRDefault="003630B2" w:rsidP="000E5536">
      <w:pPr>
        <w:pStyle w:val="BodyText"/>
      </w:pPr>
      <w:hyperlink r:id="rId837" w:history="1">
        <w:r w:rsidR="00A22977" w:rsidRPr="007F2F91">
          <w:rPr>
            <w:rStyle w:val="Hyperlink"/>
          </w:rPr>
          <w:t>Saving the World with DevOps - Big Data and HPC</w:t>
        </w:r>
      </w:hyperlink>
      <w:r w:rsidR="00A22977">
        <w:t xml:space="preserve"> – Hangout with James Cuff CTO at Cycle Computing</w:t>
      </w:r>
    </w:p>
    <w:p w14:paraId="38C0CF74" w14:textId="77777777" w:rsidR="00D465B4" w:rsidRDefault="00D465B4" w:rsidP="000E5536">
      <w:pPr>
        <w:pStyle w:val="BodyText"/>
      </w:pPr>
    </w:p>
    <w:p w14:paraId="57E35A4C" w14:textId="77777777" w:rsidR="00D465B4" w:rsidRDefault="003630B2" w:rsidP="000E5536">
      <w:pPr>
        <w:pStyle w:val="BodyText"/>
      </w:pPr>
      <w:hyperlink r:id="rId838" w:history="1">
        <w:r w:rsidR="00D465B4" w:rsidRPr="00D465B4">
          <w:rPr>
            <w:rStyle w:val="Hyperlink"/>
          </w:rPr>
          <w:t>Introduction to Data Science</w:t>
        </w:r>
      </w:hyperlink>
      <w:r w:rsidR="00F4790E">
        <w:t xml:space="preserve"> – excellent overview of why Hadoop and data science</w:t>
      </w:r>
    </w:p>
    <w:p w14:paraId="480C088D" w14:textId="77777777" w:rsidR="00D465B4" w:rsidRDefault="00405F3E" w:rsidP="000E5536">
      <w:pPr>
        <w:pStyle w:val="BodyText"/>
      </w:pPr>
      <w:r>
        <w:t>16:09</w:t>
      </w:r>
      <w:r>
        <w:tab/>
      </w:r>
      <w:r w:rsidR="006125B6">
        <w:t>No longer any need to rewrite software to cope with more data – just scale up</w:t>
      </w:r>
    </w:p>
    <w:p w14:paraId="10B0D521" w14:textId="77777777" w:rsidR="00F4790E" w:rsidRDefault="00F4790E" w:rsidP="000E5536">
      <w:pPr>
        <w:pStyle w:val="BodyText"/>
      </w:pPr>
    </w:p>
    <w:p w14:paraId="6AED0689" w14:textId="77777777" w:rsidR="00F4790E" w:rsidRDefault="003630B2" w:rsidP="000E5536">
      <w:pPr>
        <w:pStyle w:val="BodyText"/>
      </w:pPr>
      <w:hyperlink r:id="rId839" w:history="1">
        <w:r w:rsidR="00F4790E" w:rsidRPr="00F4790E">
          <w:rPr>
            <w:rStyle w:val="Hyperlink"/>
          </w:rPr>
          <w:t>Cloudera Data Analyst Training</w:t>
        </w:r>
      </w:hyperlink>
    </w:p>
    <w:p w14:paraId="2220B4C6" w14:textId="77777777" w:rsidR="00AE289C" w:rsidRDefault="00AE289C" w:rsidP="000E5536">
      <w:pPr>
        <w:pStyle w:val="BodyText"/>
      </w:pPr>
      <w:r>
        <w:t>Describes Pig, Hive and Impala and the differences between them</w:t>
      </w:r>
    </w:p>
    <w:p w14:paraId="5BC3E546" w14:textId="77777777" w:rsidR="00AE289C" w:rsidRDefault="00AE289C" w:rsidP="000E5536">
      <w:pPr>
        <w:pStyle w:val="BodyText"/>
      </w:pPr>
    </w:p>
    <w:p w14:paraId="053F8400" w14:textId="77777777" w:rsidR="00AE289C" w:rsidRDefault="003630B2" w:rsidP="000E5536">
      <w:pPr>
        <w:pStyle w:val="BodyText"/>
      </w:pPr>
      <w:hyperlink r:id="rId840" w:history="1">
        <w:r w:rsidR="00AE289C" w:rsidRPr="00AE289C">
          <w:rPr>
            <w:rStyle w:val="Hyperlink"/>
          </w:rPr>
          <w:t>Cloudera Developer Training for Apache Hadoop</w:t>
        </w:r>
      </w:hyperlink>
    </w:p>
    <w:p w14:paraId="70B7B81B" w14:textId="77777777" w:rsidR="00AE289C" w:rsidRPr="007C65F3" w:rsidRDefault="00AE289C" w:rsidP="000E5536">
      <w:pPr>
        <w:pStyle w:val="BodyText"/>
      </w:pPr>
    </w:p>
    <w:p w14:paraId="531EE848" w14:textId="77777777" w:rsidR="00352E10" w:rsidRDefault="00352E10" w:rsidP="000E5536">
      <w:pPr>
        <w:pStyle w:val="Heading5"/>
      </w:pPr>
      <w:r>
        <w:t>Distributions</w:t>
      </w:r>
    </w:p>
    <w:p w14:paraId="63C1F163" w14:textId="77777777" w:rsidR="00352E10" w:rsidRDefault="00352E10" w:rsidP="000E5536">
      <w:pPr>
        <w:pStyle w:val="Heading6"/>
      </w:pPr>
      <w:r>
        <w:t>Cloudera CDH</w:t>
      </w:r>
    </w:p>
    <w:p w14:paraId="22565E00" w14:textId="77777777" w:rsidR="00352E10" w:rsidRDefault="00352E10" w:rsidP="000E5536">
      <w:pPr>
        <w:pStyle w:val="BodyText2"/>
      </w:pPr>
      <w:r>
        <w:t>You can get Hadoop, Hive, Pig, HBase, Zookeeper, Flume, Hue, Oozie and Sqoop from the Cloudera Distribution including Hadoop (CDH).</w:t>
      </w:r>
    </w:p>
    <w:p w14:paraId="25A44829" w14:textId="640F0977" w:rsidR="008C4544" w:rsidRDefault="007051CD" w:rsidP="000E5536">
      <w:pPr>
        <w:pStyle w:val="Heading7"/>
      </w:pPr>
      <w:r>
        <w:t>Cloudera QuickStart VM for CDH</w:t>
      </w:r>
    </w:p>
    <w:p w14:paraId="29967D86" w14:textId="083A648B" w:rsidR="008C4544" w:rsidRDefault="008C4544" w:rsidP="000E5536">
      <w:pPr>
        <w:pStyle w:val="BodyText2"/>
      </w:pPr>
      <w:r>
        <w:t xml:space="preserve">From </w:t>
      </w:r>
      <w:hyperlink r:id="rId841" w:history="1">
        <w:r w:rsidRPr="00023D79">
          <w:rPr>
            <w:rStyle w:val="Hyperlink"/>
          </w:rPr>
          <w:t>Cloudera QuickStart VM for CDH 5.2.x</w:t>
        </w:r>
      </w:hyperlink>
      <w:r w:rsidR="007051CD">
        <w:t xml:space="preserve">. But the VM requires 4G memory and that is all I have on my Mac </w:t>
      </w:r>
      <w:r w:rsidR="007051CD">
        <w:sym w:font="Wingdings" w:char="F04C"/>
      </w:r>
      <w:r w:rsidR="007051CD">
        <w:t xml:space="preserve">. </w:t>
      </w:r>
    </w:p>
    <w:p w14:paraId="6660E337" w14:textId="77777777" w:rsidR="00352E10" w:rsidRDefault="00352E10" w:rsidP="000E5536">
      <w:pPr>
        <w:pStyle w:val="Heading6"/>
      </w:pPr>
      <w:r>
        <w:t>Apache Bigtop</w:t>
      </w:r>
    </w:p>
    <w:p w14:paraId="2DF99E2E" w14:textId="77777777" w:rsidR="00352E10" w:rsidRPr="00281F13" w:rsidRDefault="00352E10" w:rsidP="000E5536">
      <w:pPr>
        <w:pStyle w:val="BodyText2"/>
      </w:pPr>
      <w:r w:rsidRPr="00281F13">
        <w:t>Apache Bigtop is an umbrella for packaging and tests of the Apache Hadoop ecosystem</w:t>
      </w:r>
    </w:p>
    <w:p w14:paraId="5C362573" w14:textId="77777777" w:rsidR="00352E10" w:rsidRDefault="00352E10" w:rsidP="000E5536">
      <w:pPr>
        <w:pStyle w:val="Heading6"/>
      </w:pPr>
      <w:r>
        <w:t>MapR</w:t>
      </w:r>
    </w:p>
    <w:p w14:paraId="24478558" w14:textId="77777777" w:rsidR="00352E10" w:rsidRPr="00281F13" w:rsidRDefault="00352E10" w:rsidP="000E5536">
      <w:pPr>
        <w:pStyle w:val="BodyText2"/>
      </w:pPr>
      <w:r>
        <w:t>Commercial provider.</w:t>
      </w:r>
    </w:p>
    <w:p w14:paraId="66D34F44" w14:textId="77777777" w:rsidR="00352E10" w:rsidRDefault="00352E10" w:rsidP="007D2F52">
      <w:pPr>
        <w:pStyle w:val="Heading4"/>
      </w:pPr>
      <w:r>
        <w:t>Configuration</w:t>
      </w:r>
    </w:p>
    <w:p w14:paraId="5394DCC9" w14:textId="77777777" w:rsidR="00352E10" w:rsidRDefault="00352E10" w:rsidP="000E5536">
      <w:pPr>
        <w:pStyle w:val="Heading5"/>
      </w:pPr>
      <w:r>
        <w:lastRenderedPageBreak/>
        <w:t>Test Cluster Configuration</w:t>
      </w:r>
    </w:p>
    <w:p w14:paraId="10E6F93E" w14:textId="77777777" w:rsidR="00352E10" w:rsidRDefault="00352E10" w:rsidP="000E5536">
      <w:pPr>
        <w:pStyle w:val="BodyText2"/>
      </w:pPr>
      <w:r>
        <w:t xml:space="preserve">Monica set up a test Hadoop cluster on 4 machines within the same network as our PCs - PCs with </w:t>
      </w:r>
      <w:r>
        <w:rPr>
          <w:rFonts w:eastAsia="Times New Roman"/>
        </w:rPr>
        <w:t>8Gb of RAM and 2Tb of HD:</w:t>
      </w:r>
    </w:p>
    <w:p w14:paraId="07F47A6C" w14:textId="77777777" w:rsidR="00352E10" w:rsidRDefault="00352E10" w:rsidP="000E5536">
      <w:pPr>
        <w:pStyle w:val="BodyText2"/>
      </w:pPr>
      <w:r>
        <w:t>h05-nn01: NameNode, SecondaryNameNode, JobTracker, TaskTracker, DataNode</w:t>
      </w:r>
      <w:r>
        <w:tab/>
        <w:t>- 4 processors</w:t>
      </w:r>
    </w:p>
    <w:p w14:paraId="49092BDE" w14:textId="77777777" w:rsidR="00352E10" w:rsidRDefault="00352E10" w:rsidP="000E5536">
      <w:pPr>
        <w:pStyle w:val="BodyText"/>
      </w:pPr>
      <w:r>
        <w:t>h05-dn01: TaskTracker, DataNode</w:t>
      </w:r>
    </w:p>
    <w:p w14:paraId="7FE4CB0C" w14:textId="77777777" w:rsidR="00352E10" w:rsidRDefault="00352E10" w:rsidP="000E5536">
      <w:pPr>
        <w:pStyle w:val="BodyText"/>
      </w:pPr>
      <w:r>
        <w:t>h05-dn2:   TaskTracker, DataNode</w:t>
      </w:r>
    </w:p>
    <w:p w14:paraId="074E7EAE" w14:textId="77777777" w:rsidR="00352E10" w:rsidRDefault="00352E10" w:rsidP="000E5536">
      <w:pPr>
        <w:pStyle w:val="BodyText"/>
      </w:pPr>
      <w:r>
        <w:t>h05-dn3:   TaskTracker, DataNode</w:t>
      </w:r>
    </w:p>
    <w:p w14:paraId="695E7B4D" w14:textId="77777777" w:rsidR="00352E10" w:rsidRDefault="00352E10" w:rsidP="000E5536">
      <w:pPr>
        <w:pStyle w:val="BodyText2"/>
      </w:pPr>
      <w:r>
        <w:t>These can be seen from the following links:</w:t>
      </w:r>
    </w:p>
    <w:p w14:paraId="68AD2B9C" w14:textId="77777777" w:rsidR="00352E10" w:rsidRDefault="003630B2" w:rsidP="000E5536">
      <w:pPr>
        <w:pStyle w:val="BodyText"/>
      </w:pPr>
      <w:hyperlink r:id="rId842" w:history="1">
        <w:r w:rsidR="00352E10">
          <w:rPr>
            <w:rStyle w:val="Hyperlink"/>
            <w:rFonts w:eastAsia="Times New Roman"/>
          </w:rPr>
          <w:t>http://h05-nn01.jrc.it:50070/</w:t>
        </w:r>
      </w:hyperlink>
      <w:r w:rsidR="00352E10">
        <w:rPr>
          <w:rStyle w:val="apple-tab-span"/>
          <w:rFonts w:eastAsia="Times New Roman"/>
        </w:rPr>
        <w:tab/>
      </w:r>
      <w:r w:rsidR="00352E10">
        <w:t>---&gt; Cluster summary</w:t>
      </w:r>
    </w:p>
    <w:p w14:paraId="566EFC6D" w14:textId="77777777" w:rsidR="00352E10" w:rsidRDefault="003630B2" w:rsidP="000E5536">
      <w:pPr>
        <w:pStyle w:val="BodyText"/>
      </w:pPr>
      <w:hyperlink r:id="rId843" w:history="1">
        <w:r w:rsidR="00352E10">
          <w:rPr>
            <w:rStyle w:val="Hyperlink"/>
            <w:rFonts w:eastAsia="Times New Roman"/>
          </w:rPr>
          <w:t>http://h05-nn01.jrc.it:50030/</w:t>
        </w:r>
      </w:hyperlink>
      <w:r w:rsidR="00352E10">
        <w:rPr>
          <w:rStyle w:val="apple-tab-span"/>
          <w:rFonts w:eastAsia="Times New Roman"/>
        </w:rPr>
        <w:tab/>
      </w:r>
      <w:r w:rsidR="00352E10">
        <w:t>---&gt; Map/Reduce Administration</w:t>
      </w:r>
    </w:p>
    <w:p w14:paraId="7AD6CBFE" w14:textId="77777777" w:rsidR="00352E10" w:rsidRDefault="003630B2" w:rsidP="000E5536">
      <w:pPr>
        <w:pStyle w:val="BodyText"/>
      </w:pPr>
      <w:hyperlink r:id="rId844" w:history="1">
        <w:r w:rsidR="00352E10">
          <w:rPr>
            <w:rStyle w:val="Hyperlink"/>
            <w:rFonts w:eastAsia="Times New Roman"/>
          </w:rPr>
          <w:t>http://h05-dn01.jrc.it:50060/</w:t>
        </w:r>
      </w:hyperlink>
      <w:r w:rsidR="00352E10">
        <w:rPr>
          <w:rStyle w:val="apple-tab-span"/>
          <w:rFonts w:eastAsia="Times New Roman"/>
        </w:rPr>
        <w:tab/>
      </w:r>
      <w:r w:rsidR="00352E10">
        <w:t>---&gt; Task Tracker Status</w:t>
      </w:r>
    </w:p>
    <w:p w14:paraId="1D5CCCC8" w14:textId="77777777" w:rsidR="00352E10" w:rsidRDefault="00352E10" w:rsidP="000E5536">
      <w:pPr>
        <w:pStyle w:val="BodyText2"/>
      </w:pPr>
      <w:r w:rsidRPr="00AB7D4F">
        <w:t xml:space="preserve"> </w:t>
      </w:r>
      <w:r>
        <w:t>To check the version of Java on Unix, type:</w:t>
      </w:r>
    </w:p>
    <w:p w14:paraId="0C28D1BA" w14:textId="77777777" w:rsidR="00352E10" w:rsidRDefault="00352E10" w:rsidP="00D96B97">
      <w:pPr>
        <w:pStyle w:val="Unix"/>
      </w:pPr>
      <w:r>
        <w:t>$ java –version</w:t>
      </w:r>
    </w:p>
    <w:p w14:paraId="15028179" w14:textId="77777777" w:rsidR="00352E10" w:rsidRDefault="00352E10" w:rsidP="000E5536">
      <w:pPr>
        <w:pStyle w:val="BodyText2"/>
      </w:pPr>
      <w:r>
        <w:t>To check that the Hadoop processes are running you can use Javasc jps:</w:t>
      </w:r>
    </w:p>
    <w:p w14:paraId="1C2DBB94" w14:textId="77777777" w:rsidR="00352E10" w:rsidRDefault="00352E10" w:rsidP="00D96B97">
      <w:pPr>
        <w:pStyle w:val="Unix"/>
      </w:pPr>
      <w:r>
        <w:t>$ jps</w:t>
      </w:r>
    </w:p>
    <w:p w14:paraId="2181CE38" w14:textId="77777777" w:rsidR="00352E10" w:rsidRDefault="00352E10" w:rsidP="000E5536">
      <w:pPr>
        <w:pStyle w:val="BodyText2"/>
      </w:pPr>
      <w:r>
        <w:t xml:space="preserve">If you get an error, ‘Command not found’ it is likely that you have not specified the JAVA_HOME variable path. See </w:t>
      </w:r>
      <w:r>
        <w:fldChar w:fldCharType="begin"/>
      </w:r>
      <w:r>
        <w:instrText xml:space="preserve"> REF _Ref347406831 \h </w:instrText>
      </w:r>
      <w:r>
        <w:fldChar w:fldCharType="separate"/>
      </w:r>
      <w:r w:rsidR="00EA3299">
        <w:t>Getting/Setting Environment Variables</w:t>
      </w:r>
      <w:r>
        <w:fldChar w:fldCharType="end"/>
      </w:r>
      <w:r>
        <w:t xml:space="preserve">. </w:t>
      </w:r>
    </w:p>
    <w:p w14:paraId="0BD10FB1" w14:textId="77777777" w:rsidR="00352E10" w:rsidRDefault="00352E10" w:rsidP="000E5536">
      <w:pPr>
        <w:pStyle w:val="BodyText2"/>
      </w:pPr>
      <w:r>
        <w:t xml:space="preserve">Where is the configuration directory? This it is here - </w:t>
      </w:r>
      <w:r w:rsidRPr="00B04A2A">
        <w:t xml:space="preserve"> /etc/hadoop/conf</w:t>
      </w:r>
    </w:p>
    <w:p w14:paraId="6E53A881" w14:textId="77777777" w:rsidR="00352E10" w:rsidRDefault="00352E10" w:rsidP="000E5536">
      <w:pPr>
        <w:pStyle w:val="BodyText2"/>
      </w:pPr>
      <w:r>
        <w:t>Here is an example of the hdfs configuration file:</w:t>
      </w:r>
    </w:p>
    <w:p w14:paraId="1A744757" w14:textId="77777777" w:rsidR="00352E10" w:rsidRDefault="00352E10" w:rsidP="00D96B97">
      <w:pPr>
        <w:pStyle w:val="Unix"/>
      </w:pPr>
      <w:r>
        <w:t>[dopa@h05-nn01 conf]$ cat /etc/hadoop/conf.monial_cluster/hdfs-site.xml</w:t>
      </w:r>
    </w:p>
    <w:p w14:paraId="79E18C6D" w14:textId="77777777" w:rsidR="00352E10" w:rsidRDefault="00352E10" w:rsidP="00D96B97">
      <w:pPr>
        <w:pStyle w:val="Unix"/>
      </w:pPr>
      <w:r>
        <w:t>&lt;?xml version="1.0"?&gt;</w:t>
      </w:r>
    </w:p>
    <w:p w14:paraId="5CD517CC" w14:textId="77777777" w:rsidR="00352E10" w:rsidRDefault="00352E10" w:rsidP="00D96B97">
      <w:pPr>
        <w:pStyle w:val="Unix"/>
      </w:pPr>
      <w:r>
        <w:t>&lt;!--</w:t>
      </w:r>
    </w:p>
    <w:p w14:paraId="75FEE405" w14:textId="77777777" w:rsidR="00352E10" w:rsidRDefault="00352E10" w:rsidP="00D96B97">
      <w:pPr>
        <w:pStyle w:val="Unix"/>
      </w:pPr>
      <w:r>
        <w:t xml:space="preserve">  Licensed to the Apache Software Foundation (ASF) under one or more</w:t>
      </w:r>
    </w:p>
    <w:p w14:paraId="4E7E77C5" w14:textId="77777777" w:rsidR="00352E10" w:rsidRDefault="00352E10" w:rsidP="00D96B97">
      <w:pPr>
        <w:pStyle w:val="Unix"/>
      </w:pPr>
      <w:r>
        <w:t xml:space="preserve">  contributor license agreements.  See the NOTICE file distributed with</w:t>
      </w:r>
    </w:p>
    <w:p w14:paraId="64C5A664" w14:textId="77777777" w:rsidR="00352E10" w:rsidRDefault="00352E10" w:rsidP="00D96B97">
      <w:pPr>
        <w:pStyle w:val="Unix"/>
      </w:pPr>
      <w:r>
        <w:t xml:space="preserve">  this work for additional information regarding copyright ownership.</w:t>
      </w:r>
    </w:p>
    <w:p w14:paraId="0D8D44C4" w14:textId="77777777" w:rsidR="00352E10" w:rsidRDefault="00352E10" w:rsidP="00D96B97">
      <w:pPr>
        <w:pStyle w:val="Unix"/>
      </w:pPr>
      <w:r>
        <w:t xml:space="preserve">  The ASF licenses this file to You under the Apache License, Version 2.0</w:t>
      </w:r>
    </w:p>
    <w:p w14:paraId="7F93BF08" w14:textId="77777777" w:rsidR="00352E10" w:rsidRDefault="00352E10" w:rsidP="00D96B97">
      <w:pPr>
        <w:pStyle w:val="Unix"/>
      </w:pPr>
      <w:r>
        <w:t xml:space="preserve">  (the "License"); you may not use this file except in compliance with</w:t>
      </w:r>
    </w:p>
    <w:p w14:paraId="6214A012" w14:textId="77777777" w:rsidR="00352E10" w:rsidRDefault="00352E10" w:rsidP="00D96B97">
      <w:pPr>
        <w:pStyle w:val="Unix"/>
      </w:pPr>
      <w:r>
        <w:t xml:space="preserve">  the License.  You may obtain a copy of the License at</w:t>
      </w:r>
    </w:p>
    <w:p w14:paraId="4C4DD0A5" w14:textId="77777777" w:rsidR="00352E10" w:rsidRDefault="00352E10" w:rsidP="00D96B97">
      <w:pPr>
        <w:pStyle w:val="Unix"/>
      </w:pPr>
    </w:p>
    <w:p w14:paraId="604A1851" w14:textId="77777777" w:rsidR="00352E10" w:rsidRDefault="00352E10" w:rsidP="00D96B97">
      <w:pPr>
        <w:pStyle w:val="Unix"/>
      </w:pPr>
      <w:r>
        <w:t xml:space="preserve">      http://www.apache.org/licenses/LICENSE-2.0</w:t>
      </w:r>
    </w:p>
    <w:p w14:paraId="1593B51E" w14:textId="77777777" w:rsidR="00352E10" w:rsidRDefault="00352E10" w:rsidP="00D96B97">
      <w:pPr>
        <w:pStyle w:val="Unix"/>
      </w:pPr>
    </w:p>
    <w:p w14:paraId="5E9803A2" w14:textId="77777777" w:rsidR="00352E10" w:rsidRDefault="00352E10" w:rsidP="00D96B97">
      <w:pPr>
        <w:pStyle w:val="Unix"/>
      </w:pPr>
      <w:r>
        <w:t xml:space="preserve">  Unless required by applicable law or agreed to in writing, software</w:t>
      </w:r>
    </w:p>
    <w:p w14:paraId="08D03F7D" w14:textId="77777777" w:rsidR="00352E10" w:rsidRDefault="00352E10" w:rsidP="00D96B97">
      <w:pPr>
        <w:pStyle w:val="Unix"/>
      </w:pPr>
      <w:r>
        <w:t xml:space="preserve">  distributed under the License is distributed on an "AS IS" BASIS,</w:t>
      </w:r>
    </w:p>
    <w:p w14:paraId="38204586" w14:textId="77777777" w:rsidR="00352E10" w:rsidRDefault="00352E10" w:rsidP="00D96B97">
      <w:pPr>
        <w:pStyle w:val="Unix"/>
      </w:pPr>
      <w:r>
        <w:t xml:space="preserve">  WITHOUT WARRANTIES OR CONDITIONS OF ANY KIND, either express or implied.</w:t>
      </w:r>
    </w:p>
    <w:p w14:paraId="4917F87A" w14:textId="77777777" w:rsidR="00352E10" w:rsidRDefault="00352E10" w:rsidP="00D96B97">
      <w:pPr>
        <w:pStyle w:val="Unix"/>
      </w:pPr>
      <w:r>
        <w:t xml:space="preserve">  See the License for the specific language governing permissions and</w:t>
      </w:r>
    </w:p>
    <w:p w14:paraId="37A42F25" w14:textId="77777777" w:rsidR="00352E10" w:rsidRDefault="00352E10" w:rsidP="00D96B97">
      <w:pPr>
        <w:pStyle w:val="Unix"/>
      </w:pPr>
      <w:r>
        <w:t xml:space="preserve">  limitations under the License.</w:t>
      </w:r>
    </w:p>
    <w:p w14:paraId="30B17B94" w14:textId="77777777" w:rsidR="00352E10" w:rsidRDefault="00352E10" w:rsidP="00D96B97">
      <w:pPr>
        <w:pStyle w:val="Unix"/>
      </w:pPr>
      <w:r>
        <w:t>--&gt;</w:t>
      </w:r>
    </w:p>
    <w:p w14:paraId="23DEAE24" w14:textId="77777777" w:rsidR="00352E10" w:rsidRDefault="00352E10" w:rsidP="00D96B97">
      <w:pPr>
        <w:pStyle w:val="Unix"/>
      </w:pPr>
      <w:r>
        <w:t>&lt;?xml-stylesheet type="text/xsl" href="configuration.xsl"?&gt;</w:t>
      </w:r>
    </w:p>
    <w:p w14:paraId="30CB5898" w14:textId="77777777" w:rsidR="00352E10" w:rsidRDefault="00352E10" w:rsidP="00D96B97">
      <w:pPr>
        <w:pStyle w:val="Unix"/>
      </w:pPr>
    </w:p>
    <w:p w14:paraId="04129DEF" w14:textId="77777777" w:rsidR="00352E10" w:rsidRDefault="00352E10" w:rsidP="00D96B97">
      <w:pPr>
        <w:pStyle w:val="Unix"/>
      </w:pPr>
      <w:r>
        <w:t>&lt;configuration&gt;</w:t>
      </w:r>
    </w:p>
    <w:p w14:paraId="59417DB7" w14:textId="77777777" w:rsidR="00352E10" w:rsidRDefault="00352E10" w:rsidP="00D96B97">
      <w:pPr>
        <w:pStyle w:val="Unix"/>
      </w:pPr>
      <w:r>
        <w:t xml:space="preserve">        &lt;property&gt;</w:t>
      </w:r>
    </w:p>
    <w:p w14:paraId="4080AF8B" w14:textId="77777777" w:rsidR="00352E10" w:rsidRDefault="00352E10" w:rsidP="00D96B97">
      <w:pPr>
        <w:pStyle w:val="Unix"/>
      </w:pPr>
      <w:r>
        <w:t xml:space="preserve">                &lt;name&gt;dfs.name.dir&lt;/name&gt;</w:t>
      </w:r>
    </w:p>
    <w:p w14:paraId="23DB4E13" w14:textId="77777777" w:rsidR="00352E10" w:rsidRDefault="00352E10" w:rsidP="00D96B97">
      <w:pPr>
        <w:pStyle w:val="Unix"/>
      </w:pPr>
      <w:r>
        <w:t xml:space="preserve">                &lt;value&gt;/data/1/dfs/nn,/data/2/dfs/nn&lt;/value&gt;</w:t>
      </w:r>
    </w:p>
    <w:p w14:paraId="2F4EFBEE" w14:textId="77777777" w:rsidR="00352E10" w:rsidRDefault="00352E10" w:rsidP="00D96B97">
      <w:pPr>
        <w:pStyle w:val="Unix"/>
      </w:pPr>
      <w:r>
        <w:t xml:space="preserve">        &lt;/property&gt;</w:t>
      </w:r>
    </w:p>
    <w:p w14:paraId="0423A8D0" w14:textId="77777777" w:rsidR="00352E10" w:rsidRDefault="00352E10" w:rsidP="00D96B97">
      <w:pPr>
        <w:pStyle w:val="Unix"/>
      </w:pPr>
      <w:r>
        <w:t xml:space="preserve">        &lt;property&gt;</w:t>
      </w:r>
    </w:p>
    <w:p w14:paraId="670FF4C0" w14:textId="77777777" w:rsidR="00352E10" w:rsidRDefault="00352E10" w:rsidP="00D96B97">
      <w:pPr>
        <w:pStyle w:val="Unix"/>
      </w:pPr>
      <w:r>
        <w:t xml:space="preserve">                &lt;name&gt;dfs.data.dir&lt;/name&gt;</w:t>
      </w:r>
    </w:p>
    <w:p w14:paraId="6A2D44A3" w14:textId="77777777" w:rsidR="00352E10" w:rsidRDefault="00352E10" w:rsidP="00D96B97">
      <w:pPr>
        <w:pStyle w:val="Unix"/>
      </w:pPr>
      <w:r>
        <w:t xml:space="preserve">                &lt;value&gt;/data/1/dfs/dn,/data/2/dfs/dn&lt;/value&gt;</w:t>
      </w:r>
    </w:p>
    <w:p w14:paraId="65AF07B7" w14:textId="77777777" w:rsidR="00352E10" w:rsidRDefault="00352E10" w:rsidP="00D96B97">
      <w:pPr>
        <w:pStyle w:val="Unix"/>
      </w:pPr>
      <w:r>
        <w:t xml:space="preserve">        &lt;/property&gt;</w:t>
      </w:r>
    </w:p>
    <w:p w14:paraId="06C7E3E8" w14:textId="77777777" w:rsidR="00352E10" w:rsidRDefault="00352E10" w:rsidP="00D96B97">
      <w:pPr>
        <w:pStyle w:val="Unix"/>
      </w:pPr>
      <w:r>
        <w:t xml:space="preserve">        &lt;property&gt;</w:t>
      </w:r>
    </w:p>
    <w:p w14:paraId="3D7EE863" w14:textId="77777777" w:rsidR="00352E10" w:rsidRDefault="00352E10" w:rsidP="00D96B97">
      <w:pPr>
        <w:pStyle w:val="Unix"/>
      </w:pPr>
      <w:r>
        <w:t xml:space="preserve">                &lt;name&gt;dfs.http.address&lt;/name&gt;</w:t>
      </w:r>
    </w:p>
    <w:p w14:paraId="48A60524" w14:textId="77777777" w:rsidR="00352E10" w:rsidRDefault="00352E10" w:rsidP="00D96B97">
      <w:pPr>
        <w:pStyle w:val="Unix"/>
      </w:pPr>
      <w:r>
        <w:t xml:space="preserve">                &lt;value&gt;h05-nn01:50070&lt;/value&gt;</w:t>
      </w:r>
    </w:p>
    <w:p w14:paraId="2420147D" w14:textId="77777777" w:rsidR="00352E10" w:rsidRDefault="00352E10" w:rsidP="00D96B97">
      <w:pPr>
        <w:pStyle w:val="Unix"/>
      </w:pPr>
      <w:r>
        <w:t xml:space="preserve">        &lt;/property&gt;</w:t>
      </w:r>
    </w:p>
    <w:p w14:paraId="7DBED427" w14:textId="77777777" w:rsidR="00352E10" w:rsidRDefault="00352E10" w:rsidP="00D96B97">
      <w:pPr>
        <w:pStyle w:val="Unix"/>
      </w:pPr>
      <w:r>
        <w:t>&lt;/configuration&gt;</w:t>
      </w:r>
    </w:p>
    <w:p w14:paraId="1CDDC6B8" w14:textId="77777777" w:rsidR="00352E10" w:rsidRDefault="00352E10" w:rsidP="00D96B97">
      <w:pPr>
        <w:pStyle w:val="Unix"/>
      </w:pPr>
      <w:r>
        <w:t>[dopa@h05-nn01 conf]$</w:t>
      </w:r>
    </w:p>
    <w:p w14:paraId="031D3FB6" w14:textId="77777777" w:rsidR="00352E10" w:rsidRDefault="00352E10" w:rsidP="000E5536">
      <w:pPr>
        <w:pStyle w:val="BodyText2"/>
      </w:pPr>
      <w:r>
        <w:t>There appear to be a number of environment files on the Hadoop test cluster (HTC):</w:t>
      </w:r>
    </w:p>
    <w:p w14:paraId="1421EBCE" w14:textId="77777777" w:rsidR="00352E10" w:rsidRPr="004771A2" w:rsidRDefault="00352E10" w:rsidP="00D96B97">
      <w:pPr>
        <w:pStyle w:val="Unix"/>
      </w:pPr>
      <w:r w:rsidRPr="004771A2">
        <w:t>[dopa@h05-nn01 ~]$ find / -name hadoop-env.sh 2&gt;/dev/null</w:t>
      </w:r>
    </w:p>
    <w:p w14:paraId="74600AA3" w14:textId="77777777" w:rsidR="00352E10" w:rsidRPr="004771A2" w:rsidRDefault="00352E10" w:rsidP="00D96B97">
      <w:pPr>
        <w:pStyle w:val="Unix"/>
      </w:pPr>
      <w:r w:rsidRPr="004771A2">
        <w:t>/etc/hadoop/conf.empty/hadoop-env.sh</w:t>
      </w:r>
    </w:p>
    <w:p w14:paraId="23850707" w14:textId="77777777" w:rsidR="00352E10" w:rsidRPr="004771A2" w:rsidRDefault="00352E10" w:rsidP="00D96B97">
      <w:pPr>
        <w:pStyle w:val="Unix"/>
      </w:pPr>
      <w:r w:rsidRPr="004771A2">
        <w:t>/etc/hadoop/conf.monial_cluster/hadoop-env.sh</w:t>
      </w:r>
    </w:p>
    <w:p w14:paraId="416B5C1A" w14:textId="77777777" w:rsidR="00352E10" w:rsidRPr="004771A2" w:rsidRDefault="00352E10" w:rsidP="00D96B97">
      <w:pPr>
        <w:pStyle w:val="Unix"/>
      </w:pPr>
      <w:r w:rsidRPr="004771A2">
        <w:t>/home/doc/hadoop-env.sh</w:t>
      </w:r>
    </w:p>
    <w:p w14:paraId="4EB93300" w14:textId="77777777" w:rsidR="00352E10" w:rsidRDefault="00352E10" w:rsidP="00D96B97">
      <w:pPr>
        <w:pStyle w:val="Unix"/>
      </w:pPr>
      <w:r w:rsidRPr="004771A2">
        <w:t>/usr/lib/hadoop-0.20-mapreduce/example-</w:t>
      </w:r>
      <w:r>
        <w:t>confs/conf.secure/hadoop-env.sh</w:t>
      </w:r>
    </w:p>
    <w:p w14:paraId="31E673DF" w14:textId="77777777" w:rsidR="00352E10" w:rsidRDefault="00352E10" w:rsidP="000E5536">
      <w:pPr>
        <w:pStyle w:val="BodyText2"/>
      </w:pPr>
      <w:r>
        <w:t>Not sure which one to use?</w:t>
      </w:r>
    </w:p>
    <w:p w14:paraId="70F808ED" w14:textId="77777777" w:rsidR="00352E10" w:rsidRDefault="00352E10" w:rsidP="000E5536">
      <w:pPr>
        <w:pStyle w:val="BodyText2"/>
      </w:pPr>
      <w:r>
        <w:t>There are also a number of Hadoop folders:</w:t>
      </w:r>
    </w:p>
    <w:p w14:paraId="767B60E8" w14:textId="77777777" w:rsidR="00352E10" w:rsidRDefault="00352E10" w:rsidP="00D96B97">
      <w:pPr>
        <w:pStyle w:val="Unix"/>
      </w:pPr>
      <w:r>
        <w:lastRenderedPageBreak/>
        <w:t>[dopa@h05-nn01 home]$ find / -name hadoop 2&gt;/dev/null</w:t>
      </w:r>
    </w:p>
    <w:p w14:paraId="7641AB60" w14:textId="77777777" w:rsidR="00352E10" w:rsidRDefault="00352E10" w:rsidP="00D96B97">
      <w:pPr>
        <w:pStyle w:val="Unix"/>
      </w:pPr>
      <w:r>
        <w:t>/etc/default/hadoop</w:t>
      </w:r>
    </w:p>
    <w:p w14:paraId="50586EE5" w14:textId="77777777" w:rsidR="00352E10" w:rsidRDefault="00352E10" w:rsidP="00D96B97">
      <w:pPr>
        <w:pStyle w:val="Unix"/>
      </w:pPr>
      <w:r>
        <w:t>/etc/hadoop</w:t>
      </w:r>
    </w:p>
    <w:p w14:paraId="6BA32C1E" w14:textId="77777777" w:rsidR="00352E10" w:rsidRDefault="00352E10" w:rsidP="00D96B97">
      <w:pPr>
        <w:pStyle w:val="Unix"/>
      </w:pPr>
      <w:r>
        <w:t>/usr/bin/hadoop</w:t>
      </w:r>
    </w:p>
    <w:p w14:paraId="6DE06E6F" w14:textId="77777777" w:rsidR="00352E10" w:rsidRDefault="00352E10" w:rsidP="00D96B97">
      <w:pPr>
        <w:pStyle w:val="Unix"/>
      </w:pPr>
      <w:r>
        <w:t>/usr/lib/hadoop-0.20-mapreduce/bin/hadoop</w:t>
      </w:r>
    </w:p>
    <w:p w14:paraId="55F99C1F" w14:textId="77777777" w:rsidR="00352E10" w:rsidRDefault="00352E10" w:rsidP="00D96B97">
      <w:pPr>
        <w:pStyle w:val="Unix"/>
      </w:pPr>
      <w:r>
        <w:t>/usr/lib/hadoop-0.20-mapreduce/include/hadoop</w:t>
      </w:r>
    </w:p>
    <w:p w14:paraId="63E73E95" w14:textId="77777777" w:rsidR="00352E10" w:rsidRDefault="00352E10" w:rsidP="00D96B97">
      <w:pPr>
        <w:pStyle w:val="Unix"/>
      </w:pPr>
      <w:r>
        <w:t>/usr/lib/hadoop</w:t>
      </w:r>
    </w:p>
    <w:p w14:paraId="3958B47E" w14:textId="77777777" w:rsidR="00352E10" w:rsidRDefault="00352E10" w:rsidP="00D96B97">
      <w:pPr>
        <w:pStyle w:val="Unix"/>
      </w:pPr>
      <w:r>
        <w:t>/usr/lib/hadoop/bin/hadoop</w:t>
      </w:r>
    </w:p>
    <w:p w14:paraId="1B1121DD" w14:textId="77777777" w:rsidR="00352E10" w:rsidRDefault="00352E10" w:rsidP="00D96B97">
      <w:pPr>
        <w:pStyle w:val="Unix"/>
      </w:pPr>
      <w:r>
        <w:t>/usr/lib/hadoop/etc/hadoop</w:t>
      </w:r>
    </w:p>
    <w:p w14:paraId="7B4CD7D3" w14:textId="77777777" w:rsidR="00352E10" w:rsidRDefault="00352E10" w:rsidP="000E5536">
      <w:pPr>
        <w:pStyle w:val="BodyText2"/>
      </w:pPr>
      <w:r>
        <w:t>/usr/bin/hadoop seems to be the right one, so if you navigate to that folder and type hadoop you get the command help:</w:t>
      </w:r>
    </w:p>
    <w:p w14:paraId="4E00B0DD" w14:textId="77777777" w:rsidR="00352E10" w:rsidRDefault="00352E10" w:rsidP="00D96B97">
      <w:pPr>
        <w:pStyle w:val="Unix"/>
      </w:pPr>
      <w:r>
        <w:t>[dopa@h05-nn01 /]$ cd usr/bin/</w:t>
      </w:r>
    </w:p>
    <w:p w14:paraId="0B8DE7D4" w14:textId="77777777" w:rsidR="00352E10" w:rsidRDefault="00352E10" w:rsidP="00D96B97">
      <w:pPr>
        <w:pStyle w:val="Unix"/>
      </w:pPr>
      <w:r>
        <w:t>[dopa@h05-nn01 bin]$ hadoop</w:t>
      </w:r>
    </w:p>
    <w:p w14:paraId="5E0365D0" w14:textId="77777777" w:rsidR="00352E10" w:rsidRDefault="00352E10" w:rsidP="00D96B97">
      <w:pPr>
        <w:pStyle w:val="Unix"/>
      </w:pPr>
      <w:r>
        <w:t>Usage: hadoop [--config confdir] COMMAND</w:t>
      </w:r>
    </w:p>
    <w:p w14:paraId="4365C670" w14:textId="77777777" w:rsidR="00352E10" w:rsidRDefault="00352E10" w:rsidP="00D96B97">
      <w:pPr>
        <w:pStyle w:val="Unix"/>
      </w:pPr>
      <w:r>
        <w:t xml:space="preserve">       where COMMAND is one of:</w:t>
      </w:r>
    </w:p>
    <w:p w14:paraId="327A836A" w14:textId="77777777" w:rsidR="00352E10" w:rsidRDefault="00352E10" w:rsidP="00D96B97">
      <w:pPr>
        <w:pStyle w:val="Unix"/>
      </w:pPr>
      <w:r>
        <w:t xml:space="preserve">  fs                   run a generic filesystem user client</w:t>
      </w:r>
    </w:p>
    <w:p w14:paraId="21105359" w14:textId="77777777" w:rsidR="00352E10" w:rsidRDefault="00352E10" w:rsidP="00D96B97">
      <w:pPr>
        <w:pStyle w:val="Unix"/>
      </w:pPr>
      <w:r>
        <w:t xml:space="preserve">  version              print the version</w:t>
      </w:r>
    </w:p>
    <w:p w14:paraId="0A5A4F02" w14:textId="77777777" w:rsidR="00352E10" w:rsidRDefault="00352E10" w:rsidP="00D96B97">
      <w:pPr>
        <w:pStyle w:val="Unix"/>
      </w:pPr>
      <w:r>
        <w:t xml:space="preserve">  jar &lt;jar&gt;            run a jar file</w:t>
      </w:r>
    </w:p>
    <w:p w14:paraId="4595B2C1" w14:textId="77777777" w:rsidR="00352E10" w:rsidRDefault="00352E10" w:rsidP="00D96B97">
      <w:pPr>
        <w:pStyle w:val="Unix"/>
      </w:pPr>
      <w:r>
        <w:t xml:space="preserve">  distcp &lt;srcurl&gt; &lt;desturl&gt; copy file or directories recursively</w:t>
      </w:r>
    </w:p>
    <w:p w14:paraId="1AF76457" w14:textId="77777777" w:rsidR="00352E10" w:rsidRDefault="00352E10" w:rsidP="00D96B97">
      <w:pPr>
        <w:pStyle w:val="Unix"/>
      </w:pPr>
      <w:r>
        <w:t xml:space="preserve">  archive -archiveName NAME -p &lt;parent path&gt; &lt;src&gt;* &lt;dest&gt; create a hadoop archive</w:t>
      </w:r>
    </w:p>
    <w:p w14:paraId="1FD1295C" w14:textId="77777777" w:rsidR="00352E10" w:rsidRDefault="00352E10" w:rsidP="00D96B97">
      <w:pPr>
        <w:pStyle w:val="Unix"/>
      </w:pPr>
      <w:r>
        <w:t xml:space="preserve">  classpath            prints the class path needed to get the</w:t>
      </w:r>
    </w:p>
    <w:p w14:paraId="362C7A66" w14:textId="77777777" w:rsidR="00352E10" w:rsidRDefault="00352E10" w:rsidP="00D96B97">
      <w:pPr>
        <w:pStyle w:val="Unix"/>
      </w:pPr>
      <w:r>
        <w:t xml:space="preserve">                       Hadoop jar and the required libraries</w:t>
      </w:r>
    </w:p>
    <w:p w14:paraId="63607BEF" w14:textId="77777777" w:rsidR="00352E10" w:rsidRDefault="00352E10" w:rsidP="00D96B97">
      <w:pPr>
        <w:pStyle w:val="Unix"/>
      </w:pPr>
      <w:r>
        <w:t xml:space="preserve">  daemonlog            get/set the log level for each daemon</w:t>
      </w:r>
    </w:p>
    <w:p w14:paraId="077F7AB6" w14:textId="77777777" w:rsidR="00352E10" w:rsidRDefault="00352E10" w:rsidP="00D96B97">
      <w:pPr>
        <w:pStyle w:val="Unix"/>
      </w:pPr>
      <w:r>
        <w:t xml:space="preserve"> or</w:t>
      </w:r>
    </w:p>
    <w:p w14:paraId="40934766" w14:textId="77777777" w:rsidR="00352E10" w:rsidRDefault="00352E10" w:rsidP="00D96B97">
      <w:pPr>
        <w:pStyle w:val="Unix"/>
      </w:pPr>
      <w:r>
        <w:t xml:space="preserve">  CLASSNAME            run the class named CLASSNAME</w:t>
      </w:r>
    </w:p>
    <w:p w14:paraId="6D26DF21" w14:textId="77777777" w:rsidR="00352E10" w:rsidRDefault="00352E10" w:rsidP="00D96B97">
      <w:pPr>
        <w:pStyle w:val="Unix"/>
      </w:pPr>
    </w:p>
    <w:p w14:paraId="074AF558" w14:textId="77777777" w:rsidR="00352E10" w:rsidRDefault="00352E10" w:rsidP="00D96B97">
      <w:pPr>
        <w:pStyle w:val="Unix"/>
      </w:pPr>
      <w:r>
        <w:t>Most commands print help when invoked w/o parameters.</w:t>
      </w:r>
    </w:p>
    <w:p w14:paraId="61B2EA4A" w14:textId="77777777" w:rsidR="00352E10" w:rsidRDefault="00352E10" w:rsidP="00D96B97">
      <w:pPr>
        <w:pStyle w:val="Unix"/>
      </w:pPr>
      <w:r>
        <w:t>[dopa@h05-nn01 bin]$</w:t>
      </w:r>
    </w:p>
    <w:p w14:paraId="27D2F100" w14:textId="77777777" w:rsidR="00352E10" w:rsidRPr="004771A2" w:rsidRDefault="00352E10" w:rsidP="000E5536">
      <w:pPr>
        <w:pStyle w:val="BodyText2"/>
      </w:pPr>
      <w:r>
        <w:t>This usr/lib/hadoop is the default setup folder? This looks like the source files.</w:t>
      </w:r>
    </w:p>
    <w:p w14:paraId="627457DA" w14:textId="77777777" w:rsidR="00352E10" w:rsidRDefault="00352E10" w:rsidP="000E5536">
      <w:pPr>
        <w:pStyle w:val="Heading5"/>
      </w:pPr>
      <w:r>
        <w:t>Full Cluster Configuration</w:t>
      </w:r>
    </w:p>
    <w:p w14:paraId="245B31A5" w14:textId="39516373" w:rsidR="00352E10" w:rsidRDefault="00352E10" w:rsidP="000E5536">
      <w:pPr>
        <w:pStyle w:val="BodyText2"/>
      </w:pPr>
      <w:r>
        <w:t xml:space="preserve">Cluster is in a dedicated subnet and installed from </w:t>
      </w:r>
      <w:r w:rsidRPr="00A9396F">
        <w:t>CDH v. 4.4.0.1</w:t>
      </w:r>
      <w:r>
        <w:t>.</w:t>
      </w:r>
      <w:r w:rsidR="006B34F7">
        <w:t xml:space="preserve"> CDH v.5.1.2 on 15/9/2014 (from Lars Francke).</w:t>
      </w:r>
      <w:r w:rsidR="009E3EF4">
        <w:t xml:space="preserve"> In early June 2016 the cluster was reinstalled and updated to the new version of CDH 5.7</w:t>
      </w:r>
    </w:p>
    <w:p w14:paraId="598C4C8C" w14:textId="77777777" w:rsidR="00352E10" w:rsidRDefault="00352E10" w:rsidP="000E5536">
      <w:pPr>
        <w:pStyle w:val="Heading6"/>
      </w:pPr>
      <w:r>
        <w:t>NameNode</w:t>
      </w:r>
    </w:p>
    <w:p w14:paraId="76618D3E" w14:textId="77777777" w:rsidR="00352E10" w:rsidRDefault="00352E10" w:rsidP="000E5536">
      <w:pPr>
        <w:pStyle w:val="BodyText2"/>
      </w:pPr>
      <w:r>
        <w:t>DL380 G8 - 64 RAM - 2Tb - 2 CPU x 2 cores (Intel(R) Xeon(R) CPU E5-2603 0 @ 1.80GHz)</w:t>
      </w:r>
    </w:p>
    <w:p w14:paraId="1774836E" w14:textId="77777777" w:rsidR="0047138D" w:rsidRDefault="0047138D" w:rsidP="00D96B97">
      <w:pPr>
        <w:pStyle w:val="Unix"/>
      </w:pPr>
      <w:r>
        <w:t>[root@hadoop-h05 dopa]# ls -la</w:t>
      </w:r>
    </w:p>
    <w:p w14:paraId="6BE2C8D5" w14:textId="77777777" w:rsidR="0047138D" w:rsidRDefault="0047138D" w:rsidP="00D96B97">
      <w:pPr>
        <w:pStyle w:val="Unix"/>
      </w:pPr>
      <w:r>
        <w:t>total 316</w:t>
      </w:r>
    </w:p>
    <w:p w14:paraId="763F8438" w14:textId="77777777" w:rsidR="0047138D" w:rsidRDefault="0047138D" w:rsidP="00D96B97">
      <w:pPr>
        <w:pStyle w:val="Unix"/>
      </w:pPr>
      <w:r>
        <w:t>drwxr-xr-x   7 root     root    4096 Apr  5  2013 .</w:t>
      </w:r>
    </w:p>
    <w:p w14:paraId="7DC04775" w14:textId="77777777" w:rsidR="0047138D" w:rsidRDefault="0047138D" w:rsidP="00D96B97">
      <w:pPr>
        <w:pStyle w:val="Unix"/>
      </w:pPr>
      <w:r>
        <w:t>dr-xr-xr-x. 29 root     root    4096 Oct 25 12:28 ..</w:t>
      </w:r>
    </w:p>
    <w:p w14:paraId="54826217" w14:textId="77777777" w:rsidR="0047138D" w:rsidRDefault="0047138D" w:rsidP="00D96B97">
      <w:pPr>
        <w:pStyle w:val="Unix"/>
      </w:pPr>
      <w:r>
        <w:t>drwxr-xr-x   4 90017271 root    4096 Sep 20  2011 DOPA</w:t>
      </w:r>
    </w:p>
    <w:p w14:paraId="28F9FFAC" w14:textId="77777777" w:rsidR="0047138D" w:rsidRDefault="0047138D" w:rsidP="00D96B97">
      <w:pPr>
        <w:pStyle w:val="Unix"/>
      </w:pPr>
      <w:r>
        <w:t>drwxr-xr-x   2 90023759 root  286720 Apr  8  2013 GBIFSpeciesFiles</w:t>
      </w:r>
    </w:p>
    <w:p w14:paraId="19D231DE" w14:textId="77777777" w:rsidR="0047138D" w:rsidRDefault="0047138D" w:rsidP="00D96B97">
      <w:pPr>
        <w:pStyle w:val="Unix"/>
      </w:pPr>
      <w:r>
        <w:t>drwx------   2 root     root   16384 Sep  5  2011 lost+found</w:t>
      </w:r>
    </w:p>
    <w:p w14:paraId="2FCFD6F5" w14:textId="77777777" w:rsidR="0047138D" w:rsidRDefault="0047138D" w:rsidP="00D96B97">
      <w:pPr>
        <w:pStyle w:val="Unix"/>
      </w:pPr>
      <w:r>
        <w:t>drwxr-xr-x   6 root     root    4096 Jan  4  2012 MODIS</w:t>
      </w:r>
    </w:p>
    <w:p w14:paraId="53764F84" w14:textId="77777777" w:rsidR="0047138D" w:rsidRDefault="0047138D" w:rsidP="00D96B97">
      <w:pPr>
        <w:pStyle w:val="Unix"/>
      </w:pPr>
      <w:r>
        <w:t>drwxr-xr-x   3   982730 22801   4096 May  7 15:08 palumil</w:t>
      </w:r>
    </w:p>
    <w:p w14:paraId="7CD564F9" w14:textId="77777777" w:rsidR="00542A07" w:rsidRDefault="00542A07" w:rsidP="000E5536">
      <w:pPr>
        <w:pStyle w:val="BodyText2"/>
      </w:pPr>
      <w:r>
        <w:t>Renamed to hadoop-m1 on 15/10/14.</w:t>
      </w:r>
    </w:p>
    <w:p w14:paraId="218FA57C" w14:textId="77777777" w:rsidR="00352E10" w:rsidRDefault="00352E10" w:rsidP="000E5536">
      <w:pPr>
        <w:pStyle w:val="Heading6"/>
      </w:pPr>
      <w:r>
        <w:t>DataNodes</w:t>
      </w:r>
      <w:r>
        <w:tab/>
      </w:r>
      <w:r>
        <w:tab/>
      </w:r>
      <w:r>
        <w:tab/>
      </w:r>
    </w:p>
    <w:p w14:paraId="1ECC57CC" w14:textId="77777777" w:rsidR="00352E10" w:rsidRDefault="00352E10" w:rsidP="000E5536">
      <w:pPr>
        <w:pStyle w:val="BodyText2"/>
      </w:pPr>
      <w:r>
        <w:t>7 x DL380 G8 - 64 RAM - 12Tb - 2 CPU x 6 cores (Intel(R) Xeon(R) CPU E5-2620 0 @ 2.00GHz)</w:t>
      </w:r>
    </w:p>
    <w:p w14:paraId="2050E71B" w14:textId="77777777" w:rsidR="00F84C24" w:rsidRDefault="00F84C24" w:rsidP="000E5536">
      <w:pPr>
        <w:pStyle w:val="Heading6"/>
      </w:pPr>
      <w:r>
        <w:t>Client Node</w:t>
      </w:r>
    </w:p>
    <w:p w14:paraId="5ABEC0E9" w14:textId="77777777" w:rsidR="00F84C24" w:rsidRDefault="00F84C24" w:rsidP="000E5536">
      <w:pPr>
        <w:pStyle w:val="BodyText2"/>
      </w:pPr>
      <w:r>
        <w:t xml:space="preserve">The client node is for Hadoop users to </w:t>
      </w:r>
      <w:r w:rsidRPr="00F84C24">
        <w:t>develop and submit their job to the cluster through this client</w:t>
      </w:r>
      <w:r>
        <w:t>.</w:t>
      </w:r>
    </w:p>
    <w:p w14:paraId="62FB9D22" w14:textId="77777777" w:rsidR="00F84C24" w:rsidRDefault="00560ADC" w:rsidP="000E5536">
      <w:pPr>
        <w:pStyle w:val="BodyText2"/>
      </w:pPr>
      <w:r>
        <w:t>hadoop-sn (139.191.147.220)</w:t>
      </w:r>
      <w:r w:rsidR="00D94FD0">
        <w:t xml:space="preserve">  dopa  d33pth0rt</w:t>
      </w:r>
    </w:p>
    <w:p w14:paraId="69C8102B" w14:textId="05F3C635" w:rsidR="00265A37" w:rsidRPr="00F84C24" w:rsidRDefault="00265A37" w:rsidP="000E5536">
      <w:pPr>
        <w:pStyle w:val="BodyText2"/>
      </w:pPr>
      <w:r>
        <w:t xml:space="preserve">Moved to hadoop-m2 </w:t>
      </w:r>
      <w:r w:rsidR="008566AD">
        <w:t>(</w:t>
      </w:r>
      <w:r w:rsidR="008566AD">
        <w:rPr>
          <w:color w:val="222222"/>
          <w:shd w:val="clear" w:color="auto" w:fill="FFFFFF"/>
        </w:rPr>
        <w:t>139.191.147.222</w:t>
      </w:r>
      <w:r w:rsidR="008566AD">
        <w:t xml:space="preserve">) </w:t>
      </w:r>
      <w:r>
        <w:t>on 15/10/14.</w:t>
      </w:r>
      <w:r w:rsidR="008566AD">
        <w:t xml:space="preserve"> </w:t>
      </w:r>
    </w:p>
    <w:p w14:paraId="3B213443" w14:textId="77777777" w:rsidR="00352E10" w:rsidRDefault="00352E10" w:rsidP="000E5536">
      <w:pPr>
        <w:pStyle w:val="Heading6"/>
      </w:pPr>
      <w:r>
        <w:t>Services</w:t>
      </w:r>
    </w:p>
    <w:p w14:paraId="03DEC4BC" w14:textId="77777777" w:rsidR="00352E10" w:rsidRPr="003A68E4" w:rsidRDefault="00352E10" w:rsidP="000E5536">
      <w:pPr>
        <w:pStyle w:val="BodyText2"/>
      </w:pPr>
      <w:r>
        <w:t>The cluster has 4 running services:</w:t>
      </w:r>
    </w:p>
    <w:p w14:paraId="142E2456" w14:textId="77777777" w:rsidR="00352E10" w:rsidRDefault="00352E10" w:rsidP="000E5536">
      <w:pPr>
        <w:pStyle w:val="ListBullet"/>
      </w:pPr>
      <w:r>
        <w:t xml:space="preserve">hdfs </w:t>
      </w:r>
      <w:r>
        <w:tab/>
      </w:r>
      <w:r>
        <w:tab/>
        <w:t>v. 2.0.0-cdh4.4.0</w:t>
      </w:r>
    </w:p>
    <w:p w14:paraId="4934A805" w14:textId="77777777" w:rsidR="00352E10" w:rsidRDefault="00352E10" w:rsidP="000E5536">
      <w:pPr>
        <w:pStyle w:val="ListBullet"/>
      </w:pPr>
      <w:r>
        <w:t xml:space="preserve">mapreduce </w:t>
      </w:r>
      <w:r>
        <w:tab/>
        <w:t>v.2.0.0-mr1-cdh4.4.0</w:t>
      </w:r>
    </w:p>
    <w:p w14:paraId="041EAB2D" w14:textId="77777777" w:rsidR="00352E10" w:rsidRDefault="00352E10" w:rsidP="000E5536">
      <w:pPr>
        <w:pStyle w:val="ListBullet"/>
      </w:pPr>
      <w:r>
        <w:t xml:space="preserve">hbase </w:t>
      </w:r>
      <w:r>
        <w:tab/>
        <w:t>v.0.94.6-cdh4.4.0</w:t>
      </w:r>
    </w:p>
    <w:p w14:paraId="27998B48" w14:textId="77777777" w:rsidR="00352E10" w:rsidRPr="003A68E4" w:rsidRDefault="00352E10" w:rsidP="000E5536">
      <w:pPr>
        <w:pStyle w:val="ListBullet"/>
      </w:pPr>
      <w:r>
        <w:lastRenderedPageBreak/>
        <w:t>zookeeper</w:t>
      </w:r>
    </w:p>
    <w:p w14:paraId="488109E5" w14:textId="77777777" w:rsidR="00EC6757" w:rsidRDefault="00EC6757" w:rsidP="000E5536">
      <w:pPr>
        <w:pStyle w:val="Heading6"/>
      </w:pPr>
      <w:r>
        <w:t>Testing</w:t>
      </w:r>
    </w:p>
    <w:p w14:paraId="19656DA3" w14:textId="77777777" w:rsidR="00EC6757" w:rsidRDefault="00EC6757" w:rsidP="000E5536">
      <w:pPr>
        <w:pStyle w:val="BodyText2"/>
      </w:pPr>
      <w:r>
        <w:t xml:space="preserve">Testing HDFS </w:t>
      </w:r>
      <w:r w:rsidR="00EA6359">
        <w:t>file loading:</w:t>
      </w:r>
    </w:p>
    <w:p w14:paraId="632BB8B7" w14:textId="77777777" w:rsidR="009F3718" w:rsidRDefault="009F3718" w:rsidP="00D96B97">
      <w:pPr>
        <w:pStyle w:val="Unix"/>
      </w:pPr>
      <w:r>
        <w:t>[dopa@hadoop-sn ~]$ hadoop fs -put data/17975</w:t>
      </w:r>
    </w:p>
    <w:p w14:paraId="1F5A2EA8" w14:textId="77777777" w:rsidR="009F3718" w:rsidRDefault="009F3718" w:rsidP="00D96B97">
      <w:pPr>
        <w:pStyle w:val="Unix"/>
      </w:pPr>
      <w:r>
        <w:t>[dopa@hadoop-sn ~]$ hadoop fs -ls</w:t>
      </w:r>
    </w:p>
    <w:p w14:paraId="61BCA544" w14:textId="77777777" w:rsidR="009F3718" w:rsidRDefault="009F3718" w:rsidP="00D96B97">
      <w:pPr>
        <w:pStyle w:val="Unix"/>
      </w:pPr>
      <w:r>
        <w:t>Found 5 items</w:t>
      </w:r>
    </w:p>
    <w:p w14:paraId="1D1D116C" w14:textId="77777777" w:rsidR="009F3718" w:rsidRDefault="009F3718" w:rsidP="00D96B97">
      <w:pPr>
        <w:pStyle w:val="Unix"/>
      </w:pPr>
      <w:r>
        <w:t>drwx------   - dopa supergroup          0 2013-11-13 01:00 .Trash</w:t>
      </w:r>
    </w:p>
    <w:p w14:paraId="7F322F67" w14:textId="77777777" w:rsidR="009F3718" w:rsidRDefault="009F3718" w:rsidP="00D96B97">
      <w:pPr>
        <w:pStyle w:val="Unix"/>
      </w:pPr>
      <w:r>
        <w:t>drwx------   - dopa supergroup          0 2013-10-23 14:45 .staging</w:t>
      </w:r>
    </w:p>
    <w:p w14:paraId="43517416" w14:textId="77777777" w:rsidR="009F3718" w:rsidRDefault="009F3718" w:rsidP="00D96B97">
      <w:pPr>
        <w:pStyle w:val="Unix"/>
      </w:pPr>
      <w:r>
        <w:t>-rw-r--r--   3 dopa supergroup    2925259 2014-03-21 10:55 17975</w:t>
      </w:r>
    </w:p>
    <w:p w14:paraId="26DF3899" w14:textId="77777777" w:rsidR="009F3718" w:rsidRDefault="009F3718" w:rsidP="00D96B97">
      <w:pPr>
        <w:pStyle w:val="Unix"/>
      </w:pPr>
      <w:r>
        <w:t>drwxr-xr-x   - dopa supergroup          0 2013-11-11 16:05 input</w:t>
      </w:r>
    </w:p>
    <w:p w14:paraId="5C8B1FCB" w14:textId="77777777" w:rsidR="009F3718" w:rsidRDefault="009F3718" w:rsidP="00D96B97">
      <w:pPr>
        <w:pStyle w:val="Unix"/>
      </w:pPr>
      <w:r>
        <w:t>drwxr-xr-x   - dopa supergroup          0 2013-10-23 14:45 output</w:t>
      </w:r>
    </w:p>
    <w:p w14:paraId="604FA342" w14:textId="77777777" w:rsidR="009F3718" w:rsidRDefault="009F3718" w:rsidP="00D96B97">
      <w:pPr>
        <w:pStyle w:val="Unix"/>
      </w:pPr>
      <w:r>
        <w:t>[dopa@hadoop-sn ~]$</w:t>
      </w:r>
    </w:p>
    <w:p w14:paraId="6A37061F" w14:textId="77777777" w:rsidR="009F3718" w:rsidRDefault="00EA6359" w:rsidP="000E5536">
      <w:pPr>
        <w:pStyle w:val="BodyText2"/>
      </w:pPr>
      <w:r>
        <w:t>Testing map reduce:</w:t>
      </w:r>
    </w:p>
    <w:p w14:paraId="5BF2C9B9" w14:textId="77777777" w:rsidR="00EA6359" w:rsidRDefault="00EA6359" w:rsidP="00D96B97">
      <w:pPr>
        <w:pStyle w:val="Unix"/>
      </w:pPr>
      <w:r>
        <w:t>[dopa@hadoop-sn ~]$ mkdir gutenberg</w:t>
      </w:r>
    </w:p>
    <w:p w14:paraId="0C319EB8" w14:textId="77777777" w:rsidR="00EA6359" w:rsidRDefault="00EA6359" w:rsidP="00D96B97">
      <w:pPr>
        <w:pStyle w:val="Unix"/>
      </w:pPr>
      <w:r>
        <w:t>[dopa@hadoop-sn ~]$ cd gutenberg/</w:t>
      </w:r>
    </w:p>
    <w:p w14:paraId="66A2AA85" w14:textId="77777777" w:rsidR="00EA6359" w:rsidRDefault="00EA6359" w:rsidP="00D96B97">
      <w:pPr>
        <w:pStyle w:val="Unix"/>
      </w:pPr>
      <w:r>
        <w:t xml:space="preserve">[dopa@hadoop-sn gutenberg]$ wget -O pg20417.txt </w:t>
      </w:r>
      <w:hyperlink r:id="rId845" w:history="1">
        <w:r w:rsidRPr="008913AD">
          <w:rPr>
            <w:rStyle w:val="Hyperlink"/>
          </w:rPr>
          <w:t>http://www.gutenberg.org/etext/20417</w:t>
        </w:r>
      </w:hyperlink>
    </w:p>
    <w:p w14:paraId="09749A92" w14:textId="77777777" w:rsidR="00EA6359" w:rsidRDefault="00EA6359" w:rsidP="00D96B97">
      <w:pPr>
        <w:pStyle w:val="Unix"/>
      </w:pPr>
      <w:r>
        <w:t>..</w:t>
      </w:r>
    </w:p>
    <w:p w14:paraId="595A75E1" w14:textId="77777777" w:rsidR="00EA6359" w:rsidRDefault="00EA6359" w:rsidP="00D96B97">
      <w:pPr>
        <w:pStyle w:val="Unix"/>
      </w:pPr>
      <w:r>
        <w:t>[dopa@hadoop-sn gutenberg]$ ls</w:t>
      </w:r>
    </w:p>
    <w:p w14:paraId="7E692455" w14:textId="77777777" w:rsidR="00EA6359" w:rsidRDefault="00EA6359" w:rsidP="00D96B97">
      <w:pPr>
        <w:pStyle w:val="Unix"/>
      </w:pPr>
      <w:r>
        <w:t>pg20417.txt  pg4300.txt  pg5000.txt</w:t>
      </w:r>
    </w:p>
    <w:p w14:paraId="22A3CACA" w14:textId="77777777" w:rsidR="00EA6359" w:rsidRDefault="00EA6359" w:rsidP="00D96B97">
      <w:pPr>
        <w:pStyle w:val="Unix"/>
      </w:pPr>
      <w:r>
        <w:t>[dopa@hadoop-sn ~]$ hadoop fs -mkdir gutenberg</w:t>
      </w:r>
    </w:p>
    <w:p w14:paraId="00A76F3E" w14:textId="77777777" w:rsidR="00EA6359" w:rsidRDefault="00EA6359" w:rsidP="00D96B97">
      <w:pPr>
        <w:pStyle w:val="Unix"/>
      </w:pPr>
      <w:r>
        <w:t>[dopa@hadoop-sn ~]$ hadoop fs -put gutenberg/* gutenberg/</w:t>
      </w:r>
    </w:p>
    <w:p w14:paraId="3263586B" w14:textId="77777777" w:rsidR="00EA6359" w:rsidRDefault="00EA6359" w:rsidP="00D96B97">
      <w:pPr>
        <w:pStyle w:val="Unix"/>
      </w:pPr>
      <w:r>
        <w:t>[dopa@hadoop-sn ~]$ hadoop fs -ls gutenberg</w:t>
      </w:r>
    </w:p>
    <w:p w14:paraId="2843D1DF" w14:textId="77777777" w:rsidR="00EA6359" w:rsidRDefault="00EA6359" w:rsidP="00D96B97">
      <w:pPr>
        <w:pStyle w:val="Unix"/>
      </w:pPr>
      <w:r>
        <w:t>Found 3 items</w:t>
      </w:r>
    </w:p>
    <w:p w14:paraId="4CD7248D" w14:textId="77777777" w:rsidR="00EA6359" w:rsidRDefault="00EA6359" w:rsidP="00D96B97">
      <w:pPr>
        <w:pStyle w:val="Unix"/>
      </w:pPr>
      <w:r>
        <w:t>-rw-r--r--   3 dopa supergroup      21970 2014-03-21 11:28 gutenberg/pg20417.txt</w:t>
      </w:r>
    </w:p>
    <w:p w14:paraId="74A210D2" w14:textId="77777777" w:rsidR="00EA6359" w:rsidRDefault="00EA6359" w:rsidP="00D96B97">
      <w:pPr>
        <w:pStyle w:val="Unix"/>
      </w:pPr>
      <w:r>
        <w:t>-rw-r--r--   3 dopa supergroup      19103 2014-03-21 11:28 gutenberg/pg4300.txt</w:t>
      </w:r>
    </w:p>
    <w:p w14:paraId="086C377D" w14:textId="77777777" w:rsidR="00EA6359" w:rsidRDefault="00EA6359" w:rsidP="00D96B97">
      <w:pPr>
        <w:pStyle w:val="Unix"/>
      </w:pPr>
      <w:r>
        <w:t>-rw-r--r--   3 dopa supergroup      21363 2014-03-21 11:28 gutenberg/pg5000.txt</w:t>
      </w:r>
    </w:p>
    <w:p w14:paraId="3A9958CE" w14:textId="77777777" w:rsidR="00EA6359" w:rsidRDefault="00EA6359" w:rsidP="00D96B97">
      <w:pPr>
        <w:pStyle w:val="Unix"/>
      </w:pPr>
      <w:r>
        <w:t>[dopa@hadoop-sn ~]$</w:t>
      </w:r>
    </w:p>
    <w:p w14:paraId="27F098A0" w14:textId="77777777" w:rsidR="00AB0CD3" w:rsidRDefault="00AB0CD3" w:rsidP="000E5536">
      <w:pPr>
        <w:pStyle w:val="BodyText2"/>
      </w:pPr>
      <w:r>
        <w:t xml:space="preserve">Cant compile the wordcount.java file as it cant find the right </w:t>
      </w:r>
      <w:r w:rsidR="00003C39">
        <w:t>java class path:</w:t>
      </w:r>
    </w:p>
    <w:p w14:paraId="541BF808" w14:textId="77777777" w:rsidR="00003C39" w:rsidRPr="00003C39" w:rsidRDefault="00003C39" w:rsidP="00D96B97">
      <w:pPr>
        <w:pStyle w:val="Unix"/>
      </w:pPr>
      <w:r w:rsidRPr="00003C39">
        <w:t>[dopa@hadoop-sn ~]$ echo $CLASSPATH</w:t>
      </w:r>
    </w:p>
    <w:p w14:paraId="250B16C4" w14:textId="77777777" w:rsidR="00147742" w:rsidRDefault="00147742" w:rsidP="007D2F52">
      <w:pPr>
        <w:pStyle w:val="Heading4"/>
      </w:pPr>
      <w:r>
        <w:t>Debugging</w:t>
      </w:r>
    </w:p>
    <w:p w14:paraId="35751134" w14:textId="17CE00BA" w:rsidR="00147742" w:rsidRDefault="00147742" w:rsidP="000E5536">
      <w:pPr>
        <w:pStyle w:val="Heading5"/>
      </w:pPr>
      <w:r>
        <w:t>Classpath</w:t>
      </w:r>
    </w:p>
    <w:p w14:paraId="6721D3FA" w14:textId="5BC55A70" w:rsidR="00147742" w:rsidRDefault="00147742" w:rsidP="000E5536">
      <w:pPr>
        <w:pStyle w:val="BodyText2"/>
      </w:pPr>
      <w:r>
        <w:t>You can see the Hadoop classpath by executing this from the command line:</w:t>
      </w:r>
    </w:p>
    <w:p w14:paraId="1F1DF825" w14:textId="7DCBB7A2" w:rsidR="00147742" w:rsidRDefault="00147742" w:rsidP="00D96B97">
      <w:pPr>
        <w:pStyle w:val="Unix"/>
      </w:pPr>
      <w:r w:rsidRPr="00147742">
        <w:t>[cottaan@hadoop-m2 ~]$ hadoop classpath</w:t>
      </w:r>
    </w:p>
    <w:p w14:paraId="0B50C368" w14:textId="77777777" w:rsidR="00147742" w:rsidRPr="00147742" w:rsidRDefault="00147742" w:rsidP="000E5536">
      <w:pPr>
        <w:pStyle w:val="BodyText2"/>
      </w:pPr>
    </w:p>
    <w:p w14:paraId="4300DFF3" w14:textId="77777777" w:rsidR="00CB2272" w:rsidRDefault="00CB2272" w:rsidP="007D2F52">
      <w:pPr>
        <w:pStyle w:val="Heading4"/>
      </w:pPr>
      <w:r>
        <w:t>Hadoop Java Libraries</w:t>
      </w:r>
    </w:p>
    <w:p w14:paraId="139C4878" w14:textId="77777777" w:rsidR="00CB2272" w:rsidRDefault="00CB2272" w:rsidP="000E5536">
      <w:pPr>
        <w:pStyle w:val="Heading5"/>
      </w:pPr>
      <w:r>
        <w:t>ESRI Geometry API</w:t>
      </w:r>
    </w:p>
    <w:p w14:paraId="38BD0C94" w14:textId="7E3768E3" w:rsidR="00886A3B" w:rsidRPr="00886A3B" w:rsidRDefault="00886A3B" w:rsidP="000E5536">
      <w:pPr>
        <w:pStyle w:val="BodyText2"/>
      </w:pPr>
      <w:r>
        <w:t xml:space="preserve">Available from </w:t>
      </w:r>
      <w:hyperlink r:id="rId846" w:history="1">
        <w:r w:rsidRPr="00886A3B">
          <w:rPr>
            <w:rStyle w:val="Hyperlink"/>
          </w:rPr>
          <w:t>here</w:t>
        </w:r>
      </w:hyperlink>
      <w:r>
        <w:t>.</w:t>
      </w:r>
    </w:p>
    <w:p w14:paraId="0B69945D" w14:textId="3B225265" w:rsidR="00FC0619" w:rsidRDefault="00FC0619" w:rsidP="000E5536">
      <w:pPr>
        <w:pStyle w:val="Heading6"/>
      </w:pPr>
      <w:r>
        <w:t>Working with Spatial Data Types</w:t>
      </w:r>
    </w:p>
    <w:p w14:paraId="6C6D60AA" w14:textId="4B329CAF" w:rsidR="00FC0619" w:rsidRPr="00FC0619" w:rsidRDefault="00FC0619" w:rsidP="000E5536">
      <w:pPr>
        <w:pStyle w:val="BodyText2"/>
      </w:pPr>
      <w:r w:rsidRPr="00FC0619">
        <w:t>geometryToEsriShapeBytesWritable</w:t>
      </w:r>
      <w:r>
        <w:t xml:space="preserve"> is used throughout the API to serialise </w:t>
      </w:r>
      <w:r w:rsidR="00FE5636">
        <w:t xml:space="preserve">an </w:t>
      </w:r>
      <w:r>
        <w:t>OGCGeometry object to BytesWritable</w:t>
      </w:r>
      <w:r w:rsidR="00FE5636">
        <w:t xml:space="preserve"> object</w:t>
      </w:r>
      <w:r>
        <w:t>.</w:t>
      </w:r>
    </w:p>
    <w:p w14:paraId="5B86A5F5" w14:textId="57998969" w:rsidR="00A71027" w:rsidRDefault="00A71027" w:rsidP="000E5536">
      <w:pPr>
        <w:pStyle w:val="Heading6"/>
      </w:pPr>
      <w:r>
        <w:t>Working with GeoJson</w:t>
      </w:r>
    </w:p>
    <w:p w14:paraId="6D94D93D" w14:textId="77777777" w:rsidR="00CB2272" w:rsidRDefault="00CB2272" w:rsidP="000E5536">
      <w:pPr>
        <w:pStyle w:val="BodyText2"/>
      </w:pPr>
      <w:r>
        <w:t xml:space="preserve">In the ESRI Geometry API the method </w:t>
      </w:r>
      <w:r w:rsidRPr="00CB2272">
        <w:t>GeometryEngine.geometryFromGeoJson</w:t>
      </w:r>
      <w:r>
        <w:t xml:space="preserve"> expects the json to be a single geometry in the following format:</w:t>
      </w:r>
    </w:p>
    <w:p w14:paraId="025EFB77" w14:textId="77777777" w:rsidR="00CB2272" w:rsidRDefault="00CB2272" w:rsidP="000E5536">
      <w:pPr>
        <w:pStyle w:val="Code"/>
      </w:pPr>
      <w:r w:rsidRPr="00CB2272">
        <w:t>"{'type':'Polygon','coordinates':[[[111.06529166600006,-1.7676805549999699],....[111.06529166600006,-1.7676805549999699]]]}";</w:t>
      </w:r>
    </w:p>
    <w:p w14:paraId="528BE2BF" w14:textId="0C27BE6E" w:rsidR="00A71027" w:rsidRDefault="00A71027" w:rsidP="000E5536">
      <w:pPr>
        <w:pStyle w:val="Heading6"/>
      </w:pPr>
      <w:r>
        <w:t>Simplifying features</w:t>
      </w:r>
    </w:p>
    <w:p w14:paraId="38396014" w14:textId="5054AF12" w:rsidR="00A71027" w:rsidRPr="00A71027" w:rsidRDefault="00A71027" w:rsidP="000E5536">
      <w:pPr>
        <w:pStyle w:val="BodyText2"/>
      </w:pPr>
      <w:r>
        <w:t xml:space="preserve">The </w:t>
      </w:r>
      <w:hyperlink r:id="rId847" w:history="1">
        <w:r w:rsidRPr="00560944">
          <w:rPr>
            <w:rStyle w:val="Hyperlink"/>
          </w:rPr>
          <w:t>Simplify</w:t>
        </w:r>
      </w:hyperlink>
      <w:r>
        <w:t xml:space="preserve"> methods in the ESRI Geometry API are equivalent to the ItopologicalOperator.Simplify method which is documented </w:t>
      </w:r>
      <w:hyperlink r:id="rId848" w:anchor="/d/002m000003w0000000.htm" w:history="1">
        <w:r w:rsidRPr="00A71027">
          <w:rPr>
            <w:rStyle w:val="Hyperlink"/>
          </w:rPr>
          <w:t>here</w:t>
        </w:r>
      </w:hyperlink>
      <w:r>
        <w:t>.</w:t>
      </w:r>
      <w:r w:rsidR="00560944">
        <w:t xml:space="preserve"> </w:t>
      </w:r>
      <w:r w:rsidR="008820FE">
        <w:t xml:space="preserve">There is a good set of examples of simple and non-simple features in the ESRI Geometry API docs </w:t>
      </w:r>
      <w:hyperlink r:id="rId849" w:history="1">
        <w:r w:rsidR="008820FE" w:rsidRPr="008820FE">
          <w:rPr>
            <w:rStyle w:val="Hyperlink"/>
          </w:rPr>
          <w:t>here</w:t>
        </w:r>
      </w:hyperlink>
      <w:r w:rsidR="008820FE">
        <w:t>.</w:t>
      </w:r>
    </w:p>
    <w:p w14:paraId="10E1B2EA" w14:textId="77777777" w:rsidR="00210F45" w:rsidRDefault="00210F45" w:rsidP="000E5536">
      <w:pPr>
        <w:pStyle w:val="Heading5"/>
      </w:pPr>
      <w:r>
        <w:t>ESRI Hive UDF Functions</w:t>
      </w:r>
    </w:p>
    <w:p w14:paraId="3D9974B5" w14:textId="77777777" w:rsidR="00210F45" w:rsidRDefault="00210F45" w:rsidP="000E5536">
      <w:pPr>
        <w:pStyle w:val="BodyText2"/>
      </w:pPr>
      <w:r>
        <w:lastRenderedPageBreak/>
        <w:t xml:space="preserve">ST_NumGeometries returns null for all Points, Lines and Polygons as these are not multi geometries. See the source code </w:t>
      </w:r>
      <w:hyperlink r:id="rId850" w:anchor="L43" w:history="1">
        <w:r w:rsidRPr="0047670B">
          <w:rPr>
            <w:rStyle w:val="Hyperlink"/>
          </w:rPr>
          <w:t>here</w:t>
        </w:r>
      </w:hyperlink>
      <w:r>
        <w:t>.</w:t>
      </w:r>
    </w:p>
    <w:p w14:paraId="431F08FD" w14:textId="77777777" w:rsidR="00210F45" w:rsidRDefault="00210F45" w:rsidP="000E5536">
      <w:pPr>
        <w:pStyle w:val="BodyText2"/>
      </w:pPr>
      <w:r>
        <w:t>ST_Area only calculates the area according to the SRID:</w:t>
      </w:r>
    </w:p>
    <w:p w14:paraId="18A8A575" w14:textId="77777777" w:rsidR="00210F45" w:rsidRPr="00EB32C0" w:rsidRDefault="00210F45" w:rsidP="000E5536">
      <w:pPr>
        <w:pStyle w:val="Code"/>
      </w:pPr>
      <w:r w:rsidRPr="008101B5">
        <w:t>select id_no, ST_NumPoints (geom) pointCount, ST_Area(geom) area, ST_SRID(geom) srid from species_avro where id_no = '17975' ORDER by pointCount desc;</w:t>
      </w:r>
    </w:p>
    <w:p w14:paraId="18E0414A" w14:textId="77777777" w:rsidR="00321B94" w:rsidRDefault="00321B94" w:rsidP="000E5536">
      <w:pPr>
        <w:pStyle w:val="Heading5"/>
      </w:pPr>
      <w:r>
        <w:t>GeoTools</w:t>
      </w:r>
    </w:p>
    <w:p w14:paraId="6E3567CE" w14:textId="77777777" w:rsidR="00321B94" w:rsidRPr="00321B94" w:rsidRDefault="00321B94" w:rsidP="000E5536">
      <w:pPr>
        <w:pStyle w:val="BodyText2"/>
      </w:pPr>
      <w:r>
        <w:t xml:space="preserve">There is a bug in ST_Transform in GeoTools where the area is not calculated correctly when the geometry spans the dateline (see </w:t>
      </w:r>
      <w:r>
        <w:fldChar w:fldCharType="begin"/>
      </w:r>
      <w:r>
        <w:instrText xml:space="preserve"> REF _Ref401756383 \h </w:instrText>
      </w:r>
      <w:r>
        <w:fldChar w:fldCharType="separate"/>
      </w:r>
      <w:r w:rsidR="00EA3299">
        <w:t>Calculating the total species range areas</w:t>
      </w:r>
      <w:r>
        <w:fldChar w:fldCharType="end"/>
      </w:r>
      <w:r>
        <w:t>).</w:t>
      </w:r>
    </w:p>
    <w:p w14:paraId="33145897" w14:textId="77777777" w:rsidR="0063601F" w:rsidRDefault="0063601F" w:rsidP="007D2F52">
      <w:pPr>
        <w:pStyle w:val="Heading4"/>
      </w:pPr>
      <w:r>
        <w:t>Hadoop Python libraries</w:t>
      </w:r>
    </w:p>
    <w:p w14:paraId="2E9765A9" w14:textId="77777777" w:rsidR="0063601F" w:rsidRDefault="0063601F" w:rsidP="000E5536">
      <w:pPr>
        <w:pStyle w:val="BodyText"/>
      </w:pPr>
    </w:p>
    <w:p w14:paraId="0123BED8" w14:textId="77777777" w:rsidR="0063601F" w:rsidRDefault="003630B2" w:rsidP="000E5536">
      <w:pPr>
        <w:pStyle w:val="BodyText"/>
      </w:pPr>
      <w:hyperlink r:id="rId851" w:history="1">
        <w:r w:rsidR="0063601F" w:rsidRPr="004F45F5">
          <w:rPr>
            <w:rStyle w:val="Hyperlink"/>
          </w:rPr>
          <w:t>Python in BigData</w:t>
        </w:r>
      </w:hyperlink>
      <w:r w:rsidR="0063601F">
        <w:t xml:space="preserve"> (Travis Oliphant, Continuum Analytics –  wrote NumPy)</w:t>
      </w:r>
    </w:p>
    <w:p w14:paraId="535D0BA8" w14:textId="77777777" w:rsidR="0063601F" w:rsidRDefault="0063601F" w:rsidP="000E5536">
      <w:pPr>
        <w:pStyle w:val="BodyText"/>
      </w:pPr>
      <w:r>
        <w:t xml:space="preserve">24.20 </w:t>
      </w:r>
      <w:r>
        <w:tab/>
        <w:t>Using IPython a MatLab plotter using Python.</w:t>
      </w:r>
    </w:p>
    <w:p w14:paraId="339505CC" w14:textId="77777777" w:rsidR="0063601F" w:rsidRDefault="0063601F" w:rsidP="000E5536">
      <w:pPr>
        <w:pStyle w:val="BodyText"/>
      </w:pPr>
      <w:r>
        <w:t>24:20</w:t>
      </w:r>
      <w:r>
        <w:tab/>
        <w:t>MatPlotLib is great for physical plots</w:t>
      </w:r>
    </w:p>
    <w:p w14:paraId="770C3946" w14:textId="77777777" w:rsidR="0063601F" w:rsidRDefault="0063601F" w:rsidP="000E5536">
      <w:pPr>
        <w:pStyle w:val="BodyText2"/>
      </w:pPr>
      <w:r>
        <w:t xml:space="preserve">Excellent article about using Python with Hadoop </w:t>
      </w:r>
      <w:hyperlink r:id="rId852" w:history="1">
        <w:r w:rsidRPr="007842EC">
          <w:rPr>
            <w:rStyle w:val="Hyperlink"/>
          </w:rPr>
          <w:t>here</w:t>
        </w:r>
      </w:hyperlink>
      <w:r>
        <w:t>.</w:t>
      </w:r>
    </w:p>
    <w:p w14:paraId="2AFE2E4A" w14:textId="77777777" w:rsidR="0063601F" w:rsidRPr="007842EC" w:rsidRDefault="0063601F" w:rsidP="000E5536">
      <w:pPr>
        <w:pStyle w:val="BodyText2"/>
      </w:pPr>
      <w:r>
        <w:t xml:space="preserve">There are a couple of tutorials for writing Python map/reduce, available </w:t>
      </w:r>
      <w:hyperlink r:id="rId853" w:history="1">
        <w:r w:rsidRPr="00E976A1">
          <w:rPr>
            <w:rStyle w:val="Hyperlink"/>
          </w:rPr>
          <w:t>here</w:t>
        </w:r>
      </w:hyperlink>
      <w:r>
        <w:t xml:space="preserve"> and </w:t>
      </w:r>
      <w:hyperlink r:id="rId854" w:history="1">
        <w:r w:rsidRPr="00E976A1">
          <w:rPr>
            <w:rStyle w:val="Hyperlink"/>
          </w:rPr>
          <w:t>here</w:t>
        </w:r>
      </w:hyperlink>
      <w:r>
        <w:t>. Python 2.6.6 is installed on the Name Node and presumably the data nodes as well.</w:t>
      </w:r>
    </w:p>
    <w:p w14:paraId="11DC4552" w14:textId="77777777" w:rsidR="009273A3" w:rsidRDefault="009273A3" w:rsidP="007D2F52">
      <w:pPr>
        <w:pStyle w:val="Heading4"/>
      </w:pPr>
      <w:r>
        <w:t>Monitoring Tools</w:t>
      </w:r>
    </w:p>
    <w:p w14:paraId="4A5C1B74" w14:textId="77777777" w:rsidR="009273A3" w:rsidRDefault="009273A3" w:rsidP="000E5536">
      <w:pPr>
        <w:pStyle w:val="Heading5"/>
      </w:pPr>
      <w:r>
        <w:t>Cloudera Manager</w:t>
      </w:r>
    </w:p>
    <w:p w14:paraId="6D08F220" w14:textId="76136B50" w:rsidR="00E06FFC" w:rsidRDefault="00E06FFC" w:rsidP="000E5536">
      <w:pPr>
        <w:pStyle w:val="BodyText2"/>
      </w:pPr>
      <w:r>
        <w:t xml:space="preserve">Once the </w:t>
      </w:r>
      <w:r>
        <w:fldChar w:fldCharType="begin"/>
      </w:r>
      <w:r>
        <w:instrText xml:space="preserve"> REF _Ref398800010 \h </w:instrText>
      </w:r>
      <w:r>
        <w:fldChar w:fldCharType="separate"/>
      </w:r>
      <w:r w:rsidR="00EA3299">
        <w:t>SOCK proxy</w:t>
      </w:r>
      <w:r>
        <w:fldChar w:fldCharType="end"/>
      </w:r>
      <w:r>
        <w:t xml:space="preserve"> has been set up, login to Cloudera Manager (v5.1.3) as follows:</w:t>
      </w:r>
    </w:p>
    <w:p w14:paraId="0B3D965C" w14:textId="5ECA4864" w:rsidR="00E06FFC" w:rsidRDefault="00E06FFC" w:rsidP="000E5536">
      <w:pPr>
        <w:pStyle w:val="ListBullet"/>
      </w:pPr>
      <w:r>
        <w:t>Open the Hadoop-m2 ssh connection and login (cottaan</w:t>
      </w:r>
      <w:r w:rsidR="00F77C9B">
        <w:t>/</w:t>
      </w:r>
      <w:r>
        <w:t>thargal88</w:t>
      </w:r>
      <w:r w:rsidR="00F77C9B">
        <w:t xml:space="preserve"> or admin/</w:t>
      </w:r>
      <w:r w:rsidR="00F77C9B" w:rsidRPr="00F77C9B">
        <w:t>Jrc-hadoop</w:t>
      </w:r>
      <w:r>
        <w:t>)</w:t>
      </w:r>
    </w:p>
    <w:p w14:paraId="54BE0E14" w14:textId="14CCFB04" w:rsidR="00E06FFC" w:rsidRPr="00E871D3" w:rsidRDefault="00E06FFC" w:rsidP="000E5536">
      <w:pPr>
        <w:pStyle w:val="ListBullet"/>
      </w:pPr>
      <w:r>
        <w:t>Open Firefox and Cloudera Manager (</w:t>
      </w:r>
      <w:hyperlink r:id="rId855" w:history="1">
        <w:r w:rsidRPr="00795200">
          <w:rPr>
            <w:rStyle w:val="Hyperlink"/>
          </w:rPr>
          <w:t>http://cloudera-manager.jrc.it:7180</w:t>
        </w:r>
      </w:hyperlink>
      <w:r>
        <w:t xml:space="preserve">) </w:t>
      </w:r>
      <w:r w:rsidR="00B748D8">
        <w:t>(</w:t>
      </w:r>
      <w:r w:rsidR="00366510">
        <w:t>cottaan</w:t>
      </w:r>
      <w:r w:rsidR="00B748D8">
        <w:t>/</w:t>
      </w:r>
      <w:r w:rsidR="00366510">
        <w:t>thargal88</w:t>
      </w:r>
      <w:r w:rsidR="00B748D8">
        <w:t>)</w:t>
      </w:r>
    </w:p>
    <w:p w14:paraId="6BA1C69D" w14:textId="77777777" w:rsidR="009273A3" w:rsidRDefault="009273A3" w:rsidP="000E5536">
      <w:pPr>
        <w:pStyle w:val="BodyText2"/>
      </w:pPr>
      <w:r>
        <w:t xml:space="preserve">Documentation </w:t>
      </w:r>
      <w:hyperlink r:id="rId856" w:history="1">
        <w:r w:rsidRPr="00F92100">
          <w:rPr>
            <w:rStyle w:val="Hyperlink"/>
          </w:rPr>
          <w:t>here</w:t>
        </w:r>
      </w:hyperlink>
      <w:r>
        <w:t xml:space="preserve"> and introduction </w:t>
      </w:r>
      <w:hyperlink r:id="rId857" w:history="1">
        <w:r w:rsidRPr="000E48F4">
          <w:rPr>
            <w:rStyle w:val="Hyperlink"/>
          </w:rPr>
          <w:t>video for v 4.5 here</w:t>
        </w:r>
      </w:hyperlink>
      <w:r>
        <w:t xml:space="preserve">.  </w:t>
      </w:r>
      <w:hyperlink r:id="rId858" w:history="1">
        <w:r w:rsidRPr="00C379A2">
          <w:rPr>
            <w:rStyle w:val="Hyperlink"/>
          </w:rPr>
          <w:t>video</w:t>
        </w:r>
      </w:hyperlink>
      <w:r>
        <w:t xml:space="preserve"> to see how to use the logging features. Highlights of intro video:</w:t>
      </w:r>
    </w:p>
    <w:p w14:paraId="384D6128" w14:textId="77777777" w:rsidR="009273A3" w:rsidRPr="00F92100" w:rsidRDefault="009273A3" w:rsidP="000E5536">
      <w:pPr>
        <w:pStyle w:val="BodyText2"/>
      </w:pPr>
      <w:r>
        <w:t>28:18</w:t>
      </w:r>
      <w:r>
        <w:tab/>
        <w:t>Support for HBase REST and Thrift servers and Hive and Impala</w:t>
      </w:r>
    </w:p>
    <w:p w14:paraId="0B951992" w14:textId="77777777" w:rsidR="009273A3" w:rsidRDefault="009273A3" w:rsidP="000E5536">
      <w:pPr>
        <w:pStyle w:val="Heading6"/>
      </w:pPr>
      <w:r>
        <w:t>Hosts</w:t>
      </w:r>
    </w:p>
    <w:p w14:paraId="7202A7F0" w14:textId="77777777" w:rsidR="009273A3" w:rsidRPr="00BB66DC" w:rsidRDefault="009273A3" w:rsidP="000E5536">
      <w:pPr>
        <w:pStyle w:val="BodyText2"/>
      </w:pPr>
      <w:r>
        <w:t>You can view the log files of machines by clicking on Hosts | &lt;machine&gt; then in the Roles section at the bottom you can click on the log files.</w:t>
      </w:r>
    </w:p>
    <w:p w14:paraId="6AF1A157" w14:textId="77777777" w:rsidR="009273A3" w:rsidRDefault="009273A3" w:rsidP="000E5536">
      <w:pPr>
        <w:pStyle w:val="Heading6"/>
      </w:pPr>
      <w:r>
        <w:t>Diagnosing issues</w:t>
      </w:r>
    </w:p>
    <w:p w14:paraId="52C769E2" w14:textId="77777777" w:rsidR="009273A3" w:rsidRDefault="009273A3" w:rsidP="000E5536">
      <w:pPr>
        <w:pStyle w:val="BodyText2"/>
      </w:pPr>
      <w:r>
        <w:t>I am having Java Heap Space errors when I try to run and map/reduce job and so I want to know why and what to do about it. In Cloudera Manager you can view all logs:</w:t>
      </w:r>
    </w:p>
    <w:p w14:paraId="4735F6DE" w14:textId="77777777" w:rsidR="009273A3" w:rsidRDefault="009273A3" w:rsidP="000E5536">
      <w:pPr>
        <w:pStyle w:val="ListBullet2"/>
      </w:pPr>
      <w:r>
        <w:t>Click on Diagnose | Logs</w:t>
      </w:r>
    </w:p>
    <w:p w14:paraId="7C4C6E79" w14:textId="77777777" w:rsidR="009273A3" w:rsidRDefault="009273A3" w:rsidP="000E5536">
      <w:pPr>
        <w:pStyle w:val="ListBullet2"/>
      </w:pPr>
      <w:r>
        <w:t>Select only TaskTracker in the list of sources</w:t>
      </w:r>
    </w:p>
    <w:p w14:paraId="1B371145" w14:textId="77777777" w:rsidR="009273A3" w:rsidRPr="00465020" w:rsidRDefault="009273A3" w:rsidP="000E5536">
      <w:pPr>
        <w:pStyle w:val="ListBullet2"/>
      </w:pPr>
      <w:r>
        <w:t xml:space="preserve">Set the Minimum log level to FATAL and you will see the failed tasks - </w:t>
      </w:r>
    </w:p>
    <w:p w14:paraId="2A9E3A8A" w14:textId="77777777" w:rsidR="00152A63" w:rsidRDefault="00152A63" w:rsidP="000E5536">
      <w:pPr>
        <w:pStyle w:val="Heading6"/>
      </w:pPr>
      <w:r>
        <w:t>Viewing applications</w:t>
      </w:r>
    </w:p>
    <w:p w14:paraId="13389BFF" w14:textId="77777777" w:rsidR="00152A63" w:rsidRPr="00152A63" w:rsidRDefault="00152A63" w:rsidP="000E5536">
      <w:pPr>
        <w:pStyle w:val="BodyText2"/>
      </w:pPr>
      <w:r>
        <w:t>You can see YARN Applications by going to YARN then Applications or Clusters | Activities | YARN Applications.</w:t>
      </w:r>
    </w:p>
    <w:p w14:paraId="7DC553A2" w14:textId="77777777" w:rsidR="000F4904" w:rsidRDefault="00964A03" w:rsidP="000E5536">
      <w:pPr>
        <w:pStyle w:val="Heading5"/>
      </w:pPr>
      <w:r>
        <w:t>HDFS</w:t>
      </w:r>
      <w:r w:rsidR="000F4904">
        <w:t xml:space="preserve"> Manager</w:t>
      </w:r>
    </w:p>
    <w:p w14:paraId="1626716E" w14:textId="77777777" w:rsidR="000F4904" w:rsidRDefault="003630B2" w:rsidP="000E5536">
      <w:pPr>
        <w:pStyle w:val="BodyText2"/>
      </w:pPr>
      <w:hyperlink r:id="rId859" w:history="1">
        <w:r w:rsidR="000F4904" w:rsidRPr="00DB27B0">
          <w:rPr>
            <w:rStyle w:val="Hyperlink"/>
          </w:rPr>
          <w:t>http://hadoop-m1:50070/</w:t>
        </w:r>
      </w:hyperlink>
    </w:p>
    <w:p w14:paraId="5BDA3AF0" w14:textId="77777777" w:rsidR="000F4904" w:rsidRPr="000F4904" w:rsidRDefault="000F4904" w:rsidP="000E5536">
      <w:pPr>
        <w:pStyle w:val="BodyText2"/>
      </w:pPr>
      <w:r>
        <w:t>Can also be accessed from Cloudera Manager | HDFS Summary | Quick Links</w:t>
      </w:r>
    </w:p>
    <w:p w14:paraId="5E13E8F2" w14:textId="77777777" w:rsidR="00964A03" w:rsidRDefault="00964A03" w:rsidP="000E5536">
      <w:pPr>
        <w:pStyle w:val="Heading5"/>
      </w:pPr>
      <w:r>
        <w:t>Yarn Resource Manager</w:t>
      </w:r>
    </w:p>
    <w:p w14:paraId="3CDC6B00" w14:textId="77777777" w:rsidR="00964A03" w:rsidRPr="00A71A7B" w:rsidRDefault="003630B2" w:rsidP="000E5536">
      <w:pPr>
        <w:pStyle w:val="BodyText2"/>
      </w:pPr>
      <w:hyperlink r:id="rId860" w:history="1">
        <w:r w:rsidR="00964A03">
          <w:rPr>
            <w:rStyle w:val="Hyperlink"/>
          </w:rPr>
          <w:t>http://hadoop-m1:8088/</w:t>
        </w:r>
      </w:hyperlink>
      <w:r w:rsidR="00964A03">
        <w:t xml:space="preserve"> (i.e. on the namenode) and from here you can monitor MR jobs and lots of other things.</w:t>
      </w:r>
    </w:p>
    <w:p w14:paraId="6F01A5BB" w14:textId="77777777" w:rsidR="00964A03" w:rsidRDefault="00964A03" w:rsidP="000E5536">
      <w:pPr>
        <w:pStyle w:val="Heading5"/>
      </w:pPr>
      <w:r>
        <w:t>Yar</w:t>
      </w:r>
      <w:r w:rsidR="00794683">
        <w:t>n</w:t>
      </w:r>
      <w:r w:rsidR="00E858EA">
        <w:t xml:space="preserve"> Job History</w:t>
      </w:r>
    </w:p>
    <w:p w14:paraId="2D3FE2C2" w14:textId="77777777" w:rsidR="00E858EA" w:rsidRPr="00E858EA" w:rsidRDefault="003630B2" w:rsidP="000E5536">
      <w:pPr>
        <w:pStyle w:val="BodyText2"/>
      </w:pPr>
      <w:hyperlink r:id="rId861" w:history="1">
        <w:r w:rsidR="001C7E32" w:rsidRPr="00DB27B0">
          <w:rPr>
            <w:rStyle w:val="Hyperlink"/>
          </w:rPr>
          <w:t>http://hadoop-m1:19888/</w:t>
        </w:r>
      </w:hyperlink>
      <w:r w:rsidR="001C7E32">
        <w:t xml:space="preserve"> </w:t>
      </w:r>
    </w:p>
    <w:p w14:paraId="07AA407E" w14:textId="77777777" w:rsidR="0063601F" w:rsidRPr="00F92100" w:rsidRDefault="0063601F" w:rsidP="007D2F52">
      <w:pPr>
        <w:pStyle w:val="Heading4"/>
      </w:pPr>
      <w:r>
        <w:t>Services</w:t>
      </w:r>
    </w:p>
    <w:p w14:paraId="5EA7D087" w14:textId="77777777" w:rsidR="00325A4D" w:rsidRDefault="00325A4D" w:rsidP="000E5536">
      <w:pPr>
        <w:pStyle w:val="Heading5"/>
      </w:pPr>
      <w:r>
        <w:t>Beeline</w:t>
      </w:r>
    </w:p>
    <w:p w14:paraId="46D35462" w14:textId="5CD3AB17" w:rsidR="00325A4D" w:rsidRDefault="00325A4D" w:rsidP="000E5536">
      <w:pPr>
        <w:pStyle w:val="BodyText2"/>
      </w:pPr>
      <w:r>
        <w:t xml:space="preserve">Beeline has replaced the Hive CLI – see </w:t>
      </w:r>
      <w:hyperlink r:id="rId862" w:history="1">
        <w:r w:rsidRPr="00325A4D">
          <w:rPr>
            <w:rStyle w:val="Hyperlink"/>
          </w:rPr>
          <w:t>here</w:t>
        </w:r>
      </w:hyperlink>
      <w:r>
        <w:t xml:space="preserve"> and is used to connect to the HiveServer2 as the client through JDBC and ODBC.</w:t>
      </w:r>
      <w:r w:rsidR="00FE05A5">
        <w:t xml:space="preserve"> Beeline CLI should be used instead of Hive CLI and indeed if you want to create permanent UDFs then you have to use Beeline. </w:t>
      </w:r>
    </w:p>
    <w:p w14:paraId="2FDA993E" w14:textId="677FDD4F" w:rsidR="00315409" w:rsidRPr="00325A4D" w:rsidRDefault="00315409" w:rsidP="000E5536">
      <w:pPr>
        <w:pStyle w:val="BodyText2"/>
      </w:pPr>
      <w:r>
        <w:t xml:space="preserve">Excellent guide to Beeline </w:t>
      </w:r>
      <w:hyperlink r:id="rId863" w:history="1">
        <w:r w:rsidRPr="00315409">
          <w:rPr>
            <w:rStyle w:val="Hyperlink"/>
          </w:rPr>
          <w:t>here</w:t>
        </w:r>
      </w:hyperlink>
      <w:r>
        <w:t xml:space="preserve"> with examples at the end.</w:t>
      </w:r>
    </w:p>
    <w:p w14:paraId="52574FD8" w14:textId="3E5F9FBE" w:rsidR="00FE05A5" w:rsidRDefault="00FE05A5" w:rsidP="000E5536">
      <w:pPr>
        <w:pStyle w:val="Heading6"/>
      </w:pPr>
      <w:r>
        <w:t>Connecting</w:t>
      </w:r>
    </w:p>
    <w:p w14:paraId="32766B92" w14:textId="77777777" w:rsidR="0017713A" w:rsidRDefault="0017713A" w:rsidP="000E5536">
      <w:pPr>
        <w:pStyle w:val="Heading7"/>
      </w:pPr>
      <w:r>
        <w:t>Embedded mode</w:t>
      </w:r>
    </w:p>
    <w:p w14:paraId="7A9EEFBA" w14:textId="1CBFA680" w:rsidR="00FE05A5" w:rsidRDefault="00FE05A5" w:rsidP="000E5536">
      <w:pPr>
        <w:pStyle w:val="BodyText2"/>
      </w:pPr>
      <w:r>
        <w:t>Run Hive client tools with embedded servers as follows:</w:t>
      </w:r>
    </w:p>
    <w:p w14:paraId="4AE7D9A9" w14:textId="77777777" w:rsidR="00FE05A5" w:rsidRDefault="00FE05A5" w:rsidP="00D96B97">
      <w:pPr>
        <w:pStyle w:val="Unix"/>
      </w:pPr>
      <w:r>
        <w:t>[cottaan@hadoop-m2 /]$ beeline -u jdbc:hive2://</w:t>
      </w:r>
    </w:p>
    <w:p w14:paraId="3B96156A" w14:textId="77777777" w:rsidR="00FE05A5" w:rsidRDefault="00FE05A5" w:rsidP="00D96B97">
      <w:pPr>
        <w:pStyle w:val="Unix"/>
      </w:pPr>
      <w:r>
        <w:t>16/06/22 16:59:26 WARN mapreduce.TableMapReduceUtil: The hbase-prefix-tree module jar containing PrefixTreeCodec is not present.  Continuing without it.</w:t>
      </w:r>
    </w:p>
    <w:p w14:paraId="07C0685D" w14:textId="77777777" w:rsidR="00FE05A5" w:rsidRDefault="00FE05A5" w:rsidP="00D96B97">
      <w:pPr>
        <w:pStyle w:val="Unix"/>
      </w:pPr>
      <w:r>
        <w:t>scan complete in 7ms</w:t>
      </w:r>
    </w:p>
    <w:p w14:paraId="7B707DFD" w14:textId="77777777" w:rsidR="00FE05A5" w:rsidRDefault="00FE05A5" w:rsidP="00D96B97">
      <w:pPr>
        <w:pStyle w:val="Unix"/>
      </w:pPr>
      <w:r>
        <w:t>Connecting to jdbc:hive2://</w:t>
      </w:r>
    </w:p>
    <w:p w14:paraId="259E5AAF" w14:textId="77777777" w:rsidR="00FE05A5" w:rsidRDefault="00FE05A5" w:rsidP="00D96B97">
      <w:pPr>
        <w:pStyle w:val="Unix"/>
      </w:pPr>
      <w:r>
        <w:t>Connected to: Apache Hive (version 1.1.0-cdh5.7.0)</w:t>
      </w:r>
    </w:p>
    <w:p w14:paraId="4709A425" w14:textId="77777777" w:rsidR="00FE05A5" w:rsidRDefault="00FE05A5" w:rsidP="00D96B97">
      <w:pPr>
        <w:pStyle w:val="Unix"/>
      </w:pPr>
      <w:r>
        <w:t>Driver: Hive JDBC (version 1.1.0-cdh5.7.0)</w:t>
      </w:r>
    </w:p>
    <w:p w14:paraId="57EAFE99" w14:textId="77777777" w:rsidR="00FE05A5" w:rsidRDefault="00FE05A5" w:rsidP="00D96B97">
      <w:pPr>
        <w:pStyle w:val="Unix"/>
      </w:pPr>
      <w:r>
        <w:t>Transaction isolation: TRANSACTION_REPEATABLE_READ</w:t>
      </w:r>
    </w:p>
    <w:p w14:paraId="6D3627A5" w14:textId="77777777" w:rsidR="00FE05A5" w:rsidRDefault="00FE05A5" w:rsidP="00D96B97">
      <w:pPr>
        <w:pStyle w:val="Unix"/>
      </w:pPr>
      <w:r>
        <w:t>Beeline version 1.1.0-cdh5.7.0 by Apache Hive</w:t>
      </w:r>
    </w:p>
    <w:p w14:paraId="2ADA88D2" w14:textId="519BCCA4" w:rsidR="00FE05A5" w:rsidRDefault="00FE05A5" w:rsidP="00D96B97">
      <w:pPr>
        <w:pStyle w:val="Unix"/>
      </w:pPr>
      <w:r>
        <w:t>0: jdbc:hive2://&gt;</w:t>
      </w:r>
    </w:p>
    <w:p w14:paraId="61069867" w14:textId="77777777" w:rsidR="00FE05A5" w:rsidRPr="00FE05A5" w:rsidRDefault="00FE05A5" w:rsidP="000E5536">
      <w:pPr>
        <w:pStyle w:val="BodyText2"/>
      </w:pPr>
    </w:p>
    <w:p w14:paraId="35C8A008" w14:textId="6CB01E82" w:rsidR="0017713A" w:rsidRDefault="0017713A" w:rsidP="000E5536">
      <w:pPr>
        <w:pStyle w:val="Heading7"/>
      </w:pPr>
      <w:r>
        <w:t>Remote mode</w:t>
      </w:r>
    </w:p>
    <w:p w14:paraId="7FBF668D" w14:textId="536905EA" w:rsidR="004E3C92" w:rsidRDefault="004E3C92" w:rsidP="00D96B97">
      <w:pPr>
        <w:pStyle w:val="Unix"/>
      </w:pPr>
      <w:r>
        <w:t>[cottaan@hadoop-m2 ~]$</w:t>
      </w:r>
      <w:r w:rsidR="005442F8" w:rsidRPr="005442F8">
        <w:t xml:space="preserve"> beeline -u jdbc:hive2://hadoop-m1:10000/ -n hive -p hive</w:t>
      </w:r>
      <w:r w:rsidR="005442F8">
        <w:t xml:space="preserve"> </w:t>
      </w:r>
      <w:r w:rsidR="00AB067C">
        <w:t xml:space="preserve"> </w:t>
      </w:r>
    </w:p>
    <w:p w14:paraId="6CCE2708" w14:textId="77777777" w:rsidR="004E3C92" w:rsidRDefault="004E3C92" w:rsidP="00D96B97">
      <w:pPr>
        <w:pStyle w:val="Unix"/>
      </w:pPr>
      <w:r>
        <w:t>16/06/24 11:47:56 WARN mapreduce.TableMapReduceUtil: The hbase-prefix-tree module jar containing PrefixTreeCodec is not present.  Continuing without it.</w:t>
      </w:r>
    </w:p>
    <w:p w14:paraId="3BBC48D4" w14:textId="77777777" w:rsidR="004E3C92" w:rsidRDefault="004E3C92" w:rsidP="00D96B97">
      <w:pPr>
        <w:pStyle w:val="Unix"/>
      </w:pPr>
      <w:r>
        <w:t>scan complete in 3ms</w:t>
      </w:r>
    </w:p>
    <w:p w14:paraId="4142CEA6" w14:textId="77777777" w:rsidR="004E3C92" w:rsidRDefault="004E3C92" w:rsidP="00D96B97">
      <w:pPr>
        <w:pStyle w:val="Unix"/>
      </w:pPr>
      <w:r>
        <w:t>Connecting to jdbc:hive2://hadoop-m1:10000/</w:t>
      </w:r>
    </w:p>
    <w:p w14:paraId="3AFE83C8" w14:textId="77777777" w:rsidR="004E3C92" w:rsidRDefault="004E3C92" w:rsidP="00D96B97">
      <w:pPr>
        <w:pStyle w:val="Unix"/>
      </w:pPr>
      <w:r>
        <w:t>Connected to: Apache Hive (version 1.1.0-cdh5.7.0)</w:t>
      </w:r>
    </w:p>
    <w:p w14:paraId="51126274" w14:textId="77777777" w:rsidR="004E3C92" w:rsidRDefault="004E3C92" w:rsidP="00D96B97">
      <w:pPr>
        <w:pStyle w:val="Unix"/>
      </w:pPr>
      <w:r>
        <w:t>Driver: Hive JDBC (version 1.1.0-cdh5.7.0)</w:t>
      </w:r>
    </w:p>
    <w:p w14:paraId="4957CAF7" w14:textId="77777777" w:rsidR="004E3C92" w:rsidRDefault="004E3C92" w:rsidP="00D96B97">
      <w:pPr>
        <w:pStyle w:val="Unix"/>
      </w:pPr>
      <w:r>
        <w:t>Transaction isolation: TRANSACTION_REPEATABLE_READ</w:t>
      </w:r>
    </w:p>
    <w:p w14:paraId="481242DE" w14:textId="77777777" w:rsidR="004E3C92" w:rsidRDefault="004E3C92" w:rsidP="00D96B97">
      <w:pPr>
        <w:pStyle w:val="Unix"/>
      </w:pPr>
      <w:r>
        <w:t>Beeline version 1.1.0-cdh5.7.0 by Apache Hive</w:t>
      </w:r>
    </w:p>
    <w:p w14:paraId="3B8F45A2" w14:textId="7F9C1004" w:rsidR="0017713A" w:rsidRPr="0017713A" w:rsidRDefault="004E3C92" w:rsidP="00D96B97">
      <w:pPr>
        <w:pStyle w:val="Unix"/>
      </w:pPr>
      <w:r>
        <w:t>0: jdbc:hive2://hadoop-m1:10000/&gt;</w:t>
      </w:r>
    </w:p>
    <w:p w14:paraId="6F4DC6A0" w14:textId="7A0B9C7D" w:rsidR="006B48EA" w:rsidRDefault="006B48EA" w:rsidP="000E5536">
      <w:pPr>
        <w:pStyle w:val="Heading6"/>
      </w:pPr>
      <w:r>
        <w:t>Errors</w:t>
      </w:r>
    </w:p>
    <w:p w14:paraId="2A7F6418" w14:textId="63915F48" w:rsidR="006B48EA" w:rsidRDefault="006B48EA" w:rsidP="000E5536">
      <w:pPr>
        <w:pStyle w:val="Heading7"/>
      </w:pPr>
      <w:r>
        <w:t>Execution</w:t>
      </w:r>
    </w:p>
    <w:p w14:paraId="742FA9C8" w14:textId="5B013049" w:rsidR="006B48EA" w:rsidRPr="006B48EA" w:rsidRDefault="006B48EA" w:rsidP="000E5536">
      <w:pPr>
        <w:pStyle w:val="BodyText2"/>
      </w:pPr>
      <w:r>
        <w:t>-101 errors are usually file related, i.e. unable to find files or write files etc.</w:t>
      </w:r>
    </w:p>
    <w:p w14:paraId="292DCD25" w14:textId="427DF410" w:rsidR="00A23BD1" w:rsidRDefault="00A23BD1" w:rsidP="000E5536">
      <w:pPr>
        <w:pStyle w:val="Heading6"/>
      </w:pPr>
      <w:r>
        <w:t>Weird stuff</w:t>
      </w:r>
    </w:p>
    <w:p w14:paraId="2EC26274" w14:textId="6CC177F7" w:rsidR="002B231D" w:rsidRPr="002B231D" w:rsidRDefault="002B231D" w:rsidP="000E5536">
      <w:pPr>
        <w:pStyle w:val="BodyText2"/>
      </w:pPr>
      <w:r>
        <w:t>If you get an error when trying to add a jar in Beeline when that jar exists it will be a permission issue. Make sure in WinSCP that you set the permissions on the folder where the Jar is to w+e to others.</w:t>
      </w:r>
    </w:p>
    <w:p w14:paraId="2978CE22" w14:textId="77777777" w:rsidR="0063601F" w:rsidRDefault="0063601F" w:rsidP="000E5536">
      <w:pPr>
        <w:pStyle w:val="Heading5"/>
      </w:pPr>
      <w:r>
        <w:t>HDFS</w:t>
      </w:r>
    </w:p>
    <w:p w14:paraId="1A88B636" w14:textId="77777777" w:rsidR="0063601F" w:rsidRDefault="0063601F" w:rsidP="000E5536">
      <w:pPr>
        <w:pStyle w:val="BodyText2"/>
      </w:pPr>
      <w:r>
        <w:t>The Hadoop File system is accessed (</w:t>
      </w:r>
      <w:hyperlink r:id="rId864" w:history="1">
        <w:r w:rsidRPr="00063BAD">
          <w:rPr>
            <w:rStyle w:val="Hyperlink"/>
          </w:rPr>
          <w:t>HDFS</w:t>
        </w:r>
      </w:hyperlink>
      <w:r>
        <w:t xml:space="preserve"> docs) using the Hadoop File System shell (see </w:t>
      </w:r>
      <w:hyperlink r:id="rId865" w:history="1">
        <w:r w:rsidRPr="00A708D7">
          <w:rPr>
            <w:rStyle w:val="Hyperlink"/>
          </w:rPr>
          <w:t>here</w:t>
        </w:r>
      </w:hyperlink>
      <w:r>
        <w:t xml:space="preserve"> for docs). The help from Yahoo talks about hadoop dfs but this has been deprecated.</w:t>
      </w:r>
    </w:p>
    <w:p w14:paraId="09C2F084" w14:textId="77777777" w:rsidR="0063601F" w:rsidRDefault="0063601F" w:rsidP="00D96B97">
      <w:pPr>
        <w:pStyle w:val="Unix"/>
      </w:pPr>
      <w:r>
        <w:t>$ hadoop fs –ls</w:t>
      </w:r>
      <w:r>
        <w:tab/>
        <w:t>- list files in the current directory</w:t>
      </w:r>
    </w:p>
    <w:p w14:paraId="1691A297" w14:textId="77777777" w:rsidR="0063601F" w:rsidRDefault="0063601F" w:rsidP="00D96B97">
      <w:pPr>
        <w:pStyle w:val="Unix"/>
      </w:pPr>
      <w:r>
        <w:t>$ hadoop fs –ls</w:t>
      </w:r>
      <w:r w:rsidRPr="00A362DA">
        <w:t xml:space="preserve"> /</w:t>
      </w:r>
      <w:r>
        <w:tab/>
        <w:t>- list directories in the current directory</w:t>
      </w:r>
    </w:p>
    <w:p w14:paraId="6C173BE4" w14:textId="77777777" w:rsidR="0063601F" w:rsidRDefault="0063601F" w:rsidP="00D96B97">
      <w:pPr>
        <w:pStyle w:val="Unix"/>
      </w:pPr>
      <w:r>
        <w:t>$ hadoop fs –ls -R</w:t>
      </w:r>
      <w:r>
        <w:tab/>
        <w:t>- list all files in the current directory (recursively)</w:t>
      </w:r>
    </w:p>
    <w:p w14:paraId="52618D24" w14:textId="77777777" w:rsidR="0063601F" w:rsidRDefault="0063601F" w:rsidP="00D96B97">
      <w:pPr>
        <w:pStyle w:val="Unix"/>
      </w:pPr>
      <w:r>
        <w:t>$ hadoop fs –lsr</w:t>
      </w:r>
      <w:r>
        <w:tab/>
        <w:t>- list all files in the current directory (recursively)</w:t>
      </w:r>
    </w:p>
    <w:p w14:paraId="03708CE7" w14:textId="77777777" w:rsidR="0063601F" w:rsidRDefault="0063601F" w:rsidP="00D96B97">
      <w:pPr>
        <w:pStyle w:val="Unix"/>
      </w:pPr>
      <w:r>
        <w:t>$ hadoop fs -rm -r test_species_csv_files/</w:t>
      </w:r>
      <w:r>
        <w:tab/>
        <w:t>- delete all files in a directory and the directory</w:t>
      </w:r>
    </w:p>
    <w:p w14:paraId="0FDA1FD6" w14:textId="77777777" w:rsidR="0063601F" w:rsidRDefault="0063601F" w:rsidP="00D96B97">
      <w:pPr>
        <w:pStyle w:val="Unix"/>
      </w:pPr>
      <w:r w:rsidRPr="00823997">
        <w:t xml:space="preserve">$ hadoop fs </w:t>
      </w:r>
      <w:r>
        <w:t>–</w:t>
      </w:r>
      <w:r w:rsidRPr="00823997">
        <w:t>rm</w:t>
      </w:r>
      <w:r>
        <w:t xml:space="preserve"> -</w:t>
      </w:r>
      <w:r w:rsidRPr="00823997">
        <w:t>r gutenberg-output</w:t>
      </w:r>
      <w:r>
        <w:tab/>
        <w:t>- deletes a directory</w:t>
      </w:r>
    </w:p>
    <w:p w14:paraId="3E0404C6" w14:textId="77777777" w:rsidR="0063601F" w:rsidRDefault="0063601F" w:rsidP="00D96B97">
      <w:pPr>
        <w:pStyle w:val="Unix"/>
      </w:pPr>
      <w:r>
        <w:t>$ hadoop fs –touchz mapper.py</w:t>
      </w:r>
      <w:r>
        <w:tab/>
        <w:t>- creates a new file of zero length</w:t>
      </w:r>
    </w:p>
    <w:p w14:paraId="3B37E3F7" w14:textId="77777777" w:rsidR="0063601F" w:rsidRDefault="0063601F" w:rsidP="000E5536">
      <w:pPr>
        <w:pStyle w:val="BodyText"/>
      </w:pPr>
      <w:r>
        <w:t>In all cases if no specific directory is appended to fs, then the Hadoop Home directory is assumed (in our case /user/dopa)</w:t>
      </w:r>
    </w:p>
    <w:p w14:paraId="6A3151DF" w14:textId="77777777" w:rsidR="0063601F" w:rsidRDefault="0063601F" w:rsidP="000E5536">
      <w:pPr>
        <w:pStyle w:val="BodyText"/>
      </w:pPr>
      <w:r>
        <w:t xml:space="preserve">Yahoo </w:t>
      </w:r>
      <w:r w:rsidRPr="009F0492">
        <w:t>documentation</w:t>
      </w:r>
      <w:r>
        <w:t xml:space="preserve"> for HDFS and interacting with it is great (see </w:t>
      </w:r>
      <w:hyperlink r:id="rId866" w:history="1">
        <w:r w:rsidRPr="00E95741">
          <w:rPr>
            <w:rStyle w:val="Hyperlink"/>
          </w:rPr>
          <w:t>here</w:t>
        </w:r>
      </w:hyperlink>
      <w:r>
        <w:t>).</w:t>
      </w:r>
    </w:p>
    <w:p w14:paraId="011EBB5F" w14:textId="77777777" w:rsidR="0063601F" w:rsidRDefault="0063601F" w:rsidP="000E5536">
      <w:pPr>
        <w:pStyle w:val="BodyText2"/>
      </w:pPr>
      <w:r>
        <w:t xml:space="preserve">Useful points: </w:t>
      </w:r>
    </w:p>
    <w:p w14:paraId="1306D972" w14:textId="77777777" w:rsidR="0063601F" w:rsidRDefault="0063601F" w:rsidP="000E5536">
      <w:pPr>
        <w:pStyle w:val="BodyText"/>
      </w:pPr>
      <w:r>
        <w:lastRenderedPageBreak/>
        <w:t>‘..</w:t>
      </w:r>
      <w:r w:rsidRPr="009E4E81">
        <w:t>HDFS runs in a separate namespace, isolated from the contents of your local files</w:t>
      </w:r>
      <w:r>
        <w:t>..’</w:t>
      </w:r>
    </w:p>
    <w:p w14:paraId="08D0AB28" w14:textId="77777777" w:rsidR="0063601F" w:rsidRPr="00D6643B" w:rsidRDefault="0063601F" w:rsidP="000E5536">
      <w:pPr>
        <w:pStyle w:val="BodyText"/>
      </w:pPr>
      <w:r>
        <w:t>‘</w:t>
      </w:r>
      <w:hyperlink r:id="rId867" w:anchor="basics" w:history="1">
        <w:r w:rsidRPr="00D54ADF">
          <w:rPr>
            <w:rStyle w:val="Hyperlink"/>
          </w:rPr>
          <w:t>..</w:t>
        </w:r>
      </w:hyperlink>
      <w:r w:rsidRPr="00040CB7">
        <w:t>To open a file, a client contacts the NameNode and retrieves a list of locations for the blocks that comprise the file. These locations identify the DataNodes which hold each block. Clients then read file data directly from the DataNode servers, possibly in parallel. The NameNode is not directly involved in this bulk data transfer, keeping its overhead to a minimum</w:t>
      </w:r>
      <w:r>
        <w:t>…’</w:t>
      </w:r>
    </w:p>
    <w:p w14:paraId="4842DA1C" w14:textId="77777777" w:rsidR="0063601F" w:rsidRDefault="0063601F" w:rsidP="000E5536">
      <w:pPr>
        <w:pStyle w:val="Heading6"/>
      </w:pPr>
      <w:r>
        <w:t>File Organisation</w:t>
      </w:r>
    </w:p>
    <w:p w14:paraId="47B64BAF" w14:textId="77777777" w:rsidR="0063601F" w:rsidRDefault="0063601F" w:rsidP="000E5536">
      <w:pPr>
        <w:pStyle w:val="BodyText2"/>
      </w:pPr>
      <w:r>
        <w:t>Lars has created the following structure on hadoop-m2:</w:t>
      </w:r>
    </w:p>
    <w:p w14:paraId="37826320" w14:textId="77777777" w:rsidR="0063601F" w:rsidRDefault="0063601F" w:rsidP="000E5536">
      <w:pPr>
        <w:pStyle w:val="BodyText2"/>
      </w:pPr>
      <w:r>
        <w:t>/jrc</w:t>
      </w:r>
    </w:p>
    <w:p w14:paraId="20218158" w14:textId="77777777" w:rsidR="0063601F" w:rsidRDefault="0063601F" w:rsidP="000E5536">
      <w:pPr>
        <w:pStyle w:val="BodyText2"/>
      </w:pPr>
      <w:r>
        <w:tab/>
        <w:t>/data   -where the data files go, e.g. avro files</w:t>
      </w:r>
    </w:p>
    <w:p w14:paraId="406BC1B8" w14:textId="77777777" w:rsidR="0063601F" w:rsidRPr="00EA6B8D" w:rsidRDefault="0063601F" w:rsidP="000E5536">
      <w:pPr>
        <w:pStyle w:val="BodyText2"/>
      </w:pPr>
      <w:r>
        <w:tab/>
        <w:t>/schema   -where the Avro schemas go</w:t>
      </w:r>
    </w:p>
    <w:p w14:paraId="00F384E4" w14:textId="77777777" w:rsidR="0063601F" w:rsidRDefault="0063601F" w:rsidP="000E5536">
      <w:pPr>
        <w:pStyle w:val="Heading6"/>
      </w:pPr>
      <w:r>
        <w:t>NameNode UI</w:t>
      </w:r>
    </w:p>
    <w:p w14:paraId="193DD887" w14:textId="77777777" w:rsidR="0063601F" w:rsidRPr="002B1686" w:rsidRDefault="0063601F" w:rsidP="000E5536">
      <w:pPr>
        <w:pStyle w:val="BodyText2"/>
      </w:pPr>
      <w:r>
        <w:t xml:space="preserve">This is very useful to see where various files are stored in HDFS. From CM, goto HDFS and click on NameNode WebUI. This is a UI to HDFS and the cluster and you can see where the various files are by clicking on Utilities | Browse the File System. For example, to see where the species_avro table stores the blocks, go to </w:t>
      </w:r>
      <w:r w:rsidRPr="005E61C8">
        <w:t>/user/hive/warehouse/species_avro</w:t>
      </w:r>
      <w:r>
        <w:t xml:space="preserve"> and click on the name of the file. This shows you where the blocks have actually been written for that file.</w:t>
      </w:r>
    </w:p>
    <w:p w14:paraId="74A86146" w14:textId="77777777" w:rsidR="0063601F" w:rsidRDefault="0063601F" w:rsidP="000E5536">
      <w:pPr>
        <w:pStyle w:val="Heading6"/>
      </w:pPr>
      <w:r>
        <w:t>User management</w:t>
      </w:r>
    </w:p>
    <w:p w14:paraId="7AA8A28A" w14:textId="77777777" w:rsidR="0063601F" w:rsidRPr="00A91A6C" w:rsidRDefault="0063601F" w:rsidP="000E5536">
      <w:pPr>
        <w:pStyle w:val="BodyText2"/>
      </w:pPr>
      <w:r>
        <w:t>When you make a request to hdfs it is the current unix user who is requesting access (using simple authentication). So from Hadoop-m2 if I log on as cottaan then it is this user who will try to read/write to hdfs. The groups that this user has assigned to them is managed on the namenode in files and directories.</w:t>
      </w:r>
    </w:p>
    <w:p w14:paraId="32708424" w14:textId="77777777" w:rsidR="0063601F" w:rsidRDefault="0063601F" w:rsidP="000E5536">
      <w:pPr>
        <w:pStyle w:val="Heading6"/>
      </w:pPr>
      <w:r>
        <w:t>Working with files in HDFS</w:t>
      </w:r>
    </w:p>
    <w:p w14:paraId="218A243C" w14:textId="77777777" w:rsidR="0063601F" w:rsidRDefault="0063601F" w:rsidP="000E5536">
      <w:pPr>
        <w:pStyle w:val="Heading7"/>
      </w:pPr>
      <w:r>
        <w:t>Flume</w:t>
      </w:r>
    </w:p>
    <w:p w14:paraId="4B9CCC64" w14:textId="77777777" w:rsidR="0063601F" w:rsidRPr="005179F5" w:rsidRDefault="0063601F" w:rsidP="000E5536">
      <w:pPr>
        <w:pStyle w:val="BodyText2"/>
      </w:pPr>
      <w:r>
        <w:t>You can also load data into Hadoop using Flume and it will load the data and aggregate if needed.</w:t>
      </w:r>
    </w:p>
    <w:p w14:paraId="5959F3D0" w14:textId="77777777" w:rsidR="0063601F" w:rsidRDefault="0063601F" w:rsidP="000E5536">
      <w:pPr>
        <w:pStyle w:val="Heading7"/>
      </w:pPr>
      <w:r>
        <w:t>HDFS API</w:t>
      </w:r>
    </w:p>
    <w:p w14:paraId="0EDB50F9" w14:textId="0EBE2804" w:rsidR="00C234EE" w:rsidRPr="00493373" w:rsidRDefault="0063601F" w:rsidP="000E5536">
      <w:pPr>
        <w:pStyle w:val="BodyText2"/>
      </w:pPr>
      <w:r>
        <w:t xml:space="preserve">Files could, in theory be loaded into Hadoop programmatically using the HDFS API – this could be Java classes or there are wrappers for Python,Perl etc. Thrift can be used but there is a Python wrapper for the Hadoop API called </w:t>
      </w:r>
      <w:hyperlink r:id="rId868" w:history="1">
        <w:r w:rsidRPr="00CB45C1">
          <w:rPr>
            <w:rStyle w:val="Hyperlink"/>
          </w:rPr>
          <w:t>Pydoop</w:t>
        </w:r>
      </w:hyperlink>
      <w:r>
        <w:t xml:space="preserve"> – it is also on </w:t>
      </w:r>
      <w:hyperlink r:id="rId869" w:history="1">
        <w:r w:rsidRPr="00964758">
          <w:rPr>
            <w:rStyle w:val="Hyperlink"/>
          </w:rPr>
          <w:t>Github</w:t>
        </w:r>
      </w:hyperlink>
      <w:r>
        <w:t>.</w:t>
      </w:r>
    </w:p>
    <w:p w14:paraId="645F893A" w14:textId="77777777" w:rsidR="0063601F" w:rsidRDefault="0063601F" w:rsidP="000E5536">
      <w:pPr>
        <w:pStyle w:val="Heading7"/>
      </w:pPr>
      <w:r>
        <w:t>Using the Hadoop Shell</w:t>
      </w:r>
    </w:p>
    <w:p w14:paraId="424DBDE7" w14:textId="3B7B2CD2" w:rsidR="00C23A64" w:rsidRDefault="00C23A64" w:rsidP="000E5536">
      <w:pPr>
        <w:pStyle w:val="Heading8"/>
      </w:pPr>
      <w:r>
        <w:t>Changing the current user</w:t>
      </w:r>
    </w:p>
    <w:p w14:paraId="710F09E2" w14:textId="05B71798" w:rsidR="00C23A64" w:rsidRDefault="00C23A64" w:rsidP="000E5536">
      <w:pPr>
        <w:pStyle w:val="BodyText2"/>
      </w:pPr>
      <w:r>
        <w:t>You can change the current user by using the following:</w:t>
      </w:r>
    </w:p>
    <w:p w14:paraId="7F734F53" w14:textId="038BF68A" w:rsidR="00C23A64" w:rsidRDefault="00C23A64" w:rsidP="00D96B97">
      <w:pPr>
        <w:pStyle w:val="Unix"/>
      </w:pPr>
      <w:r>
        <w:t>export HADOOP_USER_NAME=hdfs</w:t>
      </w:r>
    </w:p>
    <w:p w14:paraId="6F432AAD" w14:textId="6F8C16E7" w:rsidR="00C23A64" w:rsidRDefault="00C23A64" w:rsidP="000E5536">
      <w:pPr>
        <w:pStyle w:val="BodyText2"/>
      </w:pPr>
      <w:r>
        <w:t>Doing this effectively makes all requests come from the hdfs user. You can change it back</w:t>
      </w:r>
      <w:r w:rsidR="00BD2A87">
        <w:t xml:space="preserve"> to the default user</w:t>
      </w:r>
      <w:r>
        <w:t xml:space="preserve"> using:</w:t>
      </w:r>
    </w:p>
    <w:p w14:paraId="10FB2486" w14:textId="3A167087" w:rsidR="00C23A64" w:rsidRDefault="00C23A64" w:rsidP="00D96B97">
      <w:pPr>
        <w:pStyle w:val="Unix"/>
      </w:pPr>
      <w:r>
        <w:t>unset HADOOP_USER_NAME</w:t>
      </w:r>
    </w:p>
    <w:p w14:paraId="4C4EB052" w14:textId="0141ECE1" w:rsidR="003362B0" w:rsidRDefault="003362B0" w:rsidP="000E5536">
      <w:pPr>
        <w:pStyle w:val="BodyText2"/>
      </w:pPr>
      <w:r>
        <w:t>And you can check it with:</w:t>
      </w:r>
    </w:p>
    <w:p w14:paraId="01CF1AC0" w14:textId="35809B1F" w:rsidR="003362B0" w:rsidRPr="00C23A64" w:rsidRDefault="003362B0" w:rsidP="00D96B97">
      <w:pPr>
        <w:pStyle w:val="Unix"/>
      </w:pPr>
      <w:r w:rsidRPr="003362B0">
        <w:t>echo $HADOOP_USER_NAME</w:t>
      </w:r>
    </w:p>
    <w:p w14:paraId="402072FA" w14:textId="77777777" w:rsidR="0063601F" w:rsidRPr="003376F1" w:rsidRDefault="0063601F" w:rsidP="000E5536">
      <w:pPr>
        <w:pStyle w:val="Heading8"/>
      </w:pPr>
      <w:r>
        <w:t>Loading</w:t>
      </w:r>
    </w:p>
    <w:p w14:paraId="37E7B2CB" w14:textId="77777777" w:rsidR="0063601F" w:rsidRDefault="0063601F" w:rsidP="000E5536">
      <w:pPr>
        <w:pStyle w:val="BodyText2"/>
      </w:pPr>
      <w:r>
        <w:t>To load files into HDFS, copy them from your local file system to hdfs (in this case a csv file called simply 139):</w:t>
      </w:r>
    </w:p>
    <w:p w14:paraId="4EC2E4A5" w14:textId="77777777" w:rsidR="0063601F" w:rsidRPr="00493373" w:rsidRDefault="0063601F" w:rsidP="000E5536">
      <w:pPr>
        <w:pStyle w:val="Code"/>
      </w:pPr>
      <w:r w:rsidRPr="00493373">
        <w:t>[dopa@h05-nn01 ~]$ ls</w:t>
      </w:r>
    </w:p>
    <w:p w14:paraId="25CA720C" w14:textId="77777777" w:rsidR="0063601F" w:rsidRPr="00493373" w:rsidRDefault="0063601F" w:rsidP="000E5536">
      <w:pPr>
        <w:pStyle w:val="Code"/>
      </w:pPr>
      <w:r w:rsidRPr="00493373">
        <w:t>139  compiled  test  test_species_csv_files  wordcount.jar  WordCount.java  wordcountMM.jar</w:t>
      </w:r>
    </w:p>
    <w:p w14:paraId="6286039C" w14:textId="77777777" w:rsidR="0063601F" w:rsidRPr="00493373" w:rsidRDefault="0063601F" w:rsidP="000E5536">
      <w:pPr>
        <w:pStyle w:val="Code"/>
      </w:pPr>
      <w:r w:rsidRPr="00493373">
        <w:t>[dopa@h05-nn01 ~]$ hadoop fs -put 139</w:t>
      </w:r>
    </w:p>
    <w:p w14:paraId="4A455BED" w14:textId="77777777" w:rsidR="0063601F" w:rsidRPr="00493373" w:rsidRDefault="0063601F" w:rsidP="000E5536">
      <w:pPr>
        <w:pStyle w:val="Code"/>
      </w:pPr>
      <w:r w:rsidRPr="00493373">
        <w:t>[dopa@h05-nn01 ~]$ hadoop fs -ls</w:t>
      </w:r>
    </w:p>
    <w:p w14:paraId="61E46E49" w14:textId="77777777" w:rsidR="0063601F" w:rsidRPr="00493373" w:rsidRDefault="0063601F" w:rsidP="000E5536">
      <w:pPr>
        <w:pStyle w:val="Code"/>
      </w:pPr>
      <w:r w:rsidRPr="00493373">
        <w:t>Found 6 items</w:t>
      </w:r>
    </w:p>
    <w:p w14:paraId="1367C289" w14:textId="77777777" w:rsidR="0063601F" w:rsidRPr="00493373" w:rsidRDefault="0063601F" w:rsidP="000E5536">
      <w:pPr>
        <w:pStyle w:val="Code"/>
      </w:pPr>
      <w:r w:rsidRPr="00493373">
        <w:t>drwx------   - dopa supergroup          0 2013-02-01 11:33 .staging</w:t>
      </w:r>
    </w:p>
    <w:p w14:paraId="0E9EB759" w14:textId="77777777" w:rsidR="0063601F" w:rsidRPr="00493373" w:rsidRDefault="0063601F" w:rsidP="000E5536">
      <w:pPr>
        <w:pStyle w:val="Code"/>
      </w:pPr>
      <w:r w:rsidRPr="00493373">
        <w:t>-rw-r--r--   3 dopa supergroup    4141116 2013-02-01 15:11 139</w:t>
      </w:r>
    </w:p>
    <w:p w14:paraId="79EC7FEF" w14:textId="77777777" w:rsidR="0063601F" w:rsidRPr="00493373" w:rsidRDefault="0063601F" w:rsidP="000E5536">
      <w:pPr>
        <w:pStyle w:val="Code"/>
      </w:pPr>
      <w:r w:rsidRPr="00493373">
        <w:t>-rw-r--r--   3 dopa supergroup    1573078 2013-01-25 11:02 4300.txt</w:t>
      </w:r>
    </w:p>
    <w:p w14:paraId="00F4F348" w14:textId="77777777" w:rsidR="0063601F" w:rsidRPr="00493373" w:rsidRDefault="0063601F" w:rsidP="000E5536">
      <w:pPr>
        <w:pStyle w:val="Code"/>
      </w:pPr>
      <w:r w:rsidRPr="00493373">
        <w:t>drwxr-xr-x   - dopa supergroup          0 2013-01-28 11:53 input</w:t>
      </w:r>
    </w:p>
    <w:p w14:paraId="5025C395" w14:textId="77777777" w:rsidR="0063601F" w:rsidRPr="00493373" w:rsidRDefault="0063601F" w:rsidP="000E5536">
      <w:pPr>
        <w:pStyle w:val="Code"/>
      </w:pPr>
      <w:r w:rsidRPr="00493373">
        <w:lastRenderedPageBreak/>
        <w:t>drwxr-xr-x   - dopa supergroup          0 2013-01-28 11:54 output</w:t>
      </w:r>
    </w:p>
    <w:p w14:paraId="53CD0E56" w14:textId="77777777" w:rsidR="0063601F" w:rsidRDefault="0063601F" w:rsidP="000E5536">
      <w:pPr>
        <w:pStyle w:val="Code"/>
      </w:pPr>
      <w:r w:rsidRPr="00493373">
        <w:t>-rw-r--r--   3 dopa supergroup       3169 2013-01-28 11:40 wordcount.jar</w:t>
      </w:r>
    </w:p>
    <w:p w14:paraId="7CABCB0F" w14:textId="77777777" w:rsidR="0063601F" w:rsidRDefault="0063601F" w:rsidP="000E5536">
      <w:pPr>
        <w:pStyle w:val="BodyText2"/>
      </w:pPr>
      <w:r>
        <w:t>Transferring csv files from ‘</w:t>
      </w:r>
      <w:r w:rsidRPr="00E5005D">
        <w:t>E:\cottaan\My Documents\Zipped Species Files for GBIF</w:t>
      </w:r>
      <w:r>
        <w:t xml:space="preserve">’ into a new folder ‘home/dopa/test_species_csv_files’ on h05-nn01.jrc.it using WinSCP. To load in multiple files, you can also use </w:t>
      </w:r>
      <w:hyperlink r:id="rId870" w:anchor="copying" w:history="1">
        <w:r w:rsidRPr="00441854">
          <w:rPr>
            <w:rStyle w:val="Hyperlink"/>
          </w:rPr>
          <w:t>distcp</w:t>
        </w:r>
      </w:hyperlink>
      <w:r>
        <w:t xml:space="preserve"> to help:</w:t>
      </w:r>
    </w:p>
    <w:p w14:paraId="659A0C23" w14:textId="77777777" w:rsidR="0063601F" w:rsidRDefault="0063601F" w:rsidP="000E5536">
      <w:pPr>
        <w:pStyle w:val="Code"/>
      </w:pPr>
      <w:r w:rsidRPr="00FC5565">
        <w:t>$ hadoop fs -put test_species_csv_files/* /user/dopa</w:t>
      </w:r>
    </w:p>
    <w:p w14:paraId="61D08722" w14:textId="77777777" w:rsidR="0063601F" w:rsidRDefault="0063601F" w:rsidP="000E5536">
      <w:pPr>
        <w:pStyle w:val="Code"/>
      </w:pPr>
      <w:r>
        <w:t>$ hadoop fs –put gutenberg/* gutenberg/</w:t>
      </w:r>
    </w:p>
    <w:p w14:paraId="17DD1D30" w14:textId="77777777" w:rsidR="0063601F" w:rsidRDefault="0063601F" w:rsidP="000E5536">
      <w:pPr>
        <w:pStyle w:val="BodyText2"/>
      </w:pPr>
      <w:r>
        <w:t>To view the contents of files:</w:t>
      </w:r>
    </w:p>
    <w:p w14:paraId="18B57B41" w14:textId="77777777" w:rsidR="0063601F" w:rsidRDefault="0063601F" w:rsidP="000E5536">
      <w:pPr>
        <w:pStyle w:val="Code"/>
      </w:pPr>
      <w:r w:rsidRPr="004D5836">
        <w:t xml:space="preserve"> [dopa@hadoop-h05 ~]$ hadoop fs -cat input/139</w:t>
      </w:r>
    </w:p>
    <w:p w14:paraId="054624AA" w14:textId="77777777" w:rsidR="0063601F" w:rsidRDefault="0063601F" w:rsidP="000E5536">
      <w:pPr>
        <w:pStyle w:val="BodyText2"/>
      </w:pPr>
      <w:r>
        <w:t>You could schedule shell tasks as cron jobs to load data in automatically.</w:t>
      </w:r>
    </w:p>
    <w:p w14:paraId="6EF93C23" w14:textId="77777777" w:rsidR="0063601F" w:rsidRDefault="0063601F" w:rsidP="000E5536">
      <w:pPr>
        <w:pStyle w:val="BodyText2"/>
      </w:pPr>
      <w:r>
        <w:t>Completed this for the live cluster moving 42 files into home/dopa/tmp then into the Hadoop input folder:</w:t>
      </w:r>
    </w:p>
    <w:p w14:paraId="6A84F543" w14:textId="77777777" w:rsidR="0063601F" w:rsidRDefault="0063601F" w:rsidP="000E5536">
      <w:pPr>
        <w:pStyle w:val="Code"/>
      </w:pPr>
      <w:r w:rsidRPr="00C70C63">
        <w:t>[dopa@hadoop-h05 ~]</w:t>
      </w:r>
      <w:r w:rsidRPr="00FC5565">
        <w:t>$ hadoo</w:t>
      </w:r>
      <w:r>
        <w:t>p fs -put tmp</w:t>
      </w:r>
      <w:r w:rsidRPr="00FC5565">
        <w:t>/* /user/dopa</w:t>
      </w:r>
      <w:r>
        <w:t>/input</w:t>
      </w:r>
    </w:p>
    <w:p w14:paraId="09C1F092" w14:textId="77777777" w:rsidR="0063601F" w:rsidRDefault="0063601F" w:rsidP="000E5536">
      <w:pPr>
        <w:pStyle w:val="Code"/>
      </w:pPr>
      <w:r w:rsidRPr="00C70C63">
        <w:t>[dopa@hadoop-h05 ~]</w:t>
      </w:r>
      <w:r w:rsidRPr="00FC5565">
        <w:t>$ hadoo</w:t>
      </w:r>
      <w:r>
        <w:t>p fs -rm input/4300.txt</w:t>
      </w:r>
    </w:p>
    <w:p w14:paraId="7036D3B9" w14:textId="77777777" w:rsidR="0063601F" w:rsidRDefault="0063601F" w:rsidP="000E5536">
      <w:pPr>
        <w:pStyle w:val="Code"/>
      </w:pPr>
      <w:r w:rsidRPr="00C70C63">
        <w:t>[dopa@hadoop-h05 ~]$ hadoop fs -ls input</w:t>
      </w:r>
    </w:p>
    <w:p w14:paraId="02655360" w14:textId="77777777" w:rsidR="0063601F" w:rsidRDefault="0063601F" w:rsidP="000E5536">
      <w:pPr>
        <w:pStyle w:val="BodyText2"/>
      </w:pPr>
      <w:r>
        <w:t>To load multiple json files into the full cluster:</w:t>
      </w:r>
    </w:p>
    <w:p w14:paraId="043C4466" w14:textId="77777777" w:rsidR="0063601F" w:rsidRDefault="0063601F" w:rsidP="000E5536">
      <w:pPr>
        <w:pStyle w:val="Code"/>
      </w:pPr>
      <w:r w:rsidRPr="002F748B">
        <w:t>[dopa@hadoop-sn ~]$ hadoop fs -put /home/dopa/data/json/species/* /user/hive/warehouse/species/</w:t>
      </w:r>
    </w:p>
    <w:p w14:paraId="02A31716" w14:textId="1EB28B23" w:rsidR="004E477B" w:rsidRDefault="004E477B" w:rsidP="000E5536">
      <w:pPr>
        <w:pStyle w:val="BodyText2"/>
      </w:pPr>
      <w:r>
        <w:t>Loading the ESRI Jar files into hdfs:</w:t>
      </w:r>
    </w:p>
    <w:p w14:paraId="62E6F927" w14:textId="77777777" w:rsidR="004E477B" w:rsidRDefault="004E477B" w:rsidP="00D96B97">
      <w:pPr>
        <w:pStyle w:val="Unix"/>
      </w:pPr>
      <w:r>
        <w:t>[cottaan@hadoop-m2 jar_files]$ hadoop fs -put esri-geometry-api.jar /user/hive/jar_files</w:t>
      </w:r>
    </w:p>
    <w:p w14:paraId="703E3CE2" w14:textId="51F13E62" w:rsidR="004E477B" w:rsidRDefault="004E477B" w:rsidP="00D96B97">
      <w:pPr>
        <w:pStyle w:val="Unix"/>
      </w:pPr>
      <w:r>
        <w:t>[cottaan@hadoop-m2 jar_files]$ hadoop fs -put spatial-sdk-hadoop.jar /user/hive/jar_files</w:t>
      </w:r>
    </w:p>
    <w:p w14:paraId="1718AB37" w14:textId="77777777" w:rsidR="0063601F" w:rsidRDefault="0063601F" w:rsidP="000E5536">
      <w:pPr>
        <w:pStyle w:val="Heading8"/>
      </w:pPr>
      <w:r>
        <w:t>Deleting</w:t>
      </w:r>
    </w:p>
    <w:p w14:paraId="286D2341" w14:textId="77777777" w:rsidR="0063601F" w:rsidRDefault="0063601F" w:rsidP="000E5536">
      <w:pPr>
        <w:pStyle w:val="BodyText2"/>
      </w:pPr>
      <w:r>
        <w:t>To delete multiple files in the HDFS shell:</w:t>
      </w:r>
    </w:p>
    <w:p w14:paraId="7DEE4DBD" w14:textId="77777777" w:rsidR="0063601F" w:rsidRDefault="0063601F" w:rsidP="000E5536">
      <w:pPr>
        <w:pStyle w:val="Code"/>
      </w:pPr>
      <w:r w:rsidRPr="003376F1">
        <w:t xml:space="preserve"> [dopa@hadoop-sn ~]$ hadoop fs -rm -skipTrash /user/hive/warehouse/species/*</w:t>
      </w:r>
    </w:p>
    <w:p w14:paraId="73E4D8AB" w14:textId="49C86AC9" w:rsidR="007903D4" w:rsidRDefault="007903D4" w:rsidP="000E5536">
      <w:pPr>
        <w:pStyle w:val="Heading8"/>
      </w:pPr>
      <w:r>
        <w:t>Changing owners</w:t>
      </w:r>
    </w:p>
    <w:p w14:paraId="2D58FC01" w14:textId="3488DE2F" w:rsidR="007903D4" w:rsidRDefault="007903D4" w:rsidP="00D96B97">
      <w:pPr>
        <w:pStyle w:val="Unix"/>
      </w:pPr>
      <w:r w:rsidRPr="007903D4">
        <w:t>[cottaan@hadoop-m2 ~]$ hadoop fs -chown admin /jrc/data/wdpa/wdpa_latest_14_10_14.avro</w:t>
      </w:r>
    </w:p>
    <w:p w14:paraId="34ED3526" w14:textId="483809DC" w:rsidR="00917D32" w:rsidRDefault="00917D32" w:rsidP="00D96B97">
      <w:pPr>
        <w:pStyle w:val="Unix"/>
      </w:pPr>
      <w:r w:rsidRPr="007903D4">
        <w:t xml:space="preserve">[cottaan@hadoop-m2 ~]$ hadoop fs -chown </w:t>
      </w:r>
      <w:r>
        <w:t>hive</w:t>
      </w:r>
      <w:r w:rsidRPr="007903D4">
        <w:t xml:space="preserve"> </w:t>
      </w:r>
      <w:r w:rsidRPr="00917D32">
        <w:t>/user/cottaan/esri-geometry-api.jar</w:t>
      </w:r>
    </w:p>
    <w:p w14:paraId="14D510CE" w14:textId="67DDC5F2" w:rsidR="00917D32" w:rsidRPr="007903D4" w:rsidRDefault="00917D32" w:rsidP="00D96B97">
      <w:pPr>
        <w:pStyle w:val="Unix"/>
      </w:pPr>
      <w:r w:rsidRPr="007903D4">
        <w:t xml:space="preserve">[cottaan@hadoop-m2 ~]$ hadoop fs -chown </w:t>
      </w:r>
      <w:r>
        <w:t>hive</w:t>
      </w:r>
      <w:r w:rsidRPr="007903D4">
        <w:t xml:space="preserve"> </w:t>
      </w:r>
      <w:r w:rsidRPr="00917D32">
        <w:t>/user/cottaan/</w:t>
      </w:r>
      <w:r>
        <w:t>spatial-sdk-hadoop.jar</w:t>
      </w:r>
    </w:p>
    <w:p w14:paraId="6650147D" w14:textId="075F4642" w:rsidR="009422DD" w:rsidRDefault="009422DD" w:rsidP="000E5536">
      <w:pPr>
        <w:pStyle w:val="Heading8"/>
      </w:pPr>
      <w:r>
        <w:t>Changing permissions</w:t>
      </w:r>
    </w:p>
    <w:p w14:paraId="292EE6F6" w14:textId="5589708A" w:rsidR="009422DD" w:rsidRDefault="009422DD" w:rsidP="000E5536">
      <w:pPr>
        <w:pStyle w:val="BodyText2"/>
      </w:pPr>
      <w:r>
        <w:t xml:space="preserve">Use </w:t>
      </w:r>
      <w:hyperlink r:id="rId871" w:anchor="chmod" w:history="1">
        <w:r w:rsidRPr="009422DD">
          <w:rPr>
            <w:rStyle w:val="Hyperlink"/>
          </w:rPr>
          <w:t>chmod</w:t>
        </w:r>
      </w:hyperlink>
      <w:r>
        <w:t xml:space="preserve"> e.g. Hadoop fs –chmod:</w:t>
      </w:r>
    </w:p>
    <w:p w14:paraId="07301881" w14:textId="2873CF33" w:rsidR="009422DD" w:rsidRDefault="009422DD" w:rsidP="00D96B97">
      <w:pPr>
        <w:pStyle w:val="Unix"/>
      </w:pPr>
      <w:r w:rsidRPr="009422DD">
        <w:t>[cottaan@hadoop-m2 jar_files]$ hadoop fs -chmod 0777 /user/hive/jar_files/esri-geometry-api.jar</w:t>
      </w:r>
    </w:p>
    <w:p w14:paraId="7DE0A380" w14:textId="2DED6CBF" w:rsidR="009422DD" w:rsidRPr="009422DD" w:rsidRDefault="009422DD" w:rsidP="000E5536">
      <w:pPr>
        <w:pStyle w:val="BodyText2"/>
      </w:pPr>
      <w:r>
        <w:t>I had to change the permissions in WinSCP for the file.</w:t>
      </w:r>
    </w:p>
    <w:p w14:paraId="3A293B0B" w14:textId="77777777" w:rsidR="0063601F" w:rsidRDefault="0063601F" w:rsidP="000E5536">
      <w:pPr>
        <w:pStyle w:val="Heading7"/>
      </w:pPr>
      <w:r>
        <w:t>Using the ArcGIS Geoprocessing Tools For Hadoop</w:t>
      </w:r>
    </w:p>
    <w:p w14:paraId="5ACADC1A" w14:textId="77777777" w:rsidR="0063601F" w:rsidRDefault="0063601F" w:rsidP="000E5536">
      <w:pPr>
        <w:pStyle w:val="BodyText2"/>
      </w:pPr>
      <w:r>
        <w:t xml:space="preserve">You can use these to convert features to JSON for import into HDFS. </w:t>
      </w:r>
    </w:p>
    <w:p w14:paraId="336AB9BF" w14:textId="77777777" w:rsidR="0063601F" w:rsidRDefault="0063601F" w:rsidP="000E5536">
      <w:pPr>
        <w:pStyle w:val="BodyText2"/>
      </w:pPr>
      <w:r>
        <w:t xml:space="preserve">Are available from </w:t>
      </w:r>
      <w:hyperlink r:id="rId872" w:history="1">
        <w:r w:rsidRPr="00103919">
          <w:rPr>
            <w:rStyle w:val="Hyperlink"/>
          </w:rPr>
          <w:t>here</w:t>
        </w:r>
      </w:hyperlink>
      <w:r>
        <w:t xml:space="preserve"> but when I follow the instructions the tools are shown in ArcToolbox but when you try and run them there is an error ‘Unable to execute the selected tool’. They use two libraries 'webhdfs' and</w:t>
      </w:r>
      <w:r w:rsidRPr="00103919">
        <w:t xml:space="preserve"> 'requests'</w:t>
      </w:r>
      <w:r>
        <w:t xml:space="preserve"> so maybe these should be installed in the site-packages directory. Installing them both from the Cheeseshop using:</w:t>
      </w:r>
    </w:p>
    <w:p w14:paraId="2064A83C" w14:textId="77777777" w:rsidR="0063601F" w:rsidRDefault="0063601F" w:rsidP="000E5536">
      <w:pPr>
        <w:pStyle w:val="Code"/>
      </w:pPr>
      <w:r w:rsidRPr="00103919">
        <w:t>C:\Users\cottaan&gt;easy_install webhdfs</w:t>
      </w:r>
    </w:p>
    <w:p w14:paraId="5096C316" w14:textId="77777777" w:rsidR="0063601F" w:rsidRDefault="0063601F" w:rsidP="000E5536">
      <w:pPr>
        <w:pStyle w:val="BodyText2"/>
      </w:pPr>
      <w:r>
        <w:t>Reopening ArcGIS after installing webhdfs and trying again. Still not working. Installing requests:</w:t>
      </w:r>
    </w:p>
    <w:p w14:paraId="42C71329" w14:textId="77777777" w:rsidR="0063601F" w:rsidRDefault="0063601F" w:rsidP="000E5536">
      <w:pPr>
        <w:pStyle w:val="Code"/>
      </w:pPr>
      <w:r w:rsidRPr="000B1222">
        <w:t>pip install requests</w:t>
      </w:r>
    </w:p>
    <w:p w14:paraId="6A36E282" w14:textId="77777777" w:rsidR="0063601F" w:rsidRPr="00103919" w:rsidRDefault="0063601F" w:rsidP="000E5536">
      <w:pPr>
        <w:pStyle w:val="BodyText2"/>
      </w:pPr>
      <w:r>
        <w:t xml:space="preserve">Christian found it to be an issue with the version of ArcGIS and it only works in ArcGIS 10.2. Installed 10.2 and it now works. Testing the featuresToJSON tool. There are two output formats: enclosed and unenclosed json (see </w:t>
      </w:r>
      <w:hyperlink r:id="rId873" w:history="1">
        <w:r w:rsidRPr="00226953">
          <w:rPr>
            <w:rStyle w:val="Hyperlink"/>
          </w:rPr>
          <w:t>here</w:t>
        </w:r>
      </w:hyperlink>
      <w:r>
        <w:t>).</w:t>
      </w:r>
    </w:p>
    <w:p w14:paraId="569C9487" w14:textId="77777777" w:rsidR="0063601F" w:rsidRDefault="0063601F" w:rsidP="000E5536">
      <w:pPr>
        <w:pStyle w:val="BodyText2"/>
      </w:pPr>
      <w:r>
        <w:t>There is a tool called ‘Copy to HDFS’ but it needs to be able to connect to the NameNode.</w:t>
      </w:r>
    </w:p>
    <w:p w14:paraId="4FFAF02F" w14:textId="77777777" w:rsidR="0063601F" w:rsidRDefault="0063601F" w:rsidP="000E5536">
      <w:pPr>
        <w:pStyle w:val="BodyText2"/>
      </w:pPr>
      <w:r>
        <w:t xml:space="preserve">One potential issue is that the Features to JSON tool does not export the OBJECTID, Shape_Length or </w:t>
      </w:r>
      <w:r w:rsidRPr="00873BCC">
        <w:t>Shape_Area</w:t>
      </w:r>
      <w:r>
        <w:t xml:space="preserve"> fields to the json file.</w:t>
      </w:r>
    </w:p>
    <w:p w14:paraId="68DD1F8D" w14:textId="77777777" w:rsidR="0063601F" w:rsidRPr="0056240B" w:rsidRDefault="0063601F" w:rsidP="000E5536">
      <w:pPr>
        <w:pStyle w:val="BodyText2"/>
      </w:pPr>
      <w:r>
        <w:t>There are issues with using the GP tools for Hadoop from scripts. Because the script does not have an alias, you cannot reference the tool ‘FeaturesToJSON’ from a script (even if you give the toolbox an alias in the arcpy.importtoolbox method). This seems to be because there is another tool called FeaturesToJSON in the Conversion toolbox. I opened the ‘hadooptools.pyt’ file and changed the line</w:t>
      </w:r>
      <w:r w:rsidRPr="00FF7632">
        <w:t xml:space="preserve">        self.alias = ""</w:t>
      </w:r>
      <w:r>
        <w:t xml:space="preserve"> to</w:t>
      </w:r>
      <w:r w:rsidRPr="00FF7632">
        <w:t xml:space="preserve">        self.alias = "hadoop"</w:t>
      </w:r>
      <w:r>
        <w:t xml:space="preserve"> and restarted ArcMap. Now the toolbox has an alias. Now it works fine!</w:t>
      </w:r>
    </w:p>
    <w:p w14:paraId="06105452" w14:textId="77777777" w:rsidR="0063601F" w:rsidRDefault="0063601F" w:rsidP="000E5536">
      <w:pPr>
        <w:pStyle w:val="Heading7"/>
      </w:pPr>
      <w:r>
        <w:t>Using Hue</w:t>
      </w:r>
    </w:p>
    <w:p w14:paraId="3B7F7713" w14:textId="77777777" w:rsidR="0063601F" w:rsidRPr="0056240B" w:rsidRDefault="0063601F" w:rsidP="000E5536">
      <w:pPr>
        <w:pStyle w:val="BodyText2"/>
      </w:pPr>
      <w:r>
        <w:lastRenderedPageBreak/>
        <w:t xml:space="preserve">See the section on Hue </w:t>
      </w:r>
      <w:r>
        <w:fldChar w:fldCharType="begin"/>
      </w:r>
      <w:r>
        <w:instrText xml:space="preserve"> REF _Ref384803343 \h </w:instrText>
      </w:r>
      <w:r>
        <w:fldChar w:fldCharType="separate"/>
      </w:r>
      <w:r w:rsidR="00EA3299">
        <w:t>Importing files</w:t>
      </w:r>
      <w:r>
        <w:fldChar w:fldCharType="end"/>
      </w:r>
      <w:r>
        <w:t>.</w:t>
      </w:r>
    </w:p>
    <w:p w14:paraId="2407F0F7" w14:textId="77777777" w:rsidR="0063601F" w:rsidRDefault="0063601F" w:rsidP="000E5536">
      <w:pPr>
        <w:pStyle w:val="Heading7"/>
      </w:pPr>
      <w:r>
        <w:t>Using WebHDFS</w:t>
      </w:r>
    </w:p>
    <w:p w14:paraId="5FB3FE22" w14:textId="77777777" w:rsidR="0063601F" w:rsidRDefault="0063601F" w:rsidP="000E5536">
      <w:pPr>
        <w:pStyle w:val="BodyText2"/>
      </w:pPr>
      <w:r>
        <w:t>There is a Python wrapper (that is included in the Geoprocessing Tools for Hadoop) called WebHDFS:</w:t>
      </w:r>
    </w:p>
    <w:p w14:paraId="1729465B" w14:textId="77777777" w:rsidR="0063601F" w:rsidRDefault="0063601F" w:rsidP="000E5536">
      <w:pPr>
        <w:pStyle w:val="Code"/>
      </w:pPr>
      <w:r w:rsidRPr="00987D81">
        <w:t>&gt;&gt;&gt; webhdfs_host = "hadoop-m1"</w:t>
      </w:r>
    </w:p>
    <w:p w14:paraId="257CC908" w14:textId="77777777" w:rsidR="0063601F" w:rsidRDefault="0063601F" w:rsidP="000E5536">
      <w:pPr>
        <w:pStyle w:val="Code"/>
      </w:pPr>
      <w:r w:rsidRPr="00987D81">
        <w:t>&gt;&gt;&gt; wh = WebHDFS(webhdfs_host, webhdfs_port, webhdfs_user</w:t>
      </w:r>
      <w:r>
        <w:t>)</w:t>
      </w:r>
    </w:p>
    <w:p w14:paraId="3F3905AF" w14:textId="77777777" w:rsidR="0063601F" w:rsidRDefault="0063601F" w:rsidP="000E5536">
      <w:pPr>
        <w:pStyle w:val="Code"/>
      </w:pPr>
      <w:r w:rsidRPr="00987D81">
        <w:t>&gt;&gt;&gt; wh</w:t>
      </w:r>
      <w:r>
        <w:t>.getHomeDir()</w:t>
      </w:r>
    </w:p>
    <w:p w14:paraId="099BD2E2" w14:textId="77777777" w:rsidR="0063601F" w:rsidRDefault="0063601F" w:rsidP="000E5536">
      <w:pPr>
        <w:pStyle w:val="Code"/>
      </w:pPr>
      <w:r w:rsidRPr="00987D81">
        <w:t>error: [Errno 10060] A connection attempt failed because the connected party did not properly respond after a period of time, or established connection failed because connected host has failed to respond</w:t>
      </w:r>
    </w:p>
    <w:p w14:paraId="39F5E671" w14:textId="77777777" w:rsidR="0063601F" w:rsidRDefault="0063601F" w:rsidP="000E5536">
      <w:pPr>
        <w:pStyle w:val="BodyText2"/>
      </w:pPr>
      <w:r>
        <w:t>This is because you are not connecting using the ssh method. If you do it in Firefox, the following call works:</w:t>
      </w:r>
    </w:p>
    <w:p w14:paraId="29965BB0" w14:textId="77777777" w:rsidR="0063601F" w:rsidRDefault="003630B2" w:rsidP="000E5536">
      <w:pPr>
        <w:pStyle w:val="Code"/>
        <w:rPr>
          <w:rStyle w:val="Hyperlink"/>
        </w:rPr>
      </w:pPr>
      <w:hyperlink r:id="rId874" w:history="1">
        <w:r w:rsidR="0063601F" w:rsidRPr="00DB27B0">
          <w:rPr>
            <w:rStyle w:val="Hyperlink"/>
          </w:rPr>
          <w:t>http://hadoop-m1:50070/webhdfs/v1/user/hive/warehouse/wdpa?op=LISTSTATUS</w:t>
        </w:r>
      </w:hyperlink>
    </w:p>
    <w:p w14:paraId="3F7EBD28" w14:textId="70F2DFA4" w:rsidR="00A5203B" w:rsidRDefault="003630B2" w:rsidP="000E5536">
      <w:pPr>
        <w:pStyle w:val="Code"/>
      </w:pPr>
      <w:hyperlink r:id="rId875" w:history="1">
        <w:r w:rsidR="00A5203B" w:rsidRPr="00795200">
          <w:rPr>
            <w:rStyle w:val="Hyperlink"/>
          </w:rPr>
          <w:t>http://hadoop-m1:50070/webhdfs/v1/user/hive/warehouse/tmp.db/st_geometry_data?op=LISTSTATUS</w:t>
        </w:r>
      </w:hyperlink>
      <w:r w:rsidR="00A5203B">
        <w:t xml:space="preserve"> </w:t>
      </w:r>
    </w:p>
    <w:p w14:paraId="37339A88" w14:textId="4BA57B70" w:rsidR="00C234EE" w:rsidRDefault="00C234EE" w:rsidP="000E5536">
      <w:pPr>
        <w:pStyle w:val="BodyText2"/>
      </w:pPr>
      <w:r>
        <w:t>On 23/06/2016</w:t>
      </w:r>
      <w:r w:rsidR="00A420B0">
        <w:t>:</w:t>
      </w:r>
    </w:p>
    <w:p w14:paraId="35795421" w14:textId="00BEEA6A" w:rsidR="00C234EE" w:rsidRDefault="003630B2" w:rsidP="000E5536">
      <w:pPr>
        <w:pStyle w:val="Code"/>
      </w:pPr>
      <w:hyperlink r:id="rId876" w:history="1">
        <w:r w:rsidR="00C234EE" w:rsidRPr="0021043D">
          <w:rPr>
            <w:rStyle w:val="Hyperlink"/>
          </w:rPr>
          <w:t>http://hadoop-m2:50070/webhdfs/v1/user/cottaan?op=LISTSTATUS</w:t>
        </w:r>
      </w:hyperlink>
      <w:r w:rsidR="00C234EE">
        <w:t xml:space="preserve"> </w:t>
      </w:r>
    </w:p>
    <w:p w14:paraId="0848323A" w14:textId="4AE1A146" w:rsidR="0063601F" w:rsidRDefault="009778D7" w:rsidP="000E5536">
      <w:pPr>
        <w:pStyle w:val="BodyText2"/>
      </w:pPr>
      <w:r>
        <w:t>This does not work in Chrome as you are not connecting via SSH.</w:t>
      </w:r>
    </w:p>
    <w:p w14:paraId="54BB92E4" w14:textId="77777777" w:rsidR="0063601F" w:rsidRDefault="0063601F" w:rsidP="000E5536">
      <w:pPr>
        <w:pStyle w:val="Heading5"/>
      </w:pPr>
      <w:r>
        <w:t>MapReduce</w:t>
      </w:r>
    </w:p>
    <w:p w14:paraId="3AFF1B08" w14:textId="77777777" w:rsidR="0063601F" w:rsidRDefault="0063601F" w:rsidP="000E5536">
      <w:pPr>
        <w:pStyle w:val="BodyText2"/>
      </w:pPr>
      <w:bookmarkStart w:id="136" w:name="_Ref371950375"/>
      <w:r>
        <w:t xml:space="preserve">MapReduce is the Hadoop software framework for processing HDFS data. There is a tutorial </w:t>
      </w:r>
      <w:hyperlink r:id="rId877" w:history="1">
        <w:r w:rsidRPr="00AC0DCD">
          <w:rPr>
            <w:rStyle w:val="Hyperlink"/>
          </w:rPr>
          <w:t>here</w:t>
        </w:r>
      </w:hyperlink>
      <w:r>
        <w:t xml:space="preserve">. How the actual MapReduce operations are actually carried out is documented </w:t>
      </w:r>
      <w:hyperlink r:id="rId878" w:history="1">
        <w:r w:rsidRPr="00B913D7">
          <w:rPr>
            <w:rStyle w:val="Hyperlink"/>
          </w:rPr>
          <w:t>here</w:t>
        </w:r>
      </w:hyperlink>
      <w:r>
        <w:t>.</w:t>
      </w:r>
    </w:p>
    <w:p w14:paraId="67BCD274" w14:textId="77777777" w:rsidR="0063601F" w:rsidRDefault="0063601F" w:rsidP="000E5536">
      <w:pPr>
        <w:pStyle w:val="Heading6"/>
      </w:pPr>
      <w:r>
        <w:t>Streaming API</w:t>
      </w:r>
      <w:bookmarkEnd w:id="136"/>
    </w:p>
    <w:p w14:paraId="51E29018" w14:textId="77777777" w:rsidR="0063601F" w:rsidRDefault="0063601F" w:rsidP="000E5536">
      <w:pPr>
        <w:pStyle w:val="BodyText2"/>
      </w:pPr>
      <w:r>
        <w:t>The Streaming API is to allow other technologies to run Map/Reduce jobs.</w:t>
      </w:r>
    </w:p>
    <w:p w14:paraId="7BBECE65" w14:textId="77777777" w:rsidR="0063601F" w:rsidRDefault="0063601F" w:rsidP="000E5536">
      <w:pPr>
        <w:pStyle w:val="BodyText2"/>
      </w:pPr>
      <w:r>
        <w:t>Create a mapper.py file in the local file system, either using vi in UNIX or using Aptana – in Aptana you can create a remote project and then this will keep the remote local files in sync with Aptana:</w:t>
      </w:r>
    </w:p>
    <w:p w14:paraId="6200E530" w14:textId="77777777" w:rsidR="0063601F" w:rsidRDefault="0063601F" w:rsidP="000E5536">
      <w:pPr>
        <w:pStyle w:val="ListBullet3"/>
      </w:pPr>
      <w:r>
        <w:t>Right click on the folder in Aptana Remote System view</w:t>
      </w:r>
    </w:p>
    <w:p w14:paraId="57653CE0" w14:textId="77777777" w:rsidR="0063601F" w:rsidRDefault="0063601F" w:rsidP="000E5536">
      <w:pPr>
        <w:pStyle w:val="ListBullet3"/>
      </w:pPr>
      <w:r>
        <w:t>Choose Create Remote Project</w:t>
      </w:r>
    </w:p>
    <w:p w14:paraId="61DD406E" w14:textId="77777777" w:rsidR="0063601F" w:rsidRDefault="0063601F" w:rsidP="000E5536">
      <w:pPr>
        <w:pStyle w:val="ListBullet3"/>
      </w:pPr>
      <w:r>
        <w:t>Then when you click on the PyDev view the remote files will be shown. These are actually cached locally.</w:t>
      </w:r>
    </w:p>
    <w:p w14:paraId="7FFD9ABE" w14:textId="77777777" w:rsidR="0063601F" w:rsidRDefault="0063601F" w:rsidP="000E5536">
      <w:pPr>
        <w:pStyle w:val="BodyText2"/>
      </w:pPr>
      <w:r>
        <w:t xml:space="preserve">Then created the mapper.py file in Aptana (from the tutorial </w:t>
      </w:r>
      <w:hyperlink r:id="rId879" w:history="1">
        <w:r w:rsidRPr="001D7979">
          <w:rPr>
            <w:rStyle w:val="Hyperlink"/>
          </w:rPr>
          <w:t>here</w:t>
        </w:r>
      </w:hyperlink>
      <w:r>
        <w:t>). Added execute file permissions:</w:t>
      </w:r>
    </w:p>
    <w:p w14:paraId="3F26629C" w14:textId="77777777" w:rsidR="0063601F" w:rsidRDefault="0063601F" w:rsidP="000E5536">
      <w:pPr>
        <w:pStyle w:val="Code"/>
      </w:pPr>
      <w:r>
        <w:t xml:space="preserve">chmod +x </w:t>
      </w:r>
      <w:r w:rsidRPr="001D7979">
        <w:t>mapper.py</w:t>
      </w:r>
    </w:p>
    <w:p w14:paraId="3EA1D09D" w14:textId="77777777" w:rsidR="0063601F" w:rsidRDefault="0063601F" w:rsidP="000E5536">
      <w:pPr>
        <w:pStyle w:val="BodyText2"/>
      </w:pPr>
      <w:r>
        <w:t>The filename will go green to indicate that it has execute permissions. Created the reducer.py file as well. You can test this by typing the following:</w:t>
      </w:r>
    </w:p>
    <w:p w14:paraId="60CCFDFC" w14:textId="77777777" w:rsidR="0063601F" w:rsidRDefault="0063601F" w:rsidP="000E5536">
      <w:pPr>
        <w:pStyle w:val="Code"/>
      </w:pPr>
      <w:r w:rsidRPr="00126DF3">
        <w:t>echo "foo foo quux labs foo bar quux" | python mapper.py</w:t>
      </w:r>
    </w:p>
    <w:p w14:paraId="33389C6A" w14:textId="77777777" w:rsidR="0063601F" w:rsidRDefault="0063601F" w:rsidP="000E5536">
      <w:pPr>
        <w:pStyle w:val="BodyText2"/>
      </w:pPr>
      <w:r>
        <w:t xml:space="preserve">What this basically means is that it is returning (in STDOUT) the results of the mapper routine – the text is </w:t>
      </w:r>
      <w:r>
        <w:rPr>
          <w:i/>
        </w:rPr>
        <w:t>piped</w:t>
      </w:r>
      <w:r>
        <w:t xml:space="preserve"> to the python module. This is then piped into the reducer:</w:t>
      </w:r>
    </w:p>
    <w:p w14:paraId="1DD56F9E" w14:textId="77777777" w:rsidR="0063601F" w:rsidRDefault="0063601F" w:rsidP="000E5536">
      <w:pPr>
        <w:pStyle w:val="Code"/>
      </w:pPr>
      <w:r w:rsidRPr="00247E31">
        <w:t>echo "foo foo quux labs foo bar quux" | python mapper.py | sort -k1,1 | python reducer.py</w:t>
      </w:r>
    </w:p>
    <w:p w14:paraId="2027C376" w14:textId="77777777" w:rsidR="0063601F" w:rsidRDefault="0063601F" w:rsidP="000E5536">
      <w:pPr>
        <w:pStyle w:val="BodyText2"/>
      </w:pPr>
      <w:r>
        <w:t xml:space="preserve">The k1,1 means sort on key 1 and end on key 1 (see </w:t>
      </w:r>
      <w:hyperlink r:id="rId880" w:anchor="Sort_on_multiple_fields" w:history="1">
        <w:r w:rsidRPr="00247E31">
          <w:rPr>
            <w:rStyle w:val="Hyperlink"/>
          </w:rPr>
          <w:t>here</w:t>
        </w:r>
      </w:hyperlink>
      <w:r>
        <w:t>). Downloaded the example input data and pasted it into 3 new files in Aptana.</w:t>
      </w:r>
    </w:p>
    <w:p w14:paraId="30824F26" w14:textId="77777777" w:rsidR="0063601F" w:rsidRDefault="0063601F" w:rsidP="000E5536">
      <w:pPr>
        <w:pStyle w:val="BodyText2"/>
      </w:pPr>
      <w:r>
        <w:t>Made a new directory in hdfs:</w:t>
      </w:r>
    </w:p>
    <w:p w14:paraId="12233103" w14:textId="77777777" w:rsidR="0063601F" w:rsidRDefault="0063601F" w:rsidP="000E5536">
      <w:pPr>
        <w:pStyle w:val="Code"/>
      </w:pPr>
      <w:r w:rsidRPr="00327A2B">
        <w:t xml:space="preserve">[dopa@h05-nn01 ~]$ </w:t>
      </w:r>
      <w:r>
        <w:t>hadoop fs –mkdir gutenberg</w:t>
      </w:r>
    </w:p>
    <w:p w14:paraId="6B1BE926" w14:textId="77777777" w:rsidR="0063601F" w:rsidRDefault="0063601F" w:rsidP="000E5536">
      <w:pPr>
        <w:pStyle w:val="Code"/>
      </w:pPr>
      <w:r w:rsidRPr="00327A2B">
        <w:t>[dopa@h05-nn01 ~]$ hadoop fs -put gutenberg/* gutenberg/</w:t>
      </w:r>
    </w:p>
    <w:p w14:paraId="28CC4553" w14:textId="77777777" w:rsidR="0063601F" w:rsidRDefault="0063601F" w:rsidP="000E5536">
      <w:pPr>
        <w:pStyle w:val="Code"/>
      </w:pPr>
      <w:r>
        <w:t>[dopa@h05-nn01 ~]$ hadoop fs -ls gutenberg/</w:t>
      </w:r>
    </w:p>
    <w:p w14:paraId="3F8C57FF" w14:textId="77777777" w:rsidR="0063601F" w:rsidRDefault="0063601F" w:rsidP="000E5536">
      <w:pPr>
        <w:pStyle w:val="Code"/>
      </w:pPr>
      <w:r>
        <w:t>Found 3 items</w:t>
      </w:r>
    </w:p>
    <w:p w14:paraId="0618991F" w14:textId="77777777" w:rsidR="0063601F" w:rsidRDefault="0063601F" w:rsidP="000E5536">
      <w:pPr>
        <w:pStyle w:val="Code"/>
      </w:pPr>
      <w:r>
        <w:t>-rw-r--r--   3 dopa supergroup     674565 2013-02-05 16:03 gutenberg/pg20417.txt</w:t>
      </w:r>
    </w:p>
    <w:p w14:paraId="78B6F8AD" w14:textId="77777777" w:rsidR="0063601F" w:rsidRDefault="0063601F" w:rsidP="000E5536">
      <w:pPr>
        <w:pStyle w:val="Code"/>
      </w:pPr>
      <w:r>
        <w:t>-rw-r--r--   3 dopa supergroup    1573145 2013-02-05 16:03 gutenberg/pg4300.txt</w:t>
      </w:r>
    </w:p>
    <w:p w14:paraId="1E6EEA74" w14:textId="77777777" w:rsidR="0063601F" w:rsidRDefault="0063601F" w:rsidP="000E5536">
      <w:pPr>
        <w:pStyle w:val="Code"/>
      </w:pPr>
      <w:r>
        <w:t>-rw-r--r--   3 dopa supergroup    1423800 2013-02-05 16:03 gutenberg/pg5000.txt</w:t>
      </w:r>
    </w:p>
    <w:p w14:paraId="2025234F" w14:textId="77777777" w:rsidR="0063601F" w:rsidRDefault="0063601F" w:rsidP="000E5536">
      <w:pPr>
        <w:pStyle w:val="BodyText2"/>
      </w:pPr>
      <w:r>
        <w:t>You don’t need to copy the mapper and reducer files over to hdfs! These are python files!!!!</w:t>
      </w:r>
    </w:p>
    <w:p w14:paraId="4BC845E5" w14:textId="77777777" w:rsidR="0063601F" w:rsidRDefault="0063601F" w:rsidP="000E5536">
      <w:pPr>
        <w:pStyle w:val="BodyText2"/>
      </w:pPr>
      <w:r>
        <w:t>Tried the following but got an error:</w:t>
      </w:r>
    </w:p>
    <w:p w14:paraId="5D2E44DF" w14:textId="77777777" w:rsidR="0063601F" w:rsidRDefault="0063601F" w:rsidP="000E5536">
      <w:pPr>
        <w:pStyle w:val="Code"/>
      </w:pPr>
      <w:r>
        <w:t>[dopa@h05-nn01 ~]$ hadoop jar contrib/streaming/hadoop-*streaming*.jar -file mapper.py -mapper mapper.py -file reducer.py -reducer reducer.py -input gutenberg/* -output gutenberg-output</w:t>
      </w:r>
    </w:p>
    <w:p w14:paraId="53150151" w14:textId="77777777" w:rsidR="0063601F" w:rsidRDefault="0063601F" w:rsidP="000E5536">
      <w:pPr>
        <w:pStyle w:val="Code"/>
      </w:pPr>
      <w:r>
        <w:t>Exception in thread "main" java.io.IOException: Error opening job jar: contrib/streaming/hadoop-*streaming*.jar</w:t>
      </w:r>
    </w:p>
    <w:p w14:paraId="67E06640" w14:textId="77777777" w:rsidR="0063601F" w:rsidRDefault="0063601F" w:rsidP="000E5536">
      <w:pPr>
        <w:pStyle w:val="Code"/>
      </w:pPr>
      <w:r>
        <w:t xml:space="preserve">        at org.apache.hadoop.util.RunJar.main(RunJar.java:135)</w:t>
      </w:r>
    </w:p>
    <w:p w14:paraId="26BF9FAF" w14:textId="77777777" w:rsidR="0063601F" w:rsidRDefault="0063601F" w:rsidP="000E5536">
      <w:pPr>
        <w:pStyle w:val="Code"/>
      </w:pPr>
      <w:r>
        <w:t>Caused by: java.util.zip.ZipException: error in opening zip file</w:t>
      </w:r>
    </w:p>
    <w:p w14:paraId="205DCEC6" w14:textId="77777777" w:rsidR="0063601F" w:rsidRDefault="0063601F" w:rsidP="000E5536">
      <w:pPr>
        <w:pStyle w:val="Code"/>
      </w:pPr>
      <w:r>
        <w:t xml:space="preserve">        at java.util.zip.ZipFile.open(Native Method)</w:t>
      </w:r>
    </w:p>
    <w:p w14:paraId="49D23F5F" w14:textId="77777777" w:rsidR="0063601F" w:rsidRDefault="0063601F" w:rsidP="000E5536">
      <w:pPr>
        <w:pStyle w:val="Code"/>
      </w:pPr>
      <w:r>
        <w:t xml:space="preserve">        at java.util.zip.ZipFile.&lt;init&gt;(ZipFile.java:131)</w:t>
      </w:r>
    </w:p>
    <w:p w14:paraId="21D5F741" w14:textId="77777777" w:rsidR="0063601F" w:rsidRDefault="0063601F" w:rsidP="000E5536">
      <w:pPr>
        <w:pStyle w:val="Code"/>
      </w:pPr>
      <w:r>
        <w:t xml:space="preserve">        at java.util.jar.JarFile.&lt;init&gt;(JarFile.java:150)</w:t>
      </w:r>
    </w:p>
    <w:p w14:paraId="287B46FD" w14:textId="77777777" w:rsidR="0063601F" w:rsidRDefault="0063601F" w:rsidP="000E5536">
      <w:pPr>
        <w:pStyle w:val="Code"/>
      </w:pPr>
      <w:r>
        <w:lastRenderedPageBreak/>
        <w:t xml:space="preserve">        at java.util.jar.JarFile.&lt;init&gt;(JarFile.java:87)</w:t>
      </w:r>
    </w:p>
    <w:p w14:paraId="1C5F319A" w14:textId="77777777" w:rsidR="0063601F" w:rsidRDefault="0063601F" w:rsidP="000E5536">
      <w:pPr>
        <w:pStyle w:val="Code"/>
      </w:pPr>
      <w:r>
        <w:t xml:space="preserve">        at org.apache.hadoop.util.RunJar.main(RunJar.java:133)</w:t>
      </w:r>
    </w:p>
    <w:p w14:paraId="0AFEA4AF" w14:textId="77777777" w:rsidR="0063601F" w:rsidRDefault="0063601F" w:rsidP="000E5536">
      <w:pPr>
        <w:pStyle w:val="BodyText2"/>
      </w:pPr>
      <w:r>
        <w:t xml:space="preserve">The streaming jar file is here: </w:t>
      </w:r>
    </w:p>
    <w:p w14:paraId="660088D7" w14:textId="77777777" w:rsidR="0063601F" w:rsidRDefault="0063601F" w:rsidP="000E5536">
      <w:pPr>
        <w:pStyle w:val="BodyText"/>
      </w:pPr>
      <w:r>
        <w:t>../../</w:t>
      </w:r>
      <w:r w:rsidRPr="009711A2">
        <w:t>usr/lib/hadoop-0.20-mapreduce/contrib</w:t>
      </w:r>
      <w:r>
        <w:t>/streaming/</w:t>
      </w:r>
      <w:r w:rsidRPr="009711A2">
        <w:t>hadoop-streaming-2.0.0-mr1-cdh4.1.2.jar</w:t>
      </w:r>
    </w:p>
    <w:p w14:paraId="3D8E93F2" w14:textId="77777777" w:rsidR="0063601F" w:rsidRDefault="0063601F" w:rsidP="000E5536">
      <w:pPr>
        <w:pStyle w:val="Code"/>
      </w:pPr>
      <w:r>
        <w:t>hadoop jar ../../</w:t>
      </w:r>
      <w:r w:rsidRPr="009711A2">
        <w:t>usr/lib/hadoop-0.20-mapreduce/contrib</w:t>
      </w:r>
      <w:r>
        <w:t>/streaming/</w:t>
      </w:r>
      <w:r w:rsidRPr="009711A2">
        <w:t>hadoop-streaming-2.0.0-mr1-cdh4.1.2.jar</w:t>
      </w:r>
      <w:r>
        <w:t xml:space="preserve"> -file mapper.py -mapper mapper.py -file reducer.py -reducer reducer.py -input gutenberg -output gutenberg-output</w:t>
      </w:r>
    </w:p>
    <w:p w14:paraId="21CE7DB6" w14:textId="77777777" w:rsidR="0063601F" w:rsidRDefault="0063601F" w:rsidP="000E5536">
      <w:pPr>
        <w:pStyle w:val="BodyText2"/>
      </w:pPr>
      <w:r>
        <w:t>First attempt failed! The reason why is that there was an illegal character in the mapper.py file (a carriage return then line feed in the Aptana generated file). The py file must be UNIX encoded otherwise there will be issues. Michael worked this out by first putting some logging in the Python file:</w:t>
      </w:r>
    </w:p>
    <w:p w14:paraId="09B97DF2" w14:textId="77777777" w:rsidR="0063601F" w:rsidRPr="006B6A41" w:rsidRDefault="0063601F" w:rsidP="000E5536">
      <w:pPr>
        <w:pStyle w:val="Code"/>
      </w:pPr>
      <w:r w:rsidRPr="006B6A41">
        <w:t>import logging</w:t>
      </w:r>
    </w:p>
    <w:p w14:paraId="2C2163B0" w14:textId="77777777" w:rsidR="0063601F" w:rsidRPr="006B6A41" w:rsidRDefault="0063601F" w:rsidP="000E5536">
      <w:pPr>
        <w:pStyle w:val="Code"/>
      </w:pPr>
      <w:r w:rsidRPr="006B6A41">
        <w:t>logging.basicConfig(filename='/</w:t>
      </w:r>
      <w:r w:rsidRPr="006B6A41">
        <w:rPr>
          <w:u w:val="single"/>
        </w:rPr>
        <w:t>tmp</w:t>
      </w:r>
      <w:r w:rsidRPr="006B6A41">
        <w:t>/mapperpy.log',level=logging.DEBUG)</w:t>
      </w:r>
    </w:p>
    <w:p w14:paraId="17FA2850" w14:textId="77777777" w:rsidR="0063601F" w:rsidRDefault="0063601F" w:rsidP="000E5536">
      <w:pPr>
        <w:pStyle w:val="Code"/>
      </w:pPr>
      <w:r w:rsidRPr="006B6A41">
        <w:t>logging.debug("</w:t>
      </w:r>
      <w:r w:rsidRPr="006B6A41">
        <w:rPr>
          <w:u w:val="single"/>
        </w:rPr>
        <w:t>hi</w:t>
      </w:r>
      <w:r w:rsidRPr="006B6A41">
        <w:t>")</w:t>
      </w:r>
    </w:p>
    <w:p w14:paraId="72E94293" w14:textId="77777777" w:rsidR="0063601F" w:rsidRDefault="0063601F" w:rsidP="000E5536">
      <w:pPr>
        <w:pStyle w:val="BodyText2"/>
      </w:pPr>
      <w:r>
        <w:t xml:space="preserve">Then when you tried ./mapper.py at the command prompt it said No such file or directory, but when you changed the first line in the py file to </w:t>
      </w:r>
      <w:r w:rsidRPr="006B6A41">
        <w:t>#! /usr/bin/python</w:t>
      </w:r>
      <w:r>
        <w:t xml:space="preserve"> it said ‘invalid interpreter </w:t>
      </w:r>
      <w:r w:rsidRPr="006B6A41">
        <w:t>#! /usr/bin/python</w:t>
      </w:r>
      <w:r>
        <w:t xml:space="preserve">^M’ so we knew that it was finding the file, just that for some reason it wasn’t parsing it properly. So Michael used the UNIX program called od to look at the characters in the file and it revealed a carriage return then line feed). Michael fixed it by using Notepad + and Clicking on EOL conversion and then selecting UNIX and pasting this into vi. Then it worked fine. </w:t>
      </w:r>
    </w:p>
    <w:p w14:paraId="79AC0679" w14:textId="77777777" w:rsidR="0063601F" w:rsidRDefault="0063601F" w:rsidP="000E5536">
      <w:pPr>
        <w:pStyle w:val="BodyText2"/>
      </w:pPr>
      <w:r>
        <w:t>So we need to configure the remote project in Aptana to encode with UNIX. Firstly, to see the EOL or CR characters goto Window |Preferences | Editors | Text Editors and click Show Whitespace Characters.</w:t>
      </w:r>
    </w:p>
    <w:p w14:paraId="57814093" w14:textId="77777777" w:rsidR="0063601F" w:rsidRDefault="0063601F" w:rsidP="000E5536">
      <w:pPr>
        <w:pStyle w:val="BodyText2"/>
      </w:pPr>
      <w:r>
        <w:t>This is the correct EOL:</w:t>
      </w:r>
    </w:p>
    <w:p w14:paraId="1497218B" w14:textId="77777777" w:rsidR="0063601F" w:rsidRDefault="0063601F" w:rsidP="000E5536">
      <w:pPr>
        <w:pStyle w:val="BodyText2"/>
      </w:pPr>
      <w:r>
        <w:rPr>
          <w:noProof/>
          <w:lang w:bidi="ar-SA"/>
        </w:rPr>
        <w:drawing>
          <wp:inline distT="0" distB="0" distL="0" distR="0" wp14:anchorId="039D3D64" wp14:editId="4248DF66">
            <wp:extent cx="1943100" cy="5048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1">
                      <a:extLst>
                        <a:ext uri="{28A0092B-C50C-407E-A947-70E740481C1C}">
                          <a14:useLocalDpi xmlns:a14="http://schemas.microsoft.com/office/drawing/2010/main" val="0"/>
                        </a:ext>
                      </a:extLst>
                    </a:blip>
                    <a:srcRect/>
                    <a:stretch>
                      <a:fillRect/>
                    </a:stretch>
                  </pic:blipFill>
                  <pic:spPr bwMode="auto">
                    <a:xfrm>
                      <a:off x="0" y="0"/>
                      <a:ext cx="1943100" cy="504825"/>
                    </a:xfrm>
                    <a:prstGeom prst="rect">
                      <a:avLst/>
                    </a:prstGeom>
                    <a:noFill/>
                    <a:ln>
                      <a:noFill/>
                    </a:ln>
                  </pic:spPr>
                </pic:pic>
              </a:graphicData>
            </a:graphic>
          </wp:inline>
        </w:drawing>
      </w:r>
    </w:p>
    <w:p w14:paraId="04EE98AF" w14:textId="77777777" w:rsidR="0063601F" w:rsidRDefault="0063601F" w:rsidP="000E5536">
      <w:pPr>
        <w:pStyle w:val="BodyText2"/>
      </w:pPr>
      <w:r>
        <w:t>This is the one that fails:</w:t>
      </w:r>
    </w:p>
    <w:p w14:paraId="5064141E" w14:textId="77777777" w:rsidR="0063601F" w:rsidRDefault="0063601F" w:rsidP="000E5536">
      <w:pPr>
        <w:pStyle w:val="BodyText2"/>
      </w:pPr>
      <w:r>
        <w:rPr>
          <w:noProof/>
          <w:lang w:bidi="ar-SA"/>
        </w:rPr>
        <w:drawing>
          <wp:inline distT="0" distB="0" distL="0" distR="0" wp14:anchorId="00AF1D22" wp14:editId="58FD42FE">
            <wp:extent cx="1769110" cy="4394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2">
                      <a:extLst>
                        <a:ext uri="{28A0092B-C50C-407E-A947-70E740481C1C}">
                          <a14:useLocalDpi xmlns:a14="http://schemas.microsoft.com/office/drawing/2010/main" val="0"/>
                        </a:ext>
                      </a:extLst>
                    </a:blip>
                    <a:srcRect/>
                    <a:stretch>
                      <a:fillRect/>
                    </a:stretch>
                  </pic:blipFill>
                  <pic:spPr bwMode="auto">
                    <a:xfrm>
                      <a:off x="0" y="0"/>
                      <a:ext cx="1769110" cy="439420"/>
                    </a:xfrm>
                    <a:prstGeom prst="rect">
                      <a:avLst/>
                    </a:prstGeom>
                    <a:noFill/>
                    <a:ln>
                      <a:noFill/>
                    </a:ln>
                  </pic:spPr>
                </pic:pic>
              </a:graphicData>
            </a:graphic>
          </wp:inline>
        </w:drawing>
      </w:r>
    </w:p>
    <w:p w14:paraId="2A6492A0" w14:textId="77777777" w:rsidR="0063601F" w:rsidRDefault="0063601F" w:rsidP="000E5536">
      <w:pPr>
        <w:pStyle w:val="BodyText2"/>
      </w:pPr>
      <w:r>
        <w:t>Notice there is a CR then a LF! To make sure all new files have the correct EOL in Aptana:</w:t>
      </w:r>
    </w:p>
    <w:p w14:paraId="6F59C1CA" w14:textId="77777777" w:rsidR="0063601F" w:rsidRPr="00503A48" w:rsidRDefault="0063601F" w:rsidP="000E5536">
      <w:pPr>
        <w:pStyle w:val="ListBullet"/>
      </w:pPr>
      <w:r w:rsidRPr="00503A48">
        <w:t xml:space="preserve">Go to the remote project in the PyDev view </w:t>
      </w:r>
    </w:p>
    <w:p w14:paraId="616C4F07" w14:textId="77777777" w:rsidR="0063601F" w:rsidRPr="00503A48" w:rsidRDefault="0063601F" w:rsidP="000E5536">
      <w:pPr>
        <w:pStyle w:val="ListBullet"/>
      </w:pPr>
      <w:r w:rsidRPr="00503A48">
        <w:t>Right click on the project and select properties</w:t>
      </w:r>
    </w:p>
    <w:p w14:paraId="1320A812" w14:textId="77777777" w:rsidR="0063601F" w:rsidRPr="00503A48" w:rsidRDefault="0063601F" w:rsidP="000E5536">
      <w:pPr>
        <w:pStyle w:val="ListBullet"/>
      </w:pPr>
      <w:r w:rsidRPr="00503A48">
        <w:t>In the Resource tab, select ‘New text file line delimiter’ as Other UNIX</w:t>
      </w:r>
    </w:p>
    <w:p w14:paraId="66DC7CEC" w14:textId="77777777" w:rsidR="0063601F" w:rsidRDefault="0063601F" w:rsidP="000E5536">
      <w:pPr>
        <w:pStyle w:val="BodyText2"/>
      </w:pPr>
      <w:r>
        <w:t>This should now work! It does. The results are in the gutenberg-output folder:</w:t>
      </w:r>
    </w:p>
    <w:p w14:paraId="33B16764" w14:textId="77777777" w:rsidR="0063601F" w:rsidRDefault="0063601F" w:rsidP="000E5536">
      <w:pPr>
        <w:pStyle w:val="Code"/>
      </w:pPr>
      <w:r>
        <w:t>[dopa@h05-nn01 ~]$ hadoop fs -ls -R gutenberg-output</w:t>
      </w:r>
    </w:p>
    <w:p w14:paraId="37D83242" w14:textId="77777777" w:rsidR="0063601F" w:rsidRDefault="0063601F" w:rsidP="000E5536">
      <w:pPr>
        <w:pStyle w:val="Code"/>
      </w:pPr>
      <w:r>
        <w:t>-rw-r--r--   3 dopa supergroup          0 2013-02-06 12:09 gutenberg-output/_SUCCESS</w:t>
      </w:r>
    </w:p>
    <w:p w14:paraId="7C0CDA07" w14:textId="77777777" w:rsidR="0063601F" w:rsidRDefault="0063601F" w:rsidP="000E5536">
      <w:pPr>
        <w:pStyle w:val="Code"/>
      </w:pPr>
      <w:r>
        <w:t>drwxr-xr-x   - dopa supergroup          0 2013-02-06 12:09 gutenberg-output/_logs</w:t>
      </w:r>
    </w:p>
    <w:p w14:paraId="14152666" w14:textId="77777777" w:rsidR="0063601F" w:rsidRDefault="0063601F" w:rsidP="000E5536">
      <w:pPr>
        <w:pStyle w:val="Code"/>
      </w:pPr>
      <w:r>
        <w:t>drwxr-xr-x   - dopa supergroup          0 2013-02-06 12:09 gutenberg-output/_logs/history</w:t>
      </w:r>
    </w:p>
    <w:p w14:paraId="0A6EC13E" w14:textId="77777777" w:rsidR="0063601F" w:rsidRDefault="0063601F" w:rsidP="000E5536">
      <w:pPr>
        <w:pStyle w:val="Code"/>
      </w:pPr>
      <w:r>
        <w:t>-rw-r--r--   3 dopa supergroup      69558 2013-02-06 12:09 gutenberg-output/_logs/history/h05-nn01_1359106799932_job_201301251039_0041_conf.xml</w:t>
      </w:r>
    </w:p>
    <w:p w14:paraId="55F8251D" w14:textId="77777777" w:rsidR="0063601F" w:rsidRDefault="0063601F" w:rsidP="000E5536">
      <w:pPr>
        <w:pStyle w:val="Code"/>
      </w:pPr>
      <w:r>
        <w:t>-rw-r--r--   3 dopa supergroup      28844 2013-02-06 12:09 gutenberg-output/_logs/history/job_201301251039_0041_1360148949080_dopa_streamjob3312205197487350749.jar</w:t>
      </w:r>
    </w:p>
    <w:p w14:paraId="2BB4AF37" w14:textId="77777777" w:rsidR="0063601F" w:rsidRDefault="0063601F" w:rsidP="000E5536">
      <w:pPr>
        <w:pStyle w:val="Code"/>
      </w:pPr>
      <w:r>
        <w:t>-rw-r--r--   3 dopa supergroup     880829 2013-02-06 12:09 gutenberg-output/part-00000</w:t>
      </w:r>
    </w:p>
    <w:p w14:paraId="4DB2971D" w14:textId="77777777" w:rsidR="0063601F" w:rsidRDefault="0063601F" w:rsidP="000E5536">
      <w:pPr>
        <w:pStyle w:val="BodyText2"/>
      </w:pPr>
      <w:r>
        <w:t>The part-00000 file contains the results of the word counts. I moved this to the local file system:</w:t>
      </w:r>
    </w:p>
    <w:p w14:paraId="575C0DF9" w14:textId="77777777" w:rsidR="0063601F" w:rsidRDefault="0063601F" w:rsidP="000E5536">
      <w:pPr>
        <w:pStyle w:val="Code"/>
      </w:pPr>
      <w:r w:rsidRPr="00E607FA">
        <w:t>hadoop fs -cat gutenberg-output/part-00000 &gt;output.txt</w:t>
      </w:r>
    </w:p>
    <w:p w14:paraId="0190EC84" w14:textId="77777777" w:rsidR="0063601F" w:rsidRDefault="0063601F" w:rsidP="000E5536">
      <w:pPr>
        <w:pStyle w:val="BodyText2"/>
      </w:pPr>
      <w:r>
        <w:t>BTW, there are 4 processors on the NameNode – so probably the same on the other DataNodes – how can you configure the DataNodes to use all processors?</w:t>
      </w:r>
    </w:p>
    <w:p w14:paraId="2FCE3C60" w14:textId="77777777" w:rsidR="0063601F" w:rsidRDefault="0063601F" w:rsidP="000E5536">
      <w:pPr>
        <w:pStyle w:val="BodyText2"/>
      </w:pPr>
      <w:r>
        <w:t>Trying the following to summarise the species by quadkey:</w:t>
      </w:r>
    </w:p>
    <w:p w14:paraId="15EF001A" w14:textId="77777777" w:rsidR="0063601F" w:rsidRDefault="0063601F" w:rsidP="000E5536">
      <w:pPr>
        <w:pStyle w:val="Code"/>
      </w:pPr>
      <w:r w:rsidRPr="00166AB0">
        <w:t>[dopa@h05-nn01 ~]$ hadoop jar ../../usr/lib/hadoop-0.20-mapreduce/contrib/streaming/hadoop-streaming-2.0.0-mr1-cdh4.1.2.jar -file sprichness_m.py -mapper sprichness_m.py -file reducer.py -reducer reducer.py -input /user/dopa/speciesfiles -output /user/dopa/speciesfilesoutput</w:t>
      </w:r>
    </w:p>
    <w:p w14:paraId="0CE3A088" w14:textId="77777777" w:rsidR="0063601F" w:rsidRDefault="0063601F" w:rsidP="000E5536">
      <w:pPr>
        <w:pStyle w:val="BodyText"/>
      </w:pPr>
      <w:r>
        <w:t>The mapper looks like this:</w:t>
      </w:r>
    </w:p>
    <w:p w14:paraId="13922A48" w14:textId="77777777" w:rsidR="0063601F" w:rsidRPr="00166AB0" w:rsidRDefault="0063601F" w:rsidP="000E5536">
      <w:pPr>
        <w:pStyle w:val="Code"/>
      </w:pPr>
      <w:r w:rsidRPr="00166AB0">
        <w:t>#!/usr/bin/env python</w:t>
      </w:r>
    </w:p>
    <w:p w14:paraId="696CD612" w14:textId="77777777" w:rsidR="0063601F" w:rsidRPr="00166AB0" w:rsidRDefault="0063601F" w:rsidP="000E5536">
      <w:pPr>
        <w:pStyle w:val="Code"/>
      </w:pPr>
    </w:p>
    <w:p w14:paraId="0F5D64CB" w14:textId="77777777" w:rsidR="0063601F" w:rsidRPr="00166AB0" w:rsidRDefault="0063601F" w:rsidP="000E5536">
      <w:pPr>
        <w:pStyle w:val="Code"/>
      </w:pPr>
      <w:r w:rsidRPr="00166AB0">
        <w:t>import sys</w:t>
      </w:r>
    </w:p>
    <w:p w14:paraId="0CF07F4A" w14:textId="77777777" w:rsidR="0063601F" w:rsidRPr="00166AB0" w:rsidRDefault="0063601F" w:rsidP="000E5536">
      <w:pPr>
        <w:pStyle w:val="Code"/>
      </w:pPr>
      <w:r w:rsidRPr="00166AB0">
        <w:t>for line in sys.stdin:</w:t>
      </w:r>
    </w:p>
    <w:p w14:paraId="014FEE90" w14:textId="77777777" w:rsidR="0063601F" w:rsidRPr="00166AB0" w:rsidRDefault="0063601F" w:rsidP="000E5536">
      <w:pPr>
        <w:pStyle w:val="Code"/>
      </w:pPr>
      <w:r w:rsidRPr="00166AB0">
        <w:t xml:space="preserve">    words = line.split(',')</w:t>
      </w:r>
    </w:p>
    <w:p w14:paraId="727FB206" w14:textId="77777777" w:rsidR="0063601F" w:rsidRDefault="0063601F" w:rsidP="000E5536">
      <w:pPr>
        <w:pStyle w:val="Code"/>
      </w:pPr>
      <w:r w:rsidRPr="00166AB0">
        <w:t xml:space="preserve">    print '%s\t%s' % (words[0],1)</w:t>
      </w:r>
    </w:p>
    <w:p w14:paraId="27DD745D" w14:textId="77777777" w:rsidR="0063601F" w:rsidRDefault="0063601F" w:rsidP="000E5536">
      <w:pPr>
        <w:pStyle w:val="BodyText"/>
      </w:pPr>
      <w:r>
        <w:t>There are 4 points of access in the Hadoop call:</w:t>
      </w:r>
    </w:p>
    <w:p w14:paraId="75C5CD41" w14:textId="77777777" w:rsidR="0063601F" w:rsidRDefault="0063601F" w:rsidP="000E5536">
      <w:pPr>
        <w:pStyle w:val="Heading7"/>
      </w:pPr>
      <w:r>
        <w:lastRenderedPageBreak/>
        <w:t>Python</w:t>
      </w:r>
    </w:p>
    <w:p w14:paraId="40601CAA" w14:textId="77777777" w:rsidR="0063601F" w:rsidRDefault="0063601F" w:rsidP="000E5536">
      <w:pPr>
        <w:pStyle w:val="Heading8"/>
      </w:pPr>
      <w:r>
        <w:t>Quadkey richness</w:t>
      </w:r>
    </w:p>
    <w:p w14:paraId="42388EE2" w14:textId="77777777" w:rsidR="0063601F" w:rsidRPr="002D48F2" w:rsidRDefault="0063601F" w:rsidP="000E5536">
      <w:pPr>
        <w:pStyle w:val="Code"/>
      </w:pPr>
      <w:r w:rsidRPr="002D48F2">
        <w:t>import sys</w:t>
      </w:r>
    </w:p>
    <w:p w14:paraId="0ECE47E0" w14:textId="77777777" w:rsidR="0063601F" w:rsidRPr="002D48F2" w:rsidRDefault="0063601F" w:rsidP="000E5536">
      <w:pPr>
        <w:pStyle w:val="Code"/>
      </w:pPr>
      <w:r w:rsidRPr="002D48F2">
        <w:t>for line in sys.stdin:</w:t>
      </w:r>
    </w:p>
    <w:p w14:paraId="1AA812B3" w14:textId="77777777" w:rsidR="0063601F" w:rsidRPr="002D48F2" w:rsidRDefault="0063601F" w:rsidP="000E5536">
      <w:pPr>
        <w:pStyle w:val="Code"/>
      </w:pPr>
      <w:r w:rsidRPr="002D48F2">
        <w:t xml:space="preserve">    words = line.split(',')</w:t>
      </w:r>
    </w:p>
    <w:p w14:paraId="3CE22AF4" w14:textId="77777777" w:rsidR="0063601F" w:rsidRPr="002D48F2" w:rsidRDefault="0063601F" w:rsidP="000E5536">
      <w:pPr>
        <w:pStyle w:val="Code"/>
      </w:pPr>
      <w:r w:rsidRPr="002D48F2">
        <w:t xml:space="preserve">    if words[0]=='132301211332332':</w:t>
      </w:r>
    </w:p>
    <w:p w14:paraId="4B96A8E2" w14:textId="77777777" w:rsidR="0063601F" w:rsidRPr="002D48F2" w:rsidRDefault="0063601F" w:rsidP="000E5536">
      <w:pPr>
        <w:pStyle w:val="Code"/>
      </w:pPr>
      <w:r w:rsidRPr="002D48F2">
        <w:t xml:space="preserve">        print '%s\t%s' % (words[0],1) </w:t>
      </w:r>
    </w:p>
    <w:p w14:paraId="6DD9C290" w14:textId="77777777" w:rsidR="0063601F" w:rsidRDefault="0063601F" w:rsidP="000E5536">
      <w:pPr>
        <w:pStyle w:val="BodyText2"/>
      </w:pPr>
      <w:r>
        <w:t>On 42 species files took 41 sec with 1 reducer, 42 with 4 reducers, 43 with 8 reducers, 51 with 20 reducers</w:t>
      </w:r>
    </w:p>
    <w:p w14:paraId="5609EDB2" w14:textId="77777777" w:rsidR="0063601F" w:rsidRDefault="0063601F" w:rsidP="000E5536">
      <w:pPr>
        <w:pStyle w:val="BodyText2"/>
      </w:pPr>
      <w:r>
        <w:t>You can specify how many reduces using the option –numReduceTasks 4 at the end of the Hadoop command. This is shown in the job tracker in the Reduce Total column.</w:t>
      </w:r>
    </w:p>
    <w:p w14:paraId="55F0A858" w14:textId="77777777" w:rsidR="0063601F" w:rsidRPr="002D48F2" w:rsidRDefault="0063601F" w:rsidP="000E5536">
      <w:pPr>
        <w:pStyle w:val="Code"/>
      </w:pPr>
      <w:r w:rsidRPr="002D48F2">
        <w:t>import sys</w:t>
      </w:r>
    </w:p>
    <w:p w14:paraId="0C771A47" w14:textId="77777777" w:rsidR="0063601F" w:rsidRPr="002D48F2" w:rsidRDefault="0063601F" w:rsidP="000E5536">
      <w:pPr>
        <w:pStyle w:val="Code"/>
      </w:pPr>
      <w:r w:rsidRPr="002D48F2">
        <w:t>for line in sys.stdin:</w:t>
      </w:r>
    </w:p>
    <w:p w14:paraId="5037D542" w14:textId="77777777" w:rsidR="0063601F" w:rsidRPr="002D48F2" w:rsidRDefault="0063601F" w:rsidP="000E5536">
      <w:pPr>
        <w:pStyle w:val="Code"/>
      </w:pPr>
      <w:r w:rsidRPr="002D48F2">
        <w:t xml:space="preserve">    words = line.split(',')</w:t>
      </w:r>
    </w:p>
    <w:p w14:paraId="08FD190D" w14:textId="77777777" w:rsidR="0063601F" w:rsidRPr="002D48F2" w:rsidRDefault="0063601F" w:rsidP="000E5536">
      <w:pPr>
        <w:pStyle w:val="Code"/>
      </w:pPr>
      <w:r w:rsidRPr="002D48F2">
        <w:t xml:space="preserve">    print '%s\t%s' % (words[0],1) </w:t>
      </w:r>
    </w:p>
    <w:p w14:paraId="70B6B38E" w14:textId="77777777" w:rsidR="0063601F" w:rsidRPr="002D48F2" w:rsidRDefault="0063601F" w:rsidP="000E5536">
      <w:pPr>
        <w:pStyle w:val="BodyText2"/>
      </w:pPr>
      <w:r>
        <w:t xml:space="preserve">On 42 species files took </w:t>
      </w:r>
      <w:r w:rsidRPr="00A1365D">
        <w:t>6mins, 8sec</w:t>
      </w:r>
      <w:r>
        <w:t xml:space="preserve"> with 1 reducer, 3 min, 41 with 2 reducers, 2 min 30sec with 4 reducers, </w:t>
      </w:r>
      <w:r w:rsidRPr="00A0289E">
        <w:t>1mins, 57sec</w:t>
      </w:r>
      <w:r>
        <w:t xml:space="preserve"> with 8 reducers – 2min 21 with 16 reducers!</w:t>
      </w:r>
    </w:p>
    <w:p w14:paraId="2C133264" w14:textId="77777777" w:rsidR="0063601F" w:rsidRDefault="0063601F" w:rsidP="000E5536">
      <w:pPr>
        <w:pStyle w:val="Heading6"/>
      </w:pPr>
      <w:r>
        <w:t>Java</w:t>
      </w:r>
    </w:p>
    <w:p w14:paraId="7780FE11" w14:textId="77777777" w:rsidR="0063601F" w:rsidRDefault="0063601F" w:rsidP="000E5536">
      <w:pPr>
        <w:pStyle w:val="BodyText2"/>
      </w:pPr>
      <w:r>
        <w:t>Created a new java class in Aptana using code pasted from the MapReduce tutorial. Compiled this to a .jar file.</w:t>
      </w:r>
    </w:p>
    <w:p w14:paraId="2A9FC6EA" w14:textId="77777777" w:rsidR="0063601F" w:rsidRDefault="0063601F" w:rsidP="000E5536">
      <w:pPr>
        <w:pStyle w:val="Code"/>
      </w:pPr>
      <w:r>
        <w:t>[dopa@hadoop-h05 /]$ javac -classpath /opt/cloudera/parcels/CDH-4.4.0-1.cdh4.4.0.p0.39/lib/hadoop-0.20-mapreduce/hadoop-core.jar -d home/dopa/java_compiled_classes home/dopa/java_classes/WordCount.java</w:t>
      </w:r>
    </w:p>
    <w:p w14:paraId="4E9ED8D9" w14:textId="77777777" w:rsidR="0063601F" w:rsidRDefault="0063601F" w:rsidP="000E5536">
      <w:pPr>
        <w:pStyle w:val="BodyText2"/>
      </w:pPr>
      <w:r>
        <w:t>Didn’t work!</w:t>
      </w:r>
    </w:p>
    <w:p w14:paraId="3EF1CE81" w14:textId="77777777" w:rsidR="0063601F" w:rsidRDefault="0063601F" w:rsidP="000E5536">
      <w:pPr>
        <w:pStyle w:val="Heading7"/>
      </w:pPr>
      <w:r>
        <w:t>Cloudera Tutorial</w:t>
      </w:r>
    </w:p>
    <w:p w14:paraId="5D8C0440" w14:textId="77777777" w:rsidR="0063601F" w:rsidRDefault="0063601F" w:rsidP="000E5536">
      <w:pPr>
        <w:pStyle w:val="BodyText2"/>
      </w:pPr>
      <w:r>
        <w:t xml:space="preserve">Trying the Cloudera Tutorial here http://www.cloudera.com/content/cloudera-content/cloudera-docs/HadoopTutorial/CDH4/Hadoop-Tutorial.html. </w:t>
      </w:r>
    </w:p>
    <w:p w14:paraId="5F8BFFD6" w14:textId="77777777" w:rsidR="0063601F" w:rsidRDefault="0063601F" w:rsidP="000E5536">
      <w:pPr>
        <w:pStyle w:val="Code"/>
      </w:pPr>
      <w:r>
        <w:t>[dopa@hadoop-sn ~]$ hadoop fs -mkdir wordcount</w:t>
      </w:r>
    </w:p>
    <w:p w14:paraId="18E2A6DC" w14:textId="77777777" w:rsidR="0063601F" w:rsidRDefault="0063601F" w:rsidP="000E5536">
      <w:pPr>
        <w:pStyle w:val="Code"/>
      </w:pPr>
      <w:r>
        <w:t>[dopa@hadoop-sn ~]$ hadoop fs -mkdir wordcount/input</w:t>
      </w:r>
    </w:p>
    <w:p w14:paraId="4A2811E6" w14:textId="77777777" w:rsidR="0063601F" w:rsidRDefault="0063601F" w:rsidP="000E5536">
      <w:pPr>
        <w:pStyle w:val="Code"/>
      </w:pPr>
      <w:r>
        <w:t>[dopa@hadoop-sn ~]$ echo "Hello World Bye World" &gt; file0</w:t>
      </w:r>
    </w:p>
    <w:p w14:paraId="7E43856F" w14:textId="77777777" w:rsidR="0063601F" w:rsidRDefault="0063601F" w:rsidP="000E5536">
      <w:pPr>
        <w:pStyle w:val="Code"/>
      </w:pPr>
      <w:r>
        <w:t>[dopa@hadoop-sn ~]$ echo "Hello Hadoop Goodbye Hadoop" &gt; file1</w:t>
      </w:r>
    </w:p>
    <w:p w14:paraId="7F62EE34" w14:textId="77777777" w:rsidR="0063601F" w:rsidRDefault="0063601F" w:rsidP="000E5536">
      <w:pPr>
        <w:pStyle w:val="Code"/>
      </w:pPr>
      <w:r>
        <w:t>[dopa@hadoop-sn ~]$ hadoop fs -put file* wordcount/input</w:t>
      </w:r>
    </w:p>
    <w:p w14:paraId="11593CE6" w14:textId="77777777" w:rsidR="0063601F" w:rsidRDefault="0063601F" w:rsidP="000E5536">
      <w:pPr>
        <w:pStyle w:val="Code"/>
      </w:pPr>
      <w:r>
        <w:t>[dopa@hadoop-sn ~]$ mkdir wordcount_classes</w:t>
      </w:r>
    </w:p>
    <w:p w14:paraId="27820EB6" w14:textId="77777777" w:rsidR="0063601F" w:rsidRDefault="0063601F" w:rsidP="000E5536">
      <w:pPr>
        <w:pStyle w:val="Code"/>
      </w:pPr>
      <w:r>
        <w:t>[dopa@hadoop-sn ~]$ javac -cp /opt/cloudera/parcels/CDH-4.4.0-1.cdh4.4.0.p0.39/lib/hadoop/client-0.20 -d wordcount_classes WordCount.java -verbose</w:t>
      </w:r>
    </w:p>
    <w:p w14:paraId="437B16B6" w14:textId="77777777" w:rsidR="0063601F" w:rsidRDefault="0063601F" w:rsidP="000E5536">
      <w:pPr>
        <w:pStyle w:val="Heading7"/>
      </w:pPr>
      <w:r>
        <w:t>Walkthrough</w:t>
      </w:r>
    </w:p>
    <w:p w14:paraId="64231F9A" w14:textId="77777777" w:rsidR="0063601F" w:rsidRDefault="0063601F" w:rsidP="003630B2">
      <w:pPr>
        <w:pStyle w:val="ListNumber"/>
        <w:numPr>
          <w:ilvl w:val="0"/>
          <w:numId w:val="20"/>
        </w:numPr>
      </w:pPr>
      <w:r>
        <w:t xml:space="preserve">Installing Eclipse from </w:t>
      </w:r>
      <w:hyperlink r:id="rId883" w:history="1">
        <w:r w:rsidRPr="007A1FDA">
          <w:rPr>
            <w:rStyle w:val="Hyperlink"/>
          </w:rPr>
          <w:t>here</w:t>
        </w:r>
      </w:hyperlink>
    </w:p>
    <w:p w14:paraId="32804ED5" w14:textId="77777777" w:rsidR="0063601F" w:rsidRDefault="0063601F" w:rsidP="003630B2">
      <w:pPr>
        <w:pStyle w:val="ListNumber"/>
        <w:numPr>
          <w:ilvl w:val="0"/>
          <w:numId w:val="20"/>
        </w:numPr>
      </w:pPr>
      <w:r>
        <w:t xml:space="preserve">Clone Wills basic template from </w:t>
      </w:r>
      <w:hyperlink r:id="rId884" w:history="1">
        <w:r w:rsidRPr="00FC772D">
          <w:rPr>
            <w:rStyle w:val="Hyperlink"/>
          </w:rPr>
          <w:t>GitHub</w:t>
        </w:r>
      </w:hyperlink>
      <w:r>
        <w:t xml:space="preserve"> using GitHub Desktop – this will put the project on the local machine</w:t>
      </w:r>
    </w:p>
    <w:p w14:paraId="7F5D0CD4" w14:textId="77777777" w:rsidR="0063601F" w:rsidRDefault="0063601F" w:rsidP="003630B2">
      <w:pPr>
        <w:pStyle w:val="ListNumber"/>
        <w:numPr>
          <w:ilvl w:val="0"/>
          <w:numId w:val="20"/>
        </w:numPr>
      </w:pPr>
      <w:r>
        <w:t>Import the project as a Mavern Project</w:t>
      </w:r>
    </w:p>
    <w:p w14:paraId="2FC21DD9" w14:textId="77777777" w:rsidR="0063601F" w:rsidRPr="007A1FDA" w:rsidRDefault="0063601F" w:rsidP="003630B2">
      <w:pPr>
        <w:pStyle w:val="ListNumber"/>
        <w:numPr>
          <w:ilvl w:val="0"/>
          <w:numId w:val="20"/>
        </w:numPr>
      </w:pPr>
      <w:r>
        <w:t xml:space="preserve">Right click on the project and click Run As | Mavern install – this will put the compiled jar files </w:t>
      </w:r>
    </w:p>
    <w:p w14:paraId="44FFD8FC" w14:textId="77777777" w:rsidR="0063601F" w:rsidRDefault="0063601F" w:rsidP="000E5536">
      <w:pPr>
        <w:pStyle w:val="Heading7"/>
      </w:pPr>
      <w:r>
        <w:t xml:space="preserve">Handling Dependencies </w:t>
      </w:r>
    </w:p>
    <w:p w14:paraId="26341C82" w14:textId="77777777" w:rsidR="0063601F" w:rsidRDefault="0063601F" w:rsidP="000E5536">
      <w:pPr>
        <w:pStyle w:val="BodyText2"/>
      </w:pPr>
      <w:r>
        <w:t>Great article here about handling dependencies:</w:t>
      </w:r>
    </w:p>
    <w:p w14:paraId="38365C5A" w14:textId="77777777" w:rsidR="0063601F" w:rsidRPr="00F30226" w:rsidRDefault="003630B2" w:rsidP="000E5536">
      <w:pPr>
        <w:pStyle w:val="BodyText2"/>
      </w:pPr>
      <w:hyperlink r:id="rId885" w:history="1">
        <w:r w:rsidR="0063601F" w:rsidRPr="006225F3">
          <w:rPr>
            <w:rStyle w:val="Hyperlink"/>
          </w:rPr>
          <w:t>http://www.datasalt.com/2011/05/handling-dependencies-and-configuration-in-java-hadoop-projects-efficiently/</w:t>
        </w:r>
      </w:hyperlink>
      <w:r w:rsidR="0063601F">
        <w:t xml:space="preserve"> </w:t>
      </w:r>
    </w:p>
    <w:p w14:paraId="61048593" w14:textId="77777777" w:rsidR="0063601F" w:rsidRDefault="0063601F" w:rsidP="000E5536">
      <w:pPr>
        <w:pStyle w:val="Heading7"/>
      </w:pPr>
      <w:r>
        <w:t xml:space="preserve">Spatially enabling Hadoop with the ESRI </w:t>
      </w:r>
      <w:r w:rsidRPr="000F67F0">
        <w:t>Geometry API for Java</w:t>
      </w:r>
    </w:p>
    <w:p w14:paraId="058549C6" w14:textId="77777777" w:rsidR="0063601F" w:rsidRPr="00CA1178" w:rsidRDefault="0063601F" w:rsidP="000E5536">
      <w:pPr>
        <w:pStyle w:val="BodyText2"/>
      </w:pPr>
      <w:r>
        <w:t xml:space="preserve">This </w:t>
      </w:r>
      <w:hyperlink r:id="rId886" w:history="1">
        <w:r w:rsidRPr="000F67F0">
          <w:rPr>
            <w:rStyle w:val="Hyperlink"/>
          </w:rPr>
          <w:t>repo</w:t>
        </w:r>
      </w:hyperlink>
      <w:r>
        <w:t xml:space="preserve"> will add native spatial operations to Hadoop MapReduce and to Hive.</w:t>
      </w:r>
    </w:p>
    <w:p w14:paraId="656BDD96" w14:textId="77777777" w:rsidR="0063601F" w:rsidRDefault="0063601F" w:rsidP="000E5536">
      <w:pPr>
        <w:pStyle w:val="Heading8"/>
      </w:pPr>
      <w:bookmarkStart w:id="137" w:name="_Ref384899212"/>
      <w:r>
        <w:t>Building</w:t>
      </w:r>
      <w:bookmarkEnd w:id="137"/>
    </w:p>
    <w:p w14:paraId="7620A738" w14:textId="77777777" w:rsidR="0063601F" w:rsidRDefault="0063601F" w:rsidP="000E5536">
      <w:pPr>
        <w:pStyle w:val="Heading9"/>
      </w:pPr>
      <w:r>
        <w:t>Configuring the Maven repo</w:t>
      </w:r>
    </w:p>
    <w:p w14:paraId="5DBC067A" w14:textId="77777777" w:rsidR="0063601F" w:rsidRDefault="0063601F" w:rsidP="000E5536">
      <w:pPr>
        <w:pStyle w:val="BodyText2"/>
      </w:pPr>
      <w:r>
        <w:t xml:space="preserve">Building the Maven repo in Aptana and it seems to output files which all say SNAPSHOT on the end (e.g. </w:t>
      </w:r>
      <w:r w:rsidRPr="000F67F0">
        <w:t>esri-geometry-api-1.1.2-SNAPSHOT.jar</w:t>
      </w:r>
      <w:r>
        <w:t>). This is a Maven snapshot and one that has not been released. This comes from the pom.xml file and you can set the version to what you want. Removed the ‘</w:t>
      </w:r>
      <w:r w:rsidRPr="00263E25">
        <w:t>1.1.2-SNAPSHOT</w:t>
      </w:r>
      <w:r>
        <w:t>’ in the version box in the pom and it built to ‘</w:t>
      </w:r>
      <w:r w:rsidRPr="00263E25">
        <w:t>esri-geometry-api-7.jar</w:t>
      </w:r>
      <w:r>
        <w:t xml:space="preserve">’. Why the 7? You can remove the version number from your artifact by using the following tag in your pom: </w:t>
      </w:r>
    </w:p>
    <w:p w14:paraId="11516F55" w14:textId="77777777" w:rsidR="0063601F" w:rsidRDefault="0063601F" w:rsidP="000E5536">
      <w:pPr>
        <w:pStyle w:val="Code"/>
      </w:pPr>
      <w:r>
        <w:lastRenderedPageBreak/>
        <w:t xml:space="preserve">&lt;build&gt; </w:t>
      </w:r>
    </w:p>
    <w:p w14:paraId="7C28D0C3" w14:textId="77777777" w:rsidR="0063601F" w:rsidRDefault="0063601F" w:rsidP="000E5536">
      <w:pPr>
        <w:pStyle w:val="Code"/>
      </w:pPr>
      <w:r>
        <w:t xml:space="preserve"> &lt;finalName&gt;${project.artifactId}&lt;/finalName&gt; </w:t>
      </w:r>
    </w:p>
    <w:p w14:paraId="44DDD495" w14:textId="77777777" w:rsidR="0063601F" w:rsidRDefault="0063601F" w:rsidP="000E5536">
      <w:pPr>
        <w:pStyle w:val="Code"/>
      </w:pPr>
      <w:r>
        <w:t>&lt;/build&gt;</w:t>
      </w:r>
    </w:p>
    <w:p w14:paraId="0D3128D5" w14:textId="1C0F346A" w:rsidR="0063601F" w:rsidRDefault="0063601F" w:rsidP="000E5536">
      <w:pPr>
        <w:pStyle w:val="Heading9"/>
      </w:pPr>
      <w:r>
        <w:t>Building the Jar files</w:t>
      </w:r>
      <w:r w:rsidR="00BD628E">
        <w:t xml:space="preserve"> </w:t>
      </w:r>
    </w:p>
    <w:p w14:paraId="06A2CFED" w14:textId="473CBECF" w:rsidR="00E639EA" w:rsidRPr="00CE44B1" w:rsidRDefault="0063601F" w:rsidP="000E5536">
      <w:pPr>
        <w:pStyle w:val="BodyText2"/>
      </w:pPr>
      <w:r>
        <w:t xml:space="preserve">In Aptana choose a Run configuration that has a ‘goal’ – you can enter any text here and click run. This will output the Jar files </w:t>
      </w:r>
    </w:p>
    <w:p w14:paraId="15D269EF" w14:textId="77777777" w:rsidR="0063601F" w:rsidRPr="000F67F0" w:rsidRDefault="0063601F" w:rsidP="000E5536">
      <w:pPr>
        <w:pStyle w:val="Heading8"/>
      </w:pPr>
      <w:r>
        <w:t>Deploying</w:t>
      </w:r>
    </w:p>
    <w:p w14:paraId="4436BCB5" w14:textId="77777777" w:rsidR="0063601F" w:rsidRDefault="0063601F" w:rsidP="000E5536">
      <w:pPr>
        <w:pStyle w:val="BodyText2"/>
      </w:pPr>
      <w:r>
        <w:t>Copy the compiled *.jar files to the Hadoop cluster in the /user/admin/jarfiles/ folder. By default they are built here:</w:t>
      </w:r>
    </w:p>
    <w:p w14:paraId="02F23F27" w14:textId="77777777" w:rsidR="0063601F" w:rsidRDefault="0063601F" w:rsidP="000E5536">
      <w:pPr>
        <w:pStyle w:val="Code"/>
      </w:pPr>
      <w:r w:rsidRPr="00A96C19">
        <w:t>E:\cottaan\Aptana Studio 3\Aptana Studio Workspaces\GitHub repos\spatial-framework-for-hadoop\hive\target</w:t>
      </w:r>
      <w:r>
        <w:t>\</w:t>
      </w:r>
      <w:r w:rsidRPr="00A96C19">
        <w:t>spatial-sdk-hive.jar</w:t>
      </w:r>
    </w:p>
    <w:p w14:paraId="226D7504" w14:textId="77777777" w:rsidR="0063601F" w:rsidRDefault="0063601F" w:rsidP="000E5536">
      <w:pPr>
        <w:pStyle w:val="Code"/>
      </w:pPr>
      <w:r w:rsidRPr="00A96C19">
        <w:t>E:\cottaan\Aptana Studio 3\Aptana Studio Workspaces\GitHub repos\spatial-framework-for-hadoop\json\target</w:t>
      </w:r>
      <w:r>
        <w:t>\</w:t>
      </w:r>
      <w:r w:rsidRPr="00A96C19">
        <w:t>spatial-sdk-json.jar</w:t>
      </w:r>
    </w:p>
    <w:p w14:paraId="5C2ED69F" w14:textId="77777777" w:rsidR="0063601F" w:rsidRDefault="0063601F" w:rsidP="000E5536">
      <w:pPr>
        <w:pStyle w:val="Code"/>
      </w:pPr>
      <w:r w:rsidRPr="00A96C19">
        <w:t>E:\cottaan\Aptana Studio 3\Aptana Studio Workspaces\GitHub repos\geometry-api-java\target</w:t>
      </w:r>
      <w:r>
        <w:t>\</w:t>
      </w:r>
      <w:r w:rsidRPr="00A96C19">
        <w:t>esri-geometry-api.jar</w:t>
      </w:r>
    </w:p>
    <w:p w14:paraId="0BEC7D23" w14:textId="77777777" w:rsidR="0063601F" w:rsidRDefault="0063601F" w:rsidP="000E5536">
      <w:pPr>
        <w:pStyle w:val="BodyText2"/>
      </w:pPr>
      <w:r>
        <w:t xml:space="preserve">How do you deploy it? Mansour explains a bit </w:t>
      </w:r>
      <w:hyperlink r:id="rId887" w:history="1">
        <w:r w:rsidRPr="00CE4588">
          <w:rPr>
            <w:rStyle w:val="Hyperlink"/>
          </w:rPr>
          <w:t>here</w:t>
        </w:r>
      </w:hyperlink>
      <w:r>
        <w:t xml:space="preserve">. You should use the distributed cache (see </w:t>
      </w:r>
      <w:hyperlink r:id="rId888" w:history="1">
        <w:r w:rsidRPr="00CE4588">
          <w:rPr>
            <w:rStyle w:val="Hyperlink"/>
          </w:rPr>
          <w:t>here</w:t>
        </w:r>
      </w:hyperlink>
      <w:r>
        <w:t>). Following the instructions on that page for ‘Use the DistributedCache’ Copied the ‘</w:t>
      </w:r>
      <w:r w:rsidRPr="008A73F3">
        <w:t>esri-geometry-api.jar</w:t>
      </w:r>
      <w:r>
        <w:t xml:space="preserve">’ to HDFS in ‘user/admin/jarfiles’. There is an example of how to use the DistributedCache </w:t>
      </w:r>
      <w:hyperlink r:id="rId889" w:history="1">
        <w:r w:rsidRPr="00A401B5">
          <w:rPr>
            <w:rStyle w:val="Hyperlink"/>
          </w:rPr>
          <w:t>here</w:t>
        </w:r>
      </w:hyperlink>
      <w:r>
        <w:t xml:space="preserve"> which sets the applications JobConf. </w:t>
      </w:r>
    </w:p>
    <w:p w14:paraId="19F3D10A" w14:textId="77777777" w:rsidR="00EA3299" w:rsidRDefault="0063601F" w:rsidP="000E5536">
      <w:pPr>
        <w:pStyle w:val="BodyText2"/>
      </w:pPr>
      <w:r>
        <w:t xml:space="preserve">You can add files to the DistributedCache using Beeswax in Hue by creating a new query and clicking on the File Resources in the left panel. Then you can add the various *.jar files here and then underneath add the UDF functions. See </w:t>
      </w:r>
      <w:r>
        <w:fldChar w:fldCharType="begin"/>
      </w:r>
      <w:r>
        <w:instrText xml:space="preserve"> REF _Ref384893447 \h </w:instrText>
      </w:r>
      <w:r w:rsidR="006F68DC">
        <w:instrText xml:space="preserve"> \* MERGEFORMAT </w:instrText>
      </w:r>
      <w:r>
        <w:fldChar w:fldCharType="separate"/>
      </w:r>
      <w:r w:rsidR="00EA3299">
        <w:t>Beeswax (Hive UI)</w:t>
      </w:r>
    </w:p>
    <w:p w14:paraId="39A71BEA" w14:textId="77777777" w:rsidR="00EA3299" w:rsidRDefault="00EA3299" w:rsidP="000E5536">
      <w:pPr>
        <w:pStyle w:val="BodyText2"/>
      </w:pPr>
      <w:r>
        <w:t xml:space="preserve">CTRL + Space to get code completion. </w:t>
      </w:r>
    </w:p>
    <w:p w14:paraId="5AE6AB16" w14:textId="77777777" w:rsidR="00EA3299" w:rsidRDefault="00EA3299" w:rsidP="000E5536">
      <w:pPr>
        <w:pStyle w:val="BodyText2"/>
      </w:pPr>
      <w:r>
        <w:t>TAB + Enter to execute queries.</w:t>
      </w:r>
    </w:p>
    <w:p w14:paraId="5E3E44FB" w14:textId="77777777" w:rsidR="00EA3299" w:rsidRPr="00B226D6" w:rsidRDefault="00EA3299" w:rsidP="000E5536">
      <w:pPr>
        <w:pStyle w:val="BodyText2"/>
      </w:pPr>
      <w:r>
        <w:t>To kill a running job, go to the Job Browser and kill it.</w:t>
      </w:r>
    </w:p>
    <w:p w14:paraId="15E930CC" w14:textId="77777777" w:rsidR="00EA3299" w:rsidRDefault="00EA3299" w:rsidP="000E5536">
      <w:pPr>
        <w:pStyle w:val="Heading6"/>
      </w:pPr>
      <w:r>
        <w:t>Configuration</w:t>
      </w:r>
    </w:p>
    <w:p w14:paraId="2E01ACE5" w14:textId="77777777" w:rsidR="00EA3299" w:rsidRDefault="00EA3299" w:rsidP="000E5536">
      <w:pPr>
        <w:pStyle w:val="BodyText2"/>
      </w:pPr>
      <w:r>
        <w:t>You can get Hive configuration parameters with set:</w:t>
      </w:r>
    </w:p>
    <w:p w14:paraId="11529C2B" w14:textId="77777777" w:rsidR="00EA3299" w:rsidRDefault="00EA3299" w:rsidP="00D96B97">
      <w:pPr>
        <w:pStyle w:val="Unix"/>
      </w:pPr>
      <w:r w:rsidRPr="000D14F7">
        <w:t>hive&gt; set;</w:t>
      </w:r>
      <w:r>
        <w:t xml:space="preserve">     -gets all parameters</w:t>
      </w:r>
    </w:p>
    <w:p w14:paraId="293DE255" w14:textId="77777777" w:rsidR="00EA3299" w:rsidRDefault="00EA3299" w:rsidP="00D96B97">
      <w:pPr>
        <w:pStyle w:val="Unix"/>
      </w:pPr>
      <w:r>
        <w:t>hive&gt; set hive.exec.reducers.bytes.per.reducer;</w:t>
      </w:r>
    </w:p>
    <w:p w14:paraId="4620A002" w14:textId="77777777" w:rsidR="00EA3299" w:rsidRDefault="00EA3299" w:rsidP="00D96B97">
      <w:pPr>
        <w:pStyle w:val="Unix"/>
      </w:pPr>
      <w:r>
        <w:t>hive.exec.reducers.bytes.per.reducer=4000000000</w:t>
      </w:r>
    </w:p>
    <w:p w14:paraId="6CA7515A" w14:textId="77777777" w:rsidR="00EA3299" w:rsidRDefault="00EA3299" w:rsidP="000E5536">
      <w:pPr>
        <w:pStyle w:val="BodyText2"/>
      </w:pPr>
      <w:r>
        <w:t xml:space="preserve">See </w:t>
      </w:r>
      <w:r w:rsidRPr="00573BB7">
        <w:t>this</w:t>
      </w:r>
      <w:r>
        <w:t xml:space="preserve"> section of the docs. There are parameters that you can specify when you execute a query in Hive – these are listed </w:t>
      </w:r>
      <w:r w:rsidRPr="00573BB7">
        <w:t>here</w:t>
      </w:r>
      <w:r>
        <w:t>. You can have a look at the full configuration for a job by looking at the job details in CM and clicking on the Job Configuration link at the top. When you start a job in Hive:</w:t>
      </w:r>
    </w:p>
    <w:p w14:paraId="69E8E7B9" w14:textId="77777777" w:rsidR="00EA3299" w:rsidRDefault="00EA3299" w:rsidP="000E5536">
      <w:pPr>
        <w:pStyle w:val="Heading7"/>
      </w:pPr>
      <w:r>
        <w:t>Memory</w:t>
      </w:r>
    </w:p>
    <w:p w14:paraId="270E9221" w14:textId="77777777" w:rsidR="00EA3299" w:rsidRDefault="00EA3299" w:rsidP="000E5536">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7508C15E" w14:textId="77777777" w:rsidR="00EA3299" w:rsidRDefault="00EA3299" w:rsidP="00D96B97">
      <w:pPr>
        <w:pStyle w:val="Unix"/>
      </w:pPr>
      <w:r w:rsidRPr="00B11691">
        <w:t>SET mapred.child.java.opts</w:t>
      </w:r>
    </w:p>
    <w:p w14:paraId="6BEF3AFE" w14:textId="77777777" w:rsidR="00EA3299" w:rsidRDefault="00EA3299" w:rsidP="00D96B97">
      <w:pPr>
        <w:pStyle w:val="Unix"/>
      </w:pPr>
      <w:r w:rsidRPr="00B11691">
        <w:t>SET mapred.child.java.opts=-Xmx4G -XX:+UseConcMarkSweepGC;</w:t>
      </w:r>
    </w:p>
    <w:p w14:paraId="53B70840" w14:textId="77777777" w:rsidR="00EA3299" w:rsidRDefault="00EA3299" w:rsidP="000E5536">
      <w:pPr>
        <w:pStyle w:val="Heading7"/>
      </w:pPr>
      <w:r>
        <w:t>Number of reducers</w:t>
      </w:r>
    </w:p>
    <w:p w14:paraId="2FC46155" w14:textId="77777777" w:rsidR="00EA3299" w:rsidRDefault="00EA3299" w:rsidP="000E5536">
      <w:pPr>
        <w:pStyle w:val="BodyText2"/>
      </w:pPr>
      <w:r>
        <w:t>The default number of mappers (</w:t>
      </w:r>
      <w:r w:rsidRPr="00CB6444">
        <w:t>mapreduce.job.maps</w:t>
      </w:r>
      <w:r>
        <w:t>) is 2.</w:t>
      </w:r>
    </w:p>
    <w:p w14:paraId="1BD6CACE" w14:textId="77777777" w:rsidR="00EA3299" w:rsidRDefault="00EA3299" w:rsidP="000E5536">
      <w:pPr>
        <w:pStyle w:val="BodyText2"/>
      </w:pPr>
      <w:r>
        <w:t>By default when you start Hive, the number of reducers is set to -1.</w:t>
      </w:r>
    </w:p>
    <w:p w14:paraId="1A2EFAE8" w14:textId="77777777" w:rsidR="00EA3299" w:rsidRDefault="00EA3299" w:rsidP="00D96B97">
      <w:pPr>
        <w:pStyle w:val="Unix"/>
      </w:pPr>
      <w:r>
        <w:t>hive&gt; select distinct binomial from species where ST_Intersects(ST_SetSRID(ST_Polygon('polygon ((116 5,117 5,117 6,116 6))'),4326),geom) order by binomial;</w:t>
      </w:r>
    </w:p>
    <w:p w14:paraId="175C675B" w14:textId="77777777" w:rsidR="00EA3299" w:rsidRDefault="00EA3299" w:rsidP="00D96B97">
      <w:pPr>
        <w:pStyle w:val="Unix"/>
      </w:pPr>
      <w:r>
        <w:t>Total MapReduce jobs = 2</w:t>
      </w:r>
    </w:p>
    <w:p w14:paraId="4EF5D610" w14:textId="77777777" w:rsidR="00EA3299" w:rsidRPr="003D4D8A" w:rsidRDefault="00EA3299" w:rsidP="00D96B97">
      <w:pPr>
        <w:pStyle w:val="Unix"/>
      </w:pPr>
      <w:r>
        <w:t>Launching Job 1 out of 2</w:t>
      </w:r>
    </w:p>
    <w:p w14:paraId="48221302" w14:textId="77777777" w:rsidR="00EA3299" w:rsidRDefault="00EA3299" w:rsidP="00D96B97">
      <w:pPr>
        <w:pStyle w:val="Unix"/>
      </w:pPr>
      <w:r>
        <w:t>Number of reduce tasks not specified. Estimated from input data size: 60</w:t>
      </w:r>
    </w:p>
    <w:p w14:paraId="5E3FFC7B" w14:textId="77777777" w:rsidR="00EA3299" w:rsidRDefault="00EA3299" w:rsidP="00D96B97">
      <w:pPr>
        <w:pStyle w:val="Unix"/>
      </w:pPr>
      <w:r>
        <w:t>In order to change the average load for a reducer (in bytes):</w:t>
      </w:r>
    </w:p>
    <w:p w14:paraId="57C5E2D5" w14:textId="77777777" w:rsidR="00EA3299" w:rsidRDefault="00EA3299" w:rsidP="00D96B97">
      <w:pPr>
        <w:pStyle w:val="Unix"/>
      </w:pPr>
      <w:r>
        <w:t xml:space="preserve">  set hive.exec.reducers.bytes.per.reducer=&lt;number&gt;</w:t>
      </w:r>
    </w:p>
    <w:p w14:paraId="5D9BF1A6" w14:textId="77777777" w:rsidR="00EA3299" w:rsidRDefault="00EA3299" w:rsidP="00D96B97">
      <w:pPr>
        <w:pStyle w:val="Unix"/>
      </w:pPr>
      <w:r>
        <w:t>In order to limit the maximum number of reducers:</w:t>
      </w:r>
    </w:p>
    <w:p w14:paraId="42925934" w14:textId="77777777" w:rsidR="00EA3299" w:rsidRDefault="00EA3299" w:rsidP="00D96B97">
      <w:pPr>
        <w:pStyle w:val="Unix"/>
      </w:pPr>
      <w:r>
        <w:t xml:space="preserve">  set hive.exec.reducers.max=&lt;number&gt;</w:t>
      </w:r>
    </w:p>
    <w:p w14:paraId="0374E8F3" w14:textId="77777777" w:rsidR="00EA3299" w:rsidRDefault="00EA3299" w:rsidP="00D96B97">
      <w:pPr>
        <w:pStyle w:val="Unix"/>
      </w:pPr>
      <w:r>
        <w:t>In order to set a constant number of reducers:</w:t>
      </w:r>
    </w:p>
    <w:p w14:paraId="37196993" w14:textId="77777777" w:rsidR="00EA3299" w:rsidRDefault="00EA3299" w:rsidP="00D96B97">
      <w:pPr>
        <w:pStyle w:val="Unix"/>
      </w:pPr>
      <w:r>
        <w:t xml:space="preserve">  set mapred.reduce.tasks=&lt;number&gt;</w:t>
      </w:r>
    </w:p>
    <w:p w14:paraId="64F40830" w14:textId="77777777" w:rsidR="00EA3299" w:rsidRDefault="00EA3299" w:rsidP="000E5536">
      <w:pPr>
        <w:pStyle w:val="BodyText"/>
      </w:pPr>
      <w:r>
        <w:t>For the above query these settings are:</w:t>
      </w:r>
    </w:p>
    <w:p w14:paraId="00EB06D6" w14:textId="77777777" w:rsidR="00EA3299" w:rsidRDefault="00EA3299"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5371FAB6" w14:textId="77777777" w:rsidR="00EA3299" w:rsidRDefault="00EA3299" w:rsidP="000E5536">
      <w:pPr>
        <w:pStyle w:val="BodyText"/>
      </w:pPr>
      <w:r w:rsidRPr="00F44083">
        <w:t>hive.exec.reducers.max</w:t>
      </w:r>
      <w:r>
        <w:t xml:space="preserve"> = 999</w:t>
      </w:r>
    </w:p>
    <w:p w14:paraId="56ABF015" w14:textId="77777777" w:rsidR="00EA3299" w:rsidRDefault="00EA3299" w:rsidP="000E5536">
      <w:pPr>
        <w:pStyle w:val="BodyText"/>
      </w:pPr>
      <w:r>
        <w:t>mapred.reduce.tasks = 60</w:t>
      </w:r>
    </w:p>
    <w:p w14:paraId="1D264460" w14:textId="77777777" w:rsidR="00EA3299" w:rsidRDefault="00EA3299" w:rsidP="000E5536">
      <w:pPr>
        <w:pStyle w:val="BodyText"/>
      </w:pPr>
      <w:r>
        <w:t>When I ran the job, the launched reducers was 108 for the first job and 1 for the second job</w:t>
      </w:r>
    </w:p>
    <w:p w14:paraId="6019DC2F" w14:textId="77777777" w:rsidR="00EA3299" w:rsidRDefault="00EA3299" w:rsidP="000E5536">
      <w:pPr>
        <w:pStyle w:val="BodyText"/>
      </w:pPr>
      <w:r>
        <w:t xml:space="preserve">I tried to increase the </w:t>
      </w:r>
      <w:r w:rsidRPr="005065DD">
        <w:t>hive.exec.reducers.bytes.per.reducer</w:t>
      </w:r>
      <w:r>
        <w:t xml:space="preserve"> to 4Gb but it still said:</w:t>
      </w:r>
    </w:p>
    <w:p w14:paraId="5B20D196" w14:textId="77777777" w:rsidR="00EA3299" w:rsidRDefault="00EA3299" w:rsidP="00D96B97">
      <w:pPr>
        <w:pStyle w:val="Unix"/>
      </w:pPr>
      <w:r w:rsidRPr="008F1981">
        <w:t>Number of reduce tasks determined at compile time: 1</w:t>
      </w:r>
    </w:p>
    <w:p w14:paraId="15155185" w14:textId="77777777" w:rsidR="00EA3299" w:rsidRDefault="00EA3299" w:rsidP="00D96B97">
      <w:pPr>
        <w:pStyle w:val="Unix"/>
      </w:pPr>
      <w:r>
        <w:lastRenderedPageBreak/>
        <w:t>..</w:t>
      </w:r>
    </w:p>
    <w:p w14:paraId="6DE50F9D" w14:textId="77777777" w:rsidR="00EA3299" w:rsidRDefault="00EA3299" w:rsidP="00D96B97">
      <w:pPr>
        <w:pStyle w:val="Unix"/>
      </w:pPr>
      <w:r w:rsidRPr="008F1981">
        <w:t>Hadoop job information for Stage-1: number of mappers: 251; number of reducers: 1</w:t>
      </w:r>
    </w:p>
    <w:p w14:paraId="0794F200" w14:textId="77777777" w:rsidR="00EA3299" w:rsidRDefault="00EA3299" w:rsidP="000E5536">
      <w:pPr>
        <w:pStyle w:val="BodyText2"/>
      </w:pPr>
      <w:r>
        <w:t>For a different query:</w:t>
      </w:r>
    </w:p>
    <w:p w14:paraId="78149621" w14:textId="77777777" w:rsidR="00EA3299" w:rsidRDefault="00EA3299" w:rsidP="00D96B97">
      <w:pPr>
        <w:pStyle w:val="Unix"/>
      </w:pPr>
      <w:r>
        <w:t>hive&gt; SELECT name, binomial FROM wdpa JOIN species WHERE ST_Intersects(wdpa.geom, species.geom) and wdpaid=785;</w:t>
      </w:r>
    </w:p>
    <w:p w14:paraId="48D06FAA" w14:textId="77777777" w:rsidR="00EA3299" w:rsidRDefault="00EA3299" w:rsidP="00D96B97">
      <w:pPr>
        <w:pStyle w:val="Unix"/>
      </w:pPr>
      <w:r>
        <w:t>Total MapReduce jobs = 1</w:t>
      </w:r>
    </w:p>
    <w:p w14:paraId="7F58BA60" w14:textId="77777777" w:rsidR="00EA3299" w:rsidRDefault="00EA3299" w:rsidP="00D96B97">
      <w:pPr>
        <w:pStyle w:val="Unix"/>
      </w:pPr>
      <w:r>
        <w:t>Launching Job 1 out of 1</w:t>
      </w:r>
    </w:p>
    <w:p w14:paraId="09F2EB1E" w14:textId="77777777" w:rsidR="00EA3299" w:rsidRDefault="00EA3299" w:rsidP="00D96B97">
      <w:pPr>
        <w:pStyle w:val="Unix"/>
      </w:pPr>
      <w:r>
        <w:t>Number of reduce tasks determined at compile time: 1</w:t>
      </w:r>
    </w:p>
    <w:p w14:paraId="4732834A" w14:textId="77777777" w:rsidR="00EA3299" w:rsidRDefault="00EA3299" w:rsidP="000E5536">
      <w:pPr>
        <w:pStyle w:val="BodyText2"/>
      </w:pPr>
      <w:r>
        <w:t>For the big species/wdpa intersection:</w:t>
      </w:r>
    </w:p>
    <w:p w14:paraId="77E379DB" w14:textId="77777777" w:rsidR="00EA3299" w:rsidRDefault="00EA3299" w:rsidP="00D96B97">
      <w:pPr>
        <w:pStyle w:val="Unix"/>
      </w:pPr>
      <w:r>
        <w:t>hive&gt; SELECT name, binomial FROM wdpa JOIN species WHERE ST_Intersects(wdpa.geom, species.geom) ORDER BY name, binomial;</w:t>
      </w:r>
    </w:p>
    <w:p w14:paraId="6CC6CDCD" w14:textId="77777777" w:rsidR="00EA3299" w:rsidRDefault="00EA3299" w:rsidP="00D96B97">
      <w:pPr>
        <w:pStyle w:val="Unix"/>
      </w:pPr>
      <w:r>
        <w:t>Total MapReduce jobs = 2</w:t>
      </w:r>
    </w:p>
    <w:p w14:paraId="21D22C6F" w14:textId="77777777" w:rsidR="00EA3299" w:rsidRDefault="00EA3299" w:rsidP="00D96B97">
      <w:pPr>
        <w:pStyle w:val="Unix"/>
      </w:pPr>
      <w:r>
        <w:t>Launching Job 1 out of 2</w:t>
      </w:r>
    </w:p>
    <w:p w14:paraId="16FF54A6" w14:textId="77777777" w:rsidR="00EA3299" w:rsidRDefault="00EA3299" w:rsidP="00D96B97">
      <w:pPr>
        <w:pStyle w:val="Unix"/>
      </w:pPr>
      <w:r>
        <w:t>Number of reduce tasks determined at compile time: 1</w:t>
      </w:r>
    </w:p>
    <w:p w14:paraId="5C5F323B" w14:textId="77777777" w:rsidR="00EA3299" w:rsidRDefault="00EA3299" w:rsidP="000E5536">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4B16D7AD" w14:textId="77777777" w:rsidR="00EA3299" w:rsidRDefault="00EA3299" w:rsidP="00D96B97">
      <w:pPr>
        <w:pStyle w:val="Unix"/>
      </w:pPr>
      <w:r w:rsidRPr="005E3272">
        <w:t>hive&gt; SELECT name, binomial FROM species JOIN wdpa WHERE ST_Intersects(wdpa.geom, species.geom);</w:t>
      </w:r>
    </w:p>
    <w:p w14:paraId="465CE44F" w14:textId="77777777" w:rsidR="00EA3299" w:rsidRDefault="00EA3299" w:rsidP="00D96B97">
      <w:pPr>
        <w:pStyle w:val="Unix"/>
      </w:pPr>
      <w:r w:rsidRPr="000802A0">
        <w:t>Number of reduce tasks determined at compile time: 1</w:t>
      </w:r>
    </w:p>
    <w:p w14:paraId="74AF8A14" w14:textId="77777777" w:rsidR="00EA3299" w:rsidRDefault="00EA3299" w:rsidP="00D96B97">
      <w:pPr>
        <w:pStyle w:val="Unix"/>
      </w:pPr>
      <w:r>
        <w:t>..</w:t>
      </w:r>
    </w:p>
    <w:p w14:paraId="0D512A3D" w14:textId="77777777" w:rsidR="00EA3299" w:rsidRDefault="00EA3299" w:rsidP="00D96B97">
      <w:pPr>
        <w:pStyle w:val="Unix"/>
      </w:pPr>
      <w:r w:rsidRPr="000802A0">
        <w:t>Hadoop job information for Stage-1: number of mappers: 251; number of reducers: 1</w:t>
      </w:r>
    </w:p>
    <w:p w14:paraId="7DCE1B22" w14:textId="77777777" w:rsidR="00EA3299" w:rsidRDefault="00EA3299" w:rsidP="000E5536">
      <w:pPr>
        <w:pStyle w:val="BodyText2"/>
      </w:pPr>
      <w:r>
        <w:t>Trying other queries:</w:t>
      </w:r>
    </w:p>
    <w:p w14:paraId="66F3D14C" w14:textId="77777777" w:rsidR="00EA3299" w:rsidRDefault="00EA3299" w:rsidP="00D96B97">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32B14AD2" w14:textId="77777777" w:rsidR="00EA3299" w:rsidRDefault="00EA3299" w:rsidP="000E5536">
      <w:pPr>
        <w:pStyle w:val="Heading7"/>
      </w:pPr>
      <w:r>
        <w:t>Permissions</w:t>
      </w:r>
    </w:p>
    <w:p w14:paraId="56901794" w14:textId="77777777" w:rsidR="00EA3299" w:rsidRDefault="00EA3299" w:rsidP="000E5536">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70E578EE" w14:textId="77777777" w:rsidR="00EA3299" w:rsidRDefault="00EA3299" w:rsidP="000E5536">
      <w:pPr>
        <w:pStyle w:val="Code"/>
      </w:pPr>
      <w:r>
        <w:t xml:space="preserve">Hive&gt; </w:t>
      </w:r>
      <w:r w:rsidRPr="00827199">
        <w:t>dfs -rm ../hive/warehouse/counties/test_unenclosed_copy_2.json;</w:t>
      </w:r>
      <w:r>
        <w:t xml:space="preserve"> </w:t>
      </w:r>
    </w:p>
    <w:p w14:paraId="2E5D3F71" w14:textId="77777777" w:rsidR="00EA3299" w:rsidRDefault="00EA3299" w:rsidP="000E5536">
      <w:pPr>
        <w:pStyle w:val="BodyText2"/>
      </w:pPr>
      <w:r>
        <w:t>Or to remove all files in an HDFS folder:</w:t>
      </w:r>
    </w:p>
    <w:p w14:paraId="4A57AAFE" w14:textId="77777777" w:rsidR="00EA3299" w:rsidRDefault="00EA3299" w:rsidP="000E5536">
      <w:pPr>
        <w:pStyle w:val="Code"/>
      </w:pPr>
      <w:r w:rsidRPr="006A1F68">
        <w:t>hive&gt; dfs -rm -r ../hive/warehouse/counties;</w:t>
      </w:r>
    </w:p>
    <w:p w14:paraId="20479D0E" w14:textId="77777777" w:rsidR="00EA3299" w:rsidRDefault="00EA3299" w:rsidP="000E5536">
      <w:pPr>
        <w:pStyle w:val="BodyText2"/>
      </w:pPr>
      <w:r>
        <w:t xml:space="preserve">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 </w:t>
      </w:r>
    </w:p>
    <w:p w14:paraId="7660E033" w14:textId="77777777" w:rsidR="00EA3299" w:rsidRDefault="00EA3299" w:rsidP="000E5536">
      <w:pPr>
        <w:pStyle w:val="BodyText2"/>
      </w:pPr>
      <w:r>
        <w:t>Monica has now created a dopa user for hue which is the same as the dopa unix user! Good. The user is actually just a string.</w:t>
      </w:r>
    </w:p>
    <w:p w14:paraId="7D85F49E" w14:textId="77777777" w:rsidR="00EA3299" w:rsidRDefault="00EA3299" w:rsidP="000E5536">
      <w:pPr>
        <w:pStyle w:val="Heading7"/>
      </w:pPr>
      <w:r>
        <w:t>Issues</w:t>
      </w:r>
    </w:p>
    <w:p w14:paraId="1706476A" w14:textId="77777777" w:rsidR="00EA3299" w:rsidRDefault="00EA3299" w:rsidP="000E5536">
      <w:pPr>
        <w:pStyle w:val="BodyText2"/>
      </w:pPr>
      <w:r>
        <w:t>On the hadoop-m2 machine I got an error when loading the Hive CLI:</w:t>
      </w:r>
    </w:p>
    <w:p w14:paraId="66EE6447" w14:textId="77777777" w:rsidR="00EA3299" w:rsidRDefault="00EA3299" w:rsidP="00D96B97">
      <w:pPr>
        <w:pStyle w:val="Unix"/>
      </w:pPr>
      <w:r>
        <w:t>hive&gt; show tables;</w:t>
      </w:r>
    </w:p>
    <w:p w14:paraId="6289EF87" w14:textId="77777777" w:rsidR="00EA3299" w:rsidRDefault="00EA3299" w:rsidP="00D96B97">
      <w:pPr>
        <w:pStyle w:val="Unix"/>
      </w:pPr>
      <w:r>
        <w:t>FAILED: Execution Error, return code 1 from org.apache.hadoop.hive.ql.exec.DDLTask. java.lang.RuntimeException: Unable to instantiate org.apache.hadoop.hive.metastore.HiveMetaStoreClient</w:t>
      </w:r>
    </w:p>
    <w:p w14:paraId="60B6F1EC" w14:textId="77777777" w:rsidR="00EA3299" w:rsidRDefault="00EA3299" w:rsidP="00D96B97">
      <w:pPr>
        <w:pStyle w:val="Unix"/>
      </w:pPr>
      <w:r>
        <w:t>hive&gt;</w:t>
      </w:r>
    </w:p>
    <w:p w14:paraId="656BC971" w14:textId="77777777" w:rsidR="00EA3299" w:rsidRPr="00EB294A" w:rsidRDefault="00EA3299" w:rsidP="000E5536">
      <w:pPr>
        <w:pStyle w:val="BodyText2"/>
      </w:pPr>
      <w:r>
        <w:t>This was because there was no Gateway for hadoop-m2 and Lars created a new gateway using CM.</w:t>
      </w:r>
    </w:p>
    <w:p w14:paraId="731BE4AA" w14:textId="77777777" w:rsidR="00EA3299" w:rsidRDefault="00EA3299" w:rsidP="000E5536">
      <w:pPr>
        <w:pStyle w:val="Heading6"/>
      </w:pPr>
      <w:r>
        <w:t>Storage formats</w:t>
      </w:r>
    </w:p>
    <w:p w14:paraId="10204E30" w14:textId="77777777" w:rsidR="00EA3299" w:rsidRDefault="00EA3299" w:rsidP="000E5536">
      <w:pPr>
        <w:pStyle w:val="Heading7"/>
      </w:pPr>
      <w:r>
        <w:t>Avro</w:t>
      </w:r>
    </w:p>
    <w:p w14:paraId="426447CD" w14:textId="77777777" w:rsidR="00EA3299" w:rsidRPr="00B376A1" w:rsidRDefault="00EA3299" w:rsidP="000E5536">
      <w:pPr>
        <w:pStyle w:val="BodyText2"/>
      </w:pPr>
      <w:r>
        <w:t xml:space="preserve">Avro stores data in binary format and is therefore less costly in terms of IO. </w:t>
      </w:r>
      <w:r w:rsidRPr="00573BB7">
        <w:t>Avrotools</w:t>
      </w:r>
      <w:r>
        <w:t xml:space="preserve"> can be used to </w:t>
      </w:r>
      <w:r w:rsidRPr="00B376A1">
        <w:t>for working with Avro data files and schemas</w:t>
      </w:r>
      <w:r>
        <w:t xml:space="preserve">. I have written an ArcGIS GP </w:t>
      </w:r>
      <w:r w:rsidRPr="00573BB7">
        <w:t>tool</w:t>
      </w:r>
      <w:r>
        <w:t xml:space="preserve"> for writing a feature class to avro.</w:t>
      </w:r>
    </w:p>
    <w:p w14:paraId="1C235E70" w14:textId="77777777" w:rsidR="00EA3299" w:rsidRDefault="00EA3299" w:rsidP="000E5536">
      <w:pPr>
        <w:pStyle w:val="Heading6"/>
      </w:pPr>
      <w:r>
        <w:t>Hive Command Line Interface (CLI)</w:t>
      </w:r>
    </w:p>
    <w:p w14:paraId="13EAB5CC" w14:textId="77777777" w:rsidR="00EA3299" w:rsidRDefault="00EA3299" w:rsidP="000E5536">
      <w:pPr>
        <w:pStyle w:val="BodyText2"/>
      </w:pPr>
      <w:r>
        <w:t xml:space="preserve">Hive CLI documentation is </w:t>
      </w:r>
      <w:r w:rsidRPr="00573BB7">
        <w:t>here</w:t>
      </w:r>
      <w:r>
        <w:t xml:space="preserve">. </w:t>
      </w:r>
    </w:p>
    <w:p w14:paraId="2E4D150C" w14:textId="77777777" w:rsidR="00EA3299" w:rsidRDefault="00EA3299" w:rsidP="000E5536">
      <w:pPr>
        <w:pStyle w:val="BodyText2"/>
      </w:pPr>
      <w:r>
        <w:t>You can use dfs on the Hive command line:</w:t>
      </w:r>
    </w:p>
    <w:p w14:paraId="5E2D4134" w14:textId="77777777" w:rsidR="00EA3299" w:rsidRDefault="00EA3299" w:rsidP="000E5536">
      <w:pPr>
        <w:pStyle w:val="BodyText2"/>
      </w:pPr>
      <w:r w:rsidRPr="001063A6">
        <w:t>hive&gt; dfs -ls ../hive/warehouse/species;</w:t>
      </w:r>
      <w:r>
        <w:t xml:space="preserve">      - this lists all the species files</w:t>
      </w:r>
    </w:p>
    <w:p w14:paraId="092B4B8D" w14:textId="77777777" w:rsidR="00EA3299" w:rsidRDefault="00EA3299" w:rsidP="000E5536">
      <w:pPr>
        <w:pStyle w:val="BodyText2"/>
      </w:pPr>
      <w:r w:rsidRPr="001063A6">
        <w:t>hive&gt; dfs -ls ../hive/warehouse/species/species17975.json;</w:t>
      </w:r>
      <w:r>
        <w:t xml:space="preserve">     - those that match the filename</w:t>
      </w:r>
    </w:p>
    <w:p w14:paraId="5CFE03AA" w14:textId="77777777" w:rsidR="00EA3299" w:rsidRDefault="00EA3299" w:rsidP="000E5536">
      <w:pPr>
        <w:pStyle w:val="Code"/>
      </w:pPr>
      <w:r>
        <w:t>Here are some useful commands:</w:t>
      </w:r>
    </w:p>
    <w:p w14:paraId="17DF6761" w14:textId="77777777" w:rsidR="00EA3299" w:rsidRDefault="00EA3299" w:rsidP="000E5536">
      <w:pPr>
        <w:pStyle w:val="Code"/>
      </w:pPr>
      <w:r>
        <w:lastRenderedPageBreak/>
        <w:t>hive&gt; show tables;</w:t>
      </w:r>
    </w:p>
    <w:p w14:paraId="708DA6D0" w14:textId="77777777" w:rsidR="00EA3299" w:rsidRDefault="00EA3299" w:rsidP="000E5536">
      <w:pPr>
        <w:pStyle w:val="Code"/>
      </w:pPr>
      <w:r>
        <w:t xml:space="preserve">hive&gt; </w:t>
      </w:r>
      <w:r w:rsidRPr="00E108A0">
        <w:t>DESCRIBE</w:t>
      </w:r>
      <w:r>
        <w:t xml:space="preserve"> wdpa;</w:t>
      </w:r>
    </w:p>
    <w:p w14:paraId="05456AB5" w14:textId="77777777" w:rsidR="00EA3299" w:rsidRDefault="00EA3299" w:rsidP="000E5536">
      <w:pPr>
        <w:pStyle w:val="Code"/>
      </w:pPr>
      <w:r>
        <w:t>Getting the version of Hive</w:t>
      </w:r>
    </w:p>
    <w:p w14:paraId="531B6005" w14:textId="77777777" w:rsidR="00EA3299" w:rsidRDefault="00EA3299" w:rsidP="000E5536">
      <w:pPr>
        <w:pStyle w:val="Code"/>
      </w:pPr>
      <w:r>
        <w:t>To get the version of Hive from the hive shell issue 'set system.sun.java.command', The hive-cli.jar version is the hive version. We have version 0.10.0. We now have version 0.12.0 with CDH5. This doesn’t work on 21/6/2016.</w:t>
      </w:r>
    </w:p>
    <w:p w14:paraId="5C3F777B" w14:textId="77777777" w:rsidR="00EA3299" w:rsidRDefault="00EA3299" w:rsidP="000E5536">
      <w:pPr>
        <w:pStyle w:val="BodyText2"/>
      </w:pPr>
      <w:r>
        <w:t>hive&gt; set system:sun.java.command;</w:t>
      </w:r>
    </w:p>
    <w:p w14:paraId="09D79775" w14:textId="77777777" w:rsidR="00EA3299" w:rsidRDefault="00EA3299" w:rsidP="000E5536">
      <w:pPr>
        <w:pStyle w:val="BodyText2"/>
      </w:pPr>
      <w:r>
        <w:t>system:sun.java.command=org.apache.hadoop.util.RunJar /opt/cloudera/parcels/CDH-4.4.0-1.cdh4.4.0.p0.39/bin/../lib/hive/lib/hive-cli-0.10.0-cdh4.4.0.jar org.apache.hadoop.hive.cli.CliDriver</w:t>
      </w:r>
    </w:p>
    <w:p w14:paraId="2EDA1AF4" w14:textId="77777777" w:rsidR="00EA3299" w:rsidRPr="0075078C" w:rsidRDefault="00EA3299" w:rsidP="000E5536">
      <w:pPr>
        <w:pStyle w:val="Code"/>
      </w:pPr>
      <w:r>
        <w:t>From the command line type ‘hive –version’. On 21/6/2016 we are using ‘</w:t>
      </w:r>
      <w:r w:rsidRPr="0075078C">
        <w:t>Hive 1.1.0-cdh5.7.0</w:t>
      </w:r>
      <w:r>
        <w:t>’.</w:t>
      </w:r>
    </w:p>
    <w:p w14:paraId="0048C601" w14:textId="77777777" w:rsidR="00EA3299" w:rsidRDefault="00EA3299" w:rsidP="000E5536">
      <w:pPr>
        <w:pStyle w:val="Code"/>
      </w:pPr>
      <w:r>
        <w:t>Initialisation script</w:t>
      </w:r>
    </w:p>
    <w:p w14:paraId="02E0D328" w14:textId="77777777" w:rsidR="00EA3299" w:rsidRDefault="00EA3299" w:rsidP="000E5536">
      <w:pPr>
        <w:pStyle w:val="Code"/>
      </w:pPr>
      <w:r>
        <w:t>There are a lot of jars and ST_ functions that are needed in Hive sessions and these can be initialised in a script:</w:t>
      </w:r>
    </w:p>
    <w:p w14:paraId="06116141" w14:textId="77777777" w:rsidR="00EA3299" w:rsidRDefault="00EA3299" w:rsidP="000E5536">
      <w:pPr>
        <w:pStyle w:val="BodyText2"/>
      </w:pPr>
      <w:r w:rsidRPr="00C95D82">
        <w:t>cottaan@hadoop-m2 ~]$ hive -i /</w:t>
      </w:r>
      <w:r w:rsidRPr="007D15C4">
        <w:t>hive -i /tmp/hive/hive_initialise.sql</w:t>
      </w:r>
    </w:p>
    <w:p w14:paraId="63CCB38C" w14:textId="77777777" w:rsidR="00EA3299" w:rsidRPr="007D6C7E" w:rsidRDefault="00EA3299" w:rsidP="000E5536">
      <w:pPr>
        <w:pStyle w:val="Code"/>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F10DD9C" w14:textId="77777777" w:rsidR="00EA3299" w:rsidRDefault="00EA3299" w:rsidP="000E5536">
      <w:pPr>
        <w:pStyle w:val="Code"/>
      </w:pPr>
      <w:r>
        <w:t>Hive Query Language</w:t>
      </w:r>
    </w:p>
    <w:p w14:paraId="05128071" w14:textId="77777777" w:rsidR="00EA3299" w:rsidRDefault="00EA3299" w:rsidP="000E5536">
      <w:pPr>
        <w:pStyle w:val="Code"/>
      </w:pPr>
      <w:r>
        <w:t>Running queries against the glc2000 dataset on the full cluster:</w:t>
      </w:r>
    </w:p>
    <w:p w14:paraId="31D62F91" w14:textId="77777777" w:rsidR="00EA3299" w:rsidRDefault="00EA3299" w:rsidP="000E5536">
      <w:pPr>
        <w:pStyle w:val="BodyText2"/>
      </w:pPr>
      <w:r w:rsidRPr="00B87479">
        <w:t>select count(*) from glc2000</w:t>
      </w:r>
    </w:p>
    <w:p w14:paraId="00EB9037" w14:textId="77777777" w:rsidR="00EA3299" w:rsidRDefault="00EA3299" w:rsidP="000E5536">
      <w:pPr>
        <w:pStyle w:val="Heading7"/>
      </w:pPr>
      <w:r>
        <w:t xml:space="preserve">Took 19mins and 19 secs and there were </w:t>
      </w:r>
      <w:r w:rsidRPr="00B87479">
        <w:t>1012858880</w:t>
      </w:r>
      <w:r>
        <w:t xml:space="preserve"> records!</w:t>
      </w:r>
    </w:p>
    <w:p w14:paraId="68084CD8" w14:textId="77777777" w:rsidR="00EA3299" w:rsidRPr="00CB04D9" w:rsidRDefault="00EA3299" w:rsidP="000E5536">
      <w:pPr>
        <w:pStyle w:val="BodyText2"/>
      </w:pPr>
      <w:r>
        <w:t>DDL</w:t>
      </w:r>
    </w:p>
    <w:p w14:paraId="2178E386" w14:textId="77777777" w:rsidR="00EA3299" w:rsidRDefault="00EA3299" w:rsidP="000E5536">
      <w:pPr>
        <w:pStyle w:val="BodyText2"/>
      </w:pPr>
      <w:r>
        <w:t>Creating tables</w:t>
      </w:r>
    </w:p>
    <w:p w14:paraId="35BD3D95" w14:textId="77777777" w:rsidR="00EA3299" w:rsidRDefault="00EA3299" w:rsidP="000E5536">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r w:rsidRPr="00573BB7">
        <w:t>here</w:t>
      </w:r>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r w:rsidRPr="00573BB7">
        <w:t>here</w:t>
      </w:r>
      <w:r>
        <w:t>.</w:t>
      </w:r>
    </w:p>
    <w:p w14:paraId="37F055EB" w14:textId="77777777" w:rsidR="00EA3299" w:rsidRDefault="00EA3299" w:rsidP="000E5536">
      <w:pPr>
        <w:pStyle w:val="Code"/>
      </w:pPr>
      <w:r>
        <w:t>You can create a comma-separated table (which you can then export to file) by using the following syntax:</w:t>
      </w:r>
    </w:p>
    <w:p w14:paraId="1A1CFB94" w14:textId="77777777" w:rsidR="00EA3299" w:rsidRDefault="00EA3299" w:rsidP="000E5536">
      <w:pPr>
        <w:pStyle w:val="BodyText2"/>
      </w:pPr>
      <w:r w:rsidRPr="00F15508">
        <w:t>hive&gt; set hive.exec.compress.output=false;</w:t>
      </w:r>
    </w:p>
    <w:p w14:paraId="64EC231F" w14:textId="77777777" w:rsidR="00EA3299" w:rsidRDefault="00EA3299" w:rsidP="000E5536">
      <w:pPr>
        <w:pStyle w:val="BodyText2"/>
      </w:pPr>
      <w:r>
        <w:t>hive&gt; create table csv_dump ROW FORMAT DELIMITED FIELDS TERMINATED BY ',' LINES TERMINATED BY '\n' as</w:t>
      </w:r>
    </w:p>
    <w:p w14:paraId="520C4B9B" w14:textId="77777777" w:rsidR="00EA3299" w:rsidRDefault="00EA3299" w:rsidP="000E5536">
      <w:pPr>
        <w:pStyle w:val="BodyText2"/>
      </w:pPr>
      <w:r>
        <w:t>hive&gt; select * from species.areatest2;</w:t>
      </w:r>
    </w:p>
    <w:p w14:paraId="3CBD5000" w14:textId="77777777" w:rsidR="00EA3299" w:rsidRDefault="00EA3299" w:rsidP="000E5536">
      <w:pPr>
        <w:pStyle w:val="BodyText2"/>
      </w:pPr>
      <w:r>
        <w:t>$ hadoop dfs -cat /user/hive/warehouse/csv_dump/* &gt; ~/csv_dump.csv</w:t>
      </w:r>
    </w:p>
    <w:p w14:paraId="45B2EFE8" w14:textId="77777777" w:rsidR="00EA3299" w:rsidRDefault="00EA3299" w:rsidP="000E5536">
      <w:pPr>
        <w:pStyle w:val="BodyText2"/>
      </w:pPr>
      <w:r>
        <w:t>This gets written to /home/dopa/csv_dump.csv.</w:t>
      </w:r>
    </w:p>
    <w:p w14:paraId="7CAA844C" w14:textId="77777777" w:rsidR="00EA3299" w:rsidRDefault="00EA3299" w:rsidP="000E5536">
      <w:pPr>
        <w:pStyle w:val="Heading6"/>
      </w:pPr>
      <w:r>
        <w:t>Comments</w:t>
      </w:r>
    </w:p>
    <w:p w14:paraId="34A262D4" w14:textId="77777777" w:rsidR="00EA3299" w:rsidRDefault="00EA3299" w:rsidP="000E5536">
      <w:pPr>
        <w:pStyle w:val="Heading6"/>
      </w:pPr>
      <w:r>
        <w:t>Comments can be added to tables and columns by the following:</w:t>
      </w:r>
    </w:p>
    <w:p w14:paraId="54B6255F" w14:textId="77777777" w:rsidR="00EA3299" w:rsidRDefault="00EA3299" w:rsidP="000E5536">
      <w:pPr>
        <w:pStyle w:val="BodyText2"/>
      </w:pPr>
      <w:r w:rsidRPr="00303045">
        <w:t>ALTER TABLE wdpa_2011_11_cells CHANGE wdpa_id wdpa_id int COMMENT 'Unique identifier';</w:t>
      </w:r>
    </w:p>
    <w:p w14:paraId="6AC49CDA" w14:textId="77777777" w:rsidR="00EA3299" w:rsidRDefault="00EA3299" w:rsidP="000E5536">
      <w:pPr>
        <w:pStyle w:val="Code"/>
      </w:pPr>
      <w:r w:rsidRPr="00121606">
        <w:t xml:space="preserve">ALTER TABLE wdpa_2011_11  SET TBLPROPERTIES ('comment' = 'Table of </w:t>
      </w:r>
      <w:r>
        <w:t>…</w:t>
      </w:r>
      <w:r w:rsidRPr="00121606">
        <w:t>ata is here: user/hive/warehouse/wdpa/wdpa_09_11.json');</w:t>
      </w:r>
    </w:p>
    <w:p w14:paraId="13C25441" w14:textId="77777777" w:rsidR="00EA3299" w:rsidRPr="00CA4180" w:rsidRDefault="00EA3299" w:rsidP="000E5536">
      <w:pPr>
        <w:pStyle w:val="BodyText2"/>
      </w:pPr>
      <w:r>
        <w:t>But there is a bug in the current version of Hive which doesn’t allow you to add comments to columns. It just says '</w:t>
      </w:r>
      <w:r w:rsidRPr="00E41B0E">
        <w:t>from deserializer</w:t>
      </w:r>
      <w:r>
        <w:t>’.</w:t>
      </w:r>
    </w:p>
    <w:p w14:paraId="2126FB3C" w14:textId="77777777" w:rsidR="00EA3299" w:rsidRPr="00A65292" w:rsidRDefault="00EA3299" w:rsidP="000E5536">
      <w:pPr>
        <w:pStyle w:val="Heading7"/>
      </w:pPr>
      <w:r w:rsidRPr="00A65292">
        <w:t>DML</w:t>
      </w:r>
    </w:p>
    <w:p w14:paraId="6F80FA6C" w14:textId="77777777" w:rsidR="00EA3299" w:rsidRDefault="00EA3299" w:rsidP="000E5536">
      <w:pPr>
        <w:pStyle w:val="Heading8"/>
      </w:pPr>
      <w:r>
        <w:t>To specify a default database use:</w:t>
      </w:r>
    </w:p>
    <w:p w14:paraId="4213E1F8" w14:textId="77777777" w:rsidR="00EA3299" w:rsidRDefault="00EA3299" w:rsidP="000E5536">
      <w:pPr>
        <w:pStyle w:val="BodyText2"/>
      </w:pPr>
      <w:r>
        <w:t>hive&gt;use species;</w:t>
      </w:r>
    </w:p>
    <w:p w14:paraId="0FD0ADC1" w14:textId="77777777" w:rsidR="00EA3299" w:rsidRPr="00EA3299" w:rsidRDefault="00EA3299" w:rsidP="000E5536">
      <w:pPr>
        <w:pStyle w:val="BodyText2"/>
      </w:pPr>
      <w:r>
        <w:t xml:space="preserve">Hive documentation on DML is </w:t>
      </w:r>
      <w:r w:rsidRPr="00573BB7">
        <w:t>here</w:t>
      </w:r>
    </w:p>
    <w:p w14:paraId="53A6839A" w14:textId="77777777" w:rsidR="00EA3299" w:rsidRDefault="00EA3299" w:rsidP="000E5536">
      <w:pPr>
        <w:pStyle w:val="BodyText2"/>
      </w:pPr>
      <w:r w:rsidRPr="003B3CF1">
        <w:t>hive&gt; select quadkey from id17975 join wdpa where st_intersects(st_geomfromquadkey(quadkey),geom);</w:t>
      </w:r>
    </w:p>
    <w:p w14:paraId="36139784" w14:textId="77777777" w:rsidR="00EA3299" w:rsidRDefault="00EA3299" w:rsidP="000E5536">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28A8845D" w14:textId="77777777" w:rsidR="00EA3299" w:rsidRDefault="00EA3299" w:rsidP="000E5536">
      <w:pPr>
        <w:pStyle w:val="BodyText2"/>
      </w:pPr>
      <w:r w:rsidRPr="004E0E48">
        <w:t>hive&gt; SET mapred.child.java.opts=-Xmx4G -XX:+UseConcMarkSweepGC;</w:t>
      </w:r>
    </w:p>
    <w:p w14:paraId="63EA9C5B" w14:textId="77777777" w:rsidR="00EA3299" w:rsidRDefault="00EA3299" w:rsidP="000E5536">
      <w:pPr>
        <w:pStyle w:val="BodyText2"/>
      </w:pPr>
      <w:r w:rsidRPr="004E0E48">
        <w:t>hive&gt; select wdpaid from wdpa where wdpaid=785;</w:t>
      </w:r>
    </w:p>
    <w:p w14:paraId="3A7D2E38" w14:textId="77777777" w:rsidR="00EA3299" w:rsidRDefault="00EA3299" w:rsidP="000E5536">
      <w:pPr>
        <w:pStyle w:val="BodyText2"/>
      </w:pPr>
      <w:r>
        <w:t>hive&gt;</w:t>
      </w:r>
      <w:r w:rsidRPr="00BD30CD">
        <w:t xml:space="preserve"> select ST_AsText(ST_Centroid(geom)) from species where speciesid2=17975;</w:t>
      </w:r>
      <w:r>
        <w:t xml:space="preserve"> -results!</w:t>
      </w:r>
    </w:p>
    <w:p w14:paraId="6F62E80B" w14:textId="77777777" w:rsidR="00EA3299" w:rsidRDefault="00EA3299" w:rsidP="000E5536">
      <w:pPr>
        <w:pStyle w:val="Code"/>
      </w:pPr>
      <w:r w:rsidRPr="00BD30CD">
        <w:lastRenderedPageBreak/>
        <w:t>hive&gt; select binomial from species where ST_Intersects(ST_Point(112.587,-1.228),geom)=true;</w:t>
      </w:r>
      <w:r>
        <w:t xml:space="preserve"> - nowt</w:t>
      </w:r>
    </w:p>
    <w:p w14:paraId="406CD5B2" w14:textId="77777777" w:rsidR="00EA3299" w:rsidRDefault="00EA3299" w:rsidP="000E5536">
      <w:pPr>
        <w:pStyle w:val="Code"/>
      </w:pPr>
      <w:r>
        <w:t>hive&gt; select binomial,ST_AsText(ST_Centroid(geom)),ST_Intersects(ST_Point(112.587,-1.228),geom) from species where speciesid2=17975;</w:t>
      </w:r>
    </w:p>
    <w:p w14:paraId="2A4EF67E" w14:textId="77777777" w:rsidR="00EA3299" w:rsidRDefault="00EA3299" w:rsidP="000E5536">
      <w:pPr>
        <w:pStyle w:val="Code"/>
      </w:pPr>
      <w:r>
        <w:t>Pongo pygmaeus  POINT (112.58706944450006 -1.2280416669999283)  NULL   - * 92 – why no intersection!</w:t>
      </w:r>
    </w:p>
    <w:p w14:paraId="3252F7AC" w14:textId="77777777" w:rsidR="00EA3299" w:rsidRDefault="00EA3299" w:rsidP="000E5536">
      <w:pPr>
        <w:pStyle w:val="Code"/>
      </w:pPr>
      <w:r w:rsidRPr="00F313E1">
        <w:t>hive&gt; select binomial from species where ST_Intersects(ST_Point('point (112.587 -1.228)'), geom);</w:t>
      </w:r>
      <w:r>
        <w:t xml:space="preserve"> - nowt</w:t>
      </w:r>
    </w:p>
    <w:p w14:paraId="33F4484B" w14:textId="77777777" w:rsidR="00EA3299" w:rsidRDefault="00EA3299" w:rsidP="000E5536">
      <w:pPr>
        <w:pStyle w:val="BodyText2"/>
      </w:pPr>
      <w:r w:rsidRPr="00F61B99">
        <w:t>hive&gt; select binomial,ST_Intersects(ST_SetSRID(ST_Point('point (112.587 -1.228)'),4326),geom) from species where speciesid2=17975;</w:t>
      </w:r>
      <w:r>
        <w:t xml:space="preserve"> - results!!!!!</w:t>
      </w:r>
    </w:p>
    <w:p w14:paraId="3D8631AC" w14:textId="77777777" w:rsidR="00EA3299" w:rsidRDefault="00EA3299" w:rsidP="000E5536">
      <w:pPr>
        <w:pStyle w:val="Heading8"/>
      </w:pPr>
      <w:r w:rsidRPr="0003165D">
        <w:t>hive&gt; select distinct binomial from species where ST_Intersects(ST_SetSRID(ST_Point('point (112.587 -1.228)'),4326),geom);</w:t>
      </w:r>
      <w:r>
        <w:t xml:space="preserve"> - results! </w:t>
      </w:r>
    </w:p>
    <w:p w14:paraId="602C77D0" w14:textId="77777777" w:rsidR="00EA3299" w:rsidRDefault="00EA3299" w:rsidP="000E5536">
      <w:pPr>
        <w:pStyle w:val="BodyText2"/>
      </w:pPr>
      <w:r w:rsidRPr="007700CE">
        <w:t>hive&gt; select distinct binomial from species where ST_Intersects(ST_SetSRID(ST_Polygon('polygon ((116 5,117 5,117 6,116 6))</w:t>
      </w:r>
      <w:r>
        <w:t>'),4326),geom)</w:t>
      </w:r>
      <w:r w:rsidRPr="007700CE">
        <w:t>;</w:t>
      </w:r>
    </w:p>
    <w:p w14:paraId="24FD48B8" w14:textId="77777777" w:rsidR="00EA3299" w:rsidRDefault="00EA3299" w:rsidP="000E5536">
      <w:pPr>
        <w:pStyle w:val="Code"/>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23DB92BD" w14:textId="77777777" w:rsidR="00EA3299" w:rsidRDefault="00EA3299" w:rsidP="000E5536">
      <w:pPr>
        <w:pStyle w:val="Code"/>
      </w:pPr>
      <w:r w:rsidRPr="00115DCB">
        <w:t>hive&gt; select distinct name from wdpa where ST_Intersects(ST_SetSRID(ST_Polygon('polygon ((116 5,117 5,117 6,116 6))'),4326),geom);</w:t>
      </w:r>
      <w:r>
        <w:t xml:space="preserve">  ok</w:t>
      </w:r>
    </w:p>
    <w:p w14:paraId="3999129C" w14:textId="77777777" w:rsidR="00EA3299" w:rsidRDefault="00EA3299" w:rsidP="000E5536">
      <w:pPr>
        <w:pStyle w:val="BodyText2"/>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06BBC1F" w14:textId="77777777" w:rsidR="00EA3299" w:rsidRDefault="00EA3299" w:rsidP="000E5536">
      <w:pPr>
        <w:pStyle w:val="BodyText2"/>
      </w:pPr>
      <w:r w:rsidRPr="003D5F0F">
        <w:t>hive&gt; SELECT name, binomial FROM wdpa JOIN species WHERE ST_Intersects(wdpa.geom, species.geom) ORDER BY name, binomial;</w:t>
      </w:r>
      <w:r>
        <w:t xml:space="preserve"> - ran but swapping on the reduce part</w:t>
      </w:r>
    </w:p>
    <w:p w14:paraId="001CB5C0" w14:textId="77777777" w:rsidR="00EA3299" w:rsidRDefault="00EA3299" w:rsidP="000E5536">
      <w:pPr>
        <w:pStyle w:val="Heading7"/>
      </w:pPr>
      <w:r>
        <w:t xml:space="preserve">hive&gt; </w:t>
      </w:r>
      <w:r w:rsidRPr="003D5F0F">
        <w:t>SELECT name, binomial FROM wdpa JOIN species WHERE ST_Intersects(wdpa.geom, species.geom)</w:t>
      </w:r>
      <w:r>
        <w:t>;</w:t>
      </w:r>
    </w:p>
    <w:p w14:paraId="68753AF9" w14:textId="77777777" w:rsidR="00EA3299" w:rsidRDefault="00EA3299" w:rsidP="000E5536">
      <w:pPr>
        <w:pStyle w:val="BodyText2"/>
      </w:pPr>
      <w:r w:rsidRPr="00DF1ED4">
        <w:t>hive&gt; SELECT name, binomial, ST_Intersects(wdpa.geom,species.geom) FROM wdpa join species;</w:t>
      </w:r>
      <w:r>
        <w:t xml:space="preserve"> - stuck on 69%</w:t>
      </w:r>
    </w:p>
    <w:p w14:paraId="74645373" w14:textId="77777777" w:rsidR="00EA3299" w:rsidRDefault="00EA3299" w:rsidP="00D96B97">
      <w:pPr>
        <w:pStyle w:val="Unix"/>
      </w:pPr>
      <w:r w:rsidRPr="00626BD0">
        <w:t>hive&gt; SELECT name, binomial FROM wdpa JOIN species WHERE ST_Intersects(wdpa.geom, species.geom)=true;</w:t>
      </w:r>
      <w:r>
        <w:t xml:space="preserve"> stuck on 69</w:t>
      </w:r>
    </w:p>
    <w:p w14:paraId="47E247B5" w14:textId="77777777" w:rsidR="00EA3299" w:rsidRDefault="00EA3299" w:rsidP="000E5536">
      <w:pPr>
        <w:pStyle w:val="BodyText2"/>
      </w:pPr>
      <w:r w:rsidRPr="009363EF">
        <w:t>hive&gt; SELECT name, binomial FROM</w:t>
      </w:r>
      <w:r w:rsidRPr="00EA3299">
        <w:rPr>
          <w:rStyle w:val="Hyperlink"/>
        </w:rPr>
        <w:t xml:space="preserve"> </w:t>
      </w:r>
      <w:r w:rsidRPr="009363EF">
        <w:t>wdpa JOIN species WHERE ST_Touches(wdpa.geom, species.geom) ORDER BY name, binomial;</w:t>
      </w:r>
      <w:r>
        <w:t xml:space="preserve"> - stuck on 69</w:t>
      </w:r>
    </w:p>
    <w:p w14:paraId="4EE5B801" w14:textId="77777777" w:rsidR="00EA3299" w:rsidRDefault="00EA3299" w:rsidP="00D96B97">
      <w:pPr>
        <w:pStyle w:val="Unix"/>
      </w:pPr>
    </w:p>
    <w:p w14:paraId="5DD0E29E" w14:textId="77777777" w:rsidR="00EA3299" w:rsidRDefault="00EA3299" w:rsidP="00D96B97">
      <w:pPr>
        <w:pStyle w:val="Unix"/>
      </w:pPr>
      <w:r w:rsidRPr="00E66747">
        <w:t>SELECT name, binomial FROM species JOIN wdpa WHERE ST_Intersects(wdpa.geom, species.geom);</w:t>
      </w:r>
    </w:p>
    <w:p w14:paraId="3192A296" w14:textId="77777777" w:rsidR="00EA3299" w:rsidRDefault="00EA3299" w:rsidP="000E5536">
      <w:pPr>
        <w:pStyle w:val="BodyText2"/>
      </w:pPr>
      <w:r>
        <w:t>trying to set reducers to 6 – stuck on 95%</w:t>
      </w:r>
    </w:p>
    <w:p w14:paraId="61743081" w14:textId="77777777" w:rsidR="00EA3299" w:rsidRDefault="00EA3299" w:rsidP="000E5536">
      <w:pPr>
        <w:pStyle w:val="BodyText2"/>
      </w:pPr>
      <w:r>
        <w:t xml:space="preserve">20 - </w:t>
      </w:r>
    </w:p>
    <w:p w14:paraId="4175A0CD" w14:textId="77777777" w:rsidR="00EA3299" w:rsidRDefault="00EA3299" w:rsidP="000E5536">
      <w:pPr>
        <w:pStyle w:val="BodyText2"/>
      </w:pPr>
    </w:p>
    <w:p w14:paraId="58A6AD71" w14:textId="77777777" w:rsidR="00EA3299" w:rsidRDefault="00EA3299" w:rsidP="000E5536">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Configuration to see how to set the number of reducers. See Good article from Todd Lipcon </w:t>
      </w:r>
      <w:r w:rsidRPr="00573BB7">
        <w:t>here</w:t>
      </w:r>
      <w:r>
        <w:t xml:space="preserve"> on tuning MR.</w:t>
      </w:r>
    </w:p>
    <w:p w14:paraId="0D58A125" w14:textId="77777777" w:rsidR="00EA3299" w:rsidRDefault="00EA3299" w:rsidP="00D96B97">
      <w:pPr>
        <w:pStyle w:val="Unix"/>
      </w:pPr>
      <w:r>
        <w:t>Setting mappers/ reducers to see the benchmarks for a map/reduce job with different number of m/r.</w:t>
      </w:r>
    </w:p>
    <w:p w14:paraId="1C2ABACC" w14:textId="77777777" w:rsidR="00EA3299" w:rsidRDefault="00EA3299" w:rsidP="00D96B97">
      <w:pPr>
        <w:pStyle w:val="Unix"/>
      </w:pPr>
      <w:r>
        <w:t>Trying:</w:t>
      </w:r>
    </w:p>
    <w:p w14:paraId="2E4CD9FC" w14:textId="77777777" w:rsidR="00EA3299" w:rsidRDefault="00EA3299" w:rsidP="00D96B97">
      <w:pPr>
        <w:pStyle w:val="Unix"/>
      </w:pPr>
      <w:r>
        <w:t>SET mapreduce.map.memory.mb=4000 – java heap space error</w:t>
      </w:r>
    </w:p>
    <w:p w14:paraId="55536306" w14:textId="77777777" w:rsidR="00EA3299" w:rsidRDefault="00EA3299" w:rsidP="00D96B97">
      <w:pPr>
        <w:pStyle w:val="Unix"/>
      </w:pPr>
      <w:r>
        <w:t>SET mapreduce.map.memory.mb=8000 – java heap space error</w:t>
      </w:r>
    </w:p>
    <w:p w14:paraId="0A89665C" w14:textId="77777777" w:rsidR="0063601F" w:rsidRDefault="00EA3299" w:rsidP="000E5536">
      <w:pPr>
        <w:pStyle w:val="BodyText2"/>
      </w:pPr>
      <w:r>
        <w:t xml:space="preserve">Using spatial tables </w:t>
      </w:r>
      <w:r w:rsidR="0063601F">
        <w:fldChar w:fldCharType="end"/>
      </w:r>
      <w:r w:rsidR="0063601F">
        <w:t>.</w:t>
      </w:r>
    </w:p>
    <w:p w14:paraId="54288534" w14:textId="77777777" w:rsidR="0063601F" w:rsidRDefault="0063601F" w:rsidP="000E5536">
      <w:pPr>
        <w:pStyle w:val="Heading6"/>
      </w:pPr>
      <w:r>
        <w:t>Issues</w:t>
      </w:r>
    </w:p>
    <w:p w14:paraId="318AF50E" w14:textId="77777777" w:rsidR="0063601F" w:rsidRDefault="0063601F" w:rsidP="000E5536">
      <w:pPr>
        <w:pStyle w:val="Heading7"/>
      </w:pPr>
      <w:r>
        <w:t>Java Heap Space failures</w:t>
      </w:r>
    </w:p>
    <w:p w14:paraId="3AE7F9C5" w14:textId="77777777" w:rsidR="0063601F" w:rsidRDefault="0063601F" w:rsidP="000E5536">
      <w:pPr>
        <w:pStyle w:val="BodyText2"/>
      </w:pPr>
      <w:r>
        <w:t>Failures seems to occur with the full cluster when you run some Hive queries. For example, the following simple query fails from the Hive CLI:</w:t>
      </w:r>
    </w:p>
    <w:p w14:paraId="7065D2AE" w14:textId="77777777" w:rsidR="0063601F" w:rsidRDefault="0063601F" w:rsidP="000E5536">
      <w:pPr>
        <w:pStyle w:val="Code"/>
      </w:pPr>
      <w:r>
        <w:t>Select * from wdpa where wdpaid=785;</w:t>
      </w:r>
    </w:p>
    <w:p w14:paraId="0D504E6E" w14:textId="77777777" w:rsidR="0063601F" w:rsidRDefault="0063601F" w:rsidP="000E5536">
      <w:pPr>
        <w:pStyle w:val="BodyText2"/>
      </w:pPr>
      <w:r>
        <w:t xml:space="preserve">Following </w:t>
      </w:r>
      <w:hyperlink r:id="rId890" w:anchor=".U3BpHPmSy0f" w:history="1">
        <w:r w:rsidRPr="00D51413">
          <w:rPr>
            <w:rStyle w:val="Hyperlink"/>
          </w:rPr>
          <w:t>this</w:t>
        </w:r>
      </w:hyperlink>
      <w:r>
        <w:t xml:space="preserve"> page to try to understand why.</w:t>
      </w:r>
    </w:p>
    <w:p w14:paraId="5CDD971E" w14:textId="77777777" w:rsidR="0063601F" w:rsidRDefault="0063601F" w:rsidP="000E5536">
      <w:pPr>
        <w:pStyle w:val="BodyText2"/>
      </w:pPr>
      <w:r>
        <w:t>In the JobTracker log file (</w:t>
      </w:r>
      <w:hyperlink r:id="rId891" w:history="1">
        <w:r w:rsidRPr="00660CDF">
          <w:rPr>
            <w:rStyle w:val="Hyperlink"/>
          </w:rPr>
          <w:t>http://hadoop-h05:50030/logs/hadoop-cmf-mapreduce1-JOBTRACKER-hadoop-h05.log.out</w:t>
        </w:r>
      </w:hyperlink>
      <w:r>
        <w:t>) there is a line:</w:t>
      </w:r>
    </w:p>
    <w:p w14:paraId="3BFB4CD7" w14:textId="77777777" w:rsidR="0063601F" w:rsidRDefault="0063601F" w:rsidP="00D96B97">
      <w:pPr>
        <w:pStyle w:val="Unix"/>
      </w:pPr>
      <w:r w:rsidRPr="003D596E">
        <w:t>2014-05-12 10:47:33,241 INFO org.apache.hadoop.mapred.TaskInProgress: Error from attempt_201405081552_0001_m_000000_2: Error: Java heap space</w:t>
      </w:r>
    </w:p>
    <w:p w14:paraId="32BFA002" w14:textId="77777777" w:rsidR="0063601F" w:rsidRDefault="0063601F" w:rsidP="000E5536">
      <w:pPr>
        <w:pStyle w:val="BodyText2"/>
      </w:pPr>
      <w:r>
        <w:t>To see this log file in Cloudera Manager (CM) go to Diagnose | Logs – and choose MapReduce | Job Tracker and look at the log/</w:t>
      </w:r>
    </w:p>
    <w:p w14:paraId="7C6A46A3" w14:textId="77777777" w:rsidR="0063601F" w:rsidRDefault="0063601F" w:rsidP="000E5536">
      <w:pPr>
        <w:pStyle w:val="BodyText2"/>
      </w:pPr>
      <w:r>
        <w:t>The amount of memory that is allocated for a Task is determined by the max number of simultaneous map tasks that a task tracker can run and the available memory. These are configured for each node in the following settings:</w:t>
      </w:r>
    </w:p>
    <w:p w14:paraId="1424DA39" w14:textId="77777777" w:rsidR="0063601F" w:rsidRDefault="0063601F" w:rsidP="000E5536">
      <w:pPr>
        <w:pStyle w:val="Code"/>
      </w:pPr>
      <w:r w:rsidRPr="00066F25">
        <w:lastRenderedPageBreak/>
        <w:t xml:space="preserve">mapred.tasktracker.map.tasks.maximum </w:t>
      </w:r>
    </w:p>
    <w:p w14:paraId="64D46BAF" w14:textId="77777777" w:rsidR="0063601F" w:rsidRDefault="0063601F" w:rsidP="000E5536">
      <w:pPr>
        <w:pStyle w:val="Code"/>
      </w:pPr>
      <w:r w:rsidRPr="00066F25">
        <w:t>mapred.tasktracker.reduce.tasks.maximum</w:t>
      </w:r>
    </w:p>
    <w:p w14:paraId="44341481" w14:textId="77777777" w:rsidR="0063601F" w:rsidRDefault="0063601F" w:rsidP="000E5536">
      <w:pPr>
        <w:pStyle w:val="BodyText2"/>
      </w:pPr>
      <w:r>
        <w:t>On each of our tasktrackers the defaults are 24 (for maps) and 12 (for reducers) – these are inherited from the default settings in the mapreduce configuration.</w:t>
      </w:r>
    </w:p>
    <w:p w14:paraId="1D038357" w14:textId="77777777" w:rsidR="0063601F" w:rsidRDefault="0063601F" w:rsidP="000E5536">
      <w:pPr>
        <w:pStyle w:val="BodyText2"/>
      </w:pPr>
      <w:r>
        <w:t xml:space="preserve">The available heap size is set the Hadoop-env.sh file – this is a client configuration file (see the docs </w:t>
      </w:r>
      <w:hyperlink r:id="rId892" w:history="1">
        <w:r w:rsidRPr="006D19D0">
          <w:rPr>
            <w:rStyle w:val="Hyperlink"/>
          </w:rPr>
          <w:t>here</w:t>
        </w:r>
      </w:hyperlink>
      <w:r>
        <w:t xml:space="preserve">) which should be in HADOOP_INSTALL/Hadoop/conf but I am not sure where that is – there are 4 hadoop-env.sh files: </w:t>
      </w:r>
    </w:p>
    <w:p w14:paraId="2AD2585B" w14:textId="77777777" w:rsidR="0063601F" w:rsidRDefault="0063601F" w:rsidP="00D96B97">
      <w:pPr>
        <w:pStyle w:val="Unix"/>
      </w:pPr>
      <w:r w:rsidRPr="009D1790">
        <w:t>[dopa@hadoop-sn /]$ find / -name hadoop-env\* 2&gt;/dev/null</w:t>
      </w:r>
    </w:p>
    <w:p w14:paraId="629453ED" w14:textId="77777777" w:rsidR="0063601F" w:rsidRDefault="0063601F" w:rsidP="00D96B97">
      <w:pPr>
        <w:pStyle w:val="Unix"/>
      </w:pPr>
      <w:r>
        <w:t>/opt/cloudera/parcels/CDH-4.4.0-1.cdh4.4.0.p0.39/lib/hadoop-0.20-mapreduce/example-confs/conf.secure/hadoop-env.sh</w:t>
      </w:r>
    </w:p>
    <w:p w14:paraId="6F64A621" w14:textId="77777777" w:rsidR="0063601F" w:rsidRDefault="0063601F" w:rsidP="00D96B97">
      <w:pPr>
        <w:pStyle w:val="Unix"/>
      </w:pPr>
      <w:r>
        <w:t>/opt/cloudera/parcels/CDH-4.4.0-1.cdh4.4.0.p0.39/etc/hadoop/conf.pseudo/hadoop-env.sh</w:t>
      </w:r>
    </w:p>
    <w:p w14:paraId="03462392" w14:textId="77777777" w:rsidR="0063601F" w:rsidRDefault="0063601F" w:rsidP="00D96B97">
      <w:pPr>
        <w:pStyle w:val="Unix"/>
      </w:pPr>
      <w:r>
        <w:t>/etc/hadoop/conf.cloudera.hdfs1/hadoop-env.sh</w:t>
      </w:r>
    </w:p>
    <w:p w14:paraId="34CF5AF3" w14:textId="77777777" w:rsidR="0063601F" w:rsidRDefault="0063601F" w:rsidP="00D96B97">
      <w:pPr>
        <w:pStyle w:val="Unix"/>
      </w:pPr>
      <w:r>
        <w:t>/etc/hadoop/conf.cloudera.mapreduce1/hadoop-env.sh</w:t>
      </w:r>
    </w:p>
    <w:p w14:paraId="11E0FDFD" w14:textId="77777777" w:rsidR="0063601F" w:rsidRDefault="0063601F" w:rsidP="000E5536">
      <w:pPr>
        <w:pStyle w:val="BodyText2"/>
      </w:pPr>
      <w:r>
        <w:t xml:space="preserve">Which is the right one? </w:t>
      </w:r>
      <w:r w:rsidRPr="00FE3EE3">
        <w:t>HADOOP_HEAPSIZE</w:t>
      </w:r>
      <w:r>
        <w:t xml:space="preserve"> is not set any of them which means that if one of these files is actually being used by the Hadoop Cluster then presumably the default heap size is used (which it says is 1000Mb). It is not clear if CM creates a .sh file or not – see </w:t>
      </w:r>
      <w:hyperlink r:id="rId893" w:anchor="!msg/scm-users/DoJDd3h0XQA/cQNeRcHxe1cJ" w:history="1">
        <w:r w:rsidRPr="00FF55EC">
          <w:rPr>
            <w:rStyle w:val="Hyperlink"/>
          </w:rPr>
          <w:t>here</w:t>
        </w:r>
      </w:hyperlink>
      <w:r>
        <w:t>. The settings that are written by the .sh files can all be set in the CM UI.</w:t>
      </w:r>
    </w:p>
    <w:p w14:paraId="7F7C97FE" w14:textId="77777777" w:rsidR="0063601F" w:rsidRDefault="0063601F" w:rsidP="000E5536">
      <w:pPr>
        <w:pStyle w:val="BodyText2"/>
      </w:pPr>
      <w:r>
        <w:t>If you get OOM errors you can turn the mapred.map.child.java.opts setting in Hive to:</w:t>
      </w:r>
    </w:p>
    <w:p w14:paraId="69DFD73E" w14:textId="77777777" w:rsidR="0063601F" w:rsidRDefault="0063601F" w:rsidP="00D96B97">
      <w:pPr>
        <w:pStyle w:val="Unix"/>
      </w:pPr>
      <w:r w:rsidRPr="00B11691">
        <w:t>SET mapred.child.java.opts=-Xmx4G -XX:+UseConcMarkSweepGC;</w:t>
      </w:r>
    </w:p>
    <w:p w14:paraId="4B515BFC" w14:textId="77777777" w:rsidR="0063601F" w:rsidRDefault="0063601F" w:rsidP="000E5536">
      <w:pPr>
        <w:pStyle w:val="BodyText2"/>
      </w:pPr>
      <w:r>
        <w:t>This worked!</w:t>
      </w:r>
    </w:p>
    <w:p w14:paraId="0B42B30F" w14:textId="77777777" w:rsidR="0063601F" w:rsidRDefault="0063601F" w:rsidP="000E5536">
      <w:pPr>
        <w:pStyle w:val="Heading7"/>
      </w:pPr>
      <w:r>
        <w:t>Paging to disk</w:t>
      </w:r>
    </w:p>
    <w:p w14:paraId="18DBF821" w14:textId="77777777" w:rsidR="0063601F" w:rsidRPr="00CE0E9E" w:rsidRDefault="0063601F" w:rsidP="000E5536">
      <w:pPr>
        <w:pStyle w:val="BodyText2"/>
      </w:pPr>
      <w:r>
        <w:t>I ran a job in Hive and it had one reducer and at one point was paging to disk – although later in the task it was no longer paging. Only one reducer was being used – maybe we can increase the number that are used.</w:t>
      </w:r>
    </w:p>
    <w:p w14:paraId="49CACDDF" w14:textId="77777777" w:rsidR="0063601F" w:rsidRDefault="0063601F" w:rsidP="000E5536">
      <w:pPr>
        <w:pStyle w:val="Heading7"/>
      </w:pPr>
      <w:r>
        <w:t>Tasks being killed</w:t>
      </w:r>
    </w:p>
    <w:p w14:paraId="0448D395" w14:textId="77777777" w:rsidR="0063601F" w:rsidRPr="0094482B" w:rsidRDefault="0063601F" w:rsidP="000E5536">
      <w:pPr>
        <w:pStyle w:val="BodyText2"/>
      </w:pPr>
      <w:r>
        <w:t>This is not really anything to worry about. At the end of a reduce phase if there are long-running tasks that are still hanging about, e.g. because they are old computers, then Hadoop copies the tasks and kills the older one. This is called speculative execution and you can see it if you look at the details of the killed job in the notes column.</w:t>
      </w:r>
    </w:p>
    <w:p w14:paraId="78E9C05C" w14:textId="77777777" w:rsidR="0063601F" w:rsidRDefault="0063601F" w:rsidP="000E5536">
      <w:pPr>
        <w:pStyle w:val="Heading6"/>
      </w:pPr>
      <w:r>
        <w:t>Killing</w:t>
      </w:r>
    </w:p>
    <w:p w14:paraId="3A858355" w14:textId="77777777" w:rsidR="0063601F" w:rsidRDefault="0063601F" w:rsidP="000E5536">
      <w:pPr>
        <w:pStyle w:val="BodyText2"/>
      </w:pPr>
      <w:r>
        <w:t xml:space="preserve">You can kill jobs in Hue or CM  - but I couldn’t find where in CM – its only in the Enterprise edition. But you can kill jobs easily from the command line: </w:t>
      </w:r>
    </w:p>
    <w:p w14:paraId="2F0C1BBD" w14:textId="77777777" w:rsidR="0063601F" w:rsidRPr="00B4050A" w:rsidRDefault="0063601F" w:rsidP="00D96B97">
      <w:pPr>
        <w:pStyle w:val="Unix"/>
      </w:pPr>
      <w:r w:rsidRPr="00EB5A8B">
        <w:t>[dopa@hadoop-sn ~]$ yarn application -kill application_1413378760578_0194</w:t>
      </w:r>
    </w:p>
    <w:p w14:paraId="7E90DC8D" w14:textId="77777777" w:rsidR="0063601F" w:rsidRDefault="0063601F" w:rsidP="000E5536">
      <w:pPr>
        <w:pStyle w:val="Heading6"/>
      </w:pPr>
      <w:r>
        <w:t>Performance</w:t>
      </w:r>
    </w:p>
    <w:p w14:paraId="166A0496" w14:textId="77777777" w:rsidR="0063601F" w:rsidRDefault="0063601F" w:rsidP="000E5536">
      <w:pPr>
        <w:pStyle w:val="BodyText2"/>
      </w:pPr>
      <w:bookmarkStart w:id="138" w:name="_Ref388430329"/>
      <w:r>
        <w:t xml:space="preserve">Good article from Todd Lipcon </w:t>
      </w:r>
      <w:hyperlink r:id="rId894" w:history="1">
        <w:r w:rsidRPr="00A04EAC">
          <w:rPr>
            <w:rStyle w:val="Hyperlink"/>
          </w:rPr>
          <w:t>here</w:t>
        </w:r>
      </w:hyperlink>
      <w:r>
        <w:t xml:space="preserve"> on tuning MR.</w:t>
      </w:r>
    </w:p>
    <w:p w14:paraId="7C3EAF9A" w14:textId="77777777" w:rsidR="0063601F" w:rsidRDefault="0063601F" w:rsidP="000E5536">
      <w:pPr>
        <w:pStyle w:val="Heading7"/>
      </w:pPr>
      <w:r>
        <w:t>Setting mappers/ reducers</w:t>
      </w:r>
      <w:bookmarkEnd w:id="138"/>
    </w:p>
    <w:p w14:paraId="0BE3A13B" w14:textId="77777777" w:rsidR="0063601F" w:rsidRDefault="0063601F" w:rsidP="000E5536">
      <w:pPr>
        <w:pStyle w:val="BodyText2"/>
      </w:pPr>
      <w:r>
        <w:t>Comparing the following query with different numbers of mappers and reducers:</w:t>
      </w:r>
    </w:p>
    <w:p w14:paraId="36AD18B2" w14:textId="77777777" w:rsidR="0063601F" w:rsidRDefault="0063601F" w:rsidP="000E5536">
      <w:pPr>
        <w:pStyle w:val="BodyText2"/>
      </w:pPr>
      <w:r>
        <w:t>Trying the big one with reducers set to 100:</w:t>
      </w:r>
    </w:p>
    <w:p w14:paraId="29992A59" w14:textId="77777777" w:rsidR="0063601F" w:rsidRDefault="0063601F" w:rsidP="00D96B97">
      <w:pPr>
        <w:pStyle w:val="Unix"/>
      </w:pPr>
      <w:r>
        <w:t>hive&gt; SELECT name, binomial FROM species JOIN wdpa WHERE ST_Intersects(wdpa.geom, species.geom);</w:t>
      </w:r>
    </w:p>
    <w:p w14:paraId="73FA6F52" w14:textId="77777777" w:rsidR="0063601F" w:rsidRDefault="0063601F" w:rsidP="00D96B97">
      <w:pPr>
        <w:pStyle w:val="Unix"/>
      </w:pPr>
      <w:r>
        <w:t>Total MapReduce jobs = 1</w:t>
      </w:r>
    </w:p>
    <w:p w14:paraId="698D9892" w14:textId="77777777" w:rsidR="0063601F" w:rsidRDefault="0063601F" w:rsidP="00D96B97">
      <w:pPr>
        <w:pStyle w:val="Unix"/>
      </w:pPr>
      <w:r>
        <w:t>Launching Job 1 out of 1</w:t>
      </w:r>
    </w:p>
    <w:p w14:paraId="7822F593" w14:textId="77777777" w:rsidR="0063601F" w:rsidRDefault="0063601F" w:rsidP="00D96B97">
      <w:pPr>
        <w:pStyle w:val="Unix"/>
      </w:pPr>
      <w:r>
        <w:t>Number of reduce tasks determined at compile time: 1</w:t>
      </w:r>
    </w:p>
    <w:p w14:paraId="7033EEC0" w14:textId="77777777" w:rsidR="0063601F" w:rsidRDefault="0063601F" w:rsidP="000E5536">
      <w:pPr>
        <w:pStyle w:val="Heading6"/>
      </w:pPr>
      <w:bookmarkStart w:id="139" w:name="_Ref398908718"/>
      <w:r>
        <w:t>Map/Reduce logs</w:t>
      </w:r>
      <w:bookmarkEnd w:id="139"/>
    </w:p>
    <w:p w14:paraId="135B40C0" w14:textId="77777777" w:rsidR="0063601F" w:rsidRPr="00EC08BB" w:rsidRDefault="0063601F" w:rsidP="000E5536">
      <w:pPr>
        <w:pStyle w:val="BodyText2"/>
      </w:pPr>
      <w:r>
        <w:t>Hadoop writes lots of information on a MR job which can be used to debug stuff. In the logs for a mapper there may be INFO, ERROR (which are ignored) and FATAL – which cause the mapper to fail.</w:t>
      </w:r>
    </w:p>
    <w:p w14:paraId="45378BA2" w14:textId="0A1D9549" w:rsidR="00274D2D" w:rsidRDefault="00274D2D" w:rsidP="000E5536">
      <w:pPr>
        <w:pStyle w:val="Heading7"/>
      </w:pPr>
      <w:bookmarkStart w:id="140" w:name="_Ref454466051"/>
      <w:r>
        <w:t>JobHistory Server</w:t>
      </w:r>
      <w:bookmarkEnd w:id="140"/>
    </w:p>
    <w:p w14:paraId="7EF4A2FC" w14:textId="22BCCF7F" w:rsidR="00274D2D" w:rsidRDefault="00274D2D" w:rsidP="000E5536">
      <w:pPr>
        <w:pStyle w:val="BodyText2"/>
      </w:pPr>
      <w:r>
        <w:t>You can download the configuration for MR jobs by going to the history server and copying the hdfs location of the xml file with all the configuration information. However, only the hdfs user has permissions to access this folder (something like ‘</w:t>
      </w:r>
      <w:r w:rsidRPr="00274D2D">
        <w:t>/user/history/done/2016/06/23/000000/job_1464338297541_0185_conf.xml</w:t>
      </w:r>
      <w:r>
        <w:t>’) so you have to impersonate the hdfs user in the command line and then get the file, e.g.:</w:t>
      </w:r>
    </w:p>
    <w:p w14:paraId="22228E60" w14:textId="119F8797" w:rsidR="00274D2D" w:rsidRDefault="00274D2D" w:rsidP="00D96B97">
      <w:pPr>
        <w:pStyle w:val="Unix"/>
      </w:pPr>
      <w:r w:rsidRPr="00274D2D">
        <w:t>[cottaan@hadoop-m2 ~]$ export HADOOP_USER_NAME=hdfs</w:t>
      </w:r>
    </w:p>
    <w:p w14:paraId="302179B5" w14:textId="517F3237" w:rsidR="00274D2D" w:rsidRDefault="00274D2D" w:rsidP="00D96B97">
      <w:pPr>
        <w:pStyle w:val="Unix"/>
      </w:pPr>
      <w:r w:rsidRPr="00274D2D">
        <w:lastRenderedPageBreak/>
        <w:t>[cottaan@hadoop-m2 ~]$ hadoop fs -get /user/history/done/2016/06/23/000000/job_1464338297541_0185_conf.xml</w:t>
      </w:r>
    </w:p>
    <w:p w14:paraId="17B65454" w14:textId="77777777" w:rsidR="00274D2D" w:rsidRPr="00274D2D" w:rsidRDefault="00274D2D" w:rsidP="000E5536">
      <w:pPr>
        <w:pStyle w:val="BodyText2"/>
      </w:pPr>
    </w:p>
    <w:p w14:paraId="2ECFC91D" w14:textId="77777777" w:rsidR="0063601F" w:rsidRDefault="0063601F" w:rsidP="000E5536">
      <w:pPr>
        <w:pStyle w:val="Heading6"/>
      </w:pPr>
      <w:r>
        <w:t>Configuration</w:t>
      </w:r>
    </w:p>
    <w:p w14:paraId="74631C52" w14:textId="77777777" w:rsidR="0063601F" w:rsidRPr="00CB6444" w:rsidRDefault="0063601F" w:rsidP="000E5536">
      <w:pPr>
        <w:pStyle w:val="BodyText2"/>
      </w:pPr>
    </w:p>
    <w:p w14:paraId="19427E3C" w14:textId="77777777" w:rsidR="0063601F" w:rsidRPr="009D2C88" w:rsidRDefault="0063601F" w:rsidP="000E5536">
      <w:pPr>
        <w:pStyle w:val="Heading5"/>
      </w:pPr>
      <w:r>
        <w:t>HBase</w:t>
      </w:r>
    </w:p>
    <w:p w14:paraId="26F194CC" w14:textId="77777777" w:rsidR="0063601F" w:rsidRDefault="0063601F" w:rsidP="000E5536">
      <w:pPr>
        <w:pStyle w:val="Heading6"/>
      </w:pPr>
      <w:r>
        <w:t>Overview</w:t>
      </w:r>
    </w:p>
    <w:p w14:paraId="1CE61726" w14:textId="77777777" w:rsidR="0063601F" w:rsidRDefault="0063601F" w:rsidP="000E5536">
      <w:pPr>
        <w:pStyle w:val="BodyText2"/>
      </w:pPr>
      <w:r>
        <w:t xml:space="preserve">Good overview of scaling and masters, regions and region servers </w:t>
      </w:r>
      <w:hyperlink r:id="rId895" w:history="1">
        <w:r w:rsidRPr="00713222">
          <w:rPr>
            <w:rStyle w:val="Hyperlink"/>
          </w:rPr>
          <w:t>here</w:t>
        </w:r>
      </w:hyperlink>
      <w:r>
        <w:t>.</w:t>
      </w:r>
    </w:p>
    <w:p w14:paraId="4212D9C2" w14:textId="77777777" w:rsidR="0063601F" w:rsidRPr="00713222" w:rsidRDefault="0063601F" w:rsidP="000E5536">
      <w:pPr>
        <w:pStyle w:val="BodyText2"/>
      </w:pPr>
      <w:r>
        <w:t xml:space="preserve">HBase is also on the Cloud </w:t>
      </w:r>
      <w:hyperlink r:id="rId896" w:history="1">
        <w:r w:rsidRPr="0019454A">
          <w:rPr>
            <w:rStyle w:val="Hyperlink"/>
          </w:rPr>
          <w:t>too</w:t>
        </w:r>
      </w:hyperlink>
    </w:p>
    <w:p w14:paraId="6838AFDB" w14:textId="77777777" w:rsidR="0063601F" w:rsidRDefault="0063601F" w:rsidP="000E5536">
      <w:pPr>
        <w:pStyle w:val="Heading6"/>
      </w:pPr>
      <w:r>
        <w:t>Test Cluster Configuration</w:t>
      </w:r>
    </w:p>
    <w:p w14:paraId="61BF503B" w14:textId="77777777" w:rsidR="0063601F" w:rsidRDefault="0063601F" w:rsidP="000E5536">
      <w:pPr>
        <w:pStyle w:val="BodyText2"/>
        <w:rPr>
          <w:rFonts w:eastAsia="Times New Roman"/>
        </w:rPr>
      </w:pPr>
      <w:r>
        <w:rPr>
          <w:rFonts w:eastAsia="Times New Roman"/>
        </w:rPr>
        <w:t>- Master Host: </w:t>
      </w:r>
      <w:hyperlink r:id="rId897" w:history="1">
        <w:r>
          <w:rPr>
            <w:rStyle w:val="Hyperlink"/>
            <w:rFonts w:eastAsia="Times New Roman"/>
          </w:rPr>
          <w:t>h05-nn01.jrc.it</w:t>
        </w:r>
      </w:hyperlink>
    </w:p>
    <w:p w14:paraId="0375C1F3" w14:textId="77777777" w:rsidR="0063601F" w:rsidRDefault="003630B2" w:rsidP="000E5536">
      <w:pPr>
        <w:pStyle w:val="BodyText"/>
        <w:rPr>
          <w:rFonts w:eastAsia="Times New Roman"/>
        </w:rPr>
      </w:pPr>
      <w:hyperlink r:id="rId898" w:history="1">
        <w:r w:rsidR="0063601F">
          <w:rPr>
            <w:rStyle w:val="Hyperlink"/>
            <w:rFonts w:eastAsia="Times New Roman"/>
          </w:rPr>
          <w:t>http://h05-nn01.jrc.it:60010/master-status</w:t>
        </w:r>
      </w:hyperlink>
    </w:p>
    <w:p w14:paraId="579E4AF0" w14:textId="77777777" w:rsidR="0063601F" w:rsidRDefault="0063601F" w:rsidP="000E5536">
      <w:pPr>
        <w:pStyle w:val="BodyText"/>
      </w:pPr>
    </w:p>
    <w:p w14:paraId="6EADB3D9" w14:textId="77777777" w:rsidR="0063601F" w:rsidRDefault="0063601F" w:rsidP="000E5536">
      <w:pPr>
        <w:pStyle w:val="BodyText"/>
      </w:pPr>
      <w:r>
        <w:t>- 4 Region Servers:</w:t>
      </w:r>
    </w:p>
    <w:p w14:paraId="18D983CC" w14:textId="77777777" w:rsidR="0063601F" w:rsidRDefault="0063601F" w:rsidP="000E5536">
      <w:pPr>
        <w:pStyle w:val="BodyText"/>
      </w:pPr>
      <w:r>
        <w:t>regionserver (h05-dn01)</w:t>
      </w:r>
    </w:p>
    <w:p w14:paraId="6BA1D53D" w14:textId="77777777" w:rsidR="0063601F" w:rsidRDefault="0063601F" w:rsidP="000E5536">
      <w:pPr>
        <w:pStyle w:val="BodyText"/>
      </w:pPr>
      <w:r>
        <w:t>regionserver (h05-dn02)</w:t>
      </w:r>
    </w:p>
    <w:p w14:paraId="3A7E84D7" w14:textId="77777777" w:rsidR="0063601F" w:rsidRDefault="0063601F" w:rsidP="000E5536">
      <w:pPr>
        <w:pStyle w:val="BodyText"/>
      </w:pPr>
      <w:r>
        <w:t>regionserver (h05-dn03)</w:t>
      </w:r>
    </w:p>
    <w:p w14:paraId="22BAF35D" w14:textId="77777777" w:rsidR="0063601F" w:rsidRDefault="0063601F" w:rsidP="000E5536">
      <w:pPr>
        <w:pStyle w:val="BodyText"/>
      </w:pPr>
      <w:r>
        <w:t>regionserver (h05-nn01)</w:t>
      </w:r>
    </w:p>
    <w:p w14:paraId="791706A8" w14:textId="77777777" w:rsidR="0063601F" w:rsidRDefault="0063601F" w:rsidP="000E5536">
      <w:pPr>
        <w:pStyle w:val="BodyText"/>
      </w:pPr>
      <w:r>
        <w:t>Example link of one regionserver</w:t>
      </w:r>
    </w:p>
    <w:p w14:paraId="03674D00" w14:textId="77777777" w:rsidR="0063601F" w:rsidRDefault="003630B2" w:rsidP="000E5536">
      <w:pPr>
        <w:pStyle w:val="BodyText"/>
        <w:rPr>
          <w:rFonts w:eastAsia="Times New Roman"/>
        </w:rPr>
      </w:pPr>
      <w:hyperlink r:id="rId899" w:history="1">
        <w:r w:rsidR="0063601F">
          <w:rPr>
            <w:rStyle w:val="Hyperlink"/>
            <w:rFonts w:eastAsia="Times New Roman"/>
          </w:rPr>
          <w:t>http://h05-dn01.jrc.it:60030/rs-status</w:t>
        </w:r>
      </w:hyperlink>
    </w:p>
    <w:p w14:paraId="2D01B71E" w14:textId="77777777" w:rsidR="0063601F" w:rsidRDefault="0063601F" w:rsidP="000E5536">
      <w:pPr>
        <w:pStyle w:val="Heading6"/>
      </w:pPr>
      <w:r>
        <w:t>Accessing</w:t>
      </w:r>
    </w:p>
    <w:p w14:paraId="35DAC3A1" w14:textId="77777777" w:rsidR="0063601F" w:rsidRDefault="0063601F" w:rsidP="000E5536">
      <w:pPr>
        <w:pStyle w:val="Heading7"/>
      </w:pPr>
      <w:r>
        <w:t>HBase Shell</w:t>
      </w:r>
    </w:p>
    <w:p w14:paraId="248FC724" w14:textId="77777777" w:rsidR="0063601F" w:rsidRDefault="0063601F" w:rsidP="000E5536">
      <w:pPr>
        <w:pStyle w:val="BodyText2"/>
      </w:pPr>
      <w:r>
        <w:t xml:space="preserve">To interact with HBase you use the </w:t>
      </w:r>
      <w:hyperlink r:id="rId900" w:history="1">
        <w:r w:rsidRPr="003E35C4">
          <w:rPr>
            <w:rStyle w:val="Hyperlink"/>
          </w:rPr>
          <w:t>HBase shell</w:t>
        </w:r>
      </w:hyperlink>
      <w:r>
        <w:t>:</w:t>
      </w:r>
    </w:p>
    <w:p w14:paraId="3AD766C7" w14:textId="77777777" w:rsidR="0063601F" w:rsidRDefault="0063601F" w:rsidP="00D96B97">
      <w:pPr>
        <w:pStyle w:val="Unix"/>
      </w:pPr>
      <w:r>
        <w:t>[dopa@h05-nn01 ~]$ hbase shell</w:t>
      </w:r>
    </w:p>
    <w:p w14:paraId="748EAAB2" w14:textId="77777777" w:rsidR="0063601F" w:rsidRDefault="0063601F" w:rsidP="00D96B97">
      <w:pPr>
        <w:pStyle w:val="Unix"/>
      </w:pPr>
      <w:r>
        <w:t>13/03/26 14:23:36 WARN conf.Configuration: hadoop.native.lib is deprecated. Instead, use io.native.lib.available</w:t>
      </w:r>
    </w:p>
    <w:p w14:paraId="203756AB" w14:textId="77777777" w:rsidR="0063601F" w:rsidRDefault="0063601F" w:rsidP="00D96B97">
      <w:pPr>
        <w:pStyle w:val="Unix"/>
      </w:pPr>
      <w:r>
        <w:t>HBase Shell; enter 'help&lt;RETURN&gt;' for list of supported commands.</w:t>
      </w:r>
    </w:p>
    <w:p w14:paraId="06049619" w14:textId="77777777" w:rsidR="0063601F" w:rsidRDefault="0063601F" w:rsidP="00D96B97">
      <w:pPr>
        <w:pStyle w:val="Unix"/>
      </w:pPr>
      <w:r>
        <w:t>Type "exit&lt;RETURN&gt;" to leave the HBase Shell</w:t>
      </w:r>
    </w:p>
    <w:p w14:paraId="78FEE47E" w14:textId="77777777" w:rsidR="0063601F" w:rsidRDefault="0063601F" w:rsidP="00D96B97">
      <w:pPr>
        <w:pStyle w:val="Unix"/>
      </w:pPr>
      <w:r>
        <w:t>Version 0.92.1-cdh4.1.2, rUnknown, Thu Nov  1 18:01:09 PDT 2012</w:t>
      </w:r>
    </w:p>
    <w:p w14:paraId="6590A471" w14:textId="77777777" w:rsidR="0063601F" w:rsidRDefault="0063601F" w:rsidP="00D96B97">
      <w:pPr>
        <w:pStyle w:val="Unix"/>
      </w:pPr>
      <w:r>
        <w:t xml:space="preserve">hbase(main):001:0&gt; list </w:t>
      </w:r>
      <w:r w:rsidRPr="00393935">
        <w:t>#</w:t>
      </w:r>
      <w:r>
        <w:t>shows tables</w:t>
      </w:r>
    </w:p>
    <w:p w14:paraId="790167D4" w14:textId="77777777" w:rsidR="0063601F" w:rsidRDefault="0063601F" w:rsidP="00D96B97">
      <w:pPr>
        <w:pStyle w:val="Unix"/>
      </w:pPr>
      <w:r>
        <w:t xml:space="preserve">hbase(main):005:0&gt; </w:t>
      </w:r>
      <w:r w:rsidRPr="003E35C4">
        <w:t>describe 'test'</w:t>
      </w:r>
    </w:p>
    <w:p w14:paraId="45F9159E" w14:textId="77777777" w:rsidR="0063601F" w:rsidRDefault="0063601F" w:rsidP="00D96B97">
      <w:pPr>
        <w:pStyle w:val="Unix"/>
      </w:pPr>
      <w:r w:rsidRPr="003E35C4">
        <w:t>hbase(main):012:0&gt; scan 'test'</w:t>
      </w:r>
    </w:p>
    <w:p w14:paraId="7FBF33EC" w14:textId="77777777" w:rsidR="0063601F" w:rsidRDefault="0063601F" w:rsidP="00D96B97">
      <w:pPr>
        <w:pStyle w:val="Unix"/>
      </w:pPr>
      <w:r w:rsidRPr="00DA344B">
        <w:t>hbase(main):013:0&gt; get 'test','row1'</w:t>
      </w:r>
    </w:p>
    <w:p w14:paraId="6537E9A8" w14:textId="77777777" w:rsidR="0063601F" w:rsidRDefault="0063601F" w:rsidP="00D96B97">
      <w:pPr>
        <w:pStyle w:val="Unix"/>
      </w:pPr>
      <w:r>
        <w:t>hbase(main):017:0&gt; scan 'test'</w:t>
      </w:r>
    </w:p>
    <w:p w14:paraId="2D0BB4DD" w14:textId="77777777" w:rsidR="0063601F" w:rsidRDefault="0063601F" w:rsidP="00D96B97">
      <w:pPr>
        <w:pStyle w:val="Unix"/>
      </w:pPr>
      <w:r>
        <w:t>ROW                                               COLUMN+CELL</w:t>
      </w:r>
    </w:p>
    <w:p w14:paraId="35264C2A" w14:textId="77777777" w:rsidR="0063601F" w:rsidRDefault="0063601F" w:rsidP="00D96B97">
      <w:pPr>
        <w:pStyle w:val="Unix"/>
      </w:pPr>
      <w:r>
        <w:t xml:space="preserve"> row1                                             column=cf:a, timestamp=1365163972659, value=value1</w:t>
      </w:r>
    </w:p>
    <w:p w14:paraId="1944C4D9" w14:textId="77777777" w:rsidR="0063601F" w:rsidRDefault="0063601F" w:rsidP="00D96B97">
      <w:pPr>
        <w:pStyle w:val="Unix"/>
      </w:pPr>
      <w:r>
        <w:t xml:space="preserve"> row2                                             column=cf:b, timestamp=1364305196216, value=value2</w:t>
      </w:r>
    </w:p>
    <w:p w14:paraId="7E406749" w14:textId="77777777" w:rsidR="0063601F" w:rsidRDefault="0063601F" w:rsidP="00D96B97">
      <w:pPr>
        <w:pStyle w:val="Unix"/>
      </w:pPr>
      <w:r>
        <w:t xml:space="preserve"> row3                                             column=cf:c, timestamp=1364305125896, value=value3</w:t>
      </w:r>
    </w:p>
    <w:p w14:paraId="07C74D0A" w14:textId="77777777" w:rsidR="0063601F" w:rsidRDefault="0063601F" w:rsidP="00D96B97">
      <w:pPr>
        <w:pStyle w:val="Unix"/>
      </w:pPr>
      <w:r>
        <w:t xml:space="preserve">3 row(s) in 0.0250 seconds </w:t>
      </w:r>
    </w:p>
    <w:p w14:paraId="03E3334E" w14:textId="77777777" w:rsidR="0063601F" w:rsidRDefault="0063601F" w:rsidP="00D96B97">
      <w:pPr>
        <w:pStyle w:val="Unix"/>
      </w:pPr>
      <w:r>
        <w:t>hbase(main):018:0&gt; put 'test','row1','cf:a','value4'</w:t>
      </w:r>
    </w:p>
    <w:p w14:paraId="3E33F36E" w14:textId="77777777" w:rsidR="0063601F" w:rsidRDefault="0063601F" w:rsidP="00D96B97">
      <w:pPr>
        <w:pStyle w:val="Unix"/>
      </w:pPr>
      <w:r w:rsidRPr="00C252A7">
        <w:t>hbase(main):008:0&gt; disable 'test'</w:t>
      </w:r>
    </w:p>
    <w:p w14:paraId="6A0E905C" w14:textId="77777777" w:rsidR="0063601F" w:rsidRDefault="0063601F" w:rsidP="00D96B97">
      <w:pPr>
        <w:pStyle w:val="Unix"/>
      </w:pPr>
      <w:r w:rsidRPr="00C252A7">
        <w:t>hbase(main):009:0&gt; drop 'test'</w:t>
      </w:r>
    </w:p>
    <w:p w14:paraId="4BC50B9D" w14:textId="77777777" w:rsidR="0063601F" w:rsidRDefault="0063601F" w:rsidP="00D96B97">
      <w:pPr>
        <w:pStyle w:val="Unix"/>
      </w:pPr>
      <w:r w:rsidRPr="00A20FC7">
        <w:t>hbase(main):011:0&gt; create 'quadkeydata','sp'</w:t>
      </w:r>
    </w:p>
    <w:p w14:paraId="615B58FB" w14:textId="77777777" w:rsidR="0063601F" w:rsidRDefault="0063601F" w:rsidP="00D96B97">
      <w:pPr>
        <w:pStyle w:val="Unix"/>
      </w:pPr>
      <w:r w:rsidRPr="00A20FC7">
        <w:t>hbase(main):014:0&gt; put 'quadkeydata',</w:t>
      </w:r>
      <w:r w:rsidRPr="006F115C">
        <w:t xml:space="preserve"> '310011131200131'</w:t>
      </w:r>
      <w:r w:rsidRPr="00A20FC7">
        <w:t>,'sp:17975','1'</w:t>
      </w:r>
    </w:p>
    <w:p w14:paraId="087171F3" w14:textId="77777777" w:rsidR="0063601F" w:rsidRDefault="0063601F" w:rsidP="00D96B97">
      <w:pPr>
        <w:pStyle w:val="Unix"/>
      </w:pPr>
      <w:r w:rsidRPr="00086630">
        <w:t>hbase(main):001:0&gt; get 'quadkeydata','310011131200131'</w:t>
      </w:r>
    </w:p>
    <w:p w14:paraId="032D25D0" w14:textId="77777777" w:rsidR="0063601F" w:rsidRDefault="0063601F" w:rsidP="00D96B97">
      <w:pPr>
        <w:pStyle w:val="Unix"/>
      </w:pPr>
      <w:r w:rsidRPr="00AD2ADF">
        <w:t>hbase(main):002:0&gt; status 'detailed'</w:t>
      </w:r>
    </w:p>
    <w:p w14:paraId="76104851" w14:textId="77777777" w:rsidR="0063601F" w:rsidRDefault="0063601F" w:rsidP="00D96B97">
      <w:pPr>
        <w:pStyle w:val="Unix"/>
      </w:pPr>
      <w:r w:rsidRPr="00A3081F">
        <w:t>hbase(main):005:0&gt; count 'quadkeydata'</w:t>
      </w:r>
    </w:p>
    <w:p w14:paraId="69B34EA0" w14:textId="77777777" w:rsidR="0063601F" w:rsidRDefault="0063601F" w:rsidP="00D96B97">
      <w:pPr>
        <w:pStyle w:val="Unix"/>
      </w:pPr>
      <w:r w:rsidRPr="00C04050">
        <w:t>hbase(main):002:0&gt; count 'quadkeydata',1000000</w:t>
      </w:r>
      <w:r>
        <w:t xml:space="preserve"> – counts rows in millions</w:t>
      </w:r>
    </w:p>
    <w:p w14:paraId="1EDC42FE" w14:textId="77777777" w:rsidR="0063601F" w:rsidRDefault="0063601F" w:rsidP="00D96B97">
      <w:pPr>
        <w:pStyle w:val="Unix"/>
      </w:pPr>
      <w:r w:rsidRPr="00086630">
        <w:t>hbase(main):001:0&gt; get 'quadkeydata','310011131200131'</w:t>
      </w:r>
    </w:p>
    <w:p w14:paraId="0302CF36" w14:textId="77777777" w:rsidR="0063601F" w:rsidRDefault="0063601F" w:rsidP="000E5536">
      <w:pPr>
        <w:pStyle w:val="BodyText"/>
      </w:pPr>
      <w:r>
        <w:t xml:space="preserve">None of these commands work on the full cluster on 11/11/13. Need to check master log files - see </w:t>
      </w:r>
      <w:r>
        <w:fldChar w:fldCharType="begin"/>
      </w:r>
      <w:r>
        <w:instrText xml:space="preserve"> REF _Ref371938052 \h </w:instrText>
      </w:r>
      <w:r>
        <w:fldChar w:fldCharType="separate"/>
      </w:r>
      <w:r w:rsidR="00EA3299">
        <w:t>Debugging</w:t>
      </w:r>
      <w:r>
        <w:fldChar w:fldCharType="end"/>
      </w:r>
      <w:r>
        <w:t>. No records in the MASTER file. Looking at the region file.</w:t>
      </w:r>
    </w:p>
    <w:p w14:paraId="1DD4024B" w14:textId="77777777" w:rsidR="0063601F" w:rsidRDefault="0063601F" w:rsidP="000E5536">
      <w:pPr>
        <w:pStyle w:val="BodyText"/>
      </w:pPr>
      <w:r>
        <w:t>You can also pipe to the HBase shell:</w:t>
      </w:r>
    </w:p>
    <w:p w14:paraId="6968A926" w14:textId="77777777" w:rsidR="0063601F" w:rsidRDefault="0063601F" w:rsidP="00D96B97">
      <w:pPr>
        <w:pStyle w:val="Unix"/>
      </w:pPr>
      <w:r w:rsidRPr="00B43F01">
        <w:t>(envname)[dopa@h05-nn01 ~]$ echo "list" | hbase shell</w:t>
      </w:r>
    </w:p>
    <w:p w14:paraId="6F2E0698" w14:textId="77777777" w:rsidR="0063601F" w:rsidRDefault="0063601F" w:rsidP="00D96B97">
      <w:pPr>
        <w:pStyle w:val="Unix"/>
      </w:pPr>
      <w:r>
        <w:t>13/05/16 09:44:47 WARN conf.Configuration: hadoop.native.lib is deprecated. Instead, use io.native.lib.available</w:t>
      </w:r>
    </w:p>
    <w:p w14:paraId="53BFF5B8" w14:textId="77777777" w:rsidR="0063601F" w:rsidRDefault="0063601F" w:rsidP="00D96B97">
      <w:pPr>
        <w:pStyle w:val="Unix"/>
      </w:pPr>
      <w:r>
        <w:t>HBase Shell; enter 'help&lt;RETURN&gt;' for list of supported commands.</w:t>
      </w:r>
    </w:p>
    <w:p w14:paraId="06428178" w14:textId="77777777" w:rsidR="0063601F" w:rsidRDefault="0063601F" w:rsidP="00D96B97">
      <w:pPr>
        <w:pStyle w:val="Unix"/>
      </w:pPr>
      <w:r>
        <w:t>Type "exit&lt;RETURN&gt;" to leave the HBase Shell</w:t>
      </w:r>
    </w:p>
    <w:p w14:paraId="406D821B" w14:textId="77777777" w:rsidR="0063601F" w:rsidRDefault="0063601F" w:rsidP="00D96B97">
      <w:pPr>
        <w:pStyle w:val="Unix"/>
      </w:pPr>
      <w:r>
        <w:t>Version 0.92.1-cdh4.1.2, rUnknown, Thu Nov  1 18:01:09 PDT 2012</w:t>
      </w:r>
    </w:p>
    <w:p w14:paraId="44251169" w14:textId="77777777" w:rsidR="0063601F" w:rsidRDefault="0063601F" w:rsidP="00D96B97">
      <w:pPr>
        <w:pStyle w:val="Unix"/>
      </w:pPr>
    </w:p>
    <w:p w14:paraId="5D19CD8C" w14:textId="77777777" w:rsidR="0063601F" w:rsidRDefault="0063601F" w:rsidP="00D96B97">
      <w:pPr>
        <w:pStyle w:val="Unix"/>
      </w:pPr>
      <w:r>
        <w:t>list</w:t>
      </w:r>
    </w:p>
    <w:p w14:paraId="41EF5CFC" w14:textId="77777777" w:rsidR="0063601F" w:rsidRDefault="0063601F" w:rsidP="00D96B97">
      <w:pPr>
        <w:pStyle w:val="Unix"/>
      </w:pPr>
      <w:r>
        <w:t>TABLE</w:t>
      </w:r>
    </w:p>
    <w:p w14:paraId="16CF0352" w14:textId="77777777" w:rsidR="0063601F" w:rsidRDefault="0063601F" w:rsidP="00D96B97">
      <w:pPr>
        <w:pStyle w:val="Unix"/>
      </w:pPr>
      <w:r>
        <w:t>quadkeydata</w:t>
      </w:r>
    </w:p>
    <w:p w14:paraId="1EBF171D" w14:textId="77777777" w:rsidR="0063601F" w:rsidRDefault="0063601F" w:rsidP="00D96B97">
      <w:pPr>
        <w:pStyle w:val="Unix"/>
      </w:pPr>
      <w:r>
        <w:t>1 row(s) in 3.2350 seconds</w:t>
      </w:r>
    </w:p>
    <w:p w14:paraId="23E68176" w14:textId="77777777" w:rsidR="0063601F" w:rsidRDefault="0063601F" w:rsidP="00D96B97">
      <w:pPr>
        <w:pStyle w:val="Unix"/>
      </w:pPr>
    </w:p>
    <w:p w14:paraId="5D01621C" w14:textId="77777777" w:rsidR="0063601F" w:rsidRDefault="0063601F" w:rsidP="00D96B97">
      <w:pPr>
        <w:pStyle w:val="Unix"/>
      </w:pPr>
      <w:r>
        <w:t>(envname)[dopa@h05-nn01 ~]$</w:t>
      </w:r>
    </w:p>
    <w:p w14:paraId="191DA8A3" w14:textId="77777777" w:rsidR="0063601F" w:rsidRDefault="0063601F" w:rsidP="000E5536">
      <w:pPr>
        <w:pStyle w:val="BodyText"/>
      </w:pPr>
      <w:r>
        <w:t>The HBase shell is also a jruby IRB so you can mix jruby and HBase commands:</w:t>
      </w:r>
    </w:p>
    <w:p w14:paraId="21DB2E3D" w14:textId="77777777" w:rsidR="0063601F" w:rsidRDefault="0063601F" w:rsidP="00D96B97">
      <w:pPr>
        <w:pStyle w:val="Unix"/>
      </w:pPr>
      <w:r>
        <w:t>$ hbase shell</w:t>
      </w:r>
    </w:p>
    <w:p w14:paraId="70899666" w14:textId="77777777" w:rsidR="0063601F" w:rsidRDefault="0063601F" w:rsidP="00D96B97">
      <w:pPr>
        <w:pStyle w:val="Unix"/>
      </w:pPr>
      <w:r>
        <w:t xml:space="preserve"> </w:t>
      </w:r>
    </w:p>
    <w:p w14:paraId="695BC8C1" w14:textId="77777777" w:rsidR="0063601F" w:rsidRDefault="0063601F" w:rsidP="00D96B97">
      <w:pPr>
        <w:pStyle w:val="Unix"/>
      </w:pPr>
      <w:r>
        <w:t>hbase(main):001:0&gt; for i in '0'..'4' do \</w:t>
      </w:r>
    </w:p>
    <w:p w14:paraId="01317E24" w14:textId="77777777" w:rsidR="0063601F" w:rsidRDefault="0063601F" w:rsidP="00D96B97">
      <w:pPr>
        <w:pStyle w:val="Unix"/>
      </w:pPr>
      <w:r>
        <w:t>hbase(main):002:1* put "user", "user_#{i}", "info:email", "user_#{i}@hakunamapdata.com" \</w:t>
      </w:r>
    </w:p>
    <w:p w14:paraId="62C0DF60" w14:textId="77777777" w:rsidR="0063601F" w:rsidRDefault="0063601F" w:rsidP="00D96B97">
      <w:pPr>
        <w:pStyle w:val="Unix"/>
      </w:pPr>
      <w:r>
        <w:t>hbase(main):003:1* end</w:t>
      </w:r>
    </w:p>
    <w:p w14:paraId="1C465DD7" w14:textId="77777777" w:rsidR="0063601F" w:rsidRDefault="0063601F" w:rsidP="00D96B97">
      <w:pPr>
        <w:pStyle w:val="Unix"/>
      </w:pPr>
      <w:r>
        <w:t>0 row(s) in 0.5520 seconds</w:t>
      </w:r>
    </w:p>
    <w:p w14:paraId="528AB8A0" w14:textId="77777777" w:rsidR="0063601F" w:rsidRDefault="0063601F" w:rsidP="00D96B97">
      <w:pPr>
        <w:pStyle w:val="Unix"/>
      </w:pPr>
      <w:r>
        <w:t xml:space="preserve"> </w:t>
      </w:r>
    </w:p>
    <w:p w14:paraId="2ED9C2D2" w14:textId="77777777" w:rsidR="0063601F" w:rsidRDefault="0063601F" w:rsidP="00D96B97">
      <w:pPr>
        <w:pStyle w:val="Unix"/>
      </w:pPr>
      <w:r>
        <w:t>0 row(s) in 0.0020 seconds</w:t>
      </w:r>
    </w:p>
    <w:p w14:paraId="7313ACF5" w14:textId="77777777" w:rsidR="0063601F" w:rsidRDefault="0063601F" w:rsidP="00D96B97">
      <w:pPr>
        <w:pStyle w:val="Unix"/>
      </w:pPr>
      <w:r>
        <w:t xml:space="preserve"> </w:t>
      </w:r>
    </w:p>
    <w:p w14:paraId="54DF1575" w14:textId="77777777" w:rsidR="0063601F" w:rsidRDefault="0063601F" w:rsidP="00D96B97">
      <w:pPr>
        <w:pStyle w:val="Unix"/>
      </w:pPr>
      <w:r>
        <w:t>0 row(s) in 0.0030 seconds</w:t>
      </w:r>
    </w:p>
    <w:p w14:paraId="0D471D6C" w14:textId="77777777" w:rsidR="0063601F" w:rsidRDefault="0063601F" w:rsidP="00D96B97">
      <w:pPr>
        <w:pStyle w:val="Unix"/>
      </w:pPr>
      <w:r>
        <w:t xml:space="preserve"> </w:t>
      </w:r>
    </w:p>
    <w:p w14:paraId="7C406BA2" w14:textId="77777777" w:rsidR="0063601F" w:rsidRDefault="0063601F" w:rsidP="00D96B97">
      <w:pPr>
        <w:pStyle w:val="Unix"/>
      </w:pPr>
      <w:r>
        <w:t>0 row(s) in 0.0040 seconds</w:t>
      </w:r>
    </w:p>
    <w:p w14:paraId="4E6E16EB" w14:textId="77777777" w:rsidR="0063601F" w:rsidRDefault="0063601F" w:rsidP="00D96B97">
      <w:pPr>
        <w:pStyle w:val="Unix"/>
      </w:pPr>
      <w:r>
        <w:t xml:space="preserve"> </w:t>
      </w:r>
    </w:p>
    <w:p w14:paraId="707212F4" w14:textId="77777777" w:rsidR="0063601F" w:rsidRDefault="0063601F" w:rsidP="00D96B97">
      <w:pPr>
        <w:pStyle w:val="Unix"/>
      </w:pPr>
      <w:r>
        <w:t>0 row(s) in 0.0030 seconds</w:t>
      </w:r>
    </w:p>
    <w:p w14:paraId="634E15D2" w14:textId="77777777" w:rsidR="0063601F" w:rsidRDefault="0063601F" w:rsidP="00D96B97">
      <w:pPr>
        <w:pStyle w:val="Unix"/>
      </w:pPr>
      <w:r>
        <w:t xml:space="preserve"> </w:t>
      </w:r>
    </w:p>
    <w:p w14:paraId="45A80ACE" w14:textId="77777777" w:rsidR="0063601F" w:rsidRPr="00107801" w:rsidRDefault="0063601F" w:rsidP="00D96B97">
      <w:pPr>
        <w:pStyle w:val="Unix"/>
      </w:pPr>
      <w:r>
        <w:t>=&gt; "0".."4"</w:t>
      </w:r>
    </w:p>
    <w:p w14:paraId="5AB361CB" w14:textId="77777777" w:rsidR="0063601F" w:rsidRDefault="0063601F" w:rsidP="000E5536">
      <w:pPr>
        <w:pStyle w:val="Heading8"/>
      </w:pPr>
      <w:r>
        <w:t>Scan</w:t>
      </w:r>
    </w:p>
    <w:p w14:paraId="2EBB843C" w14:textId="77777777" w:rsidR="0063601F" w:rsidRDefault="0063601F" w:rsidP="000E5536">
      <w:pPr>
        <w:pStyle w:val="BodyText2"/>
      </w:pPr>
      <w:r>
        <w:t>You can do partial table scans if you know the start and end rows:</w:t>
      </w:r>
    </w:p>
    <w:p w14:paraId="6ACCC351" w14:textId="77777777" w:rsidR="0063601F" w:rsidRDefault="0063601F" w:rsidP="000E5536">
      <w:pPr>
        <w:pStyle w:val="Code"/>
      </w:pPr>
      <w:r>
        <w:t>hbase(main):017:0&gt; scan 'quadkeydata',{ STARTROW=&gt;'001311333222313', STOPROW=&gt;'001311333222313' }</w:t>
      </w:r>
    </w:p>
    <w:p w14:paraId="4C6DEC3E" w14:textId="77777777" w:rsidR="0063601F" w:rsidRDefault="0063601F" w:rsidP="000E5536">
      <w:pPr>
        <w:pStyle w:val="Code"/>
      </w:pPr>
      <w:r>
        <w:t>ROW                                     COLUMN+CELL</w:t>
      </w:r>
    </w:p>
    <w:p w14:paraId="300CDD11" w14:textId="77777777" w:rsidR="0063601F" w:rsidRDefault="0063601F" w:rsidP="000E5536">
      <w:pPr>
        <w:pStyle w:val="Code"/>
      </w:pPr>
      <w:r>
        <w:t xml:space="preserve"> 001311333222313                        column=sp:1, timestamp=1370262198940, value=1</w:t>
      </w:r>
    </w:p>
    <w:p w14:paraId="7889A725" w14:textId="77777777" w:rsidR="0063601F" w:rsidRDefault="0063601F" w:rsidP="000E5536">
      <w:pPr>
        <w:pStyle w:val="Code"/>
      </w:pPr>
      <w:r>
        <w:t xml:space="preserve"> 001311333222313                        column=sp:144015, timestamp=1368464544289, value=1\x0A</w:t>
      </w:r>
    </w:p>
    <w:p w14:paraId="53DE2BB4" w14:textId="77777777" w:rsidR="0063601F" w:rsidRDefault="0063601F" w:rsidP="000E5536">
      <w:pPr>
        <w:pStyle w:val="Code"/>
      </w:pPr>
      <w:r>
        <w:t xml:space="preserve"> 001311333222313                        column=sp:144248, timestamp=1367482494468, value=1\x0A</w:t>
      </w:r>
    </w:p>
    <w:p w14:paraId="0D3F7C93" w14:textId="77777777" w:rsidR="0063601F" w:rsidRDefault="0063601F" w:rsidP="000E5536">
      <w:pPr>
        <w:pStyle w:val="Code"/>
      </w:pPr>
      <w:r>
        <w:t>1 row(s) in 0.0800 seconds</w:t>
      </w:r>
    </w:p>
    <w:p w14:paraId="579AC142" w14:textId="77777777" w:rsidR="0063601F" w:rsidRDefault="0063601F" w:rsidP="000E5536">
      <w:pPr>
        <w:pStyle w:val="BodyText"/>
      </w:pPr>
    </w:p>
    <w:p w14:paraId="66F4E11C" w14:textId="77777777" w:rsidR="0063601F" w:rsidRDefault="0063601F" w:rsidP="000E5536">
      <w:pPr>
        <w:pStyle w:val="Code"/>
      </w:pPr>
      <w:r>
        <w:t>hbase(main):020:0&gt; scan 'quadkeydata',{ STARTROW=&gt;'00131133322231', STOPROW=&gt;'00131133322232' }</w:t>
      </w:r>
      <w:r>
        <w:tab/>
      </w:r>
      <w:r>
        <w:tab/>
      </w:r>
      <w:r>
        <w:tab/>
        <w:t>LEVEL 14 QUADKEY SUMMARY</w:t>
      </w:r>
    </w:p>
    <w:p w14:paraId="5B6CCABC" w14:textId="77777777" w:rsidR="0063601F" w:rsidRDefault="0063601F" w:rsidP="000E5536">
      <w:pPr>
        <w:pStyle w:val="Code"/>
      </w:pPr>
      <w:r>
        <w:t>ROW                                     COLUMN+CELL</w:t>
      </w:r>
    </w:p>
    <w:p w14:paraId="77AA66C9" w14:textId="77777777" w:rsidR="0063601F" w:rsidRDefault="0063601F" w:rsidP="000E5536">
      <w:pPr>
        <w:pStyle w:val="Code"/>
      </w:pPr>
      <w:r>
        <w:t xml:space="preserve"> 001311333222313                        column=sp:1, timestamp=1370262198940, value=1</w:t>
      </w:r>
    </w:p>
    <w:p w14:paraId="5F361AB7" w14:textId="77777777" w:rsidR="0063601F" w:rsidRDefault="0063601F" w:rsidP="000E5536">
      <w:pPr>
        <w:pStyle w:val="Code"/>
      </w:pPr>
      <w:r>
        <w:t xml:space="preserve"> 001311333222313                        column=sp:144015, timestamp=1368464544289, value=1\x0A</w:t>
      </w:r>
    </w:p>
    <w:p w14:paraId="39ABB553" w14:textId="77777777" w:rsidR="0063601F" w:rsidRDefault="0063601F" w:rsidP="000E5536">
      <w:pPr>
        <w:pStyle w:val="Code"/>
      </w:pPr>
      <w:r>
        <w:t xml:space="preserve"> 001311333222313                        column=sp:144248, timestamp=1367482494468, value=1\x0A</w:t>
      </w:r>
    </w:p>
    <w:p w14:paraId="0B57F8A3" w14:textId="77777777" w:rsidR="0063601F" w:rsidRDefault="0063601F" w:rsidP="000E5536">
      <w:pPr>
        <w:pStyle w:val="Code"/>
      </w:pPr>
      <w:r>
        <w:t>1 row(s) in 0.0870 seconds</w:t>
      </w:r>
    </w:p>
    <w:p w14:paraId="48EA43A1" w14:textId="77777777" w:rsidR="0063601F" w:rsidRDefault="0063601F" w:rsidP="000E5536">
      <w:pPr>
        <w:pStyle w:val="BodyText"/>
      </w:pPr>
    </w:p>
    <w:p w14:paraId="5E315D17" w14:textId="77777777" w:rsidR="0063601F" w:rsidRDefault="0063601F" w:rsidP="000E5536">
      <w:pPr>
        <w:pStyle w:val="Code"/>
      </w:pPr>
      <w:r>
        <w:t>hbase(main):022:0&gt; scan 'quadkeydata',{ STARTROW=&gt;'00131133322231', STOPROW=&gt;'00131133322232', COLUMNS=&gt;'sp:' }</w:t>
      </w:r>
      <w:r>
        <w:tab/>
      </w:r>
      <w:r>
        <w:tab/>
        <w:t>LEVEL 14 QUADKEYS ALL sp: COLUMNS</w:t>
      </w:r>
    </w:p>
    <w:p w14:paraId="26CD20E3" w14:textId="77777777" w:rsidR="0063601F" w:rsidRDefault="0063601F" w:rsidP="000E5536">
      <w:pPr>
        <w:pStyle w:val="Code"/>
      </w:pPr>
      <w:r>
        <w:t>ROW                                     COLUMN+CELL</w:t>
      </w:r>
    </w:p>
    <w:p w14:paraId="26735CAA" w14:textId="77777777" w:rsidR="0063601F" w:rsidRDefault="0063601F" w:rsidP="000E5536">
      <w:pPr>
        <w:pStyle w:val="Code"/>
      </w:pPr>
      <w:r>
        <w:t xml:space="preserve"> 001311333222313                        column=sp:1, timestamp=1370262198940, value=1</w:t>
      </w:r>
    </w:p>
    <w:p w14:paraId="32B6A214" w14:textId="77777777" w:rsidR="0063601F" w:rsidRDefault="0063601F" w:rsidP="000E5536">
      <w:pPr>
        <w:pStyle w:val="Code"/>
      </w:pPr>
      <w:r>
        <w:t xml:space="preserve"> 001311333222313                        column=sp:144015, timestamp=1368464544289, value=1\x0A</w:t>
      </w:r>
    </w:p>
    <w:p w14:paraId="23749536" w14:textId="77777777" w:rsidR="0063601F" w:rsidRDefault="0063601F" w:rsidP="000E5536">
      <w:pPr>
        <w:pStyle w:val="Code"/>
      </w:pPr>
      <w:r>
        <w:t xml:space="preserve"> 001311333222313                        column=sp:144248, timestamp=1367482494468, value=1\x0A</w:t>
      </w:r>
    </w:p>
    <w:p w14:paraId="4A8CF815" w14:textId="77777777" w:rsidR="0063601F" w:rsidRDefault="0063601F" w:rsidP="000E5536">
      <w:pPr>
        <w:pStyle w:val="Code"/>
      </w:pPr>
      <w:r>
        <w:t>1 row(s) in 0.0140 seconds</w:t>
      </w:r>
    </w:p>
    <w:p w14:paraId="1D1611B3" w14:textId="77777777" w:rsidR="0063601F" w:rsidRDefault="0063601F" w:rsidP="000E5536">
      <w:pPr>
        <w:pStyle w:val="BodyText"/>
      </w:pPr>
    </w:p>
    <w:p w14:paraId="72B1D239" w14:textId="77777777" w:rsidR="0063601F" w:rsidRDefault="0063601F" w:rsidP="000E5536">
      <w:pPr>
        <w:pStyle w:val="Code"/>
      </w:pPr>
      <w:r>
        <w:t>hbase(main):024:0&gt; scan 'quadkeydata',{ STARTROW=&gt;'00131133322231', STOPROW=&gt;'00131133322232', COLUMNS=&gt;'sp:144015' }</w:t>
      </w:r>
      <w:r>
        <w:tab/>
        <w:t>LEVEL 14 QUADKEYS SINGLE sp</w:t>
      </w:r>
    </w:p>
    <w:p w14:paraId="2ADAB883" w14:textId="77777777" w:rsidR="0063601F" w:rsidRDefault="0063601F" w:rsidP="000E5536">
      <w:pPr>
        <w:pStyle w:val="Code"/>
      </w:pPr>
      <w:r>
        <w:t>ROW                                     COLUMN+CELL</w:t>
      </w:r>
    </w:p>
    <w:p w14:paraId="23E55155" w14:textId="77777777" w:rsidR="0063601F" w:rsidRDefault="0063601F" w:rsidP="000E5536">
      <w:pPr>
        <w:pStyle w:val="Code"/>
      </w:pPr>
      <w:r>
        <w:t xml:space="preserve"> 001311333222313                        column=sp:144015, timestamp=1368464544289, value=1\x0A</w:t>
      </w:r>
    </w:p>
    <w:p w14:paraId="2F6DF841" w14:textId="77777777" w:rsidR="0063601F" w:rsidRDefault="0063601F" w:rsidP="000E5536">
      <w:pPr>
        <w:pStyle w:val="Code"/>
      </w:pPr>
      <w:r>
        <w:t xml:space="preserve">1 row(s) in 0.0080 seconds </w:t>
      </w:r>
    </w:p>
    <w:p w14:paraId="28D9AF4E" w14:textId="77777777" w:rsidR="0063601F" w:rsidRDefault="0063601F" w:rsidP="000E5536">
      <w:pPr>
        <w:pStyle w:val="BodyText"/>
      </w:pPr>
    </w:p>
    <w:p w14:paraId="42270712" w14:textId="77777777" w:rsidR="0063601F" w:rsidRDefault="0063601F" w:rsidP="000E5536">
      <w:pPr>
        <w:pStyle w:val="Code"/>
      </w:pPr>
      <w:r>
        <w:t>hbase(main):019:0&gt; scan 'quadkeydata',{ COLUMNS=&gt;['sp:64412']}</w:t>
      </w:r>
      <w:r>
        <w:tab/>
      </w:r>
      <w:r>
        <w:tab/>
      </w:r>
      <w:r>
        <w:tab/>
      </w:r>
      <w:r>
        <w:tab/>
      </w:r>
      <w:r>
        <w:tab/>
      </w:r>
      <w:r>
        <w:tab/>
        <w:t>SINGLE SPECIES</w:t>
      </w:r>
    </w:p>
    <w:p w14:paraId="6E471F2B" w14:textId="77777777" w:rsidR="0063601F" w:rsidRDefault="0063601F" w:rsidP="000E5536">
      <w:pPr>
        <w:pStyle w:val="Code"/>
      </w:pPr>
      <w:r>
        <w:t>..</w:t>
      </w:r>
    </w:p>
    <w:p w14:paraId="3983A876" w14:textId="77777777" w:rsidR="0063601F" w:rsidRDefault="0063601F" w:rsidP="000E5536">
      <w:pPr>
        <w:pStyle w:val="Code"/>
      </w:pPr>
      <w:r>
        <w:t>311320012110100                         column=sp:64412, timestamp=1368573620644, value=1\x0A</w:t>
      </w:r>
    </w:p>
    <w:p w14:paraId="0AE289D1" w14:textId="77777777" w:rsidR="0063601F" w:rsidRDefault="0063601F" w:rsidP="000E5536">
      <w:pPr>
        <w:pStyle w:val="Code"/>
      </w:pPr>
      <w:r>
        <w:t>9567233 row(s) in 15719.6610 seconds</w:t>
      </w:r>
    </w:p>
    <w:p w14:paraId="2FCDCD53" w14:textId="77777777" w:rsidR="0063601F" w:rsidRDefault="0063601F" w:rsidP="000E5536">
      <w:pPr>
        <w:pStyle w:val="BodyText2"/>
      </w:pPr>
      <w:r>
        <w:t xml:space="preserve">Or you can use filters (docs </w:t>
      </w:r>
      <w:hyperlink r:id="rId901" w:history="1">
        <w:r w:rsidRPr="00A158E4">
          <w:rPr>
            <w:rStyle w:val="Hyperlink"/>
          </w:rPr>
          <w:t>here</w:t>
        </w:r>
      </w:hyperlink>
      <w:r>
        <w:t>):</w:t>
      </w:r>
    </w:p>
    <w:p w14:paraId="054ABE0D" w14:textId="77777777" w:rsidR="0063601F" w:rsidRDefault="0063601F" w:rsidP="000E5536">
      <w:pPr>
        <w:pStyle w:val="Code"/>
      </w:pPr>
      <w:r w:rsidRPr="000D3A9F">
        <w:t>hbase(main):002:0&gt; scan 'quadkeydata',{ FILTER =&gt; "PrefixFilter('3101111312')" }</w:t>
      </w:r>
    </w:p>
    <w:p w14:paraId="1F69A47C" w14:textId="77777777" w:rsidR="0063601F" w:rsidRDefault="0063601F" w:rsidP="000E5536">
      <w:pPr>
        <w:pStyle w:val="Code"/>
      </w:pPr>
      <w:r>
        <w:t>..</w:t>
      </w:r>
    </w:p>
    <w:p w14:paraId="32D7DF85" w14:textId="77777777" w:rsidR="0063601F" w:rsidRDefault="0063601F" w:rsidP="000E5536">
      <w:pPr>
        <w:pStyle w:val="Code"/>
      </w:pPr>
      <w:r>
        <w:t>310111131233333                         column=sp:64412, timestamp=1368574097164, value=1\x0A</w:t>
      </w:r>
    </w:p>
    <w:p w14:paraId="1EA6CD2E" w14:textId="77777777" w:rsidR="0063601F" w:rsidRDefault="0063601F" w:rsidP="000E5536">
      <w:pPr>
        <w:pStyle w:val="Code"/>
      </w:pPr>
      <w:r>
        <w:t>1024 row(s) in 4534.4310 seconds</w:t>
      </w:r>
    </w:p>
    <w:p w14:paraId="001A2BB7" w14:textId="77777777" w:rsidR="0063601F" w:rsidRDefault="0063601F" w:rsidP="000E5536">
      <w:pPr>
        <w:pStyle w:val="BodyText"/>
      </w:pPr>
    </w:p>
    <w:p w14:paraId="070BC255" w14:textId="77777777" w:rsidR="0063601F" w:rsidRPr="00FB6C64" w:rsidRDefault="0063601F" w:rsidP="000E5536">
      <w:pPr>
        <w:pStyle w:val="Code"/>
      </w:pPr>
      <w:r>
        <w:t>hbase(main):003:0&gt; scan 'quadkeydata',{ FILTER =&gt; "PrefixFilter('310111131')" }</w:t>
      </w:r>
    </w:p>
    <w:p w14:paraId="692AE8DB" w14:textId="77777777" w:rsidR="0063601F" w:rsidRDefault="0063601F" w:rsidP="000E5536">
      <w:pPr>
        <w:pStyle w:val="Code"/>
      </w:pPr>
      <w:r>
        <w:t>..</w:t>
      </w:r>
    </w:p>
    <w:p w14:paraId="2E3407B2" w14:textId="77777777" w:rsidR="0063601F" w:rsidRDefault="0063601F" w:rsidP="000E5536">
      <w:pPr>
        <w:pStyle w:val="Code"/>
      </w:pPr>
      <w:r>
        <w:t>310111131333333                         column=sp:64412, timestamp=1368574094737, value=1\x0A</w:t>
      </w:r>
    </w:p>
    <w:p w14:paraId="1D1802AB" w14:textId="77777777" w:rsidR="0063601F" w:rsidRDefault="0063601F" w:rsidP="000E5536">
      <w:pPr>
        <w:pStyle w:val="Code"/>
      </w:pPr>
      <w:r>
        <w:t>4096 row(s) in 4636.6310 seconds</w:t>
      </w:r>
    </w:p>
    <w:p w14:paraId="3D2B2D24" w14:textId="77777777" w:rsidR="0063601F" w:rsidRDefault="0063601F" w:rsidP="000E5536">
      <w:pPr>
        <w:pStyle w:val="BodyText"/>
      </w:pPr>
    </w:p>
    <w:p w14:paraId="3C6FA1CF" w14:textId="77777777" w:rsidR="0063601F" w:rsidRDefault="0063601F" w:rsidP="000E5536">
      <w:pPr>
        <w:pStyle w:val="Code"/>
      </w:pPr>
      <w:r>
        <w:t>hbase(main):004:0&gt; scan 'quadkeydata',{ FILTER =&gt; "PrefixFilter('31011113133333')" }</w:t>
      </w:r>
    </w:p>
    <w:p w14:paraId="219F52F9" w14:textId="77777777" w:rsidR="0063601F" w:rsidRDefault="0063601F" w:rsidP="000E5536">
      <w:pPr>
        <w:pStyle w:val="Code"/>
      </w:pPr>
      <w:r>
        <w:t>..</w:t>
      </w:r>
    </w:p>
    <w:p w14:paraId="783EECF3" w14:textId="77777777" w:rsidR="0063601F" w:rsidRDefault="0063601F" w:rsidP="000E5536">
      <w:pPr>
        <w:pStyle w:val="Code"/>
      </w:pPr>
      <w:r>
        <w:t>310111131333333                         column=sp:64412, timestamp=1368574094737, value=1\x0A</w:t>
      </w:r>
    </w:p>
    <w:p w14:paraId="211525F5" w14:textId="77777777" w:rsidR="0063601F" w:rsidRDefault="0063601F" w:rsidP="000E5536">
      <w:pPr>
        <w:pStyle w:val="Code"/>
      </w:pPr>
      <w:r>
        <w:t>4 row(s) in 4449.5720 seconds</w:t>
      </w:r>
    </w:p>
    <w:p w14:paraId="435DEF43" w14:textId="77777777" w:rsidR="0063601F" w:rsidRDefault="0063601F" w:rsidP="000E5536">
      <w:pPr>
        <w:pStyle w:val="BodyText"/>
      </w:pPr>
    </w:p>
    <w:p w14:paraId="05B0AD38" w14:textId="77777777" w:rsidR="0063601F" w:rsidRDefault="0063601F" w:rsidP="000E5536">
      <w:pPr>
        <w:pStyle w:val="Code"/>
      </w:pPr>
      <w:r>
        <w:t>hbase(main):001:0&gt;  scan 'quadkeydata', {FILTER =&gt; "QualifierFilter(=,'binary:17975')" }</w:t>
      </w:r>
    </w:p>
    <w:p w14:paraId="65F1E295" w14:textId="77777777" w:rsidR="0063601F" w:rsidRDefault="0063601F" w:rsidP="000E5536">
      <w:pPr>
        <w:pStyle w:val="Code"/>
      </w:pPr>
      <w:r>
        <w:t>ROW                                            COLUMN+CELL</w:t>
      </w:r>
    </w:p>
    <w:p w14:paraId="0B8E5289" w14:textId="77777777" w:rsidR="0063601F" w:rsidRDefault="0063601F" w:rsidP="000E5536">
      <w:pPr>
        <w:pStyle w:val="Code"/>
      </w:pPr>
      <w:r>
        <w:t>0 row(s) in 4962.0490 seconds</w:t>
      </w:r>
    </w:p>
    <w:p w14:paraId="6E011487" w14:textId="77777777" w:rsidR="0063601F" w:rsidRDefault="0063601F" w:rsidP="000E5536">
      <w:pPr>
        <w:pStyle w:val="BodyText"/>
      </w:pPr>
    </w:p>
    <w:p w14:paraId="3A7D792D" w14:textId="77777777" w:rsidR="0063601F" w:rsidRDefault="0063601F" w:rsidP="000E5536">
      <w:pPr>
        <w:pStyle w:val="Code"/>
      </w:pPr>
      <w:r>
        <w:t>hbase(main):061:0&gt; scan 'quadkeydata',{ STARTROW=&gt;'0013113332223', STOPROW=&gt;'001311333223', FILTER =&gt; "QualifierFilter(=,'binary:144015')"}</w:t>
      </w:r>
    </w:p>
    <w:p w14:paraId="7A9E902E" w14:textId="77777777" w:rsidR="0063601F" w:rsidRDefault="0063601F" w:rsidP="000E5536">
      <w:pPr>
        <w:pStyle w:val="Code"/>
      </w:pPr>
      <w:r>
        <w:t>ROW                                     COLUMN+CELL</w:t>
      </w:r>
    </w:p>
    <w:p w14:paraId="300E36F0" w14:textId="77777777" w:rsidR="0063601F" w:rsidRDefault="0063601F" w:rsidP="000E5536">
      <w:pPr>
        <w:pStyle w:val="Code"/>
      </w:pPr>
      <w:r>
        <w:t xml:space="preserve"> 001311333222313                        column=sp:144015, timestamp=1368464544289, value=1\x0A</w:t>
      </w:r>
    </w:p>
    <w:p w14:paraId="2C5E6357" w14:textId="77777777" w:rsidR="0063601F" w:rsidRDefault="0063601F" w:rsidP="000E5536">
      <w:pPr>
        <w:pStyle w:val="Code"/>
      </w:pPr>
      <w:r>
        <w:t xml:space="preserve"> 001311333222322                        column=sp:144015, timestamp=1368464555627, value=1\x0A</w:t>
      </w:r>
    </w:p>
    <w:p w14:paraId="3C15C564" w14:textId="77777777" w:rsidR="0063601F" w:rsidRDefault="0063601F" w:rsidP="000E5536">
      <w:pPr>
        <w:pStyle w:val="Code"/>
      </w:pPr>
      <w:r>
        <w:t xml:space="preserve"> 001311333222323                        column=sp:144015, timestamp=1368464549369, value=1\x0A</w:t>
      </w:r>
    </w:p>
    <w:p w14:paraId="2A425D6E" w14:textId="77777777" w:rsidR="0063601F" w:rsidRDefault="0063601F" w:rsidP="000E5536">
      <w:pPr>
        <w:pStyle w:val="Code"/>
      </w:pPr>
      <w:r>
        <w:t xml:space="preserve"> 001311333222330                        column=sp:144015, timestamp=1368464544946, value=1\x0A</w:t>
      </w:r>
    </w:p>
    <w:p w14:paraId="4F06FF1B" w14:textId="77777777" w:rsidR="0063601F" w:rsidRDefault="0063601F" w:rsidP="000E5536">
      <w:pPr>
        <w:pStyle w:val="Code"/>
      </w:pPr>
      <w:r>
        <w:t xml:space="preserve"> 001311333222331                        column=sp:144015, timestamp=1368464544946, value=1\x0A</w:t>
      </w:r>
    </w:p>
    <w:p w14:paraId="5A7586D9" w14:textId="77777777" w:rsidR="0063601F" w:rsidRDefault="0063601F" w:rsidP="000E5536">
      <w:pPr>
        <w:pStyle w:val="Code"/>
      </w:pPr>
      <w:r>
        <w:t xml:space="preserve"> 001311333222332                        column=sp:144015, timestamp=1368464544946, value=1\x0A</w:t>
      </w:r>
    </w:p>
    <w:p w14:paraId="69C31D14" w14:textId="77777777" w:rsidR="0063601F" w:rsidRDefault="0063601F" w:rsidP="000E5536">
      <w:pPr>
        <w:pStyle w:val="Code"/>
      </w:pPr>
      <w:r>
        <w:t xml:space="preserve"> 001311333222333                        column=sp:144015, timestamp=1368464544946, value=1\x0A</w:t>
      </w:r>
    </w:p>
    <w:p w14:paraId="7D3F77D5" w14:textId="77777777" w:rsidR="0063601F" w:rsidRDefault="0063601F" w:rsidP="000E5536">
      <w:pPr>
        <w:pStyle w:val="Code"/>
      </w:pPr>
      <w:r>
        <w:t>7 row(s) in 0.0770 seconds</w:t>
      </w:r>
    </w:p>
    <w:p w14:paraId="06E511FB" w14:textId="77777777" w:rsidR="0063601F" w:rsidRDefault="0063601F" w:rsidP="000E5536">
      <w:pPr>
        <w:pStyle w:val="BodyText"/>
      </w:pPr>
    </w:p>
    <w:p w14:paraId="1CEF775E" w14:textId="77777777" w:rsidR="0063601F" w:rsidRDefault="0063601F" w:rsidP="000E5536">
      <w:pPr>
        <w:pStyle w:val="Code"/>
      </w:pPr>
      <w:r w:rsidRPr="005D13DF">
        <w:t>hbase(main):006:0&gt; scan 'quadkeydata', {LIMIT =&gt;30, FILTER =&gt; "PrefixFilter('</w:t>
      </w:r>
      <w:r>
        <w:t>0</w:t>
      </w:r>
      <w:r w:rsidRPr="005D13DF">
        <w:t>')"}</w:t>
      </w:r>
    </w:p>
    <w:p w14:paraId="29C318EE" w14:textId="77777777" w:rsidR="0063601F" w:rsidRDefault="0063601F" w:rsidP="000E5536">
      <w:pPr>
        <w:pStyle w:val="Heading7"/>
      </w:pPr>
      <w:r>
        <w:t>Thrift Interface</w:t>
      </w:r>
    </w:p>
    <w:p w14:paraId="3CA03CC0" w14:textId="77777777" w:rsidR="0063601F" w:rsidRDefault="0063601F" w:rsidP="000E5536">
      <w:pPr>
        <w:pStyle w:val="BodyText2"/>
      </w:pPr>
      <w:r>
        <w:t>You can run the following to see if the Thrift Server is running (the Thrift Server uses port 9090):</w:t>
      </w:r>
    </w:p>
    <w:p w14:paraId="6A4766DE" w14:textId="77777777" w:rsidR="0063601F" w:rsidRDefault="0063601F" w:rsidP="000E5536">
      <w:pPr>
        <w:pStyle w:val="Code"/>
      </w:pPr>
      <w:r>
        <w:t>(envname)[dopa@h05-nn01 logs]$ netstat -nl | grep 9090</w:t>
      </w:r>
    </w:p>
    <w:p w14:paraId="504239AD" w14:textId="77777777" w:rsidR="0063601F" w:rsidRDefault="0063601F" w:rsidP="000E5536">
      <w:pPr>
        <w:pStyle w:val="Code"/>
      </w:pPr>
      <w:r>
        <w:t>tcp        0      0 :::9090                     :::*                        LISTEN</w:t>
      </w:r>
    </w:p>
    <w:p w14:paraId="17AB7253" w14:textId="77777777" w:rsidR="0063601F" w:rsidRDefault="0063601F" w:rsidP="000E5536">
      <w:pPr>
        <w:pStyle w:val="Heading7"/>
      </w:pPr>
      <w:r>
        <w:t>REST Interface</w:t>
      </w:r>
    </w:p>
    <w:p w14:paraId="274D90C7" w14:textId="77777777" w:rsidR="0063601F" w:rsidRPr="00225002" w:rsidRDefault="0063601F" w:rsidP="000E5536">
      <w:pPr>
        <w:pStyle w:val="BodyText2"/>
      </w:pPr>
      <w:r>
        <w:t xml:space="preserve">Cloudera </w:t>
      </w:r>
      <w:hyperlink r:id="rId902" w:history="1">
        <w:r w:rsidRPr="00225002">
          <w:rPr>
            <w:rStyle w:val="Hyperlink"/>
          </w:rPr>
          <w:t>article</w:t>
        </w:r>
      </w:hyperlink>
      <w:r>
        <w:t xml:space="preserve"> that describes accessing HBase using the REST interface.</w:t>
      </w:r>
    </w:p>
    <w:p w14:paraId="65B7E5BA" w14:textId="77777777" w:rsidR="0063601F" w:rsidRDefault="0063601F" w:rsidP="000E5536">
      <w:pPr>
        <w:pStyle w:val="Heading7"/>
      </w:pPr>
      <w:r>
        <w:t>HappyBase Python library</w:t>
      </w:r>
    </w:p>
    <w:p w14:paraId="5AF4FCB1" w14:textId="77777777" w:rsidR="0063601F" w:rsidRDefault="0063601F" w:rsidP="000E5536">
      <w:pPr>
        <w:pStyle w:val="Heading8"/>
      </w:pPr>
      <w:r>
        <w:t>Installing</w:t>
      </w:r>
    </w:p>
    <w:p w14:paraId="038EF044" w14:textId="77777777" w:rsidR="0063601F" w:rsidRDefault="0063601F" w:rsidP="000E5536">
      <w:pPr>
        <w:pStyle w:val="BodyText2"/>
      </w:pPr>
      <w:r>
        <w:t>Installed by Monica, but it cant find the module happybase when you try import happybase. This is because it was installed in a virtualenv and you need to connect to the virtualenv to be able to use it. You also have to start the Thrift Server otherwise you cant get a connection:</w:t>
      </w:r>
    </w:p>
    <w:p w14:paraId="1DA40BA4" w14:textId="77777777" w:rsidR="0063601F" w:rsidRDefault="0063601F" w:rsidP="000E5536">
      <w:pPr>
        <w:pStyle w:val="Code"/>
      </w:pPr>
      <w:r w:rsidRPr="002478C7">
        <w:t>[dopa@h05-nn01 ~]$</w:t>
      </w:r>
      <w:r>
        <w:t xml:space="preserve"> virtualenv envname</w:t>
      </w:r>
    </w:p>
    <w:p w14:paraId="395F4920" w14:textId="77777777" w:rsidR="0063601F" w:rsidRDefault="0063601F" w:rsidP="000E5536">
      <w:pPr>
        <w:pStyle w:val="Code"/>
      </w:pPr>
      <w:r w:rsidRPr="002478C7">
        <w:t>[dopa@h05-nn01 ~]</w:t>
      </w:r>
      <w:r>
        <w:t>$ source envname/bin/activate</w:t>
      </w:r>
    </w:p>
    <w:p w14:paraId="17853375" w14:textId="77777777" w:rsidR="0063601F" w:rsidRDefault="0063601F" w:rsidP="000E5536">
      <w:pPr>
        <w:pStyle w:val="Code"/>
      </w:pPr>
      <w:r>
        <w:t xml:space="preserve"> (envname)[dopa@h05-nn01 ~]$ python</w:t>
      </w:r>
    </w:p>
    <w:p w14:paraId="6C13D961" w14:textId="77777777" w:rsidR="0063601F" w:rsidRDefault="0063601F" w:rsidP="000E5536">
      <w:pPr>
        <w:pStyle w:val="Code"/>
      </w:pPr>
      <w:r>
        <w:t>Python 2.6.6 (r266:84292, Feb 22 2013, 00:00:18)</w:t>
      </w:r>
    </w:p>
    <w:p w14:paraId="50876230" w14:textId="77777777" w:rsidR="0063601F" w:rsidRDefault="0063601F" w:rsidP="000E5536">
      <w:pPr>
        <w:pStyle w:val="Code"/>
      </w:pPr>
      <w:r>
        <w:t>[GCC 4.4.7 20120313 (Red Hat 4.4.7-3)] on linux2</w:t>
      </w:r>
    </w:p>
    <w:p w14:paraId="74CEA054" w14:textId="77777777" w:rsidR="0063601F" w:rsidRDefault="0063601F" w:rsidP="000E5536">
      <w:pPr>
        <w:pStyle w:val="Code"/>
      </w:pPr>
      <w:r>
        <w:t>Type "help", "copyright", "credits" or "license" for more information.</w:t>
      </w:r>
    </w:p>
    <w:p w14:paraId="35E9AF00" w14:textId="77777777" w:rsidR="0063601F" w:rsidRDefault="0063601F" w:rsidP="000E5536">
      <w:pPr>
        <w:pStyle w:val="Code"/>
      </w:pPr>
      <w:r>
        <w:t>&gt;&gt;&gt; import happybase</w:t>
      </w:r>
    </w:p>
    <w:p w14:paraId="60EB6FD6" w14:textId="77777777" w:rsidR="0063601F" w:rsidRDefault="0063601F" w:rsidP="000E5536">
      <w:pPr>
        <w:pStyle w:val="Code"/>
      </w:pPr>
      <w:r>
        <w:t>&gt;&gt;&gt;</w:t>
      </w:r>
      <w:r w:rsidRPr="00393935">
        <w:t>c=happybase.Connection()</w:t>
      </w:r>
      <w:r>
        <w:t xml:space="preserve">                                    </w:t>
      </w:r>
      <w:r w:rsidRPr="00393935">
        <w:t>#</w:t>
      </w:r>
      <w:r>
        <w:t xml:space="preserve"> this line will fail if the Thrift Server is not running</w:t>
      </w:r>
    </w:p>
    <w:p w14:paraId="432E409B" w14:textId="77777777" w:rsidR="0063601F" w:rsidRDefault="0063601F" w:rsidP="000E5536">
      <w:pPr>
        <w:pStyle w:val="Heading8"/>
      </w:pPr>
      <w:r>
        <w:t>Using</w:t>
      </w:r>
    </w:p>
    <w:p w14:paraId="6071484F" w14:textId="77777777" w:rsidR="0063601F" w:rsidRDefault="0063601F" w:rsidP="000E5536">
      <w:pPr>
        <w:pStyle w:val="Code"/>
      </w:pPr>
      <w:r>
        <w:t>&gt;&gt;&gt; import happybase</w:t>
      </w:r>
    </w:p>
    <w:p w14:paraId="74EFDBE8" w14:textId="77777777" w:rsidR="0063601F" w:rsidRDefault="0063601F" w:rsidP="000E5536">
      <w:pPr>
        <w:pStyle w:val="Code"/>
      </w:pPr>
      <w:r>
        <w:t>&gt;&gt;&gt; connection=happybase.Connection()</w:t>
      </w:r>
    </w:p>
    <w:p w14:paraId="30D451FC" w14:textId="77777777" w:rsidR="0063601F" w:rsidRDefault="0063601F" w:rsidP="000E5536">
      <w:pPr>
        <w:pStyle w:val="Code"/>
      </w:pPr>
      <w:r>
        <w:t>&gt;&gt;&gt; table = connection.table('test')</w:t>
      </w:r>
    </w:p>
    <w:p w14:paraId="5C5A1061" w14:textId="77777777" w:rsidR="0063601F" w:rsidRDefault="0063601F" w:rsidP="000E5536">
      <w:pPr>
        <w:pStyle w:val="Code"/>
      </w:pPr>
      <w:r>
        <w:t>&gt;&gt;&gt; table.scan()</w:t>
      </w:r>
    </w:p>
    <w:p w14:paraId="06333F4B" w14:textId="77777777" w:rsidR="0063601F" w:rsidRDefault="0063601F" w:rsidP="000E5536">
      <w:pPr>
        <w:pStyle w:val="Code"/>
      </w:pPr>
      <w:r>
        <w:t>&lt;generator object scan at 0x7fa5478eee60&gt;</w:t>
      </w:r>
    </w:p>
    <w:p w14:paraId="770FE2DB" w14:textId="77777777" w:rsidR="0063601F" w:rsidRDefault="0063601F" w:rsidP="000E5536">
      <w:pPr>
        <w:pStyle w:val="Code"/>
      </w:pPr>
      <w:r>
        <w:t>&gt;&gt;&gt; iter = table.scan()</w:t>
      </w:r>
    </w:p>
    <w:p w14:paraId="377ED7C2" w14:textId="77777777" w:rsidR="0063601F" w:rsidRDefault="0063601F" w:rsidP="000E5536">
      <w:pPr>
        <w:pStyle w:val="Code"/>
      </w:pPr>
      <w:r>
        <w:t>&gt;&gt;&gt; for i in iter:</w:t>
      </w:r>
    </w:p>
    <w:p w14:paraId="1827EC0B" w14:textId="77777777" w:rsidR="0063601F" w:rsidRDefault="0063601F" w:rsidP="000E5536">
      <w:pPr>
        <w:pStyle w:val="Code"/>
      </w:pPr>
      <w:r>
        <w:t>...     print i</w:t>
      </w:r>
    </w:p>
    <w:p w14:paraId="4E972F2C" w14:textId="77777777" w:rsidR="0063601F" w:rsidRDefault="0063601F" w:rsidP="000E5536">
      <w:pPr>
        <w:pStyle w:val="Code"/>
      </w:pPr>
      <w:r>
        <w:t>...</w:t>
      </w:r>
    </w:p>
    <w:p w14:paraId="18F98846" w14:textId="77777777" w:rsidR="0063601F" w:rsidRDefault="0063601F" w:rsidP="000E5536">
      <w:pPr>
        <w:pStyle w:val="Code"/>
      </w:pPr>
      <w:r>
        <w:t>('row1', {'cf:a': 'value1'})</w:t>
      </w:r>
    </w:p>
    <w:p w14:paraId="37ED9E60" w14:textId="77777777" w:rsidR="0063601F" w:rsidRDefault="0063601F" w:rsidP="000E5536">
      <w:pPr>
        <w:pStyle w:val="Code"/>
      </w:pPr>
      <w:r>
        <w:t>('row2', {'cf:b': 'value2'})</w:t>
      </w:r>
    </w:p>
    <w:p w14:paraId="31E1A483" w14:textId="77777777" w:rsidR="0063601F" w:rsidRDefault="0063601F" w:rsidP="000E5536">
      <w:pPr>
        <w:pStyle w:val="Code"/>
      </w:pPr>
      <w:r>
        <w:t>('row3', {'cf:c': 'value3'})</w:t>
      </w:r>
    </w:p>
    <w:p w14:paraId="3871150D" w14:textId="77777777" w:rsidR="0063601F" w:rsidRDefault="0063601F" w:rsidP="000E5536">
      <w:pPr>
        <w:pStyle w:val="Code"/>
      </w:pPr>
      <w:r>
        <w:t>&gt;&gt;&gt; table.put('row1',{'cf:a':'value5'})</w:t>
      </w:r>
    </w:p>
    <w:p w14:paraId="654156EE" w14:textId="77777777" w:rsidR="0063601F" w:rsidRDefault="0063601F" w:rsidP="000E5536">
      <w:pPr>
        <w:pStyle w:val="Code"/>
      </w:pPr>
      <w:r>
        <w:t>&gt;&gt;&gt; [i for i in table.scan()]</w:t>
      </w:r>
    </w:p>
    <w:p w14:paraId="16B0E60B" w14:textId="77777777" w:rsidR="0063601F" w:rsidRDefault="0063601F" w:rsidP="000E5536">
      <w:pPr>
        <w:pStyle w:val="Code"/>
      </w:pPr>
      <w:r>
        <w:t>[('row1', {'cf:a': 'value5'}), ('row2', {'cf:b': 'value2'}), ('row3', {'cf:c': 'value3'})]</w:t>
      </w:r>
    </w:p>
    <w:p w14:paraId="1B75F7F5" w14:textId="77777777" w:rsidR="0063601F" w:rsidRDefault="0063601F" w:rsidP="000E5536">
      <w:pPr>
        <w:pStyle w:val="Code"/>
      </w:pPr>
      <w:r>
        <w:t>&gt;&gt;&gt; batch = table.batch()</w:t>
      </w:r>
    </w:p>
    <w:p w14:paraId="17B6422E" w14:textId="77777777" w:rsidR="0063601F" w:rsidRDefault="0063601F" w:rsidP="000E5536">
      <w:pPr>
        <w:pStyle w:val="Code"/>
      </w:pPr>
      <w:r>
        <w:t>&gt;&gt;&gt; batch.put('row4',{'cf:d':'value4'})</w:t>
      </w:r>
    </w:p>
    <w:p w14:paraId="46159FD3" w14:textId="77777777" w:rsidR="0063601F" w:rsidRDefault="0063601F" w:rsidP="000E5536">
      <w:pPr>
        <w:pStyle w:val="Code"/>
      </w:pPr>
      <w:r>
        <w:t>&gt;&gt;&gt; [i for i in table.scan()]</w:t>
      </w:r>
    </w:p>
    <w:p w14:paraId="46A13592" w14:textId="77777777" w:rsidR="0063601F" w:rsidRDefault="0063601F" w:rsidP="000E5536">
      <w:pPr>
        <w:pStyle w:val="Code"/>
      </w:pPr>
      <w:r>
        <w:t>[('row1', {'cf:a': 'value5'}), ('row2', {'cf:b': 'value2'}), ('row3', {'cf:c': 'value3'})]</w:t>
      </w:r>
    </w:p>
    <w:p w14:paraId="31910CAA" w14:textId="77777777" w:rsidR="0063601F" w:rsidRDefault="0063601F" w:rsidP="000E5536">
      <w:pPr>
        <w:pStyle w:val="Code"/>
      </w:pPr>
      <w:r>
        <w:t>&gt;&gt;&gt; batch.send()</w:t>
      </w:r>
    </w:p>
    <w:p w14:paraId="249F9B71" w14:textId="77777777" w:rsidR="0063601F" w:rsidRDefault="0063601F" w:rsidP="000E5536">
      <w:pPr>
        <w:pStyle w:val="Code"/>
      </w:pPr>
      <w:r>
        <w:lastRenderedPageBreak/>
        <w:t>&gt;&gt;&gt; [i for i in table.scan()]</w:t>
      </w:r>
    </w:p>
    <w:p w14:paraId="1A1B150C" w14:textId="77777777" w:rsidR="0063601F" w:rsidRDefault="0063601F" w:rsidP="000E5536">
      <w:pPr>
        <w:pStyle w:val="Code"/>
      </w:pPr>
      <w:r>
        <w:t>[('row1', {'cf:a': 'value5'}), ('row2', {'cf:b': 'value2'}), ('row3', {'cf:c': 'value3'}), ('row4', {'cf:d': 'value4'})]</w:t>
      </w:r>
    </w:p>
    <w:p w14:paraId="1C031C6B" w14:textId="77777777" w:rsidR="0063601F" w:rsidRDefault="0063601F" w:rsidP="000E5536">
      <w:pPr>
        <w:pStyle w:val="Code"/>
      </w:pPr>
    </w:p>
    <w:p w14:paraId="3E65EB0B" w14:textId="77777777" w:rsidR="0063601F" w:rsidRDefault="0063601F" w:rsidP="000E5536">
      <w:pPr>
        <w:pStyle w:val="Code"/>
      </w:pPr>
      <w:r>
        <w:t>&gt;&gt;&gt; table = connection.table('quadkeydata')</w:t>
      </w:r>
    </w:p>
    <w:p w14:paraId="66F6EB59" w14:textId="77777777" w:rsidR="0063601F" w:rsidRDefault="0063601F" w:rsidP="000E5536">
      <w:pPr>
        <w:pStyle w:val="Code"/>
      </w:pPr>
      <w:r>
        <w:t>&gt;&gt;&gt; row = table.row('310011131200131')</w:t>
      </w:r>
    </w:p>
    <w:p w14:paraId="29AF93D1" w14:textId="77777777" w:rsidR="0063601F" w:rsidRDefault="0063601F" w:rsidP="000E5536">
      <w:pPr>
        <w:pStyle w:val="Code"/>
      </w:pPr>
      <w:r>
        <w:t>&gt;&gt;&gt; print row</w:t>
      </w:r>
    </w:p>
    <w:p w14:paraId="4FC694A3" w14:textId="77777777" w:rsidR="0063601F" w:rsidRDefault="0063601F" w:rsidP="000E5536">
      <w:pPr>
        <w:pStyle w:val="Code"/>
      </w:pPr>
      <w:r>
        <w:t>{'sp:143341': '2\n', 'sp:142299': '1\n', 'sp:176680': '1\n', 'sp:146748': '1\n', 'sp:142283': '1\n', 'sp:178240': '1\n', 'sp:10130': '1\n', 'sp:13246': '1\n', 'sp:141633': '1\n', 'sp:21488': '1\n', 'sp:14325': '1\n', 'sp:21158': '1\n', 'sp:151012': '1\n', 'sp:14164': '1\n', 'sp:141810': '2\n', 'sp:142261': '1\n', 'sp:148091': '1\n', 'sp:44166': '1\n', 'sp:146416': '2\n', 'sp:141833': '2\n', 'sp:40603': '1\n', 'sp:148932': '1\n', 'sp:142004': '1\n', 'sp:12551': '1\n', 'sp:170398': '1\n', 'sp:148692': '2\n', 'sp:41691': '1\n', 'sp:141519': '2\n', 'sp:148029': '1\n', 'sp:136578': '1\n', 'sp:10143': '1\n', 'sp:6104': '1\n', 'sp:19574': '1\n', 'sp:143169': '1\n', 'sp:148496': '1\n', 'sp:12594': '1\n', 'sp:148087': '1\n', 'sp:142259': '2\n', 'sp:4684': '1\n', 'sp:14937': '1\n', 'sp:58347': '1\n', 'sp:148436': '2\n', 'sp:41502': '1\n', 'sp:142115': '2\n'}</w:t>
      </w:r>
    </w:p>
    <w:p w14:paraId="104117A5" w14:textId="77777777" w:rsidR="0063601F" w:rsidRDefault="0063601F" w:rsidP="000E5536">
      <w:pPr>
        <w:pStyle w:val="Code"/>
      </w:pPr>
    </w:p>
    <w:p w14:paraId="2C34D408" w14:textId="77777777" w:rsidR="0063601F" w:rsidRDefault="0063601F" w:rsidP="000E5536">
      <w:pPr>
        <w:pStyle w:val="Code"/>
      </w:pPr>
      <w:r w:rsidRPr="00062A11">
        <w:t>&gt;&gt;&gt; import os</w:t>
      </w:r>
    </w:p>
    <w:p w14:paraId="01B70E80" w14:textId="77777777" w:rsidR="0063601F" w:rsidRDefault="0063601F" w:rsidP="000E5536">
      <w:pPr>
        <w:pStyle w:val="Code"/>
      </w:pPr>
      <w:r w:rsidRPr="00062A11">
        <w:t xml:space="preserve">&gt;&gt;&gt; os.system("scp </w:t>
      </w:r>
      <w:hyperlink r:id="rId903" w:history="1">
        <w:r w:rsidRPr="00550C6A">
          <w:rPr>
            <w:rStyle w:val="Hyperlink"/>
          </w:rPr>
          <w:t>cottaan@cruise:/exports/monde/GBIFSpeciesFiles/17975.gz 17975.gz</w:t>
        </w:r>
      </w:hyperlink>
      <w:r w:rsidRPr="00062A11">
        <w:t>")</w:t>
      </w:r>
      <w:r>
        <w:t xml:space="preserve">    </w:t>
      </w:r>
      <w:r w:rsidRPr="00393935">
        <w:t>#</w:t>
      </w:r>
      <w:r>
        <w:t>copy remote file to local machine - THIS NEEDS A PASSWORD RATHER ANNOYINGLY</w:t>
      </w:r>
    </w:p>
    <w:p w14:paraId="66B404F0" w14:textId="77777777" w:rsidR="0063601F" w:rsidRDefault="0063601F" w:rsidP="000E5536">
      <w:pPr>
        <w:pStyle w:val="BodyText2"/>
      </w:pPr>
      <w:r>
        <w:t>To list all files on a remote server you can use the following:</w:t>
      </w:r>
    </w:p>
    <w:p w14:paraId="232E4D20" w14:textId="77777777" w:rsidR="0063601F" w:rsidRDefault="0063601F" w:rsidP="000E5536">
      <w:pPr>
        <w:pStyle w:val="Code"/>
      </w:pPr>
      <w:r>
        <w:t>Import commands</w:t>
      </w:r>
    </w:p>
    <w:p w14:paraId="42517840" w14:textId="77777777" w:rsidR="0063601F" w:rsidRDefault="0063601F" w:rsidP="000E5536">
      <w:pPr>
        <w:pStyle w:val="Code"/>
      </w:pPr>
      <w:r>
        <w:t xml:space="preserve">&gt;&gt;&gt; </w:t>
      </w:r>
      <w:r w:rsidRPr="006E60E0">
        <w:t>commands.getstatusoutput("ssh cottaan@cruise 'ls -d /exports/monde/GBIFSpeciesFiles/*'")</w:t>
      </w:r>
    </w:p>
    <w:p w14:paraId="4A7F0EDC" w14:textId="77777777" w:rsidR="0063601F" w:rsidRDefault="0063601F" w:rsidP="000E5536">
      <w:pPr>
        <w:pStyle w:val="Code"/>
      </w:pPr>
      <w:r w:rsidRPr="00D91684">
        <w:t>&gt;&gt;&gt; commands.getstatusoutput("ssh cottaan@cruise 'ls -d /exports/monde/GBIFSpeciesFiles/*'")[1].split('\n')</w:t>
      </w:r>
      <w:r>
        <w:t xml:space="preserve">  </w:t>
      </w:r>
      <w:r w:rsidRPr="00393935">
        <w:t>#</w:t>
      </w:r>
      <w:r>
        <w:t xml:space="preserve"> to get the files as a list</w:t>
      </w:r>
    </w:p>
    <w:p w14:paraId="0769DF13" w14:textId="77777777" w:rsidR="0063601F" w:rsidRDefault="0063601F" w:rsidP="000E5536">
      <w:pPr>
        <w:pStyle w:val="BodyText2"/>
      </w:pPr>
      <w:r>
        <w:t>This is better than calling os.system(“ssh..) because it ignores the return value and just returns the outputs – i.e. the list of files.</w:t>
      </w:r>
    </w:p>
    <w:p w14:paraId="039F8484" w14:textId="77777777" w:rsidR="0063601F" w:rsidRDefault="0063601F" w:rsidP="000E5536">
      <w:pPr>
        <w:pStyle w:val="Code"/>
      </w:pPr>
      <w:r>
        <w:t>&gt;&gt;&gt; import gzip</w:t>
      </w:r>
    </w:p>
    <w:p w14:paraId="19AB80AA" w14:textId="77777777" w:rsidR="0063601F" w:rsidRDefault="0063601F" w:rsidP="000E5536">
      <w:pPr>
        <w:pStyle w:val="Code"/>
      </w:pPr>
      <w:r>
        <w:t>&gt;&gt;&gt; f = gzip.open('17975.gz')</w:t>
      </w:r>
    </w:p>
    <w:p w14:paraId="6373C2E3" w14:textId="77777777" w:rsidR="0063601F" w:rsidRDefault="0063601F" w:rsidP="000E5536">
      <w:pPr>
        <w:pStyle w:val="Code"/>
      </w:pPr>
      <w:r>
        <w:t>&gt;&gt;&gt; data = f.read()</w:t>
      </w:r>
    </w:p>
    <w:p w14:paraId="6B086317" w14:textId="77777777" w:rsidR="0063601F" w:rsidRDefault="0063601F" w:rsidP="000E5536">
      <w:pPr>
        <w:pStyle w:val="Code"/>
      </w:pPr>
      <w:r>
        <w:t>&gt;&gt;&gt; f.close()</w:t>
      </w:r>
    </w:p>
    <w:p w14:paraId="3BCE6763" w14:textId="77777777" w:rsidR="0063601F" w:rsidRDefault="0063601F" w:rsidP="000E5536">
      <w:pPr>
        <w:pStyle w:val="Code"/>
      </w:pPr>
      <w:r>
        <w:t>&gt;&gt;&gt; batch = table.batch()</w:t>
      </w:r>
    </w:p>
    <w:p w14:paraId="78610885" w14:textId="77777777" w:rsidR="0063601F" w:rsidRDefault="0063601F" w:rsidP="000E5536">
      <w:pPr>
        <w:pStyle w:val="Code"/>
      </w:pPr>
      <w:r>
        <w:t>&gt;&gt;&gt; for r in data.split('\n'):</w:t>
      </w:r>
    </w:p>
    <w:p w14:paraId="3D90C210" w14:textId="77777777" w:rsidR="0063601F" w:rsidRDefault="0063601F" w:rsidP="000E5536">
      <w:pPr>
        <w:pStyle w:val="Code"/>
      </w:pPr>
      <w:r>
        <w:t>&gt;&gt;&gt;     vals = r.split(',')</w:t>
      </w:r>
    </w:p>
    <w:p w14:paraId="7571C171" w14:textId="77777777" w:rsidR="0063601F" w:rsidRDefault="0063601F" w:rsidP="000E5536">
      <w:pPr>
        <w:pStyle w:val="Code"/>
      </w:pPr>
      <w:r>
        <w:t>&gt;&gt;&gt;     batch.put(vals[0], {'cf:sp':vals[1], 'cf:pr':vals[2]})</w:t>
      </w:r>
    </w:p>
    <w:p w14:paraId="2816FFE4" w14:textId="77777777" w:rsidR="0063601F" w:rsidRDefault="0063601F" w:rsidP="000E5536">
      <w:pPr>
        <w:pStyle w:val="Code"/>
      </w:pPr>
      <w:r>
        <w:t>&gt;&gt;&gt; batch.send()</w:t>
      </w:r>
    </w:p>
    <w:p w14:paraId="1563A0C7" w14:textId="77777777" w:rsidR="0063601F" w:rsidRDefault="0063601F" w:rsidP="000E5536">
      <w:pPr>
        <w:pStyle w:val="BodyText"/>
      </w:pPr>
      <w:r>
        <w:t>I’ve written a speciesList.py module to get a list of species for a quadkey. Here’s how to use it:</w:t>
      </w:r>
    </w:p>
    <w:p w14:paraId="2A1BA8B1" w14:textId="77777777" w:rsidR="0063601F" w:rsidRDefault="0063601F" w:rsidP="000E5536">
      <w:pPr>
        <w:pStyle w:val="Code"/>
      </w:pPr>
      <w:r w:rsidRPr="00B64632">
        <w:t>python speciesList.py '310011131300132'</w:t>
      </w:r>
    </w:p>
    <w:p w14:paraId="02236333" w14:textId="77777777" w:rsidR="0063601F" w:rsidRDefault="0063601F" w:rsidP="000E5536">
      <w:pPr>
        <w:pStyle w:val="BodyText"/>
      </w:pPr>
      <w:r>
        <w:t>But this will only work when the envname is activated!</w:t>
      </w:r>
    </w:p>
    <w:p w14:paraId="22A1474A" w14:textId="77777777" w:rsidR="0063601F" w:rsidRDefault="0063601F" w:rsidP="000E5536">
      <w:pPr>
        <w:pStyle w:val="Heading6"/>
      </w:pPr>
      <w:r>
        <w:t>Data loading</w:t>
      </w:r>
    </w:p>
    <w:p w14:paraId="2038985C" w14:textId="77777777" w:rsidR="0063601F" w:rsidRDefault="0063601F" w:rsidP="000E5536">
      <w:pPr>
        <w:pStyle w:val="Heading7"/>
      </w:pPr>
      <w:r>
        <w:t>Using HappyBase</w:t>
      </w:r>
    </w:p>
    <w:p w14:paraId="3639CDED" w14:textId="77777777" w:rsidR="0063601F" w:rsidRDefault="0063601F" w:rsidP="000E5536">
      <w:pPr>
        <w:pStyle w:val="Heading8"/>
      </w:pPr>
      <w:r>
        <w:t>Attempt 1</w:t>
      </w:r>
    </w:p>
    <w:p w14:paraId="629DC208" w14:textId="77777777" w:rsidR="0063601F" w:rsidRDefault="0063601F" w:rsidP="000E5536">
      <w:pPr>
        <w:pStyle w:val="BodyText2"/>
      </w:pPr>
      <w:r>
        <w:t>I am trying the HappyBase library to load the data from the cruise machine. Got it working loading data from the cruise server – but it crashed on species 10109 with connection errors relating to Thrift so it has probably crashed. Yes indeed:</w:t>
      </w:r>
    </w:p>
    <w:p w14:paraId="59298AF1" w14:textId="77777777" w:rsidR="0063601F" w:rsidRDefault="0063601F" w:rsidP="000E5536">
      <w:pPr>
        <w:pStyle w:val="Code"/>
      </w:pPr>
      <w:r w:rsidRPr="0038110C">
        <w:t>(envname)[dopa@h05-nn01 ~]$ ps -ef | grep thrift</w:t>
      </w:r>
    </w:p>
    <w:p w14:paraId="29C417D1" w14:textId="77777777" w:rsidR="0063601F" w:rsidRDefault="0063601F" w:rsidP="000E5536">
      <w:pPr>
        <w:pStyle w:val="Code"/>
      </w:pPr>
      <w:r w:rsidRPr="00883089">
        <w:t>dopa      7620  6595  1 15:15 pts/0    00:00:33 /usr/java/jdk1.6.0_31/bin/java -XX:OnOutOfMemoryError=kill -9 %p -Xmx1000m -XX:+UseConcMarkSweepGC -Dhbase.log.dir=/var/log/hbase -Dhbase.log.file=hbase.log</w:t>
      </w:r>
    </w:p>
    <w:p w14:paraId="62D285B7" w14:textId="77777777" w:rsidR="0063601F" w:rsidRDefault="0063601F" w:rsidP="000E5536">
      <w:pPr>
        <w:pStyle w:val="Code"/>
      </w:pPr>
      <w:r>
        <w:t>..</w:t>
      </w:r>
    </w:p>
    <w:p w14:paraId="4160A0B0" w14:textId="77777777" w:rsidR="0063601F" w:rsidRDefault="0063601F" w:rsidP="000E5536">
      <w:pPr>
        <w:pStyle w:val="Heading8"/>
      </w:pPr>
      <w:r>
        <w:t>Attempt 2</w:t>
      </w:r>
    </w:p>
    <w:p w14:paraId="3301464C" w14:textId="77777777" w:rsidR="0063601F" w:rsidRDefault="0063601F" w:rsidP="000E5536">
      <w:pPr>
        <w:pStyle w:val="BodyText2"/>
      </w:pPr>
      <w:r>
        <w:t xml:space="preserve">Alex has created a mount (see </w:t>
      </w:r>
      <w:r>
        <w:fldChar w:fldCharType="begin"/>
      </w:r>
      <w:r>
        <w:instrText xml:space="preserve"> REF _Ref353435953 \h </w:instrText>
      </w:r>
      <w:r>
        <w:fldChar w:fldCharType="separate"/>
      </w:r>
      <w:r w:rsidR="00EA3299">
        <w:t>Working with disks and files</w:t>
      </w:r>
      <w:r>
        <w:fldChar w:fldCharType="end"/>
      </w:r>
      <w:r>
        <w:t>) on the HBase machine to point to the cruise GBIF folder so we can use that from now on.</w:t>
      </w:r>
    </w:p>
    <w:p w14:paraId="52F29A97" w14:textId="77777777" w:rsidR="0063601F" w:rsidRDefault="0063601F" w:rsidP="000E5536">
      <w:pPr>
        <w:pStyle w:val="Code"/>
      </w:pPr>
      <w:r>
        <w:t>Processing: 41360.gz (Species 775)</w:t>
      </w:r>
    </w:p>
    <w:p w14:paraId="4021698C" w14:textId="77777777" w:rsidR="0063601F" w:rsidRDefault="0063601F" w:rsidP="000E5536">
      <w:pPr>
        <w:pStyle w:val="Code"/>
      </w:pPr>
      <w:r>
        <w:t>1179 records written to HBase table "quadkeydata"</w:t>
      </w:r>
    </w:p>
    <w:p w14:paraId="5CDAFFC4" w14:textId="77777777" w:rsidR="0063601F" w:rsidRDefault="0063601F" w:rsidP="000E5536">
      <w:pPr>
        <w:pStyle w:val="Code"/>
      </w:pPr>
      <w:r>
        <w:t>Processed: 1837626357 records in total (runtime:3 days, 8:59:59.747326)</w:t>
      </w:r>
    </w:p>
    <w:p w14:paraId="5892EF39" w14:textId="77777777" w:rsidR="0063601F" w:rsidRDefault="0063601F" w:rsidP="000E5536">
      <w:pPr>
        <w:pStyle w:val="Code"/>
      </w:pPr>
    </w:p>
    <w:p w14:paraId="17F04290" w14:textId="77777777" w:rsidR="0063601F" w:rsidRDefault="0063601F" w:rsidP="000E5536">
      <w:pPr>
        <w:pStyle w:val="Code"/>
      </w:pPr>
      <w:r>
        <w:t>Processing: 9137.gz (Species 776)</w:t>
      </w:r>
    </w:p>
    <w:p w14:paraId="77365484" w14:textId="77777777" w:rsidR="0063601F" w:rsidRDefault="0063601F" w:rsidP="000E5536">
      <w:pPr>
        <w:pStyle w:val="Code"/>
      </w:pPr>
      <w:r>
        <w:t>54757 records written to HBase table "quadkeydata"</w:t>
      </w:r>
    </w:p>
    <w:p w14:paraId="7A5553B8" w14:textId="77777777" w:rsidR="0063601F" w:rsidRDefault="0063601F" w:rsidP="000E5536">
      <w:pPr>
        <w:pStyle w:val="Code"/>
      </w:pPr>
      <w:r>
        <w:t>Processed: 1837681114 records in total (runtime:3 days, 9:00:05.416179)</w:t>
      </w:r>
    </w:p>
    <w:p w14:paraId="3679BF24" w14:textId="77777777" w:rsidR="0063601F" w:rsidRDefault="0063601F" w:rsidP="000E5536">
      <w:pPr>
        <w:pStyle w:val="Code"/>
      </w:pPr>
    </w:p>
    <w:p w14:paraId="77A6A74F" w14:textId="77777777" w:rsidR="0063601F" w:rsidRDefault="0063601F" w:rsidP="000E5536">
      <w:pPr>
        <w:pStyle w:val="Code"/>
      </w:pPr>
      <w:r>
        <w:t>Processing: 147249.gz (Species 777)</w:t>
      </w:r>
    </w:p>
    <w:p w14:paraId="4F6D7CBB" w14:textId="77777777" w:rsidR="0063601F" w:rsidRDefault="0063601F" w:rsidP="000E5536">
      <w:pPr>
        <w:pStyle w:val="Code"/>
      </w:pPr>
      <w:r>
        <w:t>Traceback (most recent call last):</w:t>
      </w:r>
    </w:p>
    <w:p w14:paraId="3656F5AA" w14:textId="77777777" w:rsidR="0063601F" w:rsidRDefault="0063601F" w:rsidP="000E5536">
      <w:pPr>
        <w:pStyle w:val="Code"/>
      </w:pPr>
      <w:r>
        <w:t xml:space="preserve">  File "loader.py", line 39, in &lt;module&gt;</w:t>
      </w:r>
    </w:p>
    <w:p w14:paraId="411B4B88" w14:textId="77777777" w:rsidR="0063601F" w:rsidRDefault="0063601F" w:rsidP="000E5536">
      <w:pPr>
        <w:pStyle w:val="Code"/>
      </w:pPr>
      <w:r>
        <w:t xml:space="preserve">    batch.send()</w:t>
      </w:r>
    </w:p>
    <w:p w14:paraId="4F2D72E7" w14:textId="77777777" w:rsidR="0063601F" w:rsidRDefault="0063601F" w:rsidP="000E5536">
      <w:pPr>
        <w:pStyle w:val="Code"/>
      </w:pPr>
      <w:r>
        <w:t xml:space="preserve">  File "/home/dopa/envname/lib/python2.6/site-packages/happybase/api.py", line 779, in send</w:t>
      </w:r>
    </w:p>
    <w:p w14:paraId="1D9DE13C" w14:textId="77777777" w:rsidR="0063601F" w:rsidRDefault="0063601F" w:rsidP="000E5536">
      <w:pPr>
        <w:pStyle w:val="Code"/>
      </w:pPr>
      <w:r>
        <w:t xml:space="preserve">    self.table.client.mutateRows(self.table.name, bms)</w:t>
      </w:r>
    </w:p>
    <w:p w14:paraId="4CD6820E" w14:textId="77777777" w:rsidR="0063601F" w:rsidRDefault="0063601F" w:rsidP="000E5536">
      <w:pPr>
        <w:pStyle w:val="Code"/>
      </w:pPr>
      <w:r>
        <w:t xml:space="preserve">  File "/home/dopa/envname/lib/python2.6/site-packages/happybase/hbase/Hbase.py", line 1449, in mutateRows</w:t>
      </w:r>
    </w:p>
    <w:p w14:paraId="5C4822F5" w14:textId="77777777" w:rsidR="0063601F" w:rsidRDefault="0063601F" w:rsidP="000E5536">
      <w:pPr>
        <w:pStyle w:val="Code"/>
      </w:pPr>
      <w:r>
        <w:t xml:space="preserve">    self.send_mutateRows(tableName, rowBatches)</w:t>
      </w:r>
    </w:p>
    <w:p w14:paraId="567202F8" w14:textId="77777777" w:rsidR="0063601F" w:rsidRDefault="0063601F" w:rsidP="000E5536">
      <w:pPr>
        <w:pStyle w:val="Code"/>
      </w:pPr>
      <w:r>
        <w:t xml:space="preserve">  File "/home/dopa/envname/lib/python2.6/site-packages/happybase/hbase/Hbase.py", line 1459, in send_mutateRows</w:t>
      </w:r>
    </w:p>
    <w:p w14:paraId="6EE8C87F" w14:textId="77777777" w:rsidR="0063601F" w:rsidRDefault="0063601F" w:rsidP="000E5536">
      <w:pPr>
        <w:pStyle w:val="Code"/>
      </w:pPr>
      <w:r>
        <w:t xml:space="preserve">    self._oprot.trans.flush()</w:t>
      </w:r>
    </w:p>
    <w:p w14:paraId="73609942" w14:textId="77777777" w:rsidR="0063601F" w:rsidRDefault="0063601F" w:rsidP="000E5536">
      <w:pPr>
        <w:pStyle w:val="Code"/>
      </w:pPr>
      <w:r>
        <w:lastRenderedPageBreak/>
        <w:t xml:space="preserve">  File "/home/dopa/envname/lib/python2.6/site-packages/thrift/transport/TTransport.py", line 169, in flush</w:t>
      </w:r>
    </w:p>
    <w:p w14:paraId="5BE4732F" w14:textId="77777777" w:rsidR="0063601F" w:rsidRDefault="0063601F" w:rsidP="000E5536">
      <w:pPr>
        <w:pStyle w:val="Code"/>
      </w:pPr>
      <w:r>
        <w:t xml:space="preserve">    self.__trans.write(out)</w:t>
      </w:r>
    </w:p>
    <w:p w14:paraId="6623B5CD" w14:textId="77777777" w:rsidR="0063601F" w:rsidRDefault="0063601F" w:rsidP="000E5536">
      <w:pPr>
        <w:pStyle w:val="Code"/>
      </w:pPr>
      <w:r>
        <w:t xml:space="preserve">  File "/home/dopa/envname/lib/python2.6/site-packages/thrift/transport/TSocket.py", line 128, in write</w:t>
      </w:r>
    </w:p>
    <w:p w14:paraId="0302709D" w14:textId="77777777" w:rsidR="0063601F" w:rsidRDefault="0063601F" w:rsidP="000E5536">
      <w:pPr>
        <w:pStyle w:val="Code"/>
      </w:pPr>
      <w:r>
        <w:t xml:space="preserve">    plus = self.handle.send(buff)</w:t>
      </w:r>
    </w:p>
    <w:p w14:paraId="0FA6E32C" w14:textId="77777777" w:rsidR="0063601F" w:rsidRDefault="0063601F" w:rsidP="000E5536">
      <w:pPr>
        <w:pStyle w:val="Code"/>
      </w:pPr>
      <w:r>
        <w:t>socket.error: [Errno 32] Broken pipe</w:t>
      </w:r>
    </w:p>
    <w:p w14:paraId="1065C1F1" w14:textId="77777777" w:rsidR="0063601F" w:rsidRDefault="0063601F" w:rsidP="000E5536">
      <w:pPr>
        <w:pStyle w:val="Code"/>
      </w:pPr>
      <w:r>
        <w:t>(envname)[dopa@h05-nn01 ~]$</w:t>
      </w:r>
    </w:p>
    <w:p w14:paraId="2ACDF273" w14:textId="77777777" w:rsidR="0063601F" w:rsidRDefault="0063601F" w:rsidP="000E5536">
      <w:pPr>
        <w:pStyle w:val="Heading8"/>
      </w:pPr>
      <w:r>
        <w:t>Attempt 3</w:t>
      </w:r>
    </w:p>
    <w:p w14:paraId="39DAEC96" w14:textId="77777777" w:rsidR="0063601F" w:rsidRDefault="0063601F" w:rsidP="000E5536">
      <w:pPr>
        <w:pStyle w:val="BodyText2"/>
      </w:pPr>
      <w:r>
        <w:t>I amended the HappyBase loading code to read the zip file line by line rather than load all the data and then split it at linefeeds – also I changed in to load the data into HBase in batches of 1000000. Seems to have got over the memory problems. But it got up to 1.8 billion records and then we had the following error:</w:t>
      </w:r>
    </w:p>
    <w:p w14:paraId="1EB302EC" w14:textId="77777777" w:rsidR="0063601F" w:rsidRDefault="0063601F" w:rsidP="000E5536">
      <w:pPr>
        <w:pStyle w:val="Code"/>
      </w:pPr>
      <w:r>
        <w:t>..</w:t>
      </w:r>
    </w:p>
    <w:p w14:paraId="5483D5B3" w14:textId="77777777" w:rsidR="0063601F" w:rsidRDefault="0063601F" w:rsidP="000E5536">
      <w:pPr>
        <w:pStyle w:val="Code"/>
      </w:pPr>
      <w:r>
        <w:t>Processing: 41360.gz (Species 775)</w:t>
      </w:r>
    </w:p>
    <w:p w14:paraId="60AA162F" w14:textId="77777777" w:rsidR="0063601F" w:rsidRDefault="0063601F" w:rsidP="000E5536">
      <w:pPr>
        <w:pStyle w:val="Code"/>
      </w:pPr>
      <w:r>
        <w:t>1179 records written to HBase table "quadkeydata"</w:t>
      </w:r>
    </w:p>
    <w:p w14:paraId="7821E0F6" w14:textId="77777777" w:rsidR="0063601F" w:rsidRDefault="0063601F" w:rsidP="000E5536">
      <w:pPr>
        <w:pStyle w:val="Code"/>
      </w:pPr>
      <w:r>
        <w:t>Processed: 1837626357 records in total (runtime:3 days, 8:59:59.747326)</w:t>
      </w:r>
    </w:p>
    <w:p w14:paraId="46C0400B" w14:textId="77777777" w:rsidR="0063601F" w:rsidRDefault="0063601F" w:rsidP="000E5536">
      <w:pPr>
        <w:pStyle w:val="Code"/>
      </w:pPr>
    </w:p>
    <w:p w14:paraId="5865B771" w14:textId="77777777" w:rsidR="0063601F" w:rsidRDefault="0063601F" w:rsidP="000E5536">
      <w:pPr>
        <w:pStyle w:val="Code"/>
      </w:pPr>
      <w:r>
        <w:t>Processing: 9137.gz (Species 776)</w:t>
      </w:r>
    </w:p>
    <w:p w14:paraId="513B54E6" w14:textId="77777777" w:rsidR="0063601F" w:rsidRDefault="0063601F" w:rsidP="000E5536">
      <w:pPr>
        <w:pStyle w:val="Code"/>
      </w:pPr>
      <w:r>
        <w:t>54757 records written to HBase table "quadkeydata"</w:t>
      </w:r>
    </w:p>
    <w:p w14:paraId="6C34D624" w14:textId="77777777" w:rsidR="0063601F" w:rsidRDefault="0063601F" w:rsidP="000E5536">
      <w:pPr>
        <w:pStyle w:val="Code"/>
      </w:pPr>
      <w:r>
        <w:t>Processed: 1837681114 records in total (runtime:3 days, 9:00:05.416179)</w:t>
      </w:r>
    </w:p>
    <w:p w14:paraId="42081412" w14:textId="77777777" w:rsidR="0063601F" w:rsidRDefault="0063601F" w:rsidP="000E5536">
      <w:pPr>
        <w:pStyle w:val="Code"/>
      </w:pPr>
    </w:p>
    <w:p w14:paraId="4AF6CD15" w14:textId="77777777" w:rsidR="0063601F" w:rsidRDefault="0063601F" w:rsidP="000E5536">
      <w:pPr>
        <w:pStyle w:val="Code"/>
      </w:pPr>
      <w:r>
        <w:t>Processing: 147249.gz (Species 777)</w:t>
      </w:r>
    </w:p>
    <w:p w14:paraId="79267099" w14:textId="77777777" w:rsidR="0063601F" w:rsidRDefault="0063601F" w:rsidP="000E5536">
      <w:pPr>
        <w:pStyle w:val="Code"/>
      </w:pPr>
      <w:r>
        <w:t>Traceback (most recent call last):</w:t>
      </w:r>
    </w:p>
    <w:p w14:paraId="52BA92D8" w14:textId="77777777" w:rsidR="0063601F" w:rsidRDefault="0063601F" w:rsidP="000E5536">
      <w:pPr>
        <w:pStyle w:val="Code"/>
      </w:pPr>
      <w:r>
        <w:t xml:space="preserve">  File "loader.py", line 39, in &lt;module&gt;</w:t>
      </w:r>
    </w:p>
    <w:p w14:paraId="5AA04CA6" w14:textId="77777777" w:rsidR="0063601F" w:rsidRDefault="0063601F" w:rsidP="000E5536">
      <w:pPr>
        <w:pStyle w:val="Code"/>
      </w:pPr>
      <w:r>
        <w:t xml:space="preserve">    batch.send()</w:t>
      </w:r>
    </w:p>
    <w:p w14:paraId="52A95086" w14:textId="77777777" w:rsidR="0063601F" w:rsidRDefault="0063601F" w:rsidP="000E5536">
      <w:pPr>
        <w:pStyle w:val="Code"/>
      </w:pPr>
      <w:r>
        <w:t xml:space="preserve">  File "/home/dopa/envname/lib/python2.6/site-packages/happybase/api.py", line 779, in send</w:t>
      </w:r>
    </w:p>
    <w:p w14:paraId="448304D0" w14:textId="77777777" w:rsidR="0063601F" w:rsidRDefault="0063601F" w:rsidP="000E5536">
      <w:pPr>
        <w:pStyle w:val="Code"/>
      </w:pPr>
      <w:r>
        <w:t xml:space="preserve">    self.table.client.mutateRows(self.table.name, bms)</w:t>
      </w:r>
    </w:p>
    <w:p w14:paraId="715C7B1F" w14:textId="77777777" w:rsidR="0063601F" w:rsidRDefault="0063601F" w:rsidP="000E5536">
      <w:pPr>
        <w:pStyle w:val="Code"/>
      </w:pPr>
      <w:r>
        <w:t xml:space="preserve">  File "/home/dopa/envname/lib/python2.6/site-packages/happybase/hbase/Hbase.py", line 1449, in mutateRows</w:t>
      </w:r>
    </w:p>
    <w:p w14:paraId="03EC531F" w14:textId="77777777" w:rsidR="0063601F" w:rsidRDefault="0063601F" w:rsidP="000E5536">
      <w:pPr>
        <w:pStyle w:val="Code"/>
      </w:pPr>
      <w:r>
        <w:t xml:space="preserve">    self.send_mutateRows(tableName, rowBatches)</w:t>
      </w:r>
    </w:p>
    <w:p w14:paraId="1C3D6D4F" w14:textId="77777777" w:rsidR="0063601F" w:rsidRDefault="0063601F" w:rsidP="000E5536">
      <w:pPr>
        <w:pStyle w:val="Code"/>
      </w:pPr>
      <w:r>
        <w:t xml:space="preserve">  File "/home/dopa/envname/lib/python2.6/site-packages/happybase/hbase/Hbase.py", line 1459, in send_mutateRows</w:t>
      </w:r>
    </w:p>
    <w:p w14:paraId="7B972725" w14:textId="77777777" w:rsidR="0063601F" w:rsidRDefault="0063601F" w:rsidP="000E5536">
      <w:pPr>
        <w:pStyle w:val="Code"/>
      </w:pPr>
      <w:r>
        <w:t xml:space="preserve">    self._oprot.trans.flush()</w:t>
      </w:r>
    </w:p>
    <w:p w14:paraId="70C5A02A" w14:textId="77777777" w:rsidR="0063601F" w:rsidRDefault="0063601F" w:rsidP="000E5536">
      <w:pPr>
        <w:pStyle w:val="Code"/>
      </w:pPr>
      <w:r>
        <w:t xml:space="preserve">  File "/home/dopa/envname/lib/python2.6/site-packages/thrift/transport/TTransport.py", line 169, in flush</w:t>
      </w:r>
    </w:p>
    <w:p w14:paraId="689E507C" w14:textId="77777777" w:rsidR="0063601F" w:rsidRDefault="0063601F" w:rsidP="000E5536">
      <w:pPr>
        <w:pStyle w:val="Code"/>
      </w:pPr>
      <w:r>
        <w:t xml:space="preserve">    self.__trans.write(out)</w:t>
      </w:r>
    </w:p>
    <w:p w14:paraId="1C828E2C" w14:textId="77777777" w:rsidR="0063601F" w:rsidRDefault="0063601F" w:rsidP="000E5536">
      <w:pPr>
        <w:pStyle w:val="Code"/>
      </w:pPr>
      <w:r>
        <w:t xml:space="preserve">  File "/home/dopa/envname/lib/python2.6/site-packages/thrift/transport/TSocket.py", line 128, in write</w:t>
      </w:r>
    </w:p>
    <w:p w14:paraId="579501C1" w14:textId="77777777" w:rsidR="0063601F" w:rsidRDefault="0063601F" w:rsidP="000E5536">
      <w:pPr>
        <w:pStyle w:val="Code"/>
      </w:pPr>
      <w:r>
        <w:t xml:space="preserve">    plus = self.handle.send(buff)</w:t>
      </w:r>
    </w:p>
    <w:p w14:paraId="0A7125CE" w14:textId="77777777" w:rsidR="0063601F" w:rsidRDefault="0063601F" w:rsidP="000E5536">
      <w:pPr>
        <w:pStyle w:val="Code"/>
      </w:pPr>
      <w:r>
        <w:t>socket.error: [Errno 32] Broken pipe</w:t>
      </w:r>
    </w:p>
    <w:p w14:paraId="31C3F766" w14:textId="77777777" w:rsidR="0063601F" w:rsidRDefault="0063601F" w:rsidP="000E5536">
      <w:pPr>
        <w:pStyle w:val="Code"/>
      </w:pPr>
      <w:r>
        <w:t>(envname)[dopa@h05-nn01 ~]$</w:t>
      </w:r>
    </w:p>
    <w:p w14:paraId="45F6DA4C" w14:textId="77777777" w:rsidR="0063601F" w:rsidRDefault="0063601F" w:rsidP="000E5536">
      <w:pPr>
        <w:pStyle w:val="BodyText2"/>
      </w:pPr>
      <w:r>
        <w:t>Now whenever I try and run anything I get:</w:t>
      </w:r>
    </w:p>
    <w:p w14:paraId="2A217213" w14:textId="77777777" w:rsidR="0063601F" w:rsidRDefault="0063601F" w:rsidP="000E5536">
      <w:pPr>
        <w:pStyle w:val="Code"/>
      </w:pPr>
      <w:r>
        <w:t>(envname)[dopa@h05-nn01 ~]$ python loader.py</w:t>
      </w:r>
    </w:p>
    <w:p w14:paraId="6021FBEC" w14:textId="77777777" w:rsidR="0063601F" w:rsidRDefault="0063601F" w:rsidP="000E5536">
      <w:pPr>
        <w:pStyle w:val="Code"/>
      </w:pPr>
      <w:r>
        <w:t>Processing: 149510.gz (Species 1)</w:t>
      </w:r>
    </w:p>
    <w:p w14:paraId="12CA6F58" w14:textId="77777777" w:rsidR="0063601F" w:rsidRDefault="0063601F" w:rsidP="000E5536">
      <w:pPr>
        <w:pStyle w:val="Code"/>
      </w:pPr>
      <w:r>
        <w:t>Traceback (most recent call last):</w:t>
      </w:r>
    </w:p>
    <w:p w14:paraId="7B1E37F1" w14:textId="77777777" w:rsidR="0063601F" w:rsidRDefault="0063601F" w:rsidP="000E5536">
      <w:pPr>
        <w:pStyle w:val="Code"/>
      </w:pPr>
      <w:r>
        <w:t xml:space="preserve">  File "loader.py", line 48, in &lt;module&gt;</w:t>
      </w:r>
    </w:p>
    <w:p w14:paraId="51550280" w14:textId="77777777" w:rsidR="0063601F" w:rsidRDefault="0063601F" w:rsidP="000E5536">
      <w:pPr>
        <w:pStyle w:val="Code"/>
      </w:pPr>
      <w:r>
        <w:t xml:space="preserve">    batch.send()</w:t>
      </w:r>
    </w:p>
    <w:p w14:paraId="454DBC58" w14:textId="77777777" w:rsidR="0063601F" w:rsidRDefault="0063601F" w:rsidP="000E5536">
      <w:pPr>
        <w:pStyle w:val="Code"/>
      </w:pPr>
      <w:r>
        <w:t xml:space="preserve"> File "/home/dopa/envname/lib/python2.6/site-packages/happybase/api.py", line 779, in send</w:t>
      </w:r>
    </w:p>
    <w:p w14:paraId="523F5F9F" w14:textId="77777777" w:rsidR="0063601F" w:rsidRDefault="0063601F" w:rsidP="000E5536">
      <w:pPr>
        <w:pStyle w:val="Code"/>
      </w:pPr>
      <w:r>
        <w:t xml:space="preserve">    self.table.client.mutateRows(self.table.name, bms)</w:t>
      </w:r>
    </w:p>
    <w:p w14:paraId="644446ED" w14:textId="77777777" w:rsidR="0063601F" w:rsidRDefault="0063601F" w:rsidP="000E5536">
      <w:pPr>
        <w:pStyle w:val="Code"/>
      </w:pPr>
      <w:r>
        <w:t xml:space="preserve">  File "/home/dopa/envname/lib/python2.6/site-packages/happybase/hbase/Hbase.py", line 1450, in mutateRows</w:t>
      </w:r>
    </w:p>
    <w:p w14:paraId="2A61EF14" w14:textId="77777777" w:rsidR="0063601F" w:rsidRDefault="0063601F" w:rsidP="000E5536">
      <w:pPr>
        <w:pStyle w:val="Code"/>
      </w:pPr>
      <w:r>
        <w:t xml:space="preserve">    self.recv_mutateRows()</w:t>
      </w:r>
    </w:p>
    <w:p w14:paraId="0A1DAB36" w14:textId="77777777" w:rsidR="0063601F" w:rsidRDefault="0063601F" w:rsidP="000E5536">
      <w:pPr>
        <w:pStyle w:val="Code"/>
      </w:pPr>
      <w:r>
        <w:t xml:space="preserve">  File "/home/dopa/envname/lib/python2.6/site-packages/happybase/hbase/Hbase.py", line 1472, in recv_mutateRows</w:t>
      </w:r>
    </w:p>
    <w:p w14:paraId="2F3DDB09" w14:textId="77777777" w:rsidR="0063601F" w:rsidRDefault="0063601F" w:rsidP="000E5536">
      <w:pPr>
        <w:pStyle w:val="Code"/>
      </w:pPr>
      <w:r>
        <w:t xml:space="preserve">    raise result.io</w:t>
      </w:r>
    </w:p>
    <w:p w14:paraId="7308A662" w14:textId="77777777" w:rsidR="0063601F" w:rsidRDefault="0063601F" w:rsidP="000E5536">
      <w:pPr>
        <w:pStyle w:val="Code"/>
      </w:pPr>
      <w:r>
        <w:t>happybase.hbase.ttypes.IOError: IOError(_message='Failed 760 actions: NotServingRegionException: 760 times, servers with issues: h05-dn01.jrc.it:60020, h05-dn02.jrc.it:60020, ')</w:t>
      </w:r>
    </w:p>
    <w:p w14:paraId="2DE3EDB2" w14:textId="77777777" w:rsidR="0063601F" w:rsidRDefault="0063601F" w:rsidP="000E5536">
      <w:pPr>
        <w:pStyle w:val="Code"/>
      </w:pPr>
      <w:r>
        <w:t>(envname)[dopa@h05-nn01 ~]$</w:t>
      </w:r>
    </w:p>
    <w:p w14:paraId="1C229551" w14:textId="77777777" w:rsidR="0063601F" w:rsidRDefault="0063601F" w:rsidP="000E5536">
      <w:pPr>
        <w:pStyle w:val="BodyText2"/>
      </w:pPr>
      <w:r>
        <w:t>Looking at all the logs and restarting HBase does not seem to clear it so I am recreating the table and trying again.</w:t>
      </w:r>
    </w:p>
    <w:p w14:paraId="75C6FB1F" w14:textId="77777777" w:rsidR="0063601F" w:rsidRDefault="0063601F" w:rsidP="000E5536">
      <w:pPr>
        <w:pStyle w:val="BodyText2"/>
      </w:pPr>
      <w:r>
        <w:t>Tried to repopulated the table again but Windows was restarted while I was running a putty session so in theory it dropped. Don’t know what happened! Tried a count – looks like it didn’t get as far as before:</w:t>
      </w:r>
    </w:p>
    <w:p w14:paraId="6D9CC507" w14:textId="77777777" w:rsidR="0063601F" w:rsidRDefault="0063601F" w:rsidP="000E5536">
      <w:pPr>
        <w:pStyle w:val="Code"/>
      </w:pPr>
      <w:r>
        <w:t>..</w:t>
      </w:r>
    </w:p>
    <w:p w14:paraId="323F859F" w14:textId="77777777" w:rsidR="0063601F" w:rsidRDefault="0063601F" w:rsidP="000E5536">
      <w:pPr>
        <w:pStyle w:val="Code"/>
      </w:pPr>
      <w:r>
        <w:t>Current count: 560000000, row: 333331333023313</w:t>
      </w:r>
    </w:p>
    <w:p w14:paraId="49F5E3C7" w14:textId="77777777" w:rsidR="0063601F" w:rsidRPr="008F769F" w:rsidRDefault="0063601F" w:rsidP="000E5536">
      <w:pPr>
        <w:pStyle w:val="Code"/>
      </w:pPr>
      <w:r>
        <w:t>560057390 row(s) in 33417.2230 seconds</w:t>
      </w:r>
    </w:p>
    <w:p w14:paraId="793019EA" w14:textId="77777777" w:rsidR="0063601F" w:rsidRDefault="0063601F" w:rsidP="000E5536">
      <w:pPr>
        <w:pStyle w:val="Heading8"/>
      </w:pPr>
      <w:r>
        <w:t>Attempt 4</w:t>
      </w:r>
    </w:p>
    <w:p w14:paraId="455F10EE" w14:textId="77777777" w:rsidR="0063601F" w:rsidRDefault="0063601F" w:rsidP="000E5536">
      <w:pPr>
        <w:pStyle w:val="BodyText2"/>
      </w:pPr>
      <w:r>
        <w:t>Started at 09:25 on 30/04/2013 – stopped it on 15/5/13:</w:t>
      </w:r>
    </w:p>
    <w:p w14:paraId="6B195C17" w14:textId="77777777" w:rsidR="0063601F" w:rsidRDefault="0063601F" w:rsidP="000E5536">
      <w:pPr>
        <w:pStyle w:val="Code"/>
      </w:pPr>
      <w:r>
        <w:t>..</w:t>
      </w:r>
    </w:p>
    <w:p w14:paraId="46EED232" w14:textId="77777777" w:rsidR="0063601F" w:rsidRDefault="0063601F" w:rsidP="000E5536">
      <w:pPr>
        <w:pStyle w:val="Code"/>
      </w:pPr>
      <w:r>
        <w:t>Processing: 176330.gz (Species 3343)</w:t>
      </w:r>
    </w:p>
    <w:p w14:paraId="53029B1C" w14:textId="77777777" w:rsidR="0063601F" w:rsidRDefault="0063601F" w:rsidP="000E5536">
      <w:pPr>
        <w:pStyle w:val="Code"/>
      </w:pPr>
      <w:r>
        <w:t>33 records written to HBase table "quadkeydata"</w:t>
      </w:r>
    </w:p>
    <w:p w14:paraId="26055DEF" w14:textId="77777777" w:rsidR="0063601F" w:rsidRDefault="0063601F" w:rsidP="000E5536">
      <w:pPr>
        <w:pStyle w:val="Code"/>
      </w:pPr>
      <w:r>
        <w:t>Processed: 8068515514 records in total (runtime:14 days, 23:29:55.200517)</w:t>
      </w:r>
    </w:p>
    <w:p w14:paraId="36F16EB8" w14:textId="77777777" w:rsidR="0063601F" w:rsidRDefault="0063601F" w:rsidP="000E5536">
      <w:pPr>
        <w:pStyle w:val="Code"/>
      </w:pPr>
    </w:p>
    <w:p w14:paraId="67315AF7" w14:textId="77777777" w:rsidR="0063601F" w:rsidRDefault="0063601F" w:rsidP="000E5536">
      <w:pPr>
        <w:pStyle w:val="Code"/>
      </w:pPr>
      <w:r>
        <w:t>Processing: 178811.gz (Species 3344)</w:t>
      </w:r>
    </w:p>
    <w:p w14:paraId="6B7B9290" w14:textId="77777777" w:rsidR="0063601F" w:rsidRDefault="0063601F" w:rsidP="000E5536">
      <w:pPr>
        <w:pStyle w:val="Code"/>
      </w:pPr>
      <w:r>
        <w:t>1000000 records written to HBase table "quadkeydata"</w:t>
      </w:r>
    </w:p>
    <w:p w14:paraId="7EB2A089" w14:textId="77777777" w:rsidR="0063601F" w:rsidRDefault="0063601F" w:rsidP="000E5536">
      <w:pPr>
        <w:pStyle w:val="Code"/>
      </w:pPr>
      <w:r>
        <w:t>1000000 records written to HBase table "quadkeydata"</w:t>
      </w:r>
    </w:p>
    <w:p w14:paraId="25C59C49" w14:textId="77777777" w:rsidR="0063601F" w:rsidRDefault="0063601F" w:rsidP="000E5536">
      <w:pPr>
        <w:pStyle w:val="Code"/>
      </w:pPr>
      <w:r>
        <w:lastRenderedPageBreak/>
        <w:t>329251 records written to HBase table "quadkeydata"</w:t>
      </w:r>
    </w:p>
    <w:p w14:paraId="29096161" w14:textId="77777777" w:rsidR="0063601F" w:rsidRDefault="0063601F" w:rsidP="000E5536">
      <w:pPr>
        <w:pStyle w:val="Code"/>
      </w:pPr>
      <w:r>
        <w:t>Processed: 8070844765 records in total (runtime:14 days, 23:35:58.959203)</w:t>
      </w:r>
    </w:p>
    <w:p w14:paraId="67E99D4E" w14:textId="77777777" w:rsidR="0063601F" w:rsidRPr="003365BC" w:rsidRDefault="0063601F" w:rsidP="000E5536">
      <w:pPr>
        <w:pStyle w:val="Code"/>
      </w:pPr>
      <w:r>
        <w:t>..</w:t>
      </w:r>
    </w:p>
    <w:p w14:paraId="084495BA" w14:textId="77777777" w:rsidR="0063601F" w:rsidRDefault="0063601F" w:rsidP="000E5536">
      <w:pPr>
        <w:pStyle w:val="Heading7"/>
      </w:pPr>
      <w:r>
        <w:t>Using Hive</w:t>
      </w:r>
    </w:p>
    <w:p w14:paraId="4A30B29F" w14:textId="77777777" w:rsidR="0063601F" w:rsidRDefault="0063601F" w:rsidP="000E5536">
      <w:pPr>
        <w:pStyle w:val="BodyText2"/>
      </w:pPr>
      <w:r>
        <w:t>When we went to GBIF, Tim and Lars loaded the gzipped species files into a Hive table and then selected this data into an HBase table (from Tims email):</w:t>
      </w:r>
    </w:p>
    <w:p w14:paraId="4941647D" w14:textId="77777777" w:rsidR="0063601F" w:rsidRDefault="0063601F" w:rsidP="000E5536">
      <w:pPr>
        <w:pStyle w:val="BodyText2"/>
      </w:pPr>
      <w:r>
        <w:t>We then switched to cluster 2, which runs HBase as cluster 4 does not yet have HBase set up and we:</w:t>
      </w:r>
    </w:p>
    <w:p w14:paraId="6CB8EA5F" w14:textId="77777777" w:rsidR="0063601F" w:rsidRDefault="0063601F" w:rsidP="000E5536">
      <w:pPr>
        <w:pStyle w:val="ListBullet"/>
      </w:pPr>
      <w:r>
        <w:t>Imported 1 species as a sample</w:t>
      </w:r>
    </w:p>
    <w:p w14:paraId="0D042BFC" w14:textId="77777777" w:rsidR="0063601F" w:rsidRDefault="0063601F" w:rsidP="000E5536">
      <w:pPr>
        <w:pStyle w:val="ListBullet"/>
      </w:pPr>
      <w:r>
        <w:t>Created a Hive table t1 on the GZip file</w:t>
      </w:r>
    </w:p>
    <w:p w14:paraId="7418248E" w14:textId="77777777" w:rsidR="0063601F" w:rsidRDefault="0063601F" w:rsidP="000E5536">
      <w:pPr>
        <w:pStyle w:val="ListBullet"/>
      </w:pPr>
      <w:r>
        <w:t>Created an Empty table in HBase</w:t>
      </w:r>
    </w:p>
    <w:p w14:paraId="5D3F5CC3" w14:textId="77777777" w:rsidR="0063601F" w:rsidRDefault="0063601F" w:rsidP="000E5536">
      <w:pPr>
        <w:pStyle w:val="ListBullet"/>
      </w:pPr>
      <w:r>
        <w:t>Created an External Hive table t2 that was backed by the HBase table</w:t>
      </w:r>
    </w:p>
    <w:p w14:paraId="62D6845F" w14:textId="77777777" w:rsidR="0063601F" w:rsidRDefault="0063601F" w:rsidP="000E5536">
      <w:pPr>
        <w:pStyle w:val="ListBullet"/>
      </w:pPr>
      <w:r>
        <w:t>Ran a SELECT * FROM t1 INTO TABLE t2 and showed HBase data load through Hive</w:t>
      </w:r>
    </w:p>
    <w:p w14:paraId="5AA1210D" w14:textId="77777777" w:rsidR="0063601F" w:rsidRDefault="0063601F" w:rsidP="000E5536">
      <w:pPr>
        <w:pStyle w:val="ListBullet"/>
      </w:pPr>
      <w:r>
        <w:t>Ran sample queries on table T2 showing ad hoc querying of HBase tables using Hive</w:t>
      </w:r>
    </w:p>
    <w:p w14:paraId="727DE92E" w14:textId="77777777" w:rsidR="0063601F" w:rsidRDefault="0063601F" w:rsidP="000E5536">
      <w:pPr>
        <w:pStyle w:val="ListBullet"/>
      </w:pPr>
      <w:r>
        <w:t>Went to the HBase shell and demonstrated get by primary key in "real time" (&lt;10msec) performance on this small sample table</w:t>
      </w:r>
    </w:p>
    <w:p w14:paraId="63677468" w14:textId="77777777" w:rsidR="0063601F" w:rsidRPr="004064C1" w:rsidRDefault="0063601F" w:rsidP="000E5536">
      <w:pPr>
        <w:pStyle w:val="ListBullet"/>
      </w:pPr>
      <w:r w:rsidRPr="004064C1">
        <w:t>Note this is how applications like web services can offer an (e.g.) REST type GET operation</w:t>
      </w:r>
    </w:p>
    <w:p w14:paraId="12E9ACCD" w14:textId="77777777" w:rsidR="0063601F" w:rsidRDefault="0063601F" w:rsidP="000E5536">
      <w:pPr>
        <w:pStyle w:val="Heading6"/>
      </w:pPr>
      <w:bookmarkStart w:id="141" w:name="_Ref371938052"/>
      <w:r>
        <w:t>Debugging</w:t>
      </w:r>
      <w:bookmarkEnd w:id="141"/>
    </w:p>
    <w:p w14:paraId="2996E0FB" w14:textId="77777777" w:rsidR="0063601F" w:rsidRDefault="0063601F" w:rsidP="000E5536">
      <w:pPr>
        <w:pStyle w:val="BodyText2"/>
      </w:pPr>
      <w:r>
        <w:t xml:space="preserve">The HBase </w:t>
      </w:r>
      <w:hyperlink r:id="rId904" w:history="1">
        <w:r w:rsidRPr="00C0226E">
          <w:rPr>
            <w:rStyle w:val="Hyperlink"/>
          </w:rPr>
          <w:t>logs</w:t>
        </w:r>
      </w:hyperlink>
      <w:r>
        <w:t xml:space="preserve"> are kept in this folder /usr/lib/hbase/logs on the cluster machine. To look at them:</w:t>
      </w:r>
    </w:p>
    <w:p w14:paraId="1C41D2FB" w14:textId="77777777" w:rsidR="0063601F" w:rsidRDefault="0063601F" w:rsidP="000E5536">
      <w:pPr>
        <w:pStyle w:val="Code"/>
      </w:pPr>
      <w:r w:rsidRPr="00E65573">
        <w:t xml:space="preserve">(envname)[dopa@h05-nn01 logs]$ </w:t>
      </w:r>
      <w:r>
        <w:t>tail</w:t>
      </w:r>
      <w:r w:rsidRPr="00E65573">
        <w:t xml:space="preserve"> 'hbase-cmf-hbase1-MASTER-h05-nn01.jrc.it.log.out' </w:t>
      </w:r>
    </w:p>
    <w:p w14:paraId="244799D6" w14:textId="77777777" w:rsidR="0063601F" w:rsidRDefault="0063601F" w:rsidP="000E5536">
      <w:pPr>
        <w:pStyle w:val="Code"/>
      </w:pPr>
      <w:r w:rsidRPr="00D53EA5">
        <w:t>(envname)[dopa@h05-nn01 logs]$ cat 'hbase-cmf-hbase1-REGIONSERVER-h05-nn01.jrc.it.log.out'</w:t>
      </w:r>
    </w:p>
    <w:p w14:paraId="69E5787D" w14:textId="77777777" w:rsidR="0063601F" w:rsidRDefault="0063601F" w:rsidP="000E5536">
      <w:pPr>
        <w:pStyle w:val="BodyText2"/>
      </w:pPr>
      <w:r>
        <w:t xml:space="preserve">On the live machine they are kept here </w:t>
      </w:r>
      <w:r w:rsidRPr="00ED339B">
        <w:t>/var/log/hbase</w:t>
      </w:r>
      <w:r>
        <w:t xml:space="preserve"> (this can be read in Cloudera Manager under Services | HBase1 | Configuration | Master | Logs.</w:t>
      </w:r>
    </w:p>
    <w:p w14:paraId="234C33C5" w14:textId="77777777" w:rsidR="0063601F" w:rsidRDefault="0063601F" w:rsidP="000E5536">
      <w:pPr>
        <w:pStyle w:val="Code"/>
      </w:pPr>
      <w:r w:rsidRPr="000037FB">
        <w:t xml:space="preserve">[dopa@hadoop-h05 /]$ cd /var/log/hbase </w:t>
      </w:r>
    </w:p>
    <w:p w14:paraId="3D6AD6AC" w14:textId="77777777" w:rsidR="0063601F" w:rsidRPr="00D53EA5" w:rsidRDefault="0063601F" w:rsidP="000E5536">
      <w:pPr>
        <w:pStyle w:val="Code"/>
      </w:pPr>
      <w:r w:rsidRPr="000037FB">
        <w:t xml:space="preserve">[dopa@hadoop-h05 /]$ </w:t>
      </w:r>
      <w:r>
        <w:t>tail</w:t>
      </w:r>
      <w:r w:rsidRPr="00E65573">
        <w:t xml:space="preserve"> 'hbase-cmf-hbase1-MASTER-h</w:t>
      </w:r>
      <w:r>
        <w:t>adoop-h05.</w:t>
      </w:r>
      <w:r w:rsidRPr="00E65573">
        <w:t>log.out'</w:t>
      </w:r>
    </w:p>
    <w:p w14:paraId="46BA509D" w14:textId="77777777" w:rsidR="0063601F" w:rsidRDefault="0063601F" w:rsidP="000E5536">
      <w:pPr>
        <w:pStyle w:val="Heading6"/>
      </w:pPr>
      <w:r>
        <w:t>Data storage</w:t>
      </w:r>
    </w:p>
    <w:p w14:paraId="74B35F7D" w14:textId="77777777" w:rsidR="0063601F" w:rsidRDefault="0063601F" w:rsidP="000E5536">
      <w:pPr>
        <w:pStyle w:val="BodyText2"/>
      </w:pPr>
      <w:r>
        <w:t>The data are stored alphanumerically so quadkeys are sorted by level as you would expect:</w:t>
      </w:r>
    </w:p>
    <w:p w14:paraId="2063310D" w14:textId="77777777" w:rsidR="0063601F" w:rsidRDefault="0063601F" w:rsidP="000E5536">
      <w:pPr>
        <w:pStyle w:val="Code"/>
      </w:pPr>
      <w:r>
        <w:t>hbase(main):018:0&gt; scan 'test'</w:t>
      </w:r>
    </w:p>
    <w:p w14:paraId="185D9645" w14:textId="77777777" w:rsidR="0063601F" w:rsidRDefault="0063601F" w:rsidP="000E5536">
      <w:pPr>
        <w:pStyle w:val="Code"/>
      </w:pPr>
      <w:r>
        <w:t>ROW                   COLUMN+CELL</w:t>
      </w:r>
    </w:p>
    <w:p w14:paraId="595A80AC" w14:textId="77777777" w:rsidR="0063601F" w:rsidRDefault="0063601F" w:rsidP="000E5536">
      <w:pPr>
        <w:pStyle w:val="Code"/>
      </w:pPr>
      <w:r>
        <w:t xml:space="preserve"> 3100111312001        column=cf:1, timestamp=1369925191322, value=1</w:t>
      </w:r>
    </w:p>
    <w:p w14:paraId="00073BC0" w14:textId="77777777" w:rsidR="0063601F" w:rsidRDefault="0063601F" w:rsidP="000E5536">
      <w:pPr>
        <w:pStyle w:val="Code"/>
      </w:pPr>
      <w:r>
        <w:t xml:space="preserve"> 31001113120011       column=cf:1, timestamp=1369925301701, value=1</w:t>
      </w:r>
    </w:p>
    <w:p w14:paraId="308BF27E" w14:textId="77777777" w:rsidR="0063601F" w:rsidRDefault="0063601F" w:rsidP="000E5536">
      <w:pPr>
        <w:pStyle w:val="Code"/>
      </w:pPr>
      <w:r>
        <w:t xml:space="preserve"> 31001113120012       column=cf:1, timestamp=1369925166274, value=1</w:t>
      </w:r>
    </w:p>
    <w:p w14:paraId="03E29908" w14:textId="77777777" w:rsidR="0063601F" w:rsidRDefault="0063601F" w:rsidP="000E5536">
      <w:pPr>
        <w:pStyle w:val="Code"/>
      </w:pPr>
      <w:r>
        <w:t xml:space="preserve"> 310011131200121      column=cf:1, timestamp=1369925147183, value=1</w:t>
      </w:r>
    </w:p>
    <w:p w14:paraId="27156D13" w14:textId="77777777" w:rsidR="0063601F" w:rsidRDefault="0063601F" w:rsidP="000E5536">
      <w:pPr>
        <w:pStyle w:val="Code"/>
      </w:pPr>
      <w:r>
        <w:t xml:space="preserve"> 310011131200122      column=cf:1, timestamp=1369925151540, value=1</w:t>
      </w:r>
    </w:p>
    <w:p w14:paraId="7C0628F9" w14:textId="77777777" w:rsidR="0063601F" w:rsidRDefault="0063601F" w:rsidP="000E5536">
      <w:pPr>
        <w:pStyle w:val="Code"/>
      </w:pPr>
      <w:r>
        <w:t xml:space="preserve"> 310011131200123      column=cf:1, timestamp=1369925154959, value=1</w:t>
      </w:r>
    </w:p>
    <w:p w14:paraId="135EC5B5" w14:textId="77777777" w:rsidR="0063601F" w:rsidRDefault="0063601F" w:rsidP="000E5536">
      <w:pPr>
        <w:pStyle w:val="Code"/>
      </w:pPr>
      <w:r>
        <w:t xml:space="preserve"> 31001113120013       column=cf:1, timestamp=1369925170232, value=1</w:t>
      </w:r>
    </w:p>
    <w:p w14:paraId="35D35DF0" w14:textId="77777777" w:rsidR="0063601F" w:rsidRDefault="0063601F" w:rsidP="000E5536">
      <w:pPr>
        <w:pStyle w:val="Code"/>
      </w:pPr>
      <w:r>
        <w:t xml:space="preserve"> 310011131200131      column=cf:1, timestamp=1369925087991, value=1</w:t>
      </w:r>
    </w:p>
    <w:p w14:paraId="08C787F9" w14:textId="77777777" w:rsidR="0063601F" w:rsidRDefault="0063601F" w:rsidP="000E5536">
      <w:pPr>
        <w:pStyle w:val="Code"/>
      </w:pPr>
      <w:r>
        <w:t xml:space="preserve"> 310011131200132      column=cf:1, timestamp=1369925123217, value=1</w:t>
      </w:r>
    </w:p>
    <w:p w14:paraId="69B80F61" w14:textId="77777777" w:rsidR="0063601F" w:rsidRDefault="0063601F" w:rsidP="000E5536">
      <w:pPr>
        <w:pStyle w:val="Code"/>
      </w:pPr>
      <w:r>
        <w:t xml:space="preserve"> 310011131200133      column=cf:1, timestamp=1369925131833, value=1</w:t>
      </w:r>
    </w:p>
    <w:p w14:paraId="5532F7B8" w14:textId="77777777" w:rsidR="0063601F" w:rsidRDefault="0063601F" w:rsidP="000E5536">
      <w:pPr>
        <w:pStyle w:val="Code"/>
      </w:pPr>
      <w:r>
        <w:t>10 row(s) in 0.0190 seconds</w:t>
      </w:r>
    </w:p>
    <w:p w14:paraId="1F5634DF" w14:textId="77777777" w:rsidR="0063601F" w:rsidRPr="003418B9" w:rsidRDefault="0063601F" w:rsidP="000E5536">
      <w:pPr>
        <w:pStyle w:val="BodyText2"/>
      </w:pPr>
      <w:r>
        <w:t>However, this might not be the best storage format as if you want to retrieve all records at a higher quad tree level then a scan between the higher levels would include all of the lower level quadkey data. Maybe we could put the generalised data into separate tables? e.g. quadkeydata_15, quadkeydata_14, quadkeydata_13 etc.</w:t>
      </w:r>
    </w:p>
    <w:p w14:paraId="49371F7C" w14:textId="77777777" w:rsidR="0063601F" w:rsidRDefault="0063601F" w:rsidP="000E5536">
      <w:pPr>
        <w:pStyle w:val="Heading5"/>
      </w:pPr>
      <w:r>
        <w:t>Hive</w:t>
      </w:r>
    </w:p>
    <w:p w14:paraId="62BFB508" w14:textId="77777777" w:rsidR="0063601F" w:rsidRDefault="0063601F" w:rsidP="000E5536">
      <w:pPr>
        <w:pStyle w:val="BodyText2"/>
      </w:pPr>
      <w:r>
        <w:t>To get the version:</w:t>
      </w:r>
    </w:p>
    <w:p w14:paraId="6F90DDB4" w14:textId="77777777" w:rsidR="0063601F" w:rsidRDefault="0063601F" w:rsidP="000E5536">
      <w:pPr>
        <w:pStyle w:val="BodyText2"/>
      </w:pPr>
      <w:r>
        <w:t>[cottaan@hadoop-m2 ~]$ hive --version</w:t>
      </w:r>
    </w:p>
    <w:p w14:paraId="23962E84" w14:textId="77777777" w:rsidR="0063601F" w:rsidRDefault="0063601F" w:rsidP="000E5536">
      <w:pPr>
        <w:pStyle w:val="BodyText2"/>
      </w:pPr>
      <w:r>
        <w:t>Hive 0.12.0-cdh5.1.3</w:t>
      </w:r>
    </w:p>
    <w:p w14:paraId="538335A0" w14:textId="77777777" w:rsidR="0063601F" w:rsidRDefault="0063601F" w:rsidP="000E5536">
      <w:pPr>
        <w:pStyle w:val="Heading6"/>
      </w:pPr>
      <w:r>
        <w:t>Background</w:t>
      </w:r>
    </w:p>
    <w:p w14:paraId="6BAD1363" w14:textId="77777777" w:rsidR="0063601F" w:rsidRDefault="003630B2" w:rsidP="000E5536">
      <w:pPr>
        <w:pStyle w:val="BodyText2"/>
      </w:pPr>
      <w:hyperlink r:id="rId905" w:history="1">
        <w:r w:rsidR="0063601F" w:rsidRPr="0051555F">
          <w:rPr>
            <w:rStyle w:val="Hyperlink"/>
          </w:rPr>
          <w:t>Introduction to Apache Hive</w:t>
        </w:r>
      </w:hyperlink>
    </w:p>
    <w:p w14:paraId="69CDBC1E" w14:textId="77777777" w:rsidR="0063601F" w:rsidRDefault="0063601F" w:rsidP="000E5536">
      <w:pPr>
        <w:pStyle w:val="BodyText2"/>
      </w:pPr>
      <w:r>
        <w:t xml:space="preserve">From the Apache Hive Confluence </w:t>
      </w:r>
      <w:hyperlink r:id="rId906" w:history="1">
        <w:r w:rsidRPr="0075242F">
          <w:rPr>
            <w:rStyle w:val="Hyperlink"/>
          </w:rPr>
          <w:t>page</w:t>
        </w:r>
      </w:hyperlink>
      <w:r>
        <w:t>:</w:t>
      </w:r>
    </w:p>
    <w:p w14:paraId="14B6AE2E" w14:textId="77777777" w:rsidR="0063601F" w:rsidRDefault="0063601F" w:rsidP="000E5536">
      <w:pPr>
        <w:pStyle w:val="BodyText2"/>
      </w:pPr>
      <w:r>
        <w:t>Hive provides .. ‘</w:t>
      </w:r>
      <w:r w:rsidRPr="00484B45">
        <w:t>Access to files stored either directly in Apache HDFS or in other data storag</w:t>
      </w:r>
      <w:r>
        <w:t>e systems such as Apache HBase’.</w:t>
      </w:r>
    </w:p>
    <w:p w14:paraId="3F44E80A" w14:textId="77777777" w:rsidR="0063601F" w:rsidRDefault="0063601F" w:rsidP="000E5536">
      <w:pPr>
        <w:pStyle w:val="BodyText2"/>
      </w:pPr>
      <w:r>
        <w:lastRenderedPageBreak/>
        <w:t xml:space="preserve">Integration docs are </w:t>
      </w:r>
      <w:hyperlink r:id="rId907" w:history="1">
        <w:r w:rsidRPr="0032241D">
          <w:rPr>
            <w:rStyle w:val="Hyperlink"/>
          </w:rPr>
          <w:t>here</w:t>
        </w:r>
      </w:hyperlink>
      <w:r>
        <w:t>.</w:t>
      </w:r>
    </w:p>
    <w:p w14:paraId="51868C7E" w14:textId="77777777" w:rsidR="0063601F" w:rsidRDefault="0063601F" w:rsidP="000E5536">
      <w:pPr>
        <w:pStyle w:val="BodyText2"/>
      </w:pPr>
      <w:r>
        <w:t xml:space="preserve">Good Cloudera article </w:t>
      </w:r>
      <w:hyperlink r:id="rId908" w:history="1">
        <w:r w:rsidRPr="008F300A">
          <w:rPr>
            <w:rStyle w:val="Hyperlink"/>
          </w:rPr>
          <w:t>here</w:t>
        </w:r>
      </w:hyperlink>
      <w:r>
        <w:t xml:space="preserve"> about running Hive on top of HBase. Especially important is this bit:</w:t>
      </w:r>
    </w:p>
    <w:p w14:paraId="31C894D7" w14:textId="77777777" w:rsidR="0063601F" w:rsidRPr="008F300A" w:rsidRDefault="0063601F" w:rsidP="000E5536">
      <w:pPr>
        <w:pStyle w:val="BodyText2"/>
        <w:rPr>
          <w:rStyle w:val="red"/>
        </w:rPr>
      </w:pPr>
      <w:r w:rsidRPr="008F300A">
        <w:rPr>
          <w:rStyle w:val="red"/>
        </w:rPr>
        <w:t xml:space="preserve">‘..That’s where Apache HBase comes in.  </w:t>
      </w:r>
      <w:r>
        <w:rPr>
          <w:rStyle w:val="red"/>
        </w:rPr>
        <w:t xml:space="preserve">. . . </w:t>
      </w:r>
      <w:r w:rsidRPr="008F300A">
        <w:rPr>
          <w:rStyle w:val="red"/>
        </w:rPr>
        <w:t>Since it is based on Hadoop, making HBase interoperate with Hive is straightforward, meaning HBase tables can be accessed as if they were native Hive tables.  As a result, a single Hive query can now perform complex operations such as join, union, and aggregation across combinations of HBase and native Hive tables.  Likewise, Hive’s INSERT statement can be used to move data between HBase and native Hive tables, or to reorganize data within HBase itself…’</w:t>
      </w:r>
    </w:p>
    <w:p w14:paraId="7702D87D" w14:textId="77777777" w:rsidR="0063601F" w:rsidRDefault="0063601F" w:rsidP="000E5536">
      <w:pPr>
        <w:pStyle w:val="BodyText2"/>
      </w:pPr>
      <w:r>
        <w:t>To run hive:</w:t>
      </w:r>
    </w:p>
    <w:p w14:paraId="43383230" w14:textId="77777777" w:rsidR="0063601F" w:rsidRDefault="0063601F" w:rsidP="000E5536">
      <w:pPr>
        <w:pStyle w:val="Code"/>
      </w:pPr>
      <w:r>
        <w:t>(envname)[dopa@h05-nn01 ~]$ hive</w:t>
      </w:r>
    </w:p>
    <w:p w14:paraId="5DEA422A" w14:textId="77777777" w:rsidR="0063601F" w:rsidRDefault="0063601F" w:rsidP="000E5536">
      <w:pPr>
        <w:pStyle w:val="Code"/>
      </w:pPr>
      <w:r>
        <w:t>Logging initialized using configuration in file:/etc/hive/conf.dist/hive-log4j.properties</w:t>
      </w:r>
    </w:p>
    <w:p w14:paraId="7EF92038" w14:textId="77777777" w:rsidR="0063601F" w:rsidRDefault="0063601F" w:rsidP="000E5536">
      <w:pPr>
        <w:pStyle w:val="Code"/>
      </w:pPr>
      <w:r>
        <w:t>Hive history file=/tmp/dopa/hive_job_log_dopa_201305291659_26823034.txt</w:t>
      </w:r>
    </w:p>
    <w:p w14:paraId="3655F1D1" w14:textId="77777777" w:rsidR="0063601F" w:rsidRPr="004D7819" w:rsidRDefault="0063601F" w:rsidP="000E5536">
      <w:pPr>
        <w:pStyle w:val="Code"/>
      </w:pPr>
      <w:r>
        <w:t>hive&gt;</w:t>
      </w:r>
    </w:p>
    <w:p w14:paraId="1A2AA0F1" w14:textId="77777777" w:rsidR="0063601F" w:rsidRDefault="0063601F" w:rsidP="000E5536">
      <w:pPr>
        <w:pStyle w:val="Heading6"/>
      </w:pPr>
      <w:bookmarkStart w:id="142" w:name="_Ref384893447"/>
      <w:r>
        <w:t>Beeswax (Hive UI)</w:t>
      </w:r>
    </w:p>
    <w:p w14:paraId="706CF1FF" w14:textId="77777777" w:rsidR="0063601F" w:rsidRDefault="0063601F" w:rsidP="000E5536">
      <w:pPr>
        <w:pStyle w:val="BodyText2"/>
      </w:pPr>
      <w:r>
        <w:t xml:space="preserve">CTRL + Space to get code completion. </w:t>
      </w:r>
    </w:p>
    <w:p w14:paraId="1E8CC989" w14:textId="77777777" w:rsidR="0063601F" w:rsidRDefault="0063601F" w:rsidP="000E5536">
      <w:pPr>
        <w:pStyle w:val="BodyText2"/>
      </w:pPr>
      <w:r>
        <w:t>TAB + Enter to execute queries.</w:t>
      </w:r>
    </w:p>
    <w:p w14:paraId="1A1C5707" w14:textId="77777777" w:rsidR="0063601F" w:rsidRPr="00B226D6" w:rsidRDefault="0063601F" w:rsidP="000E5536">
      <w:pPr>
        <w:pStyle w:val="BodyText2"/>
      </w:pPr>
      <w:r>
        <w:t>To kill a running job, go to the Job Browser and kill it.</w:t>
      </w:r>
    </w:p>
    <w:p w14:paraId="4C435B3E" w14:textId="77777777" w:rsidR="0063601F" w:rsidRDefault="0063601F" w:rsidP="000E5536">
      <w:pPr>
        <w:pStyle w:val="Heading6"/>
      </w:pPr>
      <w:bookmarkStart w:id="143" w:name="_Ref387841007"/>
      <w:r>
        <w:t>Configuration</w:t>
      </w:r>
      <w:bookmarkEnd w:id="143"/>
    </w:p>
    <w:p w14:paraId="4F10401A" w14:textId="77777777" w:rsidR="0063601F" w:rsidRDefault="0063601F" w:rsidP="000E5536">
      <w:pPr>
        <w:pStyle w:val="BodyText2"/>
      </w:pPr>
      <w:r>
        <w:t>You can get Hive configuration parameters with set:</w:t>
      </w:r>
    </w:p>
    <w:p w14:paraId="3D77F279" w14:textId="77777777" w:rsidR="0063601F" w:rsidRDefault="0063601F" w:rsidP="00D96B97">
      <w:pPr>
        <w:pStyle w:val="Unix"/>
      </w:pPr>
      <w:r w:rsidRPr="000D14F7">
        <w:t>hive&gt; set;</w:t>
      </w:r>
      <w:r>
        <w:t xml:space="preserve">     -gets all parameters</w:t>
      </w:r>
    </w:p>
    <w:p w14:paraId="3D9DDB4E" w14:textId="77777777" w:rsidR="0063601F" w:rsidRDefault="0063601F" w:rsidP="00D96B97">
      <w:pPr>
        <w:pStyle w:val="Unix"/>
      </w:pPr>
      <w:r>
        <w:t>hive&gt; set hive.exec.reducers.bytes.per.reducer;</w:t>
      </w:r>
    </w:p>
    <w:p w14:paraId="6BF326E2" w14:textId="77777777" w:rsidR="0063601F" w:rsidRDefault="0063601F" w:rsidP="00D96B97">
      <w:pPr>
        <w:pStyle w:val="Unix"/>
      </w:pPr>
      <w:r>
        <w:t>hive.exec.reducers.bytes.per.reducer=4000000000</w:t>
      </w:r>
    </w:p>
    <w:p w14:paraId="6A27AD5A" w14:textId="77777777" w:rsidR="0063601F" w:rsidRDefault="0063601F" w:rsidP="000E5536">
      <w:pPr>
        <w:pStyle w:val="BodyText2"/>
      </w:pPr>
      <w:r>
        <w:t xml:space="preserve">See </w:t>
      </w:r>
      <w:hyperlink r:id="rId909" w:history="1">
        <w:r w:rsidRPr="009E7907">
          <w:rPr>
            <w:rStyle w:val="Hyperlink"/>
          </w:rPr>
          <w:t>this</w:t>
        </w:r>
      </w:hyperlink>
      <w:r>
        <w:t xml:space="preserve"> section of the docs. There are parameters that you can specify when you execute a query in Hive – these are listed </w:t>
      </w:r>
      <w:hyperlink r:id="rId910" w:anchor="ConfigurationProperties-QueryExecution" w:history="1">
        <w:r w:rsidRPr="00CF2916">
          <w:rPr>
            <w:rStyle w:val="Hyperlink"/>
          </w:rPr>
          <w:t>here</w:t>
        </w:r>
      </w:hyperlink>
      <w:r>
        <w:t>. You can have a look at the full configuration for a job by looking at the job details in CM and clicking on the Job Configuration link at the top. When you start a job in Hive:</w:t>
      </w:r>
    </w:p>
    <w:p w14:paraId="0F323C47" w14:textId="77777777" w:rsidR="0063601F" w:rsidRDefault="0063601F" w:rsidP="000E5536">
      <w:pPr>
        <w:pStyle w:val="Heading7"/>
      </w:pPr>
      <w:r>
        <w:t>Memory</w:t>
      </w:r>
    </w:p>
    <w:p w14:paraId="153F1675" w14:textId="77777777" w:rsidR="0063601F" w:rsidRDefault="0063601F" w:rsidP="000E5536">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304D55DB" w14:textId="77777777" w:rsidR="0063601F" w:rsidRDefault="0063601F" w:rsidP="00D96B97">
      <w:pPr>
        <w:pStyle w:val="Unix"/>
      </w:pPr>
      <w:r w:rsidRPr="00B11691">
        <w:t>SET mapred.child.java.opts</w:t>
      </w:r>
    </w:p>
    <w:p w14:paraId="21E373C0" w14:textId="77777777" w:rsidR="0063601F" w:rsidRDefault="0063601F" w:rsidP="00D96B97">
      <w:pPr>
        <w:pStyle w:val="Unix"/>
      </w:pPr>
      <w:r w:rsidRPr="00B11691">
        <w:t>SET mapred.child.java.opts=-Xmx4G -XX:+UseConcMarkSweepGC;</w:t>
      </w:r>
    </w:p>
    <w:p w14:paraId="2DDC4147" w14:textId="77777777" w:rsidR="0063601F" w:rsidRDefault="0063601F" w:rsidP="000E5536">
      <w:pPr>
        <w:pStyle w:val="Heading7"/>
      </w:pPr>
      <w:r>
        <w:t>Number of reducers</w:t>
      </w:r>
    </w:p>
    <w:p w14:paraId="75C100EE" w14:textId="77777777" w:rsidR="0063601F" w:rsidRDefault="0063601F" w:rsidP="000E5536">
      <w:pPr>
        <w:pStyle w:val="BodyText2"/>
      </w:pPr>
      <w:r>
        <w:t>The default number of mappers (</w:t>
      </w:r>
      <w:r w:rsidRPr="00CB6444">
        <w:t>mapreduce.job.maps</w:t>
      </w:r>
      <w:r>
        <w:t>) is 2.</w:t>
      </w:r>
    </w:p>
    <w:p w14:paraId="084D96E3" w14:textId="77777777" w:rsidR="0063601F" w:rsidRDefault="0063601F" w:rsidP="000E5536">
      <w:pPr>
        <w:pStyle w:val="BodyText2"/>
      </w:pPr>
      <w:r>
        <w:t>By default when you start Hive, the number of reducers is set to -1.</w:t>
      </w:r>
    </w:p>
    <w:p w14:paraId="23A22FA6" w14:textId="77777777" w:rsidR="0063601F" w:rsidRDefault="0063601F" w:rsidP="00D96B97">
      <w:pPr>
        <w:pStyle w:val="Unix"/>
      </w:pPr>
      <w:r>
        <w:t>hive&gt; select distinct binomial from species where ST_Intersects(ST_SetSRID(ST_Polygon('polygon ((116 5,117 5,117 6,116 6))'),4326),geom) order by binomial;</w:t>
      </w:r>
    </w:p>
    <w:p w14:paraId="200ABB17" w14:textId="77777777" w:rsidR="0063601F" w:rsidRDefault="0063601F" w:rsidP="00D96B97">
      <w:pPr>
        <w:pStyle w:val="Unix"/>
      </w:pPr>
      <w:r>
        <w:t>Total MapReduce jobs = 2</w:t>
      </w:r>
    </w:p>
    <w:p w14:paraId="56B81548" w14:textId="77777777" w:rsidR="0063601F" w:rsidRPr="003D4D8A" w:rsidRDefault="0063601F" w:rsidP="00D96B97">
      <w:pPr>
        <w:pStyle w:val="Unix"/>
      </w:pPr>
      <w:r>
        <w:t>Launching Job 1 out of 2</w:t>
      </w:r>
    </w:p>
    <w:p w14:paraId="6F154046" w14:textId="77777777" w:rsidR="0063601F" w:rsidRDefault="0063601F" w:rsidP="00D96B97">
      <w:pPr>
        <w:pStyle w:val="Unix"/>
      </w:pPr>
      <w:r>
        <w:t>Number of reduce tasks not specified. Estimated from input data size: 60</w:t>
      </w:r>
    </w:p>
    <w:p w14:paraId="1D4FA475" w14:textId="77777777" w:rsidR="0063601F" w:rsidRDefault="0063601F" w:rsidP="00D96B97">
      <w:pPr>
        <w:pStyle w:val="Unix"/>
      </w:pPr>
      <w:r>
        <w:t>In order to change the average load for a reducer (in bytes):</w:t>
      </w:r>
    </w:p>
    <w:p w14:paraId="1364ED0E" w14:textId="77777777" w:rsidR="0063601F" w:rsidRDefault="0063601F" w:rsidP="00D96B97">
      <w:pPr>
        <w:pStyle w:val="Unix"/>
      </w:pPr>
      <w:r>
        <w:t xml:space="preserve">  set hive.exec.reducers.bytes.per.reducer=&lt;number&gt;</w:t>
      </w:r>
    </w:p>
    <w:p w14:paraId="21E6EFAE" w14:textId="77777777" w:rsidR="0063601F" w:rsidRDefault="0063601F" w:rsidP="00D96B97">
      <w:pPr>
        <w:pStyle w:val="Unix"/>
      </w:pPr>
      <w:r>
        <w:t>In order to limit the maximum number of reducers:</w:t>
      </w:r>
    </w:p>
    <w:p w14:paraId="3385A587" w14:textId="77777777" w:rsidR="0063601F" w:rsidRDefault="0063601F" w:rsidP="00D96B97">
      <w:pPr>
        <w:pStyle w:val="Unix"/>
      </w:pPr>
      <w:r>
        <w:t xml:space="preserve">  set hive.exec.reducers.max=&lt;number&gt;</w:t>
      </w:r>
    </w:p>
    <w:p w14:paraId="292BF22D" w14:textId="77777777" w:rsidR="0063601F" w:rsidRDefault="0063601F" w:rsidP="00D96B97">
      <w:pPr>
        <w:pStyle w:val="Unix"/>
      </w:pPr>
      <w:r>
        <w:t>In order to set a constant number of reducers:</w:t>
      </w:r>
    </w:p>
    <w:p w14:paraId="15F682CA" w14:textId="77777777" w:rsidR="0063601F" w:rsidRDefault="0063601F" w:rsidP="00D96B97">
      <w:pPr>
        <w:pStyle w:val="Unix"/>
      </w:pPr>
      <w:r>
        <w:t xml:space="preserve">  set mapred.reduce.tasks=&lt;number&gt;</w:t>
      </w:r>
    </w:p>
    <w:p w14:paraId="2D043C14" w14:textId="77777777" w:rsidR="0063601F" w:rsidRDefault="0063601F" w:rsidP="000E5536">
      <w:pPr>
        <w:pStyle w:val="BodyText"/>
      </w:pPr>
      <w:r>
        <w:t>For the above query these settings are:</w:t>
      </w:r>
    </w:p>
    <w:p w14:paraId="168183B1" w14:textId="77777777" w:rsidR="0063601F" w:rsidRDefault="0063601F"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01A5C82A" w14:textId="77777777" w:rsidR="0063601F" w:rsidRDefault="0063601F" w:rsidP="000E5536">
      <w:pPr>
        <w:pStyle w:val="BodyText"/>
      </w:pPr>
      <w:r w:rsidRPr="00F44083">
        <w:t>hive.exec.reducers.max</w:t>
      </w:r>
      <w:r>
        <w:t xml:space="preserve"> = 999</w:t>
      </w:r>
    </w:p>
    <w:p w14:paraId="4FFCA2D6" w14:textId="77777777" w:rsidR="0063601F" w:rsidRDefault="0063601F" w:rsidP="000E5536">
      <w:pPr>
        <w:pStyle w:val="BodyText"/>
      </w:pPr>
      <w:r>
        <w:t>mapred.reduce.tasks = 60</w:t>
      </w:r>
    </w:p>
    <w:p w14:paraId="29FFD2B2" w14:textId="77777777" w:rsidR="0063601F" w:rsidRDefault="0063601F" w:rsidP="000E5536">
      <w:pPr>
        <w:pStyle w:val="BodyText"/>
      </w:pPr>
      <w:r>
        <w:t>When I ran the job, the launched reducers was 108 for the first job and 1 for the second job</w:t>
      </w:r>
    </w:p>
    <w:p w14:paraId="5642CBA2" w14:textId="77777777" w:rsidR="0063601F" w:rsidRDefault="0063601F" w:rsidP="000E5536">
      <w:pPr>
        <w:pStyle w:val="BodyText"/>
      </w:pPr>
      <w:r>
        <w:t xml:space="preserve">I tried to increase the </w:t>
      </w:r>
      <w:r w:rsidRPr="005065DD">
        <w:t>hive.exec.reducers.bytes.per.reducer</w:t>
      </w:r>
      <w:r>
        <w:t xml:space="preserve"> to 4Gb but it still said:</w:t>
      </w:r>
    </w:p>
    <w:p w14:paraId="5B8ADEF1" w14:textId="77777777" w:rsidR="0063601F" w:rsidRDefault="0063601F" w:rsidP="00D96B97">
      <w:pPr>
        <w:pStyle w:val="Unix"/>
      </w:pPr>
      <w:r w:rsidRPr="008F1981">
        <w:t>Number of reduce tasks determined at compile time: 1</w:t>
      </w:r>
    </w:p>
    <w:p w14:paraId="79979C43" w14:textId="77777777" w:rsidR="0063601F" w:rsidRDefault="0063601F" w:rsidP="00D96B97">
      <w:pPr>
        <w:pStyle w:val="Unix"/>
      </w:pPr>
      <w:r>
        <w:t>..</w:t>
      </w:r>
    </w:p>
    <w:p w14:paraId="4852B8F1" w14:textId="77777777" w:rsidR="0063601F" w:rsidRDefault="0063601F" w:rsidP="00D96B97">
      <w:pPr>
        <w:pStyle w:val="Unix"/>
      </w:pPr>
      <w:r w:rsidRPr="008F1981">
        <w:t>Hadoop job information for Stage-1: number of mappers: 251; number of reducers: 1</w:t>
      </w:r>
    </w:p>
    <w:p w14:paraId="288DC01B" w14:textId="77777777" w:rsidR="0063601F" w:rsidRDefault="0063601F" w:rsidP="000E5536">
      <w:pPr>
        <w:pStyle w:val="BodyText2"/>
      </w:pPr>
      <w:r>
        <w:lastRenderedPageBreak/>
        <w:t>For a different query:</w:t>
      </w:r>
    </w:p>
    <w:p w14:paraId="610F9B61" w14:textId="77777777" w:rsidR="0063601F" w:rsidRDefault="0063601F" w:rsidP="00D96B97">
      <w:pPr>
        <w:pStyle w:val="Unix"/>
      </w:pPr>
      <w:r>
        <w:t>hive&gt; SELECT name, binomial FROM wdpa JOIN species WHERE ST_Intersects(wdpa.geom, species.geom) and wdpaid=785;</w:t>
      </w:r>
    </w:p>
    <w:p w14:paraId="2EC8D4B2" w14:textId="77777777" w:rsidR="0063601F" w:rsidRDefault="0063601F" w:rsidP="00D96B97">
      <w:pPr>
        <w:pStyle w:val="Unix"/>
      </w:pPr>
      <w:r>
        <w:t>Total MapReduce jobs = 1</w:t>
      </w:r>
    </w:p>
    <w:p w14:paraId="69947F30" w14:textId="77777777" w:rsidR="0063601F" w:rsidRDefault="0063601F" w:rsidP="00D96B97">
      <w:pPr>
        <w:pStyle w:val="Unix"/>
      </w:pPr>
      <w:r>
        <w:t>Launching Job 1 out of 1</w:t>
      </w:r>
    </w:p>
    <w:p w14:paraId="00E03C11" w14:textId="77777777" w:rsidR="0063601F" w:rsidRDefault="0063601F" w:rsidP="00D96B97">
      <w:pPr>
        <w:pStyle w:val="Unix"/>
      </w:pPr>
      <w:r>
        <w:t>Number of reduce tasks determined at compile time: 1</w:t>
      </w:r>
    </w:p>
    <w:p w14:paraId="356D13AB" w14:textId="77777777" w:rsidR="0063601F" w:rsidRDefault="0063601F" w:rsidP="000E5536">
      <w:pPr>
        <w:pStyle w:val="BodyText2"/>
      </w:pPr>
      <w:r>
        <w:t>For the big species/wdpa intersection:</w:t>
      </w:r>
    </w:p>
    <w:p w14:paraId="34986981" w14:textId="77777777" w:rsidR="0063601F" w:rsidRDefault="0063601F" w:rsidP="00D96B97">
      <w:pPr>
        <w:pStyle w:val="Unix"/>
      </w:pPr>
      <w:r>
        <w:t>hive&gt; SELECT name, binomial FROM wdpa JOIN species WHERE ST_Intersects(wdpa.geom, species.geom) ORDER BY name, binomial;</w:t>
      </w:r>
    </w:p>
    <w:p w14:paraId="56144BC2" w14:textId="77777777" w:rsidR="0063601F" w:rsidRDefault="0063601F" w:rsidP="00D96B97">
      <w:pPr>
        <w:pStyle w:val="Unix"/>
      </w:pPr>
      <w:r>
        <w:t>Total MapReduce jobs = 2</w:t>
      </w:r>
    </w:p>
    <w:p w14:paraId="63AB3FC5" w14:textId="77777777" w:rsidR="0063601F" w:rsidRDefault="0063601F" w:rsidP="00D96B97">
      <w:pPr>
        <w:pStyle w:val="Unix"/>
      </w:pPr>
      <w:r>
        <w:t>Launching Job 1 out of 2</w:t>
      </w:r>
    </w:p>
    <w:p w14:paraId="3BBA50CB" w14:textId="77777777" w:rsidR="0063601F" w:rsidRDefault="0063601F" w:rsidP="00D96B97">
      <w:pPr>
        <w:pStyle w:val="Unix"/>
      </w:pPr>
      <w:r>
        <w:t>Number of reduce tasks determined at compile time: 1</w:t>
      </w:r>
    </w:p>
    <w:p w14:paraId="75BA489F" w14:textId="77777777" w:rsidR="0063601F" w:rsidRDefault="0063601F" w:rsidP="000E5536">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0680E38B" w14:textId="77777777" w:rsidR="0063601F" w:rsidRDefault="0063601F" w:rsidP="00D96B97">
      <w:pPr>
        <w:pStyle w:val="Unix"/>
      </w:pPr>
      <w:r w:rsidRPr="005E3272">
        <w:t>hive&gt; SELECT name, binomial FROM species JOIN wdpa WHERE ST_Intersects(wdpa.geom, species.geom);</w:t>
      </w:r>
    </w:p>
    <w:p w14:paraId="19A5EEA4" w14:textId="77777777" w:rsidR="0063601F" w:rsidRDefault="0063601F" w:rsidP="00D96B97">
      <w:pPr>
        <w:pStyle w:val="Unix"/>
      </w:pPr>
      <w:r w:rsidRPr="000802A0">
        <w:t>Number of reduce tasks determined at compile time: 1</w:t>
      </w:r>
    </w:p>
    <w:p w14:paraId="0DC0C453" w14:textId="77777777" w:rsidR="0063601F" w:rsidRDefault="0063601F" w:rsidP="00D96B97">
      <w:pPr>
        <w:pStyle w:val="Unix"/>
      </w:pPr>
      <w:r>
        <w:t>..</w:t>
      </w:r>
    </w:p>
    <w:p w14:paraId="37386737" w14:textId="77777777" w:rsidR="0063601F" w:rsidRDefault="0063601F" w:rsidP="00D96B97">
      <w:pPr>
        <w:pStyle w:val="Unix"/>
      </w:pPr>
      <w:r w:rsidRPr="000802A0">
        <w:t>Hadoop job information for Stage-1: number of mappers: 251; number of reducers: 1</w:t>
      </w:r>
    </w:p>
    <w:p w14:paraId="09DC7244" w14:textId="77777777" w:rsidR="0063601F" w:rsidRDefault="0063601F" w:rsidP="000E5536">
      <w:pPr>
        <w:pStyle w:val="BodyText2"/>
      </w:pPr>
      <w:r>
        <w:t>Trying other queries:</w:t>
      </w:r>
    </w:p>
    <w:p w14:paraId="6918408A" w14:textId="77777777" w:rsidR="0063601F" w:rsidRDefault="0063601F" w:rsidP="00D96B97">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6270E3EB" w14:textId="77777777" w:rsidR="0063601F" w:rsidRDefault="0063601F" w:rsidP="000E5536">
      <w:pPr>
        <w:pStyle w:val="Heading7"/>
      </w:pPr>
      <w:r>
        <w:t>Permissions</w:t>
      </w:r>
    </w:p>
    <w:p w14:paraId="1FE49CE5" w14:textId="77777777" w:rsidR="0063601F" w:rsidRDefault="0063601F" w:rsidP="000E5536">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2063AD99" w14:textId="77777777" w:rsidR="0063601F" w:rsidRDefault="0063601F" w:rsidP="000E5536">
      <w:pPr>
        <w:pStyle w:val="Code"/>
      </w:pPr>
      <w:r>
        <w:t xml:space="preserve">Hive&gt; </w:t>
      </w:r>
      <w:r w:rsidRPr="00827199">
        <w:t>dfs -rm ../hive/warehouse/counties/test_unenclosed_copy_2.json;</w:t>
      </w:r>
      <w:r>
        <w:t xml:space="preserve"> </w:t>
      </w:r>
    </w:p>
    <w:p w14:paraId="2B078719" w14:textId="77777777" w:rsidR="0063601F" w:rsidRDefault="0063601F" w:rsidP="000E5536">
      <w:pPr>
        <w:pStyle w:val="BodyText2"/>
      </w:pPr>
      <w:r>
        <w:t>Or to remove all files in an HDFS folder:</w:t>
      </w:r>
    </w:p>
    <w:p w14:paraId="5AD68C9E" w14:textId="77777777" w:rsidR="0063601F" w:rsidRDefault="0063601F" w:rsidP="000E5536">
      <w:pPr>
        <w:pStyle w:val="Code"/>
      </w:pPr>
      <w:r w:rsidRPr="006A1F68">
        <w:t>hive&gt; dfs -rm -r ../hive/warehouse/counties;</w:t>
      </w:r>
    </w:p>
    <w:p w14:paraId="73DD6EA0" w14:textId="4C6C47E5" w:rsidR="0063601F" w:rsidRDefault="0063601F" w:rsidP="000E5536">
      <w:pPr>
        <w:pStyle w:val="BodyText2"/>
      </w:pPr>
      <w:r>
        <w:t>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w:t>
      </w:r>
      <w:r w:rsidR="00C23A64">
        <w:t xml:space="preserve"> </w:t>
      </w:r>
    </w:p>
    <w:p w14:paraId="10E9D92D" w14:textId="77777777" w:rsidR="0063601F" w:rsidRDefault="0063601F" w:rsidP="000E5536">
      <w:pPr>
        <w:pStyle w:val="BodyText2"/>
      </w:pPr>
      <w:r>
        <w:t>Monica has now created a dopa user for hue which is the same as the dopa unix user! Good. The user is actually just a string.</w:t>
      </w:r>
    </w:p>
    <w:p w14:paraId="763D604C" w14:textId="09D479A7" w:rsidR="0063601F" w:rsidRDefault="00ED184A" w:rsidP="000E5536">
      <w:pPr>
        <w:pStyle w:val="Heading7"/>
      </w:pPr>
      <w:r>
        <w:t>Issues</w:t>
      </w:r>
    </w:p>
    <w:p w14:paraId="2BA4325B" w14:textId="77777777" w:rsidR="0063601F" w:rsidRDefault="0063601F" w:rsidP="000E5536">
      <w:pPr>
        <w:pStyle w:val="BodyText2"/>
      </w:pPr>
      <w:r>
        <w:t>On the hadoop-m2 machine I got an error when loading the Hive CLI:</w:t>
      </w:r>
    </w:p>
    <w:p w14:paraId="552C9284" w14:textId="77777777" w:rsidR="0063601F" w:rsidRDefault="0063601F" w:rsidP="00D96B97">
      <w:pPr>
        <w:pStyle w:val="Unix"/>
      </w:pPr>
      <w:r>
        <w:t>hive&gt; show tables;</w:t>
      </w:r>
    </w:p>
    <w:p w14:paraId="29FDBA68" w14:textId="77777777" w:rsidR="0063601F" w:rsidRDefault="0063601F" w:rsidP="00D96B97">
      <w:pPr>
        <w:pStyle w:val="Unix"/>
      </w:pPr>
      <w:r>
        <w:t>FAILED: Execution Error, return code 1 from org.apache.hadoop.hive.ql.exec.DDLTask. java.lang.RuntimeException: Unable to instantiate org.apache.hadoop.hive.metastore.HiveMetaStoreClient</w:t>
      </w:r>
    </w:p>
    <w:p w14:paraId="05E4E334" w14:textId="77777777" w:rsidR="0063601F" w:rsidRDefault="0063601F" w:rsidP="00D96B97">
      <w:pPr>
        <w:pStyle w:val="Unix"/>
      </w:pPr>
      <w:r>
        <w:t>hive&gt;</w:t>
      </w:r>
    </w:p>
    <w:p w14:paraId="38ECF6F1" w14:textId="77777777" w:rsidR="0063601F" w:rsidRPr="00EB294A" w:rsidRDefault="0063601F" w:rsidP="000E5536">
      <w:pPr>
        <w:pStyle w:val="BodyText2"/>
      </w:pPr>
      <w:r>
        <w:t>This was because there was no Gateway for hadoop-m2 and Lars created a new gateway using CM.</w:t>
      </w:r>
    </w:p>
    <w:p w14:paraId="75CA461A" w14:textId="77777777" w:rsidR="0063601F" w:rsidRDefault="0063601F" w:rsidP="000E5536">
      <w:pPr>
        <w:pStyle w:val="Heading6"/>
      </w:pPr>
      <w:r>
        <w:t>Storage formats</w:t>
      </w:r>
    </w:p>
    <w:p w14:paraId="6BF04961" w14:textId="77777777" w:rsidR="0063601F" w:rsidRDefault="0063601F" w:rsidP="000E5536">
      <w:pPr>
        <w:pStyle w:val="Heading7"/>
      </w:pPr>
      <w:r>
        <w:t>Avro</w:t>
      </w:r>
    </w:p>
    <w:p w14:paraId="7C3C0AD7" w14:textId="77777777" w:rsidR="0063601F" w:rsidRPr="00B376A1" w:rsidRDefault="0063601F" w:rsidP="000E5536">
      <w:pPr>
        <w:pStyle w:val="BodyText2"/>
      </w:pPr>
      <w:r>
        <w:t xml:space="preserve">Avro stores data in binary format and is therefore less costly in terms of IO. </w:t>
      </w:r>
      <w:hyperlink r:id="rId911" w:history="1">
        <w:r w:rsidRPr="00B376A1">
          <w:rPr>
            <w:rStyle w:val="Hyperlink"/>
          </w:rPr>
          <w:t>Avrotools</w:t>
        </w:r>
      </w:hyperlink>
      <w:r>
        <w:t xml:space="preserve"> can be used to </w:t>
      </w:r>
      <w:r w:rsidRPr="00B376A1">
        <w:t>for working with Avro data files and schemas</w:t>
      </w:r>
      <w:r>
        <w:t xml:space="preserve">. I have written an ArcGIS GP </w:t>
      </w:r>
      <w:hyperlink r:id="rId912" w:history="1">
        <w:r w:rsidRPr="009B7CD7">
          <w:rPr>
            <w:rStyle w:val="Hyperlink"/>
          </w:rPr>
          <w:t>tool</w:t>
        </w:r>
      </w:hyperlink>
      <w:r>
        <w:t xml:space="preserve"> for writing a feature class to avro.</w:t>
      </w:r>
    </w:p>
    <w:p w14:paraId="2678DD02" w14:textId="77777777" w:rsidR="0063601F" w:rsidRDefault="0063601F" w:rsidP="000E5536">
      <w:pPr>
        <w:pStyle w:val="Heading6"/>
      </w:pPr>
      <w:r>
        <w:t>Hive Command Line Interface (CLI)</w:t>
      </w:r>
    </w:p>
    <w:p w14:paraId="0935E856" w14:textId="4040A4E8" w:rsidR="0063601F" w:rsidRDefault="0063601F" w:rsidP="000E5536">
      <w:pPr>
        <w:pStyle w:val="BodyText2"/>
      </w:pPr>
      <w:r>
        <w:t xml:space="preserve">Hive CLI documentation is </w:t>
      </w:r>
      <w:hyperlink r:id="rId913" w:history="1">
        <w:r w:rsidRPr="001F16BD">
          <w:rPr>
            <w:rStyle w:val="Hyperlink"/>
          </w:rPr>
          <w:t>here</w:t>
        </w:r>
      </w:hyperlink>
      <w:r>
        <w:t xml:space="preserve">. </w:t>
      </w:r>
    </w:p>
    <w:p w14:paraId="741EEBAD" w14:textId="77777777" w:rsidR="0063601F" w:rsidRDefault="0063601F" w:rsidP="000E5536">
      <w:pPr>
        <w:pStyle w:val="BodyText2"/>
      </w:pPr>
      <w:r>
        <w:t>You can use dfs on the Hive command line:</w:t>
      </w:r>
    </w:p>
    <w:p w14:paraId="61445424" w14:textId="77777777" w:rsidR="0063601F" w:rsidRDefault="0063601F" w:rsidP="000E5536">
      <w:pPr>
        <w:pStyle w:val="Code"/>
      </w:pPr>
      <w:r w:rsidRPr="001063A6">
        <w:t>hive&gt; dfs -ls ../hive/warehouse/species;</w:t>
      </w:r>
      <w:r>
        <w:t xml:space="preserve">      - this lists all the species files</w:t>
      </w:r>
    </w:p>
    <w:p w14:paraId="155CD281" w14:textId="77777777" w:rsidR="0063601F" w:rsidRDefault="0063601F" w:rsidP="000E5536">
      <w:pPr>
        <w:pStyle w:val="Code"/>
      </w:pPr>
      <w:r w:rsidRPr="001063A6">
        <w:t>hive&gt; dfs -ls ../hive/warehouse/species/species17975.json;</w:t>
      </w:r>
      <w:r>
        <w:t xml:space="preserve">     - those that match the filename</w:t>
      </w:r>
    </w:p>
    <w:p w14:paraId="25046825" w14:textId="77777777" w:rsidR="0063601F" w:rsidRDefault="0063601F" w:rsidP="000E5536">
      <w:pPr>
        <w:pStyle w:val="BodyText2"/>
      </w:pPr>
      <w:r>
        <w:t>Here are some useful commands:</w:t>
      </w:r>
    </w:p>
    <w:p w14:paraId="351C1FA5" w14:textId="77777777" w:rsidR="0063601F" w:rsidRDefault="0063601F" w:rsidP="000E5536">
      <w:pPr>
        <w:pStyle w:val="Code"/>
      </w:pPr>
      <w:r>
        <w:t>hive&gt; show tables;</w:t>
      </w:r>
    </w:p>
    <w:p w14:paraId="12F6CC5E" w14:textId="77777777" w:rsidR="0063601F" w:rsidRDefault="0063601F" w:rsidP="000E5536">
      <w:pPr>
        <w:pStyle w:val="Code"/>
      </w:pPr>
      <w:r>
        <w:t xml:space="preserve">hive&gt; </w:t>
      </w:r>
      <w:r w:rsidRPr="00E108A0">
        <w:t>DESCRIBE</w:t>
      </w:r>
      <w:r>
        <w:t xml:space="preserve"> wdpa;</w:t>
      </w:r>
    </w:p>
    <w:p w14:paraId="756F7F63" w14:textId="77777777" w:rsidR="00E85A3C" w:rsidRDefault="00E85A3C" w:rsidP="000E5536">
      <w:pPr>
        <w:pStyle w:val="Heading7"/>
      </w:pPr>
      <w:bookmarkStart w:id="144" w:name="_Ref386018783"/>
      <w:r>
        <w:lastRenderedPageBreak/>
        <w:t>Getting the version of Hive</w:t>
      </w:r>
    </w:p>
    <w:p w14:paraId="5176FB90" w14:textId="77777777" w:rsidR="00E85A3C" w:rsidRDefault="00E85A3C" w:rsidP="000E5536">
      <w:pPr>
        <w:pStyle w:val="BodyText2"/>
      </w:pPr>
      <w:r>
        <w:t>To get the version of Hive from the hive shell issue 'set system.sun.java.command', The hive-cli.jar version is the hive version. We have version 0.10.0. We now have version 0.12.0 with CDH5. This doesn’t work on 21/6/2016.</w:t>
      </w:r>
    </w:p>
    <w:p w14:paraId="5C9DB43A" w14:textId="77777777" w:rsidR="00E85A3C" w:rsidRDefault="00E85A3C" w:rsidP="000E5536">
      <w:pPr>
        <w:pStyle w:val="Code"/>
      </w:pPr>
      <w:r>
        <w:t>hive&gt; set system:sun.java.command;</w:t>
      </w:r>
    </w:p>
    <w:p w14:paraId="29180B02" w14:textId="77777777" w:rsidR="00E85A3C" w:rsidRDefault="00E85A3C" w:rsidP="000E5536">
      <w:pPr>
        <w:pStyle w:val="Code"/>
      </w:pPr>
      <w:r>
        <w:t>system:sun.java.command=org.apache.hadoop.util.RunJar /opt/cloudera/parcels/CDH-4.4.0-1.cdh4.4.0.p0.39/bin/../lib/hive/lib/hive-cli-0.10.0-cdh4.4.0.jar org.apache.hadoop.hive.cli.CliDriver</w:t>
      </w:r>
    </w:p>
    <w:p w14:paraId="1A6B21D2" w14:textId="77777777" w:rsidR="00E85A3C" w:rsidRPr="0075078C" w:rsidRDefault="00E85A3C" w:rsidP="000E5536">
      <w:pPr>
        <w:pStyle w:val="BodyText2"/>
      </w:pPr>
      <w:r>
        <w:t>From the command line type ‘hive –version’. On 21/6/2016 we are using ‘</w:t>
      </w:r>
      <w:r w:rsidRPr="0075078C">
        <w:t>Hive 1.1.0-cdh5.7.0</w:t>
      </w:r>
      <w:r>
        <w:t>’.</w:t>
      </w:r>
    </w:p>
    <w:p w14:paraId="3D31591A" w14:textId="77777777" w:rsidR="0063601F" w:rsidRDefault="0063601F" w:rsidP="000E5536">
      <w:pPr>
        <w:pStyle w:val="Heading7"/>
      </w:pPr>
      <w:r>
        <w:t>Initialisation script</w:t>
      </w:r>
      <w:bookmarkEnd w:id="144"/>
    </w:p>
    <w:p w14:paraId="29342153" w14:textId="77777777" w:rsidR="0063601F" w:rsidRDefault="0063601F" w:rsidP="000E5536">
      <w:pPr>
        <w:pStyle w:val="BodyText2"/>
      </w:pPr>
      <w:r>
        <w:t>There are a lot of jars and ST_ functions that are needed in Hive sessions and these can be initialised in a script:</w:t>
      </w:r>
    </w:p>
    <w:p w14:paraId="4FEF2FB0" w14:textId="6FBE9886" w:rsidR="0063601F" w:rsidRDefault="0063601F" w:rsidP="000E5536">
      <w:pPr>
        <w:pStyle w:val="Code"/>
      </w:pPr>
      <w:r w:rsidRPr="00C95D82">
        <w:t>cottaan@hadoop-m2 ~]$ hive -i /</w:t>
      </w:r>
      <w:r w:rsidR="007D15C4" w:rsidRPr="007D15C4">
        <w:t>hive -i /tmp/hive/hive_initialise.sql</w:t>
      </w:r>
    </w:p>
    <w:p w14:paraId="2605582B" w14:textId="77777777" w:rsidR="0063601F" w:rsidRPr="007D6C7E" w:rsidRDefault="0063601F" w:rsidP="000E5536">
      <w:pPr>
        <w:pStyle w:val="BodyText2"/>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6142C4F" w14:textId="77777777" w:rsidR="0063601F" w:rsidRDefault="0063601F" w:rsidP="000E5536">
      <w:pPr>
        <w:pStyle w:val="Heading6"/>
      </w:pPr>
      <w:r>
        <w:t>Hive Query Language</w:t>
      </w:r>
    </w:p>
    <w:p w14:paraId="3EF49F80" w14:textId="77777777" w:rsidR="0063601F" w:rsidRDefault="0063601F" w:rsidP="000E5536">
      <w:pPr>
        <w:pStyle w:val="BodyText2"/>
      </w:pPr>
      <w:r>
        <w:t>Running queries against the glc2000 dataset on the full cluster:</w:t>
      </w:r>
    </w:p>
    <w:p w14:paraId="4997D24F" w14:textId="77777777" w:rsidR="0063601F" w:rsidRDefault="0063601F" w:rsidP="000E5536">
      <w:pPr>
        <w:pStyle w:val="Code"/>
      </w:pPr>
      <w:r w:rsidRPr="00B87479">
        <w:t>select count(*) from glc2000</w:t>
      </w:r>
    </w:p>
    <w:p w14:paraId="606BEE40" w14:textId="77777777" w:rsidR="0063601F" w:rsidRDefault="0063601F" w:rsidP="000E5536">
      <w:pPr>
        <w:pStyle w:val="BodyText2"/>
      </w:pPr>
      <w:r>
        <w:t xml:space="preserve">Took 19mins and 19 secs and there were </w:t>
      </w:r>
      <w:r w:rsidRPr="00B87479">
        <w:t>1012858880</w:t>
      </w:r>
      <w:r>
        <w:t xml:space="preserve"> records!</w:t>
      </w:r>
    </w:p>
    <w:p w14:paraId="279FE704" w14:textId="77777777" w:rsidR="0063601F" w:rsidRPr="00CB04D9" w:rsidRDefault="0063601F" w:rsidP="000E5536">
      <w:pPr>
        <w:pStyle w:val="Heading7"/>
      </w:pPr>
      <w:r>
        <w:t>DDL</w:t>
      </w:r>
    </w:p>
    <w:p w14:paraId="3C6E4F28" w14:textId="77777777" w:rsidR="0063601F" w:rsidRDefault="0063601F" w:rsidP="000E5536">
      <w:pPr>
        <w:pStyle w:val="Heading8"/>
      </w:pPr>
      <w:bookmarkStart w:id="145" w:name="_Ref401673519"/>
      <w:r>
        <w:t>Creating tables</w:t>
      </w:r>
      <w:bookmarkEnd w:id="145"/>
    </w:p>
    <w:p w14:paraId="6EDF8F0A" w14:textId="77777777" w:rsidR="0063601F" w:rsidRDefault="0063601F" w:rsidP="000E5536">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hyperlink r:id="rId914" w:anchor="LanguageManualDDL-ExternalTables" w:history="1">
        <w:r w:rsidRPr="00236D69">
          <w:rPr>
            <w:rStyle w:val="Hyperlink"/>
          </w:rPr>
          <w:t>here</w:t>
        </w:r>
      </w:hyperlink>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hyperlink r:id="rId915" w:anchor="LanguageManualDDL-ExternalTables" w:history="1">
        <w:r w:rsidRPr="00377426">
          <w:rPr>
            <w:rStyle w:val="Hyperlink"/>
          </w:rPr>
          <w:t>here</w:t>
        </w:r>
      </w:hyperlink>
      <w:r>
        <w:t>.</w:t>
      </w:r>
    </w:p>
    <w:p w14:paraId="117F66DA" w14:textId="77777777" w:rsidR="0063601F" w:rsidRDefault="0063601F" w:rsidP="000E5536">
      <w:pPr>
        <w:pStyle w:val="BodyText2"/>
      </w:pPr>
      <w:r>
        <w:t>You can create a comma-separated table (which you can then export to file) by using the following syntax:</w:t>
      </w:r>
    </w:p>
    <w:p w14:paraId="5F99622E" w14:textId="77777777" w:rsidR="0063601F" w:rsidRDefault="0063601F" w:rsidP="000E5536">
      <w:pPr>
        <w:pStyle w:val="Code"/>
      </w:pPr>
      <w:r w:rsidRPr="00F15508">
        <w:t>hive&gt; set hive.exec.compress.output=false;</w:t>
      </w:r>
    </w:p>
    <w:p w14:paraId="1A586644" w14:textId="77777777" w:rsidR="0063601F" w:rsidRDefault="0063601F" w:rsidP="000E5536">
      <w:pPr>
        <w:pStyle w:val="Code"/>
      </w:pPr>
      <w:r>
        <w:t>hive&gt; create table csv_dump ROW FORMAT DELIMITED FIELDS TERMINATED BY ',' LINES TERMINATED BY '\n' as</w:t>
      </w:r>
    </w:p>
    <w:p w14:paraId="4C57F33A" w14:textId="77777777" w:rsidR="0063601F" w:rsidRDefault="0063601F" w:rsidP="000E5536">
      <w:pPr>
        <w:pStyle w:val="Code"/>
      </w:pPr>
      <w:r>
        <w:t>hive&gt; select * from species.areatest2;</w:t>
      </w:r>
    </w:p>
    <w:p w14:paraId="651ADE92" w14:textId="77777777" w:rsidR="0063601F" w:rsidRDefault="0063601F" w:rsidP="000E5536">
      <w:pPr>
        <w:pStyle w:val="Code"/>
      </w:pPr>
      <w:r>
        <w:t>$ hadoop dfs -cat /user/hive/warehouse/csv_dump/* &gt; ~/csv_dump.csv</w:t>
      </w:r>
    </w:p>
    <w:p w14:paraId="52D97376" w14:textId="77777777" w:rsidR="0063601F" w:rsidRDefault="0063601F" w:rsidP="000E5536">
      <w:pPr>
        <w:pStyle w:val="BodyText2"/>
      </w:pPr>
      <w:r>
        <w:t>This gets written to /home/dopa/csv_dump.csv.</w:t>
      </w:r>
    </w:p>
    <w:p w14:paraId="7B2F4956" w14:textId="77777777" w:rsidR="0063601F" w:rsidRDefault="0063601F" w:rsidP="000E5536">
      <w:pPr>
        <w:pStyle w:val="Heading8"/>
      </w:pPr>
      <w:r>
        <w:t>Comments</w:t>
      </w:r>
    </w:p>
    <w:p w14:paraId="601D4F6B" w14:textId="77777777" w:rsidR="0063601F" w:rsidRDefault="0063601F" w:rsidP="000E5536">
      <w:pPr>
        <w:pStyle w:val="BodyText2"/>
      </w:pPr>
      <w:r>
        <w:t>Comments can be added to tables and columns by the following:</w:t>
      </w:r>
    </w:p>
    <w:p w14:paraId="5F7C9A5B" w14:textId="77777777" w:rsidR="0063601F" w:rsidRDefault="0063601F" w:rsidP="000E5536">
      <w:pPr>
        <w:pStyle w:val="Code"/>
      </w:pPr>
      <w:r w:rsidRPr="00303045">
        <w:t>ALTER TABLE wdpa_2011_11_cells CHANGE wdpa_id wdpa_id int COMMENT 'Unique identifier';</w:t>
      </w:r>
    </w:p>
    <w:p w14:paraId="4A3A70C5" w14:textId="77777777" w:rsidR="0063601F" w:rsidRDefault="0063601F" w:rsidP="000E5536">
      <w:pPr>
        <w:pStyle w:val="Code"/>
      </w:pPr>
      <w:r w:rsidRPr="00121606">
        <w:t xml:space="preserve">ALTER TABLE wdpa_2011_11  SET TBLPROPERTIES ('comment' = 'Table of </w:t>
      </w:r>
      <w:r>
        <w:t>…</w:t>
      </w:r>
      <w:r w:rsidRPr="00121606">
        <w:t>ata is here: user/hive/warehouse/wdpa/wdpa_09_11.json');</w:t>
      </w:r>
    </w:p>
    <w:p w14:paraId="3F051BFE" w14:textId="77777777" w:rsidR="0063601F" w:rsidRPr="00CA4180" w:rsidRDefault="0063601F" w:rsidP="000E5536">
      <w:pPr>
        <w:pStyle w:val="BodyText2"/>
      </w:pPr>
      <w:r>
        <w:t>But there is a bug in the current version of Hive which doesn’t allow you to add comments to columns. It just says '</w:t>
      </w:r>
      <w:r w:rsidRPr="00E41B0E">
        <w:t>from deserializer</w:t>
      </w:r>
      <w:r>
        <w:t>’.</w:t>
      </w:r>
    </w:p>
    <w:p w14:paraId="420FC4BA" w14:textId="77777777" w:rsidR="0063601F" w:rsidRPr="00A65292" w:rsidRDefault="0063601F" w:rsidP="000E5536">
      <w:pPr>
        <w:pStyle w:val="Heading7"/>
      </w:pPr>
      <w:r w:rsidRPr="00A65292">
        <w:t>DML</w:t>
      </w:r>
    </w:p>
    <w:p w14:paraId="71FAEB29" w14:textId="77777777" w:rsidR="0063601F" w:rsidRDefault="0063601F" w:rsidP="000E5536">
      <w:pPr>
        <w:pStyle w:val="BodyText2"/>
      </w:pPr>
      <w:r>
        <w:t>To specify a default database use:</w:t>
      </w:r>
    </w:p>
    <w:p w14:paraId="421C6AB2" w14:textId="77777777" w:rsidR="0063601F" w:rsidRDefault="0063601F" w:rsidP="00D96B97">
      <w:pPr>
        <w:pStyle w:val="Unix"/>
      </w:pPr>
      <w:r>
        <w:t>hive&gt;use species;</w:t>
      </w:r>
    </w:p>
    <w:p w14:paraId="57361098" w14:textId="77777777" w:rsidR="0063601F" w:rsidRDefault="0063601F" w:rsidP="000E5536">
      <w:pPr>
        <w:pStyle w:val="BodyText2"/>
        <w:rPr>
          <w:rStyle w:val="Hyperlink"/>
        </w:rPr>
      </w:pPr>
      <w:r>
        <w:t xml:space="preserve">Hive documentation on DML is </w:t>
      </w:r>
      <w:hyperlink r:id="rId916" w:history="1">
        <w:r w:rsidRPr="008478EE">
          <w:rPr>
            <w:rStyle w:val="Hyperlink"/>
          </w:rPr>
          <w:t>here</w:t>
        </w:r>
      </w:hyperlink>
    </w:p>
    <w:p w14:paraId="50278091" w14:textId="77777777" w:rsidR="0063601F" w:rsidRDefault="0063601F" w:rsidP="00D96B97">
      <w:pPr>
        <w:pStyle w:val="Unix"/>
      </w:pPr>
      <w:r w:rsidRPr="003B3CF1">
        <w:t>hive&gt; select quadkey from id17975 join wdpa where st_intersects(st_geomfromquadkey(quadkey),geom);</w:t>
      </w:r>
    </w:p>
    <w:p w14:paraId="167C235A" w14:textId="77777777" w:rsidR="0063601F" w:rsidRDefault="0063601F" w:rsidP="000E5536">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33650405" w14:textId="77777777" w:rsidR="0063601F" w:rsidRDefault="0063601F" w:rsidP="00D96B97">
      <w:pPr>
        <w:pStyle w:val="Unix"/>
      </w:pPr>
      <w:r w:rsidRPr="004E0E48">
        <w:t>hive&gt; SET mapred.child.java.opts=-Xmx4G -XX:+UseConcMarkSweepGC;</w:t>
      </w:r>
    </w:p>
    <w:p w14:paraId="455802DE" w14:textId="77777777" w:rsidR="0063601F" w:rsidRDefault="0063601F" w:rsidP="00D96B97">
      <w:pPr>
        <w:pStyle w:val="Unix"/>
      </w:pPr>
      <w:r w:rsidRPr="004E0E48">
        <w:t>hive&gt; select wdpaid from wdpa where wdpaid=785;</w:t>
      </w:r>
    </w:p>
    <w:p w14:paraId="5C72CA53" w14:textId="77777777" w:rsidR="0063601F" w:rsidRDefault="0063601F" w:rsidP="00D96B97">
      <w:pPr>
        <w:pStyle w:val="Unix"/>
      </w:pPr>
      <w:r>
        <w:t>hive&gt;</w:t>
      </w:r>
      <w:r w:rsidRPr="00BD30CD">
        <w:t xml:space="preserve"> select ST_AsText(ST_Centroid(geom)) from species where speciesid2=17975;</w:t>
      </w:r>
      <w:r>
        <w:t xml:space="preserve"> -results!</w:t>
      </w:r>
    </w:p>
    <w:p w14:paraId="3AC8BD86" w14:textId="77777777" w:rsidR="0063601F" w:rsidRDefault="0063601F" w:rsidP="00D96B97">
      <w:pPr>
        <w:pStyle w:val="Unix"/>
      </w:pPr>
      <w:r w:rsidRPr="00BD30CD">
        <w:t>hive&gt; select binomial from species where ST_Intersects(ST_Point(112.587,-1.228),geom)=true;</w:t>
      </w:r>
      <w:r>
        <w:t xml:space="preserve"> - nowt</w:t>
      </w:r>
    </w:p>
    <w:p w14:paraId="421BA2AF" w14:textId="77777777" w:rsidR="0063601F" w:rsidRDefault="0063601F" w:rsidP="00D96B97">
      <w:pPr>
        <w:pStyle w:val="Unix"/>
      </w:pPr>
      <w:r>
        <w:lastRenderedPageBreak/>
        <w:t>hive&gt; select binomial,ST_AsText(ST_Centroid(geom)),ST_Intersects(ST_Point(112.587,-1.228),geom) from species where speciesid2=17975;</w:t>
      </w:r>
    </w:p>
    <w:p w14:paraId="393CE7B8" w14:textId="77777777" w:rsidR="0063601F" w:rsidRDefault="0063601F" w:rsidP="00D96B97">
      <w:pPr>
        <w:pStyle w:val="Unix"/>
      </w:pPr>
      <w:r>
        <w:t>Pongo pygmaeus  POINT (112.58706944450006 -1.2280416669999283)  NULL   - * 92 – why no intersection!</w:t>
      </w:r>
    </w:p>
    <w:p w14:paraId="70925701" w14:textId="77777777" w:rsidR="0063601F" w:rsidRDefault="0063601F" w:rsidP="00D96B97">
      <w:pPr>
        <w:pStyle w:val="Unix"/>
      </w:pPr>
      <w:r w:rsidRPr="00F313E1">
        <w:t>hive&gt; select binomial from species where ST_Intersects(ST_Point('point (112.587 -1.228)'), geom);</w:t>
      </w:r>
      <w:r>
        <w:t xml:space="preserve"> - nowt</w:t>
      </w:r>
    </w:p>
    <w:p w14:paraId="3920C769" w14:textId="77777777" w:rsidR="0063601F" w:rsidRDefault="0063601F" w:rsidP="00D96B97">
      <w:pPr>
        <w:pStyle w:val="Unix"/>
      </w:pPr>
      <w:r w:rsidRPr="00F61B99">
        <w:t>hive&gt; select binomial,ST_Intersects(ST_SetSRID(ST_Point('point (112.587 -1.228)'),4326),geom) from species where speciesid2=17975;</w:t>
      </w:r>
      <w:r>
        <w:t xml:space="preserve"> - results!!!!!</w:t>
      </w:r>
    </w:p>
    <w:p w14:paraId="398EDF56" w14:textId="77777777" w:rsidR="0063601F" w:rsidRDefault="0063601F" w:rsidP="00D96B97">
      <w:pPr>
        <w:pStyle w:val="Unix"/>
      </w:pPr>
      <w:r w:rsidRPr="0003165D">
        <w:t>hive&gt; select distinct binomial from species where ST_Intersects(ST_SetSRID(ST_Point('point (112.587 -1.228)'),4326),geom);</w:t>
      </w:r>
      <w:r>
        <w:t xml:space="preserve"> - results! </w:t>
      </w:r>
    </w:p>
    <w:p w14:paraId="391AB811" w14:textId="77777777" w:rsidR="0063601F" w:rsidRDefault="0063601F" w:rsidP="00D96B97">
      <w:pPr>
        <w:pStyle w:val="Unix"/>
      </w:pPr>
      <w:r w:rsidRPr="007700CE">
        <w:t>hive&gt; select distinct binomial from species where ST_Intersects(ST_SetSRID(ST_Polygon('polygon ((116 5,117 5,117 6,116 6))</w:t>
      </w:r>
      <w:r>
        <w:t>'),4326),geom)</w:t>
      </w:r>
      <w:r w:rsidRPr="007700CE">
        <w:t>;</w:t>
      </w:r>
    </w:p>
    <w:p w14:paraId="51142523" w14:textId="77777777" w:rsidR="0063601F" w:rsidRDefault="0063601F" w:rsidP="00D96B97">
      <w:pPr>
        <w:pStyle w:val="Unix"/>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0CE19C11" w14:textId="77777777" w:rsidR="0063601F" w:rsidRDefault="0063601F" w:rsidP="00D96B97">
      <w:pPr>
        <w:pStyle w:val="Unix"/>
      </w:pPr>
      <w:r w:rsidRPr="00115DCB">
        <w:t>hive&gt; select distinct name from wdpa where ST_Intersects(ST_SetSRID(ST_Polygon('polygon ((116 5,117 5,117 6,116 6))'),4326),geom);</w:t>
      </w:r>
      <w:r>
        <w:t xml:space="preserve">  ok</w:t>
      </w:r>
    </w:p>
    <w:p w14:paraId="462CDE50" w14:textId="77777777" w:rsidR="0063601F" w:rsidRDefault="0063601F" w:rsidP="00D96B97">
      <w:pPr>
        <w:pStyle w:val="Unix"/>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2598E5C" w14:textId="77777777" w:rsidR="0063601F" w:rsidRDefault="0063601F" w:rsidP="00D96B97">
      <w:pPr>
        <w:pStyle w:val="Unix"/>
      </w:pPr>
      <w:r w:rsidRPr="003D5F0F">
        <w:t>hive&gt; SELECT name, binomial FROM wdpa JOIN species WHERE ST_Intersects(wdpa.geom, species.geom) ORDER BY name, binomial;</w:t>
      </w:r>
      <w:r>
        <w:t xml:space="preserve"> - ran but swapping on the reduce part</w:t>
      </w:r>
    </w:p>
    <w:p w14:paraId="00B73D76" w14:textId="77777777" w:rsidR="0063601F" w:rsidRDefault="0063601F" w:rsidP="00D96B97">
      <w:pPr>
        <w:pStyle w:val="Unix"/>
      </w:pPr>
      <w:r>
        <w:t xml:space="preserve">hive&gt; </w:t>
      </w:r>
      <w:r w:rsidRPr="003D5F0F">
        <w:t>SELECT name, binomial FROM wdpa JOIN species WHERE ST_Intersects(wdpa.geom, species.geom)</w:t>
      </w:r>
      <w:r>
        <w:t>;</w:t>
      </w:r>
    </w:p>
    <w:p w14:paraId="10BD89C6" w14:textId="77777777" w:rsidR="0063601F" w:rsidRDefault="0063601F" w:rsidP="00D96B97">
      <w:pPr>
        <w:pStyle w:val="Unix"/>
      </w:pPr>
      <w:r w:rsidRPr="00DF1ED4">
        <w:t>hive&gt; SELECT name, binomial, ST_Intersects(wdpa.geom,species.geom) FROM wdpa join species;</w:t>
      </w:r>
      <w:r>
        <w:t xml:space="preserve"> - stuck on 69%</w:t>
      </w:r>
    </w:p>
    <w:p w14:paraId="525B235B" w14:textId="77777777" w:rsidR="0063601F" w:rsidRDefault="0063601F" w:rsidP="00D96B97">
      <w:pPr>
        <w:pStyle w:val="Unix"/>
      </w:pPr>
      <w:r w:rsidRPr="00626BD0">
        <w:t>hive&gt; SELECT name, binomial FROM wdpa JOIN species WHERE ST_Intersects(wdpa.geom, species.geom)=true;</w:t>
      </w:r>
      <w:r>
        <w:t xml:space="preserve"> stuck on 69</w:t>
      </w:r>
    </w:p>
    <w:p w14:paraId="0D6848C5" w14:textId="77777777" w:rsidR="0063601F" w:rsidRDefault="0063601F" w:rsidP="00D96B97">
      <w:pPr>
        <w:pStyle w:val="Unix"/>
      </w:pPr>
      <w:r w:rsidRPr="009363EF">
        <w:t>hive&gt; SELECT name, binomial FROM wdpa JOIN species WHERE ST_Touches(wdpa.geom, species.geom) ORDER BY name, binomial;</w:t>
      </w:r>
      <w:r>
        <w:t xml:space="preserve"> - stuck on 69</w:t>
      </w:r>
    </w:p>
    <w:p w14:paraId="74BC5C2B" w14:textId="77777777" w:rsidR="0063601F" w:rsidRDefault="0063601F" w:rsidP="00D96B97">
      <w:pPr>
        <w:pStyle w:val="Unix"/>
      </w:pPr>
    </w:p>
    <w:p w14:paraId="7928DD12" w14:textId="77777777" w:rsidR="0063601F" w:rsidRDefault="0063601F" w:rsidP="00D96B97">
      <w:pPr>
        <w:pStyle w:val="Unix"/>
      </w:pPr>
      <w:r w:rsidRPr="00E66747">
        <w:t>SELECT name, binomial FROM species JOIN wdpa WHERE ST_Intersects(wdpa.geom, species.geom);</w:t>
      </w:r>
    </w:p>
    <w:p w14:paraId="2FB5FAB2" w14:textId="77777777" w:rsidR="0063601F" w:rsidRDefault="0063601F" w:rsidP="00D96B97">
      <w:pPr>
        <w:pStyle w:val="Unix"/>
      </w:pPr>
      <w:r>
        <w:t>trying to set reducers to 6 – stuck on 95%</w:t>
      </w:r>
    </w:p>
    <w:p w14:paraId="735F3B94" w14:textId="77777777" w:rsidR="0063601F" w:rsidRDefault="0063601F" w:rsidP="00D96B97">
      <w:pPr>
        <w:pStyle w:val="Unix"/>
      </w:pPr>
      <w:r>
        <w:t xml:space="preserve">20 - </w:t>
      </w:r>
    </w:p>
    <w:p w14:paraId="277D9075" w14:textId="77777777" w:rsidR="0063601F" w:rsidRDefault="0063601F" w:rsidP="00D96B97">
      <w:pPr>
        <w:pStyle w:val="Unix"/>
      </w:pPr>
    </w:p>
    <w:p w14:paraId="3CFD0691" w14:textId="77777777" w:rsidR="00EA3299" w:rsidRDefault="0063601F" w:rsidP="000E5536">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w:t>
      </w:r>
      <w:r>
        <w:fldChar w:fldCharType="begin"/>
      </w:r>
      <w:r>
        <w:instrText xml:space="preserve"> REF _Ref387841007 \h </w:instrText>
      </w:r>
      <w:r>
        <w:fldChar w:fldCharType="separate"/>
      </w:r>
      <w:r w:rsidR="00EA3299">
        <w:t>Configuration</w:t>
      </w:r>
      <w:r>
        <w:fldChar w:fldCharType="end"/>
      </w:r>
      <w:r>
        <w:t xml:space="preserve"> to see how to set the number of reducers. See </w:t>
      </w:r>
      <w:r>
        <w:fldChar w:fldCharType="begin"/>
      </w:r>
      <w:r>
        <w:instrText xml:space="preserve"> REF _Ref388430329 \h </w:instrText>
      </w:r>
      <w:r>
        <w:fldChar w:fldCharType="separate"/>
      </w:r>
      <w:r w:rsidR="00EA3299">
        <w:t xml:space="preserve">Good article from Todd Lipcon </w:t>
      </w:r>
      <w:r w:rsidR="00EA3299" w:rsidRPr="00573BB7">
        <w:t>here</w:t>
      </w:r>
      <w:r w:rsidR="00EA3299">
        <w:t xml:space="preserve"> on tuning MR.</w:t>
      </w:r>
    </w:p>
    <w:p w14:paraId="171B9D5E" w14:textId="77777777" w:rsidR="0063601F" w:rsidRDefault="00EA3299" w:rsidP="000E5536">
      <w:pPr>
        <w:pStyle w:val="BodyText2"/>
      </w:pPr>
      <w:r>
        <w:t>Setting mappers/ reducers</w:t>
      </w:r>
      <w:r w:rsidR="0063601F">
        <w:fldChar w:fldCharType="end"/>
      </w:r>
      <w:r w:rsidR="0063601F">
        <w:t xml:space="preserve"> to see the benchmarks for a map/reduce job with different number of m/r.</w:t>
      </w:r>
    </w:p>
    <w:p w14:paraId="1970CFDB" w14:textId="77777777" w:rsidR="0063601F" w:rsidRDefault="0063601F" w:rsidP="000E5536">
      <w:pPr>
        <w:pStyle w:val="BodyText2"/>
      </w:pPr>
      <w:r>
        <w:t>Trying:</w:t>
      </w:r>
    </w:p>
    <w:p w14:paraId="17E2BA96" w14:textId="77777777" w:rsidR="0063601F" w:rsidRDefault="0063601F" w:rsidP="00D96B97">
      <w:pPr>
        <w:pStyle w:val="Unix"/>
      </w:pPr>
      <w:r>
        <w:t>SET mapreduce.map.memory.mb=4000 – java heap space error</w:t>
      </w:r>
    </w:p>
    <w:p w14:paraId="701CBE8B" w14:textId="77777777" w:rsidR="0063601F" w:rsidRDefault="0063601F" w:rsidP="00D96B97">
      <w:pPr>
        <w:pStyle w:val="Unix"/>
      </w:pPr>
      <w:r>
        <w:t>SET mapreduce.map.memory.mb=8000 – java heap space error</w:t>
      </w:r>
    </w:p>
    <w:p w14:paraId="19C6C13A" w14:textId="77777777" w:rsidR="0063601F" w:rsidRDefault="0063601F" w:rsidP="000E5536">
      <w:pPr>
        <w:pStyle w:val="Heading6"/>
      </w:pPr>
      <w:r>
        <w:t xml:space="preserve">Using spatial tables </w:t>
      </w:r>
      <w:bookmarkEnd w:id="142"/>
    </w:p>
    <w:p w14:paraId="78EF82BE" w14:textId="77777777" w:rsidR="0063601F" w:rsidRPr="0073051D" w:rsidRDefault="0063601F" w:rsidP="000E5536">
      <w:pPr>
        <w:pStyle w:val="BodyText2"/>
      </w:pPr>
      <w:r w:rsidRPr="0073051D">
        <w:t>Hive uses SerDes (Serializers/Deserializers) to map both structured and unstructured data into tables that can then be queried in a similar manner to a traditional relational database</w:t>
      </w:r>
      <w:r>
        <w:t>. ESRI provide SerDes for ESRI exported JSON data.</w:t>
      </w:r>
    </w:p>
    <w:p w14:paraId="1777A777" w14:textId="4E04EF0D" w:rsidR="0063601F" w:rsidRDefault="0063601F" w:rsidP="000E5536">
      <w:pPr>
        <w:pStyle w:val="Heading7"/>
      </w:pPr>
      <w:bookmarkStart w:id="146" w:name="_Ref454437496"/>
      <w:bookmarkStart w:id="147" w:name="_Ref384894195"/>
      <w:r>
        <w:t>Building the jar files</w:t>
      </w:r>
      <w:bookmarkEnd w:id="146"/>
    </w:p>
    <w:p w14:paraId="0FF7B823" w14:textId="77777777" w:rsidR="00C13DEF" w:rsidRDefault="00C13DEF" w:rsidP="000E5536">
      <w:pPr>
        <w:pStyle w:val="Heading8"/>
      </w:pPr>
      <w:r>
        <w:t>ESRI Libraries</w:t>
      </w:r>
    </w:p>
    <w:p w14:paraId="64603E32" w14:textId="77777777" w:rsidR="0063601F" w:rsidRDefault="0063601F" w:rsidP="000E5536">
      <w:pPr>
        <w:pStyle w:val="BodyText2"/>
      </w:pPr>
      <w:r>
        <w:t xml:space="preserve">Installing and building the libraries for ESRI </w:t>
      </w:r>
      <w:r w:rsidRPr="004A44EF">
        <w:t>spatial-framework-for-hadoop</w:t>
      </w:r>
      <w:r>
        <w:t xml:space="preserve">. Cloned the repo from github in Github for Windows. Added to a project in Aptana. Built – see </w:t>
      </w:r>
      <w:r>
        <w:fldChar w:fldCharType="begin"/>
      </w:r>
      <w:r>
        <w:instrText xml:space="preserve"> REF _Ref384899212 \h </w:instrText>
      </w:r>
      <w:r>
        <w:fldChar w:fldCharType="separate"/>
      </w:r>
      <w:r w:rsidR="00EA3299">
        <w:t>Building</w:t>
      </w:r>
      <w:r>
        <w:fldChar w:fldCharType="end"/>
      </w:r>
      <w:r>
        <w:t>.</w:t>
      </w:r>
    </w:p>
    <w:p w14:paraId="0565EAF2" w14:textId="0A2E1084" w:rsidR="00DE77E6" w:rsidRPr="00A75E59" w:rsidRDefault="00886A3B" w:rsidP="000E5536">
      <w:pPr>
        <w:pStyle w:val="BodyText2"/>
      </w:pPr>
      <w:r>
        <w:t xml:space="preserve">21/6/2016 Merged the upstream changes from ESRI geometry-api-java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DE77E6">
        <w:t xml:space="preserve"> Following the instructions </w:t>
      </w:r>
      <w:hyperlink r:id="rId917" w:anchor="instructions" w:history="1">
        <w:r w:rsidR="00DE77E6" w:rsidRPr="00E639EA">
          <w:rPr>
            <w:rStyle w:val="Hyperlink"/>
          </w:rPr>
          <w:t>here</w:t>
        </w:r>
      </w:hyperlink>
      <w:r w:rsidR="00DE77E6">
        <w:t xml:space="preserve"> to build from source. Showing Ant view in Eclipse. Dragging the build.xml into the Ant view, highlighting All and then run. This builds the *.jar file, the documentation and runs the unit tests.</w:t>
      </w:r>
    </w:p>
    <w:p w14:paraId="384F6FF5" w14:textId="77777777" w:rsidR="000E478F" w:rsidRDefault="00C72083" w:rsidP="000E5536">
      <w:pPr>
        <w:pStyle w:val="BodyText2"/>
      </w:pPr>
      <w:r>
        <w:t xml:space="preserve">21/6/2016 Merged the upstream changes from ESRI </w:t>
      </w:r>
      <w:r w:rsidRPr="004A44EF">
        <w:t>spatial-framework-for-hadoop</w:t>
      </w:r>
      <w:r>
        <w:t xml:space="preserve">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B02B71">
        <w:t xml:space="preserve"> Following instructions </w:t>
      </w:r>
      <w:hyperlink r:id="rId918" w:anchor="getting-started" w:history="1">
        <w:r w:rsidR="00B02B71" w:rsidRPr="00B02B71">
          <w:rPr>
            <w:rStyle w:val="Hyperlink"/>
          </w:rPr>
          <w:t>here</w:t>
        </w:r>
      </w:hyperlink>
      <w:r w:rsidR="00B02B71">
        <w:t xml:space="preserve"> to build from source.</w:t>
      </w:r>
      <w:r w:rsidR="00D92F45">
        <w:t xml:space="preserve"> Error BUILD FAILED Cause: The name is undefined. This is because Ant cant find </w:t>
      </w:r>
      <w:r w:rsidR="001645CD">
        <w:t>Maven Ant Tasks *.jar file. Downloaded ‘</w:t>
      </w:r>
      <w:r w:rsidR="001645CD" w:rsidRPr="001645CD">
        <w:t>maven-ant-tasks-2.1.3.jar</w:t>
      </w:r>
      <w:r w:rsidR="001645CD">
        <w:t>’ to ‘</w:t>
      </w:r>
      <w:r w:rsidR="001645CD" w:rsidRPr="001645CD">
        <w:t>E:\cottaan\My Documents\Downloads</w:t>
      </w:r>
      <w:r w:rsidR="001645CD">
        <w:t>’. Setting a reference to it in Eclipse: Window | Preferences | Ant | Runtime | Global Entries | Add External Jar.. This will now allow Ant to run. But there are some errors</w:t>
      </w:r>
      <w:r w:rsidR="004E73A7">
        <w:t xml:space="preserve"> to do with the new proxy at JRC – fixed these (see </w:t>
      </w:r>
      <w:r w:rsidR="004E73A7">
        <w:fldChar w:fldCharType="begin"/>
      </w:r>
      <w:r w:rsidR="004E73A7">
        <w:instrText xml:space="preserve"> REF _Ref454350506 \h </w:instrText>
      </w:r>
      <w:r w:rsidR="004E73A7">
        <w:fldChar w:fldCharType="separate"/>
      </w:r>
      <w:r w:rsidR="00EA3299">
        <w:t>Setting a Proxy in Maven</w:t>
      </w:r>
      <w:r w:rsidR="004E73A7">
        <w:fldChar w:fldCharType="end"/>
      </w:r>
      <w:r w:rsidR="004E73A7">
        <w:t xml:space="preserve">). Running Ant builds the </w:t>
      </w:r>
      <w:r w:rsidR="004E73A7" w:rsidRPr="004E73A7">
        <w:t>spatial-sdk-hadoop.jar</w:t>
      </w:r>
      <w:r w:rsidR="004E73A7">
        <w:t xml:space="preserve"> file.</w:t>
      </w:r>
      <w:r w:rsidR="000E478F">
        <w:t xml:space="preserve"> But by default it builds the *.jar file with the Java SDK 1.8 version and when you run that in Hive (which is using Java 1.7) you get the following error:</w:t>
      </w:r>
    </w:p>
    <w:p w14:paraId="5A86E231" w14:textId="77777777" w:rsidR="000E478F" w:rsidRDefault="000E478F" w:rsidP="00D96B97">
      <w:pPr>
        <w:pStyle w:val="Unix"/>
      </w:pPr>
      <w:r w:rsidRPr="006353E9">
        <w:t>Unsupported major.minor version 52.0</w:t>
      </w:r>
    </w:p>
    <w:p w14:paraId="0967B355" w14:textId="3795C408" w:rsidR="00C72083" w:rsidRDefault="000E478F" w:rsidP="000E5536">
      <w:pPr>
        <w:pStyle w:val="BodyText2"/>
      </w:pPr>
      <w:r>
        <w:t>So you have to configure the Ant job to target the Java 1.7 runtime by adding the following into the build.xml Ant file:</w:t>
      </w:r>
    </w:p>
    <w:p w14:paraId="7BE3037F" w14:textId="77777777" w:rsidR="000E478F" w:rsidRPr="004C3D93" w:rsidRDefault="000E478F" w:rsidP="000E5536">
      <w:pPr>
        <w:pStyle w:val="Code"/>
      </w:pPr>
      <w:r w:rsidRPr="004C3D93">
        <w:tab/>
        <w:t>&lt;target name="compile" depends="init"&gt;</w:t>
      </w:r>
    </w:p>
    <w:p w14:paraId="4F0A179F" w14:textId="77777777" w:rsidR="000E478F" w:rsidRPr="004C3D93" w:rsidRDefault="000E478F" w:rsidP="000E5536">
      <w:pPr>
        <w:pStyle w:val="Code"/>
      </w:pPr>
      <w:r w:rsidRPr="004C3D93">
        <w:tab/>
      </w:r>
      <w:r w:rsidRPr="004C3D93">
        <w:tab/>
        <w:t>&lt;javac srcdir="hive/src/main/java" destdir="${dir.build}" target="1.7" source="1.7"&gt;</w:t>
      </w:r>
    </w:p>
    <w:p w14:paraId="51390B99" w14:textId="77777777" w:rsidR="000E478F" w:rsidRPr="004C3D93" w:rsidRDefault="000E478F" w:rsidP="000E5536">
      <w:pPr>
        <w:pStyle w:val="Code"/>
      </w:pPr>
      <w:r w:rsidRPr="004C3D93">
        <w:tab/>
      </w:r>
      <w:r w:rsidRPr="004C3D93">
        <w:tab/>
      </w:r>
      <w:r w:rsidRPr="004C3D93">
        <w:tab/>
        <w:t>&lt;classpath refid="dependencies.class.path"/&gt;</w:t>
      </w:r>
      <w:r w:rsidRPr="004C3D93">
        <w:tab/>
      </w:r>
    </w:p>
    <w:p w14:paraId="147EC872" w14:textId="77777777" w:rsidR="000E478F" w:rsidRPr="004C3D93" w:rsidRDefault="000E478F" w:rsidP="000E5536">
      <w:pPr>
        <w:pStyle w:val="Code"/>
      </w:pPr>
      <w:r w:rsidRPr="004C3D93">
        <w:tab/>
      </w:r>
      <w:r w:rsidRPr="004C3D93">
        <w:tab/>
        <w:t>&lt;/javac&gt;</w:t>
      </w:r>
    </w:p>
    <w:p w14:paraId="5EDC8B6A" w14:textId="77777777" w:rsidR="000E478F" w:rsidRPr="004C3D93" w:rsidRDefault="000E478F" w:rsidP="000E5536">
      <w:pPr>
        <w:pStyle w:val="Code"/>
      </w:pPr>
      <w:r w:rsidRPr="004C3D93">
        <w:tab/>
      </w:r>
      <w:r w:rsidRPr="004C3D93">
        <w:tab/>
        <w:t>&lt;javac srcdir="json/src/main/java" destdir="${dir.build}" target="1.7" source="1.7"&gt;</w:t>
      </w:r>
    </w:p>
    <w:p w14:paraId="4DDD3EB8" w14:textId="77777777" w:rsidR="000E478F" w:rsidRPr="004C3D93" w:rsidRDefault="000E478F" w:rsidP="000E5536">
      <w:pPr>
        <w:pStyle w:val="Code"/>
      </w:pPr>
      <w:r w:rsidRPr="004C3D93">
        <w:tab/>
      </w:r>
      <w:r w:rsidRPr="004C3D93">
        <w:tab/>
      </w:r>
      <w:r w:rsidRPr="004C3D93">
        <w:tab/>
        <w:t>&lt;classpath refid="dependencies.class.path"/&gt;</w:t>
      </w:r>
      <w:r w:rsidRPr="004C3D93">
        <w:tab/>
      </w:r>
    </w:p>
    <w:p w14:paraId="3BBBF12F" w14:textId="77777777" w:rsidR="000E478F" w:rsidRPr="004C3D93" w:rsidRDefault="000E478F" w:rsidP="000E5536">
      <w:pPr>
        <w:pStyle w:val="Code"/>
      </w:pPr>
      <w:r w:rsidRPr="004C3D93">
        <w:tab/>
      </w:r>
      <w:r w:rsidRPr="004C3D93">
        <w:tab/>
        <w:t>&lt;/javac&gt;</w:t>
      </w:r>
    </w:p>
    <w:p w14:paraId="342077D5" w14:textId="77777777" w:rsidR="000E478F" w:rsidRDefault="000E478F" w:rsidP="000E5536">
      <w:pPr>
        <w:pStyle w:val="Code"/>
      </w:pPr>
      <w:r w:rsidRPr="004C3D93">
        <w:tab/>
        <w:t>&lt;/target&gt;</w:t>
      </w:r>
    </w:p>
    <w:p w14:paraId="634DB7EC" w14:textId="4185944D" w:rsidR="000E478F" w:rsidRDefault="000E478F" w:rsidP="000E5536">
      <w:pPr>
        <w:pStyle w:val="BodyText2"/>
      </w:pPr>
      <w:r>
        <w:lastRenderedPageBreak/>
        <w:t>You can check that the output *.class files (and hence the *.jar) file has been compiled into the right target version by running this:</w:t>
      </w:r>
    </w:p>
    <w:p w14:paraId="3FC63B49" w14:textId="77777777" w:rsidR="009F76A7" w:rsidRPr="00092158" w:rsidRDefault="009F76A7" w:rsidP="00D96B97">
      <w:pPr>
        <w:pStyle w:val="Unix"/>
      </w:pPr>
      <w:r w:rsidRPr="00092158">
        <w:t>C:\Program Files\Java\jdk1.8.0_91\bin&gt;javap -v "E:\cottaan\My Documents\github repos\spatial-framework-for-hadoop\build\com\esri\hadoop\hive\ST_Point.class" | findstr major</w:t>
      </w:r>
    </w:p>
    <w:p w14:paraId="32DD3790" w14:textId="0372D5D3" w:rsidR="009F76A7" w:rsidRDefault="009F76A7" w:rsidP="00D96B97">
      <w:pPr>
        <w:pStyle w:val="Unix"/>
      </w:pPr>
      <w:r>
        <w:t xml:space="preserve">  major version: 51</w:t>
      </w:r>
    </w:p>
    <w:p w14:paraId="21A7E840" w14:textId="31F1E72B" w:rsidR="000E478F" w:rsidRDefault="009F76A7" w:rsidP="000E5536">
      <w:pPr>
        <w:pStyle w:val="BodyText2"/>
      </w:pPr>
      <w:r>
        <w:t>This corresponds to Java 1.7.</w:t>
      </w:r>
    </w:p>
    <w:p w14:paraId="4CD340DF" w14:textId="632E39FA" w:rsidR="00B948C6" w:rsidRDefault="00B948C6" w:rsidP="000E5536">
      <w:pPr>
        <w:pStyle w:val="Heading8"/>
      </w:pPr>
      <w:r>
        <w:t>My libraries</w:t>
      </w:r>
    </w:p>
    <w:p w14:paraId="5F6C921D" w14:textId="7A8797BF" w:rsidR="00B948C6" w:rsidRPr="00B948C6" w:rsidRDefault="00B948C6" w:rsidP="000E5536">
      <w:pPr>
        <w:pStyle w:val="BodyText2"/>
      </w:pPr>
      <w:r>
        <w:t>Built using Maven | Build..</w:t>
      </w:r>
    </w:p>
    <w:p w14:paraId="5B3EE652" w14:textId="3ED56310" w:rsidR="0063601F" w:rsidRDefault="0063601F" w:rsidP="000E5536">
      <w:pPr>
        <w:pStyle w:val="Heading7"/>
      </w:pPr>
      <w:r>
        <w:t>Adding the jar files</w:t>
      </w:r>
      <w:bookmarkEnd w:id="147"/>
      <w:r>
        <w:t xml:space="preserve"> </w:t>
      </w:r>
    </w:p>
    <w:p w14:paraId="5C5E8285" w14:textId="77777777" w:rsidR="0063601F" w:rsidRDefault="0063601F" w:rsidP="000E5536">
      <w:pPr>
        <w:pStyle w:val="Heading8"/>
      </w:pPr>
      <w:r>
        <w:t>Using Beeswax UI</w:t>
      </w:r>
    </w:p>
    <w:p w14:paraId="30C22021" w14:textId="77777777" w:rsidR="0063601F" w:rsidRPr="0050591F" w:rsidRDefault="0063601F" w:rsidP="000E5536">
      <w:pPr>
        <w:pStyle w:val="BodyText2"/>
      </w:pPr>
      <w:r>
        <w:t>You can add the jar files in Beeswax in the panel on the left and these get distributed across the cluster when you run the query. These need to be added from HDFS. If you update the jar file in HDFS then the query will use the latest version of the jar file. There appear to be some issues of caching though – I tried ST_GeomFromQuadkey and it failed but later took the same code and ran GeomFromQuadkey3 and it worked fine. I get the following error: return code – 101 FAILED Execution.</w:t>
      </w:r>
    </w:p>
    <w:p w14:paraId="2257567A" w14:textId="77777777" w:rsidR="0063601F" w:rsidRDefault="0063601F" w:rsidP="000E5536">
      <w:pPr>
        <w:pStyle w:val="Heading8"/>
      </w:pPr>
      <w:r>
        <w:t>Using Hive CLI</w:t>
      </w:r>
    </w:p>
    <w:p w14:paraId="0B9D3A8D" w14:textId="77777777" w:rsidR="0063601F" w:rsidRDefault="0063601F" w:rsidP="000E5536">
      <w:pPr>
        <w:pStyle w:val="BodyText2"/>
      </w:pPr>
      <w:r>
        <w:t>These are added from the file system and not in HDFS unlike in Beeswax where you need to add them from HDFS. These need to be added every Hive session.</w:t>
      </w:r>
    </w:p>
    <w:p w14:paraId="29DBD77D" w14:textId="77777777" w:rsidR="0063601F" w:rsidRPr="005A35F0" w:rsidRDefault="0063601F" w:rsidP="000E5536">
      <w:pPr>
        <w:pStyle w:val="Code"/>
      </w:pPr>
      <w:r>
        <w:t xml:space="preserve">hive&gt; </w:t>
      </w:r>
      <w:r w:rsidRPr="005A35F0">
        <w:t>add JAR /home/dopa/java_compiled_classes/spatial-sdk-json.jar;</w:t>
      </w:r>
    </w:p>
    <w:p w14:paraId="71E6ACF3" w14:textId="77777777" w:rsidR="0063601F" w:rsidRPr="005A35F0" w:rsidRDefault="0063601F" w:rsidP="000E5536">
      <w:pPr>
        <w:pStyle w:val="Code"/>
      </w:pPr>
      <w:r w:rsidRPr="005A35F0">
        <w:t>Added /home/dopa/java_compiled_classes/spatial-sdk-json.jar to class path</w:t>
      </w:r>
    </w:p>
    <w:p w14:paraId="3985DE9D" w14:textId="77777777" w:rsidR="0063601F" w:rsidRPr="005A35F0" w:rsidRDefault="0063601F" w:rsidP="000E5536">
      <w:pPr>
        <w:pStyle w:val="Code"/>
      </w:pPr>
      <w:r w:rsidRPr="005A35F0">
        <w:t>Added resource: /home/dopa/java_compiled_classes/spatial-sdk-json.jar</w:t>
      </w:r>
    </w:p>
    <w:p w14:paraId="5FB9FC15" w14:textId="77777777" w:rsidR="0063601F" w:rsidRPr="005A35F0" w:rsidRDefault="0063601F" w:rsidP="000E5536">
      <w:pPr>
        <w:pStyle w:val="Code"/>
      </w:pPr>
      <w:r w:rsidRPr="005A35F0">
        <w:t>hive&gt; add JAR /home/dopa/java_compiled_classes/spatial-sdk-hive.jar;</w:t>
      </w:r>
    </w:p>
    <w:p w14:paraId="7D08A3AB" w14:textId="77777777" w:rsidR="0063601F" w:rsidRPr="005A35F0" w:rsidRDefault="0063601F" w:rsidP="000E5536">
      <w:pPr>
        <w:pStyle w:val="Code"/>
      </w:pPr>
      <w:r w:rsidRPr="005A35F0">
        <w:t>Added /home/dopa/java_compiled_classes/spatial-sdk-hive.jar to class path</w:t>
      </w:r>
    </w:p>
    <w:p w14:paraId="4F7BC27E" w14:textId="77777777" w:rsidR="0063601F" w:rsidRPr="005A35F0" w:rsidRDefault="0063601F" w:rsidP="000E5536">
      <w:pPr>
        <w:pStyle w:val="Code"/>
      </w:pPr>
      <w:r w:rsidRPr="005A35F0">
        <w:t>Added resource: /home/dopa/java_compiled_classes/spatial-sdk-hive.jar</w:t>
      </w:r>
    </w:p>
    <w:p w14:paraId="59E140DA" w14:textId="77777777" w:rsidR="0063601F" w:rsidRPr="005A35F0" w:rsidRDefault="0063601F" w:rsidP="000E5536">
      <w:pPr>
        <w:pStyle w:val="Code"/>
      </w:pPr>
      <w:r w:rsidRPr="005A35F0">
        <w:t>hive&gt; add JAR /home/dopa/java_compiled_classes/esri-geometry-api.jar;</w:t>
      </w:r>
    </w:p>
    <w:p w14:paraId="3181C64F" w14:textId="77777777" w:rsidR="0063601F" w:rsidRPr="005A35F0" w:rsidRDefault="0063601F" w:rsidP="000E5536">
      <w:pPr>
        <w:pStyle w:val="Code"/>
      </w:pPr>
      <w:r w:rsidRPr="005A35F0">
        <w:t>Added /home/dopa/java_compiled_classes/esri-geometry-api.jar to class path</w:t>
      </w:r>
    </w:p>
    <w:p w14:paraId="5AA199BE" w14:textId="77777777" w:rsidR="0063601F" w:rsidRDefault="0063601F" w:rsidP="000E5536">
      <w:pPr>
        <w:pStyle w:val="Code"/>
      </w:pPr>
      <w:r w:rsidRPr="005A35F0">
        <w:t>Added resource: /home/dopa/java_compiled_classes/esri-geometry-api.jar</w:t>
      </w:r>
    </w:p>
    <w:p w14:paraId="454E9432" w14:textId="72981315" w:rsidR="003C4E0A" w:rsidRDefault="003C4E0A" w:rsidP="000E5536">
      <w:pPr>
        <w:pStyle w:val="BodyText2"/>
      </w:pPr>
      <w:r>
        <w:t>22/06/2016:</w:t>
      </w:r>
    </w:p>
    <w:p w14:paraId="7D22EFD7" w14:textId="77777777" w:rsidR="003C4E0A" w:rsidRDefault="003C4E0A" w:rsidP="000E5536">
      <w:pPr>
        <w:pStyle w:val="Code"/>
      </w:pPr>
      <w:r>
        <w:t>hive&gt; add JAR /home/cottaan/jar_files/esri-geometry-api.jar;</w:t>
      </w:r>
    </w:p>
    <w:p w14:paraId="405809F6" w14:textId="77777777" w:rsidR="003C4E0A" w:rsidRDefault="003C4E0A" w:rsidP="000E5536">
      <w:pPr>
        <w:pStyle w:val="Code"/>
      </w:pPr>
      <w:r>
        <w:t>Added [/home/cottaan/jar_files/esri-geometry-api.jar] to class path</w:t>
      </w:r>
    </w:p>
    <w:p w14:paraId="0C82E9C7" w14:textId="77777777" w:rsidR="003C4E0A" w:rsidRDefault="003C4E0A" w:rsidP="000E5536">
      <w:pPr>
        <w:pStyle w:val="Code"/>
      </w:pPr>
      <w:r>
        <w:t>Added resources: [/home/cottaan/jar_files/esri-geometry-api.jar]</w:t>
      </w:r>
    </w:p>
    <w:p w14:paraId="154F2EBE" w14:textId="77777777" w:rsidR="003C4E0A" w:rsidRDefault="003C4E0A" w:rsidP="000E5536">
      <w:pPr>
        <w:pStyle w:val="Code"/>
      </w:pPr>
      <w:r>
        <w:t>hive&gt; add JAR /home/cottaan/jar_files/spatial-sdk-hadoop.jar;</w:t>
      </w:r>
    </w:p>
    <w:p w14:paraId="19C0F263" w14:textId="77777777" w:rsidR="003C4E0A" w:rsidRDefault="003C4E0A" w:rsidP="000E5536">
      <w:pPr>
        <w:pStyle w:val="Code"/>
      </w:pPr>
      <w:r>
        <w:t>Added [/home/cottaan/jar_files/spatial-sdk-hadoop.jar] to class path</w:t>
      </w:r>
    </w:p>
    <w:p w14:paraId="4FFF61EA" w14:textId="1A1F7EC2" w:rsidR="003C4E0A" w:rsidRDefault="003C4E0A" w:rsidP="000E5536">
      <w:pPr>
        <w:pStyle w:val="Code"/>
      </w:pPr>
      <w:r>
        <w:t>Added resources: [/home/cottaan/jar_files/spatial-sdk-hadoop.jar]</w:t>
      </w:r>
    </w:p>
    <w:p w14:paraId="3F67EC14" w14:textId="10D8829A" w:rsidR="00A23BD1" w:rsidRDefault="00A23BD1" w:rsidP="000E5536">
      <w:pPr>
        <w:pStyle w:val="BodyText2"/>
      </w:pPr>
      <w:r>
        <w:t>28/06/2016</w:t>
      </w:r>
    </w:p>
    <w:p w14:paraId="5D16FE6C" w14:textId="5C510968" w:rsidR="00A23BD1" w:rsidRPr="005A35F0" w:rsidRDefault="00A23BD1" w:rsidP="000E5536">
      <w:pPr>
        <w:pStyle w:val="Code"/>
      </w:pPr>
      <w:r>
        <w:t xml:space="preserve">hive&gt; add JAR </w:t>
      </w:r>
      <w:r w:rsidRPr="00A23BD1">
        <w:t>/home/auxiliary_jars</w:t>
      </w:r>
      <w:r>
        <w:t>/esri-geometry-api.jar;</w:t>
      </w:r>
    </w:p>
    <w:p w14:paraId="0493EE16" w14:textId="77777777" w:rsidR="0063601F" w:rsidRPr="005A35F0" w:rsidRDefault="0063601F" w:rsidP="000E5536">
      <w:pPr>
        <w:pStyle w:val="BodyText2"/>
      </w:pPr>
      <w:r w:rsidRPr="005A35F0">
        <w:t xml:space="preserve">Then list them out to check. </w:t>
      </w:r>
    </w:p>
    <w:p w14:paraId="3A217039" w14:textId="77777777" w:rsidR="0063601F" w:rsidRPr="005A35F0" w:rsidRDefault="0063601F" w:rsidP="000E5536">
      <w:pPr>
        <w:pStyle w:val="Code"/>
      </w:pPr>
      <w:r w:rsidRPr="005A35F0">
        <w:t>hive&gt; list JARS;</w:t>
      </w:r>
    </w:p>
    <w:p w14:paraId="2FDB1752" w14:textId="77777777" w:rsidR="0063601F" w:rsidRDefault="0063601F" w:rsidP="000E5536">
      <w:pPr>
        <w:pStyle w:val="Code"/>
      </w:pPr>
      <w:r w:rsidRPr="005A35F0">
        <w:t>/home/dopa/java_compiled_classes</w:t>
      </w:r>
      <w:r>
        <w:t>/esri-geometry-api.jar</w:t>
      </w:r>
    </w:p>
    <w:p w14:paraId="031A6BC0" w14:textId="77777777" w:rsidR="0063601F" w:rsidRDefault="0063601F" w:rsidP="000E5536">
      <w:pPr>
        <w:pStyle w:val="Code"/>
      </w:pPr>
      <w:r>
        <w:t>file:/opt/cloudera/parcels/CDH-4.4.0-1.cdh4.4.0.p0.39/lib/hive/lib/hive-builtins-0.10.0-cdh4.4.0.jar</w:t>
      </w:r>
    </w:p>
    <w:p w14:paraId="27A458C1" w14:textId="77777777" w:rsidR="0063601F" w:rsidRDefault="0063601F" w:rsidP="000E5536">
      <w:pPr>
        <w:pStyle w:val="Code"/>
      </w:pPr>
      <w:r>
        <w:t>/home/dopa/java_compiled_classes/spatial-sdk-hive.jar</w:t>
      </w:r>
    </w:p>
    <w:p w14:paraId="66ED99D6" w14:textId="77777777" w:rsidR="0063601F" w:rsidRPr="002C2997" w:rsidRDefault="0063601F" w:rsidP="000E5536">
      <w:pPr>
        <w:pStyle w:val="Code"/>
      </w:pPr>
      <w:r>
        <w:t>/home/dopa/java_compiled_classes/spatial-sdk-json.jar</w:t>
      </w:r>
    </w:p>
    <w:p w14:paraId="147F3C6B" w14:textId="05B57836" w:rsidR="003817E3" w:rsidRDefault="003817E3" w:rsidP="000E5536">
      <w:pPr>
        <w:pStyle w:val="Heading8"/>
      </w:pPr>
      <w:r>
        <w:t>Using Beeline</w:t>
      </w:r>
    </w:p>
    <w:p w14:paraId="703D9622" w14:textId="1DD16BC9" w:rsidR="003817E3" w:rsidRPr="003817E3" w:rsidRDefault="003817E3" w:rsidP="000E5536">
      <w:pPr>
        <w:pStyle w:val="BodyText2"/>
      </w:pPr>
      <w:r>
        <w:t>Same as Hive CLI</w:t>
      </w:r>
    </w:p>
    <w:p w14:paraId="2ED00EFE" w14:textId="5975E4C6" w:rsidR="00371364" w:rsidRDefault="00371364" w:rsidP="000E5536">
      <w:pPr>
        <w:pStyle w:val="Heading8"/>
      </w:pPr>
      <w:r>
        <w:t>Using Cloudera Manager</w:t>
      </w:r>
    </w:p>
    <w:p w14:paraId="7EDC0342" w14:textId="219C1D6D" w:rsidR="00371364" w:rsidRPr="00371364" w:rsidRDefault="00371364" w:rsidP="000E5536">
      <w:pPr>
        <w:pStyle w:val="BodyText2"/>
      </w:pPr>
      <w:r>
        <w:t xml:space="preserve">Following instructions </w:t>
      </w:r>
      <w:hyperlink r:id="rId919" w:history="1">
        <w:r w:rsidRPr="00371364">
          <w:rPr>
            <w:rStyle w:val="Hyperlink"/>
          </w:rPr>
          <w:t>here</w:t>
        </w:r>
      </w:hyperlink>
      <w:r>
        <w:t xml:space="preserve"> to add a new Jar file and create UDF functions from it.</w:t>
      </w:r>
      <w:r w:rsidR="00C13DEF">
        <w:t xml:space="preserve"> Monica did this for the ESRI Libraries and now I need to do it for my library with ST_Simplify in. Copying the ‘</w:t>
      </w:r>
      <w:r w:rsidR="00C13DEF" w:rsidRPr="00C13DEF">
        <w:t>E:\cottaan\My Documents\github repos\jrc_hadoop_hive_udf\target</w:t>
      </w:r>
      <w:r w:rsidR="00C13DEF">
        <w:t>\</w:t>
      </w:r>
      <w:r w:rsidR="00C13DEF" w:rsidRPr="00C13DEF">
        <w:t>jrc-hadoop-hive.jar</w:t>
      </w:r>
      <w:r w:rsidR="00C13DEF">
        <w:t>’ file to /user/hive/jar_files.</w:t>
      </w:r>
    </w:p>
    <w:p w14:paraId="4433A0A7" w14:textId="77777777" w:rsidR="0063601F" w:rsidRDefault="0063601F" w:rsidP="000E5536">
      <w:pPr>
        <w:pStyle w:val="Heading7"/>
      </w:pPr>
      <w:r>
        <w:t xml:space="preserve">Creating the tables </w:t>
      </w:r>
    </w:p>
    <w:p w14:paraId="5DD8A9A3" w14:textId="77777777" w:rsidR="001115B4" w:rsidRDefault="001115B4" w:rsidP="000E5536">
      <w:pPr>
        <w:pStyle w:val="BodyText2"/>
      </w:pPr>
      <w:r>
        <w:t xml:space="preserve">You use the ESRI </w:t>
      </w:r>
      <w:r w:rsidRPr="004A44EF">
        <w:t>spatial-framework-for-hadoop</w:t>
      </w:r>
      <w:r>
        <w:t xml:space="preserve"> library and specifically the JSON SerDes to create tables from json data. I have some json files that I created from features in ArcGIS (using the Features to JSON Hadoop tool) and I am now going to create a table with them using Hive SQL (HQL). </w:t>
      </w:r>
    </w:p>
    <w:p w14:paraId="0BA6EE74" w14:textId="77777777" w:rsidR="0063601F" w:rsidRPr="00AA12F3" w:rsidRDefault="0063601F" w:rsidP="000E5536">
      <w:pPr>
        <w:pStyle w:val="Heading8"/>
      </w:pPr>
      <w:r>
        <w:lastRenderedPageBreak/>
        <w:t>Using Hive CLI</w:t>
      </w:r>
    </w:p>
    <w:p w14:paraId="1E168C11" w14:textId="77777777" w:rsidR="0063601F" w:rsidRDefault="0063601F" w:rsidP="000E5536">
      <w:pPr>
        <w:pStyle w:val="BodyText2"/>
      </w:pPr>
      <w:r>
        <w:t>Once the SerDes have been added you can create spatial tables with Hive. Use CREATE EXTERNAL TABLE if you want to create the table and point to the hdfs data files in one go. Otherwise you have to create the table and then import the data. If you use external tables then when you drop the table the hdfs data files are not deleted.</w:t>
      </w:r>
    </w:p>
    <w:p w14:paraId="62083D4B" w14:textId="77777777" w:rsidR="0063601F" w:rsidRDefault="0063601F" w:rsidP="000E5536">
      <w:pPr>
        <w:pStyle w:val="Code"/>
      </w:pPr>
      <w:r>
        <w:t>hive</w:t>
      </w:r>
      <w:r w:rsidRPr="005A35F0">
        <w:t>&gt; CREATE TABLE IF NOT EXISTS counties (Name string, BoundaryShape binary) ROW FORMAT SERDE 'com.esri.hadoop.hive.serde.JsonSerde' STORED AS INPUTFORMAT 'com.esri.json.hadoop.UnenclosedJsonInputFormat' OUTPUTFORMAT 'org.apache.hadoop.hive.ql.io.HiveIgnoreKeyTextOutputFormat';</w:t>
      </w:r>
    </w:p>
    <w:p w14:paraId="71244D45" w14:textId="77777777" w:rsidR="0063601F" w:rsidRDefault="0063601F" w:rsidP="000E5536">
      <w:pPr>
        <w:pStyle w:val="Code"/>
      </w:pPr>
      <w:r>
        <w:t>OK</w:t>
      </w:r>
    </w:p>
    <w:p w14:paraId="18B546E8" w14:textId="77777777" w:rsidR="0063601F" w:rsidRDefault="0063601F" w:rsidP="000E5536">
      <w:pPr>
        <w:pStyle w:val="Code"/>
      </w:pPr>
      <w:r>
        <w:t>Time taken: 1.498 seconds</w:t>
      </w:r>
    </w:p>
    <w:p w14:paraId="7D6DE90D" w14:textId="77777777" w:rsidR="0063601F" w:rsidRDefault="0063601F" w:rsidP="000E5536">
      <w:pPr>
        <w:pStyle w:val="BodyText2"/>
      </w:pPr>
      <w:r>
        <w:t xml:space="preserve">This creates a table in Hive with two fields – one has a spatial type. The table will be empty. You can also create this from the Beeswax UI in Hue if you reference all the necessary ESRI jar files. </w:t>
      </w:r>
    </w:p>
    <w:p w14:paraId="7C928F74" w14:textId="77777777" w:rsidR="0063601F" w:rsidRDefault="0063601F" w:rsidP="000E5536">
      <w:pPr>
        <w:pStyle w:val="BodyText2"/>
      </w:pPr>
      <w:r>
        <w:t>For the WDPA:</w:t>
      </w:r>
    </w:p>
    <w:p w14:paraId="1D965F89" w14:textId="77777777" w:rsidR="0063601F" w:rsidRPr="005A35F0" w:rsidRDefault="0063601F" w:rsidP="000E5536">
      <w:pPr>
        <w:pStyle w:val="Code"/>
      </w:pPr>
      <w:r>
        <w:t xml:space="preserve">Hive&gt; </w:t>
      </w:r>
      <w:r w:rsidRPr="005A35F0">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2CDBD121" w14:textId="77777777" w:rsidR="0063601F" w:rsidRPr="005A35F0" w:rsidRDefault="0063601F" w:rsidP="000E5536">
      <w:pPr>
        <w:pStyle w:val="BodyText2"/>
      </w:pPr>
      <w:r w:rsidRPr="005A35F0">
        <w:t>For the species (local orang-utan feature class – OrangUtan.json):</w:t>
      </w:r>
    </w:p>
    <w:p w14:paraId="07F2A7F9" w14:textId="77777777" w:rsidR="0063601F" w:rsidRPr="005A35F0" w:rsidRDefault="0063601F" w:rsidP="000E5536">
      <w:pPr>
        <w:pStyle w:val="Code"/>
      </w:pPr>
      <w:r w:rsidRPr="005A35F0">
        <w:t>Hive&gt; 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 ROW FORMAT SERDE 'com.esri.hadoop.hive.serde.JsonSerde' STORED AS INPUTFORMAT'com.esri.json.hadoop.UnenclosedJsonInputFormat' OUTPUTFORMAT 'org.apache.hadoop.hive.ql.io.HiveIgnoreKeyTextOutputFormat';</w:t>
      </w:r>
    </w:p>
    <w:p w14:paraId="0322ABCA" w14:textId="77777777" w:rsidR="0063601F" w:rsidRPr="005A35F0" w:rsidRDefault="0063601F" w:rsidP="000E5536">
      <w:pPr>
        <w:pStyle w:val="BodyText2"/>
      </w:pPr>
      <w:r w:rsidRPr="005A35F0">
        <w:t>For the species (species.jrc.org postgis schema) – UNTESTED!:</w:t>
      </w:r>
    </w:p>
    <w:p w14:paraId="64251DED" w14:textId="77777777" w:rsidR="0063601F" w:rsidRPr="005A35F0" w:rsidRDefault="0063601F" w:rsidP="000E5536">
      <w:pPr>
        <w:pStyle w:val="Code"/>
      </w:pPr>
      <w:r w:rsidRPr="005A35F0">
        <w:t>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binomial_id int,owner string,ecosystem string) ROW FORMAT SERDE 'com.esri.hadoop.hive.serde.JsonSerde' STORED AS INPUTFORMAT'com.esri.json.hadoop.UnenclosedJsonInputFormat' OUTPUTFORMAT 'org.apache.hadoop.hive.ql.io.HiveIgnoreKeyTextOutputFormat';</w:t>
      </w:r>
    </w:p>
    <w:p w14:paraId="7EF9FA1E" w14:textId="77777777" w:rsidR="0063601F" w:rsidRPr="005A35F0" w:rsidRDefault="0063601F" w:rsidP="000E5536">
      <w:pPr>
        <w:pStyle w:val="BodyText2"/>
      </w:pPr>
      <w:r w:rsidRPr="005A35F0">
        <w:t>For the species (Nov 2011 file geodatabase – AllSpecies feature class - OrangUtanNov2011.json):</w:t>
      </w:r>
    </w:p>
    <w:p w14:paraId="56FD4CC1" w14:textId="77777777" w:rsidR="0063601F" w:rsidRPr="005A35F0" w:rsidRDefault="0063601F" w:rsidP="000E5536">
      <w:pPr>
        <w:pStyle w:val="Code"/>
      </w:pPr>
      <w:r w:rsidRPr="005A35F0">
        <w:t>CREATE TABLE IF NOT EXISTS species (id_no string,binomial string,presence string,origin string,compiler string,year smallint,citation string,source string,dist_comm string,island string,subspecies string,subpop string,tax_commen string,data_sens string,sens_comm string,legend string,seasonal smallint,owner string,speciesid string,ecosystem string,areakm2 float,speciesid2 int,geom binary) ROW FORMAT SERDE 'com.esri.hadoop.hive.serde.JsonSerde' STORED AS INPUTFORMAT'com.esri.json.hadoop.UnenclosedJsonInputFormat' OUTPUTFORMAT 'org.apache.hadoop.hive.ql.io.HiveIgnoreKeyTextOutputFormat';</w:t>
      </w:r>
    </w:p>
    <w:p w14:paraId="4E766BB1" w14:textId="77777777" w:rsidR="0063601F" w:rsidRPr="005A35F0" w:rsidRDefault="0063601F" w:rsidP="000E5536">
      <w:pPr>
        <w:pStyle w:val="BodyText2"/>
      </w:pPr>
      <w:r w:rsidRPr="005A35F0">
        <w:t>For the species (Nov 2011 file geodatabase – AllSpecies feature class - OrangUtanNov2011.json) as an external table:</w:t>
      </w:r>
    </w:p>
    <w:p w14:paraId="300E4E80" w14:textId="77777777" w:rsidR="0063601F" w:rsidRDefault="0063601F" w:rsidP="000E5536">
      <w:pPr>
        <w:pStyle w:val="Code"/>
      </w:pPr>
      <w:r w:rsidRPr="005A35F0">
        <w:t>CREATE EXTERNAL TABLE IF NOT EXISTS species (id_no string, binomial string, presence string, origin string, compiler string, year smallint, citation string, source string, dist_comm string, island string, subspecies string, subpop string, tax_commen string, data_sens string, sens_comm string, legend string, seasonal smallint, owner string, speciesid string, ecosystem string, areakm2 float, speciesid2 int, geom binary) ROW FORMAT SERDE 'com.esri.hadoop.hive.serde.JsonSerde' STORED AS INPUTFORMAT'com.esri.json.hadoop.UnenclosedJsonInputFormat' OUTPUTFORMAT 'org.apache.hadoop.hive.ql.io.HiveIgnoreKeyTextOutputFormat' LOCATION '/user/hive/warehouse/species/';</w:t>
      </w:r>
    </w:p>
    <w:p w14:paraId="2FE65F3D" w14:textId="77777777" w:rsidR="0063601F" w:rsidRDefault="0063601F" w:rsidP="000E5536">
      <w:pPr>
        <w:pStyle w:val="Heading8"/>
      </w:pPr>
      <w:bookmarkStart w:id="148" w:name="_Ref384899398"/>
      <w:r>
        <w:t>Using Beeswax UI</w:t>
      </w:r>
    </w:p>
    <w:p w14:paraId="33E07FBA" w14:textId="77777777" w:rsidR="0063601F" w:rsidRDefault="0063601F" w:rsidP="000E5536">
      <w:pPr>
        <w:pStyle w:val="BodyText2"/>
      </w:pPr>
      <w:r>
        <w:t>In Hue you cannot use the Metastore manager to create a table from a file because it will not allow you to use custom DerDes so you have to use Hive Query Language in the Beeswax UI.</w:t>
      </w:r>
    </w:p>
    <w:p w14:paraId="4690D0DF" w14:textId="77777777" w:rsidR="0063601F" w:rsidRDefault="0063601F" w:rsidP="000E5536">
      <w:pPr>
        <w:pStyle w:val="BodyText2"/>
      </w:pPr>
      <w:r>
        <w:t>Make sure you reference the HDFS file using the /user/admin/data/json/&lt;file&gt; prefix otherwise it wont find the table.</w:t>
      </w:r>
    </w:p>
    <w:p w14:paraId="3CA9CDBC" w14:textId="77777777" w:rsidR="0063601F" w:rsidRDefault="0063601F" w:rsidP="000E5536">
      <w:pPr>
        <w:pStyle w:val="Heading7"/>
      </w:pPr>
      <w:r>
        <w:t>Importing data into the spatial tables</w:t>
      </w:r>
      <w:bookmarkEnd w:id="148"/>
    </w:p>
    <w:p w14:paraId="59466D27" w14:textId="77777777" w:rsidR="0063601F" w:rsidRDefault="0063601F" w:rsidP="000E5536">
      <w:pPr>
        <w:pStyle w:val="Heading8"/>
      </w:pPr>
      <w:r>
        <w:t>Using HDFS Shell</w:t>
      </w:r>
    </w:p>
    <w:p w14:paraId="7DD6526C" w14:textId="77777777" w:rsidR="0063601F" w:rsidRDefault="0063601F" w:rsidP="000E5536">
      <w:pPr>
        <w:pStyle w:val="BodyText2"/>
      </w:pPr>
      <w:r>
        <w:t>You can use the HDFS shell to use wildcard in file search patterns to load multiple files. This is very fast!</w:t>
      </w:r>
    </w:p>
    <w:p w14:paraId="2224F099" w14:textId="77777777" w:rsidR="0063601F" w:rsidRDefault="0063601F" w:rsidP="000E5536">
      <w:pPr>
        <w:pStyle w:val="Code"/>
      </w:pPr>
      <w:r w:rsidRPr="00C60530">
        <w:t>[dopa@hadoop-sn ~]$ hadoop fs -put /home/dopa/data/json/species/* /user/hive/warehouse/</w:t>
      </w:r>
    </w:p>
    <w:p w14:paraId="7E2EDEB1" w14:textId="77777777" w:rsidR="0063601F" w:rsidRDefault="0063601F" w:rsidP="000E5536">
      <w:pPr>
        <w:pStyle w:val="BodyText2"/>
      </w:pPr>
      <w:r>
        <w:t>Or delete multiple files:</w:t>
      </w:r>
    </w:p>
    <w:p w14:paraId="67222695" w14:textId="77777777" w:rsidR="0063601F" w:rsidRPr="00C60530" w:rsidRDefault="0063601F" w:rsidP="000E5536">
      <w:pPr>
        <w:pStyle w:val="Code"/>
      </w:pPr>
      <w:r w:rsidRPr="00BE435C">
        <w:t>[dopa@hadoop-sn ~]$ hadoop fs -rm /user/hive/warehouse/*.json</w:t>
      </w:r>
    </w:p>
    <w:p w14:paraId="242F0CC1" w14:textId="77777777" w:rsidR="0063601F" w:rsidRDefault="0063601F" w:rsidP="000E5536">
      <w:pPr>
        <w:pStyle w:val="Heading8"/>
      </w:pPr>
      <w:r>
        <w:t>Using Hive CLI</w:t>
      </w:r>
    </w:p>
    <w:p w14:paraId="3C090DCC" w14:textId="77777777" w:rsidR="0063601F" w:rsidRDefault="0063601F" w:rsidP="000E5536">
      <w:pPr>
        <w:pStyle w:val="BodyText2"/>
      </w:pPr>
      <w:r>
        <w:t>If you use the Hive shell then any puts go to the /user/dopa/ folder by default.</w:t>
      </w:r>
    </w:p>
    <w:p w14:paraId="4263221A" w14:textId="77777777" w:rsidR="0063601F" w:rsidRDefault="0063601F" w:rsidP="000E5536">
      <w:pPr>
        <w:pStyle w:val="Code"/>
      </w:pPr>
      <w:r w:rsidRPr="009D0AB9">
        <w:t>hive&gt; dfs -put /home/dopa/data/json/species/species20733.json;</w:t>
      </w:r>
    </w:p>
    <w:p w14:paraId="702014DC" w14:textId="77777777" w:rsidR="0063601F" w:rsidRDefault="0063601F" w:rsidP="000E5536">
      <w:pPr>
        <w:pStyle w:val="BodyText2"/>
      </w:pPr>
      <w:r>
        <w:t>To put data in a different HDFS folder:</w:t>
      </w:r>
    </w:p>
    <w:p w14:paraId="19CD3ED3" w14:textId="77777777" w:rsidR="0063601F" w:rsidRDefault="0063601F" w:rsidP="000E5536">
      <w:pPr>
        <w:pStyle w:val="Code"/>
      </w:pPr>
      <w:r w:rsidRPr="009D0AB9">
        <w:t>hive&gt; dfs -put /home/dopa/data/json/species/species20733.json /user/hive/warehouse/;</w:t>
      </w:r>
    </w:p>
    <w:p w14:paraId="71EFE4B7" w14:textId="77777777" w:rsidR="0063601F" w:rsidRDefault="0063601F" w:rsidP="000E5536">
      <w:pPr>
        <w:pStyle w:val="BodyText2"/>
      </w:pPr>
      <w:r>
        <w:t>To explicitly load data:</w:t>
      </w:r>
    </w:p>
    <w:p w14:paraId="1B2625F0" w14:textId="77777777" w:rsidR="0063601F" w:rsidRPr="005A35F0" w:rsidRDefault="0063601F" w:rsidP="000E5536">
      <w:pPr>
        <w:pStyle w:val="Code"/>
      </w:pPr>
      <w:r>
        <w:lastRenderedPageBreak/>
        <w:t>hive</w:t>
      </w:r>
      <w:r w:rsidRPr="005A35F0">
        <w:t>&gt; load data inpath 'test_unenclosed.json' into table counties;</w:t>
      </w:r>
    </w:p>
    <w:p w14:paraId="218A1991" w14:textId="77777777" w:rsidR="0063601F" w:rsidRDefault="0063601F" w:rsidP="000E5536">
      <w:pPr>
        <w:pStyle w:val="Code"/>
      </w:pPr>
      <w:r w:rsidRPr="005A35F0">
        <w:t>Loading data to table default.counties</w:t>
      </w:r>
    </w:p>
    <w:p w14:paraId="4A039E0D" w14:textId="77777777" w:rsidR="0063601F" w:rsidRDefault="0063601F" w:rsidP="000E5536">
      <w:pPr>
        <w:pStyle w:val="Code"/>
      </w:pPr>
      <w:r>
        <w:t>chgrp: changing ownership of '/user/hive/warehouse/counties/test_unenclosed_copy_1.json': User does not belong to hive</w:t>
      </w:r>
    </w:p>
    <w:p w14:paraId="07D3326A" w14:textId="77777777" w:rsidR="0063601F" w:rsidRDefault="0063601F" w:rsidP="000E5536">
      <w:pPr>
        <w:pStyle w:val="Code"/>
      </w:pPr>
      <w:r>
        <w:t>Table default.counties stats: [num_partitions: 0, num_files: 2, num_rows: 0, total_size: 2794, raw_data_size: 0]</w:t>
      </w:r>
    </w:p>
    <w:p w14:paraId="4C41D03E" w14:textId="77777777" w:rsidR="0063601F" w:rsidRDefault="0063601F" w:rsidP="000E5536">
      <w:pPr>
        <w:pStyle w:val="Code"/>
      </w:pPr>
      <w:r>
        <w:t>OK</w:t>
      </w:r>
    </w:p>
    <w:p w14:paraId="13DEBC28" w14:textId="77777777" w:rsidR="0063601F" w:rsidRDefault="0063601F" w:rsidP="000E5536">
      <w:pPr>
        <w:pStyle w:val="Code"/>
      </w:pPr>
      <w:r>
        <w:t>Time taken: 0.496 seconds</w:t>
      </w:r>
    </w:p>
    <w:p w14:paraId="62E51801" w14:textId="77777777" w:rsidR="0063601F" w:rsidRPr="006826D1" w:rsidRDefault="0063601F" w:rsidP="000E5536">
      <w:pPr>
        <w:pStyle w:val="BodyText2"/>
      </w:pPr>
      <w:r>
        <w:t>You can also import data by creating an external table which points hdfs to existing files.</w:t>
      </w:r>
    </w:p>
    <w:p w14:paraId="09D6D787" w14:textId="77777777" w:rsidR="0063601F" w:rsidRDefault="0063601F" w:rsidP="000E5536">
      <w:pPr>
        <w:pStyle w:val="Heading8"/>
      </w:pPr>
      <w:r>
        <w:t>Using Hue</w:t>
      </w:r>
    </w:p>
    <w:p w14:paraId="1216FE82" w14:textId="77777777" w:rsidR="0063601F" w:rsidRPr="006F271A" w:rsidRDefault="0063601F" w:rsidP="000E5536">
      <w:pPr>
        <w:pStyle w:val="BodyText2"/>
      </w:pPr>
      <w:r>
        <w:t xml:space="preserve">See the section on </w:t>
      </w:r>
      <w:r>
        <w:fldChar w:fldCharType="begin"/>
      </w:r>
      <w:r>
        <w:instrText xml:space="preserve"> REF _Ref385922102 \h </w:instrText>
      </w:r>
      <w:r>
        <w:fldChar w:fldCharType="separate"/>
      </w:r>
      <w:r w:rsidR="00EA3299">
        <w:t xml:space="preserve">Using the species JSON files </w:t>
      </w:r>
      <w:r>
        <w:fldChar w:fldCharType="end"/>
      </w:r>
      <w:r>
        <w:t>. This is slow and really only good for individual files. Also files imported this way will not have all of the relevant permissions.</w:t>
      </w:r>
    </w:p>
    <w:p w14:paraId="172E7801" w14:textId="77777777" w:rsidR="0063601F" w:rsidRDefault="0063601F" w:rsidP="000E5536">
      <w:pPr>
        <w:pStyle w:val="Heading8"/>
      </w:pPr>
      <w:r>
        <w:t>Issues</w:t>
      </w:r>
    </w:p>
    <w:p w14:paraId="6CBE695F" w14:textId="77777777" w:rsidR="0063601F" w:rsidRDefault="0063601F" w:rsidP="000E5536">
      <w:pPr>
        <w:pStyle w:val="BodyText2"/>
      </w:pPr>
      <w:r>
        <w:t>There are the usual sort of issues with creating tables in Hive such as data type mismatches etc, i.e. Boolean values of 0 cannot be imported into a BOOLEAN field – you have to import to INT fields. Importing a value of 1 (tinyint) into a tinyint field fails with the following error:</w:t>
      </w:r>
    </w:p>
    <w:p w14:paraId="5FDD4564" w14:textId="77777777" w:rsidR="0063601F" w:rsidRDefault="0063601F" w:rsidP="000E5536">
      <w:pPr>
        <w:pStyle w:val="Code"/>
      </w:pPr>
      <w:r w:rsidRPr="00E063FB">
        <w:t>Failed with exception java.io.IOException:java.lang.ClassCastException: org.apache.hadoop.hive.serde2.io.ByteWritable cannot be cast to org.apache.hadoop.io.Text</w:t>
      </w:r>
    </w:p>
    <w:p w14:paraId="46BBEC1D" w14:textId="77777777" w:rsidR="0063601F" w:rsidRPr="00E063FB" w:rsidRDefault="0063601F" w:rsidP="000E5536">
      <w:pPr>
        <w:pStyle w:val="BodyText2"/>
      </w:pPr>
      <w:r>
        <w:t>A smallint works fine!!</w:t>
      </w:r>
    </w:p>
    <w:p w14:paraId="325DE5C2" w14:textId="2C823E13" w:rsidR="0063601F" w:rsidRDefault="00860ADA" w:rsidP="000E5536">
      <w:pPr>
        <w:pStyle w:val="Heading7"/>
      </w:pPr>
      <w:r>
        <w:t>Writing</w:t>
      </w:r>
      <w:r w:rsidR="0063601F">
        <w:t xml:space="preserve"> new UDFs</w:t>
      </w:r>
    </w:p>
    <w:p w14:paraId="5744196B" w14:textId="77777777" w:rsidR="0063601F" w:rsidRPr="007612F3" w:rsidRDefault="0063601F" w:rsidP="000E5536">
      <w:pPr>
        <w:pStyle w:val="BodyText2"/>
      </w:pPr>
      <w:r>
        <w:t xml:space="preserve">I am creating a new UDF called ST_GeomFromTMS which will take a TMS reference, e.g. </w:t>
      </w:r>
      <w:r w:rsidRPr="007612F3">
        <w:t>132233213330233</w:t>
      </w:r>
      <w:r>
        <w:t xml:space="preserve">, and create a geometry from it. </w:t>
      </w:r>
    </w:p>
    <w:p w14:paraId="6A9004D2" w14:textId="77777777" w:rsidR="0063601F" w:rsidRDefault="0063601F" w:rsidP="000E5536">
      <w:pPr>
        <w:pStyle w:val="Heading8"/>
      </w:pPr>
      <w:r>
        <w:t xml:space="preserve">Create a new Maven project </w:t>
      </w:r>
    </w:p>
    <w:p w14:paraId="3215DC28" w14:textId="77777777" w:rsidR="0063601F" w:rsidRDefault="0063601F" w:rsidP="000E5536">
      <w:pPr>
        <w:pStyle w:val="BodyText2"/>
      </w:pPr>
      <w:r>
        <w:t>Create a new Maven project in Aptana and choose a namespace for the Group ID and a name for the artefact ID (this will be the name of the jar file), e.g. org.jrc.hadoop.hive and jrc-hadoop-hive.</w:t>
      </w:r>
    </w:p>
    <w:p w14:paraId="659660A9" w14:textId="77777777" w:rsidR="006B6D9F" w:rsidRDefault="006B6D9F" w:rsidP="000E5536">
      <w:pPr>
        <w:pStyle w:val="Heading8"/>
      </w:pPr>
      <w:r>
        <w:t>Shaded *.jar files</w:t>
      </w:r>
    </w:p>
    <w:p w14:paraId="0B09632B" w14:textId="6E1570D2" w:rsidR="006B6D9F" w:rsidRDefault="006B6D9F" w:rsidP="000E5536">
      <w:pPr>
        <w:pStyle w:val="BodyText2"/>
      </w:pPr>
      <w:r>
        <w:t>These seem to appear when you haven’t done a Clean first.</w:t>
      </w:r>
    </w:p>
    <w:p w14:paraId="0BABCBA4" w14:textId="022E3281" w:rsidR="0063601F" w:rsidRDefault="0063601F" w:rsidP="000E5536">
      <w:pPr>
        <w:pStyle w:val="Heading8"/>
      </w:pPr>
      <w:r>
        <w:t>Adding in Maven dependencies</w:t>
      </w:r>
    </w:p>
    <w:p w14:paraId="58B015A3" w14:textId="77777777" w:rsidR="0063601F" w:rsidRPr="00CB356F" w:rsidRDefault="0063601F" w:rsidP="000E5536">
      <w:pPr>
        <w:pStyle w:val="BodyText2"/>
      </w:pPr>
      <w:r>
        <w:t>Open the pom.xml file in the Maven POM editor. Add in references to the dependencies that your Maven project needs by opening the Dependencies tab and searching for the matching dependencies.</w:t>
      </w:r>
    </w:p>
    <w:p w14:paraId="763AFDDB" w14:textId="77777777" w:rsidR="0063601F" w:rsidRDefault="0063601F" w:rsidP="000E5536">
      <w:pPr>
        <w:pStyle w:val="Heading8"/>
      </w:pPr>
      <w:r>
        <w:t>Creating the function</w:t>
      </w:r>
    </w:p>
    <w:p w14:paraId="5029AD20" w14:textId="77777777" w:rsidR="0063601F" w:rsidRDefault="0063601F" w:rsidP="000E5536">
      <w:pPr>
        <w:pStyle w:val="BodyText2"/>
      </w:pPr>
      <w:r>
        <w:t xml:space="preserve">Following the instructions </w:t>
      </w:r>
      <w:hyperlink r:id="rId920" w:history="1">
        <w:r w:rsidRPr="001E5BCC">
          <w:rPr>
            <w:rStyle w:val="Hyperlink"/>
          </w:rPr>
          <w:t>here</w:t>
        </w:r>
      </w:hyperlink>
      <w:r>
        <w:t xml:space="preserve"> to create a UDF using the simple api </w:t>
      </w:r>
      <w:r w:rsidRPr="001E5BCC">
        <w:t>org.apache.hadoop.hive.ql.exec.UDF</w:t>
      </w:r>
      <w:r>
        <w:t>. Once the function has been completed, the *.jar file needs to be put on the Hadoop cluster and added in using the same process as the ESRI *jar files. Either from the file system in Hive CLI or from HDFS in Beeswax.</w:t>
      </w:r>
    </w:p>
    <w:p w14:paraId="69E3741F" w14:textId="77777777" w:rsidR="0063601F" w:rsidRDefault="0063601F" w:rsidP="000E5536">
      <w:pPr>
        <w:pStyle w:val="BodyText2"/>
      </w:pPr>
      <w:r>
        <w:t>There are 3 types of UDF function in Hive: UDAF – User-defined aggregate function that works on a group of rows (e.g. a sum function). UDTF – User-defined table generating – one row input to multiple row output and UDF – a normal function.</w:t>
      </w:r>
    </w:p>
    <w:p w14:paraId="55F06E1E" w14:textId="16EBCF1C" w:rsidR="006B6D9F" w:rsidRDefault="00523097" w:rsidP="000E5536">
      <w:pPr>
        <w:pStyle w:val="Heading8"/>
      </w:pPr>
      <w:r>
        <w:t>Adding l</w:t>
      </w:r>
      <w:r w:rsidR="006B6D9F">
        <w:t>ogging</w:t>
      </w:r>
    </w:p>
    <w:p w14:paraId="03BD5BA1" w14:textId="74E1B52A" w:rsidR="006B6D9F" w:rsidRDefault="006B6D9F" w:rsidP="000E5536">
      <w:pPr>
        <w:pStyle w:val="BodyText2"/>
      </w:pPr>
      <w:r>
        <w:t xml:space="preserve">You can output logging in UDTF functions by adding the following code (see </w:t>
      </w:r>
      <w:hyperlink r:id="rId921" w:anchor="L162" w:history="1">
        <w:r w:rsidRPr="006B6D9F">
          <w:rPr>
            <w:rStyle w:val="Hyperlink"/>
          </w:rPr>
          <w:t>this</w:t>
        </w:r>
      </w:hyperlink>
      <w:r>
        <w:t xml:space="preserve"> class example):</w:t>
      </w:r>
    </w:p>
    <w:p w14:paraId="619329C6" w14:textId="77777777" w:rsidR="006B6D9F" w:rsidRDefault="006B6D9F" w:rsidP="000E5536">
      <w:pPr>
        <w:pStyle w:val="Code"/>
      </w:pPr>
      <w:r w:rsidRPr="006B6D9F">
        <w:t>private static final Log LOG = LogFactory.getLog(CellUdtf.class);</w:t>
      </w:r>
    </w:p>
    <w:p w14:paraId="23BD4722" w14:textId="2F5EBB3E" w:rsidR="006B6D9F" w:rsidRDefault="006B6D9F" w:rsidP="000E5536">
      <w:pPr>
        <w:pStyle w:val="Code"/>
      </w:pPr>
      <w:r>
        <w:t>..</w:t>
      </w:r>
    </w:p>
    <w:p w14:paraId="4770502B" w14:textId="65B67542" w:rsidR="006B6D9F" w:rsidRDefault="006B6D9F" w:rsidP="000E5536">
      <w:pPr>
        <w:pStyle w:val="Code"/>
      </w:pPr>
      <w:r w:rsidRPr="006B6D9F">
        <w:t>LOG.info("Checking cells between " + lower + " and " + upper + " this is where it gets stuck!");</w:t>
      </w:r>
    </w:p>
    <w:p w14:paraId="11F01082" w14:textId="273AFEBF" w:rsidR="006B6D9F" w:rsidRDefault="006B6D9F" w:rsidP="000E5536">
      <w:pPr>
        <w:pStyle w:val="BodyText2"/>
      </w:pPr>
      <w:r>
        <w:t>Then when you run the MR job, you can look at the syslog and you will see this:</w:t>
      </w:r>
    </w:p>
    <w:p w14:paraId="0168A97E" w14:textId="70438F6B" w:rsidR="006B6D9F" w:rsidRDefault="006B6D9F" w:rsidP="000E5536">
      <w:pPr>
        <w:pStyle w:val="Code"/>
      </w:pPr>
      <w:r w:rsidRPr="006B6D9F">
        <w:t>2015-04-09 11:33:16,254 INFO [main] jrc.esri.CellUdtf: Checking cells between 43200 and 63000 this is where it gets stuck!</w:t>
      </w:r>
    </w:p>
    <w:p w14:paraId="4A649388" w14:textId="1A7C1769" w:rsidR="006B6D9F" w:rsidRPr="006B6D9F" w:rsidRDefault="006B6D9F" w:rsidP="000E5536">
      <w:pPr>
        <w:pStyle w:val="BodyText2"/>
      </w:pPr>
      <w:r>
        <w:t xml:space="preserve">You can also add </w:t>
      </w:r>
      <w:r w:rsidR="00523097" w:rsidRPr="00523097">
        <w:t>System.out.println</w:t>
      </w:r>
      <w:r w:rsidR="00523097">
        <w:t xml:space="preserve"> statements which get put in the stdout.</w:t>
      </w:r>
    </w:p>
    <w:p w14:paraId="7D0D2BEA" w14:textId="186C58B8" w:rsidR="00AC395A" w:rsidRDefault="00AC395A" w:rsidP="000E5536">
      <w:pPr>
        <w:pStyle w:val="Heading8"/>
      </w:pPr>
      <w:r>
        <w:t>Testing the function</w:t>
      </w:r>
    </w:p>
    <w:p w14:paraId="7D5A9E00" w14:textId="499DE002" w:rsidR="00AC395A" w:rsidRDefault="00AC395A" w:rsidP="000E5536">
      <w:pPr>
        <w:pStyle w:val="BodyText2"/>
      </w:pPr>
      <w:r>
        <w:t>To test the function create a class that will call the UDF. For the esri_cell_udtf UDTF it ran fine in Hadoop but for some reason when you try to run it from a test Java class you get the following error:</w:t>
      </w:r>
    </w:p>
    <w:p w14:paraId="1ED2F0D0" w14:textId="77777777" w:rsidR="00AC395A" w:rsidRDefault="00AC395A" w:rsidP="000E5536">
      <w:pPr>
        <w:pStyle w:val="Code"/>
      </w:pPr>
      <w:r>
        <w:lastRenderedPageBreak/>
        <w:t>Exception in thread "main" java.lang.NullPointerException</w:t>
      </w:r>
    </w:p>
    <w:p w14:paraId="1D6D25BE" w14:textId="77777777" w:rsidR="00AC395A" w:rsidRDefault="00AC395A" w:rsidP="000E5536">
      <w:pPr>
        <w:pStyle w:val="Code"/>
      </w:pPr>
      <w:r>
        <w:tab/>
        <w:t>at org.apache.hadoop.hive.ql.udf.generic.GenericUDTF.forward(GenericUDTF.java:91)</w:t>
      </w:r>
    </w:p>
    <w:p w14:paraId="7F4DBD1E" w14:textId="77777777" w:rsidR="00AC395A" w:rsidRDefault="00AC395A" w:rsidP="000E5536">
      <w:pPr>
        <w:pStyle w:val="Code"/>
      </w:pPr>
      <w:r>
        <w:tab/>
        <w:t>at jrc.esri.CellUdtf.getCellsEnclosedBy(CellUdtf.java:171)</w:t>
      </w:r>
    </w:p>
    <w:p w14:paraId="645D1298" w14:textId="77777777" w:rsidR="00AC395A" w:rsidRDefault="00AC395A" w:rsidP="000E5536">
      <w:pPr>
        <w:pStyle w:val="Code"/>
      </w:pPr>
      <w:r>
        <w:tab/>
        <w:t>at jrc.esri.CellUdtf.process(CellUdtf.java:116)</w:t>
      </w:r>
    </w:p>
    <w:p w14:paraId="45B19B41" w14:textId="619F443B" w:rsidR="00AC395A" w:rsidRDefault="00AC395A" w:rsidP="000E5536">
      <w:pPr>
        <w:pStyle w:val="Code"/>
      </w:pPr>
      <w:r>
        <w:tab/>
        <w:t>at jrc.CellUdtfTest.main(CellUdtfTest.java:48)</w:t>
      </w:r>
    </w:p>
    <w:p w14:paraId="34805E03" w14:textId="6901FEF3" w:rsidR="00AC395A" w:rsidRPr="00AC395A" w:rsidRDefault="00FD3DFA" w:rsidP="000E5536">
      <w:pPr>
        <w:pStyle w:val="BodyText2"/>
      </w:pPr>
      <w:r>
        <w:t>For spatial functions you need to convert the geometry into WKB to test the functions as the geometry type that is loaded into Hive is WKB (from my FeatureClassToAvro GP tool).</w:t>
      </w:r>
      <w:r w:rsidR="00C90F02">
        <w:t xml:space="preserve"> </w:t>
      </w:r>
      <w:hyperlink r:id="rId922" w:anchor="diff-256cae56df5fed5ba2633046863f3e6aR31" w:history="1">
        <w:r w:rsidR="00C90F02" w:rsidRPr="00C90F02">
          <w:rPr>
            <w:rStyle w:val="Hyperlink"/>
          </w:rPr>
          <w:t>Here</w:t>
        </w:r>
      </w:hyperlink>
      <w:r w:rsidR="00C90F02">
        <w:t xml:space="preserve"> is a sample of how to do that.</w:t>
      </w:r>
    </w:p>
    <w:p w14:paraId="55EABEC0" w14:textId="77777777" w:rsidR="0063601F" w:rsidRDefault="0063601F" w:rsidP="000E5536">
      <w:pPr>
        <w:pStyle w:val="Heading8"/>
      </w:pPr>
      <w:r>
        <w:t>Using the function</w:t>
      </w:r>
    </w:p>
    <w:p w14:paraId="5993B8AD" w14:textId="6C2838B9" w:rsidR="00EC66C5" w:rsidRDefault="00EC66C5" w:rsidP="000E5536">
      <w:pPr>
        <w:pStyle w:val="BodyText2"/>
      </w:pPr>
      <w:r>
        <w:t>You can create a dummy table to use in test SQL statements. Start at the command prompt:</w:t>
      </w:r>
    </w:p>
    <w:p w14:paraId="69966804" w14:textId="51F229D9" w:rsidR="00EC66C5" w:rsidRDefault="00EC66C5" w:rsidP="000E5536">
      <w:pPr>
        <w:pStyle w:val="Code"/>
      </w:pPr>
      <w:r w:rsidRPr="00EC66C5">
        <w:t>echo onerow &gt; st-geom-onerow.tsv</w:t>
      </w:r>
    </w:p>
    <w:p w14:paraId="5E150F03" w14:textId="15B8FB0B" w:rsidR="00EC66C5" w:rsidRDefault="00EC66C5" w:rsidP="000E5536">
      <w:pPr>
        <w:pStyle w:val="BodyText2"/>
      </w:pPr>
      <w:r>
        <w:t>Then in Hive</w:t>
      </w:r>
      <w:r w:rsidR="00EA5F56">
        <w:t xml:space="preserve"> create this table then you can use it in queries</w:t>
      </w:r>
      <w:r>
        <w:t>:</w:t>
      </w:r>
    </w:p>
    <w:p w14:paraId="07267822" w14:textId="77777777" w:rsidR="00EC66C5" w:rsidRDefault="00EC66C5" w:rsidP="000E5536">
      <w:pPr>
        <w:pStyle w:val="Code"/>
      </w:pPr>
      <w:r>
        <w:t>create table onerow(s string)</w:t>
      </w:r>
    </w:p>
    <w:p w14:paraId="69DB6D57" w14:textId="2A100B95" w:rsidR="00EC66C5" w:rsidRDefault="00EC66C5" w:rsidP="000E5536">
      <w:pPr>
        <w:pStyle w:val="Code"/>
      </w:pPr>
      <w:r>
        <w:t>row format delimited fields terminated by '\t';</w:t>
      </w:r>
    </w:p>
    <w:p w14:paraId="21FE9D44" w14:textId="0A7E2AD0" w:rsidR="00EC66C5" w:rsidRDefault="00EC66C5" w:rsidP="000E5536">
      <w:pPr>
        <w:pStyle w:val="Code"/>
      </w:pPr>
      <w:r>
        <w:t>load data local inpath 'st-geom-onerow.tsv'</w:t>
      </w:r>
    </w:p>
    <w:p w14:paraId="03C660B0" w14:textId="422B659B" w:rsidR="00EC66C5" w:rsidRDefault="00EC66C5" w:rsidP="000E5536">
      <w:pPr>
        <w:pStyle w:val="Code"/>
      </w:pPr>
      <w:r>
        <w:t>overwrite into table onerow;</w:t>
      </w:r>
    </w:p>
    <w:p w14:paraId="74839EDF" w14:textId="527EEC0A" w:rsidR="00EA5F56" w:rsidRDefault="002E7319" w:rsidP="000E5536">
      <w:pPr>
        <w:pStyle w:val="Code"/>
      </w:pPr>
      <w:r w:rsidRPr="002E7319">
        <w:t>select ST_AsText(ST_Buffer(ST_GeomFromText('polygon ((0 0, 3 0, 3 2, 5 2, 5 5, 2 5, 2 3, 0 3, 0 0))'), -1)) from onerow;</w:t>
      </w:r>
    </w:p>
    <w:p w14:paraId="280B987E" w14:textId="5FE5F2A3" w:rsidR="00EC66C5" w:rsidRDefault="00EC66C5" w:rsidP="000E5536">
      <w:pPr>
        <w:pStyle w:val="BodyText2"/>
      </w:pPr>
      <w:r>
        <w:t>Or you can use a normal table:</w:t>
      </w:r>
    </w:p>
    <w:p w14:paraId="29A49E66" w14:textId="77777777" w:rsidR="0063601F" w:rsidRDefault="0063601F" w:rsidP="000E5536">
      <w:pPr>
        <w:pStyle w:val="Code"/>
      </w:pPr>
      <w:r w:rsidRPr="00BE2124">
        <w:t>hive&gt; select *,st_astext(st_geomfromquadkey(quadkey)) from id17975;</w:t>
      </w:r>
    </w:p>
    <w:p w14:paraId="2B5D6FF2" w14:textId="77777777" w:rsidR="0063601F" w:rsidRDefault="0063601F" w:rsidP="000E5536">
      <w:pPr>
        <w:pStyle w:val="Code"/>
      </w:pPr>
      <w:r>
        <w:t>1310011313001032 26570 16060 POLYGON ((16247454.732286312 9820629.394068692, 16248066.228512593 9820629.394068692, 16248066.228512593 9821240.890294973, 16247454.732286312 9821240.890294973, 16247454.732286312 9820629.394068692))</w:t>
      </w:r>
    </w:p>
    <w:p w14:paraId="3A9C55EE" w14:textId="77777777" w:rsidR="0063601F" w:rsidRDefault="0063601F" w:rsidP="000E5536">
      <w:pPr>
        <w:pStyle w:val="Code"/>
      </w:pPr>
      <w:r>
        <w:t>..</w:t>
      </w:r>
    </w:p>
    <w:p w14:paraId="1A995C16" w14:textId="77777777" w:rsidR="0063601F" w:rsidRDefault="0063601F" w:rsidP="000E5536">
      <w:pPr>
        <w:pStyle w:val="Code"/>
      </w:pPr>
      <w:r>
        <w:t>1310011313001033 26571 16060 POLYGON ((16248066.228512593 9820629.394068692, 16248677.724738874 9820629.394068692, 16248677.724738874 9821240.890294973, 16248066.228512593 9821240.890294973, 16248066.228512593 9820629.394068692))</w:t>
      </w:r>
    </w:p>
    <w:p w14:paraId="086E7C8E" w14:textId="77777777" w:rsidR="0063601F" w:rsidRDefault="0063601F" w:rsidP="000E5536">
      <w:pPr>
        <w:pStyle w:val="BodyText2"/>
      </w:pPr>
      <w:r>
        <w:t xml:space="preserve">But this fails in Beeswax: </w:t>
      </w:r>
    </w:p>
    <w:p w14:paraId="11AD0EC8" w14:textId="77777777" w:rsidR="0063601F" w:rsidRDefault="0063601F" w:rsidP="000E5536">
      <w:pPr>
        <w:pStyle w:val="Code"/>
      </w:pPr>
      <w:r w:rsidRPr="00B561E3">
        <w:t>select st_geomfromquadkey(quadkey) from id17975;</w:t>
      </w:r>
    </w:p>
    <w:p w14:paraId="371CD52A" w14:textId="77777777" w:rsidR="0063601F" w:rsidRPr="00BE2124" w:rsidRDefault="0063601F" w:rsidP="000E5536">
      <w:pPr>
        <w:pStyle w:val="Code"/>
      </w:pPr>
      <w:r w:rsidRPr="00B561E3">
        <w:t>java.lang.RuntimeException: OK FAILED: Execution Error, return code -101 from org.apache.hadoop.hive.ql.exec.FunctionTask</w:t>
      </w:r>
    </w:p>
    <w:p w14:paraId="682A832C" w14:textId="69B65FD0" w:rsidR="0063601F" w:rsidRDefault="008A54FA" w:rsidP="000E5536">
      <w:pPr>
        <w:pStyle w:val="Heading7"/>
      </w:pPr>
      <w:r>
        <w:t xml:space="preserve">Creating the </w:t>
      </w:r>
      <w:r w:rsidR="0063601F">
        <w:t xml:space="preserve"> UDFs</w:t>
      </w:r>
      <w:r>
        <w:t xml:space="preserve"> in Hive</w:t>
      </w:r>
    </w:p>
    <w:p w14:paraId="41F723CC" w14:textId="77777777" w:rsidR="0063601F" w:rsidRDefault="0063601F" w:rsidP="000E5536">
      <w:pPr>
        <w:pStyle w:val="Heading8"/>
      </w:pPr>
      <w:r>
        <w:t>Using Hive CLI</w:t>
      </w:r>
    </w:p>
    <w:p w14:paraId="018D865F" w14:textId="2D689FF0" w:rsidR="00397DAF" w:rsidRDefault="00397DAF" w:rsidP="000E5536">
      <w:pPr>
        <w:pStyle w:val="Heading9"/>
      </w:pPr>
      <w:r>
        <w:t>As temporary functions</w:t>
      </w:r>
    </w:p>
    <w:p w14:paraId="412529C4" w14:textId="77777777" w:rsidR="0063601F" w:rsidRDefault="0063601F" w:rsidP="000E5536">
      <w:pPr>
        <w:pStyle w:val="BodyText2"/>
      </w:pPr>
      <w:r>
        <w:t>UDFs can be created as session functions:</w:t>
      </w:r>
    </w:p>
    <w:p w14:paraId="49C02A2E" w14:textId="77777777" w:rsidR="0063601F" w:rsidRPr="00BD1385" w:rsidRDefault="0063601F" w:rsidP="000E5536">
      <w:pPr>
        <w:pStyle w:val="Code"/>
      </w:pPr>
      <w:r w:rsidRPr="00220B57">
        <w:t>hive</w:t>
      </w:r>
      <w:r w:rsidRPr="00BD1385">
        <w:t>&gt; CREATE TEMPORARY FUNCTION ST_GeometryType AS 'com.esri.hadoop.hive.ST_GeometryType';</w:t>
      </w:r>
    </w:p>
    <w:p w14:paraId="5AFCDCB3" w14:textId="39B48026" w:rsidR="009834AB" w:rsidRDefault="009834AB" w:rsidP="000E5536">
      <w:pPr>
        <w:pStyle w:val="Code"/>
      </w:pPr>
      <w:r w:rsidRPr="009834AB">
        <w:t>hive&gt; show functions  like '*st_*';</w:t>
      </w:r>
    </w:p>
    <w:p w14:paraId="5CA51143" w14:textId="5B014C14" w:rsidR="009834AB" w:rsidRDefault="009834AB" w:rsidP="000E5536">
      <w:pPr>
        <w:pStyle w:val="Code"/>
      </w:pPr>
      <w:r w:rsidRPr="009834AB">
        <w:t>hive&gt; show functions  like '*default.st_*';</w:t>
      </w:r>
    </w:p>
    <w:p w14:paraId="7D9E44CB" w14:textId="77777777" w:rsidR="0063601F" w:rsidRDefault="0063601F" w:rsidP="000E5536">
      <w:pPr>
        <w:pStyle w:val="Code"/>
      </w:pPr>
      <w:r>
        <w:t>OK</w:t>
      </w:r>
    </w:p>
    <w:p w14:paraId="3BC22ABD" w14:textId="77777777" w:rsidR="0063601F" w:rsidRDefault="0063601F" w:rsidP="000E5536">
      <w:pPr>
        <w:pStyle w:val="Code"/>
      </w:pPr>
      <w:r>
        <w:t>st_geometrytype</w:t>
      </w:r>
    </w:p>
    <w:p w14:paraId="0E407E37" w14:textId="5E598777" w:rsidR="00D93F81" w:rsidRDefault="00D93F81" w:rsidP="000E5536">
      <w:pPr>
        <w:pStyle w:val="Code"/>
      </w:pPr>
      <w:r>
        <w:t xml:space="preserve">Hive&gt; </w:t>
      </w:r>
      <w:r w:rsidRPr="00220B57">
        <w:t>CREATE FUNCTION ST_GeometryType AS 'com.esri.hadoop.hive.ST_GeometryType'  USING JAR ‘/home/dopa/java_compiled_classes/spatial-sdk-json.jar’, ‘/home/dopa/java_compiled_classes/esri-geometry-api.jar’, ‘/home/dopa/java_compiled_classes/spatial-sdk-hive.jar’</w:t>
      </w:r>
      <w:r>
        <w:t>;</w:t>
      </w:r>
    </w:p>
    <w:p w14:paraId="70F5BDAB" w14:textId="77777777" w:rsidR="00D93F81" w:rsidRDefault="00D93F81" w:rsidP="000E5536">
      <w:pPr>
        <w:pStyle w:val="BodyText2"/>
      </w:pPr>
      <w:r>
        <w:t>Be careful with case sensitivity in the names of the Java classes, e.g. in the ESRI GitHub Wiki the function is ST_AsGeoJSON but this fails to be found – the class is actually ST_AsGeoJson.</w:t>
      </w:r>
    </w:p>
    <w:p w14:paraId="0FC083FF" w14:textId="77777777" w:rsidR="00EA3299" w:rsidRDefault="00D93F81" w:rsidP="000E5536">
      <w:pPr>
        <w:pStyle w:val="Heading7"/>
      </w:pPr>
      <w:r>
        <w:t xml:space="preserve">Some fail in Hive CLI: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7947712" w14:textId="77777777" w:rsidR="00EA3299" w:rsidRDefault="00EA3299" w:rsidP="000E5536">
      <w:pPr>
        <w:pStyle w:val="BodyText2"/>
      </w:pPr>
      <w:r>
        <w:t>To get the version of Hive from the hive shell issue 'set system.sun.java.command', The hive-cli.jar version is the hive version. We have version 0.10.0. We now have version 0.12.0 with CDH5. This doesn’t work on 21/6/2016.</w:t>
      </w:r>
    </w:p>
    <w:p w14:paraId="45A8D889" w14:textId="77777777" w:rsidR="00EA3299" w:rsidRDefault="00EA3299" w:rsidP="000E5536">
      <w:pPr>
        <w:pStyle w:val="Code"/>
      </w:pPr>
      <w:r>
        <w:t>hive&gt; set system:sun.java.command;</w:t>
      </w:r>
    </w:p>
    <w:p w14:paraId="7987E84B" w14:textId="77777777" w:rsidR="00EA3299" w:rsidRDefault="00EA3299" w:rsidP="000E5536">
      <w:pPr>
        <w:pStyle w:val="Code"/>
      </w:pPr>
      <w:r>
        <w:t>system:sun.java.command=org.apache.hadoop.util.RunJar /opt/cloudera/parcels/CDH-4.4.0-1.cdh4.4.0.p0.39/bin/../lib/hive/lib/hive-cli-0.10.0-cdh4.4.0.jar org.apache.hadoop.hive.cli.CliDriver</w:t>
      </w:r>
    </w:p>
    <w:p w14:paraId="6DE76DFE" w14:textId="77777777" w:rsidR="00EA3299" w:rsidRPr="0075078C" w:rsidRDefault="00EA3299" w:rsidP="000E5536">
      <w:pPr>
        <w:pStyle w:val="BodyText2"/>
      </w:pPr>
      <w:r>
        <w:t>From the command line type ‘hive –version’. On 21/6/2016 we are using ‘</w:t>
      </w:r>
      <w:r w:rsidRPr="0075078C">
        <w:t>Hive 1.1.0-cdh5.7.0</w:t>
      </w:r>
      <w:r>
        <w:t>’.</w:t>
      </w:r>
    </w:p>
    <w:p w14:paraId="1E7A32C6" w14:textId="77777777" w:rsidR="00D93F81" w:rsidRDefault="00EA3299" w:rsidP="000E5536">
      <w:pPr>
        <w:pStyle w:val="BodyText2"/>
      </w:pPr>
      <w:r>
        <w:t>Initialisation script</w:t>
      </w:r>
      <w:r w:rsidR="00D93F81">
        <w:fldChar w:fldCharType="end"/>
      </w:r>
      <w:r w:rsidR="00D93F81">
        <w:t>).</w:t>
      </w:r>
    </w:p>
    <w:p w14:paraId="50FA8DE7" w14:textId="77777777" w:rsidR="00D93F81" w:rsidRDefault="00D93F81" w:rsidP="000E5536">
      <w:pPr>
        <w:pStyle w:val="Code"/>
      </w:pPr>
      <w:r>
        <w:t>hive&gt; CREATE TEMPORARY FUNCTION ST_LineString AS 'com.esri.hadoop.hive.ST_LineString';</w:t>
      </w:r>
    </w:p>
    <w:p w14:paraId="3722A4B2" w14:textId="77777777" w:rsidR="00D93F81" w:rsidRDefault="00D93F81" w:rsidP="000E5536">
      <w:pPr>
        <w:pStyle w:val="Code"/>
      </w:pPr>
      <w:r>
        <w:t>java.lang.NoClassDefFoundError: com/esri/core/geometry/Geometry</w:t>
      </w:r>
    </w:p>
    <w:p w14:paraId="3251389D" w14:textId="0D05F6CD" w:rsidR="00D93F81" w:rsidRDefault="00D93F81" w:rsidP="000E5536">
      <w:pPr>
        <w:pStyle w:val="Code"/>
      </w:pPr>
      <w:r>
        <w:t>..</w:t>
      </w:r>
    </w:p>
    <w:p w14:paraId="1BEF24CC" w14:textId="07BBC1EB" w:rsidR="006353E9" w:rsidRDefault="006353E9" w:rsidP="000E5536">
      <w:pPr>
        <w:pStyle w:val="BodyText2"/>
      </w:pPr>
      <w:r>
        <w:t>On 22/06/2016 I tried this:</w:t>
      </w:r>
    </w:p>
    <w:p w14:paraId="32193C9F" w14:textId="5F21EC28" w:rsidR="004C3D93" w:rsidRPr="000E478F" w:rsidRDefault="006353E9" w:rsidP="00D96B97">
      <w:pPr>
        <w:pStyle w:val="Unix"/>
      </w:pPr>
      <w:r>
        <w:t>h</w:t>
      </w:r>
      <w:r w:rsidRPr="006353E9">
        <w:t xml:space="preserve"> ive&gt; CREATE TEMPORARY FUNCTION ST_Point AS 'com.esri.hadoop.hive.ST_Point';</w:t>
      </w:r>
    </w:p>
    <w:p w14:paraId="21CC8139" w14:textId="3D862E2D" w:rsidR="00397DAF" w:rsidRDefault="00397DAF" w:rsidP="000E5536">
      <w:pPr>
        <w:pStyle w:val="Heading9"/>
      </w:pPr>
      <w:bookmarkStart w:id="149" w:name="_Ref454461976"/>
      <w:r>
        <w:lastRenderedPageBreak/>
        <w:t>As permanent functions</w:t>
      </w:r>
      <w:bookmarkEnd w:id="149"/>
    </w:p>
    <w:p w14:paraId="22EE6C67" w14:textId="0B54573A" w:rsidR="0063601F" w:rsidRDefault="00397DAF" w:rsidP="000E5536">
      <w:pPr>
        <w:pStyle w:val="BodyText2"/>
      </w:pPr>
      <w:r>
        <w:t>You can create permanent functions</w:t>
      </w:r>
      <w:r w:rsidR="0063601F">
        <w:t xml:space="preserve"> if you have &gt; version 0.13.0 of Hive</w:t>
      </w:r>
      <w:r w:rsidR="00860ADA">
        <w:t xml:space="preserve"> (which we have from June 2016). Instructions </w:t>
      </w:r>
      <w:hyperlink r:id="rId923" w:history="1">
        <w:r w:rsidR="00860ADA" w:rsidRPr="00860ADA">
          <w:rPr>
            <w:rStyle w:val="Hyperlink"/>
          </w:rPr>
          <w:t>here</w:t>
        </w:r>
      </w:hyperlink>
      <w:r w:rsidR="00860ADA">
        <w:t>.</w:t>
      </w:r>
    </w:p>
    <w:p w14:paraId="7FB1FEE3" w14:textId="6C8F9EAA" w:rsidR="00826564" w:rsidRDefault="00826564" w:rsidP="000E5536">
      <w:pPr>
        <w:pStyle w:val="ListBullet2"/>
      </w:pPr>
      <w:r>
        <w:t xml:space="preserve">Added the ESRI Jar files to hdfs as the hive user into </w:t>
      </w:r>
      <w:r w:rsidRPr="00826564">
        <w:t>/user/</w:t>
      </w:r>
      <w:r w:rsidR="00FC3A88">
        <w:t>cottaan</w:t>
      </w:r>
      <w:r w:rsidRPr="00826564">
        <w:t>/jar_files</w:t>
      </w:r>
    </w:p>
    <w:p w14:paraId="6239CB67" w14:textId="77777777" w:rsidR="00F24354" w:rsidRDefault="00973B41" w:rsidP="000E5536">
      <w:pPr>
        <w:pStyle w:val="ListBullet2"/>
      </w:pPr>
      <w:r w:rsidRPr="0012759D">
        <w:t>Monica set ‘hive.aux.jars.path’ property to ‘file:///home/cottaan/jar_files/esri-geometry-api.jar,file:///home/cottaan/jar_files/spatial-sdk-hadoop.jar’ in ‘/etc/hive/conf/hive-site.xml’</w:t>
      </w:r>
      <w:r w:rsidR="00AC18AB" w:rsidRPr="0012759D">
        <w:t>. However, this property is not reflected in Cloudera Manager or by looking at the value in Hive</w:t>
      </w:r>
      <w:r w:rsidR="00F24354" w:rsidRPr="0012759D">
        <w:t xml:space="preserve">. </w:t>
      </w:r>
      <w:r w:rsidR="00B23BF3" w:rsidRPr="0012759D">
        <w:t>This is probably because you are supposed to manage the configuration</w:t>
      </w:r>
      <w:r w:rsidR="00074913" w:rsidRPr="0012759D">
        <w:t xml:space="preserve"> of Hive using Cloudera Manager (see </w:t>
      </w:r>
      <w:hyperlink r:id="rId924" w:history="1">
        <w:r w:rsidR="00074913" w:rsidRPr="0012759D">
          <w:rPr>
            <w:rStyle w:val="Hyperlink"/>
            <w:strike/>
          </w:rPr>
          <w:t>here</w:t>
        </w:r>
      </w:hyperlink>
      <w:r w:rsidR="00074913" w:rsidRPr="0012759D">
        <w:t>).</w:t>
      </w:r>
      <w:r w:rsidR="00D93CFE" w:rsidRPr="0012759D">
        <w:t xml:space="preserve"> </w:t>
      </w:r>
    </w:p>
    <w:p w14:paraId="78BEF9CF" w14:textId="484E3256" w:rsidR="00197872" w:rsidRPr="00197872" w:rsidRDefault="00197872" w:rsidP="000E5536">
      <w:pPr>
        <w:pStyle w:val="ListBullet2"/>
      </w:pPr>
      <w:r w:rsidRPr="00197872">
        <w:t xml:space="preserve">Added </w:t>
      </w:r>
      <w:r>
        <w:t xml:space="preserve">the ESRI Jar files to </w:t>
      </w:r>
      <w:r w:rsidR="00482715">
        <w:t>node running HiveServer2 (</w:t>
      </w:r>
      <w:r>
        <w:t>Hadoop-m1</w:t>
      </w:r>
      <w:r w:rsidR="00482715">
        <w:t>)</w:t>
      </w:r>
      <w:r>
        <w:t xml:space="preserve"> in ‘</w:t>
      </w:r>
      <w:r w:rsidR="00DC6073" w:rsidRPr="00DC6073">
        <w:t>/home/auxiliary_jars</w:t>
      </w:r>
      <w:r w:rsidRPr="00F24354">
        <w:t>/</w:t>
      </w:r>
      <w:r>
        <w:t>’</w:t>
      </w:r>
    </w:p>
    <w:p w14:paraId="16E8DF06" w14:textId="54E315DA" w:rsidR="00B23BF3" w:rsidRDefault="00F24354" w:rsidP="000E5536">
      <w:pPr>
        <w:pStyle w:val="ListBullet2"/>
      </w:pPr>
      <w:r>
        <w:t>Monica set ‘hive.aux.jars.path’</w:t>
      </w:r>
      <w:r w:rsidR="00D93CFE">
        <w:t xml:space="preserve"> in Cloudera manager</w:t>
      </w:r>
      <w:r>
        <w:t xml:space="preserve"> (to ‘</w:t>
      </w:r>
      <w:r w:rsidR="000433B8" w:rsidRPr="000433B8">
        <w:t>/home/auxiliary_jars</w:t>
      </w:r>
      <w:r w:rsidR="000433B8">
        <w:t>/</w:t>
      </w:r>
      <w:r>
        <w:t>’), restarted Hive, Hue and HiveServer2 and it now picks up the *.jar files:</w:t>
      </w:r>
    </w:p>
    <w:p w14:paraId="0EE296FF" w14:textId="77777777" w:rsidR="00F24354" w:rsidRDefault="00F24354" w:rsidP="00D96B97">
      <w:pPr>
        <w:pStyle w:val="Unix"/>
      </w:pPr>
      <w:r>
        <w:t>hive&gt; set hive.aux.jars.path;</w:t>
      </w:r>
    </w:p>
    <w:p w14:paraId="597C68D9" w14:textId="77777777" w:rsidR="0020272B" w:rsidRDefault="0020272B" w:rsidP="00D96B97">
      <w:pPr>
        <w:pStyle w:val="Unix"/>
      </w:pPr>
      <w:r w:rsidRPr="0020272B">
        <w:t xml:space="preserve">hive.aux.jars.path=file:///home/auxiliary_jars/esri-geometry-api.jar,file:///home/auxiliary_jars/jrc-hadoop-hive.jar,file:///home/auxiliary_jars/original-jrc.jar,file:///home/auxiliary_jars/spatial-sdk-hadoop.jar,file:///opt/cloudera/parcels/CDH-5.7.0-1.cdh5.7.0.p0.45/lib/hive/lib/hive-hbase-handler-1.1.0-cdh5.7.0.jar,file:///opt/cloudera/parcels/CDH-5.7.0-1.cdh5.7.0.p0.45/lib/hbase/hbase-protocol.jar,file:///opt/cloudera/parcels/CDH-5.7.0-1.cdh5.7.0.p0.45/lib/hbase/hbase-hadoop-compat.jar,file:///opt/cloudera/parcels/CDH-5.7.0-1.cdh5.7.0.p0.45/lib/hbase/lib/htrace-core.jar,file:///opt/cloudera/parcels/CDH-5.7.0-1.cdh5.7.0.p0.45/lib/hbase/lib/htrace-core4-4.0.1-incubating.jar,file:///opt/cloudera/parcels/CDH-5.7.0-1.cdh5.7.0.p0.45/lib/hbase/lib/htrace-core-3.2.0-incubating.jar,file:///opt/cloudera/parcels/CDH-5.7.0-1.cdh5.7.0.p0.45/lib/hbase/hbase-server.jar,file:///opt/cloudera/parcels/CDH-5.7.0-1.cdh5.7.0.p0.45/lib/hbase/hbase-client.jar,file:///opt/cloudera/parcels/CDH-5.7.0-1.cdh5.7.0.p0.45/lib/hbase/hbase-hadoop2-compat.jar,file:///opt/cloudera/parcels/CDH-5.7.0-1.cdh5.7.0.p0.45/lib/hbase/hbase-common.jar,file:///usr/share/cmf/lib/postgresql-9.0-801.jdbc4.jar </w:t>
      </w:r>
    </w:p>
    <w:p w14:paraId="5B950365" w14:textId="14CF45B2" w:rsidR="00D726D8" w:rsidRDefault="00482715" w:rsidP="000E5536">
      <w:pPr>
        <w:pStyle w:val="BodyText2"/>
      </w:pPr>
      <w:r>
        <w:t>Create</w:t>
      </w:r>
      <w:r w:rsidR="00FB202B">
        <w:t xml:space="preserve"> the </w:t>
      </w:r>
      <w:r>
        <w:t>f</w:t>
      </w:r>
      <w:r w:rsidR="00FB202B">
        <w:t>unction</w:t>
      </w:r>
      <w:r>
        <w:t>s</w:t>
      </w:r>
      <w:r w:rsidR="00FB202B">
        <w:t xml:space="preserve"> in Hive:</w:t>
      </w:r>
      <w:r w:rsidR="0012759D">
        <w:t xml:space="preserve"> </w:t>
      </w:r>
      <w:r>
        <w:t xml:space="preserve">This needs to be done using Beeline (see </w:t>
      </w:r>
      <w:r w:rsidR="0012759D">
        <w:fldChar w:fldCharType="begin"/>
      </w:r>
      <w:r w:rsidR="0012759D">
        <w:instrText xml:space="preserve"> REF _Ref454542633 \h </w:instrText>
      </w:r>
      <w:r w:rsidR="0012759D">
        <w:fldChar w:fldCharType="separate"/>
      </w:r>
      <w:r w:rsidR="00EA3299">
        <w:t>Using Beeline</w:t>
      </w:r>
      <w:r w:rsidR="0012759D">
        <w:fldChar w:fldCharType="end"/>
      </w:r>
      <w:r w:rsidR="0012759D">
        <w:t>)</w:t>
      </w:r>
    </w:p>
    <w:p w14:paraId="37002651" w14:textId="0CDE4B57" w:rsidR="00FB202B" w:rsidRDefault="00FB202B" w:rsidP="00D96B97">
      <w:pPr>
        <w:pStyle w:val="Unix"/>
      </w:pPr>
      <w:r>
        <w:t>hive&gt; CREATE FUNCTION ST_Point AS 'com.esri.hadoop.hive.ST_Point' USING JAR 'hdfs:/</w:t>
      </w:r>
      <w:r w:rsidR="009259B3">
        <w:t>/</w:t>
      </w:r>
      <w:r>
        <w:t>/user/</w:t>
      </w:r>
      <w:r w:rsidR="00B2372A">
        <w:t>hive/auxillary_jars</w:t>
      </w:r>
      <w:r w:rsidR="00D05F57">
        <w:t>/</w:t>
      </w:r>
      <w:r w:rsidR="009259B3">
        <w:t>spatial-sdk-hadoop.jar';</w:t>
      </w:r>
    </w:p>
    <w:p w14:paraId="0B6E951B" w14:textId="4D4826A3" w:rsidR="00371364" w:rsidRDefault="00371364" w:rsidP="000E5536">
      <w:pPr>
        <w:pStyle w:val="BodyText2"/>
      </w:pPr>
      <w:r>
        <w:t>She had to copy the files in Hadoop-m2/</w:t>
      </w:r>
      <w:r w:rsidRPr="00F24354">
        <w:t>home/cottaan/jar_files</w:t>
      </w:r>
      <w:r>
        <w:t xml:space="preserve"> to Hadoop-m1/</w:t>
      </w:r>
      <w:r w:rsidRPr="00F24354">
        <w:t>home/cottaan/jar_files</w:t>
      </w:r>
      <w:r>
        <w:t xml:space="preserve"> as this is where the HiveServer2 is – I only have access to Hadoop-m2.</w:t>
      </w:r>
      <w:r w:rsidR="00F6796B">
        <w:t xml:space="preserve"> Not any more!</w:t>
      </w:r>
    </w:p>
    <w:p w14:paraId="716182C0" w14:textId="2A9E4290" w:rsidR="00EC1980" w:rsidRDefault="00EC1980" w:rsidP="000E5536">
      <w:pPr>
        <w:pStyle w:val="BodyText2"/>
      </w:pPr>
      <w:r>
        <w:t>28/06/2016</w:t>
      </w:r>
    </w:p>
    <w:p w14:paraId="44E1EF18" w14:textId="2D1A66FB" w:rsidR="00EC1980" w:rsidRDefault="00EC1980" w:rsidP="000E5536">
      <w:pPr>
        <w:pStyle w:val="ListBullet2"/>
      </w:pPr>
      <w:r>
        <w:t>Added the ESRI Jar files to hdfs in ‘</w:t>
      </w:r>
      <w:r w:rsidRPr="00EC1980">
        <w:t>/user/hive/auxiliary_jars</w:t>
      </w:r>
      <w:r>
        <w:t>’</w:t>
      </w:r>
    </w:p>
    <w:p w14:paraId="68ED81B9" w14:textId="4A4FCC75" w:rsidR="00EC1980" w:rsidRDefault="00EC1980" w:rsidP="000E5536">
      <w:pPr>
        <w:pStyle w:val="ListBullet2"/>
      </w:pPr>
      <w:r w:rsidRPr="00197872">
        <w:t xml:space="preserve">Added </w:t>
      </w:r>
      <w:r>
        <w:t xml:space="preserve">the ESRI Jar files to node running HiveServer2 (Hadoop-m1) in </w:t>
      </w:r>
      <w:r w:rsidR="00AA3CA8">
        <w:t xml:space="preserve">the file folder </w:t>
      </w:r>
      <w:r>
        <w:t>‘</w:t>
      </w:r>
      <w:r w:rsidRPr="00EC1980">
        <w:t>/home/auxiliary_jars</w:t>
      </w:r>
      <w:r>
        <w:t>’</w:t>
      </w:r>
    </w:p>
    <w:p w14:paraId="32A21A03" w14:textId="7860C544" w:rsidR="00EC1980" w:rsidRDefault="00EC1980" w:rsidP="000E5536">
      <w:pPr>
        <w:pStyle w:val="ListBullet2"/>
      </w:pPr>
      <w:r>
        <w:t>Set</w:t>
      </w:r>
      <w:r w:rsidRPr="00EC1980">
        <w:t xml:space="preserve"> </w:t>
      </w:r>
      <w:r>
        <w:t>‘hive.aux.jars.path’ in Cloudera manager (to ‘</w:t>
      </w:r>
      <w:r w:rsidRPr="00EC1980">
        <w:t>/home/auxiliary_jars</w:t>
      </w:r>
      <w:r>
        <w:t>’)</w:t>
      </w:r>
      <w:r w:rsidR="00F77C9B">
        <w:t xml:space="preserve"> and deployed client configuration</w:t>
      </w:r>
    </w:p>
    <w:p w14:paraId="079BA049" w14:textId="337CC89D" w:rsidR="00F77C9B" w:rsidRDefault="00F77C9B" w:rsidP="000E5536">
      <w:pPr>
        <w:pStyle w:val="ListBullet2"/>
      </w:pPr>
      <w:r>
        <w:t>Restarted Hive service</w:t>
      </w:r>
    </w:p>
    <w:p w14:paraId="13B24680" w14:textId="521603E5" w:rsidR="00EC4144" w:rsidRDefault="00326CB5" w:rsidP="000E5536">
      <w:pPr>
        <w:pStyle w:val="ListBullet2"/>
      </w:pPr>
      <w:r>
        <w:t xml:space="preserve">Connected to Hadoop-m1 (HiveServer2) in embedded mode </w:t>
      </w:r>
      <w:r w:rsidR="00EC4144">
        <w:t xml:space="preserve">as the Hive user </w:t>
      </w:r>
      <w:r>
        <w:t xml:space="preserve">and created the functions </w:t>
      </w:r>
      <w:r w:rsidR="00EC4144">
        <w:t>– there were loads of issues here and I never got to the bottom of them but it is working – THERE ARE CACHING ISSUES BETWEEN HIVE CLI AND BEELINE</w:t>
      </w:r>
      <w:r w:rsidR="00942D71">
        <w:t xml:space="preserve">. </w:t>
      </w:r>
      <w:hyperlink r:id="rId925" w:anchor="LanguageManualDDL-Create/Drop/ReloadFunction" w:history="1">
        <w:r w:rsidR="00942D71" w:rsidRPr="00942D71">
          <w:rPr>
            <w:rStyle w:val="Hyperlink"/>
          </w:rPr>
          <w:t>Reload function</w:t>
        </w:r>
      </w:hyperlink>
      <w:r w:rsidR="00942D71">
        <w:t xml:space="preserve"> may help</w:t>
      </w:r>
    </w:p>
    <w:p w14:paraId="16C7C0E8" w14:textId="023CAACA" w:rsidR="00C87E2F" w:rsidRDefault="009259B3" w:rsidP="000E5536">
      <w:pPr>
        <w:pStyle w:val="BodyText2"/>
      </w:pPr>
      <w:r>
        <w:t>We can now call this function from Hive without an initialisation script!</w:t>
      </w:r>
      <w:r w:rsidR="00FE43BE">
        <w:t xml:space="preserve"> Creating all the ST_* functions in Hive using </w:t>
      </w:r>
      <w:hyperlink r:id="rId926" w:history="1">
        <w:r w:rsidR="00FE43BE" w:rsidRPr="00FE43BE">
          <w:rPr>
            <w:rStyle w:val="Hyperlink"/>
          </w:rPr>
          <w:t>this</w:t>
        </w:r>
      </w:hyperlink>
      <w:r w:rsidR="00FE43BE">
        <w:t xml:space="preserve"> script. </w:t>
      </w:r>
      <w:r w:rsidR="00292DDC">
        <w:t>But they are causing issues in Impala as Impala cant find the Jar files.</w:t>
      </w:r>
    </w:p>
    <w:p w14:paraId="59544C5B" w14:textId="77777777" w:rsidR="0063601F" w:rsidRDefault="0063601F" w:rsidP="000E5536">
      <w:pPr>
        <w:pStyle w:val="Heading8"/>
      </w:pPr>
      <w:bookmarkStart w:id="150" w:name="_Ref454377551"/>
      <w:r>
        <w:t>Using Beeswax UI</w:t>
      </w:r>
      <w:bookmarkEnd w:id="150"/>
    </w:p>
    <w:p w14:paraId="34E16E10" w14:textId="47482D42" w:rsidR="008A3D58" w:rsidRDefault="008A3D58" w:rsidP="000E5536">
      <w:pPr>
        <w:pStyle w:val="Heading9"/>
      </w:pPr>
      <w:r>
        <w:t>Using Settings Panel</w:t>
      </w:r>
    </w:p>
    <w:p w14:paraId="12021D06" w14:textId="0C3C4816" w:rsidR="0063601F" w:rsidRDefault="0063601F" w:rsidP="000E5536">
      <w:pPr>
        <w:pStyle w:val="BodyText2"/>
      </w:pPr>
      <w:r>
        <w:t>You can also add a UDF in Beeswax UI in the left hand panel. THESE ARE ADDED FROM HDFS AND NOT THE FILE SYSTEM!! SO MAKE SURE YOU ARE USING THE RIGHT ONES.</w:t>
      </w:r>
      <w:r w:rsidR="003C4E0A">
        <w:t xml:space="preserve"> </w:t>
      </w:r>
    </w:p>
    <w:p w14:paraId="6589E75C" w14:textId="7C652817" w:rsidR="00AD4538" w:rsidRDefault="003C4E0A" w:rsidP="000E5536">
      <w:pPr>
        <w:pStyle w:val="BodyText2"/>
      </w:pPr>
      <w:r>
        <w:t>22/06/2016 C</w:t>
      </w:r>
      <w:r w:rsidR="00AD4538">
        <w:t>an</w:t>
      </w:r>
      <w:r w:rsidR="00AF342C">
        <w:t>’</w:t>
      </w:r>
      <w:r w:rsidR="00AD4538">
        <w:t xml:space="preserve">t get ST_Point working in Hue – keep getting error </w:t>
      </w:r>
      <w:r w:rsidR="00AD4538" w:rsidRPr="00AD4538">
        <w:t xml:space="preserve"> </w:t>
      </w:r>
    </w:p>
    <w:p w14:paraId="2693B966" w14:textId="767D948D" w:rsidR="003C4E0A" w:rsidRDefault="00AD4538" w:rsidP="000E5536">
      <w:pPr>
        <w:pStyle w:val="HiveError"/>
      </w:pPr>
      <w:r w:rsidRPr="00AD4538">
        <w:t>-101 from org.apache.hadoop.hive.ql.exec.FunctionTask. com/esri/core/geometry/Geometry</w:t>
      </w:r>
      <w:r>
        <w:t>.</w:t>
      </w:r>
    </w:p>
    <w:p w14:paraId="73CCF49C" w14:textId="7670E4D3" w:rsidR="003A2A5C" w:rsidRDefault="003A2A5C" w:rsidP="000E5536">
      <w:pPr>
        <w:pStyle w:val="BodyText2"/>
      </w:pPr>
      <w:r>
        <w:t>But if I log onto Hue as cottaan and run it, it works! Not sure why:</w:t>
      </w:r>
    </w:p>
    <w:p w14:paraId="257E3982" w14:textId="6EADBAA0" w:rsidR="003A2A5C" w:rsidRPr="00491060" w:rsidRDefault="003A2A5C" w:rsidP="000E5536">
      <w:pPr>
        <w:pStyle w:val="BodyText2"/>
      </w:pPr>
      <w:r>
        <w:rPr>
          <w:noProof/>
          <w:lang w:bidi="ar-SA"/>
        </w:rPr>
        <w:lastRenderedPageBreak/>
        <w:drawing>
          <wp:inline distT="0" distB="0" distL="0" distR="0" wp14:anchorId="09440FC1" wp14:editId="2624B507">
            <wp:extent cx="3762531" cy="286089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7">
                      <a:extLst>
                        <a:ext uri="{28A0092B-C50C-407E-A947-70E740481C1C}">
                          <a14:useLocalDpi xmlns:a14="http://schemas.microsoft.com/office/drawing/2010/main" val="0"/>
                        </a:ext>
                      </a:extLst>
                    </a:blip>
                    <a:srcRect/>
                    <a:stretch>
                      <a:fillRect/>
                    </a:stretch>
                  </pic:blipFill>
                  <pic:spPr bwMode="auto">
                    <a:xfrm>
                      <a:off x="0" y="0"/>
                      <a:ext cx="3777687" cy="2872414"/>
                    </a:xfrm>
                    <a:prstGeom prst="rect">
                      <a:avLst/>
                    </a:prstGeom>
                    <a:noFill/>
                    <a:ln>
                      <a:noFill/>
                    </a:ln>
                  </pic:spPr>
                </pic:pic>
              </a:graphicData>
            </a:graphic>
          </wp:inline>
        </w:drawing>
      </w:r>
    </w:p>
    <w:p w14:paraId="36FD27D3" w14:textId="3FC2A927" w:rsidR="008A3D58" w:rsidRDefault="008A3D58" w:rsidP="000E5536">
      <w:pPr>
        <w:pStyle w:val="Heading9"/>
      </w:pPr>
      <w:r>
        <w:t>Using the Beeswax Hive Query Editor</w:t>
      </w:r>
    </w:p>
    <w:p w14:paraId="64A0A78D" w14:textId="75CDF0EF" w:rsidR="008A3D58" w:rsidRDefault="008A3D58" w:rsidP="000E5536">
      <w:pPr>
        <w:pStyle w:val="BodyText2"/>
      </w:pPr>
      <w:r>
        <w:t>28/06/2016 now we have added JAR files using the hive.aux.jars.path they are automatically available in the Hive Query Editor and there is no need to add each of them in in the Settings Panel. From now on, you can create new UDF functions within existing JAR files in Hue by simply running the create function command, e.g.:</w:t>
      </w:r>
    </w:p>
    <w:p w14:paraId="71DEAD71" w14:textId="67766DCE" w:rsidR="008A3D58" w:rsidRDefault="008A3D58" w:rsidP="000E5536">
      <w:pPr>
        <w:pStyle w:val="Code"/>
      </w:pPr>
      <w:r w:rsidRPr="008A3D58">
        <w:t>CREATE FUNCTION esri_cells_udtf AS 'jrc.esri.CellUdtf' USING JAR 'hdfs:///user/hive/auxiliary_jars/original-jrc.jar';</w:t>
      </w:r>
    </w:p>
    <w:p w14:paraId="455F69F4" w14:textId="77777777" w:rsidR="008A3D58" w:rsidRPr="008A3D58" w:rsidRDefault="008A3D58" w:rsidP="000E5536">
      <w:pPr>
        <w:pStyle w:val="BodyText2"/>
      </w:pPr>
    </w:p>
    <w:p w14:paraId="76201A1C" w14:textId="77777777" w:rsidR="0063601F" w:rsidRDefault="0063601F" w:rsidP="000E5536">
      <w:pPr>
        <w:pStyle w:val="Heading7"/>
      </w:pPr>
      <w:r>
        <w:t>Using the UDF Functions</w:t>
      </w:r>
    </w:p>
    <w:p w14:paraId="4896A772" w14:textId="77777777" w:rsidR="0063601F" w:rsidRDefault="0063601F" w:rsidP="000E5536">
      <w:pPr>
        <w:pStyle w:val="Heading8"/>
      </w:pPr>
      <w:r>
        <w:t>Using Hive CLI</w:t>
      </w:r>
    </w:p>
    <w:p w14:paraId="56A2A33E" w14:textId="77777777" w:rsidR="0063601F" w:rsidRDefault="0063601F" w:rsidP="000E5536">
      <w:pPr>
        <w:pStyle w:val="BodyText2"/>
      </w:pPr>
      <w:r>
        <w:t>You can easily write and run HQL statements in the Hive CLI:</w:t>
      </w:r>
    </w:p>
    <w:p w14:paraId="385D71C4" w14:textId="77777777" w:rsidR="0063601F" w:rsidRDefault="0063601F" w:rsidP="000E5536">
      <w:pPr>
        <w:pStyle w:val="Code"/>
      </w:pPr>
      <w:r>
        <w:t xml:space="preserve">hive&gt; </w:t>
      </w:r>
      <w:r w:rsidRPr="00741AEF">
        <w:t>select * from counties;</w:t>
      </w:r>
    </w:p>
    <w:p w14:paraId="73E249C9" w14:textId="77777777" w:rsidR="0063601F" w:rsidRDefault="0063601F" w:rsidP="000E5536">
      <w:pPr>
        <w:pStyle w:val="Code"/>
      </w:pPr>
      <w:r>
        <w:t>OK</w:t>
      </w:r>
    </w:p>
    <w:p w14:paraId="4B359F34" w14:textId="77777777" w:rsidR="0063601F" w:rsidRDefault="0063601F" w:rsidP="000E5536">
      <w:pPr>
        <w:pStyle w:val="Code"/>
      </w:pPr>
      <w:r>
        <w:t>Time taken: 0.601 seconds</w:t>
      </w:r>
    </w:p>
    <w:p w14:paraId="6329590B" w14:textId="77777777" w:rsidR="0063601F" w:rsidRDefault="0063601F" w:rsidP="000E5536">
      <w:pPr>
        <w:pStyle w:val="Code"/>
      </w:pPr>
      <w:r>
        <w:t>hive</w:t>
      </w:r>
      <w:r w:rsidRPr="00741AEF">
        <w:t>&gt; SELECT Name, ST_GeometryType(BoundaryShape) FROM counties;</w:t>
      </w:r>
    </w:p>
    <w:p w14:paraId="4449DBF4" w14:textId="77777777" w:rsidR="0063601F" w:rsidRDefault="0063601F" w:rsidP="000E5536">
      <w:pPr>
        <w:pStyle w:val="Code"/>
      </w:pPr>
      <w:r>
        <w:t>Total MapReduce jobs = 1</w:t>
      </w:r>
    </w:p>
    <w:p w14:paraId="6087FB20" w14:textId="77777777" w:rsidR="0063601F" w:rsidRDefault="0063601F" w:rsidP="000E5536">
      <w:pPr>
        <w:pStyle w:val="Code"/>
      </w:pPr>
      <w:r>
        <w:t>Launching Job 1 out of 1</w:t>
      </w:r>
    </w:p>
    <w:p w14:paraId="5BB9F282" w14:textId="77777777" w:rsidR="0063601F" w:rsidRDefault="0063601F" w:rsidP="000E5536">
      <w:pPr>
        <w:pStyle w:val="Code"/>
      </w:pPr>
      <w:r>
        <w:t>..</w:t>
      </w:r>
    </w:p>
    <w:p w14:paraId="0799570C" w14:textId="77777777" w:rsidR="0063601F" w:rsidRDefault="0063601F" w:rsidP="000E5536">
      <w:pPr>
        <w:pStyle w:val="Code"/>
      </w:pPr>
      <w:r>
        <w:t>OK</w:t>
      </w:r>
    </w:p>
    <w:p w14:paraId="20AD1777" w14:textId="77777777" w:rsidR="0063601F" w:rsidRDefault="0063601F" w:rsidP="000E5536">
      <w:pPr>
        <w:pStyle w:val="Code"/>
      </w:pPr>
      <w:r>
        <w:t>wibble  ST_POLYGON</w:t>
      </w:r>
    </w:p>
    <w:p w14:paraId="2B69FB3C" w14:textId="77777777" w:rsidR="0063601F" w:rsidRDefault="0063601F" w:rsidP="000E5536">
      <w:pPr>
        <w:pStyle w:val="Code"/>
      </w:pPr>
      <w:r>
        <w:t>wibble  ST_POLYGON</w:t>
      </w:r>
    </w:p>
    <w:p w14:paraId="1BD7FFD2" w14:textId="77777777" w:rsidR="0063601F" w:rsidRDefault="0063601F" w:rsidP="000E5536">
      <w:pPr>
        <w:pStyle w:val="Code"/>
      </w:pPr>
      <w:r>
        <w:t>Time taken: 11.687 seconds</w:t>
      </w:r>
    </w:p>
    <w:p w14:paraId="17A9ED51" w14:textId="77777777" w:rsidR="00EA3299" w:rsidRDefault="0063601F" w:rsidP="000E5536">
      <w:pPr>
        <w:pStyle w:val="Heading7"/>
      </w:pPr>
      <w:r>
        <w:t xml:space="preserve">But there are some issues with some UDFs. For example, the following query works in Hue but not in Hive.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D01F31F" w14:textId="77777777" w:rsidR="00EA3299" w:rsidRDefault="00EA3299" w:rsidP="000E5536">
      <w:pPr>
        <w:pStyle w:val="BodyText2"/>
      </w:pPr>
      <w:r>
        <w:t>To get the version of Hive from the hive shell issue 'set system.sun.java.command', The hive-cli.jar version is the hive version. We have version 0.10.0. We now have version 0.12.0 with CDH5. This doesn’t work on 21/6/2016.</w:t>
      </w:r>
    </w:p>
    <w:p w14:paraId="7ED8DD06" w14:textId="77777777" w:rsidR="00EA3299" w:rsidRDefault="00EA3299" w:rsidP="000E5536">
      <w:pPr>
        <w:pStyle w:val="Code"/>
      </w:pPr>
      <w:r>
        <w:t>hive&gt; set system:sun.java.command;</w:t>
      </w:r>
    </w:p>
    <w:p w14:paraId="60A43D9E" w14:textId="77777777" w:rsidR="00EA3299" w:rsidRDefault="00EA3299" w:rsidP="000E5536">
      <w:pPr>
        <w:pStyle w:val="Code"/>
      </w:pPr>
      <w:r>
        <w:t>system:sun.java.command=org.apache.hadoop.util.RunJar /opt/cloudera/parcels/CDH-4.4.0-1.cdh4.4.0.p0.39/bin/../lib/hive/lib/hive-cli-0.10.0-cdh4.4.0.jar org.apache.hadoop.hive.cli.CliDriver</w:t>
      </w:r>
    </w:p>
    <w:p w14:paraId="17DCBBC7" w14:textId="77777777" w:rsidR="00EA3299" w:rsidRPr="0075078C" w:rsidRDefault="00EA3299" w:rsidP="000E5536">
      <w:pPr>
        <w:pStyle w:val="BodyText2"/>
      </w:pPr>
      <w:r>
        <w:t>From the command line type ‘hive –version’. On 21/6/2016 we are using ‘</w:t>
      </w:r>
      <w:r w:rsidRPr="0075078C">
        <w:t>Hive 1.1.0-cdh5.7.0</w:t>
      </w:r>
      <w:r>
        <w:t>’.</w:t>
      </w:r>
    </w:p>
    <w:p w14:paraId="487DD8A8" w14:textId="77777777" w:rsidR="0063601F" w:rsidRDefault="00EA3299" w:rsidP="000E5536">
      <w:pPr>
        <w:pStyle w:val="BodyText2"/>
      </w:pPr>
      <w:r>
        <w:t>Initialisation script</w:t>
      </w:r>
      <w:r w:rsidR="0063601F">
        <w:fldChar w:fldCharType="end"/>
      </w:r>
      <w:r w:rsidR="0063601F">
        <w:t>).</w:t>
      </w:r>
    </w:p>
    <w:p w14:paraId="1EED75CE" w14:textId="77777777" w:rsidR="0063601F" w:rsidRDefault="0063601F" w:rsidP="000E5536">
      <w:pPr>
        <w:pStyle w:val="Code"/>
      </w:pPr>
      <w:r w:rsidRPr="007853B9">
        <w:t>hive&gt; SELECT ST_GeomFromText('linestring (1 0, 2 3)') FROM wdpa LIMIT 1;</w:t>
      </w:r>
    </w:p>
    <w:p w14:paraId="16CD3256" w14:textId="77777777" w:rsidR="0063601F" w:rsidRDefault="0063601F" w:rsidP="000E5536">
      <w:pPr>
        <w:pStyle w:val="Code"/>
      </w:pPr>
      <w:r w:rsidRPr="007853B9">
        <w:t xml:space="preserve">FAILED: SemanticException [Error 10014]: Line 1:7 Wrong arguments '"linestring (1 0, 2 3)"': org.apache.hadoop.hive.ql.metadata.HiveException: Unable to execute method public org.apache.hadoop.io.BytesWritable com.esri.hadoop.hive.ST_GeomFromText.evaluate(org.apache.hadoop.io.Text) throws </w:t>
      </w:r>
      <w:r w:rsidRPr="007853B9">
        <w:lastRenderedPageBreak/>
        <w:t>org.apache.hadoop.hive.ql.exec.UDFArgumentException  on object com.esri.hadoop.hive.ST_GeomFromText@5712bd54 of class com.esri.hadoop.hive.ST_GeomFromText with arguments {linestring (1 0, 2 3):org.apache.hadoop.io.Text} of size 1</w:t>
      </w:r>
    </w:p>
    <w:p w14:paraId="5910C031" w14:textId="77777777" w:rsidR="0063601F" w:rsidRDefault="0063601F" w:rsidP="000E5536">
      <w:pPr>
        <w:pStyle w:val="Heading8"/>
      </w:pPr>
      <w:r>
        <w:t>Using Hue</w:t>
      </w:r>
    </w:p>
    <w:p w14:paraId="72AA056B" w14:textId="77777777" w:rsidR="0063601F" w:rsidRDefault="0063601F" w:rsidP="000E5536">
      <w:pPr>
        <w:pStyle w:val="BodyText2"/>
      </w:pPr>
      <w:r>
        <w:t>It would be good to be able to sample the wdpa data in the Hue Metastore Manager, but I keep getting the following error (viewable in the query log in Hue):</w:t>
      </w:r>
    </w:p>
    <w:p w14:paraId="7F9ED01B" w14:textId="77777777" w:rsidR="0063601F" w:rsidRDefault="0063601F" w:rsidP="000E5536">
      <w:pPr>
        <w:pStyle w:val="Code"/>
      </w:pPr>
      <w:r>
        <w:t>14/04/15 01:21:51 ERROR thrift.ProcessFunction: Internal error processing fetch</w:t>
      </w:r>
    </w:p>
    <w:p w14:paraId="0AA28DEE" w14:textId="77777777" w:rsidR="0063601F" w:rsidRDefault="0063601F" w:rsidP="000E5536">
      <w:pPr>
        <w:pStyle w:val="Code"/>
      </w:pPr>
      <w:r>
        <w:t>java.lang.NoClassDefFoundError: com/esri/core/geometry/GeometryEngine</w:t>
      </w:r>
    </w:p>
    <w:p w14:paraId="192B8927" w14:textId="77777777" w:rsidR="0063601F" w:rsidRDefault="0063601F" w:rsidP="000E5536">
      <w:pPr>
        <w:pStyle w:val="BodyText2"/>
      </w:pPr>
      <w:r>
        <w:t>In the Hue log there is more:</w:t>
      </w:r>
    </w:p>
    <w:p w14:paraId="36395EA8" w14:textId="77777777" w:rsidR="0063601F" w:rsidRDefault="0063601F" w:rsidP="000E5536">
      <w:pPr>
        <w:pStyle w:val="Code"/>
      </w:pPr>
      <w:r>
        <w:t>Thrift saw exception (this may be expected).</w:t>
      </w:r>
    </w:p>
    <w:p w14:paraId="51F1236E" w14:textId="77777777" w:rsidR="0063601F" w:rsidRDefault="0063601F" w:rsidP="000E5536">
      <w:pPr>
        <w:pStyle w:val="Code"/>
      </w:pPr>
      <w:r>
        <w:t>Traceback (most recent call last):</w:t>
      </w:r>
    </w:p>
    <w:p w14:paraId="2AE908FB" w14:textId="77777777" w:rsidR="0063601F" w:rsidRDefault="0063601F" w:rsidP="000E5536">
      <w:pPr>
        <w:pStyle w:val="Code"/>
      </w:pPr>
      <w:r>
        <w:t xml:space="preserve">  File "/opt/cloudera/parcels/CDH-4.4.0-1.cdh4.4.0.p0.39/share/hue/desktop/core/src/desktop/lib/thrift_util.py", line 348, in wrapper</w:t>
      </w:r>
    </w:p>
    <w:p w14:paraId="490A4CBD" w14:textId="77777777" w:rsidR="0063601F" w:rsidRDefault="0063601F" w:rsidP="000E5536">
      <w:pPr>
        <w:pStyle w:val="Code"/>
      </w:pPr>
      <w:r>
        <w:t xml:space="preserve">    ret = res(*args, **kwargs)</w:t>
      </w:r>
    </w:p>
    <w:p w14:paraId="2B2EDA69" w14:textId="77777777" w:rsidR="0063601F" w:rsidRDefault="0063601F" w:rsidP="000E5536">
      <w:pPr>
        <w:pStyle w:val="Code"/>
      </w:pPr>
      <w:r>
        <w:t xml:space="preserve">  File "/opt/cloudera/parcels/CDH-4.4.0-1.cdh4.4.0.p0.39/share/hue/apps/beeswax/gen-py/beeswaxd/BeeswaxService.py", line 142, in query</w:t>
      </w:r>
    </w:p>
    <w:p w14:paraId="3F7DA943" w14:textId="77777777" w:rsidR="0063601F" w:rsidRDefault="0063601F" w:rsidP="000E5536">
      <w:pPr>
        <w:pStyle w:val="Code"/>
      </w:pPr>
      <w:r>
        <w:t xml:space="preserve">    return self.recv_query()</w:t>
      </w:r>
    </w:p>
    <w:p w14:paraId="52D3553E" w14:textId="77777777" w:rsidR="0063601F" w:rsidRDefault="0063601F" w:rsidP="000E5536">
      <w:pPr>
        <w:pStyle w:val="Code"/>
      </w:pPr>
      <w:r>
        <w:t xml:space="preserve">  File "/opt/cloudera/parcels/CDH-4.4.0-1.cdh4.4.0.p0.39/share/hue/apps/beeswax/gen-py/beeswaxd/BeeswaxService.py", line 165, in recv_query</w:t>
      </w:r>
    </w:p>
    <w:p w14:paraId="107A0691" w14:textId="77777777" w:rsidR="0063601F" w:rsidRDefault="0063601F" w:rsidP="000E5536">
      <w:pPr>
        <w:pStyle w:val="Code"/>
      </w:pPr>
      <w:r>
        <w:t xml:space="preserve">    raise result.error</w:t>
      </w:r>
    </w:p>
    <w:p w14:paraId="345A9064" w14:textId="77777777" w:rsidR="0063601F" w:rsidRDefault="0063601F" w:rsidP="000E5536">
      <w:pPr>
        <w:pStyle w:val="Code"/>
      </w:pPr>
      <w:r>
        <w:t>BeeswaxException: BeeswaxException(errorCode=0, log_context='d0c4b351-e127-4148-94ec-8a125e62028c', message='OK\nFAILED: RuntimeException java.lang.ClassNotFoundException: com.esri.json.hadoop.UnenclosedJsonInputFormat\n', SQLState='     ', handle=QueryHandle(log_context='d0c4b351-e127-4148-94ec-8a125e62028c', id='d0c4b351-e127-4148-94ec-8a125e62028c'))</w:t>
      </w:r>
    </w:p>
    <w:p w14:paraId="11620A26" w14:textId="77777777" w:rsidR="0063601F" w:rsidRDefault="0063601F" w:rsidP="000E5536">
      <w:pPr>
        <w:pStyle w:val="BodyText2"/>
      </w:pPr>
      <w:r>
        <w:t>When I try to sample the OrangUtan.json data I get the following error:</w:t>
      </w:r>
    </w:p>
    <w:p w14:paraId="792C01A8" w14:textId="77777777" w:rsidR="0063601F" w:rsidRDefault="0063601F" w:rsidP="000E5536">
      <w:pPr>
        <w:pStyle w:val="Code"/>
      </w:pPr>
      <w:r w:rsidRPr="00416A5A">
        <w:t>java.io.IOException: java.lang.ClassCastException: org.apache.hadoop.hive.serde2.io.ByteWritable cannot be cast to org.apache.hadoop.io.Text</w:t>
      </w:r>
    </w:p>
    <w:p w14:paraId="4AD91E12" w14:textId="77777777" w:rsidR="005D1D62" w:rsidRDefault="005D1D62" w:rsidP="000E5536">
      <w:pPr>
        <w:pStyle w:val="BodyText2"/>
      </w:pPr>
      <w:r>
        <w:t>23/06/2016</w:t>
      </w:r>
    </w:p>
    <w:p w14:paraId="06637EAC" w14:textId="77777777" w:rsidR="005D1D62" w:rsidRDefault="005D1D62" w:rsidP="000E5536">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Hue I get ‘</w:t>
      </w:r>
      <w:r w:rsidRPr="00A433FD">
        <w:t>Invalid function 'ST_Point'</w:t>
      </w:r>
      <w:r>
        <w:t>’.</w:t>
      </w:r>
    </w:p>
    <w:p w14:paraId="573D5E6F" w14:textId="4F07FEBE" w:rsidR="00537970" w:rsidRDefault="00537970" w:rsidP="000E5536">
      <w:pPr>
        <w:pStyle w:val="Heading8"/>
      </w:pPr>
      <w:bookmarkStart w:id="151" w:name="_Ref454542633"/>
      <w:r>
        <w:t>Using Beeline</w:t>
      </w:r>
      <w:bookmarkEnd w:id="151"/>
    </w:p>
    <w:p w14:paraId="25D5CE1B" w14:textId="77777777" w:rsidR="005D1D62" w:rsidRDefault="005D1D62" w:rsidP="000E5536">
      <w:pPr>
        <w:pStyle w:val="BodyText2"/>
      </w:pPr>
      <w:r>
        <w:t>23/06/2016</w:t>
      </w:r>
    </w:p>
    <w:p w14:paraId="1650A0C0" w14:textId="5FEF45C0" w:rsidR="005D1D62" w:rsidRDefault="005D1D62" w:rsidP="000E5536">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Beeline I get:</w:t>
      </w:r>
    </w:p>
    <w:p w14:paraId="31FF2FB4" w14:textId="7E4E3018" w:rsidR="005D1D62" w:rsidRDefault="001C12E1" w:rsidP="00D96B97">
      <w:pPr>
        <w:pStyle w:val="Unix"/>
      </w:pPr>
      <w:r w:rsidRPr="001C12E1">
        <w:t>User: cottaan is not allowed to impersonate cottaan</w:t>
      </w:r>
    </w:p>
    <w:p w14:paraId="56200681" w14:textId="4702D88D" w:rsidR="00ED5454" w:rsidRDefault="00ED5454" w:rsidP="000E5536">
      <w:pPr>
        <w:pStyle w:val="BodyText2"/>
      </w:pPr>
      <w:r>
        <w:t>But when I am logged in as the hive user, it starts the MR job but</w:t>
      </w:r>
      <w:r w:rsidR="00A54432">
        <w:t xml:space="preserve"> then returns a different error:</w:t>
      </w:r>
    </w:p>
    <w:p w14:paraId="50B83CD7" w14:textId="7BC5C20D" w:rsidR="00A54432" w:rsidRDefault="00A54432" w:rsidP="000E5536">
      <w:pPr>
        <w:pStyle w:val="BodyText2"/>
      </w:pPr>
      <w:r>
        <w:t>java.lang.ClassNotFoundException: com.esri.core.geometry.Geometry at</w:t>
      </w:r>
    </w:p>
    <w:p w14:paraId="50DCF1E3" w14:textId="742A2C7D" w:rsidR="0050566C" w:rsidRDefault="00274D2D" w:rsidP="000E5536">
      <w:pPr>
        <w:pStyle w:val="BodyText2"/>
      </w:pPr>
      <w:r>
        <w:t>I run the MR job in Hive it works, but not in Beeline. Getting both config.xml files for each job and comparing (see</w:t>
      </w:r>
      <w:r w:rsidR="00BA21C1">
        <w:t xml:space="preserve"> </w:t>
      </w:r>
      <w:r w:rsidR="00BA21C1">
        <w:fldChar w:fldCharType="begin"/>
      </w:r>
      <w:r w:rsidR="00BA21C1">
        <w:instrText xml:space="preserve"> REF _Ref454466051 \h </w:instrText>
      </w:r>
      <w:r w:rsidR="00BA21C1">
        <w:fldChar w:fldCharType="separate"/>
      </w:r>
      <w:r w:rsidR="00EA3299">
        <w:t>JobHistory Server</w:t>
      </w:r>
      <w:r w:rsidR="00BA21C1">
        <w:fldChar w:fldCharType="end"/>
      </w:r>
      <w:r w:rsidR="00BA21C1">
        <w:t>).</w:t>
      </w:r>
      <w:r w:rsidR="00AF342C">
        <w:t xml:space="preserve"> The</w:t>
      </w:r>
      <w:r w:rsidR="00F262F9">
        <w:t xml:space="preserve"> </w:t>
      </w:r>
      <w:r w:rsidR="00F262F9" w:rsidRPr="00F262F9">
        <w:t>hive.aux.jars.path</w:t>
      </w:r>
      <w:r w:rsidR="00F262F9">
        <w:t xml:space="preserve"> property is present in the job configuration for Hive but not for</w:t>
      </w:r>
      <w:r w:rsidR="0050566C">
        <w:t xml:space="preserve"> Beeline. In addition the following properties have no reference to esri-geometry-api.jar in the Beeline job: </w:t>
      </w:r>
      <w:r w:rsidR="00AF342C" w:rsidRPr="00AF342C">
        <w:t>mapreduce.job.classpath.files</w:t>
      </w:r>
      <w:r w:rsidR="0050566C">
        <w:t xml:space="preserve">, </w:t>
      </w:r>
      <w:r w:rsidR="00615863" w:rsidRPr="00615863">
        <w:t>tmpjars</w:t>
      </w:r>
      <w:r w:rsidR="0050566C">
        <w:t xml:space="preserve">. The following </w:t>
      </w:r>
      <w:r w:rsidR="00B653B3">
        <w:t>are</w:t>
      </w:r>
      <w:r w:rsidR="0050566C">
        <w:t xml:space="preserve"> only present in the Beeline job:</w:t>
      </w:r>
    </w:p>
    <w:p w14:paraId="27BB8ED2" w14:textId="17C1CFC3" w:rsidR="00F262F9" w:rsidRDefault="0050566C" w:rsidP="000E5536">
      <w:pPr>
        <w:pStyle w:val="BodyText2"/>
      </w:pPr>
      <w:r w:rsidRPr="0050566C">
        <w:t>&lt;property&gt;&lt;name&gt;output.formatter&lt;/name&gt;&lt;value&gt;org.apache.hadoop.hive.ql.exec.FetchFormatter$ThriftFormatter&lt;/value&gt;&lt;source&gt;programatically&lt;/source&gt;&lt;source&gt;job.xml&lt;/source&gt;&lt;/property&gt;</w:t>
      </w:r>
    </w:p>
    <w:p w14:paraId="10F9B24C" w14:textId="0ABD3B46" w:rsidR="00B653B3" w:rsidRDefault="00B653B3" w:rsidP="000E5536">
      <w:pPr>
        <w:pStyle w:val="BodyText2"/>
      </w:pPr>
      <w:r w:rsidRPr="00B653B3">
        <w:t>&lt;property&gt;&lt;name&gt;output.protocol&lt;/name&gt;&lt;value&gt;6&lt;/value&gt;&lt;source&gt;programatically&lt;/source&gt;&lt;source&gt;job.xml&lt;/source&gt;&lt;/property&gt;</w:t>
      </w:r>
    </w:p>
    <w:p w14:paraId="4A053FBD" w14:textId="557D736F" w:rsidR="006454A8" w:rsidRDefault="006454A8" w:rsidP="000E5536">
      <w:pPr>
        <w:pStyle w:val="BodyText2"/>
      </w:pPr>
      <w:r>
        <w:t xml:space="preserve">In Beeline if I add the JAR files and UDF functions in the session while connected in embedded mode, then it works fine. </w:t>
      </w:r>
      <w:r w:rsidR="009F762D">
        <w:t>In</w:t>
      </w:r>
      <w:r w:rsidR="00155547">
        <w:t xml:space="preserve"> Hive:</w:t>
      </w:r>
    </w:p>
    <w:p w14:paraId="2D50EE3E" w14:textId="09DA11C1" w:rsidR="00155547" w:rsidRDefault="00155547" w:rsidP="00D96B97">
      <w:pPr>
        <w:pStyle w:val="Unix"/>
      </w:pPr>
      <w:r w:rsidRPr="00155547">
        <w:t>set hive.aux.jars.path;</w:t>
      </w:r>
    </w:p>
    <w:p w14:paraId="0DE7BFDB" w14:textId="06AA64A5" w:rsidR="00155547" w:rsidRDefault="00155547" w:rsidP="000E5536">
      <w:pPr>
        <w:pStyle w:val="BodyText2"/>
      </w:pPr>
      <w:r>
        <w:t xml:space="preserve">Shows all the libraries. In Beeline it shows </w:t>
      </w:r>
      <w:r w:rsidR="009F762D">
        <w:t>undefined</w:t>
      </w:r>
      <w:r>
        <w:t>!</w:t>
      </w:r>
      <w:r w:rsidR="004E3C92">
        <w:t xml:space="preserve"> But, if I connect in r</w:t>
      </w:r>
      <w:r w:rsidR="00FC2AF9">
        <w:t>emote mode then I see the paths, but the ST_ function is still not found.</w:t>
      </w:r>
    </w:p>
    <w:p w14:paraId="251DB22D" w14:textId="77777777" w:rsidR="004E3C92" w:rsidRDefault="004E3C92" w:rsidP="00D96B97">
      <w:pPr>
        <w:pStyle w:val="Unix"/>
      </w:pPr>
      <w:r>
        <w:t>[cottaan@hadoop-m2 ~]$ beeline -u jdbc:hive2://hadoop-m1:10000/</w:t>
      </w:r>
    </w:p>
    <w:p w14:paraId="7F492A35" w14:textId="77777777" w:rsidR="004E3C92" w:rsidRDefault="004E3C92" w:rsidP="00D96B97">
      <w:pPr>
        <w:pStyle w:val="Unix"/>
      </w:pPr>
      <w:r>
        <w:t>16/06/24 11:47:56 WARN mapreduce.TableMapReduceUtil: The hbase-prefix-tree module jar containing PrefixTreeCodec is not present.  Continuing without it.</w:t>
      </w:r>
    </w:p>
    <w:p w14:paraId="34E5267F" w14:textId="77777777" w:rsidR="004E3C92" w:rsidRDefault="004E3C92" w:rsidP="00D96B97">
      <w:pPr>
        <w:pStyle w:val="Unix"/>
      </w:pPr>
      <w:r>
        <w:t>scan complete in 3ms</w:t>
      </w:r>
    </w:p>
    <w:p w14:paraId="560297B3" w14:textId="77777777" w:rsidR="004E3C92" w:rsidRDefault="004E3C92" w:rsidP="00D96B97">
      <w:pPr>
        <w:pStyle w:val="Unix"/>
      </w:pPr>
      <w:r>
        <w:t>Connecting to jdbc:hive2://hadoop-m1:10000/</w:t>
      </w:r>
    </w:p>
    <w:p w14:paraId="3C828565" w14:textId="77777777" w:rsidR="004E3C92" w:rsidRDefault="004E3C92" w:rsidP="00D96B97">
      <w:pPr>
        <w:pStyle w:val="Unix"/>
      </w:pPr>
      <w:r>
        <w:t>Connected to: Apache Hive (version 1.1.0-cdh5.7.0)</w:t>
      </w:r>
    </w:p>
    <w:p w14:paraId="76444596" w14:textId="77777777" w:rsidR="004E3C92" w:rsidRDefault="004E3C92" w:rsidP="00D96B97">
      <w:pPr>
        <w:pStyle w:val="Unix"/>
      </w:pPr>
      <w:r>
        <w:t>Driver: Hive JDBC (version 1.1.0-cdh5.7.0)</w:t>
      </w:r>
    </w:p>
    <w:p w14:paraId="342E79CA" w14:textId="77777777" w:rsidR="004E3C92" w:rsidRDefault="004E3C92" w:rsidP="00D96B97">
      <w:pPr>
        <w:pStyle w:val="Unix"/>
      </w:pPr>
      <w:r>
        <w:t>Transaction isolation: TRANSACTION_REPEATABLE_READ</w:t>
      </w:r>
    </w:p>
    <w:p w14:paraId="7602FC3E" w14:textId="77777777" w:rsidR="004E3C92" w:rsidRDefault="004E3C92" w:rsidP="00D96B97">
      <w:pPr>
        <w:pStyle w:val="Unix"/>
      </w:pPr>
      <w:r>
        <w:t>Beeline version 1.1.0-cdh5.7.0 by Apache Hive</w:t>
      </w:r>
    </w:p>
    <w:p w14:paraId="6B93C9C3" w14:textId="77777777" w:rsidR="004E3C92" w:rsidRDefault="004E3C92" w:rsidP="00D96B97">
      <w:pPr>
        <w:pStyle w:val="Unix"/>
      </w:pPr>
      <w:r>
        <w:t>0: jdbc:hive2://hadoop-m1:10000/&gt; set hive.aux.jars.path;</w:t>
      </w:r>
    </w:p>
    <w:p w14:paraId="1FB025C5" w14:textId="77777777" w:rsidR="004E3C92" w:rsidRDefault="004E3C92" w:rsidP="00D96B97">
      <w:pPr>
        <w:pStyle w:val="Unix"/>
      </w:pPr>
      <w:r>
        <w:t>+--------------------------------------------------------------------------------------------------------------------------------+--+</w:t>
      </w:r>
    </w:p>
    <w:p w14:paraId="43A5A7A5" w14:textId="77777777" w:rsidR="004E3C92" w:rsidRDefault="004E3C92" w:rsidP="00D96B97">
      <w:pPr>
        <w:pStyle w:val="Unix"/>
      </w:pPr>
      <w:r>
        <w:t>|                                                              set                                                               |</w:t>
      </w:r>
    </w:p>
    <w:p w14:paraId="451D3DCE" w14:textId="77777777" w:rsidR="004E3C92" w:rsidRDefault="004E3C92" w:rsidP="00D96B97">
      <w:pPr>
        <w:pStyle w:val="Unix"/>
      </w:pPr>
      <w:r>
        <w:t>+--------------------------------------------------------------------------------------------------------------------------------+--+</w:t>
      </w:r>
    </w:p>
    <w:p w14:paraId="0DD8F203" w14:textId="77777777" w:rsidR="004E3C92" w:rsidRDefault="004E3C92" w:rsidP="00D96B97">
      <w:pPr>
        <w:pStyle w:val="Unix"/>
      </w:pPr>
      <w:r>
        <w:t>| hive.aux.jars.path=file:///home/cottaan/jar_files/esri-geometry-api.jar,file:///home/cottaan/jar_files/spatial-sdk-hadoop.jar  |</w:t>
      </w:r>
    </w:p>
    <w:p w14:paraId="56C91F53" w14:textId="77777777" w:rsidR="004E3C92" w:rsidRDefault="004E3C92" w:rsidP="00D96B97">
      <w:pPr>
        <w:pStyle w:val="Unix"/>
      </w:pPr>
      <w:r>
        <w:lastRenderedPageBreak/>
        <w:t>+--------------------------------------------------------------------------------------------------------------------------------+--+</w:t>
      </w:r>
    </w:p>
    <w:p w14:paraId="7CC3A2DE" w14:textId="77777777" w:rsidR="004E3C92" w:rsidRDefault="004E3C92" w:rsidP="00D96B97">
      <w:pPr>
        <w:pStyle w:val="Unix"/>
      </w:pPr>
      <w:r>
        <w:t>1 row selected (0.13 seconds)</w:t>
      </w:r>
    </w:p>
    <w:p w14:paraId="027F7360" w14:textId="77777777" w:rsidR="00FC2AF9" w:rsidRDefault="00FC2AF9" w:rsidP="00D96B97">
      <w:pPr>
        <w:pStyle w:val="Unix"/>
      </w:pPr>
      <w:r>
        <w:t>0: jdbc:hive2://hadoop-m1:10000/&gt; select st_point(0,0);</w:t>
      </w:r>
    </w:p>
    <w:p w14:paraId="5DB5D700" w14:textId="6E79CE93" w:rsidR="004E3C92" w:rsidRDefault="00FC2AF9" w:rsidP="00D96B97">
      <w:pPr>
        <w:pStyle w:val="Unix"/>
      </w:pPr>
      <w:r>
        <w:t>Error: Error while compiling statement: FAILED: SemanticException [Error 10011]: Line 1:7 Invalid function 'st_point' (state=42000,code=10011)</w:t>
      </w:r>
    </w:p>
    <w:p w14:paraId="4C5B2875" w14:textId="330B3EF8" w:rsidR="004A6C95" w:rsidRDefault="004A6C95" w:rsidP="000E5536">
      <w:pPr>
        <w:pStyle w:val="BodyText2"/>
      </w:pPr>
      <w:r>
        <w:t>So before the function would run, but it wouldn’t find the com.esri.core.geometry.Geometry class. Now it can’t find the st_point function at all!</w:t>
      </w:r>
      <w:r w:rsidR="00AB067C">
        <w:t xml:space="preserve"> Maybe I created the function only on the local Hive service (Hadoop-m2) and not on the HiveServer2 service (Hadoop-m1). Now when I try to create the function in Beeline I get an AlreadyExistsException. </w:t>
      </w:r>
      <w:r w:rsidR="00654068">
        <w:t>But the function now shows up – added all the ST_* functions and now they are shown in Beeline.</w:t>
      </w:r>
    </w:p>
    <w:p w14:paraId="25E75372" w14:textId="38537409" w:rsidR="00AB067C" w:rsidRPr="00537970" w:rsidRDefault="00AF5562" w:rsidP="000E5536">
      <w:pPr>
        <w:pStyle w:val="BodyText2"/>
      </w:pPr>
      <w:r>
        <w:t>I think this is all down to which Hive I was connecting to using Beeline and Hue. Once I connected to HiveServer2 and created the functions using Beeline then everything worked OK in Beeline and Hue.</w:t>
      </w:r>
    </w:p>
    <w:p w14:paraId="2A334994" w14:textId="7BE9E5D1" w:rsidR="001C25AC" w:rsidRDefault="001C25AC" w:rsidP="000E5536">
      <w:pPr>
        <w:pStyle w:val="Heading7"/>
      </w:pPr>
      <w:r>
        <w:t xml:space="preserve">Exporting spatial </w:t>
      </w:r>
      <w:r w:rsidR="00256AD3">
        <w:t>data</w:t>
      </w:r>
    </w:p>
    <w:p w14:paraId="2A297645" w14:textId="2AFC3ABC" w:rsidR="0053652F" w:rsidRDefault="00194AAB" w:rsidP="000E5536">
      <w:pPr>
        <w:pStyle w:val="Heading8"/>
      </w:pPr>
      <w:r>
        <w:t>As</w:t>
      </w:r>
      <w:r w:rsidR="0053652F">
        <w:t xml:space="preserve"> </w:t>
      </w:r>
      <w:r w:rsidR="00B1548C">
        <w:t>a</w:t>
      </w:r>
      <w:r w:rsidR="0053652F">
        <w:t xml:space="preserve"> table</w:t>
      </w:r>
    </w:p>
    <w:p w14:paraId="0C9A7648" w14:textId="57244306" w:rsidR="001C25AC" w:rsidRDefault="0049323A" w:rsidP="000E5536">
      <w:pPr>
        <w:pStyle w:val="BodyText2"/>
      </w:pPr>
      <w:r>
        <w:t xml:space="preserve">You can create a table </w:t>
      </w:r>
      <w:r w:rsidR="00BC343B">
        <w:t xml:space="preserve">in Hive </w:t>
      </w:r>
      <w:r>
        <w:t xml:space="preserve">with </w:t>
      </w:r>
      <w:r w:rsidRPr="0049323A">
        <w:t>UnenclosedJsonInputFormat</w:t>
      </w:r>
      <w:r>
        <w:t xml:space="preserve"> </w:t>
      </w:r>
      <w:r w:rsidR="00256AD3">
        <w:t>which</w:t>
      </w:r>
      <w:r>
        <w:t xml:space="preserve"> can </w:t>
      </w:r>
      <w:r w:rsidR="00256AD3">
        <w:t xml:space="preserve">then </w:t>
      </w:r>
      <w:r w:rsidR="0053652F">
        <w:t xml:space="preserve">be </w:t>
      </w:r>
      <w:r w:rsidR="00256AD3">
        <w:t>used in other tools</w:t>
      </w:r>
      <w:r>
        <w:t>:</w:t>
      </w:r>
    </w:p>
    <w:p w14:paraId="24A657C5" w14:textId="77777777" w:rsidR="00C230D0" w:rsidRDefault="00C230D0" w:rsidP="000E5536">
      <w:pPr>
        <w:pStyle w:val="Code"/>
      </w:pPr>
      <w:r>
        <w:t>CREATE TABLE tmp.st_geometry_data(id_no int,geom binary)</w:t>
      </w:r>
    </w:p>
    <w:p w14:paraId="1C81DFBC" w14:textId="77777777" w:rsidR="00C230D0" w:rsidRDefault="00C230D0" w:rsidP="000E5536">
      <w:pPr>
        <w:pStyle w:val="Code"/>
      </w:pPr>
      <w:r>
        <w:t xml:space="preserve">ROW FORMAT SERDE 'com.esri.hadoop.hive.serde.JsonSerde' </w:t>
      </w:r>
    </w:p>
    <w:p w14:paraId="3D70E77E" w14:textId="77777777" w:rsidR="00C230D0" w:rsidRDefault="00C230D0" w:rsidP="000E5536">
      <w:pPr>
        <w:pStyle w:val="Code"/>
      </w:pPr>
      <w:r>
        <w:t>STORED AS INPUTFORMAT'com.esri.json.hadoop.UnenclosedJsonInputFormat' OUTPUTFORMAT 'org.apache.hadoop.hive.ql.io.HiveIgnoreKeyTextOutputFormat';</w:t>
      </w:r>
    </w:p>
    <w:p w14:paraId="2F6DAF75" w14:textId="77777777" w:rsidR="00C230D0" w:rsidRDefault="00C230D0" w:rsidP="000E5536">
      <w:pPr>
        <w:pStyle w:val="Code"/>
      </w:pPr>
      <w:r>
        <w:t>INSERT INTO TABLE tmp.st_geometry_data</w:t>
      </w:r>
    </w:p>
    <w:p w14:paraId="1DF0D773" w14:textId="77777777" w:rsidR="00C230D0" w:rsidRDefault="00C230D0" w:rsidP="000E5536">
      <w:pPr>
        <w:pStyle w:val="Code"/>
      </w:pPr>
      <w:r>
        <w:t xml:space="preserve">SELECT </w:t>
      </w:r>
    </w:p>
    <w:p w14:paraId="3B86163E" w14:textId="77777777" w:rsidR="00C230D0" w:rsidRDefault="00C230D0" w:rsidP="000E5536">
      <w:pPr>
        <w:pStyle w:val="Code"/>
      </w:pPr>
      <w:r>
        <w:t xml:space="preserve">  id_no, </w:t>
      </w:r>
    </w:p>
    <w:p w14:paraId="22101C98" w14:textId="77777777" w:rsidR="00C230D0" w:rsidRDefault="00C230D0" w:rsidP="000E5536">
      <w:pPr>
        <w:pStyle w:val="Code"/>
      </w:pPr>
      <w:r>
        <w:t xml:space="preserve">  ST_Aggr_Union(ST_GeomFromWKB(shape)) AS geom </w:t>
      </w:r>
    </w:p>
    <w:p w14:paraId="5F25C56A" w14:textId="77777777" w:rsidR="00C230D0" w:rsidRDefault="00C230D0" w:rsidP="000E5536">
      <w:pPr>
        <w:pStyle w:val="Code"/>
      </w:pPr>
      <w:r>
        <w:t xml:space="preserve">FROM </w:t>
      </w:r>
    </w:p>
    <w:p w14:paraId="47135750" w14:textId="77777777" w:rsidR="00C230D0" w:rsidRDefault="00C230D0" w:rsidP="000E5536">
      <w:pPr>
        <w:pStyle w:val="Code"/>
      </w:pPr>
      <w:r>
        <w:t xml:space="preserve">  species.species_2014_2 </w:t>
      </w:r>
    </w:p>
    <w:p w14:paraId="56926BC4" w14:textId="44991DCC" w:rsidR="00C230D0" w:rsidRDefault="00B748D8" w:rsidP="000E5536">
      <w:pPr>
        <w:pStyle w:val="Code"/>
      </w:pPr>
      <w:r>
        <w:t>WHERE presence IN (1,2) AND origin IN (1,2) AND seasonal IN (1,2,3) AND id_no = 17975 GROUP BY id_no;</w:t>
      </w:r>
    </w:p>
    <w:p w14:paraId="5B3F0F34" w14:textId="4BBBD3C4" w:rsidR="00B1548C" w:rsidRDefault="00194AAB" w:rsidP="000E5536">
      <w:pPr>
        <w:pStyle w:val="Heading8"/>
      </w:pPr>
      <w:r>
        <w:t>As</w:t>
      </w:r>
      <w:r w:rsidR="00B1548C">
        <w:t xml:space="preserve"> a json file</w:t>
      </w:r>
    </w:p>
    <w:p w14:paraId="7CAE3454" w14:textId="77777777" w:rsidR="00B1548C" w:rsidRDefault="00B1548C" w:rsidP="000E5536">
      <w:pPr>
        <w:pStyle w:val="BodyText2"/>
      </w:pPr>
      <w:r>
        <w:t xml:space="preserve">You can create geojson straight to a file: </w:t>
      </w:r>
    </w:p>
    <w:p w14:paraId="421A7CAB" w14:textId="77777777" w:rsidR="00B1548C" w:rsidRDefault="00B1548C" w:rsidP="000E5536">
      <w:pPr>
        <w:pStyle w:val="Code"/>
      </w:pPr>
      <w:r w:rsidRPr="00A65206">
        <w:t>[cottaan@hadoop-m2 ~]$</w:t>
      </w:r>
      <w:r>
        <w:t xml:space="preserve"> </w:t>
      </w:r>
      <w:r w:rsidRPr="00A65206">
        <w:t>hive -e "add JAR /home/cottaan/java_compiled_classes/esri-geometry-api.jar;add JAR /home/cottaan/java_compiled_classes/spatial-sdk-hive.jar;CREATE TEMPORARY FUNCTION ST_AsGeoJson AS 'com.esri.hadoop.hive.ST_AsGeoJson';CREATE TEMPORARY FUNCTION ST_GeomFromWKB AS 'com.esri.hadoop.hive.ST_GeomFromWKB';select ST_AsGeoJson(ST_GeomFromWkb(geom)) from species.species_2014_2_unique;" &gt; ~/geo_json.txt</w:t>
      </w:r>
    </w:p>
    <w:p w14:paraId="06EAE8D5" w14:textId="7A07D4EA" w:rsidR="00384CBA" w:rsidRDefault="00384CBA" w:rsidP="000E5536">
      <w:pPr>
        <w:pStyle w:val="BodyText2"/>
      </w:pPr>
      <w:r>
        <w:t>Or on 28/06/2016 now we have permanent functions (this writ</w:t>
      </w:r>
      <w:r w:rsidR="001C2085">
        <w:t>es to /home/cottaan/ by default and does not work in Beeline as it puts in lots of extraneous characters in):</w:t>
      </w:r>
    </w:p>
    <w:p w14:paraId="0B674A11" w14:textId="51B80CBF" w:rsidR="00384CBA" w:rsidRPr="00A65206" w:rsidRDefault="00384CBA" w:rsidP="000E5536">
      <w:pPr>
        <w:pStyle w:val="Code"/>
      </w:pPr>
      <w:r w:rsidRPr="00384CBA">
        <w:t>hive -e "SELECT id_no, cell, fully_covered, ST_AsGeoJson(ST_GeomFromWKB(cell_intersect)) geom, area FROM species_borneo_dissolved_index;"&gt; ~/geo_json.json</w:t>
      </w:r>
    </w:p>
    <w:p w14:paraId="204BB24B" w14:textId="13039D59" w:rsidR="0053652F" w:rsidRDefault="0053652F" w:rsidP="000E5536">
      <w:pPr>
        <w:pStyle w:val="Heading8"/>
      </w:pPr>
      <w:r>
        <w:t>Export to a Json file</w:t>
      </w:r>
    </w:p>
    <w:p w14:paraId="1008D37C" w14:textId="0D8B174E" w:rsidR="00C230D0" w:rsidRDefault="0053652F" w:rsidP="000E5536">
      <w:pPr>
        <w:pStyle w:val="BodyText2"/>
      </w:pPr>
      <w:r>
        <w:t>From Hue</w:t>
      </w:r>
      <w:r w:rsidR="00C775CE">
        <w:t>:</w:t>
      </w:r>
    </w:p>
    <w:p w14:paraId="125DF916" w14:textId="79D64DB6" w:rsidR="00C775CE" w:rsidRDefault="00C775CE" w:rsidP="000E5536">
      <w:pPr>
        <w:pStyle w:val="ListBullet2"/>
      </w:pPr>
      <w:r>
        <w:t>Open the file in the File Browser in Hue</w:t>
      </w:r>
    </w:p>
    <w:p w14:paraId="669EEC26" w14:textId="2D702C24" w:rsidR="00C775CE" w:rsidRDefault="00C775CE" w:rsidP="000E5536">
      <w:pPr>
        <w:pStyle w:val="ListBullet2"/>
      </w:pPr>
      <w:r>
        <w:t>Click Download</w:t>
      </w:r>
    </w:p>
    <w:p w14:paraId="30A0FC09" w14:textId="1318B691" w:rsidR="00BC72C6" w:rsidRDefault="00BC72C6" w:rsidP="000E5536">
      <w:pPr>
        <w:pStyle w:val="Heading8"/>
      </w:pPr>
      <w:r>
        <w:t>Export to WKB</w:t>
      </w:r>
    </w:p>
    <w:p w14:paraId="0028933C" w14:textId="77777777" w:rsidR="00BC72C6" w:rsidRDefault="00BC72C6" w:rsidP="000E5536">
      <w:pPr>
        <w:pStyle w:val="Code"/>
      </w:pPr>
    </w:p>
    <w:p w14:paraId="2AF1A376" w14:textId="3C4BE17E" w:rsidR="00BC72C6" w:rsidRDefault="00BC72C6" w:rsidP="000E5536">
      <w:pPr>
        <w:pStyle w:val="Code"/>
      </w:pPr>
      <w:r>
        <w:t>[cottaan@hadoop-m2 ~]$ hive -e "SELECT ST_AsBinary(ST_Aggr_Union(ST_GeomFromWKB(shape))) AS geom FROM species_borneo WHERE presence IN (1,2) AND origin IN (1,2) AND seasonal IN (1,2,3) GROUP BY id_no;" &gt; ~/orangutan.wkb</w:t>
      </w:r>
    </w:p>
    <w:p w14:paraId="594F0F5A" w14:textId="0C120DA2" w:rsidR="00BC72C6" w:rsidRDefault="00BC72C6" w:rsidP="000E5536">
      <w:pPr>
        <w:pStyle w:val="Heading8"/>
      </w:pPr>
      <w:r>
        <w:t>Export to WKT</w:t>
      </w:r>
    </w:p>
    <w:p w14:paraId="490CD346" w14:textId="46166D99" w:rsidR="00BC72C6" w:rsidRDefault="00BC72C6" w:rsidP="000E5536">
      <w:pPr>
        <w:pStyle w:val="Code"/>
      </w:pPr>
      <w:r>
        <w:t>[cottaan@hadoop-m2 ~]$ hive -e "SELECT ST_AsText(ST_Aggr_Union(ST_GeomFromWKB(shape))) AS geom FROM species_borneo WHERE presence IN (1,2) AND origin IN (1,2) AND seasonal IN (1,2,3) GROUP BY id_no;" &gt; ~/orangutan.txt</w:t>
      </w:r>
    </w:p>
    <w:p w14:paraId="2FEB5A7D" w14:textId="62803996" w:rsidR="00A80A16" w:rsidRPr="00BC72C6" w:rsidRDefault="00666179" w:rsidP="000E5536">
      <w:pPr>
        <w:pStyle w:val="BodyText2"/>
      </w:pPr>
      <w:r>
        <w:t>You can also</w:t>
      </w:r>
      <w:r w:rsidR="00A80A16">
        <w:t xml:space="preserve"> just run the query in Hu</w:t>
      </w:r>
      <w:r w:rsidR="00194AAB">
        <w:t xml:space="preserve">e and then click on Save as csv – I have written a GP Tool to import WKT saved as CSV into a feature class (called </w:t>
      </w:r>
      <w:r w:rsidR="004F16F9">
        <w:t>Hue Query Results To Features).</w:t>
      </w:r>
    </w:p>
    <w:p w14:paraId="2C09C050" w14:textId="0D2380A7" w:rsidR="0053652F" w:rsidRDefault="0053652F" w:rsidP="000E5536">
      <w:pPr>
        <w:pStyle w:val="Heading8"/>
      </w:pPr>
      <w:r>
        <w:t>Using in ArcGIS</w:t>
      </w:r>
    </w:p>
    <w:p w14:paraId="435A1FA5" w14:textId="1562BE30" w:rsidR="00C775CE" w:rsidRDefault="00C775CE" w:rsidP="000E5536">
      <w:pPr>
        <w:pStyle w:val="ListBullet2"/>
      </w:pPr>
      <w:r>
        <w:t>Convert to features in ArcGIS using the JSON to Features tool</w:t>
      </w:r>
    </w:p>
    <w:p w14:paraId="54A72158" w14:textId="2AB71F76" w:rsidR="00CE2583" w:rsidRDefault="00CE2583" w:rsidP="000E5536">
      <w:pPr>
        <w:pStyle w:val="ListBullet2"/>
      </w:pPr>
      <w:r>
        <w:t>Define the projection as WGS84</w:t>
      </w:r>
    </w:p>
    <w:p w14:paraId="299E9A09" w14:textId="14DE5199" w:rsidR="00B0572A" w:rsidRDefault="00665D25" w:rsidP="000E5536">
      <w:pPr>
        <w:pStyle w:val="BodyText2"/>
      </w:pPr>
      <w:r>
        <w:t>This works fine for 17975 (takes 48s) but takes 2Hours 55 mins for common redpoll.</w:t>
      </w:r>
    </w:p>
    <w:p w14:paraId="260B3400" w14:textId="16D6B9B9" w:rsidR="0053652F" w:rsidRDefault="0053652F" w:rsidP="000E5536">
      <w:pPr>
        <w:pStyle w:val="Heading8"/>
      </w:pPr>
      <w:r>
        <w:t>Using in Java</w:t>
      </w:r>
    </w:p>
    <w:p w14:paraId="35EF31B1" w14:textId="18CB201C" w:rsidR="0053652F" w:rsidRDefault="0053652F" w:rsidP="000E5536">
      <w:pPr>
        <w:pStyle w:val="BodyText2"/>
      </w:pPr>
      <w:r>
        <w:t>Json files can be loaded in Java using the com.ESRI.</w:t>
      </w:r>
    </w:p>
    <w:p w14:paraId="469F99E4" w14:textId="17A41190" w:rsidR="0053652F" w:rsidRPr="0053652F" w:rsidRDefault="0053652F" w:rsidP="000E5536">
      <w:pPr>
        <w:pStyle w:val="Code"/>
      </w:pPr>
      <w:r w:rsidRPr="0053652F">
        <w:lastRenderedPageBreak/>
        <w:t>OGCGeometry.fromJson(Resources.toString(Resources.getResource("species17975.json"), Charsets.US_ASCII));</w:t>
      </w:r>
    </w:p>
    <w:p w14:paraId="28489088" w14:textId="77777777" w:rsidR="0063601F" w:rsidRDefault="0063601F" w:rsidP="000E5536">
      <w:pPr>
        <w:pStyle w:val="Heading6"/>
      </w:pPr>
      <w:r>
        <w:t>Loading data log</w:t>
      </w:r>
    </w:p>
    <w:p w14:paraId="02DD66AF" w14:textId="77777777" w:rsidR="0063601F" w:rsidRDefault="0063601F" w:rsidP="000E5536">
      <w:pPr>
        <w:pStyle w:val="BodyText2"/>
      </w:pPr>
      <w:r>
        <w:t>Loading the WDPA 09/2011 data:</w:t>
      </w:r>
    </w:p>
    <w:p w14:paraId="02B900AC" w14:textId="77777777" w:rsidR="0063601F" w:rsidRDefault="0063601F" w:rsidP="000E5536">
      <w:pPr>
        <w:pStyle w:val="ListBullet2"/>
      </w:pPr>
      <w:r>
        <w:t>Features to Json in ArcGIS Desktop</w:t>
      </w:r>
    </w:p>
    <w:p w14:paraId="0E5B89B3" w14:textId="77777777" w:rsidR="0063601F" w:rsidRDefault="0063601F" w:rsidP="000E5536">
      <w:pPr>
        <w:pStyle w:val="ListBullet2"/>
      </w:pPr>
      <w:r>
        <w:t>Winscp transfer to Hadoop-sn/home/dopa/data/wdpa_09_11.json</w:t>
      </w:r>
    </w:p>
    <w:p w14:paraId="414A4A53" w14:textId="77777777" w:rsidR="00EA3299" w:rsidRDefault="0063601F" w:rsidP="000E5536">
      <w:pPr>
        <w:pStyle w:val="Heading8"/>
      </w:pPr>
      <w:r>
        <w:t xml:space="preserve">Putting the file into hdfs using hive (see </w:t>
      </w:r>
      <w:r>
        <w:rPr>
          <w:i/>
          <w:color w:val="17406D" w:themeColor="text2"/>
        </w:rPr>
        <w:fldChar w:fldCharType="begin"/>
      </w:r>
      <w:r>
        <w:instrText xml:space="preserve"> REF _Ref384899398 \h </w:instrText>
      </w:r>
      <w:r>
        <w:rPr>
          <w:i/>
          <w:color w:val="17406D" w:themeColor="text2"/>
        </w:rPr>
      </w:r>
      <w:r>
        <w:rPr>
          <w:i/>
          <w:color w:val="17406D" w:themeColor="text2"/>
        </w:rPr>
        <w:fldChar w:fldCharType="separate"/>
      </w:r>
      <w:r w:rsidR="00EA3299">
        <w:t>Using Beeswax UI</w:t>
      </w:r>
    </w:p>
    <w:p w14:paraId="5A122911" w14:textId="77777777" w:rsidR="00EA3299" w:rsidRDefault="00EA3299" w:rsidP="000E5536">
      <w:pPr>
        <w:pStyle w:val="BodyText2"/>
      </w:pPr>
      <w:r>
        <w:t>In Hue you cannot use the Metastore manager to create a table from a file because it will not allow you to use custom DerDes so you have to use Hive Query Language in the Beeswax UI.</w:t>
      </w:r>
    </w:p>
    <w:p w14:paraId="05BE65FE" w14:textId="77777777" w:rsidR="00EA3299" w:rsidRDefault="00EA3299" w:rsidP="000E5536">
      <w:pPr>
        <w:pStyle w:val="BodyText2"/>
      </w:pPr>
      <w:r>
        <w:t>Make sure you reference the HDFS file using the /user/admin/data/json/&lt;file&gt; prefix otherwise it wont find the table.</w:t>
      </w:r>
    </w:p>
    <w:p w14:paraId="68BE5FE0" w14:textId="77777777" w:rsidR="0063601F" w:rsidRDefault="00EA3299" w:rsidP="000E5536">
      <w:pPr>
        <w:pStyle w:val="ListBullet2"/>
      </w:pPr>
      <w:r>
        <w:t>Importing data into the spatial tables</w:t>
      </w:r>
      <w:r w:rsidR="0063601F">
        <w:fldChar w:fldCharType="end"/>
      </w:r>
      <w:r w:rsidR="0063601F">
        <w:t>)</w:t>
      </w:r>
    </w:p>
    <w:p w14:paraId="6A71145E" w14:textId="77777777" w:rsidR="0063601F" w:rsidRDefault="0063601F" w:rsidP="000E5536">
      <w:pPr>
        <w:pStyle w:val="ListBullet2"/>
      </w:pPr>
      <w:r>
        <w:t>Creating a spatial table in Hive</w:t>
      </w:r>
    </w:p>
    <w:p w14:paraId="0F275BC7" w14:textId="77777777" w:rsidR="0063601F" w:rsidRDefault="0063601F" w:rsidP="000E5536">
      <w:pPr>
        <w:pStyle w:val="Code"/>
      </w:pPr>
      <w:r w:rsidRPr="001123F4">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73F89DE8" w14:textId="77777777" w:rsidR="0063601F" w:rsidRDefault="0063601F" w:rsidP="000E5536">
      <w:pPr>
        <w:pStyle w:val="ListBullet2"/>
      </w:pPr>
      <w:r>
        <w:t>Importing the data into the table</w:t>
      </w:r>
    </w:p>
    <w:p w14:paraId="23CECB76" w14:textId="77777777" w:rsidR="0063601F" w:rsidRPr="00FB16AC" w:rsidRDefault="0063601F" w:rsidP="000E5536">
      <w:pPr>
        <w:pStyle w:val="BodyText2"/>
      </w:pPr>
      <w:r>
        <w:t xml:space="preserve">Issues with Java Heap Space when I try a simple select name from wdpa. When I try select * from wdpa it outputs the data, but after a while I get a Java Heap Space OutOfMemory error. </w:t>
      </w:r>
    </w:p>
    <w:p w14:paraId="4F604336" w14:textId="77777777" w:rsidR="0063601F" w:rsidRDefault="0063601F" w:rsidP="000E5536">
      <w:pPr>
        <w:pStyle w:val="Heading6"/>
      </w:pPr>
      <w:r>
        <w:t>Performance, Monitoring and tuning</w:t>
      </w:r>
    </w:p>
    <w:p w14:paraId="3AFF4430" w14:textId="77777777" w:rsidR="0063601F" w:rsidRDefault="0063601F" w:rsidP="000E5536">
      <w:pPr>
        <w:pStyle w:val="BodyText2"/>
      </w:pPr>
      <w:r>
        <w:t xml:space="preserve">To kill a job in Hive, use the following syntax (where application_id is copied from the RM, e.g. </w:t>
      </w:r>
      <w:r w:rsidRPr="006F7F47">
        <w:t>application_1413378760578_0098</w:t>
      </w:r>
      <w:r>
        <w:t>):</w:t>
      </w:r>
    </w:p>
    <w:p w14:paraId="6DE7A98B" w14:textId="77777777" w:rsidR="0063601F" w:rsidRPr="006F7F47" w:rsidRDefault="0063601F" w:rsidP="000E5536">
      <w:pPr>
        <w:pStyle w:val="Code"/>
      </w:pPr>
      <w:r w:rsidRPr="006F7F47">
        <w:t xml:space="preserve">yarn application </w:t>
      </w:r>
      <w:r>
        <w:t>-</w:t>
      </w:r>
      <w:r w:rsidRPr="006F7F47">
        <w:t>kill &lt;application_id&gt;</w:t>
      </w:r>
    </w:p>
    <w:p w14:paraId="6B603DF8" w14:textId="77777777" w:rsidR="0063601F" w:rsidRDefault="0063601F" w:rsidP="000E5536">
      <w:pPr>
        <w:pStyle w:val="BodyText2"/>
      </w:pPr>
      <w:r>
        <w:t>You can also kill a job from Cloudera Manager by clicking on YARN | Applications | and then clicking on the Actions drop down and selecting Kill. This is only available if you are logged in as admin.</w:t>
      </w:r>
    </w:p>
    <w:p w14:paraId="66363253" w14:textId="77777777" w:rsidR="0063601F" w:rsidRDefault="0063601F" w:rsidP="000E5536">
      <w:pPr>
        <w:pStyle w:val="BodyText2"/>
      </w:pPr>
      <w:r>
        <w:t>To see the SQL statement that was used in a Hive application, click on the job, then configuration and then search for ‘select’ and the SQL statement will be in the hive.query.string key.</w:t>
      </w:r>
    </w:p>
    <w:p w14:paraId="48359542" w14:textId="77777777" w:rsidR="0063601F" w:rsidRDefault="0063601F" w:rsidP="000E5536">
      <w:pPr>
        <w:pStyle w:val="BodyText2"/>
      </w:pPr>
      <w:r>
        <w:t xml:space="preserve">Is really slow for the species/wdpa intersection – particularly in the reduce phase as the number of reducers is fixed to one (at compile time). There doesn’t seem to be an easy way around this. Looking at the </w:t>
      </w:r>
      <w:hyperlink r:id="rId928" w:history="1">
        <w:r w:rsidRPr="00854955">
          <w:rPr>
            <w:rStyle w:val="Hyperlink"/>
          </w:rPr>
          <w:t>7 tips for improving MapReduce performance</w:t>
        </w:r>
      </w:hyperlink>
      <w:r>
        <w:t>.</w:t>
      </w:r>
    </w:p>
    <w:p w14:paraId="4AABEF86" w14:textId="77777777" w:rsidR="0063601F" w:rsidRDefault="0063601F" w:rsidP="000E5536">
      <w:pPr>
        <w:pStyle w:val="Heading7"/>
      </w:pPr>
      <w:r>
        <w:t>Tools</w:t>
      </w:r>
    </w:p>
    <w:p w14:paraId="4110CCC2" w14:textId="77777777" w:rsidR="0063601F" w:rsidRPr="008E5216" w:rsidRDefault="003630B2" w:rsidP="000E5536">
      <w:pPr>
        <w:pStyle w:val="BodyText2"/>
      </w:pPr>
      <w:hyperlink r:id="rId929" w:history="1">
        <w:r w:rsidR="0063601F" w:rsidRPr="008E5216">
          <w:rPr>
            <w:rStyle w:val="Hyperlink"/>
          </w:rPr>
          <w:t>YourKit</w:t>
        </w:r>
      </w:hyperlink>
      <w:r w:rsidR="0063601F">
        <w:t xml:space="preserve"> is the profiling tool that Lars was using to see how much time each method in the UDF was using. </w:t>
      </w:r>
    </w:p>
    <w:p w14:paraId="3C8C0997" w14:textId="77777777" w:rsidR="0063601F" w:rsidRDefault="0063601F" w:rsidP="000E5536">
      <w:pPr>
        <w:pStyle w:val="Heading7"/>
      </w:pPr>
      <w:r>
        <w:t>Errors and issues</w:t>
      </w:r>
    </w:p>
    <w:p w14:paraId="6358BAE6" w14:textId="77777777" w:rsidR="0063601F" w:rsidRDefault="0063601F" w:rsidP="000E5536">
      <w:pPr>
        <w:pStyle w:val="BodyText2"/>
      </w:pPr>
      <w:r>
        <w:t xml:space="preserve">I am getting errors when I try and run a query from the Hue related to Zookeeper. But they run OK in the Hive CLI. E.g. </w:t>
      </w:r>
    </w:p>
    <w:p w14:paraId="5E06E99C" w14:textId="77777777" w:rsidR="0063601F" w:rsidRDefault="0063601F" w:rsidP="00D96B97">
      <w:pPr>
        <w:pStyle w:val="Unix"/>
      </w:pPr>
      <w:r w:rsidRPr="001207C8">
        <w:t>SELECT s.id_no, w.wdpa_id FROM tmp.wdpa_index w JOIN tmp.species_index s ON (s.cell = w.cell) WHERE wdpa_id = 785;</w:t>
      </w:r>
    </w:p>
    <w:p w14:paraId="4A3D00A1" w14:textId="77777777" w:rsidR="0063601F" w:rsidRPr="00F4049B" w:rsidRDefault="0063601F" w:rsidP="000E5536">
      <w:pPr>
        <w:pStyle w:val="BodyText2"/>
      </w:pPr>
      <w:r>
        <w:t>I cant browse tables in Hue!</w:t>
      </w:r>
    </w:p>
    <w:p w14:paraId="214DFD1A" w14:textId="77777777" w:rsidR="0063601F" w:rsidRDefault="0063601F" w:rsidP="000E5536">
      <w:pPr>
        <w:pStyle w:val="Heading8"/>
      </w:pPr>
      <w:r>
        <w:t>Java Heap Space</w:t>
      </w:r>
    </w:p>
    <w:p w14:paraId="47F39567" w14:textId="77777777" w:rsidR="0063601F" w:rsidRDefault="0063601F" w:rsidP="000E5536">
      <w:pPr>
        <w:pStyle w:val="BodyText2"/>
      </w:pPr>
      <w:r>
        <w:t>This occurs when the container needs more memory than has been allocated and you should be able to get around this by temporarily increasing the available memory for the job – one or the other:</w:t>
      </w:r>
    </w:p>
    <w:p w14:paraId="66B76AC8" w14:textId="77777777" w:rsidR="0063601F" w:rsidRDefault="0063601F" w:rsidP="00D96B97">
      <w:pPr>
        <w:pStyle w:val="Unix"/>
      </w:pPr>
      <w:r w:rsidRPr="0094718C">
        <w:t>SET mapreduce.map.memory.mb=2048;</w:t>
      </w:r>
    </w:p>
    <w:p w14:paraId="258856BF" w14:textId="77777777" w:rsidR="0063601F" w:rsidRDefault="0063601F" w:rsidP="00D96B97">
      <w:pPr>
        <w:pStyle w:val="Unix"/>
      </w:pPr>
      <w:r w:rsidRPr="002D504C">
        <w:t>SET mapreduce.map.java.opts=-Djava.net.preferIPv4Stack=true -Xmx1700m;</w:t>
      </w:r>
    </w:p>
    <w:p w14:paraId="7A7499ED" w14:textId="77777777" w:rsidR="0063601F" w:rsidRDefault="0063601F" w:rsidP="000E5536">
      <w:pPr>
        <w:pStyle w:val="BodyText2"/>
      </w:pPr>
      <w:r>
        <w:t xml:space="preserve">If you set the memory too high you will get an error: </w:t>
      </w:r>
      <w:r w:rsidRPr="00C5177D">
        <w:t>MAP capability required is more than the supported max container capability in the cluster. Killing the Job</w:t>
      </w:r>
      <w:r>
        <w:t>.</w:t>
      </w:r>
    </w:p>
    <w:p w14:paraId="6642104E" w14:textId="77777777" w:rsidR="0063601F" w:rsidRPr="0094718C" w:rsidRDefault="0063601F" w:rsidP="000E5536">
      <w:pPr>
        <w:pStyle w:val="BodyText2"/>
      </w:pPr>
      <w:r>
        <w:t xml:space="preserve">However, there are some cases when the errors still occur and Lars found that there were some bugs in the ESRI Hive library that leaked memory. </w:t>
      </w:r>
    </w:p>
    <w:p w14:paraId="618C02FD" w14:textId="535B9A4C" w:rsidR="00FB08E5" w:rsidRDefault="00FB08E5" w:rsidP="000E5536">
      <w:pPr>
        <w:pStyle w:val="Heading8"/>
      </w:pPr>
      <w:r>
        <w:t>Tables not deleting</w:t>
      </w:r>
    </w:p>
    <w:p w14:paraId="7C3B2F25" w14:textId="4DBEA354" w:rsidR="00FB08E5" w:rsidRPr="00FB08E5" w:rsidRDefault="00FB08E5" w:rsidP="000E5536">
      <w:pPr>
        <w:pStyle w:val="BodyText2"/>
      </w:pPr>
      <w:r>
        <w:lastRenderedPageBreak/>
        <w:t xml:space="preserve">Trying to delete </w:t>
      </w:r>
      <w:r w:rsidRPr="00FB08E5">
        <w:t>cm_test_table</w:t>
      </w:r>
      <w:r>
        <w:t xml:space="preserve"> in database canary blab la bla and it couldn’t find it. Eventually deleted some tables in user/hue/</w:t>
      </w:r>
      <w:r w:rsidRPr="00FB08E5">
        <w:t xml:space="preserve"> cloudera_manager_hive_metastore_canary</w:t>
      </w:r>
      <w:r>
        <w:t xml:space="preserve"> when logged on as hdfs (password hdfs).</w:t>
      </w:r>
      <w:r w:rsidR="00554D10">
        <w:t xml:space="preserve"> I think these are coming from the </w:t>
      </w:r>
      <w:r w:rsidR="00554D10" w:rsidRPr="00554D10">
        <w:t>Cloudera Manager Metastore Canary Test Database</w:t>
      </w:r>
      <w:r w:rsidR="00554D10">
        <w:t xml:space="preserve"> but cant delete them.</w:t>
      </w:r>
    </w:p>
    <w:p w14:paraId="41A07B2F" w14:textId="29BB6495" w:rsidR="00C622CE" w:rsidRDefault="00C622CE" w:rsidP="000E5536">
      <w:pPr>
        <w:pStyle w:val="Heading7"/>
      </w:pPr>
      <w:r>
        <w:t>Logging</w:t>
      </w:r>
    </w:p>
    <w:p w14:paraId="44A28454" w14:textId="7C302FE2" w:rsidR="00C622CE" w:rsidRPr="00C622CE" w:rsidRDefault="00C622CE" w:rsidP="000E5536">
      <w:pPr>
        <w:pStyle w:val="BodyText2"/>
      </w:pPr>
      <w:r>
        <w:t>By default Hive logs are written to /tmp/cottaan/hive.log.</w:t>
      </w:r>
      <w:r w:rsidR="00380BCB">
        <w:t xml:space="preserve"> More on Hive logging </w:t>
      </w:r>
      <w:hyperlink r:id="rId930" w:history="1">
        <w:r w:rsidR="00380BCB" w:rsidRPr="00380BCB">
          <w:rPr>
            <w:rStyle w:val="Hyperlink"/>
          </w:rPr>
          <w:t>here</w:t>
        </w:r>
      </w:hyperlink>
      <w:r w:rsidR="00380BCB">
        <w:t>.</w:t>
      </w:r>
    </w:p>
    <w:p w14:paraId="0F78803E" w14:textId="77777777" w:rsidR="0063601F" w:rsidRDefault="0063601F" w:rsidP="000E5536">
      <w:pPr>
        <w:pStyle w:val="Heading5"/>
      </w:pPr>
      <w:r>
        <w:t>Hue</w:t>
      </w:r>
    </w:p>
    <w:p w14:paraId="5233B3A9" w14:textId="6D8CED73" w:rsidR="0063601F" w:rsidRDefault="0063601F" w:rsidP="000E5536">
      <w:pPr>
        <w:pStyle w:val="BodyText2"/>
      </w:pPr>
      <w:r>
        <w:t xml:space="preserve">Monica installed it on 11/2/2014! Here is the UI </w:t>
      </w:r>
      <w:hyperlink r:id="rId931" w:history="1">
        <w:r w:rsidRPr="00FB3083">
          <w:rPr>
            <w:rStyle w:val="Hyperlink"/>
          </w:rPr>
          <w:t>http://hadoop-h05:8888/about/</w:t>
        </w:r>
      </w:hyperlink>
      <w:r>
        <w:t xml:space="preserve"> now </w:t>
      </w:r>
      <w:hyperlink r:id="rId932" w:history="1">
        <w:r w:rsidRPr="00DB27B0">
          <w:rPr>
            <w:rStyle w:val="Hyperlink"/>
          </w:rPr>
          <w:t>http://hadoop-m2:8888/</w:t>
        </w:r>
      </w:hyperlink>
      <w:r w:rsidR="00DD4E76">
        <w:t xml:space="preserve"> now </w:t>
      </w:r>
      <w:hyperlink r:id="rId933" w:history="1">
        <w:r w:rsidR="00DD4E76" w:rsidRPr="004D128A">
          <w:rPr>
            <w:rStyle w:val="Hyperlink"/>
          </w:rPr>
          <w:t>http://hadoop-m1:8888/</w:t>
        </w:r>
      </w:hyperlink>
      <w:r w:rsidR="00DD4E76">
        <w:t xml:space="preserve">. </w:t>
      </w:r>
      <w:r>
        <w:t xml:space="preserve"> However, Alex has changed the configuration so that you cannot access the Hue UI directly anymore – basically the scientific and Hadoop networks are no longer directly connected. So you now have to start the Hue UI using Firefox </w:t>
      </w:r>
      <w:r>
        <w:rPr>
          <w:i/>
        </w:rPr>
        <w:t>running on the Hadoop-sn</w:t>
      </w:r>
      <w:r>
        <w:t xml:space="preserve"> machine. To get Firefox running on the Hadoop-sn machine you have to connect using ssh and make sure that xming is running on the Windows client:</w:t>
      </w:r>
    </w:p>
    <w:p w14:paraId="24804D7D" w14:textId="77777777" w:rsidR="0063601F" w:rsidRDefault="0063601F" w:rsidP="000E5536">
      <w:pPr>
        <w:pStyle w:val="ListNumber2"/>
        <w:numPr>
          <w:ilvl w:val="0"/>
          <w:numId w:val="21"/>
        </w:numPr>
      </w:pPr>
      <w:r>
        <w:t xml:space="preserve">Start the XMing server on the Windows machine </w:t>
      </w:r>
    </w:p>
    <w:p w14:paraId="692967E2" w14:textId="77777777" w:rsidR="0063601F" w:rsidRDefault="0063601F" w:rsidP="000E5536">
      <w:pPr>
        <w:pStyle w:val="ListNumber2"/>
        <w:numPr>
          <w:ilvl w:val="0"/>
          <w:numId w:val="21"/>
        </w:numPr>
      </w:pPr>
      <w:r>
        <w:t>Open an ssh connection to the Hadoop-sn machine and make sure that you have specified Connection | SSH | X11 | Enable X11 forwarding in the configuration in Putty</w:t>
      </w:r>
    </w:p>
    <w:p w14:paraId="74834122" w14:textId="77777777" w:rsidR="0063601F" w:rsidRDefault="0063601F" w:rsidP="000E5536">
      <w:pPr>
        <w:pStyle w:val="ListNumber2"/>
        <w:numPr>
          <w:ilvl w:val="0"/>
          <w:numId w:val="21"/>
        </w:numPr>
      </w:pPr>
      <w:r>
        <w:t>At the command prompt in the ssh connection type firefox and Firefox will run on the Hadoop-sn machine</w:t>
      </w:r>
    </w:p>
    <w:p w14:paraId="6A66B51A" w14:textId="77777777" w:rsidR="0063601F" w:rsidRDefault="0063601F" w:rsidP="000E5536">
      <w:pPr>
        <w:pStyle w:val="ListNumber2"/>
        <w:numPr>
          <w:ilvl w:val="0"/>
          <w:numId w:val="21"/>
        </w:numPr>
      </w:pPr>
      <w:r>
        <w:t xml:space="preserve">Login to the Hue UI at </w:t>
      </w:r>
      <w:hyperlink r:id="rId934" w:history="1">
        <w:r>
          <w:rPr>
            <w:rStyle w:val="Hyperlink"/>
          </w:rPr>
          <w:t>http://hadoop-h05:8888/</w:t>
        </w:r>
      </w:hyperlink>
      <w:r>
        <w:t xml:space="preserve">  now </w:t>
      </w:r>
      <w:hyperlink r:id="rId935" w:history="1">
        <w:r w:rsidRPr="00DB27B0">
          <w:rPr>
            <w:rStyle w:val="Hyperlink"/>
          </w:rPr>
          <w:t>http://hadoop-m2:8888/</w:t>
        </w:r>
      </w:hyperlink>
      <w:r>
        <w:t xml:space="preserve"> </w:t>
      </w:r>
    </w:p>
    <w:p w14:paraId="013E9B1D" w14:textId="61813732" w:rsidR="0063601F" w:rsidRDefault="0063601F" w:rsidP="000E5536">
      <w:pPr>
        <w:pStyle w:val="ListNumber2"/>
        <w:numPr>
          <w:ilvl w:val="0"/>
          <w:numId w:val="21"/>
        </w:numPr>
      </w:pPr>
      <w:r>
        <w:t xml:space="preserve">User/password: </w:t>
      </w:r>
      <w:r w:rsidR="00FA7163">
        <w:t>cottaan/usual or hive/hive</w:t>
      </w:r>
      <w:r>
        <w:t xml:space="preserve"> </w:t>
      </w:r>
    </w:p>
    <w:p w14:paraId="59D153E4" w14:textId="52F699DC" w:rsidR="0063601F" w:rsidRDefault="0063601F" w:rsidP="000E5536">
      <w:pPr>
        <w:pStyle w:val="BodyText2"/>
      </w:pPr>
      <w:r>
        <w:t xml:space="preserve">You can access it directly in Firefox by following the instructions here: </w:t>
      </w:r>
      <w:r>
        <w:fldChar w:fldCharType="begin"/>
      </w:r>
      <w:r>
        <w:instrText xml:space="preserve"> REF _Ref398800010 \h </w:instrText>
      </w:r>
      <w:r>
        <w:fldChar w:fldCharType="separate"/>
      </w:r>
      <w:r w:rsidR="00EA3299">
        <w:t>SOCK proxy</w:t>
      </w:r>
      <w:r>
        <w:fldChar w:fldCharType="end"/>
      </w:r>
      <w:r>
        <w:t>.</w:t>
      </w:r>
      <w:r w:rsidR="00487DDA">
        <w:t xml:space="preserve"> This will allow you to simply click on the links from </w:t>
      </w:r>
      <w:hyperlink r:id="rId936" w:history="1">
        <w:r w:rsidR="00487DDA" w:rsidRPr="0065259E">
          <w:rPr>
            <w:rStyle w:val="Hyperlink"/>
          </w:rPr>
          <w:t>Cloudera Manager</w:t>
        </w:r>
      </w:hyperlink>
      <w:r w:rsidR="00DD4E76">
        <w:t xml:space="preserve"> to the UIs or go there directly in Firefox.</w:t>
      </w:r>
    </w:p>
    <w:p w14:paraId="0D68EFB1" w14:textId="46D0BFA7" w:rsidR="00FB08E5" w:rsidRPr="00BD1DD8" w:rsidRDefault="00FB08E5" w:rsidP="000E5536">
      <w:pPr>
        <w:pStyle w:val="BodyText2"/>
      </w:pPr>
      <w:r>
        <w:t>With no security enabled on HDFS you can log into Hue as an hdfs superuser by entering user:hdfs and password: hdfs.</w:t>
      </w:r>
    </w:p>
    <w:p w14:paraId="4E8C400C" w14:textId="77777777" w:rsidR="0063601F" w:rsidRDefault="0063601F" w:rsidP="000E5536">
      <w:pPr>
        <w:pStyle w:val="Heading6"/>
      </w:pPr>
      <w:r>
        <w:t>Configuration</w:t>
      </w:r>
    </w:p>
    <w:p w14:paraId="7581F914" w14:textId="77777777" w:rsidR="0063601F" w:rsidRDefault="0063601F" w:rsidP="000E5536">
      <w:pPr>
        <w:pStyle w:val="BodyText2"/>
      </w:pPr>
      <w:r>
        <w:t xml:space="preserve">There were some dns issues with the UI but Monica sorted them out to start with. Running through the Quick Start Wizard. </w:t>
      </w:r>
    </w:p>
    <w:p w14:paraId="163D639D" w14:textId="77777777" w:rsidR="0063601F" w:rsidRDefault="0063601F" w:rsidP="000E5536">
      <w:pPr>
        <w:pStyle w:val="BodyText2"/>
      </w:pPr>
      <w:r>
        <w:t>Trying to connect on 10/4/2014 and the Hue GUI is not opening. Maybe the Hue Service has stopped.</w:t>
      </w:r>
    </w:p>
    <w:p w14:paraId="5FA815A3" w14:textId="66739417" w:rsidR="009E3EF4" w:rsidRDefault="009E3EF4" w:rsidP="000E5536">
      <w:pPr>
        <w:pStyle w:val="BodyText2"/>
      </w:pPr>
      <w:r>
        <w:t>On 21/6/2016 the version of Hue is 3.9 (installed from CDH</w:t>
      </w:r>
      <w:r w:rsidR="008A54FA">
        <w:t xml:space="preserve"> 5.7) – </w:t>
      </w:r>
      <w:hyperlink r:id="rId937" w:history="1">
        <w:r w:rsidR="008A54FA" w:rsidRPr="008A54FA">
          <w:rPr>
            <w:rStyle w:val="Hyperlink"/>
          </w:rPr>
          <w:t>this</w:t>
        </w:r>
      </w:hyperlink>
      <w:r w:rsidR="008A54FA">
        <w:t xml:space="preserve"> is whats included.</w:t>
      </w:r>
    </w:p>
    <w:p w14:paraId="7F51CA73" w14:textId="77777777" w:rsidR="007240A0" w:rsidRDefault="007240A0" w:rsidP="000E5536">
      <w:pPr>
        <w:pStyle w:val="Heading6"/>
      </w:pPr>
      <w:r>
        <w:t>Errors</w:t>
      </w:r>
    </w:p>
    <w:p w14:paraId="01B3D313" w14:textId="0A7E45C1" w:rsidR="007240A0" w:rsidRDefault="007240A0" w:rsidP="000E5536">
      <w:pPr>
        <w:pStyle w:val="HiveError"/>
      </w:pPr>
      <w:r>
        <w:t>Error while compiling statement FAILED: NullPointerException null</w:t>
      </w:r>
    </w:p>
    <w:p w14:paraId="27F33D85" w14:textId="2C9C33D6" w:rsidR="007240A0" w:rsidRDefault="007240A0" w:rsidP="000E5536">
      <w:pPr>
        <w:pStyle w:val="BodyText2"/>
      </w:pPr>
      <w:r>
        <w:t>This is because you haven’t added a UDF that is present in the query to the settings.</w:t>
      </w:r>
    </w:p>
    <w:p w14:paraId="50841E27" w14:textId="309DC057" w:rsidR="00DE1C96" w:rsidRDefault="00DE1C96" w:rsidP="000E5536">
      <w:pPr>
        <w:pStyle w:val="HiveError"/>
      </w:pPr>
      <w:r>
        <w:t>Error while compiling statement FAILED: Execution Error, return code 1 from org.apache.hadoop.hive.ql.exec.FunctionTask</w:t>
      </w:r>
    </w:p>
    <w:p w14:paraId="2EE8A95D" w14:textId="0CFE6117" w:rsidR="00DE1C96" w:rsidRDefault="00DE1C96" w:rsidP="000E5536">
      <w:pPr>
        <w:pStyle w:val="BodyText2"/>
      </w:pPr>
      <w:r>
        <w:t xml:space="preserve">This is because </w:t>
      </w:r>
      <w:r w:rsidR="0020235E">
        <w:t xml:space="preserve">the Java class cannot be found. Either you have not added a necessary *.jar file or </w:t>
      </w:r>
      <w:r>
        <w:t xml:space="preserve">you have spelled the class name in the Java class wrong. The class name is case-sensitive, e.g. </w:t>
      </w:r>
      <w:r w:rsidRPr="00DE1C96">
        <w:t>com.esri.hadoop.hive.ST_AsGeoJson</w:t>
      </w:r>
      <w:r>
        <w:t xml:space="preserve"> is not the same as </w:t>
      </w:r>
      <w:r w:rsidRPr="00DE1C96">
        <w:t>c</w:t>
      </w:r>
      <w:r>
        <w:t>om.esri.hadoop.hive.ST_AsGeoJSON.</w:t>
      </w:r>
    </w:p>
    <w:p w14:paraId="4AB8E726" w14:textId="2A49C4EA" w:rsidR="00AD4538" w:rsidRDefault="00AD4538" w:rsidP="000E5536">
      <w:pPr>
        <w:pStyle w:val="HiveError"/>
      </w:pPr>
      <w:r w:rsidRPr="00AD4538">
        <w:t>Error while processing statement: FAILED: Execution Error, return code -101 from org.apache.hadoop.hive.ql.exec.FunctionTask. com/esri/core/geometry/Geometry</w:t>
      </w:r>
    </w:p>
    <w:p w14:paraId="6B141135" w14:textId="5D6CAEDF" w:rsidR="00AD4538" w:rsidRPr="007240A0" w:rsidRDefault="00325A4D" w:rsidP="000E5536">
      <w:pPr>
        <w:pStyle w:val="BodyText2"/>
      </w:pPr>
      <w:r>
        <w:t xml:space="preserve">If I logon as cottaan and run the same query it runs – don’t know why (see </w:t>
      </w:r>
      <w:r>
        <w:fldChar w:fldCharType="begin"/>
      </w:r>
      <w:r>
        <w:instrText xml:space="preserve"> REF _Ref454377551 \h </w:instrText>
      </w:r>
      <w:r>
        <w:fldChar w:fldCharType="separate"/>
      </w:r>
      <w:r w:rsidR="00EA3299">
        <w:t>Using Beeswax UI</w:t>
      </w:r>
      <w:r>
        <w:fldChar w:fldCharType="end"/>
      </w:r>
      <w:r>
        <w:t>).</w:t>
      </w:r>
    </w:p>
    <w:p w14:paraId="4C232E83" w14:textId="77777777" w:rsidR="0063601F" w:rsidRDefault="0063601F" w:rsidP="000E5536">
      <w:pPr>
        <w:pStyle w:val="Heading6"/>
      </w:pPr>
      <w:r>
        <w:t>Quick start wizard</w:t>
      </w:r>
    </w:p>
    <w:p w14:paraId="7CBC456E" w14:textId="77777777" w:rsidR="0063601F" w:rsidRDefault="0063601F" w:rsidP="000E5536">
      <w:pPr>
        <w:pStyle w:val="BodyText2"/>
      </w:pPr>
      <w:r>
        <w:t xml:space="preserve">Step one – potential misconfiguration detected. Configuration files located in </w:t>
      </w:r>
      <w:r>
        <w:rPr>
          <w:rFonts w:ascii="Menlo" w:hAnsi="Menlo"/>
          <w:color w:val="DD1144"/>
          <w:szCs w:val="18"/>
          <w:shd w:val="clear" w:color="auto" w:fill="F7F7F9"/>
        </w:rPr>
        <w:t>/var/run/cloudera-scm-agent/process/578-hue-HUE_SERVER.</w:t>
      </w:r>
    </w:p>
    <w:p w14:paraId="5DC0981A" w14:textId="77777777" w:rsidR="0063601F" w:rsidRDefault="0063601F" w:rsidP="000E5536">
      <w:pPr>
        <w:pStyle w:val="Code"/>
      </w:pPr>
      <w:r>
        <w:t>hadoop.hdfs_clusters.default.webhdfs_url</w:t>
      </w:r>
      <w:r>
        <w:tab/>
        <w:t xml:space="preserve"> </w:t>
      </w:r>
      <w:r>
        <w:tab/>
        <w:t>Current value: http://hadoop-h05:50070/webhdfs/v1</w:t>
      </w:r>
    </w:p>
    <w:p w14:paraId="40980320" w14:textId="77777777" w:rsidR="0063601F" w:rsidRDefault="0063601F" w:rsidP="000E5536">
      <w:pPr>
        <w:pStyle w:val="Code"/>
      </w:pPr>
      <w:r>
        <w:t>Failed to create temporary file "/tmp/hue_config_validation.4993922712388908755"</w:t>
      </w:r>
    </w:p>
    <w:p w14:paraId="22BCA8C3" w14:textId="77777777" w:rsidR="0063601F" w:rsidRDefault="0063601F" w:rsidP="000E5536">
      <w:pPr>
        <w:pStyle w:val="Code"/>
      </w:pPr>
    </w:p>
    <w:p w14:paraId="3AA2F4EA" w14:textId="77777777" w:rsidR="0063601F" w:rsidRDefault="0063601F" w:rsidP="000E5536">
      <w:pPr>
        <w:pStyle w:val="Code"/>
      </w:pPr>
      <w:r>
        <w:t>desktop.ldap.ldap_url</w:t>
      </w:r>
      <w:r>
        <w:tab/>
        <w:t xml:space="preserve"> </w:t>
      </w:r>
      <w:r>
        <w:tab/>
      </w:r>
      <w:r>
        <w:tab/>
        <w:t>Current value: None</w:t>
      </w:r>
    </w:p>
    <w:p w14:paraId="189A9811" w14:textId="77777777" w:rsidR="0063601F" w:rsidRDefault="0063601F" w:rsidP="000E5536">
      <w:pPr>
        <w:pStyle w:val="Code"/>
      </w:pPr>
      <w:r>
        <w:t>LDAP is only partially configured. An LDAP URL must be provided.</w:t>
      </w:r>
    </w:p>
    <w:p w14:paraId="7DC87C98" w14:textId="77777777" w:rsidR="0063601F" w:rsidRDefault="0063601F" w:rsidP="000E5536">
      <w:pPr>
        <w:pStyle w:val="Code"/>
      </w:pPr>
    </w:p>
    <w:p w14:paraId="0F60CACF" w14:textId="77777777" w:rsidR="0063601F" w:rsidRDefault="0063601F" w:rsidP="000E5536">
      <w:pPr>
        <w:pStyle w:val="Code"/>
      </w:pPr>
      <w:r>
        <w:t>Cloudera Impala (TM) Query UI</w:t>
      </w:r>
      <w:r>
        <w:tab/>
        <w:t xml:space="preserve"> </w:t>
      </w:r>
      <w:r>
        <w:tab/>
        <w:t>No available Impalad to send queries to.</w:t>
      </w:r>
    </w:p>
    <w:p w14:paraId="0F5116C8" w14:textId="77777777" w:rsidR="0063601F" w:rsidRPr="003C37F1" w:rsidRDefault="0063601F" w:rsidP="000E5536">
      <w:pPr>
        <w:pStyle w:val="BodyText2"/>
      </w:pPr>
      <w:r>
        <w:lastRenderedPageBreak/>
        <w:t>Step 2. Examples – Clicked on install. Didn’t do anything – maybe because of the configuration issue. This crashed the Hue server and Monica had to restart it. Installed the examples one by ones – but the Impala ones didn’t install.</w:t>
      </w:r>
    </w:p>
    <w:p w14:paraId="34E3B73F" w14:textId="77777777" w:rsidR="0063601F" w:rsidRDefault="0063601F" w:rsidP="000E5536">
      <w:pPr>
        <w:pStyle w:val="Heading6"/>
      </w:pPr>
      <w:r>
        <w:t>Using</w:t>
      </w:r>
    </w:p>
    <w:p w14:paraId="1EF9B565" w14:textId="77777777" w:rsidR="0063601F" w:rsidRDefault="0063601F" w:rsidP="000E5536">
      <w:pPr>
        <w:pStyle w:val="Heading7"/>
      </w:pPr>
      <w:r>
        <w:t>Creating tables</w:t>
      </w:r>
    </w:p>
    <w:p w14:paraId="6CB09E6F" w14:textId="77777777" w:rsidR="0063601F" w:rsidRDefault="0063601F" w:rsidP="000E5536">
      <w:pPr>
        <w:pStyle w:val="ListNumber2"/>
        <w:numPr>
          <w:ilvl w:val="0"/>
          <w:numId w:val="22"/>
        </w:numPr>
      </w:pPr>
      <w:r>
        <w:t>Upload files into HDFS using the File Browser – this can be a zipped file (e.g. *.gz)</w:t>
      </w:r>
    </w:p>
    <w:p w14:paraId="4EBAF1BF" w14:textId="77777777" w:rsidR="0063601F" w:rsidRDefault="0063601F" w:rsidP="000E5536">
      <w:pPr>
        <w:pStyle w:val="ListNumber2"/>
        <w:numPr>
          <w:ilvl w:val="0"/>
          <w:numId w:val="22"/>
        </w:numPr>
      </w:pPr>
      <w:r>
        <w:t>Use the Metastore Manager to create tables from them</w:t>
      </w:r>
    </w:p>
    <w:p w14:paraId="74D91C1A" w14:textId="77777777" w:rsidR="0063601F" w:rsidRDefault="0063601F" w:rsidP="000E5536">
      <w:pPr>
        <w:pStyle w:val="ListNumber2"/>
        <w:numPr>
          <w:ilvl w:val="0"/>
          <w:numId w:val="22"/>
        </w:numPr>
      </w:pPr>
      <w:r>
        <w:t xml:space="preserve">The first step allows you to enter the table name and select the file. </w:t>
      </w:r>
    </w:p>
    <w:p w14:paraId="48180AFB" w14:textId="77777777" w:rsidR="0063601F" w:rsidRDefault="0063601F" w:rsidP="000E5536">
      <w:pPr>
        <w:pStyle w:val="ListNumber2"/>
        <w:numPr>
          <w:ilvl w:val="0"/>
          <w:numId w:val="22"/>
        </w:numPr>
      </w:pPr>
      <w:r>
        <w:t>Step 2 allows you to specify the delimiter – this uses Beeswax. It correctly found commas as the delimiter – also if you upload a zipped file it decompresses the file on step 2!</w:t>
      </w:r>
    </w:p>
    <w:p w14:paraId="5D6A0AA3" w14:textId="77777777" w:rsidR="0063601F" w:rsidRDefault="0063601F" w:rsidP="000E5536">
      <w:pPr>
        <w:pStyle w:val="ListNumber2"/>
        <w:numPr>
          <w:ilvl w:val="0"/>
          <w:numId w:val="22"/>
        </w:numPr>
      </w:pPr>
      <w:r>
        <w:t>The third step allows you to specify the column names</w:t>
      </w:r>
    </w:p>
    <w:p w14:paraId="4826E5AF" w14:textId="77777777" w:rsidR="0063601F" w:rsidRDefault="0063601F" w:rsidP="000E5536">
      <w:pPr>
        <w:pStyle w:val="BodyText2"/>
      </w:pPr>
      <w:r>
        <w:t>The first time I imported the table the quadkey was NULL – because the data type was set at int and it should be string. How can we batch import all of the species files? Or do we run on Hadoop?</w:t>
      </w:r>
    </w:p>
    <w:p w14:paraId="17463595" w14:textId="77777777" w:rsidR="0063601F" w:rsidRDefault="0063601F" w:rsidP="000E5536">
      <w:pPr>
        <w:pStyle w:val="Heading7"/>
      </w:pPr>
      <w:bookmarkStart w:id="152" w:name="_Ref384803343"/>
      <w:r>
        <w:t>Importing files</w:t>
      </w:r>
      <w:bookmarkEnd w:id="152"/>
    </w:p>
    <w:p w14:paraId="7B8241C8" w14:textId="77777777" w:rsidR="0063601F" w:rsidRDefault="0063601F" w:rsidP="000E5536">
      <w:pPr>
        <w:pStyle w:val="BodyText2"/>
      </w:pPr>
      <w:r>
        <w:t>There are some issues when you import lots of files into HDFS using the Hue File Browser. If the file already exists then you get lots of these annoying popups saying that the destination file already exists. It isn’t clear whether it has imported the file or not! It seems to only import 300 or so files in this case and if you want to delete them then the File Browser only allows you to delete them in batches of 200 max. Better the use the Hive Shell (or HDFS shell):</w:t>
      </w:r>
    </w:p>
    <w:p w14:paraId="4F229FC0" w14:textId="77777777" w:rsidR="0063601F" w:rsidRDefault="0063601F" w:rsidP="000E5536">
      <w:pPr>
        <w:pStyle w:val="Code"/>
      </w:pPr>
      <w:r>
        <w:t>hive&gt; dfs -rm -r -skipTrash ../hive/warehouse/species;</w:t>
      </w:r>
    </w:p>
    <w:p w14:paraId="7E575998" w14:textId="77777777" w:rsidR="0063601F" w:rsidRDefault="0063601F" w:rsidP="000E5536">
      <w:pPr>
        <w:pStyle w:val="Code"/>
      </w:pPr>
      <w:r>
        <w:t>rm: Permission denied by sticky bit setting: user=dopa, inode="/user/hive/warehouse/species":admin:hive:drwxr-xr-x</w:t>
      </w:r>
    </w:p>
    <w:p w14:paraId="78151C0B" w14:textId="77777777" w:rsidR="0063601F" w:rsidRDefault="0063601F" w:rsidP="000E5536">
      <w:pPr>
        <w:pStyle w:val="BodyText2"/>
      </w:pPr>
      <w:r>
        <w:t xml:space="preserve">But there are issues with permissions – need to load species files in as the dopa user and not the hue admin user. </w:t>
      </w:r>
    </w:p>
    <w:p w14:paraId="5CE1CDB4" w14:textId="77777777" w:rsidR="0063601F" w:rsidRDefault="0063601F" w:rsidP="000E5536">
      <w:pPr>
        <w:pStyle w:val="BodyText2"/>
      </w:pPr>
      <w:r>
        <w:t>Anyway, if you are using the Hue make sure that none of the files that you are importing already exist in the hdfs file system. Better to use the hdfs – it moves files into hdfs virtually instantly, e.g.:</w:t>
      </w:r>
    </w:p>
    <w:p w14:paraId="5D9D4808" w14:textId="77777777" w:rsidR="0063601F" w:rsidRPr="0056240B" w:rsidRDefault="0063601F" w:rsidP="00D96B97">
      <w:pPr>
        <w:pStyle w:val="Unix"/>
      </w:pPr>
      <w:r w:rsidRPr="00C60530">
        <w:t xml:space="preserve">[dopa@hadoop-sn ~]$ </w:t>
      </w:r>
      <w:r w:rsidRPr="00503875">
        <w:t>hadoop fs -put /home/dopa/data/json/species/* /user/hive/warehouse/</w:t>
      </w:r>
      <w:r>
        <w:t>species</w:t>
      </w:r>
    </w:p>
    <w:p w14:paraId="75E14C58" w14:textId="77777777" w:rsidR="0063601F" w:rsidRDefault="0063601F" w:rsidP="000E5536">
      <w:pPr>
        <w:pStyle w:val="Heading7"/>
      </w:pPr>
      <w:r>
        <w:t>Viewing log files</w:t>
      </w:r>
    </w:p>
    <w:p w14:paraId="5F3ACC52" w14:textId="77777777" w:rsidR="0063601F" w:rsidRPr="003E35A5" w:rsidRDefault="0063601F" w:rsidP="000E5536">
      <w:pPr>
        <w:pStyle w:val="BodyText2"/>
      </w:pPr>
      <w:r>
        <w:t>You can view the Hue log files by going to Cloudera Manager | Clicking on the Hue Server Status Summary and then on the log file</w:t>
      </w:r>
    </w:p>
    <w:p w14:paraId="6DBD4578" w14:textId="77777777" w:rsidR="0063601F" w:rsidRDefault="0063601F" w:rsidP="000E5536">
      <w:pPr>
        <w:pStyle w:val="Heading7"/>
      </w:pPr>
      <w:r>
        <w:t>Adding in the ESRI Spatial SDK libraries</w:t>
      </w:r>
    </w:p>
    <w:p w14:paraId="111F0B13" w14:textId="77777777" w:rsidR="0063601F" w:rsidRPr="00B658F3" w:rsidRDefault="0063601F" w:rsidP="000E5536">
      <w:pPr>
        <w:pStyle w:val="BodyText2"/>
      </w:pPr>
      <w:r>
        <w:t xml:space="preserve">When you want to use spatial data in Hadoop and the ESRI libraries you need to add them each time the Hue is restarted otherwise you will get class not found errors for the </w:t>
      </w:r>
      <w:r w:rsidRPr="00B658F3">
        <w:t>UnenclosedJsonInputFormat</w:t>
      </w:r>
      <w:r>
        <w:t xml:space="preserve"> class etc. You need to add them in the left panel of the Beeswax UI and once they have been loaded they remain available for the other tools in Hue for the duration of the session, e.g. com.esri.hadoop.hive.ST_Intersect.</w:t>
      </w:r>
    </w:p>
    <w:p w14:paraId="6EF8A2C1" w14:textId="77777777" w:rsidR="0063601F" w:rsidRDefault="0063601F" w:rsidP="000E5536">
      <w:pPr>
        <w:pStyle w:val="Heading7"/>
      </w:pPr>
      <w:r>
        <w:t>Adding in the UDFs</w:t>
      </w:r>
    </w:p>
    <w:p w14:paraId="5388B18F" w14:textId="77777777" w:rsidR="0063601F" w:rsidRPr="00AA7EB7" w:rsidRDefault="0063601F" w:rsidP="000E5536">
      <w:pPr>
        <w:pStyle w:val="BodyText2"/>
      </w:pPr>
      <w:r>
        <w:t xml:space="preserve">If you run the Hive initialisation sql it doesn’t seem to create the UDFs unlike in the Hive CLI. </w:t>
      </w:r>
    </w:p>
    <w:p w14:paraId="3E10A712" w14:textId="77777777" w:rsidR="0063601F" w:rsidRDefault="0063601F" w:rsidP="000E5536">
      <w:pPr>
        <w:pStyle w:val="Heading7"/>
      </w:pPr>
      <w:r>
        <w:t>Viewing and sampling data and tables</w:t>
      </w:r>
    </w:p>
    <w:p w14:paraId="1FE63B80" w14:textId="77777777" w:rsidR="0063601F" w:rsidRPr="00C6463C" w:rsidRDefault="0063601F" w:rsidP="000E5536">
      <w:pPr>
        <w:pStyle w:val="BodyText2"/>
      </w:pPr>
      <w:r>
        <w:t>You can only view and sample data from tables if you have already referenced the ESRI *.jar files in a query which has them added in as resources. Otherwise you will get an ‘Unexpected error’.</w:t>
      </w:r>
    </w:p>
    <w:p w14:paraId="5E856ECC" w14:textId="77777777" w:rsidR="0063601F" w:rsidRDefault="0063601F" w:rsidP="000E5536">
      <w:pPr>
        <w:pStyle w:val="Heading7"/>
      </w:pPr>
      <w:r>
        <w:t>Exporting data</w:t>
      </w:r>
    </w:p>
    <w:p w14:paraId="3FF86505" w14:textId="77777777" w:rsidR="0063601F" w:rsidRDefault="0063601F" w:rsidP="000E5536">
      <w:pPr>
        <w:pStyle w:val="BodyText2"/>
      </w:pPr>
      <w:r>
        <w:t>Run a query in Hue and at the end click Download the Results in CSV format.</w:t>
      </w:r>
    </w:p>
    <w:p w14:paraId="11940BFD" w14:textId="4F69A8FB" w:rsidR="00073E4F" w:rsidRDefault="00073E4F" w:rsidP="000E5536">
      <w:pPr>
        <w:pStyle w:val="BodyText2"/>
      </w:pPr>
      <w:r>
        <w:t xml:space="preserve">Or you can create tables (see </w:t>
      </w:r>
      <w:r>
        <w:fldChar w:fldCharType="begin"/>
      </w:r>
      <w:r>
        <w:instrText xml:space="preserve"> REF _Ref401673519 \h </w:instrText>
      </w:r>
      <w:r>
        <w:fldChar w:fldCharType="separate"/>
      </w:r>
      <w:r w:rsidR="00EA3299">
        <w:t>Creating tables</w:t>
      </w:r>
      <w:r>
        <w:fldChar w:fldCharType="end"/>
      </w:r>
      <w:r>
        <w:t>)</w:t>
      </w:r>
    </w:p>
    <w:p w14:paraId="374853A6" w14:textId="77777777" w:rsidR="0063601F" w:rsidRDefault="0063601F" w:rsidP="000E5536">
      <w:pPr>
        <w:pStyle w:val="Heading5"/>
      </w:pPr>
      <w:r>
        <w:t>Impala</w:t>
      </w:r>
    </w:p>
    <w:p w14:paraId="6CBDD12E" w14:textId="77777777" w:rsidR="0063601F" w:rsidRDefault="0063601F" w:rsidP="000E5536">
      <w:pPr>
        <w:pStyle w:val="BodyText2"/>
      </w:pPr>
      <w:r>
        <w:t xml:space="preserve">Impala doesn’t use Map/Reduce – needs CDH 4.1 or later. Is on </w:t>
      </w:r>
      <w:hyperlink r:id="rId938" w:history="1">
        <w:r>
          <w:rPr>
            <w:rStyle w:val="Hyperlink"/>
          </w:rPr>
          <w:t>github</w:t>
        </w:r>
      </w:hyperlink>
      <w:r>
        <w:t xml:space="preserve">. </w:t>
      </w:r>
    </w:p>
    <w:p w14:paraId="490ED5A9" w14:textId="77777777" w:rsidR="0063601F" w:rsidRDefault="003630B2" w:rsidP="000E5536">
      <w:pPr>
        <w:pStyle w:val="BodyText2"/>
      </w:pPr>
      <w:hyperlink r:id="rId939" w:history="1">
        <w:r w:rsidR="0063601F">
          <w:rPr>
            <w:rStyle w:val="Hyperlink"/>
          </w:rPr>
          <w:t>Impala: Real-time Queries in Hadoop</w:t>
        </w:r>
      </w:hyperlink>
      <w:r w:rsidR="0063601F">
        <w:t>:</w:t>
      </w:r>
    </w:p>
    <w:p w14:paraId="59278949" w14:textId="77777777" w:rsidR="0063601F" w:rsidRDefault="0063601F" w:rsidP="000E5536">
      <w:pPr>
        <w:pStyle w:val="BodyText"/>
      </w:pPr>
      <w:r>
        <w:t xml:space="preserve">22.30 </w:t>
      </w:r>
      <w:r>
        <w:tab/>
        <w:t>MR writes a lot of intermediate data to disk in case of disk failure on long running jobs – therefore more latency. but this is not an issue with impala where the query time will be seconds so it does it in memory</w:t>
      </w:r>
    </w:p>
    <w:p w14:paraId="5CCAAE01" w14:textId="77777777" w:rsidR="0063601F" w:rsidRDefault="0063601F" w:rsidP="000E5536">
      <w:pPr>
        <w:pStyle w:val="BodyText"/>
      </w:pPr>
      <w:r>
        <w:t>27:17</w:t>
      </w:r>
      <w:r>
        <w:tab/>
        <w:t xml:space="preserve">Architectures for running real-time queries on big data – MapReduce, RemoteQuery and SideStorage </w:t>
      </w:r>
    </w:p>
    <w:p w14:paraId="66823933" w14:textId="77777777" w:rsidR="0063601F" w:rsidRDefault="0063601F" w:rsidP="000E5536">
      <w:pPr>
        <w:pStyle w:val="BodyText"/>
      </w:pPr>
      <w:r>
        <w:t>39:10</w:t>
      </w:r>
      <w:r>
        <w:tab/>
        <w:t>With Impala I can directly query ad hoc against a big data dataset</w:t>
      </w:r>
    </w:p>
    <w:p w14:paraId="2CD93564" w14:textId="77777777" w:rsidR="0063601F" w:rsidRDefault="0063601F" w:rsidP="000E5536">
      <w:pPr>
        <w:pStyle w:val="BodyText"/>
      </w:pPr>
      <w:r>
        <w:t>47:35</w:t>
      </w:r>
      <w:r>
        <w:tab/>
        <w:t>Millisecond reponse from a serving system like HBase</w:t>
      </w:r>
    </w:p>
    <w:p w14:paraId="23E20B55" w14:textId="77777777" w:rsidR="0063601F" w:rsidRDefault="0063601F" w:rsidP="000E5536">
      <w:pPr>
        <w:pStyle w:val="BodyText"/>
      </w:pPr>
      <w:r>
        <w:t>52:02</w:t>
      </w:r>
      <w:r>
        <w:tab/>
        <w:t>Need to use create table in hive to be able to use Impala to create the metastore</w:t>
      </w:r>
    </w:p>
    <w:p w14:paraId="31D972BA" w14:textId="77777777" w:rsidR="0063601F" w:rsidRDefault="0063601F" w:rsidP="000E5536">
      <w:pPr>
        <w:pStyle w:val="BodyText"/>
      </w:pPr>
      <w:r>
        <w:t>56:37</w:t>
      </w:r>
      <w:r>
        <w:tab/>
        <w:t>Downloadable VM to get you up and running</w:t>
      </w:r>
    </w:p>
    <w:p w14:paraId="7E1321E8" w14:textId="77777777" w:rsidR="0063601F" w:rsidRDefault="0063601F" w:rsidP="000E5536">
      <w:pPr>
        <w:pStyle w:val="BodyText"/>
      </w:pPr>
    </w:p>
    <w:p w14:paraId="3F08C767" w14:textId="77777777" w:rsidR="0063601F" w:rsidRDefault="003630B2" w:rsidP="000E5536">
      <w:pPr>
        <w:pStyle w:val="BodyText"/>
      </w:pPr>
      <w:hyperlink r:id="rId940" w:history="1">
        <w:r w:rsidR="0063601F" w:rsidRPr="000E25B0">
          <w:rPr>
            <w:rStyle w:val="Hyperlink"/>
          </w:rPr>
          <w:t>An Introduction to Impala</w:t>
        </w:r>
      </w:hyperlink>
      <w:r w:rsidR="0063601F">
        <w:t xml:space="preserve"> (Cloudera training)</w:t>
      </w:r>
    </w:p>
    <w:p w14:paraId="4ED699A7" w14:textId="77777777" w:rsidR="0063601F" w:rsidRDefault="0063601F" w:rsidP="000E5536">
      <w:pPr>
        <w:pStyle w:val="BodyText"/>
      </w:pPr>
      <w:r>
        <w:t xml:space="preserve">Impala Features </w:t>
      </w:r>
      <w:r>
        <w:tab/>
      </w:r>
    </w:p>
    <w:p w14:paraId="19D17057" w14:textId="77777777" w:rsidR="0063601F" w:rsidRDefault="0063601F" w:rsidP="000E5536">
      <w:pPr>
        <w:pStyle w:val="BodyText"/>
      </w:pPr>
      <w:r>
        <w:t>There is a Hive ODBC driver to query your dataset</w:t>
      </w:r>
    </w:p>
    <w:p w14:paraId="12CF76D3" w14:textId="77777777" w:rsidR="0063601F" w:rsidRDefault="0063601F" w:rsidP="000E5536">
      <w:pPr>
        <w:pStyle w:val="BodyText"/>
      </w:pPr>
      <w:r>
        <w:tab/>
      </w:r>
      <w:r>
        <w:tab/>
        <w:t>Use Beeswax for ad-hoc queries as part of the Hue graphical front end for Hadoop clusters</w:t>
      </w:r>
    </w:p>
    <w:p w14:paraId="3C0E3F7D" w14:textId="77777777" w:rsidR="0063601F" w:rsidRDefault="0063601F" w:rsidP="000E5536">
      <w:pPr>
        <w:pStyle w:val="BodyText"/>
      </w:pPr>
      <w:r>
        <w:t>Impala Installation and Architecture</w:t>
      </w:r>
    </w:p>
    <w:p w14:paraId="09A67927" w14:textId="77777777" w:rsidR="0063601F" w:rsidRDefault="0063601F" w:rsidP="000E5536">
      <w:pPr>
        <w:pStyle w:val="BodyText"/>
      </w:pPr>
      <w:r>
        <w:tab/>
      </w:r>
      <w:r>
        <w:tab/>
        <w:t>Available from CDH4.1.0 and above</w:t>
      </w:r>
    </w:p>
    <w:p w14:paraId="52827F5E" w14:textId="77777777" w:rsidR="0063601F" w:rsidRDefault="0063601F" w:rsidP="000E5536">
      <w:pPr>
        <w:pStyle w:val="BodyText"/>
      </w:pPr>
      <w:r>
        <w:t>Hive must be installed first as it uses the Hive metastore</w:t>
      </w:r>
    </w:p>
    <w:p w14:paraId="735D2DCF" w14:textId="77777777" w:rsidR="0063601F" w:rsidRDefault="0063601F" w:rsidP="000E5536">
      <w:pPr>
        <w:pStyle w:val="BodyText"/>
      </w:pPr>
      <w:r>
        <w:tab/>
      </w:r>
      <w:r>
        <w:tab/>
        <w:t>Recommend installing with Cloudera Manager</w:t>
      </w:r>
    </w:p>
    <w:p w14:paraId="58B35748" w14:textId="77777777" w:rsidR="0063601F" w:rsidRDefault="0063601F" w:rsidP="000E5536">
      <w:pPr>
        <w:pStyle w:val="BodyText"/>
      </w:pPr>
      <w:r>
        <w:tab/>
      </w:r>
      <w:r>
        <w:tab/>
        <w:t>When doing joins, both tables are stored in memory</w:t>
      </w:r>
    </w:p>
    <w:p w14:paraId="7328535F" w14:textId="77777777" w:rsidR="0063601F" w:rsidRDefault="0063601F" w:rsidP="000E5536">
      <w:pPr>
        <w:pStyle w:val="BodyText"/>
      </w:pPr>
      <w:r>
        <w:t>Running queries with Impala</w:t>
      </w:r>
    </w:p>
    <w:p w14:paraId="6D136B21" w14:textId="77777777" w:rsidR="0063601F" w:rsidRDefault="0063601F" w:rsidP="000E5536">
      <w:pPr>
        <w:pStyle w:val="BodyText"/>
      </w:pPr>
      <w:r>
        <w:tab/>
      </w:r>
      <w:r>
        <w:tab/>
        <w:t>Comparison between Hive and Impala – huge performance gain (a simple example)</w:t>
      </w:r>
    </w:p>
    <w:p w14:paraId="1D01C880" w14:textId="77777777" w:rsidR="0063601F" w:rsidRDefault="0063601F" w:rsidP="000E5536">
      <w:pPr>
        <w:pStyle w:val="BodyText"/>
      </w:pPr>
    </w:p>
    <w:p w14:paraId="6875A58C" w14:textId="77777777" w:rsidR="0063601F" w:rsidRDefault="003630B2" w:rsidP="000E5536">
      <w:pPr>
        <w:pStyle w:val="BodyText"/>
      </w:pPr>
      <w:hyperlink r:id="rId941" w:history="1">
        <w:r w:rsidR="0063601F" w:rsidRPr="008B2098">
          <w:rPr>
            <w:rStyle w:val="Hyperlink"/>
          </w:rPr>
          <w:t>Cloudera Impala: A Modern SQL Engine for Hadoop</w:t>
        </w:r>
      </w:hyperlink>
      <w:r w:rsidR="0063601F">
        <w:t xml:space="preserve"> – 1 hour technical guide with the Impala Architect</w:t>
      </w:r>
    </w:p>
    <w:p w14:paraId="045CDDE7" w14:textId="77777777" w:rsidR="0063601F" w:rsidRDefault="0063601F" w:rsidP="000E5536">
      <w:pPr>
        <w:pStyle w:val="BodyText"/>
      </w:pPr>
      <w:r>
        <w:t>3:58</w:t>
      </w:r>
      <w:r>
        <w:tab/>
        <w:t>In order to map physical storage in HDFS to Impala tables it uses Hive Metastore</w:t>
      </w:r>
    </w:p>
    <w:p w14:paraId="79B9ABEC" w14:textId="77777777" w:rsidR="0063601F" w:rsidRDefault="0063601F" w:rsidP="000E5536">
      <w:pPr>
        <w:pStyle w:val="BodyText"/>
      </w:pPr>
      <w:r>
        <w:t>4:37</w:t>
      </w:r>
      <w:r>
        <w:tab/>
        <w:t>Supported file formats: text files (uncompressed), sequence files with snappy/gzip compression</w:t>
      </w:r>
    </w:p>
    <w:p w14:paraId="63058819" w14:textId="77777777" w:rsidR="0063601F" w:rsidRDefault="0063601F" w:rsidP="000E5536">
      <w:pPr>
        <w:pStyle w:val="BodyText"/>
      </w:pPr>
      <w:r>
        <w:t>9:37</w:t>
      </w:r>
      <w:r>
        <w:tab/>
        <w:t>Impala supports HDFS and HBase so you can map an HBase table into a Hive/Impala table such that the row key is exposed as a column such that predicates on the row key are turned into start/stop rows meaning you can do lookups and narrow range scans over the HBase table - but Impala also turns predicates on non-rowkey columns (single column value filters).</w:t>
      </w:r>
    </w:p>
    <w:p w14:paraId="7D1EE63B" w14:textId="77777777" w:rsidR="00EA2E96" w:rsidRPr="004E232B" w:rsidRDefault="00EA2E96" w:rsidP="000E5536">
      <w:pPr>
        <w:pStyle w:val="BodyText"/>
      </w:pPr>
    </w:p>
    <w:p w14:paraId="25735441" w14:textId="03489A18" w:rsidR="00EA2E96" w:rsidRDefault="00EA2E96" w:rsidP="000E5536">
      <w:pPr>
        <w:pStyle w:val="Heading6"/>
      </w:pPr>
      <w:r>
        <w:t>Issues</w:t>
      </w:r>
    </w:p>
    <w:p w14:paraId="54740DF7" w14:textId="4F5F1288" w:rsidR="00EA2E96" w:rsidRDefault="00EA2E96" w:rsidP="000E5536">
      <w:pPr>
        <w:pStyle w:val="BodyText2"/>
      </w:pPr>
      <w:r>
        <w:t>On 6/7/2016 Monica had to restart the Hadoop services and the Impala Catalog Server failed to restart with an error (</w:t>
      </w:r>
      <w:r w:rsidRPr="00EA2E96">
        <w:t>java.lang.NoClassDefFoundError: com/esri/core/geometry/Geometry</w:t>
      </w:r>
      <w:r>
        <w:t>). This is probably something to do with me permanently registering the ESRI libraries.</w:t>
      </w:r>
      <w:r w:rsidR="006A013E">
        <w:t xml:space="preserve"> Investigating.</w:t>
      </w:r>
      <w:r w:rsidR="00147742">
        <w:t xml:space="preserve"> Maybe I need to add the JARS to the Impala classpath (see </w:t>
      </w:r>
      <w:hyperlink r:id="rId942" w:history="1">
        <w:r w:rsidR="00147742" w:rsidRPr="00147742">
          <w:rPr>
            <w:rStyle w:val="Hyperlink"/>
          </w:rPr>
          <w:t>here</w:t>
        </w:r>
      </w:hyperlink>
      <w:r w:rsidR="00147742">
        <w:t>).</w:t>
      </w:r>
    </w:p>
    <w:p w14:paraId="72EFB0D0" w14:textId="54DD1C69" w:rsidR="004458B5" w:rsidRDefault="003E0BC3" w:rsidP="000E5536">
      <w:pPr>
        <w:pStyle w:val="BodyText2"/>
      </w:pPr>
      <w:r>
        <w:t xml:space="preserve">The Impala Catalog Server is </w:t>
      </w:r>
      <w:r w:rsidR="004458B5">
        <w:t xml:space="preserve">the catalogd daemon </w:t>
      </w:r>
      <w:r>
        <w:t>which should be running on hadoop-m1. Looking at the processes running on hadoop-m1 indeed there is not catalogd. Trying to find out where the executeable is</w:t>
      </w:r>
      <w:r w:rsidR="004458B5">
        <w:t xml:space="preserve"> in ‘</w:t>
      </w:r>
      <w:r w:rsidR="004458B5" w:rsidRPr="004458B5">
        <w:t>/opt/cloudera/parcels/CDH-5.7.0-1.cdh5.7.0.p0.45/bin</w:t>
      </w:r>
      <w:r w:rsidR="004458B5">
        <w:t>’ on Hadoop-m1. There are a lot of JAR files in the CLASSPATH.</w:t>
      </w:r>
      <w:r w:rsidR="00D35E16">
        <w:t xml:space="preserve"> But there are lots of catalogd files:</w:t>
      </w:r>
    </w:p>
    <w:p w14:paraId="32DC7D62" w14:textId="77777777" w:rsidR="00D35E16" w:rsidRDefault="00D35E16" w:rsidP="00D96B97">
      <w:pPr>
        <w:pStyle w:val="Unix"/>
      </w:pPr>
      <w:r>
        <w:t>-bash-4.1$ find / -name catalogd 2&gt;/dev/null</w:t>
      </w:r>
    </w:p>
    <w:p w14:paraId="4FC2E5C7" w14:textId="60BC668D" w:rsidR="00D35E16" w:rsidRDefault="00D35E16" w:rsidP="00D96B97">
      <w:pPr>
        <w:pStyle w:val="Unix"/>
      </w:pPr>
      <w:r>
        <w:t>/usr/bin/catalogd</w:t>
      </w:r>
      <w:r w:rsidR="00B04071">
        <w:t xml:space="preserve">                                      - link to /etc/alternatives/catalogd</w:t>
      </w:r>
    </w:p>
    <w:p w14:paraId="02F5E095" w14:textId="36B725AF" w:rsidR="00D35E16" w:rsidRDefault="00D35E16" w:rsidP="00D96B97">
      <w:pPr>
        <w:pStyle w:val="Unix"/>
      </w:pPr>
      <w:r>
        <w:t>/etc/alternatives/catalogd</w:t>
      </w:r>
      <w:r w:rsidR="00B04071">
        <w:t xml:space="preserve">                      - link to </w:t>
      </w:r>
      <w:r w:rsidR="00B04071" w:rsidRPr="00B04071">
        <w:t>/opt/cloudera/parcels/CDH-5.7.0-1.cdh5.7.0.p0.45/bin/catalogd</w:t>
      </w:r>
    </w:p>
    <w:p w14:paraId="2DB56D13" w14:textId="2B2D8B15" w:rsidR="00D35E16" w:rsidRDefault="00D35E16" w:rsidP="00D96B97">
      <w:pPr>
        <w:pStyle w:val="Unix"/>
      </w:pPr>
      <w:r>
        <w:t>/var/lib/alternatives/catalogd</w:t>
      </w:r>
      <w:r w:rsidR="00B04071">
        <w:t xml:space="preserve">               - an actual file</w:t>
      </w:r>
    </w:p>
    <w:p w14:paraId="6C799D98" w14:textId="5FA40A1C" w:rsidR="00D35E16" w:rsidRDefault="00D35E16" w:rsidP="00D96B97">
      <w:pPr>
        <w:pStyle w:val="Unix"/>
      </w:pPr>
      <w:r>
        <w:t>/opt/cloudera/parcels/CDH-5.7.0-1.cdh5.7.0.p0.45/lib/impala/sbin-retail/catalogd</w:t>
      </w:r>
      <w:r w:rsidR="00B04071">
        <w:t xml:space="preserve"> - link to impalad</w:t>
      </w:r>
    </w:p>
    <w:p w14:paraId="31CBFB52" w14:textId="77777777" w:rsidR="00B04071" w:rsidRDefault="00D35E16" w:rsidP="00D96B97">
      <w:pPr>
        <w:pStyle w:val="Unix"/>
      </w:pPr>
      <w:r>
        <w:t>/opt/cloudera/parcels/CDH-5.7.0-1.cdh5.7.0.p0.45/lib/impala/sbin-debug/catalogd</w:t>
      </w:r>
      <w:r w:rsidR="00B04071">
        <w:t xml:space="preserve">  - link to impalad</w:t>
      </w:r>
    </w:p>
    <w:p w14:paraId="05872A67" w14:textId="69E73CEA" w:rsidR="00D35E16" w:rsidRDefault="00D35E16" w:rsidP="00D96B97">
      <w:pPr>
        <w:pStyle w:val="Unix"/>
      </w:pPr>
      <w:r>
        <w:t>/opt/cloudera/parcels/CDH-5.7.0-1.cdh5.7.0.p0.45/bin/catalogd</w:t>
      </w:r>
      <w:r w:rsidR="00B04071">
        <w:t xml:space="preserve">  - an actual file – THINK IT IS THIS ONE</w:t>
      </w:r>
    </w:p>
    <w:p w14:paraId="4669F5EC" w14:textId="1E59D199" w:rsidR="00D35E16" w:rsidRDefault="00FF7E4D" w:rsidP="000E5536">
      <w:pPr>
        <w:pStyle w:val="BodyText2"/>
      </w:pPr>
      <w:r>
        <w:t>Trying to find which one is used:</w:t>
      </w:r>
    </w:p>
    <w:p w14:paraId="002B8BB9" w14:textId="1276BA26" w:rsidR="00FF7E4D" w:rsidRDefault="00FF7E4D" w:rsidP="00D96B97">
      <w:pPr>
        <w:pStyle w:val="Unix"/>
      </w:pPr>
      <w:r>
        <w:t xml:space="preserve">-bash-4.1$ </w:t>
      </w:r>
      <w:r w:rsidR="00946155">
        <w:t>which</w:t>
      </w:r>
      <w:r>
        <w:t xml:space="preserve"> catalogd</w:t>
      </w:r>
    </w:p>
    <w:p w14:paraId="110F987E" w14:textId="6FCFF57B" w:rsidR="00FF7E4D" w:rsidRDefault="00FF7E4D" w:rsidP="00D96B97">
      <w:pPr>
        <w:pStyle w:val="Unix"/>
      </w:pPr>
      <w:r>
        <w:t>/usr/bin/catalogd</w:t>
      </w:r>
    </w:p>
    <w:p w14:paraId="3B7A751E" w14:textId="3ACFA8F2" w:rsidR="00E64778" w:rsidRDefault="00E64778" w:rsidP="000E5536">
      <w:pPr>
        <w:pStyle w:val="BodyText2"/>
      </w:pPr>
      <w:r>
        <w:t>I will try to add the class path to Impala by updating the ‘/opt/cloudera/parcels/CDH-5.7.0-1.cdh5.7.0.p0.45/bin/catalogd’ file  by adding the following text:</w:t>
      </w:r>
    </w:p>
    <w:p w14:paraId="63EBDAA2" w14:textId="77777777" w:rsidR="00E64778" w:rsidRDefault="00E64778" w:rsidP="00D96B97">
      <w:pPr>
        <w:pStyle w:val="Unix"/>
      </w:pPr>
      <w:r>
        <w:t>export CLASSPATH="/home/auxiliary_jars/*.jar:${CLASSPATH}"</w:t>
      </w:r>
    </w:p>
    <w:p w14:paraId="6A2F77C7" w14:textId="77777777" w:rsidR="00E64778" w:rsidRDefault="00E64778" w:rsidP="000E5536">
      <w:pPr>
        <w:pStyle w:val="BodyText2"/>
      </w:pPr>
      <w:r>
        <w:t>After the line:</w:t>
      </w:r>
    </w:p>
    <w:p w14:paraId="452BC6E7" w14:textId="063EE6BB" w:rsidR="00E64778" w:rsidRDefault="00E64778" w:rsidP="00D96B97">
      <w:pPr>
        <w:pStyle w:val="Unix"/>
      </w:pPr>
      <w:r>
        <w:t>export CLASSPATH="${MYSQL_CONNECTOR_JAR}:${CLASSPATH}"</w:t>
      </w:r>
    </w:p>
    <w:p w14:paraId="08C55F10" w14:textId="062E8BCA" w:rsidR="00A966D1" w:rsidRDefault="00A966D1" w:rsidP="000E5536">
      <w:pPr>
        <w:pStyle w:val="BodyText2"/>
      </w:pPr>
      <w:r>
        <w:t>Still doesn’t start and in the logs it shows the date of the original file and not the manually edited file:</w:t>
      </w:r>
    </w:p>
    <w:p w14:paraId="41E75653" w14:textId="77777777" w:rsidR="00A966D1" w:rsidRDefault="00A966D1" w:rsidP="000E5536">
      <w:pPr>
        <w:pStyle w:val="BodyText2"/>
      </w:pPr>
      <w:r>
        <w:t>catalogd version 2.5.0-cdh5.7.0 RELEASE (build ad3f5adabedf56fe6bd9eea39147c067cc552703)</w:t>
      </w:r>
    </w:p>
    <w:p w14:paraId="497770C8" w14:textId="62E79780" w:rsidR="00A966D1" w:rsidRDefault="00A966D1" w:rsidP="000E5536">
      <w:pPr>
        <w:pStyle w:val="BodyText2"/>
      </w:pPr>
      <w:r>
        <w:t>Built on Wed, 23 Mar 2016 11:51:12 PST</w:t>
      </w:r>
    </w:p>
    <w:p w14:paraId="69ABF22C" w14:textId="52A4510A" w:rsidR="00A966D1" w:rsidRDefault="00A966D1" w:rsidP="000E5536">
      <w:pPr>
        <w:pStyle w:val="BodyText2"/>
      </w:pPr>
      <w:r>
        <w:lastRenderedPageBreak/>
        <w:t>The file date is now 3/8/2016.</w:t>
      </w:r>
      <w:r w:rsidR="000C30D4">
        <w:t xml:space="preserve"> Need to know which catalogd file is being run – in Cloudera Manager when you try to start the Catalog Server it shows the following</w:t>
      </w:r>
    </w:p>
    <w:p w14:paraId="476E0709" w14:textId="14CD04AC" w:rsidR="000C30D4" w:rsidRDefault="000C30D4" w:rsidP="000E5536">
      <w:pPr>
        <w:pStyle w:val="BodyText2"/>
      </w:pPr>
      <w:r>
        <w:t>$&gt;impala/impala.sh ["catalogd","catalogserver_flags","false"]</w:t>
      </w:r>
    </w:p>
    <w:p w14:paraId="3A470C01" w14:textId="09146C07" w:rsidR="000C30D4" w:rsidRDefault="00286CC2" w:rsidP="000E5536">
      <w:pPr>
        <w:pStyle w:val="BodyText2"/>
      </w:pPr>
      <w:r>
        <w:t>Maybe that can help find which catalogd file is run.</w:t>
      </w:r>
      <w:r w:rsidR="007D1707">
        <w:t xml:space="preserve"> Trying to find the impala.sh file:</w:t>
      </w:r>
    </w:p>
    <w:p w14:paraId="42373EA7" w14:textId="42E0EEF3" w:rsidR="007D1707" w:rsidRDefault="007D1707" w:rsidP="00D96B97">
      <w:pPr>
        <w:pStyle w:val="Unix"/>
      </w:pPr>
      <w:r>
        <w:t xml:space="preserve">-bash-4.1$ find / -name </w:t>
      </w:r>
      <w:r w:rsidR="00A47F69">
        <w:t>impala.sh</w:t>
      </w:r>
      <w:r>
        <w:t>&gt;/dev/null</w:t>
      </w:r>
    </w:p>
    <w:p w14:paraId="4B229755" w14:textId="3BAC1E5A" w:rsidR="007D1707" w:rsidRDefault="00A47F69" w:rsidP="000E5536">
      <w:pPr>
        <w:pStyle w:val="BodyText2"/>
      </w:pPr>
      <w:r>
        <w:t>An alternative would be to put a link to the ESRI libraries in this path:</w:t>
      </w:r>
    </w:p>
    <w:p w14:paraId="0854E399" w14:textId="2B024278" w:rsidR="00A47F69" w:rsidRDefault="00A47F69" w:rsidP="000E5536">
      <w:pPr>
        <w:pStyle w:val="BodyText2"/>
      </w:pPr>
      <w:r w:rsidRPr="00A47F69">
        <w:t>/opt/cloudera/parcels/CDH-5.7.0-1.cdh5.7.0.p0.45/lib/impala/lib</w:t>
      </w:r>
    </w:p>
    <w:p w14:paraId="10BCBCEE" w14:textId="33A8A6F1" w:rsidR="00A47F69" w:rsidRDefault="00A47F69" w:rsidP="000E5536">
      <w:pPr>
        <w:pStyle w:val="BodyText2"/>
      </w:pPr>
      <w:r>
        <w:t>Which has lots of other links to *.jar files.</w:t>
      </w:r>
    </w:p>
    <w:p w14:paraId="4E0EB693" w14:textId="172C1B81" w:rsidR="00F07D51" w:rsidRDefault="00F07D51" w:rsidP="000E5536">
      <w:pPr>
        <w:pStyle w:val="Heading6"/>
      </w:pPr>
      <w:r>
        <w:t>Using the Impala Shell</w:t>
      </w:r>
    </w:p>
    <w:p w14:paraId="257F13EC" w14:textId="581FC76D" w:rsidR="00F07D51" w:rsidRDefault="00F07D51" w:rsidP="00D96B97">
      <w:pPr>
        <w:pStyle w:val="Unix"/>
      </w:pPr>
      <w:r w:rsidRPr="00F07D51">
        <w:t>impala-shell</w:t>
      </w:r>
    </w:p>
    <w:p w14:paraId="56328CDF" w14:textId="2C9B4FB6" w:rsidR="00F07D51" w:rsidRPr="00F07D51" w:rsidRDefault="00F07D51" w:rsidP="00D96B97">
      <w:pPr>
        <w:pStyle w:val="Unix"/>
      </w:pPr>
      <w:r>
        <w:t>connect Hadoop-01;</w:t>
      </w:r>
    </w:p>
    <w:p w14:paraId="66432196" w14:textId="77777777" w:rsidR="0063601F" w:rsidRDefault="0063601F" w:rsidP="000E5536">
      <w:pPr>
        <w:pStyle w:val="Heading5"/>
      </w:pPr>
      <w:r>
        <w:t>Sqoop</w:t>
      </w:r>
    </w:p>
    <w:p w14:paraId="386C7705" w14:textId="77777777" w:rsidR="0063601F" w:rsidRDefault="0063601F" w:rsidP="000E5536">
      <w:pPr>
        <w:pStyle w:val="Heading6"/>
      </w:pPr>
      <w:r>
        <w:t>Installing Sqoop</w:t>
      </w:r>
    </w:p>
    <w:p w14:paraId="341EDA80" w14:textId="7EF1FEF5" w:rsidR="0063601F" w:rsidRPr="00A81B86" w:rsidRDefault="0063601F" w:rsidP="000E5536">
      <w:pPr>
        <w:pStyle w:val="BodyText2"/>
      </w:pPr>
      <w:r w:rsidRPr="00A81B86">
        <w:t>If you have already configured CDH on your system, there is no further configuration necessary for Sqoop 1. You can start using Sqoop 1 by using commands such as</w:t>
      </w:r>
      <w:r>
        <w:t>: sqoop, sqoop help etc. I don’t have permission to do this so have asked LRM.</w:t>
      </w:r>
      <w:r w:rsidR="00A31A87">
        <w:t xml:space="preserve"> Sqoop2 </w:t>
      </w:r>
      <w:r w:rsidR="006B2321">
        <w:t xml:space="preserve">(sqoop v1.99.5) </w:t>
      </w:r>
      <w:r w:rsidR="00A31A87">
        <w:t>is also installed by the look of it and has a command shell.</w:t>
      </w:r>
    </w:p>
    <w:p w14:paraId="1EB1389E" w14:textId="77777777" w:rsidR="0063601F" w:rsidRDefault="0063601F" w:rsidP="000E5536">
      <w:pPr>
        <w:pStyle w:val="Heading6"/>
      </w:pPr>
      <w:r>
        <w:t>Installing the JDBC Drivers</w:t>
      </w:r>
    </w:p>
    <w:p w14:paraId="0FD5D041" w14:textId="77777777" w:rsidR="0063601F" w:rsidRDefault="0063601F" w:rsidP="000E5536">
      <w:pPr>
        <w:pStyle w:val="BodyText2"/>
      </w:pPr>
      <w:r>
        <w:t xml:space="preserve">See the docs </w:t>
      </w:r>
      <w:hyperlink r:id="rId943" w:history="1">
        <w:r w:rsidRPr="00205418">
          <w:rPr>
            <w:rStyle w:val="Hyperlink"/>
          </w:rPr>
          <w:t>here</w:t>
        </w:r>
      </w:hyperlink>
      <w:r>
        <w:t xml:space="preserve"> on installing the JDBC drivers as they are not part of CDH5.</w:t>
      </w:r>
    </w:p>
    <w:p w14:paraId="18A312B3" w14:textId="77777777" w:rsidR="0063601F" w:rsidRDefault="0063601F" w:rsidP="000E5536">
      <w:pPr>
        <w:pStyle w:val="BodyText2"/>
      </w:pPr>
      <w:r>
        <w:t xml:space="preserve">Trying to access </w:t>
      </w:r>
      <w:hyperlink r:id="rId944" w:history="1">
        <w:r w:rsidRPr="00152A63">
          <w:rPr>
            <w:rStyle w:val="Hyperlink"/>
          </w:rPr>
          <w:t>Sqoop</w:t>
        </w:r>
      </w:hyperlink>
      <w:r>
        <w:t xml:space="preserve"> in Hue doesn’t really work – this is because Sqoop isn’t really implemented outside the command line. So we have to use the command line. </w:t>
      </w:r>
      <w:hyperlink r:id="rId945" w:anchor="_introduction" w:history="1">
        <w:r w:rsidRPr="001365A5">
          <w:rPr>
            <w:rStyle w:val="Hyperlink"/>
          </w:rPr>
          <w:t>Here</w:t>
        </w:r>
      </w:hyperlink>
      <w:r>
        <w:t xml:space="preserve"> are the docs.</w:t>
      </w:r>
    </w:p>
    <w:p w14:paraId="431122A3" w14:textId="77777777" w:rsidR="0063601F" w:rsidRDefault="0063601F" w:rsidP="00D96B97">
      <w:pPr>
        <w:pStyle w:val="Unix"/>
      </w:pPr>
      <w:r>
        <w:t>[dopa@hadoop-sn ~]$ sqoop version</w:t>
      </w:r>
    </w:p>
    <w:p w14:paraId="036A973E" w14:textId="77777777" w:rsidR="0063601F" w:rsidRDefault="0063601F" w:rsidP="00D96B97">
      <w:pPr>
        <w:pStyle w:val="Unix"/>
      </w:pPr>
      <w:r>
        <w:t>Warning: /opt/cloudera/parcels/CDH-5.1.3-1.cdh5.1.3.p0.12/bin/../lib/sqoop/../accumulo does not exist! Accumulo imports will fail.</w:t>
      </w:r>
    </w:p>
    <w:p w14:paraId="2B38D8B3" w14:textId="77777777" w:rsidR="0063601F" w:rsidRDefault="0063601F" w:rsidP="00D96B97">
      <w:pPr>
        <w:pStyle w:val="Unix"/>
      </w:pPr>
      <w:r>
        <w:t>Please set $ACCUMULO_HOME to the root of your Accumulo installation.</w:t>
      </w:r>
    </w:p>
    <w:p w14:paraId="3EDE2731" w14:textId="77777777" w:rsidR="0063601F" w:rsidRDefault="0063601F" w:rsidP="00D96B97">
      <w:pPr>
        <w:pStyle w:val="Unix"/>
      </w:pPr>
      <w:r>
        <w:t>14/10/21 16:04:18 INFO sqoop.Sqoop: Running Sqoop version: 1.4.4-cdh5.1.3</w:t>
      </w:r>
    </w:p>
    <w:p w14:paraId="6B92464F" w14:textId="77777777" w:rsidR="0063601F" w:rsidRPr="003108BE" w:rsidRDefault="0063601F" w:rsidP="00D96B97">
      <w:pPr>
        <w:pStyle w:val="Unix"/>
      </w:pPr>
      <w:r>
        <w:t>Sqoop 1.4.4-cdh5.1.3</w:t>
      </w:r>
    </w:p>
    <w:p w14:paraId="65A037C9" w14:textId="5891399B" w:rsidR="0063601F" w:rsidRDefault="0063601F" w:rsidP="000E5536">
      <w:pPr>
        <w:pStyle w:val="Heading6"/>
      </w:pPr>
      <w:r>
        <w:t>Using</w:t>
      </w:r>
      <w:r w:rsidR="00830931">
        <w:t xml:space="preserve"> Sqoop</w:t>
      </w:r>
    </w:p>
    <w:p w14:paraId="4E891A39" w14:textId="54772416" w:rsidR="0063601F" w:rsidRDefault="0063601F" w:rsidP="000E5536">
      <w:pPr>
        <w:pStyle w:val="BodyText2"/>
      </w:pPr>
      <w:r>
        <w:t xml:space="preserve">Docs </w:t>
      </w:r>
      <w:hyperlink r:id="rId946" w:history="1">
        <w:r w:rsidRPr="003108BE">
          <w:rPr>
            <w:rStyle w:val="Hyperlink"/>
          </w:rPr>
          <w:t>here</w:t>
        </w:r>
      </w:hyperlink>
      <w:r>
        <w:t xml:space="preserve">. We have Sqoop version </w:t>
      </w:r>
      <w:r w:rsidRPr="003108BE">
        <w:t>Sqoop 1.4.4-cdh5.1.3</w:t>
      </w:r>
      <w:r w:rsidR="00A31A87">
        <w:t xml:space="preserve"> and if you type sqoop2 then you get a sqoop2 shell. Here are the docs for sqoop2.</w:t>
      </w:r>
    </w:p>
    <w:p w14:paraId="7CBFCE60" w14:textId="77777777" w:rsidR="0063601F" w:rsidRDefault="0063601F" w:rsidP="000E5536">
      <w:pPr>
        <w:pStyle w:val="BodyText2"/>
      </w:pPr>
      <w:r>
        <w:t>Monica installed the JDBC Drivers for Postgresql 9.1 and now it works:</w:t>
      </w:r>
    </w:p>
    <w:p w14:paraId="655D38A0" w14:textId="77777777" w:rsidR="0063601F" w:rsidRDefault="0063601F" w:rsidP="000E5536">
      <w:pPr>
        <w:pStyle w:val="Heading7"/>
      </w:pPr>
      <w:r>
        <w:t>Importing data</w:t>
      </w:r>
    </w:p>
    <w:p w14:paraId="445246CA" w14:textId="77777777" w:rsidR="0063601F" w:rsidRDefault="0063601F" w:rsidP="00D96B97">
      <w:pPr>
        <w:pStyle w:val="Unix"/>
      </w:pPr>
      <w:r w:rsidRPr="00273032">
        <w:t>[cottaan@hadoop-m2 ~]$ sqoop import --connect jdbc:postgresql://species.jrc.org/dopa --table iucn_rl_species_2014_2_range_sizes --username especies --password 1h4rtn311</w:t>
      </w:r>
    </w:p>
    <w:p w14:paraId="2372861B" w14:textId="77777777" w:rsidR="0063601F" w:rsidRDefault="0063601F" w:rsidP="000E5536">
      <w:pPr>
        <w:pStyle w:val="BodyText2"/>
      </w:pPr>
      <w:r>
        <w:t>In Postgresql use the –direct option as it is faster. When you use this command you are connecting to the cluster as the currently logged on user (cottaan) and that user may not have permissions on the cluster.</w:t>
      </w:r>
    </w:p>
    <w:p w14:paraId="7B8F81A9" w14:textId="77777777" w:rsidR="0063601F" w:rsidRDefault="0063601F" w:rsidP="000E5536">
      <w:pPr>
        <w:pStyle w:val="Heading7"/>
      </w:pPr>
      <w:r>
        <w:t>Exporting data</w:t>
      </w:r>
    </w:p>
    <w:p w14:paraId="4B6E3804" w14:textId="77777777" w:rsidR="0063601F" w:rsidRDefault="0063601F" w:rsidP="000E5536">
      <w:pPr>
        <w:pStyle w:val="BodyText2"/>
      </w:pPr>
      <w:r>
        <w:t xml:space="preserve">Use </w:t>
      </w:r>
      <w:r w:rsidRPr="00EC54C4">
        <w:t>sqoop-list-tables</w:t>
      </w:r>
      <w:r>
        <w:t xml:space="preserve"> to see the tables available for export:</w:t>
      </w:r>
    </w:p>
    <w:p w14:paraId="5E67C299" w14:textId="77777777" w:rsidR="0063601F" w:rsidRDefault="0063601F" w:rsidP="00D96B97">
      <w:pPr>
        <w:pStyle w:val="Unix"/>
      </w:pPr>
      <w:r w:rsidRPr="00EC54C4">
        <w:t>[cottaan@hadoop-m2 ~]$ sqoop-list-tables --connect jdbc:postgresql://species.jrc.org/dopa --username especies --password 1h4rtn311</w:t>
      </w:r>
    </w:p>
    <w:p w14:paraId="4DA15CEB" w14:textId="77777777" w:rsidR="0063601F" w:rsidRDefault="0063601F" w:rsidP="000E5536">
      <w:pPr>
        <w:pStyle w:val="BodyText2"/>
      </w:pPr>
      <w:r>
        <w:t>Use scoop-list-databases to see the databases:</w:t>
      </w:r>
    </w:p>
    <w:p w14:paraId="42768E72" w14:textId="77777777" w:rsidR="0063601F" w:rsidRDefault="0063601F" w:rsidP="00D96B97">
      <w:pPr>
        <w:pStyle w:val="Unix"/>
      </w:pPr>
      <w:r w:rsidRPr="009123B9">
        <w:t>[cottaan@hadoop-m2 ~]$ sqoop export --connect jdbc:postgresql://species.jrc.org/dopa --table id17975 --username especies --password 1h4rtn311 --export-dir /user/c</w:t>
      </w:r>
      <w:r>
        <w:t>ottaan/id17975/ --direct</w:t>
      </w:r>
    </w:p>
    <w:p w14:paraId="2EC7C1EB" w14:textId="5095A89A" w:rsidR="00E927FA" w:rsidRDefault="0063601F" w:rsidP="000E5536">
      <w:pPr>
        <w:pStyle w:val="BodyText2"/>
      </w:pPr>
      <w:r>
        <w:t>Still getting permission errors even on an export. Monica made my unix login an hdfs user and now it can start but there are still errors relating to the connection which is weird as the sqoop-list-tables works! Maybe its because I am trying to write data and not just read data. Or maybe its because I need the –</w:t>
      </w:r>
      <w:r w:rsidRPr="00024096">
        <w:t>schema</w:t>
      </w:r>
      <w:r>
        <w:t xml:space="preserve"> option to write to the table. Nope.</w:t>
      </w:r>
      <w:r w:rsidR="00E927FA">
        <w:t xml:space="preserve"> All the following failed:</w:t>
      </w:r>
    </w:p>
    <w:p w14:paraId="37AA6066" w14:textId="6503BB92" w:rsidR="00E927FA" w:rsidRDefault="00E927FA" w:rsidP="00D96B97">
      <w:pPr>
        <w:pStyle w:val="Unix"/>
      </w:pPr>
      <w:r w:rsidRPr="00E927FA">
        <w:t xml:space="preserve">sqoop export --connect jdbc:postgresql://species.jrc.org:5432/dopa --username especies --password 1h4rtn311 </w:t>
      </w:r>
      <w:r w:rsidR="0004027A" w:rsidRPr="00E927FA">
        <w:t xml:space="preserve">--table id17975 </w:t>
      </w:r>
      <w:r w:rsidRPr="00E927FA">
        <w:t xml:space="preserve">--export-dir /user/cottaan/id17975/ -- --schema especies </w:t>
      </w:r>
    </w:p>
    <w:p w14:paraId="0BDADD21" w14:textId="1E40FF60" w:rsidR="0063601F" w:rsidRDefault="0063601F" w:rsidP="00D96B97">
      <w:pPr>
        <w:pStyle w:val="Unix"/>
      </w:pPr>
      <w:r>
        <w:t>Caused by: org.postgresql.util.PSQLException: The connection attempt failed.</w:t>
      </w:r>
    </w:p>
    <w:p w14:paraId="6661EC4A" w14:textId="77777777" w:rsidR="0063601F" w:rsidRDefault="0063601F" w:rsidP="00D96B97">
      <w:pPr>
        <w:pStyle w:val="Unix"/>
      </w:pPr>
      <w:r>
        <w:lastRenderedPageBreak/>
        <w:t>Caused by: java.net.UnknownHostException: species.jrc.org</w:t>
      </w:r>
    </w:p>
    <w:p w14:paraId="55B2C0A7" w14:textId="77777777" w:rsidR="0063601F" w:rsidRDefault="0063601F" w:rsidP="000E5536">
      <w:pPr>
        <w:pStyle w:val="BodyText2"/>
      </w:pPr>
      <w:r>
        <w:t>Loooking at the Postgresql logs there are lots of entries which say:</w:t>
      </w:r>
    </w:p>
    <w:p w14:paraId="4595A47A" w14:textId="77777777" w:rsidR="0063601F" w:rsidRPr="002C17FB" w:rsidRDefault="0063601F" w:rsidP="000E5536">
      <w:pPr>
        <w:pStyle w:val="BodyText2"/>
        <w:rPr>
          <w:rStyle w:val="text"/>
        </w:rPr>
      </w:pPr>
      <w:r w:rsidRPr="002C17FB">
        <w:rPr>
          <w:rStyle w:val="text"/>
        </w:rPr>
        <w:t>LOG:  could not receive data from client: Connection reset by peer</w:t>
      </w:r>
    </w:p>
    <w:p w14:paraId="18D3C60C" w14:textId="77777777" w:rsidR="0063601F" w:rsidRDefault="0063601F" w:rsidP="000E5536">
      <w:pPr>
        <w:pStyle w:val="BodyText2"/>
        <w:rPr>
          <w:rStyle w:val="text"/>
        </w:rPr>
      </w:pPr>
      <w:r w:rsidRPr="002C17FB">
        <w:rPr>
          <w:rStyle w:val="text"/>
        </w:rPr>
        <w:t>LOG:  unexpected EOF on client connection</w:t>
      </w:r>
    </w:p>
    <w:p w14:paraId="3E91C2F1" w14:textId="4BD67CAC" w:rsidR="00E927FA" w:rsidRDefault="00E927FA" w:rsidP="000E5536">
      <w:pPr>
        <w:pStyle w:val="BodyText2"/>
        <w:rPr>
          <w:rStyle w:val="text"/>
        </w:rPr>
      </w:pPr>
      <w:r>
        <w:rPr>
          <w:rStyle w:val="text"/>
        </w:rPr>
        <w:t>Tried:</w:t>
      </w:r>
    </w:p>
    <w:p w14:paraId="2825C3D5" w14:textId="4C85B927" w:rsidR="00E927FA" w:rsidRPr="002C17FB" w:rsidRDefault="00E927FA" w:rsidP="000E5536">
      <w:pPr>
        <w:pStyle w:val="sql"/>
        <w:rPr>
          <w:rStyle w:val="text"/>
        </w:rPr>
      </w:pPr>
      <w:r w:rsidRPr="00E927FA">
        <w:rPr>
          <w:rStyle w:val="text"/>
        </w:rPr>
        <w:t xml:space="preserve">GRANT ALL ON TABLE </w:t>
      </w:r>
      <w:r>
        <w:rPr>
          <w:rStyle w:val="text"/>
        </w:rPr>
        <w:t>id17975</w:t>
      </w:r>
      <w:r w:rsidRPr="00E927FA">
        <w:rPr>
          <w:rStyle w:val="text"/>
        </w:rPr>
        <w:t xml:space="preserve"> TO especies;</w:t>
      </w:r>
    </w:p>
    <w:p w14:paraId="565BC387" w14:textId="6A1F83E8" w:rsidR="00830931" w:rsidRDefault="00830931" w:rsidP="000E5536">
      <w:pPr>
        <w:pStyle w:val="Heading6"/>
      </w:pPr>
      <w:r>
        <w:t>Using Sqoop2</w:t>
      </w:r>
    </w:p>
    <w:p w14:paraId="1968F22E" w14:textId="62081E29" w:rsidR="00830931" w:rsidRDefault="00830931" w:rsidP="000E5536">
      <w:pPr>
        <w:pStyle w:val="BodyText2"/>
      </w:pPr>
      <w:r>
        <w:t xml:space="preserve">Following the instructions </w:t>
      </w:r>
      <w:hyperlink r:id="rId947" w:history="1">
        <w:r w:rsidRPr="00EB6203">
          <w:rPr>
            <w:rStyle w:val="Hyperlink"/>
          </w:rPr>
          <w:t>here</w:t>
        </w:r>
      </w:hyperlink>
      <w:r>
        <w:t xml:space="preserve"> for sqoop2 although it says </w:t>
      </w:r>
      <w:r w:rsidRPr="00830931">
        <w:t>that 1.99.5 is not compatible with 1.4.5 and not feature complete, it is not intended for production deployment</w:t>
      </w:r>
      <w:r>
        <w:t>.</w:t>
      </w:r>
    </w:p>
    <w:p w14:paraId="6C79F1C5" w14:textId="6449EABB" w:rsidR="00EB6203" w:rsidRDefault="00EB6203" w:rsidP="00D96B97">
      <w:pPr>
        <w:pStyle w:val="Unix"/>
      </w:pPr>
      <w:r w:rsidRPr="00EB6203">
        <w:t>[cottaan@hadoop-m2 ~]$ sqoop2</w:t>
      </w:r>
    </w:p>
    <w:p w14:paraId="02BEF376" w14:textId="5C267146" w:rsidR="00EB6203" w:rsidRDefault="00EB6203" w:rsidP="00D96B97">
      <w:pPr>
        <w:pStyle w:val="Unix"/>
      </w:pPr>
      <w:r w:rsidRPr="00EB6203">
        <w:t>sqoop:000&gt; set server --host your.host.com --port 12000 --webapp sqoop</w:t>
      </w:r>
    </w:p>
    <w:p w14:paraId="53ADAFE1" w14:textId="74C132A6" w:rsidR="00EB6203" w:rsidRPr="00830931" w:rsidRDefault="00EB6203" w:rsidP="00D96B97">
      <w:pPr>
        <w:pStyle w:val="Unix"/>
      </w:pPr>
      <w:r w:rsidRPr="00EB6203">
        <w:t xml:space="preserve">sqoop:000&gt; set server --host </w:t>
      </w:r>
      <w:r>
        <w:t>Hadoop-m2</w:t>
      </w:r>
      <w:r w:rsidRPr="00EB6203">
        <w:t xml:space="preserve"> --port 12000 --webapp sqoop</w:t>
      </w:r>
    </w:p>
    <w:p w14:paraId="7522D0B5" w14:textId="3C59524A" w:rsidR="00EB6203" w:rsidRDefault="00EB6203" w:rsidP="00D96B97">
      <w:pPr>
        <w:pStyle w:val="Unix"/>
      </w:pPr>
      <w:r w:rsidRPr="00EB6203">
        <w:t>Server is set successfully</w:t>
      </w:r>
    </w:p>
    <w:p w14:paraId="40D605B3" w14:textId="49F375B2" w:rsidR="00EB6203" w:rsidRDefault="00FA6F1F" w:rsidP="00D96B97">
      <w:pPr>
        <w:pStyle w:val="Unix"/>
      </w:pPr>
      <w:r>
        <w:t>sqoop:000&gt; show version</w:t>
      </w:r>
    </w:p>
    <w:p w14:paraId="6DA58A60" w14:textId="77777777" w:rsidR="00EB6203" w:rsidRDefault="00EB6203" w:rsidP="00D96B97">
      <w:pPr>
        <w:pStyle w:val="Unix"/>
      </w:pPr>
      <w:r>
        <w:t>client version:</w:t>
      </w:r>
    </w:p>
    <w:p w14:paraId="02BA89BA" w14:textId="77777777" w:rsidR="00EB6203" w:rsidRDefault="00EB6203" w:rsidP="00D96B97">
      <w:pPr>
        <w:pStyle w:val="Unix"/>
      </w:pPr>
      <w:r>
        <w:t xml:space="preserve">  Sqoop 1.99.3-cdh5.1.3 revision Unknown</w:t>
      </w:r>
    </w:p>
    <w:p w14:paraId="494259FE" w14:textId="77777777" w:rsidR="00EB6203" w:rsidRDefault="00EB6203" w:rsidP="00D96B97">
      <w:pPr>
        <w:pStyle w:val="Unix"/>
      </w:pPr>
      <w:r>
        <w:t xml:space="preserve">  Compiled by jenkins on Tue Sep 16 21:04:45 PDT 2014</w:t>
      </w:r>
    </w:p>
    <w:p w14:paraId="49B6C583" w14:textId="1458F168" w:rsidR="00EB6203" w:rsidRPr="00830931" w:rsidRDefault="00EB6203" w:rsidP="00D96B97">
      <w:pPr>
        <w:pStyle w:val="Unix"/>
      </w:pPr>
      <w:r>
        <w:t>sqoop:000&gt;</w:t>
      </w:r>
    </w:p>
    <w:p w14:paraId="0F617927" w14:textId="77777777" w:rsidR="0063601F" w:rsidRDefault="0063601F" w:rsidP="000E5536">
      <w:pPr>
        <w:pStyle w:val="Heading5"/>
      </w:pPr>
      <w:r>
        <w:t>YARN</w:t>
      </w:r>
    </w:p>
    <w:p w14:paraId="297188E3" w14:textId="435F4FA9" w:rsidR="0063601F" w:rsidRPr="00C65F3F" w:rsidRDefault="004D42F0" w:rsidP="000E5536">
      <w:pPr>
        <w:pStyle w:val="BodyText2"/>
      </w:pPr>
      <w:r>
        <w:t>&gt; y</w:t>
      </w:r>
      <w:r w:rsidR="0063601F">
        <w:t>arm application –kill &lt;copied application id from All Applications&gt;</w:t>
      </w:r>
    </w:p>
    <w:p w14:paraId="64A361BC" w14:textId="77777777" w:rsidR="0063601F" w:rsidRDefault="0063601F" w:rsidP="007D2F52">
      <w:pPr>
        <w:pStyle w:val="Heading4"/>
      </w:pPr>
      <w:r>
        <w:t>Use Cases</w:t>
      </w:r>
    </w:p>
    <w:p w14:paraId="6AE9605B" w14:textId="77777777" w:rsidR="0063601F" w:rsidRDefault="0063601F" w:rsidP="000E5536">
      <w:pPr>
        <w:pStyle w:val="Heading5"/>
      </w:pPr>
      <w:r>
        <w:t>Lars Franckes visits</w:t>
      </w:r>
    </w:p>
    <w:p w14:paraId="162274F4" w14:textId="77777777" w:rsidR="0063601F" w:rsidRDefault="0063601F" w:rsidP="000E5536">
      <w:pPr>
        <w:pStyle w:val="Heading6"/>
      </w:pPr>
      <w:r>
        <w:t>Cluster configuration</w:t>
      </w:r>
    </w:p>
    <w:p w14:paraId="42ED6BB7" w14:textId="77777777" w:rsidR="0063601F" w:rsidRDefault="0063601F" w:rsidP="000E5536">
      <w:pPr>
        <w:pStyle w:val="ListBullet2"/>
      </w:pPr>
      <w:r>
        <w:t>Upgraded CDH4 to CDH5</w:t>
      </w:r>
    </w:p>
    <w:p w14:paraId="294A125D" w14:textId="77777777" w:rsidR="0063601F" w:rsidRDefault="0063601F" w:rsidP="000E5536">
      <w:pPr>
        <w:pStyle w:val="ListBullet2"/>
      </w:pPr>
      <w:r>
        <w:t>Moved some of the services around in the cluster</w:t>
      </w:r>
    </w:p>
    <w:p w14:paraId="19AF4D2F" w14:textId="77777777" w:rsidR="0063601F" w:rsidRDefault="0063601F" w:rsidP="000E5536">
      <w:pPr>
        <w:pStyle w:val="Heading6"/>
      </w:pPr>
      <w:r>
        <w:t>Case study 1: intersection of the WDPA and the Red List</w:t>
      </w:r>
    </w:p>
    <w:p w14:paraId="7530BDEA" w14:textId="77777777" w:rsidR="0063601F" w:rsidRPr="00334BD7" w:rsidRDefault="0063601F" w:rsidP="000E5536">
      <w:pPr>
        <w:pStyle w:val="Heading7"/>
      </w:pPr>
      <w:r>
        <w:t>First attempt: Java Heap Space Errors</w:t>
      </w:r>
    </w:p>
    <w:p w14:paraId="69F2C2E6" w14:textId="77777777" w:rsidR="0063601F" w:rsidRDefault="0063601F" w:rsidP="000E5536">
      <w:pPr>
        <w:pStyle w:val="BodyText2"/>
      </w:pPr>
      <w:r>
        <w:t>Lars and I are trying to get the species/WDPA intersection going.  The first attempt is to use the vanilla ESRI ST_Intersection function on a single species:</w:t>
      </w:r>
    </w:p>
    <w:p w14:paraId="212BEC5D" w14:textId="77777777" w:rsidR="0063601F" w:rsidRPr="00334BD7" w:rsidRDefault="0063601F" w:rsidP="00D96B97">
      <w:pPr>
        <w:pStyle w:val="Unix"/>
      </w:pPr>
      <w:r w:rsidRPr="00D76072">
        <w:t>select name, binomial FROM species JOIN wdpa WHERE ST_Intersects(wdpa.geom, species.geom)</w:t>
      </w:r>
      <w:r>
        <w:t xml:space="preserve"> and id_no=’17975’</w:t>
      </w:r>
      <w:r w:rsidRPr="00D76072">
        <w:t>;</w:t>
      </w:r>
    </w:p>
    <w:p w14:paraId="2D177A76" w14:textId="77777777" w:rsidR="0063601F" w:rsidRDefault="0063601F" w:rsidP="000E5536">
      <w:pPr>
        <w:pStyle w:val="BodyText2"/>
      </w:pPr>
      <w:r>
        <w:t>This works, but when you try to do it with all species, it fails with Java Heap Space Errors.</w:t>
      </w:r>
      <w:r w:rsidRPr="00334BD7">
        <w:t xml:space="preserve"> </w:t>
      </w:r>
    </w:p>
    <w:p w14:paraId="78C1D010" w14:textId="77777777" w:rsidR="0063601F" w:rsidRDefault="0063601F" w:rsidP="00D96B97">
      <w:pPr>
        <w:pStyle w:val="Unix"/>
      </w:pPr>
      <w:r w:rsidRPr="00E951C9">
        <w:t>select name, binomial FROM species JOIN wdpa WHERE ST_Intersects(wdpa.geom, species.geom)</w:t>
      </w:r>
    </w:p>
    <w:p w14:paraId="3E57F5CA" w14:textId="77777777" w:rsidR="0063601F" w:rsidRDefault="0063601F" w:rsidP="000E5536">
      <w:pPr>
        <w:pStyle w:val="BodyText2"/>
      </w:pPr>
      <w:r>
        <w:t>There were issues with the ESRI spatial-sdk-json.jar file making multiple copies of the same variables in memory which caused the Java Heap Space errors. Lars managed to debug the cluster and identify them and fix them.</w:t>
      </w:r>
    </w:p>
    <w:p w14:paraId="4F7D2983" w14:textId="77777777" w:rsidR="0063601F" w:rsidRDefault="0063601F" w:rsidP="000E5536">
      <w:pPr>
        <w:pStyle w:val="BodyText2"/>
      </w:pPr>
      <w:r>
        <w:t>There were also issues with the ESRI spatial-sdk-json.jar file escaping double quotes in the GeoJSON files (which were present in some of the names for protected areas in the wdpa.json file). This was causing Java Heap space errors as the end of each records couldn’t be found. Lars fixed them. We need to report these back to ESRI.</w:t>
      </w:r>
    </w:p>
    <w:p w14:paraId="0FAE6C59" w14:textId="77777777" w:rsidR="0063601F" w:rsidRDefault="0063601F" w:rsidP="000E5536">
      <w:pPr>
        <w:pStyle w:val="BodyText2"/>
      </w:pPr>
      <w:r>
        <w:t>Now we have working *.jar files, we can try again.</w:t>
      </w:r>
    </w:p>
    <w:p w14:paraId="317F3912" w14:textId="77777777" w:rsidR="0063601F" w:rsidRDefault="0063601F" w:rsidP="000E5536">
      <w:pPr>
        <w:pStyle w:val="Heading7"/>
      </w:pPr>
      <w:r>
        <w:t>Second attempt: Reduce task gets stuck at 67%</w:t>
      </w:r>
    </w:p>
    <w:p w14:paraId="78BD3DDA" w14:textId="77777777" w:rsidR="0063601F" w:rsidRDefault="0063601F" w:rsidP="000E5536">
      <w:pPr>
        <w:pStyle w:val="BodyText2"/>
      </w:pPr>
      <w:r>
        <w:t>Bascially the problem is that when you join the species and wdpa table together it is a cross join, i.e. a Cartesian product. There are 200,000 Pas and 130,000 species so that mean that the MR job has to run the ST_Intersection on 26 billion combinations. To make matters worse, the map task has to emit and persist each geometry (one for the PA and one for the species) for each combination – so for species with large range sizes, e.g. whales, there will need to be 200,000 copies of the geometry for each PA. This will rapidly fill up HDFS.</w:t>
      </w:r>
    </w:p>
    <w:p w14:paraId="0EFADDFE" w14:textId="77777777" w:rsidR="0063601F" w:rsidRDefault="0063601F" w:rsidP="000E5536">
      <w:pPr>
        <w:pStyle w:val="Heading7"/>
      </w:pPr>
      <w:r>
        <w:lastRenderedPageBreak/>
        <w:t>Third attempt: Map joins</w:t>
      </w:r>
    </w:p>
    <w:p w14:paraId="49230E3F" w14:textId="77777777" w:rsidR="0063601F" w:rsidRDefault="0063601F" w:rsidP="000E5536">
      <w:pPr>
        <w:pStyle w:val="BodyText2"/>
      </w:pPr>
      <w:r>
        <w:t xml:space="preserve">To try to get around the problem of persisting multiple copies of the data, we first tried to hold one of the tables in memory using a Hive ‘map join’. Basically what this means is that you copy the </w:t>
      </w:r>
      <w:r>
        <w:rPr>
          <w:i/>
        </w:rPr>
        <w:t>smaller</w:t>
      </w:r>
      <w:r>
        <w:t xml:space="preserve"> table in memory on each of the nodes and use the in-memory copy instead of doing a  full table scan. We are configuring Hive to store a table in memory (Set hive.auto.convert.join.noconditionaltask.size=500000000) but there is a bug in the current version of Hive where it doesn’t load the ESRI jar files onto the nodes. We installed Hive 0.13 and now they load  but the Hive default memory allocation of 500M causes a Heap space error. Increasing memory to 6Gb. This works but is very slow – about 4 hours for the whole job. You can analyse the plan of a Hive query by using </w:t>
      </w:r>
      <w:hyperlink r:id="rId948" w:history="1">
        <w:r w:rsidRPr="00845FF1">
          <w:rPr>
            <w:rStyle w:val="Hyperlink"/>
          </w:rPr>
          <w:t>EXPLAIN</w:t>
        </w:r>
      </w:hyperlink>
      <w:r>
        <w:t xml:space="preserve"> and this changes when you use a table in memory. Didn’t let it finish. </w:t>
      </w:r>
    </w:p>
    <w:p w14:paraId="60E670D5" w14:textId="77777777" w:rsidR="0063601F" w:rsidRDefault="0063601F" w:rsidP="000E5536">
      <w:pPr>
        <w:pStyle w:val="BodyText2"/>
      </w:pPr>
      <w:r>
        <w:t>Trying to change the order of tables putting the species table second and NOT using a MAPJOIN for the WDPA table (i.e. in memory) (</w:t>
      </w:r>
      <w:r w:rsidRPr="00D76072">
        <w:t xml:space="preserve">select name, binomial FROM </w:t>
      </w:r>
      <w:r>
        <w:t>wdpa</w:t>
      </w:r>
      <w:r w:rsidRPr="00D76072">
        <w:t xml:space="preserve"> JOIN </w:t>
      </w:r>
      <w:r>
        <w:t>species</w:t>
      </w:r>
      <w:r w:rsidRPr="00D76072">
        <w:t xml:space="preserve"> WHERE ST_Intersects(wdpa.geom, species.geom);</w:t>
      </w:r>
      <w:r>
        <w:t>). Got stuck at 69% as usual.</w:t>
      </w:r>
    </w:p>
    <w:p w14:paraId="03839571" w14:textId="77777777" w:rsidR="0063601F" w:rsidRDefault="0063601F" w:rsidP="000E5536">
      <w:pPr>
        <w:pStyle w:val="BodyText2"/>
      </w:pPr>
      <w:r>
        <w:t xml:space="preserve">You can monitor the performance of a MR job by using the resource manager </w:t>
      </w:r>
      <w:hyperlink r:id="rId949" w:history="1">
        <w:r w:rsidRPr="001F25C7">
          <w:rPr>
            <w:rStyle w:val="Hyperlink"/>
          </w:rPr>
          <w:t>http://hadoop-h05:8088/cluster</w:t>
        </w:r>
      </w:hyperlink>
      <w:r>
        <w:t xml:space="preserve"> For more information see </w:t>
      </w:r>
      <w:r>
        <w:fldChar w:fldCharType="begin"/>
      </w:r>
      <w:r>
        <w:instrText xml:space="preserve"> REF _Ref398908718 \h  \* MERGEFORMAT </w:instrText>
      </w:r>
      <w:r>
        <w:fldChar w:fldCharType="separate"/>
      </w:r>
      <w:r w:rsidR="00EA3299">
        <w:t>Map/Reduce logs</w:t>
      </w:r>
      <w:r>
        <w:fldChar w:fldCharType="end"/>
      </w:r>
      <w:r>
        <w:t>.</w:t>
      </w:r>
    </w:p>
    <w:p w14:paraId="6A08BF67" w14:textId="77777777" w:rsidR="0063601F" w:rsidRPr="009840D8" w:rsidRDefault="0063601F" w:rsidP="000E5536">
      <w:pPr>
        <w:pStyle w:val="BodyText2"/>
      </w:pPr>
      <w:r>
        <w:t xml:space="preserve">Even with map joins this doesn’t help the situation because you still have to persist copies of each species geometry. </w:t>
      </w:r>
    </w:p>
    <w:p w14:paraId="6CA3CAD3" w14:textId="77777777" w:rsidR="0063601F" w:rsidRDefault="0063601F" w:rsidP="000E5536">
      <w:pPr>
        <w:pStyle w:val="Heading7"/>
      </w:pPr>
      <w:r>
        <w:t>Fourth attempt: Adding cells to the join</w:t>
      </w:r>
    </w:p>
    <w:p w14:paraId="62A8FCE2" w14:textId="77777777" w:rsidR="0063601F" w:rsidRPr="00655668" w:rsidRDefault="0063601F" w:rsidP="000E5536">
      <w:pPr>
        <w:pStyle w:val="BodyText2"/>
      </w:pPr>
      <w:r>
        <w:t>Next, we tried to limit the amount of combinations by creating an actual join between the species and wdpa tables based on the cells that each polygon occurs within. Lars used some of Tims code to get the cell IDs for polygons at the 1 degree scale and he then used these in a physical join between the 2 tables. This lowered the number of combinations down to 62 million. Much better, but it still filled up HDFS. We tried smaller cells but it still didn’t help. We also tried creating a convex hull of these geometries to see if we could get them down even more, but it was only to 60 million.</w:t>
      </w:r>
    </w:p>
    <w:p w14:paraId="07FA4A3D" w14:textId="77777777" w:rsidR="0063601F" w:rsidRDefault="0063601F" w:rsidP="000E5536">
      <w:pPr>
        <w:pStyle w:val="Heading7"/>
      </w:pPr>
      <w:r>
        <w:t>Fifth attempt: Using Avro Serdes</w:t>
      </w:r>
    </w:p>
    <w:p w14:paraId="27FEBB5C" w14:textId="77777777" w:rsidR="0063601F" w:rsidRPr="00EE554E" w:rsidRDefault="0063601F" w:rsidP="000E5536">
      <w:pPr>
        <w:pStyle w:val="BodyText2"/>
      </w:pPr>
      <w:r>
        <w:t>To try to reduce the volume of data that is being written we are going to use Avro which is a binary format.</w:t>
      </w:r>
      <w:r w:rsidRPr="00EE554E">
        <w:t xml:space="preserve"> </w:t>
      </w:r>
      <w:r>
        <w:t>Just as we used the ESRI Serdes to serialise/deserialise a GeoJSON file, we use Avro Serdes to SerDe to a binary column type. This will make the data smaller – it also basically just opens a bytestream and does not need to understand the actual structure of the data. You create Avro tables in Hive.</w:t>
      </w:r>
    </w:p>
    <w:p w14:paraId="726690E9" w14:textId="77777777" w:rsidR="0063601F" w:rsidRPr="00B54498" w:rsidRDefault="0063601F" w:rsidP="000E5536">
      <w:pPr>
        <w:pStyle w:val="Heading7"/>
      </w:pPr>
      <w:r>
        <w:t>Sixth attempt: Using snappy compression</w:t>
      </w:r>
    </w:p>
    <w:p w14:paraId="63D22856" w14:textId="77777777" w:rsidR="0063601F" w:rsidRDefault="0063601F" w:rsidP="000E5536">
      <w:pPr>
        <w:pStyle w:val="BodyText2"/>
      </w:pPr>
      <w:r>
        <w:t>The species/wdpa MR job that we are attempting is disk I/O bound (meaning that the speed of the job is being constrained by the speed at which the network can move the data around (in this sort of network the bandwidth is about 100Mb/sec). So in order to reduce the size of the data, we can use snappy compression (a Google open source algorithm that only takes a fraction of a second of CPU to compress a file and you get benefits in not having to move so much data). You can use snappy compression on any column type, e.g. GeoJSON, Text, Binary etc. The following table shows the sizes of various formats and compressions for the IUCN species data:</w:t>
      </w:r>
    </w:p>
    <w:p w14:paraId="10626873" w14:textId="77777777" w:rsidR="0063601F" w:rsidRDefault="0063601F" w:rsidP="000E5536">
      <w:pPr>
        <w:pStyle w:val="BodyText2"/>
      </w:pPr>
    </w:p>
    <w:tbl>
      <w:tblPr>
        <w:tblStyle w:val="ListTable3-Accent11"/>
        <w:tblW w:w="0" w:type="auto"/>
        <w:jc w:val="center"/>
        <w:tblLook w:val="04A0" w:firstRow="1" w:lastRow="0" w:firstColumn="1" w:lastColumn="0" w:noHBand="0" w:noVBand="1"/>
      </w:tblPr>
      <w:tblGrid>
        <w:gridCol w:w="1008"/>
        <w:gridCol w:w="1350"/>
        <w:gridCol w:w="1170"/>
      </w:tblGrid>
      <w:tr w:rsidR="0063601F" w14:paraId="68073E02" w14:textId="77777777" w:rsidTr="00DE6C9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8" w:type="dxa"/>
          </w:tcPr>
          <w:p w14:paraId="2A4DCB43" w14:textId="77777777" w:rsidR="0063601F" w:rsidRDefault="0063601F" w:rsidP="000E5536">
            <w:pPr>
              <w:pStyle w:val="TableTextHeader"/>
            </w:pPr>
            <w:r>
              <w:t>Filetype</w:t>
            </w:r>
          </w:p>
        </w:tc>
        <w:tc>
          <w:tcPr>
            <w:tcW w:w="1350" w:type="dxa"/>
          </w:tcPr>
          <w:p w14:paraId="057B87C2" w14:textId="77777777" w:rsidR="0063601F" w:rsidRDefault="0063601F" w:rsidP="000E5536">
            <w:pPr>
              <w:pStyle w:val="TableTextHeader"/>
              <w:cnfStyle w:val="100000000000" w:firstRow="1" w:lastRow="0" w:firstColumn="0" w:lastColumn="0" w:oddVBand="0" w:evenVBand="0" w:oddHBand="0" w:evenHBand="0" w:firstRowFirstColumn="0" w:firstRowLastColumn="0" w:lastRowFirstColumn="0" w:lastRowLastColumn="0"/>
            </w:pPr>
            <w:r>
              <w:t>Uncompressed size</w:t>
            </w:r>
          </w:p>
        </w:tc>
        <w:tc>
          <w:tcPr>
            <w:tcW w:w="1170" w:type="dxa"/>
          </w:tcPr>
          <w:p w14:paraId="6F13DCB7" w14:textId="77777777" w:rsidR="0063601F" w:rsidRDefault="0063601F" w:rsidP="000E5536">
            <w:pPr>
              <w:pStyle w:val="TableTextHeader"/>
              <w:cnfStyle w:val="100000000000" w:firstRow="1" w:lastRow="0" w:firstColumn="0" w:lastColumn="0" w:oddVBand="0" w:evenVBand="0" w:oddHBand="0" w:evenHBand="0" w:firstRowFirstColumn="0" w:firstRowLastColumn="0" w:lastRowFirstColumn="0" w:lastRowLastColumn="0"/>
            </w:pPr>
            <w:r>
              <w:t>Compressed size</w:t>
            </w:r>
          </w:p>
        </w:tc>
      </w:tr>
      <w:tr w:rsidR="0063601F" w14:paraId="2408AF27"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78E2B15C" w14:textId="77777777" w:rsidR="0063601F" w:rsidRDefault="0063601F" w:rsidP="000E5536">
            <w:pPr>
              <w:pStyle w:val="Tiny"/>
            </w:pPr>
            <w:r>
              <w:t>Geojson</w:t>
            </w:r>
          </w:p>
        </w:tc>
        <w:tc>
          <w:tcPr>
            <w:tcW w:w="1350" w:type="dxa"/>
          </w:tcPr>
          <w:p w14:paraId="2BBB0013" w14:textId="77777777" w:rsidR="0063601F" w:rsidRDefault="0063601F" w:rsidP="000E5536">
            <w:pPr>
              <w:pStyle w:val="Tiny"/>
              <w:cnfStyle w:val="000000100000" w:firstRow="0" w:lastRow="0" w:firstColumn="0" w:lastColumn="0" w:oddVBand="0" w:evenVBand="0" w:oddHBand="1" w:evenHBand="0" w:firstRowFirstColumn="0" w:firstRowLastColumn="0" w:lastRowFirstColumn="0" w:lastRowLastColumn="0"/>
            </w:pPr>
            <w:r>
              <w:t>60Gb</w:t>
            </w:r>
          </w:p>
        </w:tc>
        <w:tc>
          <w:tcPr>
            <w:tcW w:w="1170" w:type="dxa"/>
          </w:tcPr>
          <w:p w14:paraId="3FFE90E0" w14:textId="77777777" w:rsidR="0063601F" w:rsidRDefault="0063601F" w:rsidP="000E5536">
            <w:pPr>
              <w:pStyle w:val="Tiny"/>
              <w:cnfStyle w:val="000000100000" w:firstRow="0" w:lastRow="0" w:firstColumn="0" w:lastColumn="0" w:oddVBand="0" w:evenVBand="0" w:oddHBand="1" w:evenHBand="0" w:firstRowFirstColumn="0" w:firstRowLastColumn="0" w:lastRowFirstColumn="0" w:lastRowLastColumn="0"/>
            </w:pPr>
          </w:p>
        </w:tc>
      </w:tr>
      <w:tr w:rsidR="0063601F" w14:paraId="0E00D545" w14:textId="77777777" w:rsidTr="00DE6C9B">
        <w:trPr>
          <w:jc w:val="center"/>
        </w:trPr>
        <w:tc>
          <w:tcPr>
            <w:cnfStyle w:val="001000000000" w:firstRow="0" w:lastRow="0" w:firstColumn="1" w:lastColumn="0" w:oddVBand="0" w:evenVBand="0" w:oddHBand="0" w:evenHBand="0" w:firstRowFirstColumn="0" w:firstRowLastColumn="0" w:lastRowFirstColumn="0" w:lastRowLastColumn="0"/>
            <w:tcW w:w="1008" w:type="dxa"/>
          </w:tcPr>
          <w:p w14:paraId="7C343378" w14:textId="77777777" w:rsidR="0063601F" w:rsidRDefault="0063601F" w:rsidP="000E5536">
            <w:pPr>
              <w:pStyle w:val="Tiny"/>
            </w:pPr>
            <w:r>
              <w:t>Text</w:t>
            </w:r>
          </w:p>
        </w:tc>
        <w:tc>
          <w:tcPr>
            <w:tcW w:w="1350" w:type="dxa"/>
          </w:tcPr>
          <w:p w14:paraId="79A78DA8" w14:textId="77777777" w:rsidR="0063601F" w:rsidRDefault="0063601F" w:rsidP="000E5536">
            <w:pPr>
              <w:pStyle w:val="Tiny"/>
              <w:cnfStyle w:val="000000000000" w:firstRow="0" w:lastRow="0" w:firstColumn="0" w:lastColumn="0" w:oddVBand="0" w:evenVBand="0" w:oddHBand="0" w:evenHBand="0" w:firstRowFirstColumn="0" w:firstRowLastColumn="0" w:lastRowFirstColumn="0" w:lastRowLastColumn="0"/>
            </w:pPr>
            <w:r>
              <w:t>12Gb</w:t>
            </w:r>
          </w:p>
        </w:tc>
        <w:tc>
          <w:tcPr>
            <w:tcW w:w="1170" w:type="dxa"/>
          </w:tcPr>
          <w:p w14:paraId="2BF26B08" w14:textId="77777777" w:rsidR="0063601F" w:rsidRDefault="0063601F" w:rsidP="000E5536">
            <w:pPr>
              <w:pStyle w:val="Tiny"/>
              <w:cnfStyle w:val="000000000000" w:firstRow="0" w:lastRow="0" w:firstColumn="0" w:lastColumn="0" w:oddVBand="0" w:evenVBand="0" w:oddHBand="0" w:evenHBand="0" w:firstRowFirstColumn="0" w:firstRowLastColumn="0" w:lastRowFirstColumn="0" w:lastRowLastColumn="0"/>
            </w:pPr>
          </w:p>
        </w:tc>
      </w:tr>
      <w:tr w:rsidR="0063601F" w14:paraId="68D23BEE"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510276DB" w14:textId="77777777" w:rsidR="0063601F" w:rsidRDefault="0063601F" w:rsidP="000E5536">
            <w:pPr>
              <w:pStyle w:val="Tiny"/>
            </w:pPr>
            <w:r>
              <w:t>Avro</w:t>
            </w:r>
          </w:p>
        </w:tc>
        <w:tc>
          <w:tcPr>
            <w:tcW w:w="1350" w:type="dxa"/>
          </w:tcPr>
          <w:p w14:paraId="669691A3" w14:textId="77777777" w:rsidR="0063601F" w:rsidRDefault="0063601F" w:rsidP="000E5536">
            <w:pPr>
              <w:pStyle w:val="Tiny"/>
              <w:cnfStyle w:val="000000100000" w:firstRow="0" w:lastRow="0" w:firstColumn="0" w:lastColumn="0" w:oddVBand="0" w:evenVBand="0" w:oddHBand="1" w:evenHBand="0" w:firstRowFirstColumn="0" w:firstRowLastColumn="0" w:lastRowFirstColumn="0" w:lastRowLastColumn="0"/>
            </w:pPr>
            <w:r>
              <w:t>9Gb</w:t>
            </w:r>
          </w:p>
        </w:tc>
        <w:tc>
          <w:tcPr>
            <w:tcW w:w="1170" w:type="dxa"/>
          </w:tcPr>
          <w:p w14:paraId="395E1180" w14:textId="77777777" w:rsidR="0063601F" w:rsidRDefault="0063601F" w:rsidP="000E5536">
            <w:pPr>
              <w:pStyle w:val="Tiny"/>
              <w:cnfStyle w:val="000000100000" w:firstRow="0" w:lastRow="0" w:firstColumn="0" w:lastColumn="0" w:oddVBand="0" w:evenVBand="0" w:oddHBand="1" w:evenHBand="0" w:firstRowFirstColumn="0" w:firstRowLastColumn="0" w:lastRowFirstColumn="0" w:lastRowLastColumn="0"/>
            </w:pPr>
            <w:r>
              <w:t>8Gb</w:t>
            </w:r>
          </w:p>
        </w:tc>
      </w:tr>
    </w:tbl>
    <w:p w14:paraId="645210E5" w14:textId="77777777" w:rsidR="0063601F" w:rsidRDefault="0063601F" w:rsidP="000E5536">
      <w:pPr>
        <w:pStyle w:val="BodyText2"/>
      </w:pPr>
      <w:r>
        <w:t>Still fails with too much data being written</w:t>
      </w:r>
    </w:p>
    <w:p w14:paraId="3B5F0F90" w14:textId="77777777" w:rsidR="0063601F" w:rsidRDefault="0063601F" w:rsidP="000E5536">
      <w:pPr>
        <w:pStyle w:val="Heading7"/>
      </w:pPr>
      <w:r>
        <w:t>Seventh attempt: Not using ST_Intersection where one or other geometry fills a cell</w:t>
      </w:r>
    </w:p>
    <w:p w14:paraId="48E4D025" w14:textId="77777777" w:rsidR="0063601F" w:rsidRPr="00FE7B4B" w:rsidRDefault="0063601F" w:rsidP="000E5536">
      <w:pPr>
        <w:pStyle w:val="BodyText2"/>
      </w:pPr>
      <w:r>
        <w:t>In order to reduce the number of geometries in the join, if we look to see which cells are completely covered by a species range or a wdpa polygon then we can already say that for those cells that they already intersect and we don’t have to do the ST_Intersection so we can leave the geometries out from the join. This reduced the number of combinations to 45 million – didn’t try this as it would still have had to copy lots of full species ranges.</w:t>
      </w:r>
    </w:p>
    <w:p w14:paraId="0D11E433" w14:textId="77777777" w:rsidR="0063601F" w:rsidRDefault="0063601F" w:rsidP="000E5536">
      <w:pPr>
        <w:pStyle w:val="Heading7"/>
      </w:pPr>
      <w:r>
        <w:t>Eighth attempt: Optimising the number of mappers</w:t>
      </w:r>
    </w:p>
    <w:p w14:paraId="026C3A52" w14:textId="77777777" w:rsidR="0063601F" w:rsidRPr="008D73FE" w:rsidRDefault="0063601F" w:rsidP="000E5536">
      <w:pPr>
        <w:pStyle w:val="BodyText2"/>
      </w:pPr>
      <w:r>
        <w:t>This is a bit of a black art, but basically you can make changes to the configuration of the Hive to force it to use more mappers. First Lars tried to set the inputformat to HiveInputFormat – but this didn’t increase the number of mappers. However setting</w:t>
      </w:r>
      <w:r w:rsidRPr="00B51DD9">
        <w:t xml:space="preserve">  set mapred.</w:t>
      </w:r>
      <w:r>
        <w:t>mappers</w:t>
      </w:r>
      <w:r w:rsidRPr="00B51DD9">
        <w:t>.tasks=&lt;number&gt;</w:t>
      </w:r>
      <w:r>
        <w:t xml:space="preserve"> or something like this you can increase the number of mappers.</w:t>
      </w:r>
    </w:p>
    <w:p w14:paraId="0D05FB56" w14:textId="77777777" w:rsidR="0063601F" w:rsidRDefault="0063601F" w:rsidP="000E5536">
      <w:pPr>
        <w:pStyle w:val="Heading7"/>
      </w:pPr>
      <w:r>
        <w:lastRenderedPageBreak/>
        <w:t>Ninth attempt: Reducing the large species geometries to smaller ones</w:t>
      </w:r>
    </w:p>
    <w:p w14:paraId="3987D7C7" w14:textId="77777777" w:rsidR="0063601F" w:rsidRDefault="0063601F" w:rsidP="000E5536">
      <w:pPr>
        <w:pStyle w:val="BodyText2"/>
      </w:pPr>
      <w:r>
        <w:t xml:space="preserve">Lars had a idea to basically chop up the species geometries to smaller geometries (i.e. 1 degree boxes) and then use these in the intersection as the volume of data will be a lot smaller. </w:t>
      </w:r>
    </w:p>
    <w:p w14:paraId="2B6DCD58" w14:textId="77777777" w:rsidR="0063601F" w:rsidRDefault="003630B2" w:rsidP="000E5536">
      <w:pPr>
        <w:pStyle w:val="BodyText2"/>
      </w:pPr>
      <w:hyperlink r:id="rId950" w:history="1">
        <w:r w:rsidR="0063601F" w:rsidRPr="00AC36DB">
          <w:rPr>
            <w:rStyle w:val="Hyperlink"/>
          </w:rPr>
          <w:t>Here</w:t>
        </w:r>
      </w:hyperlink>
      <w:r w:rsidR="0063601F">
        <w:t xml:space="preserve"> is the query to get the unioned geometries (this is a Hue Query ‘Species Preprocessing 1’</w:t>
      </w:r>
    </w:p>
    <w:p w14:paraId="2E6B6E47" w14:textId="77777777" w:rsidR="0063601F" w:rsidRDefault="0063601F" w:rsidP="000E5536">
      <w:pPr>
        <w:pStyle w:val="BodyText2"/>
      </w:pPr>
      <w:r>
        <w:t>This takes 10.7 minutes.</w:t>
      </w:r>
    </w:p>
    <w:p w14:paraId="6A72744E" w14:textId="77777777" w:rsidR="0063601F" w:rsidRDefault="0063601F" w:rsidP="000E5536">
      <w:pPr>
        <w:pStyle w:val="BodyText2"/>
      </w:pPr>
      <w:r>
        <w:t xml:space="preserve">Then we need to </w:t>
      </w:r>
      <w:hyperlink r:id="rId951" w:history="1">
        <w:r w:rsidRPr="00714A55">
          <w:rPr>
            <w:rStyle w:val="Hyperlink"/>
          </w:rPr>
          <w:t>create</w:t>
        </w:r>
      </w:hyperlink>
      <w:r>
        <w:t xml:space="preserve"> the index table (this is a Hue Query ‘Species Preprocessing 2’. </w:t>
      </w:r>
    </w:p>
    <w:p w14:paraId="43E4BE5C" w14:textId="77777777" w:rsidR="0063601F" w:rsidRDefault="0063601F" w:rsidP="000E5536">
      <w:pPr>
        <w:pStyle w:val="Heading8"/>
      </w:pPr>
      <w:bookmarkStart w:id="153" w:name="_Ref401925991"/>
      <w:r>
        <w:t>Issues with dissolving features</w:t>
      </w:r>
      <w:bookmarkEnd w:id="153"/>
    </w:p>
    <w:p w14:paraId="3967AA16" w14:textId="77777777" w:rsidR="0063601F" w:rsidRDefault="0063601F" w:rsidP="000E5536">
      <w:pPr>
        <w:pStyle w:val="BodyText2"/>
      </w:pPr>
      <w:r>
        <w:t>On 23/10/14 the indexing had 5 maps fail after 14 hours with these errors:</w:t>
      </w:r>
    </w:p>
    <w:p w14:paraId="58F4DF97" w14:textId="77777777" w:rsidR="0063601F" w:rsidRDefault="0063601F" w:rsidP="000E5536">
      <w:pPr>
        <w:pStyle w:val="BodyText2"/>
      </w:pPr>
      <w:r>
        <w:t>Error processing row id_no = 22725044 and 22694927 caused by com.vividsolutions.jts.geom.TopologyException: Found null DirectedEdge.</w:t>
      </w:r>
    </w:p>
    <w:p w14:paraId="43EB3645" w14:textId="3719065D" w:rsidR="00207E2E" w:rsidRDefault="00207E2E" w:rsidP="000E5536">
      <w:pPr>
        <w:pStyle w:val="BodyText2"/>
      </w:pPr>
      <w:r>
        <w:t xml:space="preserve">On 10/4/15 trying to debug where the errors are coming from by adding logging in the </w:t>
      </w:r>
      <w:r w:rsidR="00606A0D">
        <w:t xml:space="preserve">UDTF and UDF. It appears that the error is coming from the </w:t>
      </w:r>
      <w:r w:rsidR="00606A0D" w:rsidRPr="00606A0D">
        <w:t>jrc.geotools.CellIntersectsUdf</w:t>
      </w:r>
      <w:r w:rsidR="00606A0D">
        <w:t xml:space="preserve"> class for cell 54929</w:t>
      </w:r>
      <w:r w:rsidR="00BC4715">
        <w:t xml:space="preserve"> while running the following query:</w:t>
      </w:r>
    </w:p>
    <w:p w14:paraId="3B74B656" w14:textId="661A72F1" w:rsidR="00BC4715" w:rsidRPr="0051112E" w:rsidRDefault="00BC4715" w:rsidP="000E5536">
      <w:pPr>
        <w:pStyle w:val="sql"/>
      </w:pPr>
      <w:r>
        <w:t>SELECT id_no, c.cell, c.fully_covered, IF(c.fully_covered, NULL, geotools_cell_intersects(1.0, c.cell, geom)) cell_intersect FROM tmp.species_unique LATERAL VIEW esri_cells_udtf(1.0, geom) c</w:t>
      </w:r>
    </w:p>
    <w:p w14:paraId="7B24E2A2" w14:textId="77777777" w:rsidR="0087477A" w:rsidRDefault="0087477A" w:rsidP="00D96B97">
      <w:pPr>
        <w:pStyle w:val="Unix"/>
      </w:pPr>
      <w:r>
        <w:t>2015-04-10 15:47:26,501 INFO [main] jrc.esri.CellUdtf: Cell: 54929 intersects</w:t>
      </w:r>
    </w:p>
    <w:p w14:paraId="5117597C" w14:textId="77777777" w:rsidR="0087477A" w:rsidRDefault="0087477A" w:rsidP="00D96B97">
      <w:pPr>
        <w:pStyle w:val="Unix"/>
      </w:pPr>
      <w:r>
        <w:t>2015-04-10 15:47:26,553 INFO [main] jrc.esri.CellUdtf: Cell: 54929 doesnt contain</w:t>
      </w:r>
    </w:p>
    <w:p w14:paraId="07D0D4F9" w14:textId="1DB74007" w:rsidR="0087477A" w:rsidRDefault="0087477A" w:rsidP="00D96B97">
      <w:pPr>
        <w:pStyle w:val="Unix"/>
      </w:pPr>
      <w:r>
        <w:t>2015-04-10 15:47:36,327 FATAL [main] org.apache.hadoop.hive.ql.exec.mr.ExecMapper: org.apache.hadoop.hive.ql.metadata.HiveException: Hive Runtime Error while processing row {"id_no":2.2725044E7,"geom":1</w:t>
      </w:r>
      <w:r>
        <w:separator/>
      </w:r>
      <w:r>
        <w:t>@xJ</w:t>
      </w:r>
      <w:r>
        <w:rPr>
          <w:rFonts w:ascii="Tahoma" w:hAnsi="Tahoma" w:cs="Tahoma"/>
        </w:rPr>
        <w:t>�</w:t>
      </w:r>
      <w:r>
        <w:t>K</w:t>
      </w:r>
    </w:p>
    <w:p w14:paraId="1A2002B8" w14:textId="0FAB6B00" w:rsidR="0087477A" w:rsidRDefault="0087477A" w:rsidP="00D96B97">
      <w:pPr>
        <w:pStyle w:val="Unix"/>
      </w:pPr>
      <w:r>
        <w:t>…</w:t>
      </w:r>
    </w:p>
    <w:p w14:paraId="5267ECE2" w14:textId="77777777" w:rsidR="0087477A" w:rsidRDefault="0087477A" w:rsidP="00D96B97">
      <w:pPr>
        <w:pStyle w:val="Unix"/>
      </w:pPr>
      <w:r>
        <w:t>Caused by: com.vividsolutions.jts.geom.TopologyException: Found null DirectedEdge</w:t>
      </w:r>
    </w:p>
    <w:p w14:paraId="77F78193" w14:textId="77777777" w:rsidR="0087477A" w:rsidRDefault="0087477A" w:rsidP="00D96B97">
      <w:pPr>
        <w:pStyle w:val="Unix"/>
      </w:pPr>
      <w:r>
        <w:tab/>
        <w:t>at com.vividsolutions.jts.geomgraph.EdgeRing.computePoints(EdgeRing.java:139)</w:t>
      </w:r>
    </w:p>
    <w:p w14:paraId="6D32DEAF" w14:textId="77777777" w:rsidR="0087477A" w:rsidRDefault="0087477A" w:rsidP="00D96B97">
      <w:pPr>
        <w:pStyle w:val="Unix"/>
      </w:pPr>
      <w:r>
        <w:tab/>
        <w:t>at com.vividsolutions.jts.geomgraph.EdgeRing.&lt;init&gt;(EdgeRing.java:68)</w:t>
      </w:r>
    </w:p>
    <w:p w14:paraId="5395CA32" w14:textId="77777777" w:rsidR="0087477A" w:rsidRDefault="0087477A" w:rsidP="00D96B97">
      <w:pPr>
        <w:pStyle w:val="Unix"/>
      </w:pPr>
      <w:r>
        <w:tab/>
        <w:t>at com.vividsolutions.jts.operation.overlay.MaximalEdgeRing.&lt;init&gt;(MaximalEdgeRing.java:65)</w:t>
      </w:r>
    </w:p>
    <w:p w14:paraId="347ACC49" w14:textId="77777777" w:rsidR="0087477A" w:rsidRDefault="0087477A" w:rsidP="00D96B97">
      <w:pPr>
        <w:pStyle w:val="Unix"/>
      </w:pPr>
      <w:r>
        <w:tab/>
        <w:t>at com.vividsolutions.jts.operation.overlay.PolygonBuilder.buildMaximalEdgeRings(PolygonBuilder.java:104)</w:t>
      </w:r>
    </w:p>
    <w:p w14:paraId="65FBEA7A" w14:textId="77777777" w:rsidR="0087477A" w:rsidRDefault="0087477A" w:rsidP="00D96B97">
      <w:pPr>
        <w:pStyle w:val="Unix"/>
      </w:pPr>
      <w:r>
        <w:tab/>
        <w:t>at com.vividsolutions.jts.operation.overlay.PolygonBuilder.add(PolygonBuilder.java:78)</w:t>
      </w:r>
    </w:p>
    <w:p w14:paraId="0C5F41FC" w14:textId="77777777" w:rsidR="0087477A" w:rsidRDefault="0087477A" w:rsidP="00D96B97">
      <w:pPr>
        <w:pStyle w:val="Unix"/>
      </w:pPr>
      <w:r>
        <w:tab/>
        <w:t>at com.vividsolutions.jts.operation.overlay.PolygonBuilder.add(PolygonBuilder.java:67)</w:t>
      </w:r>
    </w:p>
    <w:p w14:paraId="3D731718" w14:textId="77777777" w:rsidR="0087477A" w:rsidRDefault="0087477A" w:rsidP="00D96B97">
      <w:pPr>
        <w:pStyle w:val="Unix"/>
      </w:pPr>
      <w:r>
        <w:tab/>
        <w:t>at com.vividsolutions.jts.operation.overlay.OverlayOp.computeOverlay(OverlayOp.java:189)</w:t>
      </w:r>
    </w:p>
    <w:p w14:paraId="0349D68E" w14:textId="77777777" w:rsidR="0087477A" w:rsidRDefault="0087477A" w:rsidP="00D96B97">
      <w:pPr>
        <w:pStyle w:val="Unix"/>
      </w:pPr>
      <w:r>
        <w:tab/>
        <w:t>at com.vividsolutions.jts.operation.overlay.OverlayOp.getResultGeometry(OverlayOp.java:127)</w:t>
      </w:r>
    </w:p>
    <w:p w14:paraId="42B8A91A" w14:textId="77777777" w:rsidR="0087477A" w:rsidRDefault="0087477A" w:rsidP="00D96B97">
      <w:pPr>
        <w:pStyle w:val="Unix"/>
      </w:pPr>
      <w:r>
        <w:tab/>
        <w:t>at com.vividsolutions.jts.operation.overlay.OverlayOp.overlayOp(OverlayOp.java:66)</w:t>
      </w:r>
    </w:p>
    <w:p w14:paraId="413C2809" w14:textId="77777777" w:rsidR="0087477A" w:rsidRDefault="0087477A" w:rsidP="00D96B97">
      <w:pPr>
        <w:pStyle w:val="Unix"/>
      </w:pPr>
      <w:r>
        <w:tab/>
        <w:t>at com.vividsolutions.jts.operation.overlay.snap.SnapIfNeededOverlayOp.getResultGeometry(SnapIfNeededOverlayOp.java:96)</w:t>
      </w:r>
    </w:p>
    <w:p w14:paraId="3BD8A6BB" w14:textId="77777777" w:rsidR="0087477A" w:rsidRDefault="0087477A" w:rsidP="00D96B97">
      <w:pPr>
        <w:pStyle w:val="Unix"/>
      </w:pPr>
      <w:r>
        <w:tab/>
        <w:t>at com.vividsolutions.jts.operation.overlay.snap.SnapIfNeededOverlayOp.overlayOp(SnapIfNeededOverlayOp.java:58)</w:t>
      </w:r>
    </w:p>
    <w:p w14:paraId="01811606" w14:textId="77777777" w:rsidR="0087477A" w:rsidRDefault="0087477A" w:rsidP="00D96B97">
      <w:pPr>
        <w:pStyle w:val="Unix"/>
      </w:pPr>
      <w:r>
        <w:tab/>
        <w:t>at com.vividsolutions.jts.geom.Geometry.intersection(Geometry.java:1342)</w:t>
      </w:r>
    </w:p>
    <w:p w14:paraId="3E349F10" w14:textId="50369F99" w:rsidR="0087477A" w:rsidRDefault="0087477A" w:rsidP="00D96B97">
      <w:pPr>
        <w:pStyle w:val="Unix"/>
      </w:pPr>
      <w:r>
        <w:tab/>
        <w:t>at jrc.geotools.CellIntersectsUdf.evaluate(CellIntersectsUdf.java:41)</w:t>
      </w:r>
    </w:p>
    <w:p w14:paraId="5A958BFF" w14:textId="6CB2343D" w:rsidR="0087477A" w:rsidRDefault="0018418C" w:rsidP="000E5536">
      <w:pPr>
        <w:pStyle w:val="BodyText2"/>
      </w:pPr>
      <w:r>
        <w:t>Here is the debug SQL:</w:t>
      </w:r>
    </w:p>
    <w:p w14:paraId="6E707E82" w14:textId="596D2A34" w:rsidR="0018418C" w:rsidRDefault="0018418C" w:rsidP="000E5536">
      <w:pPr>
        <w:pStyle w:val="sql"/>
      </w:pPr>
      <w:r w:rsidRPr="0018418C">
        <w:t>SELECT id_no, cell, fully_covered, IF(fully_covered, NULL, geotools_cell_intersects(1.0, cell, geom)) cell_intersect FROM (SELECT id_no, c.cell, c.fully_covered,geom FROM tmp.species_unique LATERAL VIEW esri_cells_udtf(1.0, geom) c WHERE c.cell&gt;54928) sub;</w:t>
      </w:r>
    </w:p>
    <w:p w14:paraId="781DEE35" w14:textId="6570402C" w:rsidR="0087477A" w:rsidRDefault="0087477A" w:rsidP="000E5536">
      <w:pPr>
        <w:pStyle w:val="BodyText2"/>
      </w:pPr>
    </w:p>
    <w:p w14:paraId="1B398188" w14:textId="082AF9D4" w:rsidR="00823D03" w:rsidRDefault="00823D03" w:rsidP="000E5536">
      <w:pPr>
        <w:pStyle w:val="Heading9"/>
      </w:pPr>
      <w:r>
        <w:t>Dissolving in Hive</w:t>
      </w:r>
    </w:p>
    <w:p w14:paraId="45327647" w14:textId="02AAF47A" w:rsidR="0063601F" w:rsidRDefault="0063601F" w:rsidP="000E5536">
      <w:pPr>
        <w:pStyle w:val="BodyText2"/>
      </w:pPr>
      <w:r>
        <w:t xml:space="preserve">Maybe its because we are using the geotools_cell_intersects method and not the ESRI one. Trying again with the ESRI one. Still issues – it is for the </w:t>
      </w:r>
      <w:hyperlink r:id="rId952" w:history="1">
        <w:r w:rsidRPr="00FB5445">
          <w:rPr>
            <w:rStyle w:val="Hyperlink"/>
          </w:rPr>
          <w:t>Common Redpoll</w:t>
        </w:r>
      </w:hyperlink>
      <w:r>
        <w:t xml:space="preserve">. The map task gets stuck on 88.71%. This used to work but we weren’t trying to union species where they </w:t>
      </w:r>
      <w:r w:rsidRPr="00503973">
        <w:t>have presence IN (1,2) AND origin IN (1,2) AND seasonal IN (1,2,3)</w:t>
      </w:r>
      <w:r>
        <w:t xml:space="preserve"> – before we grouped by prescence and origin. The redpoll dissolved</w:t>
      </w:r>
      <w:r w:rsidR="00D7648E">
        <w:t xml:space="preserve"> geometry in ArcMap looks weird – cant reproduce this now on 27/11/14 – it looks fine now.</w:t>
      </w:r>
      <w:r w:rsidR="00823D03">
        <w:t xml:space="preserve"> See the next section on attempting to dissolve properly again</w:t>
      </w:r>
      <w:r w:rsidR="00D17A0E">
        <w:t xml:space="preserve"> (</w:t>
      </w:r>
      <w:r w:rsidR="00D17A0E">
        <w:fldChar w:fldCharType="begin"/>
      </w:r>
      <w:r w:rsidR="00D17A0E">
        <w:instrText xml:space="preserve"> REF _Ref404856316 \h </w:instrText>
      </w:r>
      <w:r w:rsidR="00D17A0E">
        <w:fldChar w:fldCharType="separate"/>
      </w:r>
      <w:r w:rsidR="00EA3299">
        <w:t>Dissolving in ArcGIS</w:t>
      </w:r>
      <w:r w:rsidR="00D17A0E">
        <w:fldChar w:fldCharType="end"/>
      </w:r>
      <w:r w:rsidR="00D17A0E">
        <w:t>)</w:t>
      </w:r>
      <w:r w:rsidR="00823D03">
        <w:t>.</w:t>
      </w:r>
    </w:p>
    <w:p w14:paraId="3BF05424" w14:textId="77777777" w:rsidR="0063601F" w:rsidRDefault="0063601F" w:rsidP="000E5536">
      <w:pPr>
        <w:pStyle w:val="BodyText2"/>
      </w:pPr>
      <w:r>
        <w:rPr>
          <w:noProof/>
          <w:lang w:bidi="ar-SA"/>
        </w:rPr>
        <w:drawing>
          <wp:inline distT="0" distB="0" distL="0" distR="0" wp14:anchorId="7B09D665" wp14:editId="4372D654">
            <wp:extent cx="5934075" cy="112395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3">
                      <a:extLst>
                        <a:ext uri="{28A0092B-C50C-407E-A947-70E740481C1C}">
                          <a14:useLocalDpi xmlns:a14="http://schemas.microsoft.com/office/drawing/2010/main" val="0"/>
                        </a:ext>
                      </a:extLst>
                    </a:blip>
                    <a:srcRect/>
                    <a:stretch>
                      <a:fillRect/>
                    </a:stretch>
                  </pic:blipFill>
                  <pic:spPr bwMode="auto">
                    <a:xfrm>
                      <a:off x="0" y="0"/>
                      <a:ext cx="5934075" cy="1123950"/>
                    </a:xfrm>
                    <a:prstGeom prst="rect">
                      <a:avLst/>
                    </a:prstGeom>
                    <a:noFill/>
                    <a:ln>
                      <a:noFill/>
                    </a:ln>
                  </pic:spPr>
                </pic:pic>
              </a:graphicData>
            </a:graphic>
          </wp:inline>
        </w:drawing>
      </w:r>
    </w:p>
    <w:p w14:paraId="0DD8B476" w14:textId="77777777" w:rsidR="0063601F" w:rsidRDefault="0063601F" w:rsidP="000E5536">
      <w:pPr>
        <w:pStyle w:val="BodyText2"/>
      </w:pPr>
      <w:r>
        <w:t>Whereas the un-dissolved one looks like this:</w:t>
      </w:r>
    </w:p>
    <w:p w14:paraId="4D8FBC01" w14:textId="77777777" w:rsidR="0063601F" w:rsidRDefault="0063601F" w:rsidP="000E5536">
      <w:pPr>
        <w:pStyle w:val="BodyText2"/>
      </w:pPr>
      <w:r>
        <w:rPr>
          <w:noProof/>
          <w:lang w:bidi="ar-SA"/>
        </w:rPr>
        <w:lastRenderedPageBreak/>
        <w:drawing>
          <wp:inline distT="0" distB="0" distL="0" distR="0" wp14:anchorId="27953540" wp14:editId="22289ED6">
            <wp:extent cx="5934075" cy="25146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54">
                      <a:extLst>
                        <a:ext uri="{28A0092B-C50C-407E-A947-70E740481C1C}">
                          <a14:useLocalDpi xmlns:a14="http://schemas.microsoft.com/office/drawing/2010/main" val="0"/>
                        </a:ext>
                      </a:extLst>
                    </a:blip>
                    <a:srcRect/>
                    <a:stretch>
                      <a:fillRect/>
                    </a:stretch>
                  </pic:blipFill>
                  <pic:spPr bwMode="auto">
                    <a:xfrm>
                      <a:off x="0" y="0"/>
                      <a:ext cx="5934075" cy="2514600"/>
                    </a:xfrm>
                    <a:prstGeom prst="rect">
                      <a:avLst/>
                    </a:prstGeom>
                    <a:noFill/>
                    <a:ln>
                      <a:noFill/>
                    </a:ln>
                  </pic:spPr>
                </pic:pic>
              </a:graphicData>
            </a:graphic>
          </wp:inline>
        </w:drawing>
      </w:r>
    </w:p>
    <w:p w14:paraId="1E2C417D" w14:textId="77777777" w:rsidR="0063601F" w:rsidRDefault="0063601F" w:rsidP="000E5536">
      <w:pPr>
        <w:pStyle w:val="BodyText2"/>
      </w:pPr>
      <w:r>
        <w:t xml:space="preserve">This is a real issue!! The following map shows where </w:t>
      </w:r>
      <w:r w:rsidRPr="008A1CF0">
        <w:t>presence IN (1,2) AND origin IN (1,2) AND seasonal IN (1,2,3)</w:t>
      </w:r>
      <w:r>
        <w:t>:</w:t>
      </w:r>
    </w:p>
    <w:p w14:paraId="22D92B0F" w14:textId="77777777" w:rsidR="0063601F" w:rsidRDefault="0063601F" w:rsidP="000E5536">
      <w:pPr>
        <w:pStyle w:val="BodyText2"/>
      </w:pPr>
      <w:r>
        <w:rPr>
          <w:noProof/>
          <w:lang w:bidi="ar-SA"/>
        </w:rPr>
        <w:drawing>
          <wp:inline distT="0" distB="0" distL="0" distR="0" wp14:anchorId="0B622F45" wp14:editId="50BC0E08">
            <wp:extent cx="5943600" cy="14630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55">
                      <a:extLst>
                        <a:ext uri="{28A0092B-C50C-407E-A947-70E740481C1C}">
                          <a14:useLocalDpi xmlns:a14="http://schemas.microsoft.com/office/drawing/2010/main" val="0"/>
                        </a:ext>
                      </a:extLst>
                    </a:blip>
                    <a:srcRect/>
                    <a:stretch>
                      <a:fillRect/>
                    </a:stretch>
                  </pic:blipFill>
                  <pic:spPr bwMode="auto">
                    <a:xfrm>
                      <a:off x="0" y="0"/>
                      <a:ext cx="5943600" cy="1463040"/>
                    </a:xfrm>
                    <a:prstGeom prst="rect">
                      <a:avLst/>
                    </a:prstGeom>
                    <a:noFill/>
                    <a:ln>
                      <a:noFill/>
                    </a:ln>
                  </pic:spPr>
                </pic:pic>
              </a:graphicData>
            </a:graphic>
          </wp:inline>
        </w:drawing>
      </w:r>
    </w:p>
    <w:p w14:paraId="00559F57" w14:textId="77777777" w:rsidR="0063601F" w:rsidRDefault="0063601F" w:rsidP="000E5536">
      <w:pPr>
        <w:pStyle w:val="BodyText2"/>
      </w:pPr>
      <w:r>
        <w:t>Looking into whether the geometries are simple:</w:t>
      </w:r>
    </w:p>
    <w:p w14:paraId="61CF2362" w14:textId="012EA5E0" w:rsidR="0063601F" w:rsidRDefault="0063601F" w:rsidP="000E5536">
      <w:pPr>
        <w:pStyle w:val="BodyText2"/>
      </w:pPr>
      <w:r>
        <w:t>In ArcGIS the un-dissolved feature is simple (and I expect this as I ran Repair Geometry on it to start with).</w:t>
      </w:r>
      <w:r w:rsidR="00247BC5">
        <w:t xml:space="preserve"> T</w:t>
      </w:r>
      <w:r>
        <w:t>he dissolved feature has the following issue:</w:t>
      </w:r>
    </w:p>
    <w:p w14:paraId="628D5FE9" w14:textId="77777777" w:rsidR="0063601F" w:rsidRDefault="0063601F" w:rsidP="000E5536">
      <w:pPr>
        <w:pStyle w:val="BodyText2"/>
      </w:pPr>
      <w:r>
        <w:t>WARNING 000442: self intersections at 37287 in iucn_rl_species_2014_2_no_se2</w:t>
      </w:r>
    </w:p>
    <w:p w14:paraId="64A54A67" w14:textId="77777777" w:rsidR="0063601F" w:rsidRDefault="0063601F" w:rsidP="000E5536">
      <w:pPr>
        <w:pStyle w:val="BodyText2"/>
      </w:pPr>
      <w:r>
        <w:t>In Hive some of the OrangUtan polygons are not simple according to this query:</w:t>
      </w:r>
    </w:p>
    <w:p w14:paraId="34244CAD" w14:textId="77777777" w:rsidR="0063601F" w:rsidRDefault="0063601F" w:rsidP="000E5536">
      <w:pPr>
        <w:pStyle w:val="sql"/>
      </w:pPr>
      <w:r w:rsidRPr="00466F1A">
        <w:t>SELECT id_no, ST_IsSimple(ST_GeomFromWKB(shape)) FROM species_2014_2 WHERE id_no = 17975</w:t>
      </w:r>
    </w:p>
    <w:p w14:paraId="6F9E5AF7" w14:textId="77777777" w:rsidR="0063601F" w:rsidRDefault="0063601F" w:rsidP="000E5536">
      <w:pPr>
        <w:pStyle w:val="BodyText2"/>
      </w:pPr>
      <w:r>
        <w:t>For the redpoll there are 4 features and none of them are simple. So we have two options:</w:t>
      </w:r>
    </w:p>
    <w:p w14:paraId="2914B8EE" w14:textId="77777777" w:rsidR="0063601F" w:rsidRDefault="0063601F" w:rsidP="003630B2">
      <w:pPr>
        <w:pStyle w:val="ListNumber"/>
        <w:numPr>
          <w:ilvl w:val="0"/>
          <w:numId w:val="23"/>
        </w:numPr>
      </w:pPr>
      <w:r>
        <w:t xml:space="preserve">Don’t try to dissolve species features and just select those where </w:t>
      </w:r>
      <w:r w:rsidRPr="008A1CF0">
        <w:t>presence IN (1,2) AND origin IN (1,2) AND seasonal IN (1,2,3)</w:t>
      </w:r>
    </w:p>
    <w:p w14:paraId="1B075E67" w14:textId="77777777" w:rsidR="0063601F" w:rsidRDefault="0063601F" w:rsidP="003630B2">
      <w:pPr>
        <w:pStyle w:val="ListNumber"/>
        <w:numPr>
          <w:ilvl w:val="0"/>
          <w:numId w:val="23"/>
        </w:numPr>
      </w:pPr>
      <w:r>
        <w:t>Dissolve the species features and then simplify them and hope that works.</w:t>
      </w:r>
    </w:p>
    <w:p w14:paraId="04BD4407" w14:textId="77777777" w:rsidR="0063601F" w:rsidRDefault="0063601F" w:rsidP="000E5536">
      <w:pPr>
        <w:pStyle w:val="BodyText2"/>
      </w:pPr>
      <w:r>
        <w:t>When I CheckGeometry on the Common Redpoll dissolved in ArcGIS I get the following error:</w:t>
      </w:r>
    </w:p>
    <w:p w14:paraId="6BE77344" w14:textId="77777777" w:rsidR="0063601F" w:rsidRDefault="0063601F" w:rsidP="000E5536">
      <w:pPr>
        <w:pStyle w:val="Code"/>
      </w:pPr>
      <w:r>
        <w:t>Executing: CheckGeometry CommonRedpoll_Dissolved "E:\cottaan\My Documents\ArcGIS\Default.gdb\CommonRedpoll_Dissolved_Chec"</w:t>
      </w:r>
    </w:p>
    <w:p w14:paraId="293DF6C9" w14:textId="77777777" w:rsidR="0063601F" w:rsidRDefault="0063601F" w:rsidP="000E5536">
      <w:pPr>
        <w:pStyle w:val="Code"/>
      </w:pPr>
      <w:r>
        <w:t>WARNING 000442: incorrect ring ordering at 1 in CommonRedpoll_Dissolved</w:t>
      </w:r>
    </w:p>
    <w:p w14:paraId="493132E5" w14:textId="759E3014" w:rsidR="0063601F" w:rsidRDefault="0063601F" w:rsidP="000E5536">
      <w:pPr>
        <w:pStyle w:val="BodyText2"/>
      </w:pPr>
      <w:r>
        <w:t>Repairing and seeing if I can then run the indexing in Hado</w:t>
      </w:r>
      <w:r w:rsidR="002078D7">
        <w:t>op. No – even with the repaired</w:t>
      </w:r>
      <w:r>
        <w:t xml:space="preserve"> geometry loaded into Hadoop (See </w:t>
      </w:r>
      <w:r>
        <w:fldChar w:fldCharType="begin"/>
      </w:r>
      <w:r>
        <w:instrText xml:space="preserve"> REF _Ref401910915 \h </w:instrText>
      </w:r>
      <w:r>
        <w:fldChar w:fldCharType="separate"/>
      </w:r>
      <w:r w:rsidR="00EA3299">
        <w:t>Loading data into Hadoop</w:t>
      </w:r>
      <w:r>
        <w:fldChar w:fldCharType="end"/>
      </w:r>
      <w:r w:rsidR="00247BC5">
        <w:t xml:space="preserve"> </w:t>
      </w:r>
      <w:r>
        <w:fldChar w:fldCharType="begin"/>
      </w:r>
      <w:r>
        <w:instrText xml:space="preserve"> REF _Ref401910845 \h </w:instrText>
      </w:r>
      <w:r>
        <w:fldChar w:fldCharType="separate"/>
      </w:r>
      <w:r w:rsidR="00EA3299">
        <w:t>Using Python to Avro</w:t>
      </w:r>
      <w:r>
        <w:fldChar w:fldCharType="end"/>
      </w:r>
      <w:r>
        <w:t>), even the query ST_IsSimple fails to finish</w:t>
      </w:r>
      <w:r w:rsidR="00381842">
        <w:t xml:space="preserve"> and in fact gets time out errors in Hive</w:t>
      </w:r>
      <w:r>
        <w:t>!!! So for now I have to go with option 1.</w:t>
      </w:r>
    </w:p>
    <w:p w14:paraId="7F7A45AB" w14:textId="77777777" w:rsidR="0063601F" w:rsidRDefault="0063601F" w:rsidP="000E5536">
      <w:pPr>
        <w:pStyle w:val="BodyText2"/>
      </w:pPr>
      <w:r>
        <w:t xml:space="preserve">Repeated the indexing with </w:t>
      </w:r>
      <w:hyperlink r:id="rId956" w:history="1">
        <w:r w:rsidRPr="009F5463">
          <w:rPr>
            <w:rStyle w:val="Hyperlink"/>
          </w:rPr>
          <w:t>this</w:t>
        </w:r>
      </w:hyperlink>
      <w:r>
        <w:t xml:space="preserve"> query which took</w:t>
      </w:r>
      <w:r w:rsidRPr="009F5463">
        <w:t xml:space="preserve"> 12hrs, 27mins, 0sec</w:t>
      </w:r>
      <w:r>
        <w:t xml:space="preserve">. Now to create the intersection table. Step </w:t>
      </w:r>
      <w:hyperlink r:id="rId957" w:history="1">
        <w:r w:rsidRPr="00802FD6">
          <w:rPr>
            <w:rStyle w:val="Hyperlink"/>
          </w:rPr>
          <w:t>1</w:t>
        </w:r>
      </w:hyperlink>
      <w:r>
        <w:t xml:space="preserve"> (took 1hr 37mins). What is weird is that the MR job ran, but it didn’t actually create the table even though it said it had. I think it is a permission issue! There was an error trying to create a table in the tmp database when I run the query in Hue but the Yarn History Server doesn’t show the error:</w:t>
      </w:r>
    </w:p>
    <w:p w14:paraId="10CFA018" w14:textId="77777777" w:rsidR="0063601F" w:rsidRDefault="0063601F" w:rsidP="000E5536">
      <w:pPr>
        <w:pStyle w:val="HiveError"/>
      </w:pPr>
      <w:r>
        <w:t xml:space="preserve">return code 1 from apache.hadoop.hive.ql.exec.MoveTask </w:t>
      </w:r>
    </w:p>
    <w:p w14:paraId="083D6CA6" w14:textId="77777777" w:rsidR="0063601F" w:rsidRDefault="0063601F" w:rsidP="000E5536">
      <w:pPr>
        <w:pStyle w:val="BodyText2"/>
      </w:pPr>
      <w:r>
        <w:t xml:space="preserve">But I can create the table in the species database! I cant find the areatest1 table anywhere even if I log on as another user. Running step </w:t>
      </w:r>
      <w:hyperlink r:id="rId958" w:history="1">
        <w:r w:rsidRPr="00141029">
          <w:rPr>
            <w:rStyle w:val="Hyperlink"/>
          </w:rPr>
          <w:t>2</w:t>
        </w:r>
      </w:hyperlink>
      <w:r>
        <w:t xml:space="preserve"> to get the areas – this has 6421 map tasks – it was 2857 before without making the species polygons unique.</w:t>
      </w:r>
    </w:p>
    <w:p w14:paraId="377DCB10" w14:textId="77777777" w:rsidR="0063601F" w:rsidRDefault="0063601F" w:rsidP="000E5536">
      <w:pPr>
        <w:pStyle w:val="BodyText2"/>
      </w:pPr>
      <w:r>
        <w:lastRenderedPageBreak/>
        <w:t>The areas aren’t correct!!!! Starting over.</w:t>
      </w:r>
    </w:p>
    <w:p w14:paraId="6FE3E579" w14:textId="77777777" w:rsidR="0063601F" w:rsidRDefault="0063601F" w:rsidP="000E5536">
      <w:pPr>
        <w:pStyle w:val="BodyText2"/>
      </w:pPr>
      <w:r>
        <w:t>There should be 44 cells for OrangUtan. At the bottom are cells:</w:t>
      </w:r>
    </w:p>
    <w:p w14:paraId="14E749CC" w14:textId="77777777" w:rsidR="0063601F" w:rsidRDefault="0063601F" w:rsidP="000E5536">
      <w:pPr>
        <w:pStyle w:val="BodyText2"/>
      </w:pPr>
      <w:r>
        <w:rPr>
          <w:noProof/>
          <w:lang w:bidi="ar-SA"/>
        </w:rPr>
        <w:drawing>
          <wp:inline distT="0" distB="0" distL="0" distR="0" wp14:anchorId="597329F0" wp14:editId="321CBEA5">
            <wp:extent cx="2190750" cy="120015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59">
                      <a:extLst>
                        <a:ext uri="{28A0092B-C50C-407E-A947-70E740481C1C}">
                          <a14:useLocalDpi xmlns:a14="http://schemas.microsoft.com/office/drawing/2010/main" val="0"/>
                        </a:ext>
                      </a:extLst>
                    </a:blip>
                    <a:srcRect/>
                    <a:stretch>
                      <a:fillRect/>
                    </a:stretch>
                  </pic:blipFill>
                  <pic:spPr bwMode="auto">
                    <a:xfrm>
                      <a:off x="0" y="0"/>
                      <a:ext cx="2190750" cy="1200150"/>
                    </a:xfrm>
                    <a:prstGeom prst="rect">
                      <a:avLst/>
                    </a:prstGeom>
                    <a:noFill/>
                    <a:ln>
                      <a:noFill/>
                    </a:ln>
                  </pic:spPr>
                </pic:pic>
              </a:graphicData>
            </a:graphic>
          </wp:inline>
        </w:drawing>
      </w:r>
    </w:p>
    <w:p w14:paraId="0806CDE3" w14:textId="77777777" w:rsidR="0063601F" w:rsidRDefault="0063601F" w:rsidP="000E5536">
      <w:pPr>
        <w:pStyle w:val="BodyText2"/>
      </w:pPr>
      <w:r>
        <w:t xml:space="preserve">Trying to dissolve the Redpoll again but the counters aren’t changing at all so it seems to be stuck. Maybe I can use a simplify algorithm. </w:t>
      </w:r>
    </w:p>
    <w:p w14:paraId="0815287A" w14:textId="77777777" w:rsidR="0063601F" w:rsidRDefault="0063601F" w:rsidP="000E5536">
      <w:pPr>
        <w:pStyle w:val="BodyText2"/>
      </w:pPr>
      <w:r>
        <w:t>Aha!!! When you don’t dissolve on the species and you use the LATERAL VIEW, it creates errors in the data – the OrangUtan cells table has some records which say fully_covered=true – which is impossible. YOU NEED TO USE THE ESRI CELLSUDF – THE GEOTOOLS ONE DOESN’T WORK!!!! Hoooorrrraaaayyy! I wonder if this is what caused the problems in dissolving the redpoll data. Will try again. It gets further than 88.71% but then slows right down for some reason on the last map task and never completes. Now when I try to do ST_IsSimple on the geometries they fail with the errors</w:t>
      </w:r>
    </w:p>
    <w:p w14:paraId="2EBE8DD6" w14:textId="77777777" w:rsidR="0063601F" w:rsidRDefault="0063601F" w:rsidP="000E5536">
      <w:pPr>
        <w:pStyle w:val="BodyText2"/>
      </w:pPr>
      <w:r>
        <w:t xml:space="preserve">Running the final </w:t>
      </w:r>
      <w:hyperlink r:id="rId960" w:history="1">
        <w:r w:rsidRPr="008D6865">
          <w:rPr>
            <w:rStyle w:val="Hyperlink"/>
          </w:rPr>
          <w:t>working</w:t>
        </w:r>
      </w:hyperlink>
      <w:r>
        <w:t xml:space="preserve"> one. Index step now takes 17 hours. But the first stage of the intersect fails! Looks like an issue with the geotools_intersects method. Trying the esriintersects one – the ST_Intersects works!! Took 48 minutes to create the areatest1 table. Then 2 hrs 45 mins to create the areatest2 table. Validating. Hooray – validates for OrangUtan. </w:t>
      </w:r>
    </w:p>
    <w:p w14:paraId="5F542973" w14:textId="77777777" w:rsidR="0063601F" w:rsidRDefault="0063601F" w:rsidP="000E5536">
      <w:pPr>
        <w:pStyle w:val="BodyText2"/>
      </w:pPr>
      <w:r>
        <w:t xml:space="preserve">But there are still issues – there are 5 overlapping features for the Blacktip sea catfish (169632) and these are causing one particular PA to have a very high species irreplacibility. Will have to dissolve on features. </w:t>
      </w:r>
    </w:p>
    <w:p w14:paraId="109AB7E1" w14:textId="77777777" w:rsidR="0063601F" w:rsidRDefault="0063601F" w:rsidP="000E5536">
      <w:pPr>
        <w:pStyle w:val="BodyText2"/>
      </w:pPr>
      <w:r>
        <w:t>I am looking into using the ESRI Geometry Library methods to simplify the geometries and have created a Hive UDF called ST_Simplify which hopefully will sort this problem. Trying it on the Common Redpoll (22725044) – i.e. trying:</w:t>
      </w:r>
    </w:p>
    <w:p w14:paraId="6A51AD03" w14:textId="77777777" w:rsidR="0063601F" w:rsidRDefault="0063601F" w:rsidP="000E5536">
      <w:pPr>
        <w:pStyle w:val="sql"/>
      </w:pPr>
      <w:r w:rsidRPr="0063601F">
        <w:t>SELECT ST_IsSimple(ST_GeomFromWKB(geom)) FROM commonredpoll_dissolved;</w:t>
      </w:r>
    </w:p>
    <w:p w14:paraId="479EE527" w14:textId="529B61F3" w:rsidR="0063601F" w:rsidRDefault="0033676B" w:rsidP="000E5536">
      <w:pPr>
        <w:pStyle w:val="BodyText2"/>
      </w:pPr>
      <w:r>
        <w:t xml:space="preserve">This gets Timeout errors in Hive. </w:t>
      </w:r>
      <w:r w:rsidR="0063601F">
        <w:t>Then:</w:t>
      </w:r>
    </w:p>
    <w:p w14:paraId="0894CFB6" w14:textId="737F06EC" w:rsidR="0063601F" w:rsidRDefault="0063601F" w:rsidP="000E5536">
      <w:pPr>
        <w:pStyle w:val="sql"/>
      </w:pPr>
      <w:r>
        <w:t xml:space="preserve"> </w:t>
      </w:r>
      <w:r w:rsidRPr="0063601F">
        <w:t>SELECT ST_IsSimple(ST_GeomFromWKB(</w:t>
      </w:r>
      <w:r>
        <w:t>ST_Simplify(</w:t>
      </w:r>
      <w:r w:rsidRPr="0063601F">
        <w:t>geom)</w:t>
      </w:r>
      <w:r>
        <w:t>)</w:t>
      </w:r>
      <w:r w:rsidRPr="0063601F">
        <w:t>) FROM commonredpoll_dissolved;</w:t>
      </w:r>
    </w:p>
    <w:p w14:paraId="3AC71165" w14:textId="7CF4DC83" w:rsidR="0063601F" w:rsidRDefault="005A7DEA" w:rsidP="000E5536">
      <w:pPr>
        <w:pStyle w:val="BodyText2"/>
      </w:pPr>
      <w:r>
        <w:t>Yes it works!!!!!</w:t>
      </w:r>
      <w:r w:rsidR="00001B8C">
        <w:t xml:space="preserve"> But now when I try the function ‘</w:t>
      </w:r>
      <w:r w:rsidR="00001B8C" w:rsidRPr="00001B8C">
        <w:t>geotools_cell_intersects</w:t>
      </w:r>
      <w:r w:rsidR="00001B8C">
        <w:t>’ on the dissolved geometry I get an error:</w:t>
      </w:r>
    </w:p>
    <w:p w14:paraId="30156D2E" w14:textId="77777777" w:rsidR="008C2E6E" w:rsidRDefault="00001B8C" w:rsidP="000E5536">
      <w:pPr>
        <w:pStyle w:val="BodyText2"/>
      </w:pPr>
      <w:r>
        <w:t>com.vividsolutions.jts.io.ParseException: Unknown WKB type 139</w:t>
      </w:r>
      <w:r w:rsidR="008C2E6E">
        <w:t xml:space="preserve">. This is in the line: </w:t>
      </w:r>
    </w:p>
    <w:p w14:paraId="2B0F1712" w14:textId="3B55737D" w:rsidR="00001B8C" w:rsidRDefault="008C2E6E" w:rsidP="000E5536">
      <w:pPr>
        <w:pStyle w:val="BodyText2"/>
      </w:pPr>
      <w:r w:rsidRPr="008C2E6E">
        <w:t>Geometry geom = reader.read(b.getBytes());</w:t>
      </w:r>
      <w:r w:rsidR="00593813">
        <w:t xml:space="preserve"> Porting this function to ESRI.</w:t>
      </w:r>
    </w:p>
    <w:p w14:paraId="3DEA974B" w14:textId="2C907CCE" w:rsidR="00D41F2B" w:rsidRDefault="00D41F2B" w:rsidP="000E5536">
      <w:pPr>
        <w:pStyle w:val="BodyText2"/>
      </w:pPr>
      <w:r>
        <w:t xml:space="preserve">The reason is probably because the </w:t>
      </w:r>
      <w:r w:rsidR="004146B5">
        <w:t>geometry was null – I was using my ST_Simplify function but wasn’t converting the data back to ST_AsBinary so the geometry was null. Updated the ST_Simplify function.</w:t>
      </w:r>
    </w:p>
    <w:p w14:paraId="10F89C4A" w14:textId="56E79221" w:rsidR="004146B5" w:rsidRDefault="004146B5" w:rsidP="000E5536">
      <w:pPr>
        <w:pStyle w:val="BodyText2"/>
      </w:pPr>
      <w:r>
        <w:t>Now we have an issue with the Redpoll where I get the following error when trying to create the index:</w:t>
      </w:r>
    </w:p>
    <w:p w14:paraId="3859E30F" w14:textId="77777777" w:rsidR="004146B5" w:rsidRDefault="004146B5" w:rsidP="00D96B97">
      <w:pPr>
        <w:pStyle w:val="Unix"/>
      </w:pPr>
      <w:r>
        <w:t>Caused by: com.vividsolutions.jts.io.ParseException: Unknown WKB type 194</w:t>
      </w:r>
    </w:p>
    <w:p w14:paraId="70E58396" w14:textId="57F66877" w:rsidR="004146B5" w:rsidRDefault="004146B5" w:rsidP="00D96B97">
      <w:pPr>
        <w:pStyle w:val="Unix"/>
      </w:pPr>
      <w:r>
        <w:tab/>
        <w:t>..</w:t>
      </w:r>
    </w:p>
    <w:p w14:paraId="2FF611EC" w14:textId="77777777" w:rsidR="004146B5" w:rsidRDefault="004146B5" w:rsidP="00D96B97">
      <w:pPr>
        <w:pStyle w:val="Unix"/>
      </w:pPr>
      <w:r>
        <w:tab/>
        <w:t>at jrc.geotools.TransformUdf.evaluate(TransformUdf.java:40)</w:t>
      </w:r>
    </w:p>
    <w:p w14:paraId="23128588" w14:textId="29F96BDD" w:rsidR="004146B5" w:rsidRDefault="004334CC" w:rsidP="000E5536">
      <w:pPr>
        <w:pStyle w:val="BodyText2"/>
      </w:pPr>
      <w:r>
        <w:t>This is because I was using the ported version of ‘</w:t>
      </w:r>
      <w:r w:rsidRPr="004334CC">
        <w:t>geotools_cell_intersects</w:t>
      </w:r>
      <w:r>
        <w:t>’ and it wasn’t yet working – reverting to the geotools one and it works again.</w:t>
      </w:r>
      <w:r w:rsidR="00DB3F5A">
        <w:t xml:space="preserve"> Need to port it properly.</w:t>
      </w:r>
    </w:p>
    <w:p w14:paraId="21168830" w14:textId="2B838FAC" w:rsidR="00E13BA7" w:rsidRDefault="00E13BA7" w:rsidP="000E5536">
      <w:pPr>
        <w:pStyle w:val="BodyText2"/>
      </w:pPr>
      <w:r>
        <w:t>The following query is the one that fails to finish:</w:t>
      </w:r>
      <w:r w:rsidR="004B30D9">
        <w:t xml:space="preserve"> </w:t>
      </w:r>
    </w:p>
    <w:p w14:paraId="69ADDAF5" w14:textId="2B9B31A3" w:rsidR="00E13BA7" w:rsidRDefault="00E13BA7" w:rsidP="00D96B97">
      <w:pPr>
        <w:pStyle w:val="Unix"/>
      </w:pPr>
      <w:r w:rsidRPr="00E13BA7">
        <w:t>hive&gt; SELECT id_no, ST_IsSimple(ST_Simplify(ST_Aggr_Union(ST_GeomFromWKB(shape)))) FROM species.species_2014_2 WHERE id_no = 22725044 AND presence IN (1,2) AND origin IN (1,2) AND seasonal IN (1,2,3) GROUP BY id_no;</w:t>
      </w:r>
    </w:p>
    <w:p w14:paraId="73BEEF10" w14:textId="5EDBBA95" w:rsidR="00823D03" w:rsidRDefault="00823D03" w:rsidP="000E5536">
      <w:pPr>
        <w:pStyle w:val="Heading9"/>
      </w:pPr>
      <w:bookmarkStart w:id="154" w:name="_Ref404856316"/>
      <w:r>
        <w:t>Dissolving in ArcGIS</w:t>
      </w:r>
      <w:bookmarkEnd w:id="154"/>
    </w:p>
    <w:p w14:paraId="7EE629BA" w14:textId="4146F912" w:rsidR="00823D03" w:rsidRPr="00823D03" w:rsidRDefault="00823D03" w:rsidP="000E5536">
      <w:pPr>
        <w:pStyle w:val="BodyText2"/>
      </w:pPr>
      <w:r>
        <w:t>Dissolving in Hive never completes for whatever reason so I am now going to try to dissolve in ArcGIS and then export the data to Hadoop.</w:t>
      </w:r>
      <w:r w:rsidR="00D17A0E">
        <w:t xml:space="preserve"> There are 131,674 features in iucn_rl_2014_2_no_sens and 122,126 in the filtered export (i.e. only with </w:t>
      </w:r>
      <w:r w:rsidR="00225DAE" w:rsidRPr="00503973">
        <w:t>presence IN (1,2) AND origin IN (1,2) AND seasonal IN (1,2,3)</w:t>
      </w:r>
      <w:r w:rsidR="00225DAE">
        <w:t>).</w:t>
      </w:r>
      <w:r w:rsidR="004E7CD9">
        <w:t xml:space="preserve"> </w:t>
      </w:r>
      <w:r w:rsidR="00780866">
        <w:t>Dissolvi</w:t>
      </w:r>
      <w:r w:rsidR="00DD1C2F">
        <w:t xml:space="preserve">ng the filtered export on id_no (takes 45 mins). </w:t>
      </w:r>
      <w:r w:rsidR="00752179">
        <w:t xml:space="preserve">CheckGeometry on the filtered dissolve </w:t>
      </w:r>
      <w:r w:rsidR="00402F7C">
        <w:t>has self-intersec</w:t>
      </w:r>
      <w:r w:rsidR="00AD3B3E">
        <w:t>tions so running RepairGeometry (took 5 hours 46 mins) – there were 25 repaired fe</w:t>
      </w:r>
      <w:r w:rsidR="00C83D6C">
        <w:t>atures. Checking geometry again – took 5hrs 57mins – no issues. Common Redpoll looks fine – exporting to Avro as wkb.</w:t>
      </w:r>
      <w:r w:rsidR="00714032">
        <w:t xml:space="preserve"> Took 2hours 24 mins. Output file </w:t>
      </w:r>
      <w:r w:rsidR="00714032" w:rsidRPr="00714032">
        <w:t>iucn_rl_species_2014_2_no_sens_filtered_dissolved</w:t>
      </w:r>
      <w:r w:rsidR="00247BC5">
        <w:t>.avr</w:t>
      </w:r>
      <w:r w:rsidR="00714032">
        <w:t xml:space="preserve">o is 7.5Gb. Loading into Hadoop (see </w:t>
      </w:r>
      <w:r w:rsidR="00714032">
        <w:fldChar w:fldCharType="begin"/>
      </w:r>
      <w:r w:rsidR="00714032">
        <w:instrText xml:space="preserve"> REF _Ref401910915 \h </w:instrText>
      </w:r>
      <w:r w:rsidR="00714032">
        <w:fldChar w:fldCharType="separate"/>
      </w:r>
      <w:r w:rsidR="00EA3299">
        <w:t>Loading data into Hadoop</w:t>
      </w:r>
      <w:r w:rsidR="00714032">
        <w:fldChar w:fldCharType="end"/>
      </w:r>
      <w:r w:rsidR="00714032">
        <w:t>).</w:t>
      </w:r>
      <w:r w:rsidR="00C05282">
        <w:t xml:space="preserve"> I am getting the same JTS error for Common Redpoll again (Found Null DirectedEdge) – when I try to create the index. Bum. Trying ‘</w:t>
      </w:r>
      <w:r w:rsidR="00C05282" w:rsidRPr="00C05282">
        <w:t>SELECT ST_IsSimple(ST_GeomFromWKB(shape)) FROM species_2014_2_dissolved</w:t>
      </w:r>
      <w:r w:rsidR="00C05282">
        <w:t xml:space="preserve">’ </w:t>
      </w:r>
      <w:r w:rsidR="00CC0C6A">
        <w:t>–</w:t>
      </w:r>
      <w:r w:rsidR="00C05282">
        <w:t xml:space="preserve"> </w:t>
      </w:r>
      <w:r w:rsidR="00AD5719">
        <w:t>lots of fails due to timeouts (after 600 seconds).</w:t>
      </w:r>
    </w:p>
    <w:p w14:paraId="2E044868" w14:textId="2E1BB015" w:rsidR="00794BB9" w:rsidRDefault="00794BB9" w:rsidP="000E5536">
      <w:pPr>
        <w:pStyle w:val="Heading8"/>
      </w:pPr>
      <w:r>
        <w:lastRenderedPageBreak/>
        <w:t>Identifying which species cause problems</w:t>
      </w:r>
    </w:p>
    <w:p w14:paraId="773EEF04" w14:textId="51ED8374" w:rsidR="00794BB9" w:rsidRDefault="00794BB9" w:rsidP="000E5536">
      <w:pPr>
        <w:pStyle w:val="BodyText2"/>
      </w:pPr>
      <w:r>
        <w:t>I am trying to find out which species cause problems using firstly no dissolving:</w:t>
      </w:r>
    </w:p>
    <w:p w14:paraId="1CA06FCB" w14:textId="2F1D4669" w:rsidR="00794BB9" w:rsidRDefault="00794BB9" w:rsidP="00D96B97">
      <w:pPr>
        <w:pStyle w:val="Unix"/>
      </w:pPr>
      <w:r w:rsidRPr="00794BB9">
        <w:t>hive&gt; SELECT id_no, ST_IsSimple(</w:t>
      </w:r>
      <w:r w:rsidR="00B24304" w:rsidRPr="00E13BA7">
        <w:t>ST_GeomFromWKB</w:t>
      </w:r>
      <w:r w:rsidR="00B24304">
        <w:t>(</w:t>
      </w:r>
      <w:r w:rsidRPr="00794BB9">
        <w:t>shape</w:t>
      </w:r>
      <w:r w:rsidR="00B24304">
        <w:t>)</w:t>
      </w:r>
      <w:r w:rsidRPr="00794BB9">
        <w:t xml:space="preserve">) FROM species.species_2014_2 WHERE presence IN (1,2) AND origin IN (1,2) AND seasonal IN (1,2,3);  </w:t>
      </w:r>
    </w:p>
    <w:p w14:paraId="03B2A899" w14:textId="77FAB63E" w:rsidR="00EF3A7D" w:rsidRDefault="00EF3A7D" w:rsidP="000E5536">
      <w:pPr>
        <w:pStyle w:val="BodyText2"/>
      </w:pPr>
      <w:r>
        <w:t>This fails with timeout errors!</w:t>
      </w:r>
    </w:p>
    <w:p w14:paraId="682E5F5C" w14:textId="00FA84A3" w:rsidR="00EF3A7D" w:rsidRDefault="00EF3A7D" w:rsidP="00D96B97">
      <w:pPr>
        <w:pStyle w:val="Unix"/>
      </w:pPr>
      <w:r w:rsidRPr="00794BB9">
        <w:t>hive&gt; SELECT id_no, ST_IsSimple(</w:t>
      </w:r>
      <w:r w:rsidRPr="00E13BA7">
        <w:t>ST_GeomFromWKB</w:t>
      </w:r>
      <w:r>
        <w:t>(</w:t>
      </w:r>
      <w:r w:rsidRPr="00794BB9">
        <w:t>shape</w:t>
      </w:r>
      <w:r>
        <w:t>)</w:t>
      </w:r>
      <w:r w:rsidRPr="00794BB9">
        <w:t>) FROM species.species_2014_2 WHERE presence IN (1,2) AND origin IN (1,2) AND seasonal IN (1,2,3)</w:t>
      </w:r>
      <w:r>
        <w:t xml:space="preserve"> AND id_no=17975</w:t>
      </w:r>
      <w:r w:rsidRPr="00794BB9">
        <w:t xml:space="preserve">;  </w:t>
      </w:r>
    </w:p>
    <w:p w14:paraId="3DAEAC42" w14:textId="3B04C205" w:rsidR="00794BB9" w:rsidRDefault="00EF3A7D" w:rsidP="000E5536">
      <w:pPr>
        <w:pStyle w:val="BodyText2"/>
      </w:pPr>
      <w:r>
        <w:t xml:space="preserve">There are some that say false. </w:t>
      </w:r>
    </w:p>
    <w:p w14:paraId="409417D0" w14:textId="0A137615" w:rsidR="00EF3A7D" w:rsidRDefault="00EF3A7D" w:rsidP="00D96B97">
      <w:pPr>
        <w:pStyle w:val="Unix"/>
      </w:pPr>
      <w:r w:rsidRPr="00EF3A7D">
        <w:t>hive&gt; SELECT id_no, ST_IsSimple(ST_Simplify(ST_GeomFromWKB(shape))) FROM species.species_2014_2 WHERE presence IN (1,2) AND origin IN (1,2) AND seasonal IN (1,2,3) AND id_no=17975;</w:t>
      </w:r>
    </w:p>
    <w:p w14:paraId="27A5CBF0" w14:textId="5796FF7F" w:rsidR="00EF3A7D" w:rsidRPr="00794BB9" w:rsidRDefault="00EF3A7D" w:rsidP="000E5536">
      <w:pPr>
        <w:pStyle w:val="BodyText2"/>
      </w:pPr>
      <w:r>
        <w:t>Still some that say false!</w:t>
      </w:r>
    </w:p>
    <w:p w14:paraId="01F329C2" w14:textId="77777777" w:rsidR="0063601F" w:rsidRDefault="0063601F" w:rsidP="000E5536">
      <w:pPr>
        <w:pStyle w:val="Heading7"/>
      </w:pPr>
      <w:r>
        <w:t>10</w:t>
      </w:r>
      <w:r w:rsidRPr="008A07F4">
        <w:rPr>
          <w:vertAlign w:val="superscript"/>
        </w:rPr>
        <w:t>th</w:t>
      </w:r>
      <w:r>
        <w:t xml:space="preserve"> Attempt Exporting data to Avro</w:t>
      </w:r>
    </w:p>
    <w:p w14:paraId="6895B7B0" w14:textId="77777777" w:rsidR="0063601F" w:rsidRDefault="0063601F" w:rsidP="000E5536">
      <w:pPr>
        <w:pStyle w:val="BodyText2"/>
      </w:pPr>
      <w:r>
        <w:t>I have created a tool to export to Avro but when we try and load it we get errors reading the geometry – invalid shape type. This is because the ESRI and our UDFs area expecting shape format (using the JSON SerDes) by default and our new tables are stored with WKB format. So we need to update them all. Luckily the ESRI UDFs work with WKB:</w:t>
      </w:r>
    </w:p>
    <w:p w14:paraId="52B4CE54" w14:textId="77777777" w:rsidR="0063601F" w:rsidRDefault="0063601F" w:rsidP="000E5536">
      <w:pPr>
        <w:pStyle w:val="sql"/>
      </w:pPr>
      <w:r w:rsidRPr="00E62572">
        <w:t>select ST_Area(ST_GeomFromWKB(geom)) from wdpa where wdpa_id=785;</w:t>
      </w:r>
    </w:p>
    <w:p w14:paraId="7D5C52DD" w14:textId="77777777" w:rsidR="0063601F" w:rsidRDefault="0063601F" w:rsidP="000E5536">
      <w:pPr>
        <w:pStyle w:val="BodyText2"/>
      </w:pPr>
      <w:r>
        <w:t xml:space="preserve">This produces some sensible results. Lars has rewritten the JAR files to read in WKB. </w:t>
      </w:r>
    </w:p>
    <w:p w14:paraId="59E3ED22" w14:textId="77777777" w:rsidR="0063601F" w:rsidRDefault="0063601F" w:rsidP="000E5536">
      <w:pPr>
        <w:pStyle w:val="Heading7"/>
      </w:pPr>
      <w:r>
        <w:t>11</w:t>
      </w:r>
      <w:r w:rsidRPr="00F04FAB">
        <w:rPr>
          <w:vertAlign w:val="superscript"/>
        </w:rPr>
        <w:t>th</w:t>
      </w:r>
      <w:r>
        <w:t xml:space="preserve"> Attempt Importing the new WDPA</w:t>
      </w:r>
    </w:p>
    <w:p w14:paraId="180D0D24" w14:textId="77777777" w:rsidR="0063601F" w:rsidRDefault="0063601F" w:rsidP="000E5536">
      <w:pPr>
        <w:pStyle w:val="BodyText2"/>
      </w:pPr>
      <w:r>
        <w:t xml:space="preserve">Java heap space error – so Lars increased the memory to 2Gb and it seemed to be OK. Probably the overhead of converting to WKB on-the-fly. </w:t>
      </w:r>
    </w:p>
    <w:p w14:paraId="47BDE51C" w14:textId="77777777" w:rsidR="0063601F" w:rsidRDefault="0063601F" w:rsidP="000E5536">
      <w:pPr>
        <w:pStyle w:val="Heading7"/>
      </w:pPr>
      <w:r>
        <w:t>12</w:t>
      </w:r>
      <w:r w:rsidRPr="008F417A">
        <w:rPr>
          <w:vertAlign w:val="superscript"/>
        </w:rPr>
        <w:t>th</w:t>
      </w:r>
      <w:r>
        <w:t xml:space="preserve"> Attempt – Final query</w:t>
      </w:r>
    </w:p>
    <w:p w14:paraId="5B0B4481" w14:textId="77777777" w:rsidR="0063601F" w:rsidRDefault="0063601F" w:rsidP="000E5536">
      <w:pPr>
        <w:pStyle w:val="BodyText2"/>
      </w:pPr>
      <w:r>
        <w:t>This seems to work:</w:t>
      </w:r>
    </w:p>
    <w:p w14:paraId="5A4FE0D4" w14:textId="77777777" w:rsidR="0063601F" w:rsidRDefault="0063601F" w:rsidP="00D96B97">
      <w:pPr>
        <w:pStyle w:val="Unix"/>
      </w:pPr>
      <w:r>
        <w:t>SET mapred.reduce.tasks=200;</w:t>
      </w:r>
    </w:p>
    <w:p w14:paraId="4571084C" w14:textId="77777777" w:rsidR="0063601F" w:rsidRDefault="0063601F" w:rsidP="00D96B97">
      <w:pPr>
        <w:pStyle w:val="Unix"/>
      </w:pPr>
    </w:p>
    <w:p w14:paraId="1C5818F0" w14:textId="77777777" w:rsidR="0063601F" w:rsidRDefault="0063601F" w:rsidP="00D96B97">
      <w:pPr>
        <w:pStyle w:val="Unix"/>
      </w:pPr>
      <w:r>
        <w:t>CREATE TABLE analysis.area</w:t>
      </w:r>
    </w:p>
    <w:p w14:paraId="7AC1740B" w14:textId="77777777" w:rsidR="0063601F" w:rsidRDefault="0063601F" w:rsidP="00D96B97">
      <w:pPr>
        <w:pStyle w:val="Unix"/>
      </w:pPr>
      <w:r>
        <w:t>STORED AS SEQUENCEFILE</w:t>
      </w:r>
    </w:p>
    <w:p w14:paraId="6A8DC76C" w14:textId="77777777" w:rsidR="0063601F" w:rsidRDefault="0063601F" w:rsidP="00D96B97">
      <w:pPr>
        <w:pStyle w:val="Unix"/>
      </w:pPr>
      <w:r>
        <w:t>AS</w:t>
      </w:r>
    </w:p>
    <w:p w14:paraId="5C287D22" w14:textId="77777777" w:rsidR="0063601F" w:rsidRDefault="0063601F" w:rsidP="00D96B97">
      <w:pPr>
        <w:pStyle w:val="Unix"/>
      </w:pPr>
      <w:r>
        <w:t>SELECT</w:t>
      </w:r>
    </w:p>
    <w:p w14:paraId="185567B5" w14:textId="77777777" w:rsidR="0063601F" w:rsidRDefault="0063601F" w:rsidP="00D96B97">
      <w:pPr>
        <w:pStyle w:val="Unix"/>
      </w:pPr>
      <w:r>
        <w:t xml:space="preserve">  s.id_no,</w:t>
      </w:r>
    </w:p>
    <w:p w14:paraId="1F7842E1" w14:textId="77777777" w:rsidR="0063601F" w:rsidRDefault="0063601F" w:rsidP="00D96B97">
      <w:pPr>
        <w:pStyle w:val="Unix"/>
      </w:pPr>
      <w:r>
        <w:t xml:space="preserve">  s.presence,</w:t>
      </w:r>
    </w:p>
    <w:p w14:paraId="63AA6716" w14:textId="77777777" w:rsidR="0063601F" w:rsidRDefault="0063601F" w:rsidP="00D96B97">
      <w:pPr>
        <w:pStyle w:val="Unix"/>
      </w:pPr>
      <w:r>
        <w:t xml:space="preserve">  s.seasonal,</w:t>
      </w:r>
    </w:p>
    <w:p w14:paraId="1B419D6C" w14:textId="77777777" w:rsidR="0063601F" w:rsidRDefault="0063601F" w:rsidP="00D96B97">
      <w:pPr>
        <w:pStyle w:val="Unix"/>
      </w:pPr>
      <w:r>
        <w:t xml:space="preserve">  w.wdpa_id,</w:t>
      </w:r>
    </w:p>
    <w:p w14:paraId="3F40F753" w14:textId="77777777" w:rsidR="0063601F" w:rsidRDefault="0063601F" w:rsidP="00D96B97">
      <w:pPr>
        <w:pStyle w:val="Unix"/>
      </w:pPr>
      <w:r>
        <w:t xml:space="preserve">  SUM (</w:t>
      </w:r>
    </w:p>
    <w:p w14:paraId="3A5D02BF" w14:textId="77777777" w:rsidR="0063601F" w:rsidRDefault="0063601F" w:rsidP="00D96B97">
      <w:pPr>
        <w:pStyle w:val="Unix"/>
      </w:pPr>
      <w:r>
        <w:t xml:space="preserve">    CASE</w:t>
      </w:r>
    </w:p>
    <w:p w14:paraId="1D3F19D4" w14:textId="77777777" w:rsidR="0063601F" w:rsidRDefault="0063601F" w:rsidP="00D96B97">
      <w:pPr>
        <w:pStyle w:val="Unix"/>
      </w:pPr>
      <w:r>
        <w:t xml:space="preserve">      WHEN s.fully_covered AND w.fully_covered THEN s.area</w:t>
      </w:r>
    </w:p>
    <w:p w14:paraId="18CE9596" w14:textId="77777777" w:rsidR="0063601F" w:rsidRDefault="0063601F" w:rsidP="00D96B97">
      <w:pPr>
        <w:pStyle w:val="Unix"/>
      </w:pPr>
      <w:r>
        <w:t xml:space="preserve">      WHEN s.fully_covered AND NOT w.fully_covered THEN s.area</w:t>
      </w:r>
    </w:p>
    <w:p w14:paraId="484D5E7A" w14:textId="77777777" w:rsidR="0063601F" w:rsidRDefault="0063601F" w:rsidP="00D96B97">
      <w:pPr>
        <w:pStyle w:val="Unix"/>
      </w:pPr>
      <w:r>
        <w:t xml:space="preserve">      WHEN w.fully_covered AND NOT s.fully_covered THEN w.area</w:t>
      </w:r>
    </w:p>
    <w:p w14:paraId="5B2E56FE" w14:textId="77777777" w:rsidR="0063601F" w:rsidRDefault="0063601F" w:rsidP="00D96B97">
      <w:pPr>
        <w:pStyle w:val="Unix"/>
      </w:pPr>
      <w:r>
        <w:t xml:space="preserve">      ELSE ST_Area(ST_Intersection(ST_Transform("EPSG:4326", "EPSG:54009", s.cell_intersect), ST_Transform("EPSG:4326", "EPSG:54009", w.cell_intersect)))</w:t>
      </w:r>
    </w:p>
    <w:p w14:paraId="1BCC44F6" w14:textId="77777777" w:rsidR="0063601F" w:rsidRDefault="0063601F" w:rsidP="00D96B97">
      <w:pPr>
        <w:pStyle w:val="Unix"/>
      </w:pPr>
      <w:r>
        <w:t xml:space="preserve">    END / 1000000</w:t>
      </w:r>
    </w:p>
    <w:p w14:paraId="067E606C" w14:textId="77777777" w:rsidR="0063601F" w:rsidRDefault="0063601F" w:rsidP="00D96B97">
      <w:pPr>
        <w:pStyle w:val="Unix"/>
      </w:pPr>
      <w:r>
        <w:t xml:space="preserve">  ) total_area</w:t>
      </w:r>
    </w:p>
    <w:p w14:paraId="3945B48D" w14:textId="77777777" w:rsidR="0063601F" w:rsidRDefault="0063601F" w:rsidP="00D96B97">
      <w:pPr>
        <w:pStyle w:val="Unix"/>
      </w:pPr>
      <w:r>
        <w:t>FROM</w:t>
      </w:r>
    </w:p>
    <w:p w14:paraId="422C4A3B" w14:textId="77777777" w:rsidR="0063601F" w:rsidRDefault="0063601F" w:rsidP="00D96B97">
      <w:pPr>
        <w:pStyle w:val="Unix"/>
      </w:pPr>
      <w:r>
        <w:t xml:space="preserve">  tmp.wdpa_index w</w:t>
      </w:r>
    </w:p>
    <w:p w14:paraId="38289E70" w14:textId="77777777" w:rsidR="0063601F" w:rsidRDefault="0063601F" w:rsidP="00D96B97">
      <w:pPr>
        <w:pStyle w:val="Unix"/>
      </w:pPr>
      <w:r>
        <w:t xml:space="preserve">  JOIN tmp.species_index s ON (s.cell = w.cell)</w:t>
      </w:r>
    </w:p>
    <w:p w14:paraId="095302D6" w14:textId="77777777" w:rsidR="0063601F" w:rsidRDefault="0063601F" w:rsidP="00D96B97">
      <w:pPr>
        <w:pStyle w:val="Unix"/>
      </w:pPr>
      <w:r>
        <w:t>GROUP BY</w:t>
      </w:r>
    </w:p>
    <w:p w14:paraId="50A07E8B" w14:textId="77777777" w:rsidR="0063601F" w:rsidRDefault="0063601F" w:rsidP="00D96B97">
      <w:pPr>
        <w:pStyle w:val="Unix"/>
      </w:pPr>
      <w:r>
        <w:t xml:space="preserve">  s.id_no, s.presence, s.seasonal, w.wdpa_id;</w:t>
      </w:r>
    </w:p>
    <w:p w14:paraId="38237A2E" w14:textId="77777777" w:rsidR="0063601F" w:rsidRDefault="0063601F" w:rsidP="000E5536">
      <w:pPr>
        <w:pStyle w:val="BodyText2"/>
      </w:pPr>
      <w:r>
        <w:t>Took 45 minutes and there was an error at the end:</w:t>
      </w:r>
    </w:p>
    <w:p w14:paraId="44130ED4" w14:textId="77777777" w:rsidR="0063601F" w:rsidRDefault="0063601F" w:rsidP="00D96B97">
      <w:pPr>
        <w:pStyle w:val="Unix"/>
      </w:pPr>
      <w:r w:rsidRPr="00F03656">
        <w:t>Failed with exception Unable to move sourcehdfs://jrc/tmp/hive-dopa/hive_2014-10-20_08-59-57_403_7725315858441966100-1/-ext-10001 to destination hdfs://jrc/jrc/data/analysis/area</w:t>
      </w:r>
    </w:p>
    <w:p w14:paraId="2A2CA5DF" w14:textId="77777777" w:rsidR="0063601F" w:rsidRDefault="0063601F" w:rsidP="000E5536">
      <w:pPr>
        <w:pStyle w:val="BodyText2"/>
      </w:pPr>
      <w:r>
        <w:t>Probably a permissions issue. Yes indeed. Lars sent me this to run:</w:t>
      </w:r>
    </w:p>
    <w:p w14:paraId="0DE42119" w14:textId="77777777" w:rsidR="0063601F" w:rsidRPr="00EB7B15" w:rsidRDefault="0063601F" w:rsidP="00D96B97">
      <w:pPr>
        <w:pStyle w:val="Unix"/>
      </w:pPr>
      <w:r>
        <w:t>export HADOOP_USER_NAME=hdfs</w:t>
      </w:r>
    </w:p>
    <w:p w14:paraId="03D681B2" w14:textId="77777777" w:rsidR="0063601F" w:rsidRDefault="0063601F" w:rsidP="00D96B97">
      <w:pPr>
        <w:pStyle w:val="Unix"/>
      </w:pPr>
      <w:r>
        <w:t>hadoop fs -chmod -R 777 /jrc</w:t>
      </w:r>
    </w:p>
    <w:p w14:paraId="573A3353" w14:textId="77777777" w:rsidR="0063601F" w:rsidRDefault="0063601F" w:rsidP="00D96B97">
      <w:pPr>
        <w:pStyle w:val="Unix"/>
      </w:pPr>
      <w:r>
        <w:t>hadoop fs -mkdir /jrc/data/analysis/area</w:t>
      </w:r>
    </w:p>
    <w:p w14:paraId="6ECFD0B0" w14:textId="77777777" w:rsidR="0063601F" w:rsidRDefault="0063601F" w:rsidP="000E5536">
      <w:pPr>
        <w:pStyle w:val="BodyText2"/>
      </w:pPr>
      <w:r>
        <w:t xml:space="preserve">Now outputs the table but there are only 2 records for Kinabalu Park where the areas is not null. Investigating. There are 2 cells for 785: 34496 (tiny intersection) and 34856. There are only 2 species that fully cover one or other of those cells: </w:t>
      </w:r>
      <w:r w:rsidRPr="00CC7312">
        <w:t>22694782</w:t>
      </w:r>
      <w:r>
        <w:t xml:space="preserve"> and 2</w:t>
      </w:r>
      <w:r w:rsidRPr="00CC7312">
        <w:t>2713146</w:t>
      </w:r>
      <w:r>
        <w:t xml:space="preserve">. These are output in the final area table: 12334.627356090714 total area. So why are there no areas for the species which aren’t fully enclose? Because we are not converting them to geom from wkb! Changed the query to include </w:t>
      </w:r>
      <w:r>
        <w:lastRenderedPageBreak/>
        <w:t>ST_GeomFromWKB and now the query is failing with timeout errors although some are succeeding. Job fails after 3 attempts for each failed mapper then gives up.</w:t>
      </w:r>
    </w:p>
    <w:p w14:paraId="3585F277" w14:textId="77777777" w:rsidR="0063601F" w:rsidRDefault="0063601F" w:rsidP="00D96B97">
      <w:pPr>
        <w:pStyle w:val="Unix"/>
      </w:pPr>
      <w:r>
        <w:t>SET mapred.reduce.tasks=200;</w:t>
      </w:r>
    </w:p>
    <w:p w14:paraId="6EB382E3" w14:textId="77777777" w:rsidR="0063601F" w:rsidRDefault="0063601F" w:rsidP="00D96B97">
      <w:pPr>
        <w:pStyle w:val="Unix"/>
      </w:pPr>
      <w:r>
        <w:t>CREATE TABLE analysis.area</w:t>
      </w:r>
    </w:p>
    <w:p w14:paraId="77B13F7D" w14:textId="77777777" w:rsidR="0063601F" w:rsidRDefault="0063601F" w:rsidP="00D96B97">
      <w:pPr>
        <w:pStyle w:val="Unix"/>
      </w:pPr>
      <w:r>
        <w:t>STORED AS SEQUENCEFILE</w:t>
      </w:r>
    </w:p>
    <w:p w14:paraId="65DD9685" w14:textId="77777777" w:rsidR="0063601F" w:rsidRDefault="0063601F" w:rsidP="00D96B97">
      <w:pPr>
        <w:pStyle w:val="Unix"/>
      </w:pPr>
      <w:r>
        <w:t>AS</w:t>
      </w:r>
    </w:p>
    <w:p w14:paraId="00E44CC1" w14:textId="77777777" w:rsidR="0063601F" w:rsidRDefault="0063601F" w:rsidP="00D96B97">
      <w:pPr>
        <w:pStyle w:val="Unix"/>
      </w:pPr>
      <w:r>
        <w:t>SELECT</w:t>
      </w:r>
    </w:p>
    <w:p w14:paraId="516132D2" w14:textId="77777777" w:rsidR="0063601F" w:rsidRDefault="0063601F" w:rsidP="00D96B97">
      <w:pPr>
        <w:pStyle w:val="Unix"/>
      </w:pPr>
      <w:r>
        <w:t xml:space="preserve">  s.id_no,</w:t>
      </w:r>
    </w:p>
    <w:p w14:paraId="18E790AA" w14:textId="77777777" w:rsidR="0063601F" w:rsidRDefault="0063601F" w:rsidP="00D96B97">
      <w:pPr>
        <w:pStyle w:val="Unix"/>
      </w:pPr>
      <w:r>
        <w:t xml:space="preserve">  s.presence,</w:t>
      </w:r>
    </w:p>
    <w:p w14:paraId="06A577B1" w14:textId="77777777" w:rsidR="0063601F" w:rsidRDefault="0063601F" w:rsidP="00D96B97">
      <w:pPr>
        <w:pStyle w:val="Unix"/>
      </w:pPr>
      <w:r>
        <w:t xml:space="preserve">  s.seasonal,</w:t>
      </w:r>
    </w:p>
    <w:p w14:paraId="14ED820B" w14:textId="77777777" w:rsidR="0063601F" w:rsidRDefault="0063601F" w:rsidP="00D96B97">
      <w:pPr>
        <w:pStyle w:val="Unix"/>
      </w:pPr>
      <w:r>
        <w:t xml:space="preserve">  w.wdpa_id,</w:t>
      </w:r>
    </w:p>
    <w:p w14:paraId="76A29112" w14:textId="77777777" w:rsidR="0063601F" w:rsidRDefault="0063601F" w:rsidP="00D96B97">
      <w:pPr>
        <w:pStyle w:val="Unix"/>
      </w:pPr>
      <w:r>
        <w:t xml:space="preserve">  SUM (</w:t>
      </w:r>
    </w:p>
    <w:p w14:paraId="55A45EC4" w14:textId="77777777" w:rsidR="0063601F" w:rsidRDefault="0063601F" w:rsidP="00D96B97">
      <w:pPr>
        <w:pStyle w:val="Unix"/>
      </w:pPr>
      <w:r>
        <w:t xml:space="preserve">    CASE</w:t>
      </w:r>
    </w:p>
    <w:p w14:paraId="1DD46F87" w14:textId="77777777" w:rsidR="0063601F" w:rsidRDefault="0063601F" w:rsidP="00D96B97">
      <w:pPr>
        <w:pStyle w:val="Unix"/>
      </w:pPr>
      <w:r>
        <w:t xml:space="preserve">      WHEN s.fully_covered AND w.fully_covered THEN s.area</w:t>
      </w:r>
    </w:p>
    <w:p w14:paraId="79C75E37" w14:textId="77777777" w:rsidR="0063601F" w:rsidRDefault="0063601F" w:rsidP="00D96B97">
      <w:pPr>
        <w:pStyle w:val="Unix"/>
      </w:pPr>
      <w:r>
        <w:t xml:space="preserve">      WHEN s.fully_covered AND NOT w.fully_covered THEN s.area</w:t>
      </w:r>
    </w:p>
    <w:p w14:paraId="70764B74" w14:textId="77777777" w:rsidR="0063601F" w:rsidRDefault="0063601F" w:rsidP="00D96B97">
      <w:pPr>
        <w:pStyle w:val="Unix"/>
      </w:pPr>
      <w:r>
        <w:t xml:space="preserve">      WHEN w.fully_covered AND NOT s.fully_covered THEN w.area</w:t>
      </w:r>
    </w:p>
    <w:p w14:paraId="05399B81" w14:textId="77777777" w:rsidR="0063601F" w:rsidRDefault="0063601F" w:rsidP="00D96B97">
      <w:pPr>
        <w:pStyle w:val="Unix"/>
      </w:pPr>
      <w:r>
        <w:t xml:space="preserve">      ELSE ST_Area(ST_Intersection(ST_Transform("EPSG:4326", "EPSG:54009", s.cell_intersect), ST_Transform("EPSG:4326", "EPSG:54009", w.cell_intersect)))</w:t>
      </w:r>
    </w:p>
    <w:p w14:paraId="0E0F48CE" w14:textId="77777777" w:rsidR="0063601F" w:rsidRDefault="0063601F" w:rsidP="00D96B97">
      <w:pPr>
        <w:pStyle w:val="Unix"/>
      </w:pPr>
      <w:r>
        <w:t xml:space="preserve">    END / 1000000</w:t>
      </w:r>
    </w:p>
    <w:p w14:paraId="7B68CF5D" w14:textId="77777777" w:rsidR="0063601F" w:rsidRDefault="0063601F" w:rsidP="00D96B97">
      <w:pPr>
        <w:pStyle w:val="Unix"/>
      </w:pPr>
      <w:r>
        <w:t xml:space="preserve">  ) total_area</w:t>
      </w:r>
    </w:p>
    <w:p w14:paraId="7EE81C64" w14:textId="77777777" w:rsidR="0063601F" w:rsidRDefault="0063601F" w:rsidP="00D96B97">
      <w:pPr>
        <w:pStyle w:val="Unix"/>
      </w:pPr>
      <w:r>
        <w:t>FROM</w:t>
      </w:r>
    </w:p>
    <w:p w14:paraId="2996210A" w14:textId="77777777" w:rsidR="0063601F" w:rsidRDefault="0063601F" w:rsidP="00D96B97">
      <w:pPr>
        <w:pStyle w:val="Unix"/>
      </w:pPr>
      <w:r>
        <w:t xml:space="preserve">  tmp.wdpa_index w</w:t>
      </w:r>
    </w:p>
    <w:p w14:paraId="7F7E4815" w14:textId="77777777" w:rsidR="0063601F" w:rsidRDefault="0063601F" w:rsidP="00D96B97">
      <w:pPr>
        <w:pStyle w:val="Unix"/>
      </w:pPr>
      <w:r>
        <w:t xml:space="preserve">  JOIN tmp.species_index s ON (s.cell = w.cell)</w:t>
      </w:r>
    </w:p>
    <w:p w14:paraId="2AA04A76" w14:textId="77777777" w:rsidR="0063601F" w:rsidRDefault="0063601F" w:rsidP="00D96B97">
      <w:pPr>
        <w:pStyle w:val="Unix"/>
      </w:pPr>
      <w:r>
        <w:t>GROUP BY</w:t>
      </w:r>
    </w:p>
    <w:p w14:paraId="62555C05" w14:textId="77777777" w:rsidR="0063601F" w:rsidRDefault="0063601F" w:rsidP="00D96B97">
      <w:pPr>
        <w:pStyle w:val="Unix"/>
      </w:pPr>
      <w:r>
        <w:t xml:space="preserve">  s.id_no, s.presence, s.seasonal, w.wdpa_id;</w:t>
      </w:r>
    </w:p>
    <w:p w14:paraId="7FB80CC5" w14:textId="77777777" w:rsidR="0063601F" w:rsidRDefault="0063601F" w:rsidP="000E5536">
      <w:pPr>
        <w:pStyle w:val="BodyText2"/>
      </w:pPr>
      <w:r>
        <w:t>The area values are NULL as we are not converting the ST_Transform geometries to esri shapes.</w:t>
      </w:r>
    </w:p>
    <w:p w14:paraId="52CEE36B" w14:textId="77777777" w:rsidR="0063601F" w:rsidRDefault="0063601F" w:rsidP="00D96B97">
      <w:pPr>
        <w:pStyle w:val="Unix"/>
      </w:pPr>
      <w:r>
        <w:t>SET mapred.reduce.tasks=200;</w:t>
      </w:r>
    </w:p>
    <w:p w14:paraId="65F75177" w14:textId="77777777" w:rsidR="0063601F" w:rsidRDefault="0063601F" w:rsidP="00D96B97">
      <w:pPr>
        <w:pStyle w:val="Unix"/>
      </w:pPr>
      <w:r>
        <w:t>CREATE TABLE analysis.area</w:t>
      </w:r>
    </w:p>
    <w:p w14:paraId="5BFD3B03" w14:textId="77777777" w:rsidR="0063601F" w:rsidRDefault="0063601F" w:rsidP="00D96B97">
      <w:pPr>
        <w:pStyle w:val="Unix"/>
      </w:pPr>
      <w:r>
        <w:t>STORED AS SEQUENCEFILE</w:t>
      </w:r>
    </w:p>
    <w:p w14:paraId="1CCDDACD" w14:textId="77777777" w:rsidR="0063601F" w:rsidRDefault="0063601F" w:rsidP="00D96B97">
      <w:pPr>
        <w:pStyle w:val="Unix"/>
      </w:pPr>
      <w:r>
        <w:t>AS</w:t>
      </w:r>
    </w:p>
    <w:p w14:paraId="204FB5DA" w14:textId="77777777" w:rsidR="0063601F" w:rsidRDefault="0063601F" w:rsidP="00D96B97">
      <w:pPr>
        <w:pStyle w:val="Unix"/>
      </w:pPr>
      <w:r>
        <w:t>SELECT</w:t>
      </w:r>
    </w:p>
    <w:p w14:paraId="2D003BB2" w14:textId="77777777" w:rsidR="0063601F" w:rsidRDefault="0063601F" w:rsidP="00D96B97">
      <w:pPr>
        <w:pStyle w:val="Unix"/>
      </w:pPr>
      <w:r>
        <w:t xml:space="preserve">  s.id_no,</w:t>
      </w:r>
    </w:p>
    <w:p w14:paraId="7CFEEAC9" w14:textId="77777777" w:rsidR="0063601F" w:rsidRDefault="0063601F" w:rsidP="00D96B97">
      <w:pPr>
        <w:pStyle w:val="Unix"/>
      </w:pPr>
      <w:r>
        <w:t xml:space="preserve">  s.presence,</w:t>
      </w:r>
    </w:p>
    <w:p w14:paraId="5A821A07" w14:textId="77777777" w:rsidR="0063601F" w:rsidRDefault="0063601F" w:rsidP="00D96B97">
      <w:pPr>
        <w:pStyle w:val="Unix"/>
      </w:pPr>
      <w:r>
        <w:t xml:space="preserve">  s.seasonal,</w:t>
      </w:r>
    </w:p>
    <w:p w14:paraId="4C2D65DE" w14:textId="77777777" w:rsidR="0063601F" w:rsidRDefault="0063601F" w:rsidP="00D96B97">
      <w:pPr>
        <w:pStyle w:val="Unix"/>
      </w:pPr>
      <w:r>
        <w:t xml:space="preserve">  w.wdpa_id,</w:t>
      </w:r>
    </w:p>
    <w:p w14:paraId="04A9E200" w14:textId="77777777" w:rsidR="0063601F" w:rsidRDefault="0063601F" w:rsidP="00D96B97">
      <w:pPr>
        <w:pStyle w:val="Unix"/>
      </w:pPr>
      <w:r>
        <w:t xml:space="preserve">  SUM (</w:t>
      </w:r>
    </w:p>
    <w:p w14:paraId="044FC024" w14:textId="77777777" w:rsidR="0063601F" w:rsidRDefault="0063601F" w:rsidP="00D96B97">
      <w:pPr>
        <w:pStyle w:val="Unix"/>
      </w:pPr>
      <w:r>
        <w:t xml:space="preserve">    CASE</w:t>
      </w:r>
    </w:p>
    <w:p w14:paraId="028AEA04" w14:textId="77777777" w:rsidR="0063601F" w:rsidRDefault="0063601F" w:rsidP="00D96B97">
      <w:pPr>
        <w:pStyle w:val="Unix"/>
      </w:pPr>
      <w:r>
        <w:t xml:space="preserve">      WHEN s.fully_covered AND w.fully_covered THEN s.area</w:t>
      </w:r>
    </w:p>
    <w:p w14:paraId="26405320" w14:textId="77777777" w:rsidR="0063601F" w:rsidRDefault="0063601F" w:rsidP="00D96B97">
      <w:pPr>
        <w:pStyle w:val="Unix"/>
      </w:pPr>
      <w:r>
        <w:t xml:space="preserve">      WHEN s.fully_covered AND NOT w.fully_covered THEN s.area</w:t>
      </w:r>
    </w:p>
    <w:p w14:paraId="0CC1CAE5" w14:textId="77777777" w:rsidR="0063601F" w:rsidRDefault="0063601F" w:rsidP="00D96B97">
      <w:pPr>
        <w:pStyle w:val="Unix"/>
      </w:pPr>
      <w:r>
        <w:t xml:space="preserve">      WHEN w.fully_covered AND NOT s.fully_covered THEN w.area</w:t>
      </w:r>
    </w:p>
    <w:p w14:paraId="01917CA0" w14:textId="77777777" w:rsidR="0063601F" w:rsidRDefault="0063601F" w:rsidP="00D96B97">
      <w:pPr>
        <w:pStyle w:val="Unix"/>
      </w:pPr>
      <w:r>
        <w:t xml:space="preserve">      ELSE ST_Area(ST_Intersection(ST_GeomFromWKB(ST_Transform("EPSG:4326", "EPSG:54009", s.cell_intersect)), ST_GeomFromWKB(ST_Transform("EPSG:4326", "EPSG:54009", w.cell_intersect))))</w:t>
      </w:r>
    </w:p>
    <w:p w14:paraId="4566B9E7" w14:textId="77777777" w:rsidR="0063601F" w:rsidRDefault="0063601F" w:rsidP="00D96B97">
      <w:pPr>
        <w:pStyle w:val="Unix"/>
      </w:pPr>
      <w:r>
        <w:t xml:space="preserve">    END / 1000000</w:t>
      </w:r>
    </w:p>
    <w:p w14:paraId="10F69A1B" w14:textId="77777777" w:rsidR="0063601F" w:rsidRDefault="0063601F" w:rsidP="00D96B97">
      <w:pPr>
        <w:pStyle w:val="Unix"/>
      </w:pPr>
      <w:r>
        <w:t xml:space="preserve">  ) total_area</w:t>
      </w:r>
    </w:p>
    <w:p w14:paraId="5F82ABD0" w14:textId="77777777" w:rsidR="0063601F" w:rsidRDefault="0063601F" w:rsidP="00D96B97">
      <w:pPr>
        <w:pStyle w:val="Unix"/>
      </w:pPr>
      <w:r>
        <w:t>FROM</w:t>
      </w:r>
    </w:p>
    <w:p w14:paraId="330638A2" w14:textId="77777777" w:rsidR="0063601F" w:rsidRDefault="0063601F" w:rsidP="00D96B97">
      <w:pPr>
        <w:pStyle w:val="Unix"/>
      </w:pPr>
      <w:r>
        <w:t xml:space="preserve">  tmp.wdpa_index w</w:t>
      </w:r>
    </w:p>
    <w:p w14:paraId="10B7722D" w14:textId="77777777" w:rsidR="0063601F" w:rsidRDefault="0063601F" w:rsidP="00D96B97">
      <w:pPr>
        <w:pStyle w:val="Unix"/>
      </w:pPr>
      <w:r>
        <w:t xml:space="preserve">  JOIN tmp.species_index s ON (s.cell = w.cell)</w:t>
      </w:r>
    </w:p>
    <w:p w14:paraId="68A3DB39" w14:textId="77777777" w:rsidR="0063601F" w:rsidRDefault="0063601F" w:rsidP="00D96B97">
      <w:pPr>
        <w:pStyle w:val="Unix"/>
      </w:pPr>
      <w:r>
        <w:t>GROUP BY</w:t>
      </w:r>
    </w:p>
    <w:p w14:paraId="711E005B" w14:textId="77777777" w:rsidR="0063601F" w:rsidRDefault="0063601F" w:rsidP="00D96B97">
      <w:pPr>
        <w:pStyle w:val="Unix"/>
      </w:pPr>
      <w:r>
        <w:t xml:space="preserve">  s.id_no, s.presence, s.seasonal, w.wdpa_id;</w:t>
      </w:r>
    </w:p>
    <w:p w14:paraId="27009D6B" w14:textId="77777777" w:rsidR="0063601F" w:rsidRDefault="0063601F" w:rsidP="000E5536">
      <w:pPr>
        <w:pStyle w:val="BodyText2"/>
      </w:pPr>
      <w:r>
        <w:t>Timeout errors and the MR job fails. Removing timeout errors:</w:t>
      </w:r>
    </w:p>
    <w:p w14:paraId="5DA3DD2C" w14:textId="77777777" w:rsidR="0063601F" w:rsidRDefault="0063601F" w:rsidP="00D96B97">
      <w:pPr>
        <w:pStyle w:val="Unix"/>
      </w:pPr>
      <w:r w:rsidRPr="00245041">
        <w:t>SET mapreduce.task.timeout=0;</w:t>
      </w:r>
    </w:p>
    <w:p w14:paraId="7268CFE0" w14:textId="77777777" w:rsidR="0063601F" w:rsidRDefault="0063601F" w:rsidP="000E5536">
      <w:pPr>
        <w:pStyle w:val="BodyText2"/>
      </w:pPr>
      <w:r>
        <w:t xml:space="preserve">And repeating the query. But it is taking a long time at the end to finish all the reducers. </w:t>
      </w:r>
    </w:p>
    <w:p w14:paraId="39FBBDFC" w14:textId="77777777" w:rsidR="0063601F" w:rsidRDefault="0063601F" w:rsidP="000E5536">
      <w:pPr>
        <w:pStyle w:val="BodyText2"/>
      </w:pPr>
      <w:r>
        <w:t>So Lars has done it in 2 stages:</w:t>
      </w:r>
    </w:p>
    <w:p w14:paraId="09B43EE6" w14:textId="77777777" w:rsidR="0063601F" w:rsidRDefault="0063601F" w:rsidP="00D96B97">
      <w:pPr>
        <w:pStyle w:val="Unix"/>
      </w:pPr>
      <w:r>
        <w:t>SET mapred.reduce.tasks=200;</w:t>
      </w:r>
    </w:p>
    <w:p w14:paraId="62DDA291" w14:textId="77777777" w:rsidR="0063601F" w:rsidRDefault="0063601F" w:rsidP="00D96B97">
      <w:pPr>
        <w:pStyle w:val="Unix"/>
      </w:pPr>
      <w:r w:rsidRPr="00DB6977">
        <w:t>CREATE TABLE tmp.areatest1 STORED AS SEQUENCEFILE AS SELECT s.id_no, s.presence, s.seasonal, w.wdpa_id, s.fully_covered species_fully_covered, w.fully_covered wdpa_fully_covered, s.area species_area, w.area wdpa_area, s.cell_intersect species_cell_intersect, w.cell_intersect wdpa_cell_intersect FROM tmp.wdpa_index w JOIN tmp.species_index s ON (s.cell = w.cell) WHERE s.fully_covered OR w.fully_covered OR geotools_intersects(s.cell_intersect, w.cell_intersect)</w:t>
      </w:r>
      <w:r>
        <w:t>;</w:t>
      </w:r>
    </w:p>
    <w:p w14:paraId="6BB28A89" w14:textId="77777777" w:rsidR="0063601F" w:rsidRDefault="0063601F" w:rsidP="000E5536">
      <w:pPr>
        <w:pStyle w:val="BodyText2"/>
      </w:pPr>
      <w:r>
        <w:t>Which takes 1.5 hours and then:</w:t>
      </w:r>
    </w:p>
    <w:p w14:paraId="3B799F42" w14:textId="77777777" w:rsidR="0063601F" w:rsidRDefault="0063601F" w:rsidP="00D96B97">
      <w:pPr>
        <w:pStyle w:val="Unix"/>
      </w:pPr>
      <w:r w:rsidRPr="00DB6977">
        <w:t>CREATE TABLE tmp.areatest2 STORED AS SEQUENCEFILE AS SELECT id_no, presence, seasonal, wdpa_id, SUM ( CASE WHEN species_fully_covered AND wdpa_fully_covered THEN species_area WHEN species_fully_covered AND NOT wdpa_fully_covered THEN species_area WHEN wdpa_fully_covered AND NOT species_fully_covered THEN wdpa_area ELSE ST_Area(ST_Intersection(ST_GeomFromWKB(ST_Transform("EPSG:4326", "EPSG:54009", species_cell_intersect)), ST_GeomFromWKB(ST_Transform("EPSG:4326", "EPSG:54009", wdpa_cell_intersect)))) END / 1000000 ) total_area FROM tmp.areatest1 t GROUP BY id_no, presence, seasonal, wdpa_id</w:t>
      </w:r>
      <w:r>
        <w:t>;</w:t>
      </w:r>
    </w:p>
    <w:p w14:paraId="43DF799F" w14:textId="77777777" w:rsidR="0063601F" w:rsidRPr="008A07F4" w:rsidRDefault="0063601F" w:rsidP="000E5536">
      <w:pPr>
        <w:pStyle w:val="BodyText2"/>
      </w:pPr>
      <w:r>
        <w:t>Which takes 2 hours 33 mins (with 2857 maps that do the intersection). But it works!!!</w:t>
      </w:r>
    </w:p>
    <w:p w14:paraId="6F49B003" w14:textId="77777777" w:rsidR="0063601F" w:rsidRDefault="0063601F" w:rsidP="000E5536">
      <w:pPr>
        <w:pStyle w:val="Heading7"/>
      </w:pPr>
      <w:r>
        <w:t>Validating outputs</w:t>
      </w:r>
    </w:p>
    <w:p w14:paraId="78F24877" w14:textId="77777777" w:rsidR="0063601F" w:rsidRPr="00E273E9" w:rsidRDefault="0063601F" w:rsidP="000E5536">
      <w:pPr>
        <w:pStyle w:val="BodyText2"/>
      </w:pPr>
      <w:r>
        <w:lastRenderedPageBreak/>
        <w:t xml:space="preserve">The species list for Kinabalu (785) had 689 rows in Hadoop whereas the </w:t>
      </w:r>
      <w:hyperlink r:id="rId961" w:history="1">
        <w:r w:rsidRPr="00E273E9">
          <w:rPr>
            <w:rStyle w:val="Hyperlink"/>
          </w:rPr>
          <w:t>REST Service</w:t>
        </w:r>
      </w:hyperlink>
      <w:r>
        <w:t xml:space="preserve"> has 705.</w:t>
      </w:r>
    </w:p>
    <w:p w14:paraId="178F85CB" w14:textId="14813B1C" w:rsidR="000B2F59" w:rsidRDefault="000B2F59" w:rsidP="000E5536">
      <w:pPr>
        <w:pStyle w:val="Heading7"/>
      </w:pPr>
      <w:r>
        <w:t>Full workflow 24/06/2016</w:t>
      </w:r>
    </w:p>
    <w:p w14:paraId="780C8CC4" w14:textId="2CFAEB5C" w:rsidR="000B2F59" w:rsidRDefault="000B2F59" w:rsidP="003630B2">
      <w:pPr>
        <w:pStyle w:val="ListNumber"/>
        <w:numPr>
          <w:ilvl w:val="0"/>
          <w:numId w:val="39"/>
        </w:numPr>
      </w:pPr>
      <w:r>
        <w:t>Export the species and wdpa feature classes as Avro using the FeatureClass to Avro tool (to species_borneo and wdpa_borneo</w:t>
      </w:r>
    </w:p>
    <w:p w14:paraId="77A5C170" w14:textId="793D6C2F" w:rsidR="000B2F59" w:rsidRDefault="000B2F59" w:rsidP="003630B2">
      <w:pPr>
        <w:pStyle w:val="ListNumber"/>
        <w:numPr>
          <w:ilvl w:val="0"/>
          <w:numId w:val="39"/>
        </w:numPr>
      </w:pPr>
      <w:r>
        <w:t>In Hue, add the files to the hdfs folder</w:t>
      </w:r>
      <w:r w:rsidR="00C51F80">
        <w:t>s</w:t>
      </w:r>
      <w:r>
        <w:t xml:space="preserve"> ‘</w:t>
      </w:r>
      <w:r w:rsidRPr="000B2F59">
        <w:t>/user/cottaan/</w:t>
      </w:r>
      <w:r w:rsidR="00FC572C">
        <w:t>data/wdpa_borneo</w:t>
      </w:r>
      <w:r>
        <w:t>’</w:t>
      </w:r>
      <w:r w:rsidR="00FC572C">
        <w:t xml:space="preserve"> ‘</w:t>
      </w:r>
      <w:r w:rsidR="00FC572C" w:rsidRPr="000B2F59">
        <w:t>/user/cottaan/</w:t>
      </w:r>
      <w:r w:rsidR="00FC572C">
        <w:t>schema/wdpa_borneo</w:t>
      </w:r>
      <w:r w:rsidR="00C51F80">
        <w:t>.avsc</w:t>
      </w:r>
      <w:r w:rsidR="00FC572C">
        <w:t>’ etc.</w:t>
      </w:r>
    </w:p>
    <w:p w14:paraId="403A6C70" w14:textId="529D792C" w:rsidR="000B2F59" w:rsidRDefault="000B2F59" w:rsidP="003630B2">
      <w:pPr>
        <w:pStyle w:val="ListNumber"/>
        <w:numPr>
          <w:ilvl w:val="0"/>
          <w:numId w:val="39"/>
        </w:numPr>
      </w:pPr>
      <w:r>
        <w:t>In Hue create the table using the Hive Query Editor:</w:t>
      </w:r>
    </w:p>
    <w:p w14:paraId="0B577EA2" w14:textId="77777777" w:rsidR="000B2F59" w:rsidRDefault="000B2F59" w:rsidP="000E5536">
      <w:pPr>
        <w:pStyle w:val="Code"/>
      </w:pPr>
      <w:r>
        <w:t>CREATE EXTERNAL TABLE IF NOT EXISTS default.wdpa_borneo</w:t>
      </w:r>
    </w:p>
    <w:p w14:paraId="36A1C666" w14:textId="77777777" w:rsidR="000B2F59" w:rsidRDefault="000B2F59" w:rsidP="000E5536">
      <w:pPr>
        <w:pStyle w:val="Code"/>
      </w:pPr>
      <w:r>
        <w:t>ROW FORMAT SERDE 'org.apache.hadoop.hive.serde2.avro.AvroSerDe'</w:t>
      </w:r>
    </w:p>
    <w:p w14:paraId="7744FDB6" w14:textId="77777777" w:rsidR="000B2F59" w:rsidRDefault="000B2F59" w:rsidP="000E5536">
      <w:pPr>
        <w:pStyle w:val="Code"/>
      </w:pPr>
      <w:r>
        <w:t>STORED AS</w:t>
      </w:r>
    </w:p>
    <w:p w14:paraId="2CC613F9" w14:textId="77777777" w:rsidR="000B2F59" w:rsidRDefault="000B2F59" w:rsidP="000E5536">
      <w:pPr>
        <w:pStyle w:val="Code"/>
      </w:pPr>
      <w:r>
        <w:t xml:space="preserve">  INPUTFORMAT 'org.apache.hadoop.hive.ql.io.avro.AvroContainerInputFormat'</w:t>
      </w:r>
    </w:p>
    <w:p w14:paraId="45F8FDD1" w14:textId="77777777" w:rsidR="000B2F59" w:rsidRDefault="000B2F59" w:rsidP="000E5536">
      <w:pPr>
        <w:pStyle w:val="Code"/>
      </w:pPr>
      <w:r>
        <w:t xml:space="preserve">  OUTPUTFORMAT 'org.apache.hadoop.hive.ql.io.avro.AvroContainerOutputFormat'</w:t>
      </w:r>
    </w:p>
    <w:p w14:paraId="7C2E03E7" w14:textId="77777777" w:rsidR="000B2F59" w:rsidRDefault="000B2F59" w:rsidP="000E5536">
      <w:pPr>
        <w:pStyle w:val="Code"/>
      </w:pPr>
      <w:r>
        <w:t>LOCATION '/user/cottaan/avro/wdpa_borneo'</w:t>
      </w:r>
    </w:p>
    <w:p w14:paraId="2C0B8FEE" w14:textId="0C58B1FA" w:rsidR="000B2F59" w:rsidRDefault="000B2F59" w:rsidP="000E5536">
      <w:pPr>
        <w:pStyle w:val="Code"/>
      </w:pPr>
      <w:r>
        <w:t>TBLPROPERTIES ('avro.schema.url'='hdfs:////user/cottaan/avro/wdpa_borneo.avsc');</w:t>
      </w:r>
    </w:p>
    <w:p w14:paraId="6D622328" w14:textId="73EE783E" w:rsidR="00FA0028" w:rsidRDefault="00FA0028" w:rsidP="000E5536">
      <w:pPr>
        <w:pStyle w:val="BodyText2"/>
      </w:pPr>
      <w:r>
        <w:t>And:</w:t>
      </w:r>
    </w:p>
    <w:p w14:paraId="0F835A6B" w14:textId="77777777" w:rsidR="00FC572C" w:rsidRDefault="00FC572C" w:rsidP="000E5536">
      <w:pPr>
        <w:pStyle w:val="Code"/>
      </w:pPr>
      <w:r>
        <w:t>CREATE EXTERNAL TABLE IF NOT EXISTS default.species_borneo</w:t>
      </w:r>
    </w:p>
    <w:p w14:paraId="3D3073AB" w14:textId="77777777" w:rsidR="00FC572C" w:rsidRDefault="00FC572C" w:rsidP="000E5536">
      <w:pPr>
        <w:pStyle w:val="Code"/>
      </w:pPr>
      <w:r>
        <w:t>ROW FORMAT SERDE 'org.apache.hadoop.hive.serde2.avro.AvroSerDe'</w:t>
      </w:r>
    </w:p>
    <w:p w14:paraId="06D234D3" w14:textId="77777777" w:rsidR="00FC572C" w:rsidRDefault="00FC572C" w:rsidP="000E5536">
      <w:pPr>
        <w:pStyle w:val="Code"/>
      </w:pPr>
      <w:r>
        <w:t>STORED AS</w:t>
      </w:r>
    </w:p>
    <w:p w14:paraId="494143FD" w14:textId="77777777" w:rsidR="00FC572C" w:rsidRDefault="00FC572C" w:rsidP="000E5536">
      <w:pPr>
        <w:pStyle w:val="Code"/>
      </w:pPr>
      <w:r>
        <w:t xml:space="preserve">  INPUTFORMAT 'org.apache.hadoop.hive.ql.io.avro.AvroContainerInputFormat'</w:t>
      </w:r>
    </w:p>
    <w:p w14:paraId="67DA29BC" w14:textId="77777777" w:rsidR="00FC572C" w:rsidRDefault="00FC572C" w:rsidP="000E5536">
      <w:pPr>
        <w:pStyle w:val="Code"/>
      </w:pPr>
      <w:r>
        <w:t xml:space="preserve">  OUTPUTFORMAT 'org.apache.hadoop.hive.ql.io.avro.AvroContainerOutputFormat'</w:t>
      </w:r>
    </w:p>
    <w:p w14:paraId="377FEF8F" w14:textId="77777777" w:rsidR="00FC572C" w:rsidRDefault="00FC572C" w:rsidP="000E5536">
      <w:pPr>
        <w:pStyle w:val="Code"/>
      </w:pPr>
      <w:r>
        <w:t>LOCATION '/user/cottaan/data/species_borneo'</w:t>
      </w:r>
    </w:p>
    <w:p w14:paraId="0BAB7C8E" w14:textId="421607C2" w:rsidR="00FC572C" w:rsidRDefault="00FC572C" w:rsidP="000E5536">
      <w:pPr>
        <w:pStyle w:val="Code"/>
      </w:pPr>
      <w:r>
        <w:t>TBLPROPERTIES ('avro.schema.url'='hdfs:////user/cottaan/schema/species_borneo.avsc');</w:t>
      </w:r>
    </w:p>
    <w:p w14:paraId="446C4AE0" w14:textId="70FB28F1" w:rsidR="00C51F80" w:rsidRDefault="00C13DEF" w:rsidP="003630B2">
      <w:pPr>
        <w:pStyle w:val="ListNumber"/>
      </w:pPr>
      <w:r>
        <w:t xml:space="preserve">Compile the necessary Java libraries </w:t>
      </w:r>
      <w:r w:rsidR="008B6922">
        <w:t xml:space="preserve">(with compliance level JRE 1.7) </w:t>
      </w:r>
      <w:r>
        <w:t xml:space="preserve">and put them into </w:t>
      </w:r>
      <w:r w:rsidR="008B6922">
        <w:t>‘</w:t>
      </w:r>
      <w:r>
        <w:t>hdfs://</w:t>
      </w:r>
      <w:r w:rsidRPr="00C13DEF">
        <w:t>/user/hive/jar_files</w:t>
      </w:r>
      <w:r w:rsidR="008B6922">
        <w:t>’ and ‘file://</w:t>
      </w:r>
      <w:r w:rsidR="008B6922" w:rsidRPr="008B6922">
        <w:t>/home/cottaan/jar_files</w:t>
      </w:r>
      <w:r w:rsidR="008B6922">
        <w:t>’</w:t>
      </w:r>
      <w:r w:rsidR="00AC2091">
        <w:t xml:space="preserve"> on Hadoop-m1</w:t>
      </w:r>
    </w:p>
    <w:p w14:paraId="27AF54EE" w14:textId="3D08C6BD" w:rsidR="008B6922" w:rsidRDefault="00FB727C" w:rsidP="003630B2">
      <w:pPr>
        <w:pStyle w:val="ListNumber"/>
      </w:pPr>
      <w:r>
        <w:t>Now we have the tables and functions in place we create the spatial index tables:</w:t>
      </w:r>
    </w:p>
    <w:p w14:paraId="2C4A64C6" w14:textId="3D0FF135" w:rsidR="00FB727C" w:rsidRDefault="00FB727C" w:rsidP="000E5536">
      <w:pPr>
        <w:pStyle w:val="sql"/>
      </w:pPr>
      <w:r w:rsidRPr="00FB727C">
        <w:t>DROP TABLE</w:t>
      </w:r>
      <w:r w:rsidR="00AC2091">
        <w:t xml:space="preserve"> IF EXISTS species_borneo_dissolved</w:t>
      </w:r>
      <w:r w:rsidRPr="00FB727C">
        <w:t>;</w:t>
      </w:r>
    </w:p>
    <w:p w14:paraId="07004C15" w14:textId="77777777" w:rsidR="00FB727C" w:rsidRPr="000B2F59" w:rsidRDefault="00FB727C" w:rsidP="000E5536">
      <w:pPr>
        <w:pStyle w:val="sql"/>
      </w:pPr>
    </w:p>
    <w:p w14:paraId="01D2F44C" w14:textId="77777777" w:rsidR="0063601F" w:rsidRDefault="0063601F" w:rsidP="000E5536">
      <w:pPr>
        <w:pStyle w:val="Heading6"/>
      </w:pPr>
      <w:r>
        <w:t>Case study 2: Species richness maps</w:t>
      </w:r>
    </w:p>
    <w:p w14:paraId="3CDDE53D" w14:textId="77777777" w:rsidR="0063601F" w:rsidRDefault="0063601F" w:rsidP="000E5536">
      <w:pPr>
        <w:pStyle w:val="Heading5"/>
      </w:pPr>
      <w:r>
        <w:t>Geospatial Processing @ Monsanto</w:t>
      </w:r>
    </w:p>
    <w:p w14:paraId="27B02EED" w14:textId="77777777" w:rsidR="0063601F" w:rsidRDefault="0063601F" w:rsidP="000E5536">
      <w:pPr>
        <w:pStyle w:val="BodyText2"/>
      </w:pPr>
      <w:r>
        <w:t>Excellent use case with parallels to my system using a quadkey type approach. Slides here:</w:t>
      </w:r>
      <w:r w:rsidRPr="0008179A">
        <w:t xml:space="preserve"> </w:t>
      </w:r>
      <w:hyperlink r:id="rId962" w:history="1">
        <w:r w:rsidRPr="008913AD">
          <w:rPr>
            <w:rStyle w:val="Hyperlink"/>
          </w:rPr>
          <w:t>http://www.slideshare.net/Hadoop_Summit/grailer-hochmuth-june27515pmroom212v3</w:t>
        </w:r>
      </w:hyperlink>
      <w:r>
        <w:t xml:space="preserve"> </w:t>
      </w:r>
    </w:p>
    <w:p w14:paraId="2D0504CD" w14:textId="77777777" w:rsidR="0063601F" w:rsidRDefault="0063601F" w:rsidP="000E5536">
      <w:pPr>
        <w:pStyle w:val="BodyText2"/>
      </w:pPr>
      <w:r>
        <w:t>Here is a similar slide set describing quadkeys:</w:t>
      </w:r>
    </w:p>
    <w:p w14:paraId="349609FC" w14:textId="77777777" w:rsidR="0063601F" w:rsidRDefault="003630B2" w:rsidP="000E5536">
      <w:pPr>
        <w:pStyle w:val="BodyText2"/>
      </w:pPr>
      <w:hyperlink r:id="rId963" w:history="1">
        <w:r w:rsidR="0063601F" w:rsidRPr="006225F3">
          <w:rPr>
            <w:rStyle w:val="Hyperlink"/>
          </w:rPr>
          <w:t>http://cdn.oreillystatic.com/en/assets/1/event/100/Working%20with%20Geospatial%20Data%20Using%20Hadoop%20and%20HBase%20and%20How%20Monsanto%20Used%20It%20to%20Help%20Farmers%20Increase%20Their%20Yield%20Presentation.pdf</w:t>
        </w:r>
      </w:hyperlink>
      <w:r w:rsidR="0063601F">
        <w:t xml:space="preserve"> </w:t>
      </w:r>
    </w:p>
    <w:p w14:paraId="06EAEEA4" w14:textId="77777777" w:rsidR="00352E10" w:rsidRDefault="00352E10" w:rsidP="0034374E">
      <w:pPr>
        <w:pStyle w:val="Heading3"/>
      </w:pPr>
      <w:r>
        <w:t>PostGIS</w:t>
      </w:r>
    </w:p>
    <w:p w14:paraId="7DD1CBF6" w14:textId="77777777" w:rsidR="002978CB" w:rsidRDefault="002978CB" w:rsidP="007D2F52">
      <w:pPr>
        <w:pStyle w:val="Heading4"/>
      </w:pPr>
      <w:bookmarkStart w:id="155" w:name="_Toc315774575"/>
      <w:r>
        <w:t>Installing</w:t>
      </w:r>
    </w:p>
    <w:p w14:paraId="748A9A05" w14:textId="77777777" w:rsidR="002978CB" w:rsidRDefault="002978CB" w:rsidP="000E5536">
      <w:pPr>
        <w:pStyle w:val="BodyText2"/>
      </w:pPr>
      <w:r>
        <w:t>By default the postgis tables and views go into the public schema.</w:t>
      </w:r>
    </w:p>
    <w:p w14:paraId="0443A330" w14:textId="77777777" w:rsidR="002978CB" w:rsidRDefault="002978CB" w:rsidP="000E5536">
      <w:pPr>
        <w:pStyle w:val="BodyText2"/>
      </w:pPr>
      <w:r>
        <w:t xml:space="preserve">We have this version of PostGIS (from </w:t>
      </w:r>
      <w:r w:rsidRPr="002978CB">
        <w:t>SELECT PostGIS_full_version();</w:t>
      </w:r>
      <w:r>
        <w:t xml:space="preserve"> on 5/9/2014):</w:t>
      </w:r>
    </w:p>
    <w:p w14:paraId="31D8152C" w14:textId="77777777" w:rsidR="002978CB" w:rsidRPr="002A340F" w:rsidRDefault="002978CB" w:rsidP="000E5536">
      <w:pPr>
        <w:pStyle w:val="BodyText2"/>
      </w:pPr>
      <w:r w:rsidRPr="002978CB">
        <w:t>"POSTGIS="2.0.3 r11128" GEOS="3.3.8-CAPI-1.7.8" PROJ="Rel. 4.7.1, 23 September 2009" GDAL="GDAL 1.8.1, released 2011/07/09" LIBXML="2.7.6" LIBJSON="UNKNOWN" (core procs from "2.0.0 r9605" need upgrade) RASTER (raster procs from "2.0.0 r9605" need upgrade)"</w:t>
      </w:r>
    </w:p>
    <w:p w14:paraId="017E7E82" w14:textId="4C2364A9" w:rsidR="009025BD" w:rsidRDefault="009025BD" w:rsidP="000E5536">
      <w:pPr>
        <w:pStyle w:val="Heading5"/>
      </w:pPr>
      <w:r>
        <w:t>On Debian (on Google Compute Engine)</w:t>
      </w:r>
    </w:p>
    <w:p w14:paraId="6BBCE57D" w14:textId="73EC360C" w:rsidR="009025BD" w:rsidRDefault="009025BD" w:rsidP="000E5536">
      <w:pPr>
        <w:pStyle w:val="BodyText2"/>
      </w:pPr>
      <w:r>
        <w:t>After installing postgresql:</w:t>
      </w:r>
    </w:p>
    <w:p w14:paraId="07001D05" w14:textId="4E7C49F4" w:rsidR="009025BD" w:rsidRDefault="003630B2" w:rsidP="000E5536">
      <w:pPr>
        <w:pStyle w:val="BodyText2"/>
      </w:pPr>
      <w:hyperlink r:id="rId964" w:history="1">
        <w:r w:rsidR="009025BD" w:rsidRPr="009025BD">
          <w:rPr>
            <w:rStyle w:val="Hyperlink"/>
          </w:rPr>
          <w:t>http://wiki.openstreetmap.org/wiki/PostGIS/Installation</w:t>
        </w:r>
      </w:hyperlink>
    </w:p>
    <w:p w14:paraId="2A65EC8F" w14:textId="77777777" w:rsidR="009025BD" w:rsidRDefault="009025BD" w:rsidP="00D96B97">
      <w:pPr>
        <w:pStyle w:val="Unix"/>
      </w:pPr>
      <w:r>
        <w:t>sudo apt-get install postgresql postgresql-contrib postgis</w:t>
      </w:r>
    </w:p>
    <w:p w14:paraId="2330F614" w14:textId="77777777" w:rsidR="009025BD" w:rsidRDefault="009025BD" w:rsidP="00D96B97">
      <w:pPr>
        <w:pStyle w:val="Unix"/>
      </w:pPr>
      <w:r>
        <w:t>a_cottam@postgresql-1-vm:~$ sudo -u postgres createuser andrew</w:t>
      </w:r>
    </w:p>
    <w:p w14:paraId="285D25B9" w14:textId="77777777" w:rsidR="009025BD" w:rsidRDefault="009025BD" w:rsidP="00D96B97">
      <w:pPr>
        <w:pStyle w:val="Unix"/>
      </w:pPr>
      <w:r>
        <w:t>a_cottam@postgresql-1-vm:~$ sudo -u postgres createdb --encoding=UTF8 --owner=andrew gis</w:t>
      </w:r>
    </w:p>
    <w:p w14:paraId="187CF67D" w14:textId="77777777" w:rsidR="009025BD" w:rsidRDefault="009025BD" w:rsidP="00D96B97">
      <w:pPr>
        <w:pStyle w:val="Unix"/>
      </w:pPr>
      <w:r>
        <w:lastRenderedPageBreak/>
        <w:t>a_cottam@postgresql-1-vm:~$ psql --username=postgres --dbname=gis -c "CREATE EXTENSION postgis;"</w:t>
      </w:r>
    </w:p>
    <w:p w14:paraId="0D08C971" w14:textId="77777777" w:rsidR="009025BD" w:rsidRDefault="009025BD" w:rsidP="00D96B97">
      <w:pPr>
        <w:pStyle w:val="Unix"/>
      </w:pPr>
      <w:r>
        <w:t>a_cottam@postgresql-1-vm:~$ psql --username=postgres --dbname=gis -c "CREATE EXTENSION postgis_topology;"</w:t>
      </w:r>
    </w:p>
    <w:p w14:paraId="6CC7E830" w14:textId="0CB6FB23" w:rsidR="009025BD" w:rsidRPr="009025BD" w:rsidRDefault="009025BD" w:rsidP="00D96B97">
      <w:pPr>
        <w:pStyle w:val="Unix"/>
      </w:pPr>
      <w:r>
        <w:t>a_cottam@postgresql-1-vm:~$ psql -d gis -U andrew</w:t>
      </w:r>
    </w:p>
    <w:p w14:paraId="104C4D6C" w14:textId="7906A217" w:rsidR="004A03B1" w:rsidRDefault="004A03B1" w:rsidP="004A03B1">
      <w:pPr>
        <w:pStyle w:val="Heading5"/>
      </w:pPr>
      <w:bookmarkStart w:id="156" w:name="_Ubuntu_14.04_1"/>
      <w:bookmarkEnd w:id="156"/>
      <w:r>
        <w:t xml:space="preserve">Ubuntu 14.04 </w:t>
      </w:r>
    </w:p>
    <w:p w14:paraId="4A9CF12E" w14:textId="72BDA5C4" w:rsidR="004A03B1" w:rsidRDefault="004A03B1" w:rsidP="004A03B1">
      <w:pPr>
        <w:pStyle w:val="BodyText2"/>
      </w:pPr>
      <w:r>
        <w:t>Installing on Cloud9:</w:t>
      </w:r>
    </w:p>
    <w:p w14:paraId="7967F3AD" w14:textId="135BF34B" w:rsidR="00267DE1" w:rsidRDefault="00267DE1" w:rsidP="004A03B1">
      <w:pPr>
        <w:pStyle w:val="Unix"/>
      </w:pPr>
      <w:r>
        <w:t>sudo apt-get update</w:t>
      </w:r>
    </w:p>
    <w:p w14:paraId="01F1FEA4" w14:textId="2416D9F5" w:rsidR="004A03B1" w:rsidRPr="006D675D" w:rsidRDefault="004A03B1" w:rsidP="006D675D">
      <w:pPr>
        <w:pStyle w:val="Unix"/>
      </w:pPr>
      <w:r>
        <w:t>sudo apt-get install postgresql postgresql-contrib postgis</w:t>
      </w:r>
      <w:r w:rsidR="006D675D">
        <w:t xml:space="preserve"> </w:t>
      </w:r>
      <w:r w:rsidR="006D675D" w:rsidRPr="006D675D">
        <w:t>postgresql-9.3-postgis-scripts</w:t>
      </w:r>
    </w:p>
    <w:p w14:paraId="308A5F44" w14:textId="6618BBF3" w:rsidR="004A03B1" w:rsidRDefault="004A03B1" w:rsidP="004A03B1">
      <w:pPr>
        <w:pStyle w:val="Unix"/>
      </w:pPr>
      <w:r>
        <w:t>sudo apt-get update</w:t>
      </w:r>
    </w:p>
    <w:p w14:paraId="5739AC68" w14:textId="6C7ED737" w:rsidR="004A03B1" w:rsidRDefault="004A03B1" w:rsidP="004A03B1">
      <w:pPr>
        <w:pStyle w:val="BodyText2"/>
      </w:pPr>
      <w:r>
        <w:t>Then in the database where you want to add the sql functions</w:t>
      </w:r>
      <w:r w:rsidR="001D477D">
        <w:t>, run these sql commands (in phpPgAdmin</w:t>
      </w:r>
      <w:r w:rsidR="006356F8">
        <w:t xml:space="preserve"> if its easier</w:t>
      </w:r>
      <w:r w:rsidR="001D477D">
        <w:t>)</w:t>
      </w:r>
      <w:r>
        <w:t>:</w:t>
      </w:r>
    </w:p>
    <w:p w14:paraId="08FE2CAA" w14:textId="75013B6D" w:rsidR="004A03B1" w:rsidRDefault="004A03B1" w:rsidP="004A03B1">
      <w:pPr>
        <w:pStyle w:val="Unix"/>
      </w:pPr>
      <w:r>
        <w:t>CREATE EXTENSION postgis;</w:t>
      </w:r>
    </w:p>
    <w:p w14:paraId="4B51AD6C" w14:textId="4AE47A10" w:rsidR="004A03B1" w:rsidRPr="004A03B1" w:rsidRDefault="004A03B1" w:rsidP="004A03B1">
      <w:pPr>
        <w:pStyle w:val="Unix"/>
      </w:pPr>
      <w:r>
        <w:t>CREATE EXTENSION postgis_topology;</w:t>
      </w:r>
    </w:p>
    <w:p w14:paraId="49B0FD52" w14:textId="77777777" w:rsidR="00352E10" w:rsidRDefault="00352E10" w:rsidP="007D2F52">
      <w:pPr>
        <w:pStyle w:val="Heading4"/>
      </w:pPr>
      <w:r>
        <w:t>Connecting</w:t>
      </w:r>
    </w:p>
    <w:p w14:paraId="22B54B25" w14:textId="77777777" w:rsidR="00BA7952" w:rsidRDefault="00BA7952" w:rsidP="000E5536">
      <w:pPr>
        <w:pStyle w:val="Heading5"/>
      </w:pPr>
      <w:r>
        <w:t>Postgresql Client Applications</w:t>
      </w:r>
    </w:p>
    <w:p w14:paraId="20108F61" w14:textId="77777777" w:rsidR="00BA7952" w:rsidRDefault="00BA7952" w:rsidP="000E5536">
      <w:pPr>
        <w:pStyle w:val="BodyText2"/>
      </w:pPr>
      <w:r>
        <w:t xml:space="preserve">There are a small number of client applications that run from a shell - see </w:t>
      </w:r>
      <w:hyperlink r:id="rId965" w:history="1">
        <w:r w:rsidRPr="00E74A42">
          <w:rPr>
            <w:rStyle w:val="Hyperlink"/>
          </w:rPr>
          <w:t>here</w:t>
        </w:r>
      </w:hyperlink>
      <w:r>
        <w:t>. e.g.</w:t>
      </w:r>
    </w:p>
    <w:p w14:paraId="365933E9" w14:textId="77777777" w:rsidR="00BA7952" w:rsidRDefault="00BA7952" w:rsidP="000E5536">
      <w:pPr>
        <w:pStyle w:val="Code"/>
      </w:pPr>
      <w:r w:rsidRPr="00E74A42">
        <w:t>$ createdb mydb</w:t>
      </w:r>
    </w:p>
    <w:p w14:paraId="172949EA" w14:textId="77777777" w:rsidR="00BA7952" w:rsidRDefault="00BA7952" w:rsidP="000E5536">
      <w:pPr>
        <w:pStyle w:val="BodyText2"/>
      </w:pPr>
      <w:r>
        <w:t>Or, if you if you get:</w:t>
      </w:r>
    </w:p>
    <w:p w14:paraId="26054870" w14:textId="77777777" w:rsidR="00BA7952" w:rsidRDefault="00BA7952" w:rsidP="000E5536">
      <w:pPr>
        <w:pStyle w:val="Code"/>
      </w:pPr>
      <w:r w:rsidRPr="00E74A42">
        <w:t>createdb: could not connect to database template1: FATAL:  role "jrc" does not exist</w:t>
      </w:r>
    </w:p>
    <w:p w14:paraId="33B8AD88" w14:textId="77777777" w:rsidR="00BA7952" w:rsidRPr="00E74A42" w:rsidRDefault="00BA7952" w:rsidP="000E5536">
      <w:pPr>
        <w:pStyle w:val="BodyText2"/>
      </w:pPr>
      <w:r>
        <w:t xml:space="preserve">Then the unix user does not have an equivalent postgres user to execute the scripts. </w:t>
      </w:r>
    </w:p>
    <w:p w14:paraId="25F2FF71" w14:textId="77777777" w:rsidR="00352E10" w:rsidRDefault="00352E10" w:rsidP="000E5536">
      <w:pPr>
        <w:pStyle w:val="Heading5"/>
      </w:pPr>
      <w:r>
        <w:t>PostgreSQL interactive terminal program (psql)</w:t>
      </w:r>
    </w:p>
    <w:p w14:paraId="763E64EB" w14:textId="77777777" w:rsidR="00352E10" w:rsidRDefault="00352E10" w:rsidP="000E5536">
      <w:pPr>
        <w:pStyle w:val="BodyText"/>
      </w:pPr>
      <w:r>
        <w:t>To run PSQL, click on pgAdmin | Plugins | PSQL Console</w:t>
      </w:r>
    </w:p>
    <w:p w14:paraId="52B28787" w14:textId="77777777" w:rsidR="00352E10" w:rsidRDefault="00352E10" w:rsidP="000E5536">
      <w:pPr>
        <w:pStyle w:val="Heading6"/>
      </w:pPr>
      <w:r>
        <w:t>From Windows</w:t>
      </w:r>
    </w:p>
    <w:p w14:paraId="26061F22" w14:textId="77777777" w:rsidR="00352E10" w:rsidRDefault="00352E10" w:rsidP="000E5536">
      <w:pPr>
        <w:pStyle w:val="BodyText"/>
      </w:pPr>
      <w:r>
        <w:t>1. cmd</w:t>
      </w:r>
    </w:p>
    <w:p w14:paraId="53E53411" w14:textId="24FD5500" w:rsidR="00352E10" w:rsidRDefault="00352E10" w:rsidP="000E5536">
      <w:pPr>
        <w:pStyle w:val="BodyText"/>
      </w:pPr>
      <w:r>
        <w:t>2. cd C:\Prog</w:t>
      </w:r>
      <w:r w:rsidR="0021569C">
        <w:t>ram Files (x86)\pgAdmin III\1.18</w:t>
      </w:r>
    </w:p>
    <w:p w14:paraId="1B0B4C6A" w14:textId="52305EC7" w:rsidR="00352E10" w:rsidRDefault="00352E10" w:rsidP="000E5536">
      <w:pPr>
        <w:pStyle w:val="BodyText"/>
      </w:pPr>
      <w:r>
        <w:t xml:space="preserve">3. </w:t>
      </w:r>
      <w:r w:rsidR="0031419E">
        <w:tab/>
      </w:r>
      <w:r>
        <w:t>psql -h species.jrc.org -d dopa</w:t>
      </w:r>
      <w:r w:rsidRPr="006B75E0">
        <w:t xml:space="preserve"> -U </w:t>
      </w:r>
      <w:r>
        <w:t>especies</w:t>
      </w:r>
      <w:r w:rsidRPr="006B75E0">
        <w:t xml:space="preserve"> -W </w:t>
      </w:r>
      <w:r>
        <w:t>(-W to force to prompt for password)</w:t>
      </w:r>
    </w:p>
    <w:p w14:paraId="3F8944BE" w14:textId="44F8A2E2" w:rsidR="0031419E" w:rsidRDefault="0031419E" w:rsidP="000E5536">
      <w:pPr>
        <w:pStyle w:val="BodyText"/>
      </w:pPr>
      <w:r>
        <w:t>psql -h ies-pgsql.jrc.org -d h05googleearthengine</w:t>
      </w:r>
      <w:r w:rsidRPr="006B75E0">
        <w:t xml:space="preserve"> -U </w:t>
      </w:r>
      <w:r>
        <w:rPr>
          <w:rFonts w:eastAsia="Times New Roman"/>
        </w:rPr>
        <w:t>h05googleearthengine</w:t>
      </w:r>
      <w:r w:rsidRPr="006B75E0">
        <w:t xml:space="preserve"> -W</w:t>
      </w:r>
    </w:p>
    <w:p w14:paraId="1B7F48FD" w14:textId="77777777" w:rsidR="00352E10" w:rsidRDefault="00352E10" w:rsidP="000E5536">
      <w:pPr>
        <w:pStyle w:val="BodyText2"/>
      </w:pPr>
      <w:r>
        <w:t xml:space="preserve">The prompt indicates what sort of user you are: </w:t>
      </w:r>
    </w:p>
    <w:p w14:paraId="7D1FDA83" w14:textId="77777777" w:rsidR="00352E10" w:rsidRDefault="00352E10" w:rsidP="000E5536">
      <w:pPr>
        <w:pStyle w:val="BodyText"/>
      </w:pPr>
      <w:r>
        <w:t>mydb=&gt;  (normal user)</w:t>
      </w:r>
    </w:p>
    <w:p w14:paraId="4A0ED42B" w14:textId="77777777" w:rsidR="00352E10" w:rsidRDefault="00352E10" w:rsidP="000E5536">
      <w:pPr>
        <w:pStyle w:val="BodyText2"/>
      </w:pPr>
      <w:r>
        <w:t>mydb=#  (superuser)</w:t>
      </w:r>
    </w:p>
    <w:p w14:paraId="35EE43C6" w14:textId="77777777" w:rsidR="00352E10" w:rsidRDefault="00352E10" w:rsidP="000E5536">
      <w:pPr>
        <w:pStyle w:val="BodyText2"/>
      </w:pPr>
      <w:r>
        <w:t>To connect type:</w:t>
      </w:r>
    </w:p>
    <w:p w14:paraId="10AAC7B8" w14:textId="77777777" w:rsidR="00352E10" w:rsidRDefault="00352E10" w:rsidP="000E5536">
      <w:pPr>
        <w:pStyle w:val="Code"/>
      </w:pPr>
      <w:r>
        <w:t>\c</w:t>
      </w:r>
    </w:p>
    <w:p w14:paraId="15AA1947" w14:textId="7EFB9F4F" w:rsidR="00352E10" w:rsidRDefault="007C26B9" w:rsidP="000E5536">
      <w:pPr>
        <w:pStyle w:val="Code"/>
      </w:pPr>
      <w:r>
        <w:t>select * from species;</w:t>
      </w:r>
    </w:p>
    <w:p w14:paraId="39986A79" w14:textId="77777777" w:rsidR="00352E10" w:rsidRDefault="00352E10" w:rsidP="000E5536">
      <w:pPr>
        <w:pStyle w:val="BodyText2"/>
      </w:pPr>
      <w:r>
        <w:t>To create a table in another database, use dblink:</w:t>
      </w:r>
    </w:p>
    <w:p w14:paraId="27397ED9" w14:textId="77777777" w:rsidR="00352E10" w:rsidRDefault="00352E10" w:rsidP="000E5536">
      <w:pPr>
        <w:pStyle w:val="Code"/>
      </w:pPr>
      <w:r w:rsidRPr="00200567">
        <w:t>create table temp.eez as SELECT * from dblink('dbname=dev', 'select iso3, sovereigniso3, geom from gaul_eez_combined') as eez(isoa3 varchar, sovereign_isoa3 varchar, geom geometry);</w:t>
      </w:r>
    </w:p>
    <w:p w14:paraId="63C40AF8" w14:textId="77777777" w:rsidR="00352E10" w:rsidRDefault="00352E10" w:rsidP="000E5536">
      <w:pPr>
        <w:pStyle w:val="BodyText2"/>
      </w:pPr>
      <w:r>
        <w:t>To exit type \q</w:t>
      </w:r>
    </w:p>
    <w:p w14:paraId="72E5B883" w14:textId="77777777" w:rsidR="00352E10" w:rsidRDefault="00352E10" w:rsidP="000E5536">
      <w:pPr>
        <w:pStyle w:val="BodyText"/>
      </w:pPr>
      <w:r>
        <w:t>You can enter multiline commands into psql with the line breaks. psql will recognize that the command is not terminated until the semicolon.</w:t>
      </w:r>
    </w:p>
    <w:p w14:paraId="71E4736C" w14:textId="77777777" w:rsidR="00352E10" w:rsidRDefault="00352E10" w:rsidP="000E5536">
      <w:pPr>
        <w:pStyle w:val="BodyText"/>
      </w:pPr>
      <w:r>
        <w:t>e.g.</w:t>
      </w:r>
    </w:p>
    <w:p w14:paraId="642CDD8F" w14:textId="77777777" w:rsidR="00352E10" w:rsidRDefault="00352E10" w:rsidP="000E5536">
      <w:pPr>
        <w:pStyle w:val="BodyText"/>
      </w:pPr>
      <w:r>
        <w:t>CREATE TABLE weather (</w:t>
      </w:r>
    </w:p>
    <w:p w14:paraId="283CA35F" w14:textId="77777777" w:rsidR="00352E10" w:rsidRDefault="00352E10" w:rsidP="000E5536">
      <w:pPr>
        <w:pStyle w:val="BodyText"/>
      </w:pPr>
      <w:r>
        <w:t xml:space="preserve">    city            varchar(80),</w:t>
      </w:r>
    </w:p>
    <w:p w14:paraId="395446FC" w14:textId="77777777" w:rsidR="00352E10" w:rsidRDefault="00352E10" w:rsidP="000E5536">
      <w:pPr>
        <w:pStyle w:val="BodyText"/>
      </w:pPr>
      <w:r>
        <w:t xml:space="preserve">    temp_lo         int,           -- low temperature</w:t>
      </w:r>
    </w:p>
    <w:p w14:paraId="7133F25B" w14:textId="77777777" w:rsidR="00352E10" w:rsidRDefault="00352E10" w:rsidP="000E5536">
      <w:pPr>
        <w:pStyle w:val="BodyText"/>
      </w:pPr>
      <w:r>
        <w:t xml:space="preserve">    temp_hi         int,           -- high temperature</w:t>
      </w:r>
    </w:p>
    <w:p w14:paraId="70E591D4" w14:textId="77777777" w:rsidR="00352E10" w:rsidRDefault="00352E10" w:rsidP="000E5536">
      <w:pPr>
        <w:pStyle w:val="BodyText"/>
      </w:pPr>
      <w:r>
        <w:t xml:space="preserve">    prcp            real,          -- precipitation</w:t>
      </w:r>
    </w:p>
    <w:p w14:paraId="32186D20" w14:textId="77777777" w:rsidR="00352E10" w:rsidRDefault="00352E10" w:rsidP="000E5536">
      <w:pPr>
        <w:pStyle w:val="BodyText"/>
      </w:pPr>
      <w:r>
        <w:t xml:space="preserve">    date            date</w:t>
      </w:r>
    </w:p>
    <w:p w14:paraId="6E1F28E2" w14:textId="77777777" w:rsidR="00352E10" w:rsidRDefault="00352E10" w:rsidP="000E5536">
      <w:pPr>
        <w:pStyle w:val="BodyText2"/>
      </w:pPr>
      <w:r>
        <w:t>);</w:t>
      </w:r>
    </w:p>
    <w:p w14:paraId="3C705226" w14:textId="40A535A7" w:rsidR="00352E10" w:rsidRDefault="00352E10" w:rsidP="000E5536">
      <w:pPr>
        <w:pStyle w:val="Heading6"/>
      </w:pPr>
      <w:bookmarkStart w:id="157" w:name="_Ref417032864"/>
      <w:r>
        <w:t>From UNIX</w:t>
      </w:r>
      <w:bookmarkEnd w:id="157"/>
    </w:p>
    <w:p w14:paraId="3C0C52F2" w14:textId="77777777" w:rsidR="00352E10" w:rsidRDefault="00352E10" w:rsidP="000E5536">
      <w:pPr>
        <w:pStyle w:val="BodyText2"/>
      </w:pPr>
      <w:r>
        <w:lastRenderedPageBreak/>
        <w:t>You must include the ; at the end of the command otherwise nothing will happen.</w:t>
      </w:r>
    </w:p>
    <w:p w14:paraId="3FD6F145" w14:textId="77777777" w:rsidR="00352E10" w:rsidRDefault="00352E10" w:rsidP="000E5536">
      <w:pPr>
        <w:pStyle w:val="Code"/>
      </w:pPr>
      <w:r>
        <w:t>-bash-4.1$ psql -d dopa -U especies -W</w:t>
      </w:r>
    </w:p>
    <w:p w14:paraId="33F2B85D" w14:textId="77777777" w:rsidR="00352E10" w:rsidRDefault="00352E10" w:rsidP="000E5536">
      <w:pPr>
        <w:pStyle w:val="Code"/>
      </w:pPr>
      <w:r>
        <w:t>Password for user especies:</w:t>
      </w:r>
    </w:p>
    <w:p w14:paraId="01978887" w14:textId="77777777" w:rsidR="00352E10" w:rsidRDefault="00352E10" w:rsidP="000E5536">
      <w:pPr>
        <w:pStyle w:val="Code"/>
      </w:pPr>
      <w:r>
        <w:t>psql (9.1.6)</w:t>
      </w:r>
    </w:p>
    <w:p w14:paraId="2D5D541F" w14:textId="77777777" w:rsidR="00352E10" w:rsidRDefault="00352E10" w:rsidP="000E5536">
      <w:pPr>
        <w:pStyle w:val="Code"/>
      </w:pPr>
      <w:r>
        <w:t>Type "help" for help.</w:t>
      </w:r>
    </w:p>
    <w:p w14:paraId="70710220" w14:textId="77777777" w:rsidR="00352E10" w:rsidRDefault="00352E10" w:rsidP="000E5536">
      <w:pPr>
        <w:pStyle w:val="Code"/>
      </w:pPr>
      <w:r w:rsidRPr="00D5650F">
        <w:t>dopa=&gt; select * from especies.species_charisma;</w:t>
      </w:r>
    </w:p>
    <w:p w14:paraId="311B353F" w14:textId="371EB8D1" w:rsidR="00D45F29" w:rsidRDefault="00D45F29" w:rsidP="000E5536">
      <w:pPr>
        <w:pStyle w:val="BodyText2"/>
      </w:pPr>
      <w:r>
        <w:t xml:space="preserve">On the SPREP Ubuntu machine with a default Postgresql database, there are a couple of additional steps. Following the instructions </w:t>
      </w:r>
      <w:hyperlink r:id="rId966" w:history="1">
        <w:r w:rsidRPr="00D45F29">
          <w:rPr>
            <w:rStyle w:val="Hyperlink"/>
          </w:rPr>
          <w:t>here</w:t>
        </w:r>
      </w:hyperlink>
      <w:r w:rsidR="009E6A29">
        <w:t xml:space="preserve">. Set the password for the postgres </w:t>
      </w:r>
      <w:r w:rsidR="00526955">
        <w:t xml:space="preserve">database </w:t>
      </w:r>
      <w:r w:rsidR="00296F75">
        <w:t xml:space="preserve">role </w:t>
      </w:r>
      <w:r w:rsidR="009E6A29">
        <w:t>to ‘password’.</w:t>
      </w:r>
      <w:r w:rsidR="009601EE">
        <w:t xml:space="preserve"> Created a database called sprep_ris. </w:t>
      </w:r>
    </w:p>
    <w:p w14:paraId="30A4FA2D" w14:textId="7141528F" w:rsidR="00A8741E" w:rsidRDefault="00A8741E" w:rsidP="000E5536">
      <w:pPr>
        <w:pStyle w:val="BodyText2"/>
      </w:pPr>
      <w:r>
        <w:t>On the Cloud9 machine you connect using the following:</w:t>
      </w:r>
    </w:p>
    <w:p w14:paraId="72093F1E" w14:textId="52E45421" w:rsidR="00A8741E" w:rsidRDefault="00A8741E" w:rsidP="00A8741E">
      <w:pPr>
        <w:pStyle w:val="Unix"/>
      </w:pPr>
      <w:r w:rsidRPr="00A8741E">
        <w:t>blishten:~/workspace (master) $ psql -d biopama -U jrc -h localhost</w:t>
      </w:r>
    </w:p>
    <w:p w14:paraId="105D3B77" w14:textId="080ED7B6" w:rsidR="00A8741E" w:rsidRDefault="00A8741E" w:rsidP="00A8741E">
      <w:pPr>
        <w:pStyle w:val="Heading6"/>
      </w:pPr>
      <w:r>
        <w:t>Useful commands</w:t>
      </w:r>
    </w:p>
    <w:p w14:paraId="3C760AED" w14:textId="7400C656" w:rsidR="00A8741E" w:rsidRPr="00A8741E" w:rsidRDefault="00A8741E" w:rsidP="00A8741E">
      <w:pPr>
        <w:pStyle w:val="BodyText2"/>
      </w:pPr>
      <w:r>
        <w:t>To quit listing records type \q</w:t>
      </w:r>
    </w:p>
    <w:p w14:paraId="3A6B7B4D" w14:textId="77777777" w:rsidR="00352E10" w:rsidRPr="00DD0562" w:rsidRDefault="00352E10" w:rsidP="000E5536">
      <w:pPr>
        <w:pStyle w:val="Heading5"/>
      </w:pPr>
      <w:r>
        <w:t>Other clients</w:t>
      </w:r>
    </w:p>
    <w:p w14:paraId="486609F8" w14:textId="77777777" w:rsidR="00352E10" w:rsidRDefault="00352E10" w:rsidP="000E5536">
      <w:pPr>
        <w:pStyle w:val="Heading6"/>
      </w:pPr>
      <w:r>
        <w:t>From ArcGIS</w:t>
      </w:r>
    </w:p>
    <w:p w14:paraId="0D995680" w14:textId="77777777" w:rsidR="00352E10" w:rsidRPr="001B05C4" w:rsidRDefault="00352E10" w:rsidP="000E5536">
      <w:pPr>
        <w:pStyle w:val="BodyText2"/>
      </w:pPr>
      <w:r>
        <w:t xml:space="preserve">See </w:t>
      </w:r>
      <w:r>
        <w:fldChar w:fldCharType="begin"/>
      </w:r>
      <w:r>
        <w:instrText xml:space="preserve"> REF _Ref352067525 \h </w:instrText>
      </w:r>
      <w:r>
        <w:fldChar w:fldCharType="separate"/>
      </w:r>
      <w:r w:rsidR="00EA3299">
        <w:t>Accessing PostGIS</w:t>
      </w:r>
      <w:r>
        <w:fldChar w:fldCharType="end"/>
      </w:r>
    </w:p>
    <w:p w14:paraId="4E981316" w14:textId="77777777" w:rsidR="00352E10" w:rsidRDefault="00352E10" w:rsidP="000E5536">
      <w:pPr>
        <w:pStyle w:val="Heading6"/>
      </w:pPr>
      <w:r>
        <w:t>pgAdmin</w:t>
      </w:r>
    </w:p>
    <w:p w14:paraId="36ED1E48" w14:textId="7D4972F8" w:rsidR="009601EE" w:rsidRDefault="009601EE" w:rsidP="000E5536">
      <w:pPr>
        <w:pStyle w:val="BodyText2"/>
      </w:pPr>
      <w:r>
        <w:t>To enable connections to a 9.3 Postgresql database you have to configure the database by following the section on ‘</w:t>
      </w:r>
      <w:r w:rsidRPr="009601EE">
        <w:t>Using pgAdmin III GUI</w:t>
      </w:r>
      <w:r>
        <w:t xml:space="preserve">’ in </w:t>
      </w:r>
      <w:hyperlink r:id="rId967" w:history="1">
        <w:r w:rsidRPr="009601EE">
          <w:rPr>
            <w:rStyle w:val="Hyperlink"/>
          </w:rPr>
          <w:t>this</w:t>
        </w:r>
      </w:hyperlink>
      <w:r>
        <w:t xml:space="preserve"> page.</w:t>
      </w:r>
    </w:p>
    <w:p w14:paraId="011814F9" w14:textId="77777777" w:rsidR="00352E10" w:rsidRDefault="00352E10" w:rsidP="000E5536">
      <w:pPr>
        <w:pStyle w:val="Heading6"/>
      </w:pPr>
      <w:r>
        <w:t>qGIS</w:t>
      </w:r>
    </w:p>
    <w:p w14:paraId="13E9489C" w14:textId="77777777" w:rsidR="00352E10" w:rsidRDefault="00352E10" w:rsidP="000E5536">
      <w:pPr>
        <w:pStyle w:val="ListBullet"/>
      </w:pPr>
      <w:r>
        <w:t>qGIS – in qGIS you can write PostGIS sql in the Add GIS Layer and then click on build query, e.g. put in st_intersects(ST_GeomFromText('POINT(12983178.7555336 690515.123730228)', 3857),geom) in the dialog box if you choose wdpa</w:t>
      </w:r>
    </w:p>
    <w:p w14:paraId="77934C55" w14:textId="77777777" w:rsidR="00352E10" w:rsidRDefault="00352E10" w:rsidP="000E5536">
      <w:pPr>
        <w:pStyle w:val="Heading6"/>
      </w:pPr>
      <w:r>
        <w:t>Python</w:t>
      </w:r>
    </w:p>
    <w:p w14:paraId="68E43F0B" w14:textId="77777777" w:rsidR="00352E10" w:rsidRDefault="00352E10" w:rsidP="000E5536">
      <w:pPr>
        <w:pStyle w:val="ListBullet"/>
      </w:pPr>
      <w:r>
        <w:t>Using psycopg2 and Python</w:t>
      </w:r>
    </w:p>
    <w:p w14:paraId="17536948" w14:textId="77777777" w:rsidR="00352E10" w:rsidRPr="00790F7C" w:rsidRDefault="00352E10" w:rsidP="000E5536">
      <w:pPr>
        <w:pStyle w:val="ListBullet"/>
      </w:pPr>
      <w:r>
        <w:t>conn  = psycopg2.connect(host="species.jrc.it",database="dopa",user="appuser",password="5Ti5k9")</w:t>
      </w:r>
    </w:p>
    <w:p w14:paraId="36D50C24" w14:textId="48BCD72C" w:rsidR="009900BE" w:rsidRDefault="009900BE" w:rsidP="009900BE">
      <w:pPr>
        <w:pStyle w:val="Heading6"/>
      </w:pPr>
      <w:bookmarkStart w:id="158" w:name="_Toc315774584"/>
      <w:bookmarkStart w:id="159" w:name="_Toc315774583"/>
      <w:bookmarkStart w:id="160" w:name="_Toc315774576"/>
      <w:bookmarkEnd w:id="155"/>
      <w:r>
        <w:t>phpPgAdmin</w:t>
      </w:r>
    </w:p>
    <w:p w14:paraId="0F977E11" w14:textId="27BE749F" w:rsidR="009900BE" w:rsidRPr="009900BE" w:rsidRDefault="009900BE" w:rsidP="009900BE">
      <w:pPr>
        <w:pStyle w:val="BodyText2"/>
      </w:pPr>
      <w:r>
        <w:t xml:space="preserve">See </w:t>
      </w:r>
      <w:hyperlink w:anchor="_phpPgAdmin" w:history="1">
        <w:r w:rsidRPr="009900BE">
          <w:rPr>
            <w:rStyle w:val="Hyperlink"/>
          </w:rPr>
          <w:t>phpPgAdmin</w:t>
        </w:r>
      </w:hyperlink>
      <w:r>
        <w:t>.</w:t>
      </w:r>
    </w:p>
    <w:p w14:paraId="75FAB24A" w14:textId="77777777" w:rsidR="009234DD" w:rsidRDefault="009234DD" w:rsidP="000E5536">
      <w:pPr>
        <w:pStyle w:val="Heading5"/>
      </w:pPr>
      <w:r>
        <w:t>Issues</w:t>
      </w:r>
    </w:p>
    <w:p w14:paraId="2D96B77F" w14:textId="77777777" w:rsidR="009234DD" w:rsidRDefault="009234DD" w:rsidP="000E5536">
      <w:pPr>
        <w:pStyle w:val="BodyText2"/>
      </w:pPr>
      <w:r>
        <w:t>Sometime you get an error which says:</w:t>
      </w:r>
    </w:p>
    <w:p w14:paraId="0A0A4B4C" w14:textId="77777777" w:rsidR="009234DD" w:rsidRDefault="009234DD" w:rsidP="000E5536">
      <w:pPr>
        <w:pStyle w:val="BodyText2"/>
      </w:pPr>
      <w:r w:rsidRPr="009234DD">
        <w:t>'FATAL:  remaining connection slots are reserved for non-replication superuser connections</w:t>
      </w:r>
    </w:p>
    <w:p w14:paraId="47F75303" w14:textId="77777777" w:rsidR="009234DD" w:rsidRDefault="009234DD" w:rsidP="000E5536">
      <w:pPr>
        <w:pStyle w:val="BodyText2"/>
      </w:pPr>
      <w:r>
        <w:t>Basically if you have a python script that opens a connection to Postgresql and you CTRL-Z out of it, it leaves the connection open</w:t>
      </w:r>
      <w:r w:rsidR="0038770C">
        <w:t xml:space="preserve"> – i.e. the Python process is terminated but it leaves a PID open in pgAdmin Server Status</w:t>
      </w:r>
      <w:r>
        <w:t>. There are only a limited number of connections on Postgresql and so after a while you get this error. To res</w:t>
      </w:r>
      <w:r w:rsidR="00193F9D">
        <w:t>et the connections you need to kill the Python process – something like this:</w:t>
      </w:r>
    </w:p>
    <w:p w14:paraId="763880F7" w14:textId="77777777" w:rsidR="00193F9D" w:rsidRDefault="00193F9D" w:rsidP="00D96B97">
      <w:pPr>
        <w:pStyle w:val="Unix"/>
      </w:pPr>
      <w:r w:rsidRPr="00193F9D">
        <w:t>ps -fax | grep python</w:t>
      </w:r>
    </w:p>
    <w:p w14:paraId="70B86CA1" w14:textId="77777777" w:rsidR="00193F9D" w:rsidRDefault="00193F9D" w:rsidP="00D96B97">
      <w:pPr>
        <w:pStyle w:val="Unix"/>
      </w:pPr>
      <w:r w:rsidRPr="00193F9D">
        <w:t>kill -9 14609</w:t>
      </w:r>
      <w:r w:rsidR="006F5C3F">
        <w:t xml:space="preserve"> </w:t>
      </w:r>
    </w:p>
    <w:p w14:paraId="6E2C41B7" w14:textId="77777777" w:rsidR="00193F9D" w:rsidRPr="009234DD" w:rsidRDefault="00193F9D" w:rsidP="000E5536">
      <w:pPr>
        <w:pStyle w:val="BodyText2"/>
      </w:pPr>
      <w:r>
        <w:t>Then the PID will disappear in pgAdmin.</w:t>
      </w:r>
    </w:p>
    <w:p w14:paraId="32E1F29B" w14:textId="77777777" w:rsidR="00C0242C" w:rsidRDefault="00C0242C" w:rsidP="007D2F52">
      <w:pPr>
        <w:pStyle w:val="Heading4"/>
      </w:pPr>
      <w:r>
        <w:t>Data types</w:t>
      </w:r>
    </w:p>
    <w:p w14:paraId="2124F828" w14:textId="77777777" w:rsidR="00C0242C" w:rsidRDefault="00C0242C" w:rsidP="000E5536">
      <w:pPr>
        <w:pStyle w:val="BodyText2"/>
      </w:pPr>
      <w:r>
        <w:t xml:space="preserve">There are real issues in converting varchar or text fields to numeric as Postgresql will not let you simply change the field type. You cannot even cast, e.g. </w:t>
      </w:r>
    </w:p>
    <w:p w14:paraId="2250D3D3" w14:textId="77777777" w:rsidR="00C0242C" w:rsidRDefault="00C0242C" w:rsidP="000E5536">
      <w:pPr>
        <w:pStyle w:val="sql"/>
      </w:pPr>
      <w:r>
        <w:t>update &lt;table&gt; set &lt;numeric&gt; = &lt;text&gt;::numeric</w:t>
      </w:r>
    </w:p>
    <w:p w14:paraId="11DB0F76" w14:textId="77777777" w:rsidR="00C0242C" w:rsidRPr="00C0242C" w:rsidRDefault="00C0242C" w:rsidP="000E5536">
      <w:pPr>
        <w:pStyle w:val="BodyText2"/>
      </w:pPr>
      <w:r>
        <w:lastRenderedPageBreak/>
        <w:t>Will fail with invalid input syntax. So you need to for</w:t>
      </w:r>
      <w:r w:rsidR="00597E61">
        <w:t xml:space="preserve">mat the text value as a numeric using the </w:t>
      </w:r>
      <w:r w:rsidR="00597E61" w:rsidRPr="00597E61">
        <w:t>to_number</w:t>
      </w:r>
      <w:r w:rsidR="0098242F">
        <w:t xml:space="preserve"> function or cast the data when you import it in FME.</w:t>
      </w:r>
    </w:p>
    <w:p w14:paraId="3940A255" w14:textId="77777777" w:rsidR="00DB37AA" w:rsidRDefault="00DB37AA" w:rsidP="007D2F52">
      <w:pPr>
        <w:pStyle w:val="Heading4"/>
      </w:pPr>
      <w:r>
        <w:t>Errors</w:t>
      </w:r>
    </w:p>
    <w:p w14:paraId="7FA06926" w14:textId="77777777" w:rsidR="00DB37AA" w:rsidRPr="00C2511F" w:rsidRDefault="00DB37AA" w:rsidP="000E5536">
      <w:pPr>
        <w:pStyle w:val="BodyText2"/>
      </w:pPr>
      <w:r w:rsidRPr="00C2511F">
        <w:t>InternalError: invalid memory alloc request size 18446744072637922283</w:t>
      </w:r>
      <w:r>
        <w:t xml:space="preserve"> when trying to run this query: ‘</w:t>
      </w:r>
      <w:r w:rsidRPr="00C2511F">
        <w:t>SELECT DISTINCT lower(language) FROM species_names order by 1</w:t>
      </w:r>
      <w:r>
        <w:t>’. Looks like the table was corrupted – reimporting.</w:t>
      </w:r>
    </w:p>
    <w:p w14:paraId="1BECD220" w14:textId="77777777" w:rsidR="00352E10" w:rsidRDefault="00352E10" w:rsidP="007D2F52">
      <w:pPr>
        <w:pStyle w:val="Heading4"/>
      </w:pPr>
      <w:r>
        <w:t>Functions</w:t>
      </w:r>
    </w:p>
    <w:p w14:paraId="6745C833" w14:textId="77777777" w:rsidR="00352E10" w:rsidRDefault="00352E10" w:rsidP="000E5536">
      <w:pPr>
        <w:pStyle w:val="BodyText2"/>
      </w:pPr>
      <w:r>
        <w:t>You can create SQL functions which will run any SQL statements. This is useful – to create tables set the return type as void. For example, to create a summary table of the number of PAs for a species:</w:t>
      </w:r>
    </w:p>
    <w:p w14:paraId="7B1E3DAA" w14:textId="77777777" w:rsidR="00352E10" w:rsidRDefault="00352E10" w:rsidP="000E5536">
      <w:pPr>
        <w:pStyle w:val="Code"/>
      </w:pPr>
      <w:r>
        <w:t>CREATE OR REPLACE FUNCTION __test()</w:t>
      </w:r>
    </w:p>
    <w:p w14:paraId="5230AD99" w14:textId="77777777" w:rsidR="00352E10" w:rsidRDefault="00352E10" w:rsidP="000E5536">
      <w:pPr>
        <w:pStyle w:val="Code"/>
      </w:pPr>
      <w:r>
        <w:t xml:space="preserve">  RETURNS void AS</w:t>
      </w:r>
    </w:p>
    <w:p w14:paraId="3080B6C0" w14:textId="77777777" w:rsidR="00352E10" w:rsidRDefault="00352E10" w:rsidP="000E5536">
      <w:pPr>
        <w:pStyle w:val="Code"/>
      </w:pPr>
      <w:r>
        <w:t>$BODY$DROP TABLE IF EXISTS species_wdpa_counts;</w:t>
      </w:r>
    </w:p>
    <w:p w14:paraId="54EFBA5E" w14:textId="77777777" w:rsidR="00352E10" w:rsidRDefault="00352E10" w:rsidP="000E5536">
      <w:pPr>
        <w:pStyle w:val="Code"/>
      </w:pPr>
    </w:p>
    <w:p w14:paraId="0BCD8118" w14:textId="77777777" w:rsidR="00352E10" w:rsidRDefault="00352E10" w:rsidP="000E5536">
      <w:pPr>
        <w:pStyle w:val="Code"/>
      </w:pPr>
      <w:r>
        <w:t>CREATE TABLE species_wdpa_counts</w:t>
      </w:r>
    </w:p>
    <w:p w14:paraId="65DE1A22" w14:textId="77777777" w:rsidR="00352E10" w:rsidRDefault="00352E10" w:rsidP="000E5536">
      <w:pPr>
        <w:pStyle w:val="Code"/>
      </w:pPr>
      <w:r>
        <w:t>(</w:t>
      </w:r>
    </w:p>
    <w:p w14:paraId="149D6ED5" w14:textId="77777777" w:rsidR="00352E10" w:rsidRDefault="00352E10" w:rsidP="000E5536">
      <w:pPr>
        <w:pStyle w:val="Code"/>
      </w:pPr>
      <w:r>
        <w:t xml:space="preserve">  id_no character(25)[] NOT NULL,</w:t>
      </w:r>
    </w:p>
    <w:p w14:paraId="76B1AB1B" w14:textId="77777777" w:rsidR="00352E10" w:rsidRDefault="00352E10" w:rsidP="000E5536">
      <w:pPr>
        <w:pStyle w:val="Code"/>
      </w:pPr>
      <w:r>
        <w:t xml:space="preserve">  pa_count integer,</w:t>
      </w:r>
    </w:p>
    <w:p w14:paraId="18FE20D3" w14:textId="77777777" w:rsidR="00352E10" w:rsidRDefault="00352E10" w:rsidP="000E5536">
      <w:pPr>
        <w:pStyle w:val="Code"/>
      </w:pPr>
      <w:r>
        <w:t xml:space="preserve">  CONSTRAINT pk PRIMARY KEY (id_no)</w:t>
      </w:r>
    </w:p>
    <w:p w14:paraId="683DF56C" w14:textId="77777777" w:rsidR="00352E10" w:rsidRDefault="00352E10" w:rsidP="000E5536">
      <w:pPr>
        <w:pStyle w:val="Code"/>
      </w:pPr>
      <w:r>
        <w:t>)</w:t>
      </w:r>
    </w:p>
    <w:p w14:paraId="2BFD27F9" w14:textId="77777777" w:rsidR="00352E10" w:rsidRDefault="00352E10" w:rsidP="000E5536">
      <w:pPr>
        <w:pStyle w:val="Code"/>
      </w:pPr>
      <w:r>
        <w:t>WITH (</w:t>
      </w:r>
    </w:p>
    <w:p w14:paraId="29F338FA" w14:textId="77777777" w:rsidR="00352E10" w:rsidRDefault="00352E10" w:rsidP="000E5536">
      <w:pPr>
        <w:pStyle w:val="Code"/>
      </w:pPr>
      <w:r>
        <w:t xml:space="preserve">  OIDS=FALSE</w:t>
      </w:r>
    </w:p>
    <w:p w14:paraId="72DD872A" w14:textId="77777777" w:rsidR="00352E10" w:rsidRDefault="00352E10" w:rsidP="000E5536">
      <w:pPr>
        <w:pStyle w:val="Code"/>
      </w:pPr>
      <w:r>
        <w:t>);</w:t>
      </w:r>
    </w:p>
    <w:p w14:paraId="379746E0" w14:textId="77777777" w:rsidR="00352E10" w:rsidRDefault="00352E10" w:rsidP="000E5536">
      <w:pPr>
        <w:pStyle w:val="Code"/>
      </w:pPr>
      <w:r>
        <w:t>ALTER TABLE species_wdpa_counts OWNER TO appuser;$BODY$</w:t>
      </w:r>
    </w:p>
    <w:p w14:paraId="4186D984" w14:textId="77777777" w:rsidR="00352E10" w:rsidRDefault="00352E10" w:rsidP="000E5536">
      <w:pPr>
        <w:pStyle w:val="Code"/>
      </w:pPr>
      <w:r>
        <w:t xml:space="preserve">  LANGUAGE sql VOLATILE</w:t>
      </w:r>
    </w:p>
    <w:p w14:paraId="6D536422" w14:textId="77777777" w:rsidR="00352E10" w:rsidRDefault="00352E10" w:rsidP="000E5536">
      <w:pPr>
        <w:pStyle w:val="Code"/>
      </w:pPr>
      <w:r>
        <w:t xml:space="preserve">  COST 100;</w:t>
      </w:r>
    </w:p>
    <w:p w14:paraId="33355B9F" w14:textId="77777777" w:rsidR="00352E10" w:rsidRDefault="00352E10" w:rsidP="000E5536">
      <w:pPr>
        <w:pStyle w:val="Code"/>
      </w:pPr>
      <w:r>
        <w:t>ALTER FUNCTION __test() OWNER TO appuser;</w:t>
      </w:r>
    </w:p>
    <w:p w14:paraId="2108B290" w14:textId="77777777" w:rsidR="00352E10" w:rsidRDefault="00352E10" w:rsidP="000E5536">
      <w:pPr>
        <w:pStyle w:val="Heading5"/>
      </w:pPr>
      <w:bookmarkStart w:id="161" w:name="_Ref329958184"/>
      <w:r>
        <w:t>User-defined functions</w:t>
      </w:r>
    </w:p>
    <w:p w14:paraId="65B702F2" w14:textId="77777777" w:rsidR="00352E10" w:rsidRDefault="00352E10" w:rsidP="000E5536">
      <w:pPr>
        <w:pStyle w:val="Heading6"/>
      </w:pPr>
      <w:r>
        <w:t>Using plpgsql</w:t>
      </w:r>
    </w:p>
    <w:p w14:paraId="38F8E671" w14:textId="77777777" w:rsidR="00352E10" w:rsidRDefault="00352E10" w:rsidP="000E5536">
      <w:pPr>
        <w:pStyle w:val="BodyText"/>
      </w:pPr>
      <w:r>
        <w:t xml:space="preserve">See here: </w:t>
      </w:r>
      <w:hyperlink r:id="rId968" w:history="1">
        <w:r w:rsidRPr="0077669C">
          <w:rPr>
            <w:rStyle w:val="Hyperlink"/>
          </w:rPr>
          <w:t>http://www.postgresql.org/docs/8.1/static/plpython.html</w:t>
        </w:r>
      </w:hyperlink>
    </w:p>
    <w:p w14:paraId="3FAD3F70" w14:textId="77777777" w:rsidR="00352E10" w:rsidRDefault="00352E10" w:rsidP="000E5536">
      <w:pPr>
        <w:pStyle w:val="ListBullet"/>
      </w:pPr>
      <w:r>
        <w:t>Install PL/Python</w:t>
      </w:r>
    </w:p>
    <w:p w14:paraId="746782FA" w14:textId="77777777" w:rsidR="00352E10" w:rsidRDefault="00352E10" w:rsidP="000E5536">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4218A21D" w14:textId="77777777" w:rsidR="00352E10" w:rsidRDefault="00352E10" w:rsidP="000E5536">
      <w:pPr>
        <w:pStyle w:val="BodyText2"/>
      </w:pPr>
      <w:r>
        <w:t>Tried 'createlang plpythonu dbdopa' in psql - no success</w:t>
      </w:r>
    </w:p>
    <w:p w14:paraId="460FFE96" w14:textId="77777777" w:rsidR="00352E10" w:rsidRDefault="00352E10" w:rsidP="000E5536">
      <w:pPr>
        <w:pStyle w:val="BodyText"/>
      </w:pPr>
      <w:r>
        <w:t>gem it sorted the install but now permission issues - the language is now listed when you go to create a new function using the GUI</w:t>
      </w:r>
    </w:p>
    <w:p w14:paraId="6EA6A857" w14:textId="77777777" w:rsidR="00352E10" w:rsidRDefault="00352E10" w:rsidP="000E5536">
      <w:pPr>
        <w:pStyle w:val="BodyText2"/>
      </w:pPr>
      <w:r>
        <w:t>But no, only superusers can create function using untrusted languages (like python)</w:t>
      </w:r>
    </w:p>
    <w:p w14:paraId="0A95085F" w14:textId="77777777" w:rsidR="00352E10" w:rsidRDefault="00352E10" w:rsidP="000E5536">
      <w:pPr>
        <w:pStyle w:val="ListBullet"/>
      </w:pPr>
      <w:r>
        <w:t>Create the function in sql</w:t>
      </w:r>
    </w:p>
    <w:p w14:paraId="126ED43F" w14:textId="77777777" w:rsidR="00352E10" w:rsidRDefault="00352E10" w:rsidP="000E5536">
      <w:pPr>
        <w:pStyle w:val="BodyText2"/>
        <w:rPr>
          <w:rStyle w:val="Hyperlink"/>
        </w:rPr>
      </w:pPr>
      <w:r>
        <w:t xml:space="preserve">See here for the specification: </w:t>
      </w:r>
      <w:hyperlink r:id="rId969" w:history="1">
        <w:r w:rsidRPr="0077669C">
          <w:rPr>
            <w:rStyle w:val="Hyperlink"/>
          </w:rPr>
          <w:t>http://www.postgresql.org/docs/9.0/interactive/plpython-funcs.html</w:t>
        </w:r>
      </w:hyperlink>
    </w:p>
    <w:p w14:paraId="40D11D0C" w14:textId="77777777" w:rsidR="00352E10" w:rsidRDefault="00352E10" w:rsidP="000E5536">
      <w:pPr>
        <w:pStyle w:val="BodyText"/>
      </w:pPr>
      <w:r>
        <w:t>Creating the UDF using the pgAdmin ‘New function…’ dialog is awful:</w:t>
      </w:r>
    </w:p>
    <w:p w14:paraId="31543CFD" w14:textId="77777777" w:rsidR="00352E10" w:rsidRDefault="00352E10" w:rsidP="000E5536">
      <w:pPr>
        <w:pStyle w:val="ListBullet2"/>
      </w:pPr>
      <w:r>
        <w:t>Right click and ‘New Function..’</w:t>
      </w:r>
    </w:p>
    <w:p w14:paraId="07B47168" w14:textId="77777777" w:rsidR="00352E10" w:rsidRDefault="00352E10" w:rsidP="000E5536">
      <w:pPr>
        <w:pStyle w:val="ListBullet2"/>
      </w:pPr>
      <w:r>
        <w:t>Enter name, owner, return type and language (plpgsql)</w:t>
      </w:r>
    </w:p>
    <w:p w14:paraId="306F5ECD" w14:textId="77777777" w:rsidR="00352E10" w:rsidRDefault="00352E10" w:rsidP="000E5536">
      <w:pPr>
        <w:pStyle w:val="ListBullet2"/>
      </w:pPr>
      <w:r>
        <w:t>Then click on the ‘Definition’ tab and enter the following and nothing else (you can check the actual sql that is generated in the sql tab:</w:t>
      </w:r>
    </w:p>
    <w:p w14:paraId="3B94A4E8" w14:textId="77777777" w:rsidR="00352E10" w:rsidRDefault="00352E10" w:rsidP="000E5536">
      <w:pPr>
        <w:pStyle w:val="sql"/>
      </w:pPr>
      <w:r>
        <w:t>begin</w:t>
      </w:r>
    </w:p>
    <w:p w14:paraId="5087283B" w14:textId="77777777" w:rsidR="00352E10" w:rsidRDefault="00352E10" w:rsidP="000E5536">
      <w:pPr>
        <w:pStyle w:val="sql"/>
      </w:pPr>
      <w:r>
        <w:t>truncate especies.species_wdpa_unique;</w:t>
      </w:r>
    </w:p>
    <w:p w14:paraId="6C1F3201" w14:textId="77777777" w:rsidR="00352E10" w:rsidRDefault="00352E10" w:rsidP="000E5536">
      <w:pPr>
        <w:pStyle w:val="sql"/>
      </w:pPr>
      <w:r>
        <w:t>return true;</w:t>
      </w:r>
    </w:p>
    <w:p w14:paraId="03CE30A6" w14:textId="77777777" w:rsidR="00352E10" w:rsidRDefault="00352E10" w:rsidP="000E5536">
      <w:pPr>
        <w:pStyle w:val="sql"/>
      </w:pPr>
      <w:r>
        <w:t>end;</w:t>
      </w:r>
    </w:p>
    <w:p w14:paraId="182D1385" w14:textId="77777777" w:rsidR="00352E10" w:rsidRDefault="00352E10" w:rsidP="000E5536">
      <w:pPr>
        <w:pStyle w:val="Heading6"/>
      </w:pPr>
      <w:r>
        <w:t>Using sql</w:t>
      </w:r>
    </w:p>
    <w:p w14:paraId="1452862C" w14:textId="77777777" w:rsidR="00352E10" w:rsidRDefault="00352E10" w:rsidP="000E5536">
      <w:pPr>
        <w:pStyle w:val="BodyText2"/>
      </w:pPr>
      <w:r>
        <w:t>You cant have case statements in sql – but it is quicker.</w:t>
      </w:r>
    </w:p>
    <w:p w14:paraId="3CF209F2" w14:textId="77777777" w:rsidR="00352E10" w:rsidRDefault="00352E10" w:rsidP="000E5536">
      <w:pPr>
        <w:pStyle w:val="BodyText2"/>
      </w:pPr>
      <w:r>
        <w:t>You can use arrays in user-defined functions to act as IN statements. For example, the following function declares an array input parameter with a default value:</w:t>
      </w:r>
    </w:p>
    <w:p w14:paraId="2C745917" w14:textId="77777777" w:rsidR="00352E10" w:rsidRDefault="00352E10" w:rsidP="000E5536">
      <w:pPr>
        <w:pStyle w:val="sql"/>
      </w:pPr>
      <w:r w:rsidRPr="004F4FDC">
        <w:lastRenderedPageBreak/>
        <w:t>CREATE OR REPLACE FUNCTION getcountryspeciescount(country_id integer, presence_id integer[] default '{1,2,3,4,5,6}')</w:t>
      </w:r>
    </w:p>
    <w:p w14:paraId="068A8879" w14:textId="77777777" w:rsidR="00352E10" w:rsidRDefault="00352E10" w:rsidP="000E5536">
      <w:pPr>
        <w:pStyle w:val="BodyText2"/>
      </w:pPr>
      <w:r>
        <w:t>This array parameter can be used in an IN-type expression in an SQL statement using the ANY keyword, e.g.:</w:t>
      </w:r>
    </w:p>
    <w:p w14:paraId="0BA23784" w14:textId="77777777" w:rsidR="00352E10" w:rsidRDefault="00352E10" w:rsidP="000E5536">
      <w:pPr>
        <w:pStyle w:val="sql"/>
      </w:pPr>
      <w:r w:rsidRPr="004F4FDC">
        <w:t>AND</w:t>
      </w:r>
      <w:r>
        <w:t xml:space="preserve"> </w:t>
      </w:r>
      <w:r w:rsidRPr="004F4FDC">
        <w:t>presence_id = ANY ($2))</w:t>
      </w:r>
    </w:p>
    <w:p w14:paraId="69388736" w14:textId="77777777" w:rsidR="00352E10" w:rsidRPr="008B35FC" w:rsidRDefault="00352E10" w:rsidP="000E5536">
      <w:pPr>
        <w:pStyle w:val="BodyText2"/>
      </w:pPr>
      <w:r>
        <w:t>To concatenate string in SQL use the || operator.</w:t>
      </w:r>
    </w:p>
    <w:p w14:paraId="38A80EAA" w14:textId="77777777" w:rsidR="00352E10" w:rsidRDefault="00352E10" w:rsidP="000E5536">
      <w:pPr>
        <w:pStyle w:val="Heading5"/>
      </w:pPr>
      <w:r>
        <w:t>Geometry functions</w:t>
      </w:r>
      <w:bookmarkEnd w:id="161"/>
    </w:p>
    <w:p w14:paraId="224766C0" w14:textId="77777777" w:rsidR="00352E10" w:rsidRPr="003A3D7E" w:rsidRDefault="00352E10" w:rsidP="000E5536">
      <w:pPr>
        <w:pStyle w:val="Heading6"/>
      </w:pPr>
      <w:r>
        <w:t>Generalising</w:t>
      </w:r>
    </w:p>
    <w:p w14:paraId="283DA92C" w14:textId="77777777" w:rsidR="00352E10" w:rsidRDefault="00352E10" w:rsidP="000E5536">
      <w:pPr>
        <w:pStyle w:val="BodyText2"/>
      </w:pPr>
      <w:r>
        <w:t xml:space="preserve">To repair geometries use: </w:t>
      </w:r>
      <w:r w:rsidRPr="00CC0FAE">
        <w:t>ST_MakeValid</w:t>
      </w:r>
      <w:r>
        <w:t>. e.g.</w:t>
      </w:r>
    </w:p>
    <w:p w14:paraId="608FB328" w14:textId="77777777" w:rsidR="00352E10" w:rsidRDefault="00352E10" w:rsidP="000E5536">
      <w:pPr>
        <w:pStyle w:val="sql"/>
      </w:pPr>
      <w:r w:rsidRPr="00114DE0">
        <w:t>update speciesll set geom = ST_MakeValid (geom) where speciesid='17975' and st_isvalid(geom)='f'</w:t>
      </w:r>
    </w:p>
    <w:p w14:paraId="03D8EBE3" w14:textId="77777777" w:rsidR="00352E10" w:rsidRDefault="00352E10" w:rsidP="000E5536">
      <w:pPr>
        <w:pStyle w:val="BodyText2"/>
      </w:pPr>
      <w:r>
        <w:t>If you are trying to ‘dissolve’ geometries you can use st_union or using the st_collect function, the resulting geometries may be invalid and even a call to st_makevalid may fail as a geometrycollection is an invalid geometry type for st_makevalid. e.g.</w:t>
      </w:r>
    </w:p>
    <w:p w14:paraId="33DE1B96" w14:textId="77777777" w:rsidR="00352E10" w:rsidRDefault="00352E10" w:rsidP="000E5536">
      <w:pPr>
        <w:pStyle w:val="sql"/>
      </w:pPr>
      <w:r>
        <w:t xml:space="preserve">drop table tmp_pas2 </w:t>
      </w:r>
    </w:p>
    <w:p w14:paraId="6AD52534" w14:textId="77777777" w:rsidR="00352E10" w:rsidRDefault="00352E10" w:rsidP="000E5536">
      <w:pPr>
        <w:pStyle w:val="sql"/>
      </w:pPr>
      <w:r>
        <w:t>create table tmp_pas2 with oids as select st_collect(geom) as geom from tmp_pas</w:t>
      </w:r>
    </w:p>
    <w:p w14:paraId="0E012252" w14:textId="77777777" w:rsidR="00352E10" w:rsidRDefault="00352E10" w:rsidP="000E5536">
      <w:pPr>
        <w:pStyle w:val="sql"/>
      </w:pPr>
      <w:r>
        <w:t>select st_isvalid(geom) from tmp_pas2</w:t>
      </w:r>
      <w:r w:rsidRPr="009A60EB">
        <w:t>select ST_GeometryType(st_collect(geom)) as geom from tmp_pas</w:t>
      </w:r>
    </w:p>
    <w:p w14:paraId="5C8E62F4" w14:textId="77777777" w:rsidR="00352E10" w:rsidRDefault="00352E10" w:rsidP="000E5536">
      <w:pPr>
        <w:pStyle w:val="sql"/>
      </w:pPr>
      <w:r w:rsidRPr="009A60EB">
        <w:t>"ST_GeometryCollection"</w:t>
      </w:r>
    </w:p>
    <w:p w14:paraId="5D770933" w14:textId="77777777" w:rsidR="00352E10" w:rsidRDefault="00352E10" w:rsidP="000E5536">
      <w:pPr>
        <w:pStyle w:val="BodyText2"/>
      </w:pPr>
      <w:r>
        <w:t>To get round this you can try st_dump to expand out multipolygons – this creates features with the data type of geometry_dump. This is a compound data type and the actual geometry can be retrieved by calling geometry_dump.geom:</w:t>
      </w:r>
    </w:p>
    <w:p w14:paraId="3AA8CC35" w14:textId="77777777" w:rsidR="00352E10" w:rsidRDefault="00352E10" w:rsidP="000E5536">
      <w:pPr>
        <w:pStyle w:val="sql"/>
      </w:pPr>
      <w:r w:rsidRPr="009A60EB">
        <w:t>select ST_Dump(st_collect(geom)) as geom from tmp_pas</w:t>
      </w:r>
    </w:p>
    <w:p w14:paraId="78AEEF8F" w14:textId="77777777" w:rsidR="00352E10" w:rsidRDefault="00352E10" w:rsidP="000E5536">
      <w:pPr>
        <w:pStyle w:val="sql"/>
      </w:pPr>
      <w:r w:rsidRPr="005F2D89">
        <w:t>select (ST_Dump(st_collect(tmp_pas.geom))).geom as the_geom from tmp_pas</w:t>
      </w:r>
      <w:r>
        <w:t xml:space="preserve">    - to get the actual geometries</w:t>
      </w:r>
    </w:p>
    <w:p w14:paraId="6A2926C6" w14:textId="77777777" w:rsidR="00352E10" w:rsidRDefault="00352E10" w:rsidP="000E5536">
      <w:pPr>
        <w:pStyle w:val="BodyText2"/>
      </w:pPr>
      <w:r>
        <w:t>And to simplify them and insert them into the tmp_pas2 table:</w:t>
      </w:r>
    </w:p>
    <w:p w14:paraId="47C17470" w14:textId="77777777" w:rsidR="00352E10" w:rsidRDefault="00352E10" w:rsidP="000E5536">
      <w:pPr>
        <w:pStyle w:val="sql"/>
      </w:pPr>
      <w:r>
        <w:t xml:space="preserve">create table tmp_pas2 with oids as </w:t>
      </w:r>
      <w:r w:rsidRPr="00891580">
        <w:t>select st_makevalid((ST_Dump(st_collect(geom))).geom) from tmp_pas</w:t>
      </w:r>
    </w:p>
    <w:p w14:paraId="639CC5DA" w14:textId="77777777" w:rsidR="00352E10" w:rsidRDefault="00352E10" w:rsidP="000E5536">
      <w:pPr>
        <w:pStyle w:val="BodyText2"/>
      </w:pPr>
      <w:r>
        <w:t>But in order to be able to view the resulting features in ArcGIS we need another column:</w:t>
      </w:r>
    </w:p>
    <w:p w14:paraId="105F1BE2" w14:textId="77777777" w:rsidR="00352E10" w:rsidRDefault="00352E10" w:rsidP="000E5536">
      <w:pPr>
        <w:pStyle w:val="sql"/>
      </w:pPr>
      <w:r w:rsidRPr="00290707">
        <w:t xml:space="preserve">create table tmp_pas2 with oids as select </w:t>
      </w:r>
      <w:r>
        <w:t xml:space="preserve">‘1’::integer as num, </w:t>
      </w:r>
      <w:r w:rsidRPr="00290707">
        <w:t>st_makevalid((ST_Dump(st_collect(geom))).geom) from tmp_pas</w:t>
      </w:r>
    </w:p>
    <w:p w14:paraId="2BBD5EDB" w14:textId="77777777" w:rsidR="00352E10" w:rsidRDefault="00352E10" w:rsidP="000E5536">
      <w:pPr>
        <w:pStyle w:val="BodyText2"/>
      </w:pPr>
      <w:r>
        <w:t xml:space="preserve">See </w:t>
      </w:r>
      <w:r>
        <w:fldChar w:fldCharType="begin"/>
      </w:r>
      <w:r>
        <w:instrText xml:space="preserve"> REF _Ref329958140 \h </w:instrText>
      </w:r>
      <w:r>
        <w:fldChar w:fldCharType="separate"/>
      </w:r>
      <w:r w:rsidR="00EA3299">
        <w:t>In PostGIS</w:t>
      </w:r>
      <w:r>
        <w:fldChar w:fldCharType="end"/>
      </w:r>
      <w:r>
        <w:t xml:space="preserve"> for dissolving, or unioning all of the wdpa features.</w:t>
      </w:r>
    </w:p>
    <w:p w14:paraId="1AECC26A" w14:textId="77777777" w:rsidR="00352E10" w:rsidRDefault="00352E10" w:rsidP="000E5536">
      <w:pPr>
        <w:pStyle w:val="Heading6"/>
      </w:pPr>
      <w:r>
        <w:t>Projecting</w:t>
      </w:r>
    </w:p>
    <w:p w14:paraId="07EB2198" w14:textId="77777777" w:rsidR="00352E10" w:rsidRDefault="00352E10" w:rsidP="000E5536">
      <w:pPr>
        <w:pStyle w:val="BodyText2"/>
      </w:pPr>
      <w:r>
        <w:t>To project a geometry use st_transform. For example, to get a centroid from a web Mercator projection and get the longitude in WGS84:</w:t>
      </w:r>
    </w:p>
    <w:p w14:paraId="627489D3" w14:textId="77777777" w:rsidR="00352E10" w:rsidRDefault="00352E10" w:rsidP="000E5536">
      <w:pPr>
        <w:pStyle w:val="sql"/>
      </w:pPr>
      <w:r w:rsidRPr="007D344F">
        <w:t>SELECT st_x(st_transform(st_pointfromwkb(st_centroid(geom)),4324)) FROM public.wdpa where wdpaid=760</w:t>
      </w:r>
      <w:r>
        <w:t>;</w:t>
      </w:r>
    </w:p>
    <w:p w14:paraId="2BD85A0A" w14:textId="77777777" w:rsidR="00352E10" w:rsidRDefault="00352E10" w:rsidP="000E5536">
      <w:pPr>
        <w:pStyle w:val="BodyText2"/>
      </w:pPr>
      <w:r>
        <w:t>And to update all of them in a feature class:</w:t>
      </w:r>
    </w:p>
    <w:p w14:paraId="26030B2D" w14:textId="77777777" w:rsidR="00352E10" w:rsidRDefault="00352E10" w:rsidP="000E5536">
      <w:pPr>
        <w:pStyle w:val="sql"/>
      </w:pPr>
      <w:r w:rsidRPr="004D43AB">
        <w:t xml:space="preserve">update wdpa set </w:t>
      </w:r>
      <w:r>
        <w:t>longitude</w:t>
      </w:r>
      <w:r w:rsidRPr="004D43AB">
        <w:t xml:space="preserve"> = st_</w:t>
      </w:r>
      <w:r>
        <w:t>x</w:t>
      </w:r>
      <w:r w:rsidRPr="004D43AB">
        <w:t>(st_transform(st_pointfromwkb(st_centroid(geom)),4324))</w:t>
      </w:r>
      <w:r>
        <w:t>;</w:t>
      </w:r>
    </w:p>
    <w:p w14:paraId="5DD07325" w14:textId="77777777" w:rsidR="00352E10" w:rsidRDefault="00352E10" w:rsidP="000E5536">
      <w:pPr>
        <w:pStyle w:val="Heading6"/>
      </w:pPr>
      <w:bookmarkStart w:id="162" w:name="_Ref389828346"/>
      <w:r>
        <w:t>Creating geometries from text</w:t>
      </w:r>
      <w:bookmarkEnd w:id="162"/>
    </w:p>
    <w:p w14:paraId="20DE3C51" w14:textId="77777777" w:rsidR="00352E10" w:rsidRDefault="00352E10" w:rsidP="000E5536">
      <w:pPr>
        <w:pStyle w:val="BodyText2"/>
      </w:pPr>
      <w:r>
        <w:t>Here is an example:</w:t>
      </w:r>
    </w:p>
    <w:p w14:paraId="08BCBC28" w14:textId="77777777" w:rsidR="00352E10" w:rsidRDefault="00352E10" w:rsidP="000E5536">
      <w:pPr>
        <w:pStyle w:val="sql"/>
      </w:pPr>
      <w:r w:rsidRPr="00A712EF">
        <w:t>select st_geomfromtext('MULTIPOLYGON(((8.96728515625 -0.8323974609375,8.97918701171875 -0.86187744140625,9.02996826171875 -0.86627197265625,9.078857421875 -0.81060791015625,9.08343505859375 -0.7769775390625,9.1087646484375 -0.78631591796875,9.109619140625 -0.7467041015625,9.12896728515625 -0.75848388671875,9.1129150390625 -0.70697021484375,9.1263427734375 -0.6785888671875,9.12945556640625 -0.672119140625,9.19122314453125 -</w:t>
      </w:r>
      <w:r>
        <w:t>..</w:t>
      </w:r>
    </w:p>
    <w:p w14:paraId="4B8AFE02" w14:textId="77777777" w:rsidR="00352E10" w:rsidRDefault="00352E10" w:rsidP="000E5536">
      <w:pPr>
        <w:pStyle w:val="sql"/>
      </w:pPr>
      <w:r w:rsidRPr="00A712EF">
        <w:t>0.8323974609375,8.94989013671875 -0.749755859375,8.99700927734375 -0.705322265625,9.00732421875 -0.727783203125,9.03814697265625 -0.710205078125,9.045166015625 -0.74603271484375,9.04229736328125 -0.815673828125,9.007080078125 -0.847900390625,8.96728515625 -0.8323974609375)))',4326)</w:t>
      </w:r>
    </w:p>
    <w:p w14:paraId="2E3F6466" w14:textId="77777777" w:rsidR="00AF6250" w:rsidRDefault="00AF6250" w:rsidP="000E5536">
      <w:pPr>
        <w:pStyle w:val="BodyText2"/>
      </w:pPr>
      <w:r>
        <w:t>You can also make geometries from integers – this example created a set of grid squares of size 1 degree from -180 to 180 and 90 to 90:</w:t>
      </w:r>
    </w:p>
    <w:p w14:paraId="50FB7672" w14:textId="77777777" w:rsidR="00AF6250" w:rsidRPr="00A712EF" w:rsidRDefault="00AF6250" w:rsidP="000E5536">
      <w:pPr>
        <w:pStyle w:val="sql"/>
      </w:pPr>
      <w:r w:rsidRPr="00AF6250">
        <w:t>SELECT ST_SetSRID(ST_GeomFromText('POLYGON(('||lng||' '||lat||','||lng + 1 ||' '||lat||','||lng + 1||' '||lat + 1||','||lng||' '||lat + 1||','||lng||' '||lat||'))'),4326) geom,lat,lng FROM generate_series(-90,90) as lat,generate_series(-180,180) as lng;</w:t>
      </w:r>
      <w:r>
        <w:t xml:space="preserve"> </w:t>
      </w:r>
    </w:p>
    <w:p w14:paraId="59FBC1A3" w14:textId="77777777" w:rsidR="007C2B5F" w:rsidRDefault="007C2B5F" w:rsidP="000E5536">
      <w:pPr>
        <w:pStyle w:val="Heading5"/>
      </w:pPr>
      <w:r>
        <w:t>Returning OID values</w:t>
      </w:r>
    </w:p>
    <w:p w14:paraId="2A407C55" w14:textId="77777777" w:rsidR="007C2B5F" w:rsidRDefault="007C2B5F" w:rsidP="000E5536">
      <w:pPr>
        <w:pStyle w:val="BodyText2"/>
      </w:pPr>
      <w:r>
        <w:t>You can return OID values with the following code:</w:t>
      </w:r>
    </w:p>
    <w:p w14:paraId="06EE94DC" w14:textId="77777777" w:rsidR="007C2B5F" w:rsidRDefault="007C2B5F" w:rsidP="000E5536">
      <w:pPr>
        <w:pStyle w:val="Code"/>
      </w:pPr>
      <w:r>
        <w:t>DECLARE</w:t>
      </w:r>
    </w:p>
    <w:p w14:paraId="09D17672" w14:textId="77777777" w:rsidR="007C2B5F" w:rsidRDefault="007C2B5F" w:rsidP="000E5536">
      <w:pPr>
        <w:pStyle w:val="Code"/>
      </w:pPr>
      <w:r>
        <w:t xml:space="preserve">  resultOID integer;</w:t>
      </w:r>
    </w:p>
    <w:p w14:paraId="43B9A192" w14:textId="77777777" w:rsidR="007C2B5F" w:rsidRDefault="007C2B5F" w:rsidP="000E5536">
      <w:pPr>
        <w:pStyle w:val="Code"/>
      </w:pPr>
      <w:r>
        <w:t>BEGIN</w:t>
      </w:r>
    </w:p>
    <w:p w14:paraId="437833AF" w14:textId="77777777" w:rsidR="007C2B5F" w:rsidRDefault="007C2B5F" w:rsidP="000E5536">
      <w:pPr>
        <w:pStyle w:val="Code"/>
      </w:pPr>
      <w:r>
        <w:t>INSERT INTO gee_training_data(land_cover, lat, lng, red, green, blue, hue, saturation, val, sceneid, image_date, "user", entry_date)</w:t>
      </w:r>
    </w:p>
    <w:p w14:paraId="75638BA6" w14:textId="77777777" w:rsidR="007C2B5F" w:rsidRDefault="007C2B5F" w:rsidP="000E5536">
      <w:pPr>
        <w:pStyle w:val="Code"/>
      </w:pPr>
      <w:r>
        <w:t>VALUES ($1,$2,$3,$4,$5,$6,$7,$8,$9,$10,$11,$12,now());</w:t>
      </w:r>
    </w:p>
    <w:p w14:paraId="06F15FA9" w14:textId="77777777" w:rsidR="007C2B5F" w:rsidRDefault="007C2B5F" w:rsidP="000E5536">
      <w:pPr>
        <w:pStyle w:val="Code"/>
      </w:pPr>
      <w:r>
        <w:lastRenderedPageBreak/>
        <w:t>GET DIAGNOSTICS resultOID = RESULT_OID;</w:t>
      </w:r>
    </w:p>
    <w:p w14:paraId="74EF8FB6" w14:textId="77777777" w:rsidR="007C2B5F" w:rsidRPr="007C2B5F" w:rsidRDefault="007C2B5F" w:rsidP="000E5536">
      <w:pPr>
        <w:pStyle w:val="Code"/>
      </w:pPr>
      <w:r>
        <w:t>RETURN resultOID;</w:t>
      </w:r>
    </w:p>
    <w:p w14:paraId="07A266B8" w14:textId="5D6587F3" w:rsidR="00F37AC4" w:rsidRDefault="00F37AC4" w:rsidP="000E5536">
      <w:pPr>
        <w:pStyle w:val="Heading5"/>
      </w:pPr>
      <w:r>
        <w:t>Using arrays</w:t>
      </w:r>
    </w:p>
    <w:p w14:paraId="3CC14449" w14:textId="4EA7A11D" w:rsidR="00F37AC4" w:rsidRDefault="00F37AC4" w:rsidP="000E5536">
      <w:pPr>
        <w:pStyle w:val="BodyText2"/>
      </w:pPr>
      <w:r>
        <w:t>You can use variables to store arrays (e.g. a set of ids) as in the following:</w:t>
      </w:r>
    </w:p>
    <w:p w14:paraId="6D10909C" w14:textId="77777777" w:rsidR="00F37AC4" w:rsidRDefault="00F37AC4" w:rsidP="000E5536">
      <w:pPr>
        <w:pStyle w:val="sql"/>
      </w:pPr>
      <w:r>
        <w:t xml:space="preserve">$$  </w:t>
      </w:r>
    </w:p>
    <w:p w14:paraId="2F889B85" w14:textId="77777777" w:rsidR="00F37AC4" w:rsidRDefault="00F37AC4" w:rsidP="000E5536">
      <w:pPr>
        <w:pStyle w:val="sql"/>
      </w:pPr>
      <w:r>
        <w:t>DECLARE</w:t>
      </w:r>
    </w:p>
    <w:p w14:paraId="26C3180E" w14:textId="77777777" w:rsidR="00F37AC4" w:rsidRDefault="00F37AC4" w:rsidP="000E5536">
      <w:pPr>
        <w:pStyle w:val="sql"/>
      </w:pPr>
      <w:r>
        <w:tab/>
        <w:t>ids integer [];</w:t>
      </w:r>
    </w:p>
    <w:p w14:paraId="257EA9A7" w14:textId="77777777" w:rsidR="00F37AC4" w:rsidRDefault="00F37AC4" w:rsidP="000E5536">
      <w:pPr>
        <w:pStyle w:val="sql"/>
      </w:pPr>
      <w:r>
        <w:t>BEGIN</w:t>
      </w:r>
    </w:p>
    <w:p w14:paraId="073F39F9" w14:textId="77777777" w:rsidR="00F37AC4" w:rsidRDefault="00F37AC4" w:rsidP="000E5536">
      <w:pPr>
        <w:pStyle w:val="sql"/>
      </w:pPr>
      <w:r>
        <w:t>--get the objectids</w:t>
      </w:r>
    </w:p>
    <w:p w14:paraId="1F9FB1D1" w14:textId="77777777" w:rsidR="00F37AC4" w:rsidRDefault="00F37AC4" w:rsidP="000E5536">
      <w:pPr>
        <w:pStyle w:val="sql"/>
      </w:pPr>
      <w:r>
        <w:t>SELECT array(SELECT objectid FROM especies.feng_validation_points_final f WHERE f.objectid &gt; $1 AND f.actual_class IS NULL AND f.checkout_date IS NULL ORDER BY 1 limit $2) INTO ids;</w:t>
      </w:r>
    </w:p>
    <w:p w14:paraId="4C7566C8" w14:textId="77777777" w:rsidR="00F37AC4" w:rsidRDefault="00F37AC4" w:rsidP="000E5536">
      <w:pPr>
        <w:pStyle w:val="sql"/>
      </w:pPr>
      <w:r>
        <w:t>UPDATE especies.feng_validation_points_final SET checkout_date = now() WHERE objectid = ANY(ids);</w:t>
      </w:r>
    </w:p>
    <w:p w14:paraId="2471CD02" w14:textId="472B33AE" w:rsidR="00F37AC4" w:rsidRDefault="00F37AC4" w:rsidP="000E5536">
      <w:pPr>
        <w:pStyle w:val="sql"/>
      </w:pPr>
      <w:r>
        <w:t>RETURN QUERY(SELECT objectid::integer,f.glc2000,gee_lat lat, gee_lng lng, st_x(st_transform(geom,3857)) x, st_y(st_transform(geom,3857)) y,f.sceneid,f.cloud_cover,f.sun_elevation,f.predicted_class::text,f.actual_class FROM especies.feng_validation_points_final f WHERE objectid = ANY(ids));</w:t>
      </w:r>
    </w:p>
    <w:p w14:paraId="3CD286C4" w14:textId="77777777" w:rsidR="00F37AC4" w:rsidRDefault="00F37AC4" w:rsidP="000E5536">
      <w:pPr>
        <w:pStyle w:val="sql"/>
      </w:pPr>
      <w:r>
        <w:t>END;</w:t>
      </w:r>
    </w:p>
    <w:p w14:paraId="7388DA27" w14:textId="77777777" w:rsidR="00F37AC4" w:rsidRDefault="00F37AC4" w:rsidP="000E5536">
      <w:pPr>
        <w:pStyle w:val="sql"/>
      </w:pPr>
      <w:r>
        <w:t>$$</w:t>
      </w:r>
    </w:p>
    <w:p w14:paraId="1B1D508B" w14:textId="6425F8E9" w:rsidR="00F37AC4" w:rsidRPr="00F37AC4" w:rsidRDefault="00F37AC4" w:rsidP="000E5536">
      <w:pPr>
        <w:pStyle w:val="sql"/>
      </w:pPr>
      <w:r>
        <w:t xml:space="preserve">  LANGUAGE plpgsql</w:t>
      </w:r>
    </w:p>
    <w:p w14:paraId="25693799" w14:textId="77777777" w:rsidR="00352E10" w:rsidRDefault="00352E10" w:rsidP="007D2F52">
      <w:pPr>
        <w:pStyle w:val="Heading4"/>
      </w:pPr>
      <w:r>
        <w:t>Exporting data</w:t>
      </w:r>
    </w:p>
    <w:p w14:paraId="5086B36F" w14:textId="5BDE8240" w:rsidR="00352E10" w:rsidRDefault="00DB298E" w:rsidP="000E5536">
      <w:pPr>
        <w:pStyle w:val="BodyText2"/>
      </w:pPr>
      <w:r>
        <w:t>C</w:t>
      </w:r>
      <w:r w:rsidR="00352E10">
        <w:t>hange the output to Exec</w:t>
      </w:r>
      <w:r>
        <w:t>ute to file (in the Query menu) and if you will be using the psql command COPY to import the data then don’t export the column names. By default the separator is a semi-colon.</w:t>
      </w:r>
    </w:p>
    <w:p w14:paraId="5A9E94C5" w14:textId="77777777" w:rsidR="00352E10" w:rsidRDefault="00352E10" w:rsidP="007D2F52">
      <w:pPr>
        <w:pStyle w:val="Heading4"/>
      </w:pPr>
      <w:r>
        <w:t>Importing data</w:t>
      </w:r>
      <w:bookmarkEnd w:id="158"/>
    </w:p>
    <w:p w14:paraId="10BE358B" w14:textId="77777777" w:rsidR="00352E10" w:rsidRDefault="00352E10" w:rsidP="000E5536">
      <w:pPr>
        <w:pStyle w:val="Heading5"/>
      </w:pPr>
      <w:r>
        <w:t>From a text file</w:t>
      </w:r>
    </w:p>
    <w:p w14:paraId="5CAAC154" w14:textId="0F7D6015" w:rsidR="00727DCD" w:rsidRDefault="00727DCD" w:rsidP="000E5536">
      <w:pPr>
        <w:pStyle w:val="Heading6"/>
      </w:pPr>
      <w:r>
        <w:t>Using pgAdmin</w:t>
      </w:r>
    </w:p>
    <w:p w14:paraId="1DC7A7CF" w14:textId="446B9282" w:rsidR="00727DCD" w:rsidRPr="00727DCD" w:rsidRDefault="00727DCD" w:rsidP="000E5536">
      <w:pPr>
        <w:pStyle w:val="BodyText2"/>
      </w:pPr>
      <w:r>
        <w:t>You can import a text file directly into an existing table in pgAdmin by right click</w:t>
      </w:r>
      <w:r w:rsidR="0056342B">
        <w:t>ing on the table and selecting I</w:t>
      </w:r>
      <w:r>
        <w:t xml:space="preserve">mport… </w:t>
      </w:r>
    </w:p>
    <w:p w14:paraId="75C48084" w14:textId="0E8342EA" w:rsidR="00727DCD" w:rsidRPr="00727DCD" w:rsidRDefault="00727DCD" w:rsidP="000E5536">
      <w:pPr>
        <w:pStyle w:val="Heading6"/>
      </w:pPr>
      <w:r>
        <w:t>Using psql commands</w:t>
      </w:r>
    </w:p>
    <w:p w14:paraId="6C18BF27" w14:textId="77777777" w:rsidR="00352E10" w:rsidRDefault="00352E10" w:rsidP="000E5536">
      <w:pPr>
        <w:pStyle w:val="BodyText2"/>
      </w:pPr>
      <w:r>
        <w:t>-Create the table to hold the data</w:t>
      </w:r>
    </w:p>
    <w:p w14:paraId="0C6A3B13" w14:textId="77777777" w:rsidR="00352E10" w:rsidRDefault="00352E10" w:rsidP="000E5536">
      <w:pPr>
        <w:pStyle w:val="BodyText"/>
      </w:pPr>
      <w:r>
        <w:t>-COPY TMS_Tile_Integers FROM 'E:/cottaan/My Documents/TMS_Tile_Integers.txt'</w:t>
      </w:r>
    </w:p>
    <w:p w14:paraId="6268FDC6" w14:textId="77777777" w:rsidR="00352E10" w:rsidRDefault="00352E10" w:rsidP="000E5536">
      <w:pPr>
        <w:pStyle w:val="BodyText"/>
      </w:pPr>
      <w:r>
        <w:t>But you need to be a superuser to COPY to or from a file! Hint: Anyone can COPY to stdout or from stdin. psql's \copy command also works for anyone.</w:t>
      </w:r>
    </w:p>
    <w:p w14:paraId="70DC85C5" w14:textId="77777777" w:rsidR="00352E10" w:rsidRDefault="00352E10" w:rsidP="000E5536">
      <w:pPr>
        <w:pStyle w:val="BodyText"/>
      </w:pPr>
      <w:r>
        <w:t>-\copy TMS_Tile_Integers FROM 'E:/cottaan/My Documents/TMS_Tile_Integers.txt' and CLICK ON THE EXECUTE PGSCRIPT BUTTON</w:t>
      </w:r>
    </w:p>
    <w:p w14:paraId="5704C589" w14:textId="77777777" w:rsidR="00352E10" w:rsidRDefault="00352E10" w:rsidP="000E5536">
      <w:pPr>
        <w:pStyle w:val="BodyText"/>
      </w:pPr>
      <w:r>
        <w:t>But this wont find the local file as the PostGIS machine is only looking on the PostGIS machine. Need to put the file on the PostGIS server.</w:t>
      </w:r>
    </w:p>
    <w:p w14:paraId="6D1AF30E" w14:textId="77777777" w:rsidR="00352E10" w:rsidRDefault="00352E10" w:rsidP="000E5536">
      <w:pPr>
        <w:pStyle w:val="BodyText"/>
      </w:pPr>
      <w:r>
        <w:t>You have to connect to the ehabitat or dopa virtual machine and then transfer the files and load them on using an ssh client like winscp, filezilla or putty</w:t>
      </w:r>
    </w:p>
    <w:p w14:paraId="3DEB5B91" w14:textId="77777777" w:rsidR="00352E10" w:rsidRDefault="00352E10" w:rsidP="000E5536">
      <w:pPr>
        <w:pStyle w:val="BodyText"/>
      </w:pPr>
      <w:r>
        <w:t>Here are the machines:</w:t>
      </w:r>
    </w:p>
    <w:p w14:paraId="0924B0B5" w14:textId="77777777" w:rsidR="00352E10" w:rsidRDefault="00352E10" w:rsidP="000E5536">
      <w:pPr>
        <w:pStyle w:val="BodyText"/>
      </w:pPr>
      <w:r>
        <w:t>ehab: h03-dev-vm7 webuser ehab2011uncert</w:t>
      </w:r>
    </w:p>
    <w:p w14:paraId="5F9BB9DD" w14:textId="77777777" w:rsidR="00352E10" w:rsidRDefault="00352E10" w:rsidP="000E5536">
      <w:pPr>
        <w:pStyle w:val="BodyText"/>
      </w:pPr>
      <w:r>
        <w:t>dopa: h03-dev-vm3 webuser dopa2011uncert</w:t>
      </w:r>
    </w:p>
    <w:p w14:paraId="74363045" w14:textId="33F25C21" w:rsidR="00352E10" w:rsidRDefault="00352E10" w:rsidP="000E5536">
      <w:pPr>
        <w:pStyle w:val="BodyText2"/>
      </w:pPr>
      <w:r>
        <w:t xml:space="preserve">Use the ssh copy commands and then remote connect </w:t>
      </w:r>
      <w:r w:rsidR="00A8741E">
        <w:t>.</w:t>
      </w:r>
    </w:p>
    <w:p w14:paraId="73C53521" w14:textId="4A251F29" w:rsidR="00A8741E" w:rsidRDefault="00A8741E" w:rsidP="000E5536">
      <w:pPr>
        <w:pStyle w:val="BodyText2"/>
      </w:pPr>
      <w:r>
        <w:t>On 29/3/17 import wdpa into Cloud9 postgres instance.</w:t>
      </w:r>
    </w:p>
    <w:p w14:paraId="69C15846" w14:textId="375C92E0" w:rsidR="00225DB9" w:rsidRDefault="00225DB9" w:rsidP="00A8741E">
      <w:pPr>
        <w:pStyle w:val="Code"/>
      </w:pPr>
      <w:r w:rsidRPr="00225DB9">
        <w:t>blishten:~/workspace (master) $ psql -d biopama -U jrc -h localhost</w:t>
      </w:r>
    </w:p>
    <w:p w14:paraId="0D293F57" w14:textId="61E5D188" w:rsidR="00A8741E" w:rsidRPr="00A8741E" w:rsidRDefault="00A8741E" w:rsidP="00A8741E">
      <w:pPr>
        <w:pStyle w:val="Code"/>
      </w:pPr>
      <w:r w:rsidRPr="00A8741E">
        <w:t>biopama=# copy wdpa FR</w:t>
      </w:r>
      <w:r w:rsidR="00230112">
        <w:t>OM '/home/ubuntu/workspace/wdpa</w:t>
      </w:r>
      <w:r w:rsidRPr="00A8741E">
        <w:t>.csv' DELIMITER ';' CSV;</w:t>
      </w:r>
    </w:p>
    <w:p w14:paraId="02AA4114" w14:textId="0F48E2CD" w:rsidR="00746347" w:rsidRDefault="00746347" w:rsidP="000E5536">
      <w:pPr>
        <w:pStyle w:val="Heading5"/>
      </w:pPr>
      <w:bookmarkStart w:id="163" w:name="_Toc315774586"/>
      <w:bookmarkStart w:id="164" w:name="_Toc315774585"/>
      <w:r>
        <w:t>From a shapefile</w:t>
      </w:r>
    </w:p>
    <w:p w14:paraId="14B58791" w14:textId="77777777" w:rsidR="000718BF" w:rsidRDefault="000718BF" w:rsidP="000E5536">
      <w:pPr>
        <w:pStyle w:val="Heading6"/>
      </w:pPr>
      <w:r>
        <w:t>Using ogr2ogr</w:t>
      </w:r>
    </w:p>
    <w:p w14:paraId="131E739C" w14:textId="77777777" w:rsidR="000718BF" w:rsidRDefault="000718BF" w:rsidP="000E5536">
      <w:pPr>
        <w:pStyle w:val="BodyText2"/>
      </w:pPr>
      <w:r>
        <w:t>On the SPREP test server the following worked and created a table called test in the database:</w:t>
      </w:r>
    </w:p>
    <w:p w14:paraId="1245E86A" w14:textId="77777777" w:rsidR="000718BF" w:rsidRDefault="000718BF" w:rsidP="000E5536">
      <w:pPr>
        <w:pStyle w:val="Code"/>
      </w:pPr>
      <w:r w:rsidRPr="002C2557">
        <w:t>jrc@test-ris:~/WDPA_June2015-shapefile$ ogr2ogr -f "PostgreSQL" PG:"host=123.176.76.184 user=jrc dbname=geonode password=thargal88" test.shp</w:t>
      </w:r>
    </w:p>
    <w:p w14:paraId="1EF1DB97" w14:textId="77777777" w:rsidR="000718BF" w:rsidRDefault="000718BF" w:rsidP="000E5536">
      <w:pPr>
        <w:pStyle w:val="BodyText2"/>
      </w:pPr>
      <w:r>
        <w:t>But there were problems with the polygons:</w:t>
      </w:r>
    </w:p>
    <w:p w14:paraId="3F81E25C" w14:textId="77777777" w:rsidR="000718BF" w:rsidRDefault="000718BF" w:rsidP="000E5536">
      <w:pPr>
        <w:pStyle w:val="Code"/>
      </w:pPr>
      <w:r>
        <w:lastRenderedPageBreak/>
        <w:t>jrc@test-ris:~/WDPA_June2015-shapefile$ ogr2ogr -f "PostgreSQL" PG:"host=123.176.76.184 user=jrc dbname=geonode password=thargal88" WDPA_June2015-shapefile-polygons.shp</w:t>
      </w:r>
    </w:p>
    <w:p w14:paraId="74D5A73B" w14:textId="77777777" w:rsidR="000718BF" w:rsidRDefault="000718BF" w:rsidP="000E5536">
      <w:pPr>
        <w:pStyle w:val="Code"/>
      </w:pPr>
      <w:r>
        <w:t>Warning 1: Geometry to be inserted is of type Multi Polygon, whereas the layer geometry type is Polygon.</w:t>
      </w:r>
    </w:p>
    <w:p w14:paraId="437D6B09" w14:textId="77777777" w:rsidR="000718BF" w:rsidRDefault="000718BF" w:rsidP="000E5536">
      <w:pPr>
        <w:pStyle w:val="Code"/>
      </w:pPr>
      <w:r>
        <w:t>Insertion is likely to fail</w:t>
      </w:r>
    </w:p>
    <w:p w14:paraId="3D8001A0" w14:textId="77777777" w:rsidR="000718BF" w:rsidRDefault="000718BF" w:rsidP="000E5536">
      <w:pPr>
        <w:pStyle w:val="Code"/>
      </w:pPr>
      <w:r>
        <w:t>ERROR 1: INSERT command for new feature failed.</w:t>
      </w:r>
    </w:p>
    <w:p w14:paraId="72CB2A4B" w14:textId="77777777" w:rsidR="000718BF" w:rsidRDefault="000718BF" w:rsidP="000E5536">
      <w:pPr>
        <w:pStyle w:val="Code"/>
      </w:pPr>
      <w:r>
        <w:t>ERROR:  new row for relation "wdpa_june2015_shapefile_polygons" violates check constraint "enforce_geotype_wkb_geometry"</w:t>
      </w:r>
    </w:p>
    <w:p w14:paraId="772270E9" w14:textId="1AB768AF" w:rsidR="000718BF" w:rsidRDefault="000718BF" w:rsidP="000E5536">
      <w:pPr>
        <w:pStyle w:val="BodyText2"/>
      </w:pPr>
      <w:r>
        <w:t xml:space="preserve">But trying with the </w:t>
      </w:r>
      <w:r w:rsidRPr="002C2557">
        <w:t>-nlt GEOMETRY</w:t>
      </w:r>
      <w:r>
        <w:t xml:space="preserve"> option to not create a </w:t>
      </w:r>
      <w:r w:rsidR="0008055B">
        <w:t>specific column type works fine. The wdpa_june2015 polygon data took 50minutes to import.</w:t>
      </w:r>
    </w:p>
    <w:p w14:paraId="7F52899C" w14:textId="77777777" w:rsidR="000718BF" w:rsidRDefault="000718BF" w:rsidP="000E5536">
      <w:pPr>
        <w:pStyle w:val="Code"/>
      </w:pPr>
      <w:r>
        <w:t xml:space="preserve">jrc@test-ris:~/WDPA_June2015-shapefile$ ogr2ogr -f "PostgreSQL" PG:"host=123.176.76.184 user=jrc dbname=geonode password=thargal88" WDPA_June2015-shapefile-polygons.shp –nlt GEOMETRY </w:t>
      </w:r>
    </w:p>
    <w:p w14:paraId="1C762654" w14:textId="7A870AAB" w:rsidR="000718BF" w:rsidRDefault="000718BF" w:rsidP="000E5536">
      <w:pPr>
        <w:pStyle w:val="BodyText2"/>
      </w:pPr>
      <w:r>
        <w:t>Renamed the table then create a spatial index in PostGIS</w:t>
      </w:r>
      <w:r w:rsidR="0008055B">
        <w:t>. But it looks like there is already a spatial index created!</w:t>
      </w:r>
    </w:p>
    <w:p w14:paraId="7BA91358" w14:textId="77777777" w:rsidR="000718BF" w:rsidRDefault="000718BF" w:rsidP="000E5536">
      <w:pPr>
        <w:pStyle w:val="sql"/>
      </w:pPr>
      <w:r w:rsidRPr="003308AB">
        <w:t xml:space="preserve">CREATE INDEX </w:t>
      </w:r>
      <w:r>
        <w:t>wdpa_june2015</w:t>
      </w:r>
      <w:r w:rsidRPr="003308AB">
        <w:t xml:space="preserve">_gix ON </w:t>
      </w:r>
      <w:r>
        <w:t>wdpa_june2015 USING GIST (</w:t>
      </w:r>
      <w:r w:rsidRPr="003308AB">
        <w:t>geom);</w:t>
      </w:r>
    </w:p>
    <w:p w14:paraId="205804F7" w14:textId="29B14061" w:rsidR="000718BF" w:rsidRPr="00D4393E" w:rsidRDefault="000718BF" w:rsidP="000E5536">
      <w:pPr>
        <w:pStyle w:val="sql"/>
      </w:pPr>
      <w:r w:rsidRPr="00664D16">
        <w:t xml:space="preserve">VACUUM ANALYZE </w:t>
      </w:r>
      <w:r>
        <w:t>wdpa_june2015</w:t>
      </w:r>
      <w:r w:rsidRPr="00664D16">
        <w:t>;</w:t>
      </w:r>
      <w:r w:rsidR="00DB7027">
        <w:t xml:space="preserve"> (or using the pgAdmin GUI)</w:t>
      </w:r>
      <w:r w:rsidR="0008055B">
        <w:t>;</w:t>
      </w:r>
    </w:p>
    <w:p w14:paraId="268D7F53" w14:textId="6BECC368" w:rsidR="0045422B" w:rsidRDefault="0045422B" w:rsidP="000E5536">
      <w:pPr>
        <w:pStyle w:val="Heading6"/>
      </w:pPr>
      <w:r>
        <w:t>Using shp2pgsql</w:t>
      </w:r>
    </w:p>
    <w:p w14:paraId="3059465A" w14:textId="122F4ABC" w:rsidR="0045422B" w:rsidRDefault="003630B2" w:rsidP="000E5536">
      <w:pPr>
        <w:pStyle w:val="BodyText2"/>
      </w:pPr>
      <w:hyperlink r:id="rId970" w:history="1">
        <w:r w:rsidR="0045422B" w:rsidRPr="0084639D">
          <w:rPr>
            <w:rStyle w:val="Hyperlink"/>
          </w:rPr>
          <w:t>http://suite.opengeo.org/4.1/dataadmin/pgGettingStarted/shp2pgsql.html</w:t>
        </w:r>
      </w:hyperlink>
      <w:r w:rsidR="0045422B">
        <w:t xml:space="preserve"> </w:t>
      </w:r>
    </w:p>
    <w:p w14:paraId="63F33647" w14:textId="77777777" w:rsidR="00043CF2" w:rsidRDefault="00043CF2" w:rsidP="000E5536">
      <w:pPr>
        <w:pStyle w:val="Code"/>
      </w:pPr>
      <w:r>
        <w:t>jrc@test-ris:~$ psql -c "Select PostGIS_Version()" -d geonode;</w:t>
      </w:r>
    </w:p>
    <w:p w14:paraId="0476200F" w14:textId="77777777" w:rsidR="00043CF2" w:rsidRDefault="00043CF2" w:rsidP="000E5536">
      <w:pPr>
        <w:pStyle w:val="Code"/>
      </w:pPr>
      <w:r>
        <w:t xml:space="preserve">            postgis_version</w:t>
      </w:r>
    </w:p>
    <w:p w14:paraId="42B87FE5" w14:textId="77777777" w:rsidR="00043CF2" w:rsidRDefault="00043CF2" w:rsidP="000E5536">
      <w:pPr>
        <w:pStyle w:val="Code"/>
      </w:pPr>
      <w:r>
        <w:t>---------------------------------------</w:t>
      </w:r>
    </w:p>
    <w:p w14:paraId="3B0F409E" w14:textId="77777777" w:rsidR="00043CF2" w:rsidRDefault="00043CF2" w:rsidP="000E5536">
      <w:pPr>
        <w:pStyle w:val="Code"/>
      </w:pPr>
      <w:r>
        <w:t xml:space="preserve"> 1.5 USE_GEOS=1 USE_PROJ=1 USE_STATS=1</w:t>
      </w:r>
    </w:p>
    <w:p w14:paraId="532ED1BA" w14:textId="77777777" w:rsidR="00043CF2" w:rsidRDefault="00043CF2" w:rsidP="000E5536">
      <w:pPr>
        <w:pStyle w:val="Code"/>
      </w:pPr>
      <w:r>
        <w:t>(1 row)</w:t>
      </w:r>
    </w:p>
    <w:p w14:paraId="62C1A42D" w14:textId="637F6C14" w:rsidR="00043CF2" w:rsidRDefault="000718BF" w:rsidP="000E5536">
      <w:pPr>
        <w:pStyle w:val="BodyText2"/>
      </w:pPr>
      <w:r>
        <w:t>Couldn’t get this to work (unable to open *.dbf files) so using ogr2ogr instead.</w:t>
      </w:r>
    </w:p>
    <w:p w14:paraId="2A6245BE" w14:textId="77777777" w:rsidR="00352E10" w:rsidRDefault="00352E10" w:rsidP="007D2F52">
      <w:pPr>
        <w:pStyle w:val="Heading4"/>
      </w:pPr>
      <w:r>
        <w:t>Indexes</w:t>
      </w:r>
    </w:p>
    <w:p w14:paraId="171A5B79" w14:textId="77777777" w:rsidR="00352E10" w:rsidRDefault="00352E10" w:rsidP="000E5536">
      <w:pPr>
        <w:pStyle w:val="BodyText2"/>
      </w:pPr>
      <w:r>
        <w:t xml:space="preserve">Intro here: </w:t>
      </w:r>
      <w:hyperlink r:id="rId971" w:history="1">
        <w:r w:rsidRPr="0077669C">
          <w:rPr>
            <w:rStyle w:val="Hyperlink"/>
          </w:rPr>
          <w:t>http://www.postgresql.org/docs/9.0/static/indexes-intro.html</w:t>
        </w:r>
      </w:hyperlink>
    </w:p>
    <w:p w14:paraId="25CA03E7" w14:textId="77777777" w:rsidR="00DB37AA" w:rsidRDefault="00DB37AA" w:rsidP="007D2F52">
      <w:pPr>
        <w:pStyle w:val="Heading4"/>
      </w:pPr>
      <w:r>
        <w:t>Inserting timestamps</w:t>
      </w:r>
    </w:p>
    <w:p w14:paraId="520469BE" w14:textId="77777777" w:rsidR="00DB37AA" w:rsidRDefault="00DB37AA" w:rsidP="000E5536">
      <w:pPr>
        <w:pStyle w:val="Heading5"/>
      </w:pPr>
      <w:r>
        <w:t>In PgPSQL</w:t>
      </w:r>
    </w:p>
    <w:p w14:paraId="0E597A0A" w14:textId="77777777" w:rsidR="00DB37AA" w:rsidRDefault="00DB37AA" w:rsidP="000E5536">
      <w:pPr>
        <w:pStyle w:val="sql"/>
      </w:pPr>
      <w:r>
        <w:t xml:space="preserve">  curtime timestamp := now();</w:t>
      </w:r>
    </w:p>
    <w:p w14:paraId="19AB8736" w14:textId="77777777" w:rsidR="00DB37AA" w:rsidRDefault="00DB37AA" w:rsidP="000E5536">
      <w:pPr>
        <w:pStyle w:val="sql"/>
      </w:pPr>
      <w:r>
        <w:t>..</w:t>
      </w:r>
    </w:p>
    <w:p w14:paraId="646ED138" w14:textId="77777777" w:rsidR="00DB37AA" w:rsidRDefault="00DB37AA" w:rsidP="000E5536">
      <w:pPr>
        <w:pStyle w:val="sql"/>
      </w:pPr>
      <w:r>
        <w:t xml:space="preserve">  INSERT INTO jobs(id,query_text,time_start) VALUES (DEFAULT,quadkey,curtime) RETURNING id INTO jobid;</w:t>
      </w:r>
    </w:p>
    <w:p w14:paraId="0A5D50CD" w14:textId="77777777" w:rsidR="00DB37AA" w:rsidRDefault="00DB37AA" w:rsidP="000E5536">
      <w:pPr>
        <w:pStyle w:val="Heading5"/>
      </w:pPr>
      <w:r>
        <w:t>From Python</w:t>
      </w:r>
    </w:p>
    <w:p w14:paraId="38F17AD3" w14:textId="77777777" w:rsidR="00DB37AA" w:rsidRDefault="00DB37AA" w:rsidP="000E5536">
      <w:pPr>
        <w:pStyle w:val="BodyText"/>
      </w:pPr>
      <w:r>
        <w:t>Inserting the current time in Python into Postgresql timestamp field:</w:t>
      </w:r>
    </w:p>
    <w:p w14:paraId="2301CCE4" w14:textId="77777777" w:rsidR="00DB37AA" w:rsidRDefault="00DB37AA" w:rsidP="000E5536">
      <w:pPr>
        <w:pStyle w:val="Code"/>
      </w:pPr>
      <w:r w:rsidRPr="00B47332">
        <w:t>'" + datetime.datetime.now().strftime("%m/%d/%Y %H:%M:%S.%f") + "'</w:t>
      </w:r>
      <w:r>
        <w:t xml:space="preserve"> or</w:t>
      </w:r>
    </w:p>
    <w:p w14:paraId="171E114F" w14:textId="77777777" w:rsidR="00DB37AA" w:rsidRDefault="00DB37AA" w:rsidP="000E5536">
      <w:pPr>
        <w:pStyle w:val="Code"/>
      </w:pPr>
      <w:r w:rsidRPr="00B47332">
        <w:t>"INSERT INTO jobs(id,query_text,time_start) VALUES (DEFAULT,'132320330230021',now())"</w:t>
      </w:r>
      <w:r>
        <w:t xml:space="preserve"> or</w:t>
      </w:r>
    </w:p>
    <w:p w14:paraId="778ACC4D" w14:textId="77777777" w:rsidR="00DB37AA" w:rsidRDefault="00DB37AA" w:rsidP="000E5536">
      <w:pPr>
        <w:pStyle w:val="Code"/>
      </w:pPr>
      <w:r>
        <w:t>JUST USE A DEFAULT VALUE FOR THE FIELD!</w:t>
      </w:r>
    </w:p>
    <w:p w14:paraId="22CCA68D" w14:textId="77777777" w:rsidR="00DB37AA" w:rsidRDefault="00DB37AA" w:rsidP="000E5536">
      <w:pPr>
        <w:pStyle w:val="Heading5"/>
      </w:pPr>
      <w:r>
        <w:t>From a string</w:t>
      </w:r>
    </w:p>
    <w:p w14:paraId="201E3D60" w14:textId="77777777" w:rsidR="00DB37AA" w:rsidRDefault="00DB37AA" w:rsidP="000E5536">
      <w:pPr>
        <w:pStyle w:val="Code"/>
      </w:pPr>
      <w:r w:rsidRPr="008B49CB">
        <w:t>TIMESTAMP WITH TIME ZONE '2004-10-19 10:23:54+02'</w:t>
      </w:r>
    </w:p>
    <w:p w14:paraId="432550A9" w14:textId="77777777" w:rsidR="00DB37AA" w:rsidRDefault="00DB37AA" w:rsidP="000E5536">
      <w:pPr>
        <w:pStyle w:val="Code"/>
      </w:pPr>
      <w:r w:rsidRPr="008B49CB">
        <w:t>TIMESTAMP WITH TIME ZONE</w:t>
      </w:r>
      <w:r>
        <w:t xml:space="preserve"> ‘2014.173’           -from a literal string with year and Julian date</w:t>
      </w:r>
    </w:p>
    <w:p w14:paraId="0994337F" w14:textId="77777777" w:rsidR="00DB37AA" w:rsidRDefault="00DB37AA" w:rsidP="000E5536">
      <w:pPr>
        <w:pStyle w:val="BodyText2"/>
      </w:pPr>
      <w:r>
        <w:t>From a sceneid:</w:t>
      </w:r>
    </w:p>
    <w:p w14:paraId="15884949" w14:textId="77777777" w:rsidR="00DB37AA" w:rsidRPr="008B49CB" w:rsidRDefault="00DB37AA" w:rsidP="000E5536">
      <w:pPr>
        <w:pStyle w:val="Code"/>
      </w:pPr>
      <w:r w:rsidRPr="0086201F">
        <w:t>SELECT CAST(substring(sceneid from 30 for 4) || '.' || substring(sceneid from 34 for 3) AS TIMESTAMP WITH TIME ZONE) FROM gee_training_data limit 1;</w:t>
      </w:r>
      <w:r>
        <w:t xml:space="preserve">    </w:t>
      </w:r>
    </w:p>
    <w:p w14:paraId="52B5A007" w14:textId="77777777" w:rsidR="00DB37AA" w:rsidRDefault="00DB37AA" w:rsidP="007D2F52">
      <w:pPr>
        <w:pStyle w:val="Heading4"/>
      </w:pPr>
      <w:r>
        <w:t>Logs</w:t>
      </w:r>
    </w:p>
    <w:p w14:paraId="3C687502" w14:textId="09D418BC" w:rsidR="00DB37AA" w:rsidRPr="00DB37AA" w:rsidRDefault="00DB37AA" w:rsidP="000E5536">
      <w:pPr>
        <w:pStyle w:val="BodyText2"/>
      </w:pPr>
      <w:r>
        <w:t>On Ubuntu 12 with Postgresql installed they are here:</w:t>
      </w:r>
      <w:r w:rsidRPr="00DB37AA">
        <w:tab/>
        <w:t>/var/log/postgresql/postgresql-9.1-main.log</w:t>
      </w:r>
    </w:p>
    <w:p w14:paraId="6933F570" w14:textId="77777777" w:rsidR="00352E10" w:rsidRDefault="00352E10" w:rsidP="007D2F52">
      <w:pPr>
        <w:pStyle w:val="Heading4"/>
      </w:pPr>
      <w:r>
        <w:t>Metadata</w:t>
      </w:r>
    </w:p>
    <w:p w14:paraId="095BCAA5" w14:textId="77777777" w:rsidR="00352E10" w:rsidRDefault="00352E10" w:rsidP="000E5536">
      <w:pPr>
        <w:pStyle w:val="ListBullet"/>
      </w:pPr>
      <w:r>
        <w:t>You can get all of the server configuration information by entering ‘</w:t>
      </w:r>
      <w:r w:rsidRPr="00C761FC">
        <w:t>SHOW ALL</w:t>
      </w:r>
      <w:r>
        <w:t>’ in pgAdmin</w:t>
      </w:r>
    </w:p>
    <w:p w14:paraId="2179C035" w14:textId="77777777" w:rsidR="00352E10" w:rsidRDefault="00352E10" w:rsidP="000E5536">
      <w:pPr>
        <w:pStyle w:val="ListBullet"/>
      </w:pPr>
      <w:r>
        <w:t>To get the version of PostGIS, type ‘</w:t>
      </w:r>
      <w:r w:rsidRPr="00D753AC">
        <w:t>SELECT PostGIS_full_version();</w:t>
      </w:r>
      <w:r>
        <w:t>’</w:t>
      </w:r>
    </w:p>
    <w:p w14:paraId="56CF87CC" w14:textId="77777777" w:rsidR="00352E10" w:rsidRPr="00781F76" w:rsidRDefault="00352E10" w:rsidP="000E5536">
      <w:pPr>
        <w:pStyle w:val="ListBullet"/>
      </w:pPr>
      <w:r>
        <w:t>You can see how big an index is by clicking on the index and clicking on the Statistics tab in pgAdmin.</w:t>
      </w:r>
    </w:p>
    <w:p w14:paraId="56B51A84" w14:textId="49DD579E" w:rsidR="00DB37AA" w:rsidRDefault="00E8192F" w:rsidP="007D2F52">
      <w:pPr>
        <w:pStyle w:val="Heading4"/>
      </w:pPr>
      <w:r>
        <w:t>Backup and restore</w:t>
      </w:r>
    </w:p>
    <w:p w14:paraId="4B7718A5" w14:textId="4F450030" w:rsidR="00E8192F" w:rsidRPr="00E8192F" w:rsidRDefault="00E8192F" w:rsidP="00E8192F">
      <w:pPr>
        <w:pStyle w:val="Heading5"/>
      </w:pPr>
      <w:r>
        <w:t>Backup</w:t>
      </w:r>
    </w:p>
    <w:p w14:paraId="7CC715E3" w14:textId="77777777" w:rsidR="00DB37AA" w:rsidRPr="0021569C" w:rsidRDefault="00DB37AA" w:rsidP="00E8192F">
      <w:pPr>
        <w:pStyle w:val="Heading6"/>
      </w:pPr>
      <w:r>
        <w:lastRenderedPageBreak/>
        <w:t>Using pg_dump</w:t>
      </w:r>
    </w:p>
    <w:p w14:paraId="016AF8A1" w14:textId="77777777" w:rsidR="00E8192F" w:rsidRDefault="00E8192F" w:rsidP="00E8192F">
      <w:pPr>
        <w:pStyle w:val="Heading7"/>
      </w:pPr>
      <w:r>
        <w:t>From pgAdmin</w:t>
      </w:r>
    </w:p>
    <w:p w14:paraId="7FD0F554" w14:textId="7E472696" w:rsidR="00E8192F" w:rsidRPr="00E8192F" w:rsidRDefault="00E8192F" w:rsidP="00E8192F">
      <w:pPr>
        <w:pStyle w:val="BodyText2"/>
      </w:pPr>
      <w:r>
        <w:t>You can use pg_dump from pgAdmin by right clicking on an object and then selecting Backup..</w:t>
      </w:r>
      <w:r w:rsidR="00D45DED">
        <w:t xml:space="preserve"> Make sure you specifiy plain as the format (otherwise it cant be read in phpPgAdmin) and to use INSERT statements.</w:t>
      </w:r>
    </w:p>
    <w:p w14:paraId="0AD2CC2D" w14:textId="77777777" w:rsidR="00E8192F" w:rsidRDefault="00E8192F" w:rsidP="00E8192F">
      <w:pPr>
        <w:pStyle w:val="Heading7"/>
      </w:pPr>
      <w:r>
        <w:t>From the command line</w:t>
      </w:r>
    </w:p>
    <w:p w14:paraId="7C9FA0CB" w14:textId="77777777" w:rsidR="00DB37AA" w:rsidRDefault="00DB37AA" w:rsidP="00E8192F">
      <w:pPr>
        <w:pStyle w:val="BodyText2"/>
      </w:pPr>
      <w:r>
        <w:t>Use pg_dump from the command line (</w:t>
      </w:r>
      <w:r w:rsidRPr="00E54212">
        <w:t>C:\&gt;cd C:\Program Files (x86)\pgAdmin III\1.18</w:t>
      </w:r>
      <w:r>
        <w:t>) – this goes into c:\users\cottaan by default:</w:t>
      </w:r>
    </w:p>
    <w:p w14:paraId="12E88B5A" w14:textId="77777777" w:rsidR="00DB37AA" w:rsidRDefault="00DB37AA" w:rsidP="00E8192F">
      <w:pPr>
        <w:pStyle w:val="sql"/>
      </w:pPr>
      <w:r w:rsidRPr="007C26B9">
        <w:t>create table _tmp as select id_no,friendly_n,rl_categor from species_distribution.speciestaxonomy where family='Falconidae'</w:t>
      </w:r>
    </w:p>
    <w:p w14:paraId="7E36BC0E" w14:textId="09A1EABF" w:rsidR="00DB37AA" w:rsidRDefault="00DB37AA" w:rsidP="00E8192F">
      <w:pPr>
        <w:pStyle w:val="sql"/>
      </w:pPr>
      <w:r w:rsidRPr="00592E11">
        <w:t>pg_dump -t especies._tmp -h species.jrc.org -d dopa -U especies -W &gt; "E:\cottaan\My Documents\db.sql"</w:t>
      </w:r>
    </w:p>
    <w:p w14:paraId="23B74774" w14:textId="677FC1A9" w:rsidR="001C2273" w:rsidRDefault="001C2273" w:rsidP="00E8192F">
      <w:pPr>
        <w:pStyle w:val="BodyText2"/>
      </w:pPr>
      <w:r>
        <w:t>On 23/3/17:</w:t>
      </w:r>
    </w:p>
    <w:p w14:paraId="4621F220" w14:textId="033AEE3A" w:rsidR="001C2273" w:rsidRDefault="001C2273" w:rsidP="00E8192F">
      <w:pPr>
        <w:pStyle w:val="sql"/>
      </w:pPr>
      <w:r w:rsidRPr="001C2273">
        <w:t>C:\Program Files (x86)\pgAdmin III\1.22&gt;pg_dump -h ies-pgsql.jrc.org -d h05googleearthengine -U h05googleearthengine -t especies.gee_validation_landcover_types -W &gt; "E:\cottaan\My Documents\gee_validation_landcover_types.sql"</w:t>
      </w:r>
    </w:p>
    <w:p w14:paraId="36B86C15" w14:textId="09A79D97" w:rsidR="009F0944" w:rsidRDefault="009F0944" w:rsidP="00E8192F">
      <w:pPr>
        <w:pStyle w:val="sql"/>
      </w:pPr>
      <w:r w:rsidRPr="001C2273">
        <w:t>pg_dump -h ies-pgsql.jrc.org -d h05googleearthengine -U h05googleearthengine -t especies.</w:t>
      </w:r>
      <w:r w:rsidRPr="009F0944">
        <w:t>roadless_areas_landcover_types</w:t>
      </w:r>
      <w:r w:rsidRPr="001C2273">
        <w:t xml:space="preserve"> -W &gt; "E:\cottaan\My Documents\</w:t>
      </w:r>
      <w:r w:rsidRPr="009F0944">
        <w:t xml:space="preserve"> roadless_areas_landcover_types</w:t>
      </w:r>
      <w:r w:rsidRPr="001C2273">
        <w:t>.sql"</w:t>
      </w:r>
    </w:p>
    <w:p w14:paraId="7E5563B2" w14:textId="3387AB82" w:rsidR="00DE2B75" w:rsidRDefault="00DE2B75" w:rsidP="00E8192F">
      <w:pPr>
        <w:pStyle w:val="sql"/>
      </w:pPr>
      <w:r w:rsidRPr="00DE2B75">
        <w:t>pg_dump -h ies-pgsql2.jrc.org -d h05ibex -U h05ibexrestservicesro -t especies.species_names -W &gt; "E:\cottaan\Documents\pg_dump\species_names.sql"</w:t>
      </w:r>
    </w:p>
    <w:p w14:paraId="76CB7A6E" w14:textId="2713BA14" w:rsidR="00757112" w:rsidRDefault="00757112" w:rsidP="00757112">
      <w:pPr>
        <w:pStyle w:val="BodyText2"/>
      </w:pPr>
      <w:r>
        <w:t>The backup of the wdpa_species_final table was 4GB!</w:t>
      </w:r>
    </w:p>
    <w:p w14:paraId="14D9666A" w14:textId="77777777" w:rsidR="00DB37AA" w:rsidRDefault="00DB37AA" w:rsidP="00E8192F">
      <w:pPr>
        <w:pStyle w:val="Heading6"/>
      </w:pPr>
      <w:r>
        <w:t>Using psql</w:t>
      </w:r>
    </w:p>
    <w:p w14:paraId="733AB7C3" w14:textId="77777777" w:rsidR="00DB37AA" w:rsidRDefault="00DB37AA" w:rsidP="000E5536">
      <w:pPr>
        <w:pStyle w:val="Code"/>
      </w:pPr>
      <w:r w:rsidRPr="007C26B9">
        <w:t>C:\Program Files (x86)\pgAdmin III\1.18&gt;psql -h species.jrc.org -d dopa -U especies -c "copy (select id_no,friendly_n,rl_categor from species_distribution.speciestaxonomy where family='Falconidae') to stdout"</w:t>
      </w:r>
    </w:p>
    <w:p w14:paraId="2EA8AA14" w14:textId="77777777" w:rsidR="00DB37AA" w:rsidRPr="0021569C" w:rsidRDefault="00DB37AA" w:rsidP="000E5536">
      <w:pPr>
        <w:pStyle w:val="BodyText2"/>
      </w:pPr>
      <w:r>
        <w:t>Doesn’t work!</w:t>
      </w:r>
    </w:p>
    <w:p w14:paraId="12078E05" w14:textId="34B61D29" w:rsidR="00E8192F" w:rsidRDefault="00E8192F" w:rsidP="00E8192F">
      <w:pPr>
        <w:pStyle w:val="Heading5"/>
      </w:pPr>
      <w:r>
        <w:t>Restore</w:t>
      </w:r>
    </w:p>
    <w:p w14:paraId="18808662" w14:textId="77777777" w:rsidR="0068309D" w:rsidRDefault="0068309D" w:rsidP="0068309D">
      <w:pPr>
        <w:pStyle w:val="Heading6"/>
      </w:pPr>
      <w:r>
        <w:t>Using phpPgAdmin</w:t>
      </w:r>
    </w:p>
    <w:p w14:paraId="15B01726" w14:textId="77777777" w:rsidR="0068309D" w:rsidRDefault="0068309D" w:rsidP="0068309D">
      <w:pPr>
        <w:pStyle w:val="BodyText2"/>
      </w:pPr>
      <w:r>
        <w:t>You can also restore from an sql file using phpPgAdmin using the SQL tab and selecting the file. However, there are size limits to uploads:</w:t>
      </w:r>
    </w:p>
    <w:p w14:paraId="1F74D377" w14:textId="77777777" w:rsidR="0068309D" w:rsidRDefault="0068309D" w:rsidP="0068309D">
      <w:pPr>
        <w:pStyle w:val="Code"/>
      </w:pPr>
      <w:r>
        <w:t>Warning: POST Content-Length of 8623530 bytes exceeds the limit of 8388608 bytes in Unknown on line 0</w:t>
      </w:r>
    </w:p>
    <w:p w14:paraId="5FE13AB8" w14:textId="77777777" w:rsidR="0068309D" w:rsidRDefault="0068309D" w:rsidP="0068309D">
      <w:pPr>
        <w:pStyle w:val="Code"/>
      </w:pPr>
      <w:r>
        <w:t>No server supplied!</w:t>
      </w:r>
    </w:p>
    <w:p w14:paraId="5E96916A" w14:textId="77777777" w:rsidR="0068309D" w:rsidRDefault="0068309D" w:rsidP="0068309D">
      <w:pPr>
        <w:pStyle w:val="BodyText2"/>
      </w:pPr>
      <w:r>
        <w:t xml:space="preserve">This is specified in the </w:t>
      </w:r>
      <w:r w:rsidRPr="00CA5ED2">
        <w:t>upload_max_filesize</w:t>
      </w:r>
      <w:r>
        <w:t xml:space="preserve"> parameter in the </w:t>
      </w:r>
      <w:r w:rsidRPr="00CA5ED2">
        <w:t>php.ini</w:t>
      </w:r>
      <w:r>
        <w:t xml:space="preserve"> file. To change this parameter (following instructions </w:t>
      </w:r>
      <w:hyperlink r:id="rId972" w:history="1">
        <w:r w:rsidRPr="00BA0816">
          <w:rPr>
            <w:rStyle w:val="Hyperlink"/>
          </w:rPr>
          <w:t>here</w:t>
        </w:r>
      </w:hyperlink>
      <w:r>
        <w:t xml:space="preserve">) </w:t>
      </w:r>
    </w:p>
    <w:p w14:paraId="515570EA" w14:textId="77777777" w:rsidR="0068309D" w:rsidRDefault="0068309D" w:rsidP="0068309D">
      <w:pPr>
        <w:pStyle w:val="Unix"/>
      </w:pPr>
      <w:r>
        <w:t>blishten:~/workspace (master) $ echo "display_errors=Off" &gt; /home/ubuntu/workspace/php.ini</w:t>
      </w:r>
    </w:p>
    <w:p w14:paraId="55D99FF1" w14:textId="77777777" w:rsidR="0068309D" w:rsidRDefault="0068309D" w:rsidP="0068309D">
      <w:pPr>
        <w:pStyle w:val="Unix"/>
      </w:pPr>
      <w:r>
        <w:t>blishten:~/workspace (master) $ sudo vi php.ini</w:t>
      </w:r>
    </w:p>
    <w:p w14:paraId="18D9BFB6" w14:textId="77777777" w:rsidR="0068309D" w:rsidRDefault="0068309D" w:rsidP="0068309D">
      <w:pPr>
        <w:pStyle w:val="BodyText2"/>
      </w:pPr>
      <w:r>
        <w:t>Add</w:t>
      </w:r>
    </w:p>
    <w:p w14:paraId="749C76D1" w14:textId="77777777" w:rsidR="0068309D" w:rsidRDefault="0068309D" w:rsidP="0068309D">
      <w:pPr>
        <w:pStyle w:val="Code"/>
      </w:pPr>
      <w:r>
        <w:t>upload_max_filesize = 1000M ; 1GB</w:t>
      </w:r>
    </w:p>
    <w:p w14:paraId="318717A1" w14:textId="77777777" w:rsidR="0068309D" w:rsidRDefault="0068309D" w:rsidP="0068309D">
      <w:pPr>
        <w:pStyle w:val="Code"/>
      </w:pPr>
      <w:r>
        <w:t>post_max_size = 1000M</w:t>
      </w:r>
    </w:p>
    <w:p w14:paraId="26A23DF4" w14:textId="77777777" w:rsidR="0068309D" w:rsidRPr="00CA5ED2" w:rsidRDefault="0068309D" w:rsidP="0068309D">
      <w:pPr>
        <w:pStyle w:val="BodyText2"/>
      </w:pPr>
      <w:r>
        <w:t>Restart Apache</w:t>
      </w:r>
    </w:p>
    <w:p w14:paraId="392F718A" w14:textId="77777777" w:rsidR="0068309D" w:rsidRDefault="0068309D" w:rsidP="0068309D">
      <w:pPr>
        <w:pStyle w:val="Heading7"/>
      </w:pPr>
      <w:r>
        <w:t>Permission errors</w:t>
      </w:r>
      <w:r>
        <w:tab/>
      </w:r>
    </w:p>
    <w:p w14:paraId="6C2381F0" w14:textId="77777777" w:rsidR="0068309D" w:rsidRPr="0092438F" w:rsidRDefault="0068309D" w:rsidP="0068309D">
      <w:pPr>
        <w:pStyle w:val="BodyText2"/>
      </w:pPr>
      <w:r>
        <w:t>If you get permission errors it may be because you are trying to restore from a dump created with -t option</w:t>
      </w:r>
      <w:r w:rsidRPr="0092438F">
        <w:t xml:space="preserve"> to filter only a subset</w:t>
      </w:r>
      <w:r>
        <w:t xml:space="preserve"> of the database, and the table</w:t>
      </w:r>
      <w:r w:rsidRPr="0092438F">
        <w:t xml:space="preserve"> </w:t>
      </w:r>
      <w:r>
        <w:t xml:space="preserve">was from </w:t>
      </w:r>
      <w:r w:rsidRPr="0092438F">
        <w:t>a non-default schema</w:t>
      </w:r>
      <w:r>
        <w:t>, e.g. especies. Try removing the header information in the SQL dump.</w:t>
      </w:r>
    </w:p>
    <w:p w14:paraId="293CC6FB" w14:textId="77777777" w:rsidR="0068309D" w:rsidRDefault="0068309D" w:rsidP="0068309D">
      <w:pPr>
        <w:pStyle w:val="Heading7"/>
      </w:pPr>
      <w:r>
        <w:t>Error 502 Bad Gateway</w:t>
      </w:r>
    </w:p>
    <w:p w14:paraId="1BAA4927" w14:textId="77777777" w:rsidR="0068309D" w:rsidRPr="00642146" w:rsidRDefault="0068309D" w:rsidP="0068309D">
      <w:pPr>
        <w:pStyle w:val="BodyText2"/>
      </w:pPr>
      <w:r>
        <w:t>This may be the result of a timeout on the server.</w:t>
      </w:r>
    </w:p>
    <w:p w14:paraId="61E51C50" w14:textId="34BDD567" w:rsidR="00E8192F" w:rsidRDefault="00E8192F" w:rsidP="00E8192F">
      <w:pPr>
        <w:pStyle w:val="Heading6"/>
      </w:pPr>
      <w:r>
        <w:t>Using psql</w:t>
      </w:r>
    </w:p>
    <w:p w14:paraId="0FC7A733" w14:textId="77777777" w:rsidR="003A586D" w:rsidRDefault="003A586D" w:rsidP="003A586D">
      <w:pPr>
        <w:pStyle w:val="Heading7"/>
      </w:pPr>
      <w:r>
        <w:t>Using an SQL file</w:t>
      </w:r>
    </w:p>
    <w:p w14:paraId="2FC5CE16" w14:textId="77777777" w:rsidR="009C1806" w:rsidRDefault="009C1806" w:rsidP="009C1806">
      <w:pPr>
        <w:pStyle w:val="BodyText2"/>
      </w:pPr>
      <w:r>
        <w:t>To restore from a database dump open the command prompt and enter:</w:t>
      </w:r>
    </w:p>
    <w:p w14:paraId="52800100" w14:textId="77777777" w:rsidR="009C1806" w:rsidRDefault="009C1806" w:rsidP="009C1806">
      <w:pPr>
        <w:pStyle w:val="sql"/>
      </w:pPr>
      <w:r w:rsidRPr="00E70089">
        <w:t xml:space="preserve">psql -h ies-pgsql.jrc.org -d h05googleearthengine -U h05googleearthengine </w:t>
      </w:r>
      <w:r>
        <w:t>–</w:t>
      </w:r>
      <w:r w:rsidRPr="00E70089">
        <w:t>W</w:t>
      </w:r>
      <w:r>
        <w:t xml:space="preserve"> </w:t>
      </w:r>
      <w:r w:rsidRPr="00BC266D">
        <w:t xml:space="preserve">&lt; </w:t>
      </w:r>
      <w:r w:rsidRPr="007C26B9">
        <w:t>"</w:t>
      </w:r>
      <w:r w:rsidRPr="00BC266D">
        <w:t>E:\cottaan\My Documents</w:t>
      </w:r>
      <w:r>
        <w:t>\</w:t>
      </w:r>
      <w:r w:rsidRPr="00BC266D">
        <w:t>swdb_validated_sites_subset.sql</w:t>
      </w:r>
      <w:r w:rsidRPr="007C26B9">
        <w:t>"</w:t>
      </w:r>
    </w:p>
    <w:p w14:paraId="38CCB1E7" w14:textId="26A6D989" w:rsidR="003A586D" w:rsidRDefault="003A586D" w:rsidP="003A586D">
      <w:pPr>
        <w:pStyle w:val="Heading7"/>
      </w:pPr>
      <w:r>
        <w:lastRenderedPageBreak/>
        <w:t>Using pg_restore</w:t>
      </w:r>
    </w:p>
    <w:p w14:paraId="69F421DA" w14:textId="0C71F533" w:rsidR="003A586D" w:rsidRDefault="0074055D" w:rsidP="003A586D">
      <w:pPr>
        <w:pStyle w:val="BodyText2"/>
      </w:pPr>
      <w:r>
        <w:t xml:space="preserve">If you have dumped the database in custom format, then it is very flexible to import it using pg_restore. </w:t>
      </w:r>
    </w:p>
    <w:p w14:paraId="0AD84A3F" w14:textId="0D0C4D34" w:rsidR="0074055D" w:rsidRDefault="0074055D" w:rsidP="003A586D">
      <w:pPr>
        <w:pStyle w:val="BodyText2"/>
      </w:pPr>
      <w:r>
        <w:t>To see the contents for the dump:</w:t>
      </w:r>
    </w:p>
    <w:p w14:paraId="2BFA7F3C" w14:textId="6F0D8839" w:rsidR="0074055D" w:rsidRDefault="0074055D" w:rsidP="0074055D">
      <w:pPr>
        <w:pStyle w:val="Unix"/>
      </w:pPr>
      <w:r w:rsidRPr="0074055D">
        <w:t>blishten:~/workspace (master) $ pg_restore '/home/ubuntu/workspace/gee_db.backup'</w:t>
      </w:r>
    </w:p>
    <w:p w14:paraId="752FF707" w14:textId="77777777" w:rsidR="0074055D" w:rsidRPr="003A586D" w:rsidRDefault="0074055D" w:rsidP="0074055D">
      <w:pPr>
        <w:pStyle w:val="BodyText2"/>
      </w:pPr>
    </w:p>
    <w:p w14:paraId="72996F14" w14:textId="77777777" w:rsidR="00352E10" w:rsidRDefault="00352E10" w:rsidP="007D2F52">
      <w:pPr>
        <w:pStyle w:val="Heading4"/>
      </w:pPr>
      <w:r>
        <w:t>Performance</w:t>
      </w:r>
      <w:bookmarkEnd w:id="163"/>
    </w:p>
    <w:p w14:paraId="03474788" w14:textId="77777777" w:rsidR="00352E10" w:rsidRDefault="00352E10" w:rsidP="000E5536">
      <w:pPr>
        <w:pStyle w:val="BodyText"/>
      </w:pPr>
      <w:r>
        <w:t>Partitioning may help performance:</w:t>
      </w:r>
    </w:p>
    <w:p w14:paraId="608FEA38" w14:textId="77777777" w:rsidR="00352E10" w:rsidRDefault="003630B2" w:rsidP="000E5536">
      <w:pPr>
        <w:pStyle w:val="BodyText"/>
      </w:pPr>
      <w:hyperlink r:id="rId973" w:history="1">
        <w:r w:rsidR="00352E10" w:rsidRPr="0077669C">
          <w:rPr>
            <w:rStyle w:val="Hyperlink"/>
          </w:rPr>
          <w:t>http://www.postgresql.org/docs/9.0/static/ddl-partitioning.html</w:t>
        </w:r>
      </w:hyperlink>
    </w:p>
    <w:p w14:paraId="0C1960EF" w14:textId="77777777" w:rsidR="00352E10" w:rsidRDefault="00352E10" w:rsidP="000E5536">
      <w:pPr>
        <w:pStyle w:val="BodyText2"/>
      </w:pPr>
      <w:r>
        <w:t>This uses table inheritance - something for William I think!</w:t>
      </w:r>
    </w:p>
    <w:p w14:paraId="44A85B3C" w14:textId="77777777" w:rsidR="00352E10" w:rsidRDefault="00352E10" w:rsidP="000E5536">
      <w:pPr>
        <w:pStyle w:val="BodyText2"/>
      </w:pPr>
      <w:r>
        <w:t xml:space="preserve">EXPLAIN may help in improving performance: </w:t>
      </w:r>
      <w:hyperlink r:id="rId974" w:history="1">
        <w:r w:rsidRPr="0077669C">
          <w:rPr>
            <w:rStyle w:val="Hyperlink"/>
          </w:rPr>
          <w:t>http://www.postgresql.org/docs/9.0/static/using-explain.html</w:t>
        </w:r>
      </w:hyperlink>
    </w:p>
    <w:p w14:paraId="09C0DF4C" w14:textId="77777777" w:rsidR="00352E10" w:rsidRDefault="00352E10" w:rsidP="000E5536">
      <w:pPr>
        <w:pStyle w:val="BodyText2"/>
      </w:pPr>
      <w:r>
        <w:t>From here (</w:t>
      </w:r>
      <w:hyperlink r:id="rId975" w:history="1">
        <w:r w:rsidRPr="0077669C">
          <w:rPr>
            <w:rStyle w:val="Hyperlink"/>
          </w:rPr>
          <w:t>http://www.postgresql.org/docs/8.3/static/sql-analyze.html): A common strategy is to run VACUUM and ANALYZE once a day during a low-usage time of day.</w:t>
        </w:r>
      </w:hyperlink>
    </w:p>
    <w:p w14:paraId="4743198F" w14:textId="77777777" w:rsidR="00352E10" w:rsidRDefault="00352E10" w:rsidP="000E5536">
      <w:pPr>
        <w:pStyle w:val="BodyText2"/>
      </w:pPr>
      <w:r>
        <w:t xml:space="preserve">This article suggests that trying to store 1billion files is stupid and hard: </w:t>
      </w:r>
      <w:hyperlink r:id="rId976" w:history="1">
        <w:r w:rsidRPr="0077669C">
          <w:rPr>
            <w:rStyle w:val="Hyperlink"/>
          </w:rPr>
          <w:t>http://lwn.net/Articles/400629/</w:t>
        </w:r>
      </w:hyperlink>
    </w:p>
    <w:p w14:paraId="74387091" w14:textId="77777777" w:rsidR="00352E10" w:rsidRDefault="00352E10" w:rsidP="007D2F52">
      <w:pPr>
        <w:pStyle w:val="Heading4"/>
      </w:pPr>
      <w:r>
        <w:t>Queries</w:t>
      </w:r>
    </w:p>
    <w:p w14:paraId="344360EA" w14:textId="77777777" w:rsidR="00352E10" w:rsidRDefault="00352E10" w:rsidP="000E5536">
      <w:pPr>
        <w:pStyle w:val="BodyText2"/>
      </w:pPr>
      <w:r>
        <w:t>To create a table and populate within one query:</w:t>
      </w:r>
    </w:p>
    <w:p w14:paraId="17E9BCC3" w14:textId="77777777" w:rsidR="00352E10" w:rsidRDefault="00352E10" w:rsidP="000E5536">
      <w:pPr>
        <w:pStyle w:val="sql"/>
      </w:pPr>
      <w:r w:rsidRPr="00977767">
        <w:t>CREATE TABLE species_presence_ranked</w:t>
      </w:r>
      <w:r>
        <w:t xml:space="preserve"> WITH OIDS AS</w:t>
      </w:r>
    </w:p>
    <w:p w14:paraId="7CFB50D0" w14:textId="77777777" w:rsidR="00352E10" w:rsidRDefault="00352E10" w:rsidP="000E5536">
      <w:pPr>
        <w:pStyle w:val="sql"/>
      </w:pPr>
      <w:r>
        <w:t>SELECT DISTINCT presence from species</w:t>
      </w:r>
    </w:p>
    <w:p w14:paraId="505842CF" w14:textId="77777777" w:rsidR="00352E10" w:rsidRDefault="00352E10" w:rsidP="000E5536">
      <w:pPr>
        <w:pStyle w:val="BodyText2"/>
      </w:pPr>
      <w:r>
        <w:t>To escape quotes in update queries, specify 2 single quotes, e.g. replace Harm’s Bat with Harm’’s Bat and its fine.</w:t>
      </w:r>
    </w:p>
    <w:p w14:paraId="6507D3CB" w14:textId="77777777" w:rsidR="00606E15" w:rsidRDefault="00606E15" w:rsidP="000E5536">
      <w:pPr>
        <w:pStyle w:val="BodyText2"/>
      </w:pPr>
      <w:r>
        <w:t xml:space="preserve">To select a field from a record type put the field in brackets. E.g. the gethsv function returns a TABLE which is seen as a single field type RECORD in postgresql. To return the hue value do this: </w:t>
      </w:r>
    </w:p>
    <w:p w14:paraId="7854EF5B" w14:textId="77777777" w:rsidR="00606E15" w:rsidRPr="00977767" w:rsidRDefault="00606E15" w:rsidP="000E5536">
      <w:pPr>
        <w:pStyle w:val="Code"/>
      </w:pPr>
      <w:r>
        <w:t>select (gethsv).hue</w:t>
      </w:r>
    </w:p>
    <w:p w14:paraId="170821D0" w14:textId="30F147A7" w:rsidR="00567300" w:rsidRDefault="00567300" w:rsidP="000E5536">
      <w:pPr>
        <w:pStyle w:val="Heading5"/>
      </w:pPr>
      <w:r>
        <w:t>Dates</w:t>
      </w:r>
    </w:p>
    <w:p w14:paraId="2E05D60C" w14:textId="1C974794" w:rsidR="00567300" w:rsidRDefault="00567300" w:rsidP="000E5536">
      <w:pPr>
        <w:pStyle w:val="BodyText2"/>
      </w:pPr>
      <w:r>
        <w:t>To look at a set of rows between 2 dates:</w:t>
      </w:r>
    </w:p>
    <w:p w14:paraId="33569B79" w14:textId="489369CA" w:rsidR="00567300" w:rsidRPr="00567300" w:rsidRDefault="00567300" w:rsidP="000E5536">
      <w:pPr>
        <w:pStyle w:val="sql"/>
      </w:pPr>
      <w:r>
        <w:t xml:space="preserve">.. </w:t>
      </w:r>
      <w:r w:rsidRPr="00567300">
        <w:t>where generation_date BETWEEN '2015-09-03 13:30' AND '2015-09-04 14:30';</w:t>
      </w:r>
    </w:p>
    <w:p w14:paraId="6D6F6360" w14:textId="77777777" w:rsidR="00352E10" w:rsidRDefault="00352E10" w:rsidP="007D2F52">
      <w:pPr>
        <w:pStyle w:val="Heading4"/>
      </w:pPr>
      <w:r>
        <w:t>Quirks</w:t>
      </w:r>
    </w:p>
    <w:p w14:paraId="65445AAD" w14:textId="77777777" w:rsidR="00352E10" w:rsidRDefault="00352E10" w:rsidP="000E5536">
      <w:pPr>
        <w:pStyle w:val="BodyText2"/>
      </w:pPr>
      <w:r>
        <w:t>If you have tables with ANY capital letters, then you will have to put the names of the tables in double quotes in any SQL expression. So always use lower case</w:t>
      </w:r>
    </w:p>
    <w:p w14:paraId="0A5781FB" w14:textId="77777777" w:rsidR="00352E10" w:rsidRDefault="00352E10" w:rsidP="007D2F52">
      <w:pPr>
        <w:pStyle w:val="Heading4"/>
      </w:pPr>
      <w:bookmarkStart w:id="165" w:name="_Toc315774577"/>
      <w:r>
        <w:t>Security</w:t>
      </w:r>
      <w:bookmarkEnd w:id="165"/>
    </w:p>
    <w:p w14:paraId="5A223992" w14:textId="77777777" w:rsidR="00352E10" w:rsidRDefault="00352E10" w:rsidP="000E5536">
      <w:pPr>
        <w:pStyle w:val="BodyText"/>
      </w:pPr>
      <w:r>
        <w:t>When you create a database object, you become its owner. By default, only the owner of an object can do anything with the object. In order to allow other users to use it, privileges must be granted. (However, users that have the superuser attribute can always access any object.)</w:t>
      </w:r>
    </w:p>
    <w:p w14:paraId="6E078980" w14:textId="77777777" w:rsidR="00352E10" w:rsidRDefault="00352E10" w:rsidP="000E5536">
      <w:pPr>
        <w:pStyle w:val="ListBullet"/>
      </w:pPr>
      <w:r>
        <w:t>CREATE USER is equivalent to CREATE ROLE except that CREATE USER assumes LOGIN by default, while CREATE ROLE does not</w:t>
      </w:r>
    </w:p>
    <w:p w14:paraId="3232F02F" w14:textId="77777777" w:rsidR="008078D1" w:rsidRDefault="008078D1" w:rsidP="000E5536">
      <w:pPr>
        <w:pStyle w:val="ListBullet"/>
      </w:pPr>
      <w:r>
        <w:t xml:space="preserve">To change a password: </w:t>
      </w:r>
      <w:r w:rsidRPr="008078D1">
        <w:t xml:space="preserve">ALTER USER </w:t>
      </w:r>
      <w:r>
        <w:t>dopa</w:t>
      </w:r>
      <w:r w:rsidRPr="008078D1">
        <w:t xml:space="preserve"> WITH PASSWORD '</w:t>
      </w:r>
      <w:r>
        <w:t>blablabla</w:t>
      </w:r>
      <w:r w:rsidRPr="008078D1">
        <w:t>';</w:t>
      </w:r>
    </w:p>
    <w:p w14:paraId="6734F824" w14:textId="77777777" w:rsidR="00352E10" w:rsidRDefault="00352E10" w:rsidP="000E5536">
      <w:pPr>
        <w:pStyle w:val="ListBullet"/>
      </w:pPr>
      <w:r>
        <w:t>The Dependencies tab for any object shows you who has permissions on that object</w:t>
      </w:r>
    </w:p>
    <w:p w14:paraId="76205856" w14:textId="77777777" w:rsidR="00352E10" w:rsidRDefault="00352E10" w:rsidP="000E5536">
      <w:pPr>
        <w:pStyle w:val="ListBullet"/>
      </w:pPr>
      <w:r>
        <w:t>By default the public schema contains the geomety_columns and spatial_ref_sys tables which contain system data</w:t>
      </w:r>
    </w:p>
    <w:p w14:paraId="51E9E496" w14:textId="77777777" w:rsidR="00352E10" w:rsidRDefault="00352E10" w:rsidP="000E5536">
      <w:pPr>
        <w:pStyle w:val="ListBullet"/>
      </w:pPr>
      <w:r>
        <w:t>spatial_ref_sys has been given additional grants for the dopausr and usrdopa</w:t>
      </w:r>
    </w:p>
    <w:p w14:paraId="14F32663" w14:textId="77777777" w:rsidR="00352E10" w:rsidRDefault="00352E10" w:rsidP="000E5536">
      <w:pPr>
        <w:pStyle w:val="ListBullet"/>
      </w:pPr>
      <w:r>
        <w:t>There are some inconsistencies in how the database has been configured - I cant give select rights to the spatial_ref_sys table as the usrdopa user even though i own the database - this is beacuse GEM-IT Support need to give me permission on the geometry and spatial ref tables</w:t>
      </w:r>
    </w:p>
    <w:p w14:paraId="4F1459EA" w14:textId="77777777" w:rsidR="00352E10" w:rsidRDefault="00352E10" w:rsidP="000E5536">
      <w:pPr>
        <w:pStyle w:val="ListBullet"/>
      </w:pPr>
      <w:r>
        <w:t xml:space="preserve">With rights to the spatial_ref_sys and geometry_columns tables i can now run the transformation in FME </w:t>
      </w:r>
    </w:p>
    <w:p w14:paraId="5ACA3774" w14:textId="77777777" w:rsidR="00352E10" w:rsidRDefault="00352E10" w:rsidP="007D2F52">
      <w:pPr>
        <w:pStyle w:val="Heading4"/>
      </w:pPr>
      <w:bookmarkStart w:id="166" w:name="_Ref326927581"/>
      <w:r>
        <w:t>Spatial References</w:t>
      </w:r>
    </w:p>
    <w:p w14:paraId="1ABE47FE" w14:textId="77777777" w:rsidR="00352E10" w:rsidRDefault="00352E10" w:rsidP="000E5536">
      <w:pPr>
        <w:pStyle w:val="BodyText2"/>
      </w:pPr>
      <w:r>
        <w:t>To get the srid of a geometry use st_srid()</w:t>
      </w:r>
    </w:p>
    <w:p w14:paraId="10DC8F80" w14:textId="77777777" w:rsidR="00352E10" w:rsidRDefault="00352E10" w:rsidP="000E5536">
      <w:pPr>
        <w:pStyle w:val="BodyText2"/>
      </w:pPr>
      <w:r>
        <w:t xml:space="preserve">How do you list the spatial reference systems available in PostGIS? </w:t>
      </w:r>
    </w:p>
    <w:p w14:paraId="7879EC20" w14:textId="77777777" w:rsidR="00352E10" w:rsidRDefault="00352E10" w:rsidP="000E5536">
      <w:pPr>
        <w:pStyle w:val="sql"/>
      </w:pPr>
      <w:r w:rsidRPr="004E4197">
        <w:lastRenderedPageBreak/>
        <w:t>select * from spatial_ref_sys</w:t>
      </w:r>
    </w:p>
    <w:p w14:paraId="78648487" w14:textId="77777777" w:rsidR="00352E10" w:rsidRDefault="00352E10" w:rsidP="000E5536">
      <w:pPr>
        <w:pStyle w:val="BodyText2"/>
      </w:pPr>
      <w:r>
        <w:t>But I cant find Mollweide! Looks like you need to add it to the spatial_ref_sys table (</w:t>
      </w:r>
      <w:hyperlink r:id="rId977" w:anchor="spatial_ref_sys" w:history="1">
        <w:r w:rsidRPr="00CD1471">
          <w:rPr>
            <w:rStyle w:val="Hyperlink"/>
          </w:rPr>
          <w:t>here</w:t>
        </w:r>
      </w:hyperlink>
      <w:r>
        <w:t xml:space="preserve">). The one I want is here: </w:t>
      </w:r>
      <w:hyperlink r:id="rId978" w:history="1">
        <w:r>
          <w:rPr>
            <w:rStyle w:val="Hyperlink"/>
          </w:rPr>
          <w:t>http://spatialreference.org/ref/sr-org/7099/postgis/</w:t>
        </w:r>
      </w:hyperlink>
      <w:r>
        <w:t>. Trying the add a new record in dopa db, permission denied. Trying in dev, permission denied:</w:t>
      </w:r>
    </w:p>
    <w:p w14:paraId="433D2774" w14:textId="77777777" w:rsidR="00352E10" w:rsidRDefault="00352E10" w:rsidP="000E5536">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1C1F6316" w14:textId="77777777" w:rsidR="00352E10" w:rsidRDefault="00352E10" w:rsidP="000E5536">
      <w:pPr>
        <w:pStyle w:val="BodyText2"/>
      </w:pPr>
      <w:r>
        <w:t>So until Will puts the new Mollweide projection in, I can test using something relating to Malaysia (I will use srid 3376 East Malaysia):</w:t>
      </w:r>
    </w:p>
    <w:p w14:paraId="7B290394" w14:textId="77777777" w:rsidR="00352E10" w:rsidRDefault="00352E10" w:rsidP="000E5536">
      <w:pPr>
        <w:pStyle w:val="sql"/>
      </w:pPr>
      <w:r w:rsidRPr="00EB52DF">
        <w:t>select * from spatial_ref_sys where srtext like '%Malaysia%'</w:t>
      </w:r>
    </w:p>
    <w:p w14:paraId="6F7B34A2" w14:textId="77777777" w:rsidR="00352E10" w:rsidRDefault="00352E10" w:rsidP="000E5536">
      <w:pPr>
        <w:pStyle w:val="BodyText2"/>
      </w:pPr>
      <w:r>
        <w:t>Here is the finished query:</w:t>
      </w:r>
    </w:p>
    <w:p w14:paraId="649F0C08" w14:textId="77777777" w:rsidR="00352E10" w:rsidRDefault="00352E10" w:rsidP="000E5536">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449D7F60" w14:textId="77777777" w:rsidR="00352E10" w:rsidRPr="00FA68A3" w:rsidRDefault="00352E10" w:rsidP="000E5536">
      <w:pPr>
        <w:pStyle w:val="BodyText2"/>
      </w:pPr>
    </w:p>
    <w:p w14:paraId="692C5200" w14:textId="77777777" w:rsidR="00352E10" w:rsidRDefault="00352E10" w:rsidP="007D2F52">
      <w:pPr>
        <w:pStyle w:val="Heading4"/>
      </w:pPr>
      <w:r>
        <w:t>Triggers</w:t>
      </w:r>
      <w:bookmarkEnd w:id="166"/>
    </w:p>
    <w:p w14:paraId="6452B8D1" w14:textId="77777777" w:rsidR="00352E10" w:rsidRPr="00D9232E" w:rsidRDefault="00352E10" w:rsidP="000E5536">
      <w:pPr>
        <w:pStyle w:val="BodyText2"/>
      </w:pPr>
      <w:r>
        <w:t xml:space="preserve">Documented here </w:t>
      </w:r>
      <w:hyperlink r:id="rId979" w:history="1">
        <w:r w:rsidRPr="00F81E20">
          <w:rPr>
            <w:rStyle w:val="Hyperlink"/>
          </w:rPr>
          <w:t>http://www.postgresql.org/docs/9.1/static/triggers.html for 9.1</w:t>
        </w:r>
      </w:hyperlink>
      <w:r>
        <w:t xml:space="preserve"> (which is on species database). </w:t>
      </w:r>
    </w:p>
    <w:p w14:paraId="7FE7BD4F" w14:textId="6F578C7C" w:rsidR="00486985" w:rsidRDefault="00486985" w:rsidP="00486985">
      <w:pPr>
        <w:pStyle w:val="Heading3"/>
      </w:pPr>
      <w:bookmarkStart w:id="167" w:name="_Toc315774627"/>
      <w:bookmarkEnd w:id="159"/>
      <w:bookmarkEnd w:id="160"/>
      <w:bookmarkEnd w:id="164"/>
      <w:r>
        <w:t>Postgresql</w:t>
      </w:r>
    </w:p>
    <w:p w14:paraId="6D82013C" w14:textId="284D3911" w:rsidR="00486985" w:rsidRDefault="00486985" w:rsidP="00486985">
      <w:pPr>
        <w:pStyle w:val="Heading4"/>
      </w:pPr>
      <w:r>
        <w:t>Installation</w:t>
      </w:r>
    </w:p>
    <w:p w14:paraId="3A17DD51" w14:textId="36682568" w:rsidR="00486985" w:rsidRDefault="00486985" w:rsidP="00486985">
      <w:pPr>
        <w:pStyle w:val="Heading5"/>
      </w:pPr>
      <w:bookmarkStart w:id="168" w:name="_On_Ubuntu_14.04_1"/>
      <w:bookmarkEnd w:id="168"/>
      <w:r>
        <w:t>On Ubuntu 14.04</w:t>
      </w:r>
    </w:p>
    <w:p w14:paraId="6F75D69A" w14:textId="07B887DD" w:rsidR="00486985" w:rsidRDefault="00486985" w:rsidP="00486985">
      <w:pPr>
        <w:pStyle w:val="BodyText2"/>
      </w:pPr>
      <w:r>
        <w:t xml:space="preserve">Installing on Cloud9 following instructions </w:t>
      </w:r>
      <w:hyperlink r:id="rId980" w:history="1">
        <w:r w:rsidRPr="005D2021">
          <w:rPr>
            <w:rStyle w:val="Hyperlink"/>
          </w:rPr>
          <w:t>here</w:t>
        </w:r>
      </w:hyperlink>
      <w:r>
        <w:t xml:space="preserve">. </w:t>
      </w:r>
    </w:p>
    <w:p w14:paraId="3FE3DAD5" w14:textId="053E75C5" w:rsidR="00BB5866" w:rsidRDefault="00BB5866" w:rsidP="00BB5866">
      <w:pPr>
        <w:pStyle w:val="Heading4"/>
      </w:pPr>
      <w:r>
        <w:t>Configuration</w:t>
      </w:r>
    </w:p>
    <w:p w14:paraId="4838AF2D" w14:textId="39EB19E1" w:rsidR="00BB5866" w:rsidRPr="00BB5866" w:rsidRDefault="00BB5866" w:rsidP="002A4014">
      <w:pPr>
        <w:pStyle w:val="BodyText2"/>
      </w:pPr>
      <w:r>
        <w:t>On Cloud9, running the following:</w:t>
      </w:r>
    </w:p>
    <w:p w14:paraId="38B6EB03" w14:textId="77777777" w:rsidR="00BB5866" w:rsidRDefault="00BB5866" w:rsidP="00BB5866">
      <w:pPr>
        <w:pStyle w:val="Unix"/>
      </w:pPr>
      <w:r>
        <w:t xml:space="preserve">blishten:~/workspace (master) $ </w:t>
      </w:r>
      <w:r w:rsidRPr="00BD1FA2">
        <w:t xml:space="preserve">sudo service postgresql start </w:t>
      </w:r>
    </w:p>
    <w:p w14:paraId="5C629466" w14:textId="77777777" w:rsidR="00BB5866" w:rsidRDefault="00BB5866" w:rsidP="00BB5866">
      <w:pPr>
        <w:pStyle w:val="Unix"/>
      </w:pPr>
      <w:r>
        <w:t>blishten:~/workspace (master) $ sudo sudo -u postgres psql</w:t>
      </w:r>
    </w:p>
    <w:p w14:paraId="4CE403BE" w14:textId="77777777" w:rsidR="00BB5866" w:rsidRDefault="00BB5866" w:rsidP="00BB5866">
      <w:pPr>
        <w:pStyle w:val="Unix"/>
      </w:pPr>
      <w:r>
        <w:t>postgres=# \password postgres</w:t>
      </w:r>
    </w:p>
    <w:p w14:paraId="62705F12" w14:textId="77777777" w:rsidR="00BB5866" w:rsidRDefault="00BB5866" w:rsidP="00BB5866">
      <w:pPr>
        <w:pStyle w:val="Unix"/>
      </w:pPr>
      <w:r>
        <w:t>Enter new password:</w:t>
      </w:r>
    </w:p>
    <w:p w14:paraId="0BFC2795" w14:textId="77777777" w:rsidR="00BB5866" w:rsidRDefault="00BB5866" w:rsidP="00BB5866">
      <w:pPr>
        <w:pStyle w:val="Unix"/>
      </w:pPr>
      <w:r>
        <w:t>Enter it again:</w:t>
      </w:r>
    </w:p>
    <w:p w14:paraId="63874423" w14:textId="77777777" w:rsidR="00BB5866" w:rsidRDefault="00BB5866" w:rsidP="00BB5866">
      <w:pPr>
        <w:pStyle w:val="Unix"/>
      </w:pPr>
      <w:r>
        <w:t>postgres=# \q</w:t>
      </w:r>
    </w:p>
    <w:p w14:paraId="574DD7B8" w14:textId="77777777" w:rsidR="00BB5866" w:rsidRDefault="00BB5866" w:rsidP="00BB5866">
      <w:pPr>
        <w:pStyle w:val="Unix"/>
      </w:pPr>
    </w:p>
    <w:p w14:paraId="605981FD" w14:textId="77777777" w:rsidR="00BB5866" w:rsidRDefault="00BB5866" w:rsidP="00BB5866">
      <w:pPr>
        <w:pStyle w:val="Unix"/>
      </w:pPr>
      <w:r>
        <w:t>blishten:~ $ psql -U postgres -h localhost -d sprep_ris</w:t>
      </w:r>
    </w:p>
    <w:p w14:paraId="64DCA013" w14:textId="77777777" w:rsidR="00BB5866" w:rsidRDefault="00BB5866" w:rsidP="00BB5866">
      <w:pPr>
        <w:pStyle w:val="Unix"/>
      </w:pPr>
      <w:r>
        <w:t xml:space="preserve">Password for user postgres: </w:t>
      </w:r>
    </w:p>
    <w:p w14:paraId="7EF5D895" w14:textId="77777777" w:rsidR="00BB5866" w:rsidRDefault="00BB5866" w:rsidP="00BB5866">
      <w:pPr>
        <w:pStyle w:val="Unix"/>
      </w:pPr>
      <w:r>
        <w:t>psql (9.3.14)</w:t>
      </w:r>
    </w:p>
    <w:p w14:paraId="3882CA9C" w14:textId="77777777" w:rsidR="00BB5866" w:rsidRDefault="00BB5866" w:rsidP="00BB5866">
      <w:pPr>
        <w:pStyle w:val="Unix"/>
      </w:pPr>
      <w:r>
        <w:t>SSL connection (cipher: DHE-RSA-AES256-GCM-SHA384, bits: 256)</w:t>
      </w:r>
    </w:p>
    <w:p w14:paraId="0CA38D87" w14:textId="77777777" w:rsidR="00BB5866" w:rsidRDefault="00BB5866" w:rsidP="00BB5866">
      <w:pPr>
        <w:pStyle w:val="Unix"/>
      </w:pPr>
      <w:r>
        <w:t>Type "help" for help.</w:t>
      </w:r>
    </w:p>
    <w:p w14:paraId="79793920" w14:textId="77777777" w:rsidR="00BB5866" w:rsidRDefault="00BB5866" w:rsidP="00BB5866">
      <w:pPr>
        <w:pStyle w:val="Unix"/>
      </w:pPr>
      <w:r>
        <w:t>sprep_ris=# \dt</w:t>
      </w:r>
    </w:p>
    <w:p w14:paraId="3A916C99" w14:textId="77777777" w:rsidR="00BB5866" w:rsidRDefault="00BB5866" w:rsidP="00BB5866">
      <w:pPr>
        <w:pStyle w:val="Unix"/>
      </w:pPr>
      <w:r>
        <w:t xml:space="preserve">sprep_ris=# </w:t>
      </w:r>
      <w:r w:rsidRPr="00FE5A27">
        <w:t>SELECT * FROM pg_catalog.pg_tables</w:t>
      </w:r>
    </w:p>
    <w:p w14:paraId="63DEDD5E" w14:textId="14853F64" w:rsidR="005B25A1" w:rsidRDefault="005B25A1" w:rsidP="005B25A1">
      <w:pPr>
        <w:pStyle w:val="Heading4"/>
      </w:pPr>
      <w:r>
        <w:t>Client Tools</w:t>
      </w:r>
    </w:p>
    <w:p w14:paraId="639C10EB" w14:textId="7DDCD9B1" w:rsidR="005B25A1" w:rsidRDefault="005B25A1" w:rsidP="005B25A1">
      <w:pPr>
        <w:pStyle w:val="Heading5"/>
      </w:pPr>
      <w:bookmarkStart w:id="169" w:name="_phpPgAdmin"/>
      <w:bookmarkEnd w:id="169"/>
      <w:r>
        <w:t>phpPgAdmin</w:t>
      </w:r>
    </w:p>
    <w:p w14:paraId="0DA9F0E9" w14:textId="3539644E" w:rsidR="005B25A1" w:rsidRDefault="005B25A1" w:rsidP="005B25A1">
      <w:pPr>
        <w:pStyle w:val="Heading6"/>
      </w:pPr>
      <w:r>
        <w:t>Installation</w:t>
      </w:r>
    </w:p>
    <w:p w14:paraId="0C44A084" w14:textId="78927145" w:rsidR="005B25A1" w:rsidRDefault="005B25A1" w:rsidP="005B25A1">
      <w:pPr>
        <w:pStyle w:val="Heading7"/>
      </w:pPr>
      <w:bookmarkStart w:id="170" w:name="_Ubuntu_14.04"/>
      <w:bookmarkEnd w:id="170"/>
      <w:r>
        <w:lastRenderedPageBreak/>
        <w:t>Ubuntu 14.04</w:t>
      </w:r>
    </w:p>
    <w:p w14:paraId="49CE15C6" w14:textId="51EB2214" w:rsidR="005B25A1" w:rsidRDefault="005B25A1" w:rsidP="005B25A1">
      <w:pPr>
        <w:pStyle w:val="BodyText2"/>
      </w:pPr>
      <w:r>
        <w:t>Installing on C9 Python workspace.</w:t>
      </w:r>
      <w:r w:rsidR="00B817BB">
        <w:t xml:space="preserve"> Following instructions </w:t>
      </w:r>
      <w:hyperlink r:id="rId981" w:history="1">
        <w:r w:rsidR="00B817BB" w:rsidRPr="00B817BB">
          <w:rPr>
            <w:rStyle w:val="Hyperlink"/>
          </w:rPr>
          <w:t>here</w:t>
        </w:r>
      </w:hyperlink>
      <w:r w:rsidR="00B817BB">
        <w:t xml:space="preserve">. </w:t>
      </w:r>
    </w:p>
    <w:p w14:paraId="6DB675F6" w14:textId="77777777" w:rsidR="00B817BB" w:rsidRDefault="00B817BB" w:rsidP="00B817BB">
      <w:pPr>
        <w:pStyle w:val="Unix"/>
      </w:pPr>
      <w:r w:rsidRPr="00B817BB">
        <w:t>blishten:~/workspace (master) $ sudo apt-get install phppgadmin</w:t>
      </w:r>
    </w:p>
    <w:p w14:paraId="4487355A" w14:textId="117E3679" w:rsidR="00B817BB" w:rsidRDefault="00B817BB" w:rsidP="00B817BB">
      <w:pPr>
        <w:pStyle w:val="Unix"/>
      </w:pPr>
      <w:r w:rsidRPr="00B817BB">
        <w:t>phppgadmin is already the newest version.</w:t>
      </w:r>
    </w:p>
    <w:p w14:paraId="3D52491E" w14:textId="43B1BE86" w:rsidR="00385CAF" w:rsidRPr="005B25A1" w:rsidRDefault="00F50BCD" w:rsidP="00EB70C7">
      <w:pPr>
        <w:pStyle w:val="BodyText2"/>
      </w:pPr>
      <w:r>
        <w:t xml:space="preserve">Looks like it is installed by default on C9. </w:t>
      </w:r>
    </w:p>
    <w:p w14:paraId="0B071EDE" w14:textId="1E3B404E" w:rsidR="00EB70C7" w:rsidRDefault="00EB70C7" w:rsidP="00EB70C7">
      <w:pPr>
        <w:pStyle w:val="Heading6"/>
      </w:pPr>
      <w:bookmarkStart w:id="171" w:name="_Configuration"/>
      <w:bookmarkEnd w:id="171"/>
      <w:r>
        <w:t>Configuration</w:t>
      </w:r>
    </w:p>
    <w:p w14:paraId="6F5F26B3" w14:textId="73025542" w:rsidR="00EB70C7" w:rsidRDefault="00EB70C7" w:rsidP="00EB70C7">
      <w:pPr>
        <w:pStyle w:val="BodyText2"/>
      </w:pPr>
      <w:r>
        <w:t>To configure phpPgAdmin for remote connections:</w:t>
      </w:r>
    </w:p>
    <w:p w14:paraId="305CA14E" w14:textId="77777777" w:rsidR="00EB70C7" w:rsidRDefault="00EB70C7" w:rsidP="00EB70C7">
      <w:pPr>
        <w:pStyle w:val="Unix"/>
      </w:pPr>
      <w:r w:rsidRPr="00B817BB">
        <w:t>blishten:~/workspace (master) $ sudo cp /etc/apache2/conf.d/phppgadmin /etc/apache2/conf-enabled/phppgadmin.conf</w:t>
      </w:r>
    </w:p>
    <w:p w14:paraId="6CA505F9" w14:textId="77777777" w:rsidR="00EB70C7" w:rsidRDefault="00EB70C7" w:rsidP="00EB70C7">
      <w:pPr>
        <w:pStyle w:val="Unix"/>
      </w:pPr>
      <w:r w:rsidRPr="00B817BB">
        <w:t>blishten:~/workspace (master) $ sudo /etc/init.d/apache2 restart</w:t>
      </w:r>
    </w:p>
    <w:p w14:paraId="11E31D18" w14:textId="77777777" w:rsidR="00EB70C7" w:rsidRDefault="00EB70C7" w:rsidP="00EB70C7">
      <w:pPr>
        <w:pStyle w:val="Unix"/>
      </w:pPr>
      <w:r w:rsidRPr="00B817BB">
        <w:t>blishten:~/workspace (master) $ sudo nano /etc/apache2/conf-enabled/phppgadmin.conf</w:t>
      </w:r>
    </w:p>
    <w:p w14:paraId="50DFCA1B" w14:textId="77777777" w:rsidR="00EB70C7" w:rsidRDefault="00EB70C7" w:rsidP="00EB70C7">
      <w:pPr>
        <w:pStyle w:val="BodyText2"/>
      </w:pPr>
      <w:r>
        <w:t>Edited to ‘allow from all’.</w:t>
      </w:r>
    </w:p>
    <w:p w14:paraId="621EAF46" w14:textId="0354E58E" w:rsidR="00EB70C7" w:rsidRPr="00EB70C7" w:rsidRDefault="00EB70C7" w:rsidP="00EB70C7">
      <w:pPr>
        <w:pStyle w:val="Unix"/>
      </w:pPr>
      <w:r w:rsidRPr="00385CAF">
        <w:t>sudo service apache2 reload</w:t>
      </w:r>
    </w:p>
    <w:p w14:paraId="66C4BCB6" w14:textId="1F0FD617" w:rsidR="001C2273" w:rsidRDefault="001C2273" w:rsidP="001C2273">
      <w:pPr>
        <w:pStyle w:val="Heading6"/>
      </w:pPr>
      <w:r>
        <w:t>Using</w:t>
      </w:r>
    </w:p>
    <w:p w14:paraId="3D94EA6D" w14:textId="45173112" w:rsidR="001C2273" w:rsidRPr="001C2273" w:rsidRDefault="001C2273" w:rsidP="001C2273">
      <w:pPr>
        <w:pStyle w:val="BodyText2"/>
      </w:pPr>
      <w:r>
        <w:t>To run an SQL batch, click on SQL and then Choose File and then Execute.</w:t>
      </w:r>
    </w:p>
    <w:p w14:paraId="7A7EB956" w14:textId="77777777" w:rsidR="004B461D" w:rsidRDefault="004B461D" w:rsidP="000E5536">
      <w:pPr>
        <w:pStyle w:val="Heading2"/>
      </w:pPr>
      <w:r>
        <w:t>Desktop Software tools</w:t>
      </w:r>
    </w:p>
    <w:p w14:paraId="66EE9BF2" w14:textId="77777777" w:rsidR="00A257C7" w:rsidRDefault="00A257C7" w:rsidP="0034374E">
      <w:pPr>
        <w:pStyle w:val="Heading3"/>
      </w:pPr>
      <w:bookmarkStart w:id="172" w:name="_Toc315774623"/>
      <w:r>
        <w:t>Aptana Studio 3</w:t>
      </w:r>
    </w:p>
    <w:p w14:paraId="6AE18806" w14:textId="77777777" w:rsidR="00A257C7" w:rsidRDefault="00A257C7" w:rsidP="000E5536">
      <w:pPr>
        <w:pStyle w:val="BodyText2"/>
      </w:pPr>
      <w:r>
        <w:t>To collapse all of the code in the editor, the shortcut key is CTRL + 9. You can save the state of a particular folded method (once it has been blackboxed) by CTRL + S. To expand them all again you have to close and reopen the file.</w:t>
      </w:r>
    </w:p>
    <w:p w14:paraId="692C4AB5" w14:textId="77777777" w:rsidR="00A257C7" w:rsidRDefault="00A257C7" w:rsidP="000E5536">
      <w:pPr>
        <w:pStyle w:val="BodyText"/>
      </w:pPr>
      <w:r>
        <w:t>Updating Aptana to be able to connect to the eHabitat machine to develop files directly</w:t>
      </w:r>
    </w:p>
    <w:p w14:paraId="633AFDC2" w14:textId="77777777" w:rsidR="00A257C7" w:rsidRDefault="00A257C7" w:rsidP="000E5536">
      <w:pPr>
        <w:pStyle w:val="ListBullet"/>
      </w:pPr>
      <w:r>
        <w:t xml:space="preserve">Added the following </w:t>
      </w:r>
      <w:hyperlink r:id="rId982" w:history="1">
        <w:r w:rsidRPr="0077669C">
          <w:rPr>
            <w:rStyle w:val="Hyperlink"/>
          </w:rPr>
          <w:t>http://download.eclipse.org/tm/updates/3.3/ as a new software update site</w:t>
        </w:r>
      </w:hyperlink>
      <w:r>
        <w:t xml:space="preserve"> </w:t>
      </w:r>
    </w:p>
    <w:p w14:paraId="6925ECEA" w14:textId="77777777" w:rsidR="00A257C7" w:rsidRDefault="00A257C7" w:rsidP="000E5536">
      <w:pPr>
        <w:pStyle w:val="ListBullet"/>
      </w:pPr>
      <w:r>
        <w:t>Clicked Remote System Explorer End-User runtime as the install and clicked next</w:t>
      </w:r>
    </w:p>
    <w:p w14:paraId="6EFECD5C" w14:textId="77777777" w:rsidR="00A257C7" w:rsidRDefault="00A257C7" w:rsidP="000E5536">
      <w:pPr>
        <w:pStyle w:val="ListBullet"/>
      </w:pPr>
      <w:r>
        <w:t>Installed the Remote System Explorer plugin</w:t>
      </w:r>
    </w:p>
    <w:p w14:paraId="40192208" w14:textId="77777777" w:rsidR="00A257C7" w:rsidRDefault="00A257C7" w:rsidP="000E5536">
      <w:pPr>
        <w:pStyle w:val="ListBullet"/>
      </w:pPr>
      <w:r>
        <w:t>Restarted Aptana - and changed the perspective to Remote Systems</w:t>
      </w:r>
    </w:p>
    <w:p w14:paraId="1F3B5E0E" w14:textId="77777777" w:rsidR="00A257C7" w:rsidRDefault="00A257C7" w:rsidP="000E5536">
      <w:pPr>
        <w:pStyle w:val="ListBullet"/>
      </w:pPr>
      <w:r>
        <w:t>Added a new remote connection using SSH - this didnt work for the 'cruise' machine for some reason</w:t>
      </w:r>
    </w:p>
    <w:p w14:paraId="43940E0F" w14:textId="77777777" w:rsidR="00A257C7" w:rsidRDefault="00A257C7" w:rsidP="000E5536">
      <w:pPr>
        <w:pStyle w:val="ListBullet"/>
      </w:pPr>
      <w:r>
        <w:t>Edited the file in the IDE and it updated on eHabitat</w:t>
      </w:r>
    </w:p>
    <w:p w14:paraId="21EC4086" w14:textId="77777777" w:rsidR="00A257C7" w:rsidRDefault="00A257C7" w:rsidP="000E5536">
      <w:pPr>
        <w:pStyle w:val="ListBullet"/>
      </w:pPr>
      <w:r>
        <w:t>To create a project on the remote machine, create the folder and right click and select create new project - this will now be visible in the project explorer</w:t>
      </w:r>
    </w:p>
    <w:p w14:paraId="7F741DCE" w14:textId="77777777" w:rsidR="00A257C7" w:rsidRDefault="00A257C7" w:rsidP="000E5536">
      <w:pPr>
        <w:pStyle w:val="BodyText2"/>
      </w:pPr>
      <w:r>
        <w:t>To remove the ‘should remove empty &lt;div&gt;’ warnings:</w:t>
      </w:r>
      <w:r w:rsidRPr="00205A30">
        <w:t xml:space="preserve"> </w:t>
      </w:r>
    </w:p>
    <w:p w14:paraId="24A872D4" w14:textId="77777777" w:rsidR="00A257C7" w:rsidRDefault="00A257C7" w:rsidP="000E5536">
      <w:pPr>
        <w:pStyle w:val="ListBullet2"/>
      </w:pPr>
      <w:r>
        <w:t>Window &gt; Preferences &gt; Aptana Studio &gt; Validation</w:t>
      </w:r>
    </w:p>
    <w:p w14:paraId="6D4A06C1" w14:textId="77777777" w:rsidR="00A257C7" w:rsidRDefault="00A257C7" w:rsidP="000E5536">
      <w:pPr>
        <w:pStyle w:val="ListBullet2"/>
      </w:pPr>
      <w:r>
        <w:t xml:space="preserve">Select HTML Tidy Validator then some collapse-able options will appear. </w:t>
      </w:r>
    </w:p>
    <w:p w14:paraId="4BF20EDA" w14:textId="77777777" w:rsidR="00A257C7" w:rsidRDefault="00A257C7" w:rsidP="000E5536">
      <w:pPr>
        <w:pStyle w:val="ListBullet2"/>
      </w:pPr>
      <w:r>
        <w:t xml:space="preserve">Select Elements, it will show a list of options. </w:t>
      </w:r>
    </w:p>
    <w:p w14:paraId="20309B09" w14:textId="77777777" w:rsidR="00A257C7" w:rsidRDefault="00A257C7" w:rsidP="000E5536">
      <w:pPr>
        <w:pStyle w:val="ListBullet2"/>
      </w:pPr>
      <w:r>
        <w:t>Now go to the bottom of the list and you'll see "Trim Empty Elements": change it from warning to ignore.</w:t>
      </w:r>
    </w:p>
    <w:p w14:paraId="03B879F2" w14:textId="77777777" w:rsidR="00A257C7" w:rsidRPr="003D34E2" w:rsidRDefault="00A257C7" w:rsidP="000E5536">
      <w:pPr>
        <w:pStyle w:val="BodyText2"/>
      </w:pPr>
      <w:r>
        <w:t>On the machine in the map room where we do the Hadoop stuff, when you format in Aptana it expands everything in the Javascript code so its almost unreadable. It works – but not very nice. This is because it is opening the *.js file in the Javascript editor and not the Javascript Source Editor. To change the default editor – Window | Preferences.. | General | Editors | File Associations | Select the *.js and set the Default to source editor.</w:t>
      </w:r>
    </w:p>
    <w:p w14:paraId="5771C59D" w14:textId="77777777" w:rsidR="002B58CF" w:rsidRDefault="002B58CF" w:rsidP="007D2F52">
      <w:pPr>
        <w:pStyle w:val="Heading4"/>
      </w:pPr>
      <w:r>
        <w:t>Installation</w:t>
      </w:r>
    </w:p>
    <w:p w14:paraId="42B70B5A" w14:textId="77777777" w:rsidR="002B58CF" w:rsidRDefault="002B58CF" w:rsidP="000E5536">
      <w:pPr>
        <w:pStyle w:val="Heading5"/>
      </w:pPr>
      <w:r>
        <w:t>Configuring to install Beta updates</w:t>
      </w:r>
    </w:p>
    <w:p w14:paraId="033B4415" w14:textId="1070D624" w:rsidR="002B58CF" w:rsidRDefault="002B58CF" w:rsidP="000E5536">
      <w:pPr>
        <w:pStyle w:val="BodyText2"/>
      </w:pPr>
      <w:r>
        <w:t xml:space="preserve">Following the instructions </w:t>
      </w:r>
      <w:hyperlink r:id="rId983" w:history="1">
        <w:r w:rsidRPr="00AD72A6">
          <w:rPr>
            <w:rStyle w:val="Hyperlink"/>
          </w:rPr>
          <w:t>here</w:t>
        </w:r>
      </w:hyperlink>
      <w:r>
        <w:t xml:space="preserve"> to install Aptana Beta updates. Installling 3.6.1 on 3/3/15. I installed the Beta update and lost all of the Python environments. Reinstalled PyDev for Eclipse. Following instructions </w:t>
      </w:r>
      <w:hyperlink r:id="rId984" w:anchor="pydev-does-not-appear-after-install" w:history="1">
        <w:r w:rsidRPr="00BB26E7">
          <w:rPr>
            <w:rStyle w:val="Hyperlink"/>
          </w:rPr>
          <w:t>here</w:t>
        </w:r>
      </w:hyperlink>
      <w:r>
        <w:t xml:space="preserve"> to reinstate – checked the version of Java that it was using and it was ‘</w:t>
      </w:r>
      <w:r w:rsidRPr="00BB26E7">
        <w:t>java.runtime.version=1.6.0_24-b07</w:t>
      </w:r>
      <w:r>
        <w:t>’. Need to set it to 1.7. Couldn’t work out how to do it so unistalled PyDev and wen</w:t>
      </w:r>
      <w:r w:rsidR="00B45C5E">
        <w:t>t</w:t>
      </w:r>
      <w:r>
        <w:t xml:space="preserve"> back to v2.8.2. This gave me intellisense back too!!!! But now I cant debug web applications – the internal server is not available! Cant fix it. Reinstalling Aptana 3.4.0 as below – now Internal Web Server works fine.</w:t>
      </w:r>
    </w:p>
    <w:p w14:paraId="50ABC46F" w14:textId="0D8912C3" w:rsidR="00203F87" w:rsidRPr="00AD72A6" w:rsidRDefault="00203F87" w:rsidP="000E5536">
      <w:pPr>
        <w:pStyle w:val="BodyText2"/>
      </w:pPr>
      <w:r>
        <w:t xml:space="preserve">After installing </w:t>
      </w:r>
      <w:r>
        <w:fldChar w:fldCharType="begin"/>
      </w:r>
      <w:r>
        <w:instrText xml:space="preserve"> REF _Ref445987446 \h </w:instrText>
      </w:r>
      <w:r>
        <w:fldChar w:fldCharType="separate"/>
      </w:r>
      <w:r w:rsidR="00EA3299">
        <w:rPr>
          <w:b/>
          <w:bCs w:val="0"/>
        </w:rPr>
        <w:t>Error! Reference source not found.</w:t>
      </w:r>
      <w:r>
        <w:fldChar w:fldCharType="end"/>
      </w:r>
      <w:r w:rsidR="005D28A2">
        <w:t xml:space="preserve"> Aptana no longer works! So trying Eclipse.</w:t>
      </w:r>
    </w:p>
    <w:p w14:paraId="05541857" w14:textId="77777777" w:rsidR="00A257C7" w:rsidRDefault="00A257C7" w:rsidP="007D2F52">
      <w:pPr>
        <w:pStyle w:val="Heading4"/>
      </w:pPr>
      <w:r>
        <w:lastRenderedPageBreak/>
        <w:t>Bookmarks</w:t>
      </w:r>
    </w:p>
    <w:p w14:paraId="06367C21" w14:textId="77777777" w:rsidR="00A257C7" w:rsidRDefault="00A257C7" w:rsidP="000E5536">
      <w:pPr>
        <w:pStyle w:val="BodyText2"/>
      </w:pPr>
      <w:r>
        <w:t>Shortcuts:</w:t>
      </w:r>
    </w:p>
    <w:p w14:paraId="7344AC24" w14:textId="77777777" w:rsidR="00A257C7" w:rsidRDefault="00A257C7" w:rsidP="000E5536">
      <w:pPr>
        <w:pStyle w:val="ListBullet"/>
      </w:pPr>
      <w:r>
        <w:t>Add a bookmark</w:t>
      </w:r>
      <w:r>
        <w:tab/>
        <w:t>CTRL+B</w:t>
      </w:r>
    </w:p>
    <w:p w14:paraId="2C8CDD16" w14:textId="77777777" w:rsidR="00A257C7" w:rsidRDefault="00A257C7" w:rsidP="000E5536">
      <w:pPr>
        <w:pStyle w:val="ListBullet"/>
      </w:pPr>
      <w:r>
        <w:t>Remove all bookmarks</w:t>
      </w:r>
      <w:r>
        <w:tab/>
      </w:r>
    </w:p>
    <w:p w14:paraId="330A6025" w14:textId="77777777" w:rsidR="00A257C7" w:rsidRPr="00FB4F22" w:rsidRDefault="00A257C7" w:rsidP="000E5536">
      <w:pPr>
        <w:pStyle w:val="ListBullet"/>
      </w:pPr>
      <w:r>
        <w:t>Goto next bookmark</w:t>
      </w:r>
      <w:r>
        <w:tab/>
      </w:r>
    </w:p>
    <w:p w14:paraId="4F975681" w14:textId="77777777" w:rsidR="00A257C7" w:rsidRDefault="00A257C7" w:rsidP="007D2F52">
      <w:pPr>
        <w:pStyle w:val="Heading4"/>
      </w:pPr>
      <w:r>
        <w:t>Debugging</w:t>
      </w:r>
    </w:p>
    <w:p w14:paraId="7BDE7278" w14:textId="77777777" w:rsidR="00A257C7" w:rsidRPr="00644102" w:rsidRDefault="00A257C7" w:rsidP="000E5536">
      <w:pPr>
        <w:pStyle w:val="BodyText2"/>
      </w:pPr>
      <w:r>
        <w:t>There is a Debug window called Display that is similar to the Windows VBA Immediate window where you can inpect values and run statements etc. Click View | Debug | Display. You need to highlight the expression to be able to inspect/run it.</w:t>
      </w:r>
    </w:p>
    <w:p w14:paraId="1A3A994A" w14:textId="77777777" w:rsidR="00A257C7" w:rsidRDefault="00A257C7" w:rsidP="007D2F52">
      <w:pPr>
        <w:pStyle w:val="Heading4"/>
      </w:pPr>
      <w:r>
        <w:t>Formatting problems</w:t>
      </w:r>
    </w:p>
    <w:p w14:paraId="5517740A" w14:textId="77777777" w:rsidR="00A257C7" w:rsidRDefault="00A257C7" w:rsidP="000E5536">
      <w:pPr>
        <w:pStyle w:val="BodyText2"/>
      </w:pPr>
      <w:r>
        <w:t xml:space="preserve">There are lots of issues with formatting code in both Java and Python. The Python ones seemed to be caused by the .py files not being opened in the Python Editor but instread the default text editor. This is fixed by changing the default editor for the file. </w:t>
      </w:r>
    </w:p>
    <w:p w14:paraId="7FCB7A65" w14:textId="77777777" w:rsidR="00A257C7" w:rsidRPr="00E20DED" w:rsidRDefault="00A257C7" w:rsidP="000E5536">
      <w:pPr>
        <w:pStyle w:val="BodyText2"/>
      </w:pPr>
      <w:r>
        <w:t>To solve the Java wrapping problem, open the Code Style | Formatter in Preferences and edit the formatter. Go to the Line Wrapping page and set the Maximum Line Width to a higher number (it is 80 by default). Save with a new name.</w:t>
      </w:r>
    </w:p>
    <w:p w14:paraId="5B2EA28E" w14:textId="77777777" w:rsidR="00367F38" w:rsidRDefault="00367F38" w:rsidP="007D2F52">
      <w:pPr>
        <w:pStyle w:val="Heading4"/>
      </w:pPr>
      <w:r>
        <w:t>Java support</w:t>
      </w:r>
    </w:p>
    <w:p w14:paraId="3950C670" w14:textId="3F4986F1" w:rsidR="006A387F" w:rsidRDefault="006A387F" w:rsidP="000E5536">
      <w:pPr>
        <w:pStyle w:val="Heading5"/>
      </w:pPr>
      <w:r w:rsidRPr="006A387F">
        <w:t>Eclipse Java Development Tools</w:t>
      </w:r>
    </w:p>
    <w:p w14:paraId="5CB57A57" w14:textId="4E5644D2" w:rsidR="00E16D3A" w:rsidRDefault="00367F38" w:rsidP="000E5536">
      <w:pPr>
        <w:pStyle w:val="BodyText2"/>
      </w:pPr>
      <w:r>
        <w:t xml:space="preserve">Following instructions </w:t>
      </w:r>
      <w:hyperlink r:id="rId985" w:history="1">
        <w:r w:rsidRPr="00367F38">
          <w:rPr>
            <w:rStyle w:val="Hyperlink"/>
          </w:rPr>
          <w:t>here</w:t>
        </w:r>
      </w:hyperlink>
      <w:r>
        <w:t xml:space="preserve"> to install Java add in for Aptana version </w:t>
      </w:r>
      <w:r w:rsidR="008A4579">
        <w:t>3.4.0</w:t>
      </w:r>
      <w:r w:rsidR="00F903CF">
        <w:t>. Getting the Install dialog to list packages from the update site was bu</w:t>
      </w:r>
      <w:r w:rsidR="003519B9">
        <w:t>ggy but eventually got it going and installed Eclipse Java Development Tools.</w:t>
      </w:r>
    </w:p>
    <w:p w14:paraId="02CAA312" w14:textId="5086F745" w:rsidR="006A387F" w:rsidRDefault="006A387F" w:rsidP="000E5536">
      <w:pPr>
        <w:pStyle w:val="Heading5"/>
      </w:pPr>
      <w:r>
        <w:t>Maven plugin for Aptana</w:t>
      </w:r>
    </w:p>
    <w:p w14:paraId="64C8F532" w14:textId="16CFE1E8" w:rsidR="006A387F" w:rsidRDefault="006A387F" w:rsidP="000E5536">
      <w:pPr>
        <w:pStyle w:val="BodyText2"/>
      </w:pPr>
      <w:r>
        <w:t xml:space="preserve">By adding </w:t>
      </w:r>
      <w:hyperlink r:id="rId986" w:history="1">
        <w:r w:rsidRPr="00577A47">
          <w:rPr>
            <w:rStyle w:val="Hyperlink"/>
          </w:rPr>
          <w:t>this</w:t>
        </w:r>
      </w:hyperlink>
      <w:r>
        <w:t xml:space="preserve"> site.</w:t>
      </w:r>
    </w:p>
    <w:p w14:paraId="50B3A50E" w14:textId="2A8F5AE1" w:rsidR="006A387F" w:rsidRPr="006A387F" w:rsidRDefault="006A387F" w:rsidP="000E5536">
      <w:pPr>
        <w:pStyle w:val="Heading5"/>
      </w:pPr>
      <w:r w:rsidRPr="006A387F">
        <w:t>m2e Maven Integration for Eclipse plugin</w:t>
      </w:r>
    </w:p>
    <w:p w14:paraId="63BC8EAB" w14:textId="15598687" w:rsidR="006A387F" w:rsidRDefault="006A387F" w:rsidP="000E5536">
      <w:pPr>
        <w:pStyle w:val="BodyText2"/>
      </w:pPr>
      <w:r w:rsidRPr="005C1D1A">
        <w:t xml:space="preserve">You will </w:t>
      </w:r>
      <w:r>
        <w:t xml:space="preserve">also </w:t>
      </w:r>
      <w:r w:rsidRPr="005C1D1A">
        <w:t>need the m2e Maven Integration for Eclipse plugin</w:t>
      </w:r>
      <w:r>
        <w:t xml:space="preserve"> to get the Maven context menu.</w:t>
      </w:r>
    </w:p>
    <w:p w14:paraId="3C658BE5" w14:textId="107F0E07" w:rsidR="008117C9" w:rsidRDefault="008117C9" w:rsidP="000E5536">
      <w:pPr>
        <w:pStyle w:val="BodyText2"/>
      </w:pPr>
      <w:r>
        <w:t>For projects which have been cloned from GitHub that are Maven projects, you will need to right click on the project and click Configure | Convert to Maven project.</w:t>
      </w:r>
    </w:p>
    <w:p w14:paraId="010B4003" w14:textId="2D57342D" w:rsidR="00A257C7" w:rsidRDefault="00630999" w:rsidP="000E5536">
      <w:pPr>
        <w:pStyle w:val="Heading5"/>
      </w:pPr>
      <w:r>
        <w:t>Issues</w:t>
      </w:r>
    </w:p>
    <w:p w14:paraId="27A35D80" w14:textId="77777777" w:rsidR="00A257C7" w:rsidRDefault="00A257C7" w:rsidP="000E5536">
      <w:pPr>
        <w:pStyle w:val="BodyText2"/>
      </w:pPr>
      <w:r>
        <w:t>When I upgraded to OS Yosemite and tried to run Aptana I got the following error message:</w:t>
      </w:r>
    </w:p>
    <w:p w14:paraId="4146C9FF" w14:textId="77777777" w:rsidR="00A257C7" w:rsidRDefault="00A257C7" w:rsidP="000E5536">
      <w:pPr>
        <w:pStyle w:val="BodyText2"/>
      </w:pPr>
      <w:r w:rsidRPr="008C25E9">
        <w:t>JVM Shared library does not contain the JNI_CreateJavaVM symbol</w:t>
      </w:r>
    </w:p>
    <w:p w14:paraId="53C02074" w14:textId="77777777" w:rsidR="00A257C7" w:rsidRDefault="00A257C7" w:rsidP="000E5536">
      <w:pPr>
        <w:pStyle w:val="BodyText2"/>
      </w:pPr>
      <w:r>
        <w:t xml:space="preserve">To remedy this install the Java for OS from </w:t>
      </w:r>
      <w:hyperlink r:id="rId987" w:history="1">
        <w:r w:rsidRPr="008C25E9">
          <w:rPr>
            <w:rStyle w:val="Hyperlink"/>
          </w:rPr>
          <w:t>here</w:t>
        </w:r>
      </w:hyperlink>
      <w:r>
        <w:t>.</w:t>
      </w:r>
    </w:p>
    <w:p w14:paraId="0CA9D803" w14:textId="77777777" w:rsidR="00A257C7" w:rsidRPr="008C25E9" w:rsidRDefault="00A257C7" w:rsidP="000E5536">
      <w:pPr>
        <w:pStyle w:val="BodyText2"/>
      </w:pPr>
      <w:r>
        <w:t xml:space="preserve">Also, Aptana doesn’t close properly on version </w:t>
      </w:r>
      <w:r w:rsidRPr="007F4BEA">
        <w:t>3.6.0.201407100658</w:t>
      </w:r>
      <w:r>
        <w:t xml:space="preserve">.  You need to reinstall 3.4 from </w:t>
      </w:r>
      <w:hyperlink r:id="rId988" w:history="1">
        <w:r w:rsidRPr="00C06E7B">
          <w:rPr>
            <w:rStyle w:val="Hyperlink"/>
          </w:rPr>
          <w:t>here</w:t>
        </w:r>
      </w:hyperlink>
      <w:r>
        <w:t>. I had installed it but then somehow it upgraded to 3.6 again without me knowing.</w:t>
      </w:r>
    </w:p>
    <w:p w14:paraId="614BA7BE" w14:textId="77777777" w:rsidR="00A257C7" w:rsidRDefault="00A257C7" w:rsidP="000E5536">
      <w:pPr>
        <w:pStyle w:val="Heading6"/>
      </w:pPr>
      <w:r>
        <w:t>Project configuration is not up-to-date with pom.xml</w:t>
      </w:r>
    </w:p>
    <w:p w14:paraId="2E6F04C2" w14:textId="77777777" w:rsidR="00A257C7" w:rsidRDefault="00A257C7" w:rsidP="000E5536">
      <w:pPr>
        <w:pStyle w:val="BodyText2"/>
      </w:pPr>
      <w:r>
        <w:t xml:space="preserve">When you get a project configuration is not up-to-date with pom.xml. Run project configuration update. Then you need to right click on the project and select Maven | Update Project Configuration … </w:t>
      </w:r>
    </w:p>
    <w:p w14:paraId="74164D0E" w14:textId="77777777" w:rsidR="00A257C7" w:rsidRDefault="00A257C7" w:rsidP="000E5536">
      <w:pPr>
        <w:pStyle w:val="Heading6"/>
      </w:pPr>
      <w:r>
        <w:t>Import cannot be resolved</w:t>
      </w:r>
    </w:p>
    <w:p w14:paraId="16971656" w14:textId="4D4F15B0" w:rsidR="00A257C7" w:rsidRPr="00C90B23" w:rsidRDefault="00A257C7" w:rsidP="000E5536">
      <w:pPr>
        <w:pStyle w:val="BodyText2"/>
      </w:pPr>
      <w:r>
        <w:t>This is because some dependency cannot be found. You can add new dependencies by opening the pom</w:t>
      </w:r>
      <w:r w:rsidR="001A304A">
        <w:t>.</w:t>
      </w:r>
      <w:r>
        <w:t>xml file and clicking the dependencies tab. Click Add.. | Enter a search term, e.g. jts. Select the dependency</w:t>
      </w:r>
    </w:p>
    <w:p w14:paraId="3D40ABA5" w14:textId="77777777" w:rsidR="00A257C7" w:rsidRDefault="00A257C7" w:rsidP="000E5536">
      <w:pPr>
        <w:pStyle w:val="Heading6"/>
      </w:pPr>
      <w:r>
        <w:t>Missing artefact</w:t>
      </w:r>
    </w:p>
    <w:p w14:paraId="2A1832B8" w14:textId="7D5E7483" w:rsidR="00BE187D" w:rsidRDefault="00BE187D" w:rsidP="000E5536">
      <w:pPr>
        <w:pStyle w:val="Heading7"/>
      </w:pPr>
      <w:r>
        <w:t>Geotools</w:t>
      </w:r>
    </w:p>
    <w:p w14:paraId="7505C0F0" w14:textId="77777777" w:rsidR="00A257C7" w:rsidRDefault="00A257C7" w:rsidP="000E5536">
      <w:pPr>
        <w:pStyle w:val="BodyText2"/>
      </w:pPr>
      <w:r>
        <w:lastRenderedPageBreak/>
        <w:t>I was getting some errors saying missing artefact for the geotools stuff. Will sorted it by adding the following section to the pom.xml file after all the dependencies:</w:t>
      </w:r>
    </w:p>
    <w:p w14:paraId="78C7BBE2" w14:textId="77777777" w:rsidR="00A257C7" w:rsidRDefault="00A257C7" w:rsidP="000E5536">
      <w:pPr>
        <w:pStyle w:val="Code"/>
      </w:pPr>
      <w:r>
        <w:t>&lt;repositories&gt;</w:t>
      </w:r>
    </w:p>
    <w:p w14:paraId="217FC151" w14:textId="77777777" w:rsidR="00A257C7" w:rsidRDefault="00A257C7" w:rsidP="000E5536">
      <w:pPr>
        <w:pStyle w:val="Code"/>
      </w:pPr>
      <w:r>
        <w:t xml:space="preserve">        &lt;repository&gt;</w:t>
      </w:r>
    </w:p>
    <w:p w14:paraId="3D280FC6" w14:textId="77777777" w:rsidR="00A257C7" w:rsidRDefault="00A257C7" w:rsidP="000E5536">
      <w:pPr>
        <w:pStyle w:val="Code"/>
      </w:pPr>
      <w:r>
        <w:t xml:space="preserve">            &lt;id&gt;maven2-repository.dev.java.net&lt;/id&gt;</w:t>
      </w:r>
    </w:p>
    <w:p w14:paraId="44F2067B" w14:textId="77777777" w:rsidR="00A257C7" w:rsidRDefault="00A257C7" w:rsidP="000E5536">
      <w:pPr>
        <w:pStyle w:val="Code"/>
      </w:pPr>
      <w:r>
        <w:t xml:space="preserve">            &lt;name&gt;Java.net repository&lt;/name&gt;</w:t>
      </w:r>
    </w:p>
    <w:p w14:paraId="13EF7793" w14:textId="77777777" w:rsidR="00A257C7" w:rsidRDefault="00A257C7" w:rsidP="000E5536">
      <w:pPr>
        <w:pStyle w:val="Code"/>
      </w:pPr>
      <w:r>
        <w:t xml:space="preserve">            &lt;url&gt;http://download.java.net/maven/2&lt;/url&gt;</w:t>
      </w:r>
    </w:p>
    <w:p w14:paraId="64CB028A" w14:textId="77777777" w:rsidR="00A257C7" w:rsidRDefault="00A257C7" w:rsidP="000E5536">
      <w:pPr>
        <w:pStyle w:val="Code"/>
      </w:pPr>
      <w:r>
        <w:t xml:space="preserve">        &lt;/repository&gt;</w:t>
      </w:r>
    </w:p>
    <w:p w14:paraId="5B2D548D" w14:textId="77777777" w:rsidR="00A257C7" w:rsidRDefault="00A257C7" w:rsidP="000E5536">
      <w:pPr>
        <w:pStyle w:val="Code"/>
      </w:pPr>
      <w:r>
        <w:t xml:space="preserve">        &lt;repository&gt;</w:t>
      </w:r>
    </w:p>
    <w:p w14:paraId="75119F0E" w14:textId="77777777" w:rsidR="00A257C7" w:rsidRDefault="00A257C7" w:rsidP="000E5536">
      <w:pPr>
        <w:pStyle w:val="Code"/>
      </w:pPr>
      <w:r>
        <w:t xml:space="preserve">            &lt;id&gt;osgeo&lt;/id&gt;</w:t>
      </w:r>
    </w:p>
    <w:p w14:paraId="400FC343" w14:textId="77777777" w:rsidR="00A257C7" w:rsidRDefault="00A257C7" w:rsidP="000E5536">
      <w:pPr>
        <w:pStyle w:val="Code"/>
      </w:pPr>
      <w:r>
        <w:t xml:space="preserve">            &lt;name&gt;Open Source Geospatial Foundation Repository&lt;/name&gt;</w:t>
      </w:r>
    </w:p>
    <w:p w14:paraId="37C2BFD3" w14:textId="77777777" w:rsidR="00A257C7" w:rsidRDefault="00A257C7" w:rsidP="000E5536">
      <w:pPr>
        <w:pStyle w:val="Code"/>
      </w:pPr>
      <w:r>
        <w:t xml:space="preserve">            &lt;url&gt;http://download.osgeo.org/webdav/geotools/&lt;/url&gt;</w:t>
      </w:r>
    </w:p>
    <w:p w14:paraId="4545DD5D" w14:textId="77777777" w:rsidR="00A257C7" w:rsidRDefault="00A257C7" w:rsidP="000E5536">
      <w:pPr>
        <w:pStyle w:val="Code"/>
      </w:pPr>
      <w:r>
        <w:t xml:space="preserve">        &lt;/repository&gt;</w:t>
      </w:r>
    </w:p>
    <w:p w14:paraId="3512C84D" w14:textId="2C9AF017" w:rsidR="00BE187D" w:rsidRPr="008F67AF" w:rsidRDefault="00A257C7" w:rsidP="000E5536">
      <w:pPr>
        <w:pStyle w:val="Code"/>
      </w:pPr>
      <w:r>
        <w:t xml:space="preserve">    &lt;/repositories&gt;</w:t>
      </w:r>
    </w:p>
    <w:p w14:paraId="20877E3F" w14:textId="34AA9102" w:rsidR="00FD707D" w:rsidRDefault="00FD707D" w:rsidP="000E5536">
      <w:pPr>
        <w:pStyle w:val="Heading7"/>
      </w:pPr>
      <w:r>
        <w:t>jdk.tools 1.7</w:t>
      </w:r>
    </w:p>
    <w:p w14:paraId="0902EE7D" w14:textId="77777777" w:rsidR="00FD707D" w:rsidRDefault="00FD707D" w:rsidP="000E5536">
      <w:pPr>
        <w:pStyle w:val="BodyText2"/>
      </w:pPr>
      <w:r>
        <w:t xml:space="preserve">When I tried to import Lars jrc repo I got an error: </w:t>
      </w:r>
      <w:r w:rsidRPr="00D97E4C">
        <w:t>missing artifact jdk.tools 1.7</w:t>
      </w:r>
      <w:r>
        <w:t xml:space="preserve">. This is due to Aptana not finding the right JRE. Following </w:t>
      </w:r>
      <w:hyperlink r:id="rId989" w:history="1">
        <w:r w:rsidRPr="00D97E4C">
          <w:rPr>
            <w:rStyle w:val="Hyperlink"/>
          </w:rPr>
          <w:t>these</w:t>
        </w:r>
      </w:hyperlink>
      <w:r>
        <w:t xml:space="preserve"> instructions. Eclipse.ini not found, but found ‘</w:t>
      </w:r>
      <w:r w:rsidRPr="00D97E4C">
        <w:t xml:space="preserve">AptanaStudio3.ini </w:t>
      </w:r>
      <w:r>
        <w:t xml:space="preserve">‘ in  </w:t>
      </w:r>
      <w:r w:rsidRPr="00D97E4C">
        <w:t>C:\Program Files\Aptana.Studio3</w:t>
      </w:r>
      <w:r>
        <w:t xml:space="preserve"> on the machine in the map room. Editing it to add the following before the –</w:t>
      </w:r>
      <w:r w:rsidRPr="00D97E4C">
        <w:t>vmargs</w:t>
      </w:r>
      <w:r>
        <w:t xml:space="preserve"> line: Cant – no permissions!</w:t>
      </w:r>
    </w:p>
    <w:p w14:paraId="5083DC58" w14:textId="77777777" w:rsidR="00FD707D" w:rsidRDefault="00FD707D" w:rsidP="000E5536">
      <w:pPr>
        <w:pStyle w:val="Code"/>
      </w:pPr>
      <w:r>
        <w:t>-vm</w:t>
      </w:r>
    </w:p>
    <w:p w14:paraId="6DA8F8E1" w14:textId="77777777" w:rsidR="00FD707D" w:rsidRDefault="00FD707D" w:rsidP="000E5536">
      <w:pPr>
        <w:pStyle w:val="Code"/>
      </w:pPr>
      <w:r w:rsidRPr="00372A50">
        <w:t>C:\Program Files (x86)\Java\jre7\bin</w:t>
      </w:r>
      <w:r>
        <w:t>\javaw.exe</w:t>
      </w:r>
    </w:p>
    <w:p w14:paraId="0660B293" w14:textId="77777777" w:rsidR="00FD707D" w:rsidRDefault="00FD707D" w:rsidP="000E5536">
      <w:pPr>
        <w:pStyle w:val="BodyText2"/>
      </w:pPr>
      <w:r>
        <w:t>Tried to change the JRE in the project to JRE1.7 but that didn’t fix the issue either.</w:t>
      </w:r>
    </w:p>
    <w:p w14:paraId="46AF54FE" w14:textId="77777777" w:rsidR="00FD707D" w:rsidRDefault="00FD707D" w:rsidP="000E5536">
      <w:pPr>
        <w:pStyle w:val="BodyText2"/>
      </w:pPr>
      <w:r>
        <w:t xml:space="preserve">I am trying to use Aptana for Java development and there are some differences between Aptana and the Eclipse. I have installed the Java plugin (from Java Eclipse EE) and Eclipse Java Development Tools and Maven plugin for Aptana (by adding </w:t>
      </w:r>
      <w:hyperlink r:id="rId990" w:history="1">
        <w:r w:rsidRPr="00577A47">
          <w:rPr>
            <w:rStyle w:val="Hyperlink"/>
          </w:rPr>
          <w:t>this</w:t>
        </w:r>
      </w:hyperlink>
      <w:r>
        <w:t xml:space="preserve"> site) and it seems to work OK, but I am getting some fails at the end of Maven | Install relating to paths..</w:t>
      </w:r>
      <w:r w:rsidRPr="005C1D1A">
        <w:t xml:space="preserve"> </w:t>
      </w:r>
      <w:r>
        <w:t>Looking at the properties of the Java Build Path there are lots of differences between Eclipse (which is working) and Aptana. Changed the Java path from Aptana (which was wrong) to ‘</w:t>
      </w:r>
      <w:r w:rsidRPr="00F81D10">
        <w:t>C:\Program Files\Java\jdk1.7.0_51</w:t>
      </w:r>
      <w:r>
        <w:t>’. You may need to do this for all new projects – basically select the right JRE and sometime click Maven | Update project configuration…</w:t>
      </w:r>
    </w:p>
    <w:p w14:paraId="59102D24" w14:textId="77777777" w:rsidR="00FD707D" w:rsidRDefault="00FD707D" w:rsidP="000E5536">
      <w:pPr>
        <w:pStyle w:val="Heading7"/>
      </w:pPr>
      <w:r>
        <w:t xml:space="preserve">jdk.tools 1.6 </w:t>
      </w:r>
    </w:p>
    <w:p w14:paraId="5ABA9D1B" w14:textId="54691DD6" w:rsidR="00152862" w:rsidRDefault="002964BF" w:rsidP="000E5536">
      <w:pPr>
        <w:pStyle w:val="BodyText2"/>
      </w:pPr>
      <w:r>
        <w:t xml:space="preserve">Dec 2014: </w:t>
      </w:r>
      <w:r w:rsidR="00152862">
        <w:t>When I clone Lars Java repo I try to do a Maven Run Install, but I get an error ‘The specified JRE Installation does not exist’.If you look at the source it says that jdk.tools-1.7.jar is missing. At home I have pulled the same repo and it says that it is using the JavaSE-1.6 and it doesn’t say unbound.</w:t>
      </w:r>
      <w:r>
        <w:t xml:space="preserve"> </w:t>
      </w:r>
      <w:r w:rsidR="00152862">
        <w:t xml:space="preserve">To resolve the problem I am trying to find the 1.6 – clicked on Add Library… | Installed JREs… | Search and it found lots of things. Added JRE1.6 as the alternative and deleted the JRE1.7. Didn’t work. Deleting repo and trying something else using </w:t>
      </w:r>
      <w:hyperlink r:id="rId991" w:history="1">
        <w:r w:rsidR="00152862" w:rsidRPr="00C80874">
          <w:rPr>
            <w:rStyle w:val="Hyperlink"/>
          </w:rPr>
          <w:t>this</w:t>
        </w:r>
      </w:hyperlink>
      <w:r w:rsidR="00152862">
        <w:t xml:space="preserve"> help. There are 4 tools.jar files on my work PC: </w:t>
      </w:r>
      <w:r w:rsidR="00152862" w:rsidRPr="00C80874">
        <w:t>C:\Program Files (x86)\Java\jdk1.7.0_51\lib</w:t>
      </w:r>
      <w:r w:rsidR="00152862">
        <w:t xml:space="preserve">, </w:t>
      </w:r>
      <w:r w:rsidR="00152862" w:rsidRPr="00C80874">
        <w:t>C:\Program Files (x86)\Java\jdk1.7.0_67\lib</w:t>
      </w:r>
      <w:r w:rsidR="00152862">
        <w:t xml:space="preserve">, </w:t>
      </w:r>
      <w:r w:rsidR="00152862" w:rsidRPr="00C80874">
        <w:t>C:\Program Files\Java\jdk1.7.0_51\lib</w:t>
      </w:r>
      <w:r w:rsidR="00152862">
        <w:t xml:space="preserve"> and </w:t>
      </w:r>
      <w:r w:rsidR="00152862" w:rsidRPr="00C80874">
        <w:t>C:\Program Files\Java\jdk1.7.0_67\lib</w:t>
      </w:r>
      <w:r w:rsidR="00152862">
        <w:t>. If you look at the POM dependency hierarchy in the right click on the jdk-tools: 1.6 [system] and you can see that it comes from the Hadoop-common dependency.</w:t>
      </w:r>
      <w:r w:rsidR="003A33B7">
        <w:t xml:space="preserve"> </w:t>
      </w:r>
      <w:r w:rsidR="00152862">
        <w:t>Worked out how to build at least. Change the execution environment to JDK1.7 and then do Run build install. It still says missing artefact but at least I can compile the *.jar files.</w:t>
      </w:r>
    </w:p>
    <w:p w14:paraId="4F5C78D4" w14:textId="5C6E4AEA" w:rsidR="00FD707D" w:rsidRDefault="003A33B7" w:rsidP="000E5536">
      <w:pPr>
        <w:pStyle w:val="BodyText2"/>
      </w:pPr>
      <w:r>
        <w:t xml:space="preserve">March 2015: </w:t>
      </w:r>
      <w:r w:rsidR="00152862">
        <w:t>A</w:t>
      </w:r>
      <w:r w:rsidR="00FD707D">
        <w:t>fter reinstalling Aptan</w:t>
      </w:r>
      <w:r w:rsidR="00BE6789">
        <w:t xml:space="preserve">a 3.4.0 on my work PC I got this error. Following instructions </w:t>
      </w:r>
      <w:hyperlink r:id="rId992" w:history="1">
        <w:r w:rsidR="00BE6789" w:rsidRPr="00BE6789">
          <w:rPr>
            <w:rStyle w:val="Hyperlink"/>
          </w:rPr>
          <w:t>here</w:t>
        </w:r>
      </w:hyperlink>
      <w:r w:rsidR="00BE6789">
        <w:t xml:space="preserve"> and got the error to go away by adding this to the pom.xml:</w:t>
      </w:r>
    </w:p>
    <w:p w14:paraId="7BA8542A" w14:textId="77777777" w:rsidR="00BE6789" w:rsidRDefault="00BE6789" w:rsidP="000E5536">
      <w:pPr>
        <w:pStyle w:val="Code"/>
      </w:pPr>
      <w:r>
        <w:t xml:space="preserve">  &lt;dependency&gt;</w:t>
      </w:r>
    </w:p>
    <w:p w14:paraId="03B1CD71" w14:textId="77777777" w:rsidR="00BE6789" w:rsidRDefault="00BE6789" w:rsidP="000E5536">
      <w:pPr>
        <w:pStyle w:val="Code"/>
      </w:pPr>
      <w:r>
        <w:t xml:space="preserve">    &lt;groupId&gt;jdk.tools&lt;/groupId&gt;</w:t>
      </w:r>
    </w:p>
    <w:p w14:paraId="57231708" w14:textId="77777777" w:rsidR="00BE6789" w:rsidRDefault="00BE6789" w:rsidP="000E5536">
      <w:pPr>
        <w:pStyle w:val="Code"/>
      </w:pPr>
      <w:r>
        <w:t xml:space="preserve">    &lt;artifactId&gt;jdk.tools&lt;/artifactId&gt;</w:t>
      </w:r>
    </w:p>
    <w:p w14:paraId="78376379" w14:textId="77777777" w:rsidR="00BE6789" w:rsidRDefault="00BE6789" w:rsidP="000E5536">
      <w:pPr>
        <w:pStyle w:val="Code"/>
      </w:pPr>
      <w:r>
        <w:t xml:space="preserve">    &lt;version&gt;1.7.0_67&lt;/version&gt;</w:t>
      </w:r>
    </w:p>
    <w:p w14:paraId="7FF0036D" w14:textId="77777777" w:rsidR="00BE6789" w:rsidRDefault="00BE6789" w:rsidP="000E5536">
      <w:pPr>
        <w:pStyle w:val="Code"/>
      </w:pPr>
      <w:r>
        <w:t xml:space="preserve">    &lt;scope&gt;system&lt;/scope&gt;</w:t>
      </w:r>
    </w:p>
    <w:p w14:paraId="2BEE3327" w14:textId="35C07126" w:rsidR="00BE6789" w:rsidRDefault="00BE6789" w:rsidP="000E5536">
      <w:pPr>
        <w:pStyle w:val="Code"/>
      </w:pPr>
      <w:r>
        <w:t xml:space="preserve">    &lt;systemPath&gt;C:/Program Files/Java/jdk1.7.0_67/lib/tools.jar&lt;/systemPath&gt;</w:t>
      </w:r>
    </w:p>
    <w:p w14:paraId="22F0A8BD" w14:textId="05861F39" w:rsidR="00EE53A7" w:rsidRDefault="00EE53A7" w:rsidP="000E5536">
      <w:pPr>
        <w:pStyle w:val="Code"/>
      </w:pPr>
      <w:r>
        <w:t>&lt;/dependency&gt;</w:t>
      </w:r>
    </w:p>
    <w:p w14:paraId="73AC16AD" w14:textId="0331F680" w:rsidR="00C622CE" w:rsidRDefault="00C622CE" w:rsidP="000E5536">
      <w:pPr>
        <w:pStyle w:val="BodyText2"/>
      </w:pPr>
      <w:r>
        <w:t>This does compile now but I am getting WARNINGS that there are lots of overlapping classes in the output file</w:t>
      </w:r>
      <w:r w:rsidR="00351E39">
        <w:t>.</w:t>
      </w:r>
    </w:p>
    <w:p w14:paraId="2D2F1B2A" w14:textId="319577F9" w:rsidR="00351E39" w:rsidRPr="00D97E4C" w:rsidRDefault="00351E39" w:rsidP="000E5536">
      <w:pPr>
        <w:pStyle w:val="BodyText2"/>
      </w:pPr>
      <w:r>
        <w:t>September 2015: After a break from Hadoop for a couple of months I am getting ‘import java.nio cannot be resolved’ and the project setup is looking for JRE System Library[JavaSE-1.7](unbound) which cannot be found at ‘C:/Program Files/Java/jdk1.7.0_67/lib/tools.jar’.</w:t>
      </w:r>
      <w:r w:rsidR="008D1CAB">
        <w:t xml:space="preserve"> Looking at that folder it looks like a new JavaVM has been installed in May (</w:t>
      </w:r>
      <w:r w:rsidR="008D1CAB" w:rsidRPr="008D1CAB">
        <w:t>C:\Program Files\Java\jdk1.8.0_45</w:t>
      </w:r>
      <w:r w:rsidR="008D1CAB">
        <w:t>). Will try referencing this instead.</w:t>
      </w:r>
    </w:p>
    <w:p w14:paraId="72B7C394" w14:textId="69C9B122" w:rsidR="00A257C7" w:rsidRDefault="00A257C7" w:rsidP="000E5536">
      <w:pPr>
        <w:pStyle w:val="Heading6"/>
      </w:pPr>
      <w:r>
        <w:t>Compilation issues</w:t>
      </w:r>
    </w:p>
    <w:p w14:paraId="5E90AE50" w14:textId="77777777" w:rsidR="002512EC" w:rsidRDefault="002512EC" w:rsidP="000E5536">
      <w:pPr>
        <w:pStyle w:val="Heading7"/>
      </w:pPr>
      <w:r w:rsidRPr="002512EC">
        <w:t>No compiler is provided in this environment</w:t>
      </w:r>
    </w:p>
    <w:p w14:paraId="6CA561AE" w14:textId="12B055F2" w:rsidR="002512EC" w:rsidRDefault="002512EC" w:rsidP="000E5536">
      <w:pPr>
        <w:pStyle w:val="BodyText2"/>
      </w:pPr>
      <w:r w:rsidRPr="002512EC">
        <w:lastRenderedPageBreak/>
        <w:t>‘No compiler is provided in this environment. Perhaps you are running on a JRE rather than a JDK?’ error on work computer.</w:t>
      </w:r>
      <w:r w:rsidR="00A10217">
        <w:t xml:space="preserve"> To solve this, go to Windows | preferences | Java | Installed JREs and check the jdk1.7.0_51 and click OK. Now it should compile.</w:t>
      </w:r>
    </w:p>
    <w:p w14:paraId="2CEF191B" w14:textId="77777777" w:rsidR="0087781F" w:rsidRDefault="0087781F" w:rsidP="000E5536">
      <w:pPr>
        <w:pStyle w:val="BodyText2"/>
      </w:pPr>
      <w:r>
        <w:rPr>
          <w:noProof/>
          <w:lang w:bidi="ar-SA"/>
        </w:rPr>
        <w:drawing>
          <wp:inline distT="0" distB="0" distL="0" distR="0" wp14:anchorId="54B75B9D" wp14:editId="245D5E15">
            <wp:extent cx="3609892" cy="2817213"/>
            <wp:effectExtent l="0" t="0" r="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3">
                      <a:extLst>
                        <a:ext uri="{28A0092B-C50C-407E-A947-70E740481C1C}">
                          <a14:useLocalDpi xmlns:a14="http://schemas.microsoft.com/office/drawing/2010/main" val="0"/>
                        </a:ext>
                      </a:extLst>
                    </a:blip>
                    <a:srcRect/>
                    <a:stretch>
                      <a:fillRect/>
                    </a:stretch>
                  </pic:blipFill>
                  <pic:spPr bwMode="auto">
                    <a:xfrm>
                      <a:off x="0" y="0"/>
                      <a:ext cx="3619284" cy="2824543"/>
                    </a:xfrm>
                    <a:prstGeom prst="rect">
                      <a:avLst/>
                    </a:prstGeom>
                    <a:noFill/>
                    <a:ln>
                      <a:noFill/>
                    </a:ln>
                  </pic:spPr>
                </pic:pic>
              </a:graphicData>
            </a:graphic>
          </wp:inline>
        </w:drawing>
      </w:r>
    </w:p>
    <w:p w14:paraId="539AEB7F" w14:textId="41D1ABF0" w:rsidR="0078200D" w:rsidRDefault="0078200D" w:rsidP="000E5536">
      <w:pPr>
        <w:pStyle w:val="Heading7"/>
      </w:pPr>
      <w:r w:rsidRPr="0078200D">
        <w:t>Unable to locate the Javac Compiler</w:t>
      </w:r>
    </w:p>
    <w:p w14:paraId="6CFA5DC8" w14:textId="77777777" w:rsidR="0087781F" w:rsidRDefault="0087781F" w:rsidP="000E5536">
      <w:pPr>
        <w:pStyle w:val="BodyText2"/>
      </w:pPr>
      <w:r>
        <w:t>On the work machine I was getting the following error when I tried to build install:</w:t>
      </w:r>
    </w:p>
    <w:p w14:paraId="0ED70439" w14:textId="5BECA5AF" w:rsidR="00A257C7" w:rsidRDefault="0087781F" w:rsidP="000E5536">
      <w:pPr>
        <w:pStyle w:val="Code"/>
      </w:pPr>
      <w:r>
        <w:t xml:space="preserve"> </w:t>
      </w:r>
      <w:r w:rsidR="00A257C7">
        <w:t>[ERROR] Unable to locate the Javac Compiler in:  E:\cottaan\Aptana Studio 3\jre\..\lib\tools.jar Please ensure you are using JDK 1.4 or above and not a JRE (the com.sun.tools.javac.Main class is required). In most cases you can change the location of your Java installation by setting the JAVA_HOME environment variable.</w:t>
      </w:r>
    </w:p>
    <w:p w14:paraId="3E267D01" w14:textId="4AF646D8" w:rsidR="006B6D9F" w:rsidRDefault="005E29F2" w:rsidP="000E5536">
      <w:pPr>
        <w:pStyle w:val="BodyText2"/>
      </w:pPr>
      <w:r>
        <w:t xml:space="preserve">To resolve this I right clicked on the </w:t>
      </w:r>
      <w:r w:rsidR="00D71121">
        <w:t xml:space="preserve">JRE System Library node of the </w:t>
      </w:r>
      <w:r>
        <w:t xml:space="preserve">project </w:t>
      </w:r>
      <w:r w:rsidR="00174386">
        <w:t xml:space="preserve">then Properties </w:t>
      </w:r>
      <w:r w:rsidR="00D71121">
        <w:t>and</w:t>
      </w:r>
      <w:r>
        <w:t xml:space="preserve"> changed the JRE System Library from JavaSE-1.6 to JavaSE-1.7 (jdk1.7.0_51). Now it compiles.</w:t>
      </w:r>
      <w:r w:rsidR="00F83602">
        <w:t xml:space="preserve"> Or try the version jdk1.8.0_45 – Works!</w:t>
      </w:r>
    </w:p>
    <w:p w14:paraId="0E5A9A6E" w14:textId="5B0A7A64" w:rsidR="00BD628E" w:rsidRDefault="00BD628E" w:rsidP="000E5536">
      <w:pPr>
        <w:pStyle w:val="Heading6"/>
      </w:pPr>
      <w:r>
        <w:t>Goals</w:t>
      </w:r>
    </w:p>
    <w:p w14:paraId="44E33238" w14:textId="0624D764" w:rsidR="00BD628E" w:rsidRPr="00BD628E" w:rsidRDefault="00BD628E" w:rsidP="000E5536">
      <w:pPr>
        <w:pStyle w:val="BodyText2"/>
      </w:pPr>
      <w:r>
        <w:t>In Aptana and Maven you need to specify goals for successful builds.</w:t>
      </w:r>
      <w:r w:rsidR="00392810">
        <w:t xml:space="preserve"> See </w:t>
      </w:r>
      <w:hyperlink r:id="rId994" w:history="1">
        <w:r w:rsidR="00392810" w:rsidRPr="00392810">
          <w:rPr>
            <w:rStyle w:val="Hyperlink"/>
          </w:rPr>
          <w:t>here</w:t>
        </w:r>
      </w:hyperlink>
      <w:r w:rsidR="00392810">
        <w:t xml:space="preserve"> for information on the Maven build lifecycle. You just enter a text </w:t>
      </w:r>
      <w:r w:rsidR="00BA6FA8">
        <w:t>string in the goal box – ‘clean install’ works.</w:t>
      </w:r>
    </w:p>
    <w:p w14:paraId="6A990D5A" w14:textId="77777777" w:rsidR="004B461D" w:rsidRDefault="004B461D" w:rsidP="0034374E">
      <w:pPr>
        <w:pStyle w:val="Heading3"/>
      </w:pPr>
      <w:r>
        <w:t>ArcGIS</w:t>
      </w:r>
    </w:p>
    <w:p w14:paraId="0CA2324E" w14:textId="77777777" w:rsidR="004B461D" w:rsidRDefault="004B461D" w:rsidP="007D2F52">
      <w:pPr>
        <w:pStyle w:val="Heading4"/>
      </w:pPr>
      <w:r>
        <w:t>ArcGIS</w:t>
      </w:r>
      <w:bookmarkEnd w:id="172"/>
      <w:r>
        <w:t xml:space="preserve"> Desktop</w:t>
      </w:r>
    </w:p>
    <w:p w14:paraId="4570906F" w14:textId="77777777" w:rsidR="004B461D" w:rsidRDefault="004B461D" w:rsidP="000E5536">
      <w:pPr>
        <w:pStyle w:val="Heading5"/>
      </w:pPr>
      <w:bookmarkStart w:id="173" w:name="_Ref352067525"/>
      <w:bookmarkStart w:id="174" w:name="_Toc315774624"/>
      <w:r>
        <w:t>Accessing PostGIS</w:t>
      </w:r>
      <w:bookmarkEnd w:id="173"/>
    </w:p>
    <w:p w14:paraId="0A61D1B6" w14:textId="77777777" w:rsidR="004B461D" w:rsidRDefault="004B461D" w:rsidP="000E5536">
      <w:pPr>
        <w:pStyle w:val="Heading6"/>
      </w:pPr>
      <w:bookmarkStart w:id="175" w:name="_Ref323214465"/>
      <w:r>
        <w:t>In 10</w:t>
      </w:r>
      <w:bookmarkEnd w:id="175"/>
    </w:p>
    <w:p w14:paraId="65B6EF5C" w14:textId="77777777" w:rsidR="004B461D" w:rsidRDefault="004B461D" w:rsidP="000E5536">
      <w:pPr>
        <w:pStyle w:val="BodyText2"/>
      </w:pPr>
      <w:r>
        <w:t xml:space="preserve">You cannot natively connect to PostGIS in 10 because it needs ArcSDE to be installed on the database server. If you had ArcSDE installed you could also run native PostGIS SQL statements against the server after creating a direct database connection. </w:t>
      </w:r>
    </w:p>
    <w:p w14:paraId="360977C3" w14:textId="77777777" w:rsidR="004B461D" w:rsidRDefault="004B461D" w:rsidP="000E5536">
      <w:pPr>
        <w:pStyle w:val="BodyText2"/>
      </w:pPr>
      <w:r>
        <w:t xml:space="preserve">However, you can </w:t>
      </w:r>
      <w:hyperlink r:id="rId995" w:anchor="/What_is_a_query_layer/00s50000000n000000/" w:history="1">
        <w:r w:rsidRPr="00A24F88">
          <w:rPr>
            <w:rStyle w:val="Hyperlink"/>
          </w:rPr>
          <w:t>connect</w:t>
        </w:r>
      </w:hyperlink>
      <w:r>
        <w:t xml:space="preserve"> using PostGRESQL drivers as querylayers. In the Add Query Layer you can specify any SQL statement which is useful, but if you want to be able to open the Attribute Table then you have to have select the primary key on the table to be able to do it. You can write any native SQL statement in the Add Query Layer dialog. But it is slow if you use any of the resulting layers in spatial operations.</w:t>
      </w:r>
    </w:p>
    <w:p w14:paraId="2444376D" w14:textId="77777777" w:rsidR="004B461D" w:rsidRDefault="004B461D" w:rsidP="000E5536">
      <w:pPr>
        <w:pStyle w:val="BodyText2"/>
      </w:pPr>
      <w:r>
        <w:t>You can also connect from ArcGIS Desktop to PostGIS using the PostGIS ODBC drivers (</w:t>
      </w:r>
      <w:hyperlink r:id="rId996" w:history="1">
        <w:r w:rsidRPr="006D7445">
          <w:rPr>
            <w:rStyle w:val="Hyperlink"/>
          </w:rPr>
          <w:t>http://www.postgresql.org/ftp/odbc/versions/msi/)</w:t>
        </w:r>
      </w:hyperlink>
    </w:p>
    <w:p w14:paraId="680F244A" w14:textId="77777777" w:rsidR="004B461D" w:rsidRDefault="004B461D" w:rsidP="000E5536">
      <w:pPr>
        <w:pStyle w:val="BodyText2"/>
      </w:pPr>
      <w:r>
        <w:t>Through an FME Connection – doesn’t work against postgis 2</w:t>
      </w:r>
    </w:p>
    <w:p w14:paraId="27F026F7" w14:textId="77777777" w:rsidR="004B461D" w:rsidRDefault="004B461D" w:rsidP="000E5536">
      <w:pPr>
        <w:pStyle w:val="Heading6"/>
      </w:pPr>
      <w:r>
        <w:t>In 10.1</w:t>
      </w:r>
    </w:p>
    <w:p w14:paraId="4313A3C7" w14:textId="77777777" w:rsidR="004B461D" w:rsidRDefault="004B461D" w:rsidP="000E5536">
      <w:pPr>
        <w:pStyle w:val="BodyText2"/>
      </w:pPr>
      <w:r>
        <w:lastRenderedPageBreak/>
        <w:t>You can now natively connect to PostGIS and when you do you will see an ArcSDE connection in the pgAdmin Server Status. However, if you want to add a layer from PostGIS and use it in ArcGIS then it needs to have a unique identifier – and a bigint (e.g. the wdpa_id data type) will not be listed! So, if you just need the equivalent of an Autonum then use the following in a query:</w:t>
      </w:r>
    </w:p>
    <w:p w14:paraId="637EDF29" w14:textId="77777777" w:rsidR="004B461D" w:rsidRPr="003B1AAB" w:rsidRDefault="004B461D" w:rsidP="000E5536">
      <w:pPr>
        <w:pStyle w:val="Code"/>
      </w:pPr>
      <w:r w:rsidRPr="008901C4">
        <w:t>CAST (row_number() over() AS int) as objectid,</w:t>
      </w:r>
    </w:p>
    <w:p w14:paraId="76B5CA34" w14:textId="259E45EC" w:rsidR="000A34DF" w:rsidRDefault="000A34DF" w:rsidP="000E5536">
      <w:pPr>
        <w:pStyle w:val="BodyText2"/>
      </w:pPr>
      <w:r>
        <w:t>Installed on 25/7/12 and now connects natively to PostGIS and so we could move all the tables and feature classes to it. You need an ArcGIS Server Advanced license to Enable Geodatabase on a PostGresql instance – so out of the box there is no GDB features in PostGIS.</w:t>
      </w:r>
    </w:p>
    <w:p w14:paraId="154407E1" w14:textId="77777777" w:rsidR="006766DB" w:rsidRDefault="006766DB" w:rsidP="000E5536">
      <w:pPr>
        <w:pStyle w:val="Heading6"/>
      </w:pPr>
      <w:r>
        <w:t>In 10.2</w:t>
      </w:r>
    </w:p>
    <w:p w14:paraId="654D70B3" w14:textId="77777777" w:rsidR="007B7B88" w:rsidRDefault="006766DB" w:rsidP="000E5536">
      <w:pPr>
        <w:pStyle w:val="BodyText2"/>
      </w:pPr>
      <w:r>
        <w:t>I have exported a Feature Class to PostGIS (after a Dissolve) and it is shown in the Catalog but it takes ages to load in ArcGIS – not sure why.</w:t>
      </w:r>
      <w:r w:rsidR="007B7B88">
        <w:t xml:space="preserve"> </w:t>
      </w:r>
    </w:p>
    <w:p w14:paraId="6DEF105D" w14:textId="7CDC1538" w:rsidR="006766DB" w:rsidRPr="006766DB" w:rsidRDefault="007B7B88" w:rsidP="000E5536">
      <w:pPr>
        <w:pStyle w:val="BodyText2"/>
      </w:pPr>
      <w:r>
        <w:t>There are issues in connecting to databases with mixed case database names – so we couldn’t connect to H05-googleearthengine for example, so we had to rename all the databases.</w:t>
      </w:r>
    </w:p>
    <w:p w14:paraId="0B6897F7" w14:textId="344C3CE4" w:rsidR="009C2295" w:rsidRDefault="009C2295" w:rsidP="000E5536">
      <w:pPr>
        <w:pStyle w:val="Heading6"/>
      </w:pPr>
      <w:r>
        <w:t>In 10.3</w:t>
      </w:r>
    </w:p>
    <w:p w14:paraId="6BC8C3ED" w14:textId="4D09BEB0" w:rsidR="009C2295" w:rsidRDefault="009C2295" w:rsidP="000E5536">
      <w:pPr>
        <w:pStyle w:val="BodyText2"/>
      </w:pPr>
      <w:r>
        <w:t>Trying to create a table in a db connection to PostGIS fails with the error:</w:t>
      </w:r>
    </w:p>
    <w:p w14:paraId="4AD44938" w14:textId="26A4A920" w:rsidR="009C2295" w:rsidRDefault="009C2295" w:rsidP="000E5536">
      <w:pPr>
        <w:pStyle w:val="BodyText2"/>
      </w:pPr>
      <w:r>
        <w:t>Failed to create table. DBMS table not found [ERROR: schema “h05googleearthengine” does not exist:: SQL state: 3F000]</w:t>
      </w:r>
    </w:p>
    <w:p w14:paraId="474CCD1A" w14:textId="6741C7CC" w:rsidR="009C2295" w:rsidRPr="009C2295" w:rsidRDefault="009C2295" w:rsidP="000E5536">
      <w:pPr>
        <w:pStyle w:val="BodyText2"/>
      </w:pPr>
      <w:r>
        <w:t xml:space="preserve">This is because when it tries to connect to the database it uses the login name as the default name of the schema and unless that schema is present then you will get an error. </w:t>
      </w:r>
      <w:r w:rsidR="00E862F4">
        <w:t>I created the schema and it worked.</w:t>
      </w:r>
    </w:p>
    <w:p w14:paraId="0753A085" w14:textId="77777777" w:rsidR="004B461D" w:rsidRDefault="004B461D" w:rsidP="000E5536">
      <w:pPr>
        <w:pStyle w:val="Heading5"/>
      </w:pPr>
      <w:r>
        <w:t>Geoprocessing</w:t>
      </w:r>
    </w:p>
    <w:p w14:paraId="2E41D4FA" w14:textId="77777777" w:rsidR="004B461D" w:rsidRDefault="004B461D" w:rsidP="000E5536">
      <w:pPr>
        <w:pStyle w:val="BodyText2"/>
      </w:pPr>
      <w:r>
        <w:t xml:space="preserve">There are some articles that describe multiprocessing using ArcGIS. See </w:t>
      </w:r>
      <w:hyperlink r:id="rId997" w:history="1">
        <w:r w:rsidRPr="00496BB4">
          <w:rPr>
            <w:rStyle w:val="Hyperlink"/>
          </w:rPr>
          <w:t>here</w:t>
        </w:r>
      </w:hyperlink>
      <w:r>
        <w:t xml:space="preserve"> for instance. </w:t>
      </w:r>
    </w:p>
    <w:p w14:paraId="2E943950" w14:textId="77777777" w:rsidR="004B461D" w:rsidRPr="000F4730" w:rsidRDefault="004B461D" w:rsidP="000E5536">
      <w:pPr>
        <w:pStyle w:val="BodyText2"/>
      </w:pPr>
      <w:r>
        <w:t>To create a feature class from a csv file created using the routines to write to Hadoop, right click on the csv file and click export | To Feature Class.</w:t>
      </w:r>
    </w:p>
    <w:p w14:paraId="07677846" w14:textId="77777777" w:rsidR="004B461D" w:rsidRDefault="004B461D" w:rsidP="000E5536">
      <w:pPr>
        <w:pStyle w:val="Heading6"/>
      </w:pPr>
      <w:r>
        <w:t>ArcPy</w:t>
      </w:r>
    </w:p>
    <w:p w14:paraId="277DD07A" w14:textId="77777777" w:rsidR="004B461D" w:rsidRDefault="004B461D" w:rsidP="000E5536">
      <w:pPr>
        <w:pStyle w:val="BodyText2"/>
      </w:pPr>
      <w:r>
        <w:t>To get the current extent in lat/long:</w:t>
      </w:r>
    </w:p>
    <w:p w14:paraId="20B390E5" w14:textId="77777777" w:rsidR="004B461D" w:rsidRDefault="004B461D" w:rsidP="000E5536">
      <w:pPr>
        <w:pStyle w:val="Code"/>
      </w:pPr>
      <w:r w:rsidRPr="00DE0B33">
        <w:t>extent = mxd.activeDataFrame.extent.projectAs(arcpy.SpatialReference('WGS 1984'))</w:t>
      </w:r>
    </w:p>
    <w:p w14:paraId="23CA59FD" w14:textId="77777777" w:rsidR="0000113A" w:rsidRDefault="0000113A" w:rsidP="000E5536">
      <w:pPr>
        <w:pStyle w:val="BodyText2"/>
      </w:pPr>
      <w:r>
        <w:t>To create a simple point:</w:t>
      </w:r>
    </w:p>
    <w:p w14:paraId="24EB0C9D" w14:textId="77777777" w:rsidR="0000113A" w:rsidRDefault="00A80826" w:rsidP="000E5536">
      <w:pPr>
        <w:pStyle w:val="Code"/>
      </w:pPr>
      <w:r>
        <w:t xml:space="preserve">P = </w:t>
      </w:r>
      <w:r w:rsidR="0000113A" w:rsidRPr="0000113A">
        <w:t>arcpy.FromWKT('point(120 0)',arcpy.SpatialReference(4326))</w:t>
      </w:r>
    </w:p>
    <w:p w14:paraId="684FA45F" w14:textId="77777777" w:rsidR="00A80826" w:rsidRDefault="00A80826" w:rsidP="000E5536">
      <w:pPr>
        <w:pStyle w:val="BodyText2"/>
      </w:pPr>
      <w:r>
        <w:t>To project it:</w:t>
      </w:r>
    </w:p>
    <w:p w14:paraId="5261B956" w14:textId="77777777" w:rsidR="00A80826" w:rsidRPr="00DE0B33" w:rsidRDefault="00A80826" w:rsidP="000E5536">
      <w:pPr>
        <w:pStyle w:val="Code"/>
      </w:pPr>
      <w:r w:rsidRPr="00A80826">
        <w:t>p.projectAs(arcpy.SpatialReference(3857))</w:t>
      </w:r>
    </w:p>
    <w:p w14:paraId="0A0FF681" w14:textId="77777777" w:rsidR="006B546F" w:rsidRDefault="006B546F" w:rsidP="000E5536">
      <w:pPr>
        <w:pStyle w:val="Heading6"/>
      </w:pPr>
      <w:r>
        <w:t>Specific Tools</w:t>
      </w:r>
    </w:p>
    <w:p w14:paraId="72F887E9" w14:textId="77777777" w:rsidR="006B546F" w:rsidRDefault="006B546F" w:rsidP="000E5536">
      <w:pPr>
        <w:pStyle w:val="Heading7"/>
      </w:pPr>
      <w:r>
        <w:t>CalculateField</w:t>
      </w:r>
    </w:p>
    <w:p w14:paraId="4382D9F9" w14:textId="77777777" w:rsidR="006B546F" w:rsidRPr="00431DA0" w:rsidRDefault="006B546F" w:rsidP="000E5536">
      <w:pPr>
        <w:pStyle w:val="BodyText2"/>
      </w:pPr>
      <w:r>
        <w:t xml:space="preserve">CalculateField can be used in ArcGIS Desktop to populate properties of the geometry. Add a field, set the language to Python and then update the values using this syntax : </w:t>
      </w:r>
      <w:r w:rsidRPr="00431DA0">
        <w:t>!shape.area!</w:t>
      </w:r>
      <w:r>
        <w:t xml:space="preserve"> see </w:t>
      </w:r>
      <w:hyperlink r:id="rId998" w:anchor="/Calculate_Field/00170000004m000000/" w:history="1">
        <w:r w:rsidRPr="00431DA0">
          <w:rPr>
            <w:rStyle w:val="Hyperlink"/>
          </w:rPr>
          <w:t>here</w:t>
        </w:r>
      </w:hyperlink>
      <w:r>
        <w:t xml:space="preserve"> for more info.</w:t>
      </w:r>
    </w:p>
    <w:p w14:paraId="2F718606" w14:textId="77777777" w:rsidR="00007A08" w:rsidRDefault="00007A08" w:rsidP="000E5536">
      <w:pPr>
        <w:pStyle w:val="Heading7"/>
      </w:pPr>
      <w:bookmarkStart w:id="176" w:name="_Ref397075401"/>
      <w:r>
        <w:t>LayerToKML</w:t>
      </w:r>
    </w:p>
    <w:p w14:paraId="312F6866" w14:textId="6070EE5D" w:rsidR="00007A08" w:rsidRPr="00007A08" w:rsidRDefault="00A221B4" w:rsidP="000E5536">
      <w:pPr>
        <w:pStyle w:val="BodyText2"/>
      </w:pPr>
      <w:r>
        <w:t>By default t</w:t>
      </w:r>
      <w:r w:rsidR="00007A08">
        <w:t xml:space="preserve">his exports all of the fields in the feature class to an HTML </w:t>
      </w:r>
      <w:r>
        <w:t xml:space="preserve">popup which is useless. </w:t>
      </w:r>
      <w:r w:rsidR="004519B1">
        <w:t xml:space="preserve">See </w:t>
      </w:r>
      <w:hyperlink r:id="rId999" w:anchor="ESRI_SECTION1_8EF31101E88C49F8A57C12A88428C279" w:history="1">
        <w:r w:rsidR="004519B1" w:rsidRPr="004519B1">
          <w:rPr>
            <w:rStyle w:val="Hyperlink"/>
          </w:rPr>
          <w:t>here</w:t>
        </w:r>
      </w:hyperlink>
      <w:r w:rsidR="004519B1">
        <w:t xml:space="preserve"> for a description of controlling the KML conversion process. Useless – trying FME.</w:t>
      </w:r>
      <w:r w:rsidR="00AE29F1">
        <w:t xml:space="preserve"> You can use Google Earth Pro to export a shapefile to KML but it seems to round double values.</w:t>
      </w:r>
    </w:p>
    <w:p w14:paraId="0DF107B1" w14:textId="77777777" w:rsidR="006B546F" w:rsidRDefault="006B546F" w:rsidP="000E5536">
      <w:pPr>
        <w:pStyle w:val="Heading7"/>
      </w:pPr>
      <w:r>
        <w:t>Validate Topology</w:t>
      </w:r>
      <w:bookmarkEnd w:id="176"/>
    </w:p>
    <w:p w14:paraId="72C0C9CB" w14:textId="77777777" w:rsidR="00CF68BB" w:rsidRDefault="00CF68BB" w:rsidP="000E5536">
      <w:pPr>
        <w:pStyle w:val="Heading8"/>
      </w:pPr>
      <w:r>
        <w:t>Failures</w:t>
      </w:r>
    </w:p>
    <w:p w14:paraId="690A6F4C" w14:textId="77777777" w:rsidR="005F1D7A" w:rsidRDefault="003814E2" w:rsidP="000E5536">
      <w:pPr>
        <w:pStyle w:val="BodyText2"/>
      </w:pPr>
      <w:r>
        <w:t>I have been trying to validate the topology for a buffered WDPA dataset just to get the overlapping polygons. It consiste</w:t>
      </w:r>
      <w:r w:rsidR="00857655">
        <w:t>ntly fails with a general error</w:t>
      </w:r>
      <w:r w:rsidR="005F1D7A">
        <w:t>:</w:t>
      </w:r>
    </w:p>
    <w:p w14:paraId="505CAEDE" w14:textId="77777777" w:rsidR="005F1D7A" w:rsidRDefault="005F1D7A" w:rsidP="000E5536">
      <w:pPr>
        <w:pStyle w:val="GPError"/>
      </w:pPr>
      <w:r>
        <w:lastRenderedPageBreak/>
        <w:t>ExecuteError: ERROR 999999: Error executing function.</w:t>
      </w:r>
    </w:p>
    <w:p w14:paraId="0EAD68F2" w14:textId="77777777" w:rsidR="005F1D7A" w:rsidRDefault="005F1D7A" w:rsidP="000E5536">
      <w:pPr>
        <w:pStyle w:val="GPError"/>
      </w:pPr>
      <w:r>
        <w:t>A failure was detected inside the topology engine overlay processor. [error id: -2147467259]</w:t>
      </w:r>
    </w:p>
    <w:p w14:paraId="2D9FCDC7" w14:textId="77777777" w:rsidR="005F1D7A" w:rsidRDefault="005F1D7A" w:rsidP="000E5536">
      <w:pPr>
        <w:pStyle w:val="GPError"/>
      </w:pPr>
      <w:r>
        <w:t>Failed to execute (ValidateTopology).</w:t>
      </w:r>
    </w:p>
    <w:p w14:paraId="66A6182B" w14:textId="77777777" w:rsidR="00CF68BB" w:rsidRDefault="00CF68BB" w:rsidP="000E5536">
      <w:pPr>
        <w:pStyle w:val="Heading9"/>
      </w:pPr>
      <w:r>
        <w:t>Splitting the feature class</w:t>
      </w:r>
    </w:p>
    <w:p w14:paraId="0CFA1166" w14:textId="77777777" w:rsidR="00857655" w:rsidRPr="00BE4974" w:rsidRDefault="00857655" w:rsidP="000E5536">
      <w:pPr>
        <w:pStyle w:val="BodyText2"/>
      </w:pPr>
      <w:r>
        <w:t xml:space="preserve">This </w:t>
      </w:r>
      <w:hyperlink r:id="rId1000" w:history="1">
        <w:r w:rsidRPr="00A51C45">
          <w:rPr>
            <w:rStyle w:val="Hyperlink"/>
          </w:rPr>
          <w:t>error</w:t>
        </w:r>
      </w:hyperlink>
      <w:r>
        <w:t xml:space="preserve"> could be because the maximum error count (50,000) has been </w:t>
      </w:r>
      <w:hyperlink r:id="rId1001" w:history="1">
        <w:r w:rsidRPr="00A51C45">
          <w:rPr>
            <w:rStyle w:val="Hyperlink"/>
          </w:rPr>
          <w:t>exceeded</w:t>
        </w:r>
      </w:hyperlink>
      <w:r>
        <w:t xml:space="preserve">. There are 9396 geometry errors though – all self-intersections so attempting to repair. Took </w:t>
      </w:r>
      <w:r w:rsidRPr="00765E09">
        <w:t>1 hours 13 minutes 44 seconds</w:t>
      </w:r>
      <w:r>
        <w:t xml:space="preserve"> – seeing if any geometry errors remain. None remaining so trying to validate again. Fails.</w:t>
      </w:r>
    </w:p>
    <w:p w14:paraId="707A3F7B" w14:textId="77777777" w:rsidR="005F1D7A" w:rsidRDefault="005F1D7A" w:rsidP="000E5536">
      <w:pPr>
        <w:pStyle w:val="BodyText2"/>
      </w:pPr>
      <w:r>
        <w:t>If you split the feature class that failed to validate into 2 (fc1 has 44999 features and fc2 has 46036 features) and then validate the topology then it works! There are 68490 errors in the topology using fc1 (this is more than 50,000 so maybe the previous failure is not to do with the number of errors). fc2 fails with the same error as in Attempt 1. Splitting fc2 into 2 separate feature classes. fc_buffer2a validates with 23381 errors. fc_buffer2b failed. Continuously splitting the feature classes until I can isolate the one that is giving the problems. However, when I get to fc_buffer2b2b (which fails) if I split it in 2 both feature classes validate separately. So it must be something about the overlap of these two. Trying ‘Validate Topolgy in Current Extent’ to try to isolate the problem features.</w:t>
      </w:r>
    </w:p>
    <w:p w14:paraId="1CE25230" w14:textId="77777777" w:rsidR="005F1D7A" w:rsidRDefault="005F1D7A" w:rsidP="000E5536">
      <w:pPr>
        <w:pStyle w:val="BodyText2"/>
      </w:pPr>
      <w:r>
        <w:t>For some reason the topologies on the feature classes are now validating  if I create them in ArcGIS - fc_buffer2b2 validates. Trying fc_buffer2b - fails. There is no consistency in the Topology Validation and I cant fix it. Maybe I can buffer the PAs more. Trying to buffer with 0.02 degrees instead.</w:t>
      </w:r>
    </w:p>
    <w:p w14:paraId="3177C2B2" w14:textId="77777777" w:rsidR="003814E2" w:rsidRDefault="005F1D7A" w:rsidP="000E5536">
      <w:pPr>
        <w:pStyle w:val="BodyText2"/>
      </w:pPr>
      <w:r>
        <w:t xml:space="preserve">Trying to buffer the PAs with 0.02 fails after 1 hour with a 99999 error. I think I will try again with a new PA dataset. Copied the wdpa_latest view to a feature class in a new file gdb. Buffered to 0.01 degrees – </w:t>
      </w:r>
      <w:r w:rsidRPr="00DA7644">
        <w:t>took</w:t>
      </w:r>
      <w:r>
        <w:t xml:space="preserve"> 27 hours! Checking the geometry. 194296 features in total. 3hr 38min 39878 errors – all self-intersections. Feature 2 has 506 vertices before fix geometry and has self-intersections. 39948 features repaired after </w:t>
      </w:r>
      <w:r w:rsidRPr="00827A63">
        <w:t>5 hours 43 minutes</w:t>
      </w:r>
      <w:r>
        <w:t>.</w:t>
      </w:r>
    </w:p>
    <w:p w14:paraId="5A74F689" w14:textId="77777777" w:rsidR="00CF68BB" w:rsidRDefault="00CF68BB" w:rsidP="000E5536">
      <w:pPr>
        <w:pStyle w:val="Heading9"/>
      </w:pPr>
      <w:r>
        <w:t>Simplifying the feature class</w:t>
      </w:r>
    </w:p>
    <w:p w14:paraId="5422D7BC" w14:textId="77777777" w:rsidR="00CF68BB" w:rsidRPr="00CF68BB" w:rsidRDefault="00CF68BB" w:rsidP="000E5536">
      <w:pPr>
        <w:pStyle w:val="BodyText2"/>
      </w:pPr>
      <w:r>
        <w:t>Trying to simplify the feature class to see if that helps.</w:t>
      </w:r>
    </w:p>
    <w:p w14:paraId="57BB2BB3" w14:textId="77777777" w:rsidR="004B461D" w:rsidRDefault="004B461D" w:rsidP="000E5536">
      <w:pPr>
        <w:pStyle w:val="Heading5"/>
      </w:pPr>
      <w:r>
        <w:t>ArcToolbox</w:t>
      </w:r>
      <w:bookmarkEnd w:id="174"/>
    </w:p>
    <w:p w14:paraId="42885B27" w14:textId="77777777" w:rsidR="004B461D" w:rsidRDefault="004B461D" w:rsidP="000E5536">
      <w:pPr>
        <w:pStyle w:val="BodyText"/>
      </w:pPr>
      <w:r>
        <w:t>This is a cool way of using my own tools:</w:t>
      </w:r>
    </w:p>
    <w:p w14:paraId="041DBAF1" w14:textId="77777777" w:rsidR="004B461D" w:rsidRDefault="004B461D" w:rsidP="000E5536">
      <w:pPr>
        <w:pStyle w:val="BodyText"/>
      </w:pPr>
      <w:r>
        <w:t>&gt;&gt;&gt; import arcpy</w:t>
      </w:r>
    </w:p>
    <w:p w14:paraId="039965E1" w14:textId="77777777" w:rsidR="004B461D" w:rsidRDefault="004B461D" w:rsidP="000E5536">
      <w:pPr>
        <w:pStyle w:val="BodyText"/>
      </w:pPr>
      <w:r>
        <w:t>&gt;&gt;&gt; arcpy.ImportToolbox(r"E:\cottaan\My Documents\ArcGIS\Toolbox.tbx","MyTools")</w:t>
      </w:r>
    </w:p>
    <w:p w14:paraId="2EE6104D" w14:textId="77777777" w:rsidR="004B461D" w:rsidRDefault="004B461D" w:rsidP="000E5536">
      <w:pPr>
        <w:pStyle w:val="BodyText"/>
      </w:pPr>
      <w:r>
        <w:t>&lt;module 'MyTools' (built-in)&gt;</w:t>
      </w:r>
    </w:p>
    <w:p w14:paraId="4B0C3037" w14:textId="77777777" w:rsidR="004B461D" w:rsidRDefault="004B461D" w:rsidP="000E5536">
      <w:pPr>
        <w:pStyle w:val="BodyText2"/>
      </w:pPr>
      <w:r>
        <w:t>&gt;&gt;&gt; arcpy.MyTools.SpeciesRasterToTable("Orang Utan Raster",r"E:\cottaan\My Documents\ArcGIS\SpeciesRangeTable.dbf")</w:t>
      </w:r>
    </w:p>
    <w:p w14:paraId="2DA28A72" w14:textId="77777777" w:rsidR="004B461D" w:rsidRDefault="004B461D" w:rsidP="000E5536">
      <w:pPr>
        <w:pStyle w:val="Heading6"/>
      </w:pPr>
      <w:bookmarkStart w:id="177" w:name="_Toc315774625"/>
      <w:r>
        <w:t>Creating Script tools</w:t>
      </w:r>
      <w:bookmarkEnd w:id="177"/>
    </w:p>
    <w:p w14:paraId="4FA5F06F" w14:textId="77777777" w:rsidR="004B461D" w:rsidRDefault="009B1A25" w:rsidP="000E5536">
      <w:pPr>
        <w:pStyle w:val="Heading7"/>
      </w:pPr>
      <w:r>
        <w:t>Foreground/background</w:t>
      </w:r>
    </w:p>
    <w:p w14:paraId="2C05B4EE" w14:textId="77777777" w:rsidR="004B461D" w:rsidRDefault="004B461D" w:rsidP="000E5536">
      <w:pPr>
        <w:pStyle w:val="ListBullet"/>
      </w:pPr>
      <w:r>
        <w:t>You can easily create script tools that run in the background by unchecking the Run in Foreground option in the tool properties</w:t>
      </w:r>
    </w:p>
    <w:p w14:paraId="71FAE9CC" w14:textId="77777777" w:rsidR="009B1A25" w:rsidRDefault="009B1A25" w:rsidP="000E5536">
      <w:pPr>
        <w:pStyle w:val="Heading7"/>
      </w:pPr>
      <w:bookmarkStart w:id="178" w:name="_Ref387145637"/>
      <w:r>
        <w:t>ArcPy Memory leaks</w:t>
      </w:r>
      <w:bookmarkEnd w:id="178"/>
    </w:p>
    <w:p w14:paraId="41E8210F" w14:textId="77777777" w:rsidR="009B1A25" w:rsidRDefault="009B1A25" w:rsidP="000E5536">
      <w:pPr>
        <w:pStyle w:val="BodyText2"/>
      </w:pPr>
      <w:r>
        <w:t xml:space="preserve">I created a routine to iterate through IUCN species and output the results to Json for import into Hadoop and whenever the script was run, the memory continued to climb until ArcMap crashed. This seems to be an issue with the Python garbage collector not running properly and may be the case when the script tool is run </w:t>
      </w:r>
      <w:r>
        <w:rPr>
          <w:i/>
        </w:rPr>
        <w:t>in process</w:t>
      </w:r>
      <w:r w:rsidR="0029603B">
        <w:t xml:space="preserve">. When you run a script tool out-of-process messaging is slower (see </w:t>
      </w:r>
      <w:hyperlink r:id="rId1002" w:anchor="/Running_a_script_in_process/00150000000r000000/" w:history="1">
        <w:r w:rsidR="0029603B" w:rsidRPr="0029603B">
          <w:rPr>
            <w:rStyle w:val="Hyperlink"/>
          </w:rPr>
          <w:t>here</w:t>
        </w:r>
      </w:hyperlink>
      <w:r w:rsidR="0029603B">
        <w:t xml:space="preserve">). This was suggested by someone else – see </w:t>
      </w:r>
      <w:hyperlink r:id="rId1003" w:history="1">
        <w:r w:rsidR="0029603B" w:rsidRPr="0029603B">
          <w:rPr>
            <w:rStyle w:val="Hyperlink"/>
          </w:rPr>
          <w:t>here</w:t>
        </w:r>
      </w:hyperlink>
      <w:r w:rsidR="009F6A73">
        <w:t>.</w:t>
      </w:r>
      <w:r w:rsidR="0038204F">
        <w:t xml:space="preserve"> </w:t>
      </w:r>
      <w:r w:rsidR="00F84E25">
        <w:t>You can monitor the memory usage of the application in the Task Manager – click on the processes tab.</w:t>
      </w:r>
      <w:r w:rsidR="00DA1D0A">
        <w:t xml:space="preserve"> FeaturesToJson is causing the </w:t>
      </w:r>
      <w:r w:rsidR="00273E48">
        <w:t>leak – tried using the garbage collector to see if it would make any difference but no! Explicity setting gc.enable() but still lots of leaks.</w:t>
      </w:r>
      <w:r w:rsidR="0028689D">
        <w:t xml:space="preserve"> </w:t>
      </w:r>
    </w:p>
    <w:p w14:paraId="0149104C" w14:textId="77777777" w:rsidR="0028689D" w:rsidRDefault="0028689D" w:rsidP="000E5536">
      <w:pPr>
        <w:pStyle w:val="BodyText2"/>
      </w:pPr>
      <w:r>
        <w:t>Eventually managed to get it working – if you run it as a GP tool from within ArcGIS (either in process or out of process) then there are a lot of memory leaks and it eventually causes ArcGIS to crash. However, if you run the same script as a Python module from the command line, then there are no memory leaks. You have to add the respective paths to the Python sys.paths:</w:t>
      </w:r>
    </w:p>
    <w:p w14:paraId="6B02F0E6" w14:textId="77777777" w:rsidR="0028689D" w:rsidRDefault="0028689D" w:rsidP="000E5536">
      <w:pPr>
        <w:pStyle w:val="Code"/>
      </w:pPr>
      <w:r>
        <w:t>sys.path.append(r'C:\Program Files (x86)\ArcGIS\Desktop10.2\arcpy')</w:t>
      </w:r>
    </w:p>
    <w:p w14:paraId="6AE097B9" w14:textId="77777777" w:rsidR="0028689D" w:rsidRDefault="0028689D" w:rsidP="000E5536">
      <w:pPr>
        <w:pStyle w:val="Code"/>
      </w:pPr>
      <w:r>
        <w:t>sys.path.append(r'C:\Program Files (x86)\ArcGIS\Desktop10.2\bin')</w:t>
      </w:r>
    </w:p>
    <w:p w14:paraId="45297670" w14:textId="77777777" w:rsidR="00543D43" w:rsidRPr="0029603B" w:rsidRDefault="00543D43" w:rsidP="000E5536">
      <w:pPr>
        <w:pStyle w:val="BodyText2"/>
      </w:pPr>
      <w:r>
        <w:t>However, it is not bulletproof as Python did crash after about 1 hour for no reason.</w:t>
      </w:r>
    </w:p>
    <w:p w14:paraId="62B1859F" w14:textId="77777777" w:rsidR="004B461D" w:rsidRDefault="004B461D" w:rsidP="000E5536">
      <w:pPr>
        <w:pStyle w:val="Heading6"/>
      </w:pPr>
      <w:bookmarkStart w:id="179" w:name="_Toc315774626"/>
      <w:r>
        <w:lastRenderedPageBreak/>
        <w:t>Creating RGB Composites</w:t>
      </w:r>
    </w:p>
    <w:p w14:paraId="4F6003EC" w14:textId="77777777" w:rsidR="004B461D" w:rsidRPr="00161BE8" w:rsidRDefault="004B461D" w:rsidP="000E5536">
      <w:pPr>
        <w:pStyle w:val="BodyText2"/>
      </w:pPr>
      <w:r>
        <w:t>Use the Data Management | Raster | Raster processing |Composite Bands tool to create a single raster dataset that you can then use to create an RGB dataset.</w:t>
      </w:r>
    </w:p>
    <w:p w14:paraId="1EA78A10" w14:textId="6707A86C" w:rsidR="00AD1169" w:rsidRDefault="00AD1169" w:rsidP="000E5536">
      <w:pPr>
        <w:pStyle w:val="Heading6"/>
      </w:pPr>
      <w:r>
        <w:t>Creating Python Toolboxes</w:t>
      </w:r>
    </w:p>
    <w:p w14:paraId="1C68440F" w14:textId="23485118" w:rsidR="00AD1169" w:rsidRDefault="003630B2" w:rsidP="000E5536">
      <w:pPr>
        <w:pStyle w:val="BodyText2"/>
      </w:pPr>
      <w:hyperlink r:id="rId1004" w:history="1">
        <w:r w:rsidR="00AD1169" w:rsidRPr="00AD1169">
          <w:rPr>
            <w:rStyle w:val="Hyperlink"/>
          </w:rPr>
          <w:t>Here</w:t>
        </w:r>
      </w:hyperlink>
      <w:r w:rsidR="00AD1169">
        <w:t xml:space="preserve"> is a guide on how to distribute Python toolboxes to include external Python modules. </w:t>
      </w:r>
    </w:p>
    <w:p w14:paraId="14EE60F1" w14:textId="2931A57D" w:rsidR="00A80593" w:rsidRPr="00AD1169" w:rsidRDefault="00A80593" w:rsidP="000E5536">
      <w:pPr>
        <w:pStyle w:val="BodyText2"/>
      </w:pPr>
      <w:r>
        <w:t>There is a real gotcha if you update the parameters in your getParameterInfo method – simply refreshing the toolbox in ArcGIS does not update the definition. Neither does reloading the toolbox. You have to exit ArcGIS and restart it and then add the toolbox again.</w:t>
      </w:r>
    </w:p>
    <w:p w14:paraId="2B32A520" w14:textId="772195D7" w:rsidR="005A1EC7" w:rsidRDefault="005A1EC7" w:rsidP="000E5536">
      <w:pPr>
        <w:pStyle w:val="Heading6"/>
      </w:pPr>
      <w:r>
        <w:t>Using ArcGIS with Anaconda</w:t>
      </w:r>
    </w:p>
    <w:p w14:paraId="50F58CA6" w14:textId="6FBF7348" w:rsidR="005A1EC7" w:rsidRDefault="005A1EC7" w:rsidP="000E5536">
      <w:pPr>
        <w:pStyle w:val="BodyText2"/>
      </w:pPr>
      <w:r>
        <w:t xml:space="preserve">Good article </w:t>
      </w:r>
      <w:hyperlink r:id="rId1005" w:history="1">
        <w:r w:rsidRPr="008C7621">
          <w:rPr>
            <w:rStyle w:val="Hyperlink"/>
          </w:rPr>
          <w:t>here</w:t>
        </w:r>
      </w:hyperlink>
      <w:r>
        <w:t xml:space="preserve"> about using Python modules in Anaconda in ArcGIS and vica-cersa.</w:t>
      </w:r>
      <w:r w:rsidR="008C7621">
        <w:t xml:space="preserve"> Doing the following:</w:t>
      </w:r>
    </w:p>
    <w:p w14:paraId="08744674" w14:textId="1EB67244" w:rsidR="008C7621" w:rsidRDefault="008C7621" w:rsidP="000E5536">
      <w:pPr>
        <w:pStyle w:val="ListBullet2"/>
      </w:pPr>
      <w:r>
        <w:t>Opening Anaconda command line tool</w:t>
      </w:r>
    </w:p>
    <w:p w14:paraId="584A5DC3" w14:textId="29E1A101" w:rsidR="008C7621" w:rsidRDefault="008C7621" w:rsidP="00D96B97">
      <w:pPr>
        <w:pStyle w:val="Unix"/>
      </w:pPr>
      <w:r w:rsidRPr="008C7621">
        <w:t>conda create -n arc1031 python=2.7.8 numpy=1.7.1 matplotlib=1.3.0 pyparsing xlrd xlwt</w:t>
      </w:r>
    </w:p>
    <w:p w14:paraId="30991D07" w14:textId="122CDAC5" w:rsidR="005D336A" w:rsidRDefault="005D336A" w:rsidP="000E5536">
      <w:pPr>
        <w:pStyle w:val="BodyText2"/>
      </w:pPr>
      <w:r>
        <w:t>This should create a folder ‘</w:t>
      </w:r>
      <w:r w:rsidRPr="005D336A">
        <w:t>C:\Anaconda\envs\arc1031\Lib\site-packages</w:t>
      </w:r>
      <w:r>
        <w:t>’ but there was an error in conda but it should still be ok.</w:t>
      </w:r>
      <w:r w:rsidR="00246923">
        <w:t xml:space="preserve"> So removed the new conda environment:</w:t>
      </w:r>
    </w:p>
    <w:p w14:paraId="3320F391" w14:textId="3E8B61EF" w:rsidR="00246923" w:rsidRDefault="00246923" w:rsidP="00D96B97">
      <w:pPr>
        <w:pStyle w:val="Unix"/>
      </w:pPr>
      <w:r w:rsidRPr="00246923">
        <w:t xml:space="preserve">C:\Anaconda&gt;conda remove -n arc1031 </w:t>
      </w:r>
      <w:r w:rsidR="00617096">
        <w:t>–</w:t>
      </w:r>
      <w:r w:rsidRPr="00246923">
        <w:t>all</w:t>
      </w:r>
    </w:p>
    <w:p w14:paraId="6DDA34A7" w14:textId="27BADDC9" w:rsidR="00617096" w:rsidRDefault="00617096" w:rsidP="000E5536">
      <w:pPr>
        <w:pStyle w:val="BodyText2"/>
      </w:pPr>
      <w:r>
        <w:t xml:space="preserve">Trying the advice from </w:t>
      </w:r>
      <w:hyperlink r:id="rId1006" w:history="1">
        <w:r w:rsidRPr="00617096">
          <w:rPr>
            <w:rStyle w:val="Hyperlink"/>
          </w:rPr>
          <w:t>here</w:t>
        </w:r>
      </w:hyperlink>
      <w:r>
        <w:t>.</w:t>
      </w:r>
      <w:r w:rsidR="009C751D">
        <w:t xml:space="preserve"> Nope.</w:t>
      </w:r>
    </w:p>
    <w:p w14:paraId="2B254CDC" w14:textId="0CCB2C8D" w:rsidR="009C751D" w:rsidRDefault="009C751D" w:rsidP="000E5536">
      <w:pPr>
        <w:pStyle w:val="BodyText2"/>
      </w:pPr>
      <w:r>
        <w:t>Trying to install the GCS module like this even though it is already installed in the Anaconda folder:</w:t>
      </w:r>
    </w:p>
    <w:p w14:paraId="2E3A4739" w14:textId="5DEAB22B" w:rsidR="009C751D" w:rsidRDefault="009C751D" w:rsidP="00D96B97">
      <w:pPr>
        <w:pStyle w:val="Unix"/>
      </w:pPr>
      <w:r w:rsidRPr="009C751D">
        <w:t>pip install --upgrade google-cloud-storage --target=C:\Python27\ArcGIS10.3\Lib\site-packages</w:t>
      </w:r>
    </w:p>
    <w:p w14:paraId="0FC2013A" w14:textId="20B5CD3D" w:rsidR="009C751D" w:rsidRPr="005A1EC7" w:rsidRDefault="009C751D" w:rsidP="000E5536">
      <w:pPr>
        <w:pStyle w:val="BodyText2"/>
      </w:pPr>
      <w:r>
        <w:t>This worked!</w:t>
      </w:r>
    </w:p>
    <w:p w14:paraId="31834270" w14:textId="77777777" w:rsidR="004B461D" w:rsidRDefault="004B461D" w:rsidP="000E5536">
      <w:pPr>
        <w:pStyle w:val="Heading5"/>
      </w:pPr>
      <w:r>
        <w:t>ArcGIS Metadata</w:t>
      </w:r>
      <w:bookmarkEnd w:id="179"/>
    </w:p>
    <w:p w14:paraId="51BA74EF" w14:textId="77777777" w:rsidR="00601152" w:rsidRDefault="00601152" w:rsidP="000E5536">
      <w:pPr>
        <w:pStyle w:val="Heading6"/>
      </w:pPr>
      <w:r>
        <w:t>Creation</w:t>
      </w:r>
    </w:p>
    <w:p w14:paraId="7924C418" w14:textId="124FEC87" w:rsidR="00601152" w:rsidRPr="00601152" w:rsidRDefault="00601152" w:rsidP="000E5536">
      <w:pPr>
        <w:pStyle w:val="BodyText2"/>
      </w:pPr>
      <w:r>
        <w:t>When you edit metadata in ArcCatalog if there is an HTML field then this adds additional ‘</w:t>
      </w:r>
      <w:r w:rsidRPr="00601152">
        <w:t>&lt;DIV STYLE="text-align:Left;"&gt;&lt;DIV&gt;&lt;DIV&gt;&lt;P&gt;&lt;SPAN&gt;</w:t>
      </w:r>
      <w:r>
        <w:t>’ tags to the field content. You can tell its an HTML field because there is a toolbar above the field.</w:t>
      </w:r>
    </w:p>
    <w:p w14:paraId="30C22310" w14:textId="77777777" w:rsidR="00196C4A" w:rsidRDefault="00196C4A" w:rsidP="000E5536">
      <w:pPr>
        <w:pStyle w:val="Heading6"/>
      </w:pPr>
      <w:r>
        <w:t>GP History</w:t>
      </w:r>
    </w:p>
    <w:p w14:paraId="5D0DC301" w14:textId="22C7F17C" w:rsidR="004B461D" w:rsidRDefault="004B461D" w:rsidP="000E5536">
      <w:pPr>
        <w:pStyle w:val="BodyText"/>
      </w:pPr>
      <w:r>
        <w:t>This has changed in 10. To see metadata right click an item in the ArcCatalog window (not in ArcCatalog as it doesnt work) and select Item Description. This gives you the Metadata - but it</w:t>
      </w:r>
      <w:r w:rsidR="002807BD">
        <w:t xml:space="preserve"> </w:t>
      </w:r>
      <w:r>
        <w:t>wont give you the geoprocessing history. To get that, change the Metadata stylesheet by selecting ArcMap Options and changing it to anytthing other than Item Description. Then the GP history will be visible under ESRI Geoprocessing History.</w:t>
      </w:r>
    </w:p>
    <w:p w14:paraId="676D91AE" w14:textId="717ABA1E" w:rsidR="00196C4A" w:rsidRDefault="00196C4A" w:rsidP="000E5536">
      <w:pPr>
        <w:pStyle w:val="Heading6"/>
      </w:pPr>
      <w:bookmarkStart w:id="180" w:name="_Ref464223335"/>
      <w:r>
        <w:t>Exporting to HTML</w:t>
      </w:r>
      <w:bookmarkEnd w:id="180"/>
    </w:p>
    <w:p w14:paraId="013F2370" w14:textId="77777777" w:rsidR="00196C4A" w:rsidRDefault="00196C4A" w:rsidP="000E5536">
      <w:pPr>
        <w:pStyle w:val="BodyText2"/>
      </w:pPr>
      <w:r>
        <w:t>To get the Metadata as an HTML file, you can one of the following:</w:t>
      </w:r>
    </w:p>
    <w:p w14:paraId="6E3F3C60" w14:textId="77777777" w:rsidR="00196C4A" w:rsidRDefault="00196C4A" w:rsidP="000E5536">
      <w:pPr>
        <w:pStyle w:val="ListBullet2"/>
      </w:pPr>
      <w:r>
        <w:t>Right click on the metadata description in ArcCatalog | Properties and this shows the path to an html file that is generated automatically.</w:t>
      </w:r>
    </w:p>
    <w:p w14:paraId="0C42FF0C" w14:textId="1B5BEDE5" w:rsidR="00196C4A" w:rsidRDefault="00196C4A" w:rsidP="000E5536">
      <w:pPr>
        <w:pStyle w:val="ListBullet2"/>
      </w:pPr>
      <w:r>
        <w:t>Use the GP tool ‘Conversion Tools | Metadata | XSLT Transformation’ and use the ‘</w:t>
      </w:r>
      <w:r w:rsidRPr="00A93F0A">
        <w:t>C:\Program Files (x86)\ArcGIS\Desktop10.3\</w:t>
      </w:r>
      <w:r>
        <w:t xml:space="preserve">Metadata\Stylesheets\ArcGIS.xsl’ file </w:t>
      </w:r>
    </w:p>
    <w:p w14:paraId="59F0F6A5" w14:textId="1601C935" w:rsidR="00C00E99" w:rsidRPr="00196C4A" w:rsidRDefault="00C00E99" w:rsidP="000E5536">
      <w:pPr>
        <w:pStyle w:val="BodyText2"/>
      </w:pPr>
      <w:r>
        <w:t xml:space="preserve">There is good documentation on using the XSLT Transformation tool in the online docs </w:t>
      </w:r>
      <w:hyperlink r:id="rId1007" w:history="1">
        <w:r w:rsidRPr="00C00E99">
          <w:rPr>
            <w:rStyle w:val="Hyperlink"/>
          </w:rPr>
          <w:t>here</w:t>
        </w:r>
      </w:hyperlink>
      <w:r w:rsidR="00007242">
        <w:t xml:space="preserve">. To strip out the escaped HTML use the </w:t>
      </w:r>
      <w:r w:rsidR="00007242" w:rsidRPr="00007242">
        <w:t>striphtml</w:t>
      </w:r>
      <w:r w:rsidR="00007242">
        <w:t xml:space="preserve"> function.</w:t>
      </w:r>
    </w:p>
    <w:p w14:paraId="30FD6CCF" w14:textId="77777777" w:rsidR="004B461D" w:rsidRDefault="004B461D" w:rsidP="000E5536">
      <w:pPr>
        <w:pStyle w:val="Heading5"/>
      </w:pPr>
      <w:r>
        <w:t>ArcMap</w:t>
      </w:r>
    </w:p>
    <w:p w14:paraId="0543FE0B" w14:textId="77777777" w:rsidR="000B60B5" w:rsidRDefault="000B60B5" w:rsidP="000E5536">
      <w:pPr>
        <w:pStyle w:val="Heading6"/>
      </w:pPr>
      <w:r>
        <w:t>CalculateField unusual behavior</w:t>
      </w:r>
    </w:p>
    <w:p w14:paraId="1C75B25B" w14:textId="77777777" w:rsidR="000B60B5" w:rsidRPr="000B60B5" w:rsidRDefault="000B60B5" w:rsidP="000E5536">
      <w:pPr>
        <w:pStyle w:val="BodyText2"/>
      </w:pPr>
      <w:r>
        <w:t>This issue took ages to track down – the CalculateField function wasn’t working either in ArcMap or in GP too</w:t>
      </w:r>
      <w:r w:rsidR="00126C0D">
        <w:t>ls. After a reboot it worked OK but then it went wrong again. Turned out to be a corrupted mxd document.</w:t>
      </w:r>
    </w:p>
    <w:p w14:paraId="6A481609" w14:textId="77777777" w:rsidR="004B461D" w:rsidRDefault="004B461D" w:rsidP="000E5536">
      <w:pPr>
        <w:pStyle w:val="Heading6"/>
      </w:pPr>
      <w:r>
        <w:lastRenderedPageBreak/>
        <w:t>Corrupted template</w:t>
      </w:r>
    </w:p>
    <w:p w14:paraId="6A825453" w14:textId="77777777" w:rsidR="004B461D" w:rsidRPr="00530CA1" w:rsidRDefault="004B461D" w:rsidP="000E5536">
      <w:pPr>
        <w:pStyle w:val="BodyText2"/>
      </w:pPr>
      <w:r>
        <w:t xml:space="preserve">On 22/6/12 I was running a calculate field on the red list feature class and ArcMap crashed. When I restarted it there was no toolbars showing. So I deleted the normal.mxt template and then there was only a map. Cant sort it out and cant delete my profile as the files are in use somewhere. the d drive was full – made some space and it now runs fine – I think tmp files were being written to my home folder! </w:t>
      </w:r>
    </w:p>
    <w:p w14:paraId="24E9D410" w14:textId="77777777" w:rsidR="004B461D" w:rsidRDefault="004B461D" w:rsidP="000E5536">
      <w:pPr>
        <w:pStyle w:val="Heading6"/>
      </w:pPr>
      <w:r>
        <w:t>SQL</w:t>
      </w:r>
    </w:p>
    <w:p w14:paraId="39793078" w14:textId="77777777" w:rsidR="004B461D" w:rsidRPr="00C66DCC" w:rsidRDefault="004B461D" w:rsidP="000E5536">
      <w:pPr>
        <w:pStyle w:val="BodyText2"/>
      </w:pPr>
      <w:r>
        <w:t>To get the length of a string use CHAR_LENGTH(&lt;str&gt;) in a query expression</w:t>
      </w:r>
    </w:p>
    <w:p w14:paraId="79455072" w14:textId="77777777" w:rsidR="004B461D" w:rsidRDefault="004B461D" w:rsidP="000E5536">
      <w:pPr>
        <w:pStyle w:val="Heading6"/>
      </w:pPr>
      <w:bookmarkStart w:id="181" w:name="_Ref434390506"/>
      <w:r>
        <w:t>Mapping</w:t>
      </w:r>
      <w:bookmarkEnd w:id="181"/>
    </w:p>
    <w:p w14:paraId="732C11FB" w14:textId="77777777" w:rsidR="004B461D" w:rsidRDefault="004B461D" w:rsidP="000E5536">
      <w:pPr>
        <w:pStyle w:val="ListBullet"/>
      </w:pPr>
      <w:r>
        <w:t>If you hold down the Q key at any point you can start to Roam the map!</w:t>
      </w:r>
    </w:p>
    <w:p w14:paraId="7CBAD206" w14:textId="77777777" w:rsidR="004B461D" w:rsidRDefault="004B461D" w:rsidP="000E5536">
      <w:pPr>
        <w:pStyle w:val="ListBullet"/>
      </w:pPr>
      <w:r>
        <w:t>Nice hexagon mapping tool for download (</w:t>
      </w:r>
      <w:hyperlink r:id="rId1008" w:history="1">
        <w:r>
          <w:rPr>
            <w:rStyle w:val="Hyperlink"/>
          </w:rPr>
          <w:t>http://blogs.esri.com/esri/arcgis/2012/06/08/using-a-binning-technique-for-point-based-multiscale-web-maps/</w:t>
        </w:r>
      </w:hyperlink>
      <w:r>
        <w:t>).</w:t>
      </w:r>
    </w:p>
    <w:p w14:paraId="1F05F3C4" w14:textId="641DD0F8" w:rsidR="00181982" w:rsidRPr="00BA10D2" w:rsidRDefault="00181982" w:rsidP="000E5536">
      <w:pPr>
        <w:pStyle w:val="ListBullet"/>
      </w:pPr>
      <w:r>
        <w:t>NoData values for 32-bit Raster TIFF files are not rendered properly when added to ArcMap if you use the Stretch symbology. It is fine if you use the Classify symbology.</w:t>
      </w:r>
      <w:r w:rsidR="008563A6">
        <w:t xml:space="preserve"> This is because the source data may be a float and you need to set the NoData value to be -1 (or an integer). I exported a GEE TIFF with a NoData value set to -1 and it worked fine</w:t>
      </w:r>
      <w:r w:rsidR="001B426C">
        <w:t xml:space="preserve"> (using </w:t>
      </w:r>
      <w:r w:rsidR="001B426C" w:rsidRPr="001B426C">
        <w:t>.unmask(-1)</w:t>
      </w:r>
      <w:r w:rsidR="001B426C">
        <w:t>)</w:t>
      </w:r>
      <w:r w:rsidR="008563A6">
        <w:t>.</w:t>
      </w:r>
    </w:p>
    <w:p w14:paraId="26183C86" w14:textId="77777777" w:rsidR="004B461D" w:rsidRDefault="004B461D" w:rsidP="000E5536">
      <w:pPr>
        <w:pStyle w:val="Heading6"/>
      </w:pPr>
      <w:r>
        <w:t>Field Calculator</w:t>
      </w:r>
    </w:p>
    <w:p w14:paraId="0AD69C67" w14:textId="77777777" w:rsidR="004B461D" w:rsidRPr="00EE583E" w:rsidRDefault="004B461D" w:rsidP="000E5536">
      <w:pPr>
        <w:pStyle w:val="BodyText2"/>
      </w:pPr>
      <w:r>
        <w:t>For feature classes that participate in topologies, the field calculator cannot be used out of an edit session.</w:t>
      </w:r>
    </w:p>
    <w:p w14:paraId="0A7DE77B" w14:textId="1F7CA973" w:rsidR="006002E0" w:rsidRDefault="006002E0" w:rsidP="000E5536">
      <w:pPr>
        <w:pStyle w:val="Heading6"/>
      </w:pPr>
      <w:r>
        <w:t>Spatial References</w:t>
      </w:r>
    </w:p>
    <w:p w14:paraId="1B26183D" w14:textId="7B5E4FA2" w:rsidR="006002E0" w:rsidRDefault="006002E0" w:rsidP="000E5536">
      <w:pPr>
        <w:pStyle w:val="Heading7"/>
      </w:pPr>
      <w:r>
        <w:t>Centering on a different Meridian</w:t>
      </w:r>
    </w:p>
    <w:p w14:paraId="440B2A30" w14:textId="6E911C1C" w:rsidR="006002E0" w:rsidRDefault="006002E0" w:rsidP="000E5536">
      <w:pPr>
        <w:pStyle w:val="BodyText2"/>
      </w:pPr>
      <w:r>
        <w:t>To center a map on a different meridian:</w:t>
      </w:r>
    </w:p>
    <w:p w14:paraId="6C21FA6D" w14:textId="503C7ED5" w:rsidR="006002E0" w:rsidRDefault="006002E0" w:rsidP="000E5536">
      <w:pPr>
        <w:pStyle w:val="ListBullet"/>
      </w:pPr>
      <w:r>
        <w:t>Double click the Layers data frame</w:t>
      </w:r>
    </w:p>
    <w:p w14:paraId="4FF04965" w14:textId="58EABBF5" w:rsidR="006002E0" w:rsidRDefault="006002E0" w:rsidP="000E5536">
      <w:pPr>
        <w:pStyle w:val="ListBullet"/>
      </w:pPr>
      <w:r>
        <w:t>Click Coordinate Systems and double click on the current SRS</w:t>
      </w:r>
    </w:p>
    <w:p w14:paraId="4B88C497" w14:textId="40397D72" w:rsidR="006002E0" w:rsidRPr="006002E0" w:rsidRDefault="006002E0" w:rsidP="000E5536">
      <w:pPr>
        <w:pStyle w:val="ListBullet"/>
      </w:pPr>
      <w:r>
        <w:t>Change the Central Meridian value (e.g. to 180 to center on the Pacific area)</w:t>
      </w:r>
    </w:p>
    <w:p w14:paraId="65249136" w14:textId="77777777" w:rsidR="006002E0" w:rsidRDefault="006002E0" w:rsidP="000E5536">
      <w:pPr>
        <w:pStyle w:val="Heading7"/>
      </w:pPr>
      <w:r>
        <w:t>Creating a new projection</w:t>
      </w:r>
    </w:p>
    <w:p w14:paraId="46E3C32C" w14:textId="77777777" w:rsidR="006002E0" w:rsidRDefault="006002E0" w:rsidP="000E5536">
      <w:pPr>
        <w:pStyle w:val="BodyText2"/>
      </w:pPr>
      <w:r>
        <w:t xml:space="preserve">I want to create a new projection which reports Mollweide areas in Km2 and not m2. To do this I need to create a new projection. For some reason the Coordinate systems option is not shown in the ArcCatalog tree anymore even though the </w:t>
      </w:r>
      <w:hyperlink r:id="rId1009" w:anchor="//006m00000063000000.htm" w:history="1">
        <w:r w:rsidRPr="004A2BC3">
          <w:rPr>
            <w:rStyle w:val="Hyperlink"/>
          </w:rPr>
          <w:t>Help</w:t>
        </w:r>
      </w:hyperlink>
      <w:r>
        <w:t xml:space="preserve"> says it should be there. So I need to create a new coordinate system using the New Spatial Reference dialog:</w:t>
      </w:r>
    </w:p>
    <w:p w14:paraId="2AC340CF" w14:textId="77777777" w:rsidR="006002E0" w:rsidRDefault="006002E0" w:rsidP="000E5536">
      <w:pPr>
        <w:pStyle w:val="ListBullet"/>
      </w:pPr>
      <w:r>
        <w:t>Open the XY coordinate system tab</w:t>
      </w:r>
    </w:p>
    <w:p w14:paraId="1F9A062A" w14:textId="77777777" w:rsidR="006002E0" w:rsidRDefault="006002E0" w:rsidP="000E5536">
      <w:pPr>
        <w:pStyle w:val="ListBullet"/>
      </w:pPr>
      <w:r>
        <w:t>Click on the new projected coordinate system</w:t>
      </w:r>
    </w:p>
    <w:p w14:paraId="72EB3F3D" w14:textId="77777777" w:rsidR="006002E0" w:rsidRDefault="006002E0" w:rsidP="000E5536">
      <w:pPr>
        <w:pStyle w:val="ListBullet"/>
      </w:pPr>
      <w:r>
        <w:t>Give it a name and select the projection name (e.g. Mollweide)</w:t>
      </w:r>
    </w:p>
    <w:p w14:paraId="45E5FA06" w14:textId="77777777" w:rsidR="006002E0" w:rsidRPr="004A2BC3" w:rsidRDefault="006002E0" w:rsidP="000E5536">
      <w:pPr>
        <w:pStyle w:val="ListBullet"/>
      </w:pPr>
      <w:r>
        <w:t>Select the Linear Unit, e.g. Kilometers – now all areas are in Km2!</w:t>
      </w:r>
    </w:p>
    <w:p w14:paraId="3897A640" w14:textId="77777777" w:rsidR="004B461D" w:rsidRDefault="004B461D" w:rsidP="000E5536">
      <w:pPr>
        <w:pStyle w:val="Heading5"/>
      </w:pPr>
      <w:r>
        <w:t>Accessing NoSQL databases</w:t>
      </w:r>
    </w:p>
    <w:p w14:paraId="2CD1AA09" w14:textId="77777777" w:rsidR="004B461D" w:rsidRPr="006F0DF8" w:rsidRDefault="004B461D" w:rsidP="000E5536">
      <w:pPr>
        <w:pStyle w:val="BodyText2"/>
      </w:pPr>
      <w:r>
        <w:t xml:space="preserve">There are a couple of articles </w:t>
      </w:r>
      <w:hyperlink r:id="rId1010" w:history="1">
        <w:r w:rsidRPr="006F0DF8">
          <w:rPr>
            <w:rStyle w:val="Hyperlink"/>
          </w:rPr>
          <w:t>here</w:t>
        </w:r>
      </w:hyperlink>
      <w:r>
        <w:t>.</w:t>
      </w:r>
    </w:p>
    <w:p w14:paraId="08C0E614" w14:textId="77777777" w:rsidR="004B461D" w:rsidRDefault="004B461D" w:rsidP="000E5536">
      <w:pPr>
        <w:pStyle w:val="Heading5"/>
      </w:pPr>
      <w:r>
        <w:t>Add-ins</w:t>
      </w:r>
    </w:p>
    <w:p w14:paraId="6B4741CA" w14:textId="77777777" w:rsidR="004B461D" w:rsidRPr="00575059" w:rsidRDefault="004B461D" w:rsidP="000E5536">
      <w:pPr>
        <w:pStyle w:val="BodyText2"/>
      </w:pPr>
      <w:r>
        <w:t>Python add-ins. Download the Python Add-in Wizard.</w:t>
      </w:r>
    </w:p>
    <w:p w14:paraId="27B3C8E3" w14:textId="77777777" w:rsidR="0044658E" w:rsidRDefault="0044658E" w:rsidP="000E5536">
      <w:pPr>
        <w:pStyle w:val="Heading5"/>
      </w:pPr>
      <w:r>
        <w:t>Connecting to the Hadoop cluster</w:t>
      </w:r>
    </w:p>
    <w:p w14:paraId="372E7286" w14:textId="77777777" w:rsidR="0044658E" w:rsidRPr="0044658E" w:rsidRDefault="0044658E" w:rsidP="000E5536">
      <w:pPr>
        <w:pStyle w:val="BodyText2"/>
      </w:pPr>
      <w:r>
        <w:t xml:space="preserve">Great article </w:t>
      </w:r>
      <w:hyperlink r:id="rId1011" w:history="1">
        <w:r w:rsidRPr="0044658E">
          <w:rPr>
            <w:rStyle w:val="Hyperlink"/>
          </w:rPr>
          <w:t>here</w:t>
        </w:r>
      </w:hyperlink>
      <w:r>
        <w:t xml:space="preserve"> from Mansour on connecting ArcGIS to an Amazon EC2 instance through SSH. We could use something similar to connect the ArcGIS on my Windows machine to the Hadoop cluster.</w:t>
      </w:r>
    </w:p>
    <w:p w14:paraId="62DB069C" w14:textId="252865CC" w:rsidR="00E61D64" w:rsidRDefault="00E61D64" w:rsidP="000E5536">
      <w:pPr>
        <w:pStyle w:val="Heading5"/>
      </w:pPr>
      <w:r>
        <w:t>Upgrade issues</w:t>
      </w:r>
    </w:p>
    <w:p w14:paraId="079974F4" w14:textId="4C114E7E" w:rsidR="00E61D64" w:rsidRDefault="00E61D64" w:rsidP="000E5536">
      <w:pPr>
        <w:pStyle w:val="BodyText2"/>
      </w:pPr>
      <w:r>
        <w:lastRenderedPageBreak/>
        <w:t>I upgraded from 10.2 to 10.3.1 and this broke my ArcToolbox – there was the red cross next to it saying it wont compile. Trying the imports and it cant find the Avro library any more.</w:t>
      </w:r>
      <w:r w:rsidR="00410A09">
        <w:t xml:space="preserve"> ArcGIS 10.3.1 installs Python 2.7 and changes the default Python Path to:</w:t>
      </w:r>
    </w:p>
    <w:p w14:paraId="31E37E0D" w14:textId="77777777" w:rsidR="00410A09" w:rsidRDefault="00410A09" w:rsidP="000E5536">
      <w:pPr>
        <w:pStyle w:val="Tiny"/>
      </w:pPr>
      <w:r>
        <w:t>['',</w:t>
      </w:r>
    </w:p>
    <w:p w14:paraId="7F678E4A" w14:textId="77777777" w:rsidR="00410A09" w:rsidRDefault="00410A09" w:rsidP="000E5536">
      <w:pPr>
        <w:pStyle w:val="Tiny"/>
      </w:pPr>
      <w:r>
        <w:t xml:space="preserve"> u'c:\\program files (x86)\\arcgis\\desktop10.3\\arcpy',</w:t>
      </w:r>
    </w:p>
    <w:p w14:paraId="42CA975B" w14:textId="77777777" w:rsidR="00410A09" w:rsidRDefault="00410A09" w:rsidP="000E5536">
      <w:pPr>
        <w:pStyle w:val="Tiny"/>
      </w:pPr>
      <w:r>
        <w:t xml:space="preserve"> 'C:\\Windows\\system32\\python27.zip',</w:t>
      </w:r>
    </w:p>
    <w:p w14:paraId="711D5C3E" w14:textId="77777777" w:rsidR="00410A09" w:rsidRDefault="00410A09" w:rsidP="000E5536">
      <w:pPr>
        <w:pStyle w:val="Tiny"/>
      </w:pPr>
      <w:r>
        <w:t xml:space="preserve"> 'C:\\Python27\\ArcGIS10.3\\Lib',</w:t>
      </w:r>
    </w:p>
    <w:p w14:paraId="0E689CBB" w14:textId="77777777" w:rsidR="00410A09" w:rsidRDefault="00410A09" w:rsidP="000E5536">
      <w:pPr>
        <w:pStyle w:val="Tiny"/>
      </w:pPr>
      <w:r>
        <w:t xml:space="preserve"> 'C:\\Python27\\ArcGIS10.3\\DLLs',</w:t>
      </w:r>
    </w:p>
    <w:p w14:paraId="5E515C1E" w14:textId="77777777" w:rsidR="00410A09" w:rsidRDefault="00410A09" w:rsidP="000E5536">
      <w:pPr>
        <w:pStyle w:val="Tiny"/>
      </w:pPr>
      <w:r>
        <w:t xml:space="preserve"> 'C:\\Python27\\ArcGIS10.3\\Lib\\lib-tk',</w:t>
      </w:r>
    </w:p>
    <w:p w14:paraId="7247CEDA" w14:textId="77777777" w:rsidR="00410A09" w:rsidRDefault="00410A09" w:rsidP="000E5536">
      <w:pPr>
        <w:pStyle w:val="Tiny"/>
      </w:pPr>
      <w:r>
        <w:t xml:space="preserve"> 'C:\\Windows\\System32',</w:t>
      </w:r>
    </w:p>
    <w:p w14:paraId="47D766DF" w14:textId="77777777" w:rsidR="00410A09" w:rsidRDefault="00410A09" w:rsidP="000E5536">
      <w:pPr>
        <w:pStyle w:val="Tiny"/>
      </w:pPr>
      <w:r>
        <w:t xml:space="preserve"> 'C:\\Program Files (x86)\\ArcGIS\\Desktop10.3\\bin',</w:t>
      </w:r>
    </w:p>
    <w:p w14:paraId="2D926596" w14:textId="77777777" w:rsidR="00410A09" w:rsidRDefault="00410A09" w:rsidP="000E5536">
      <w:pPr>
        <w:pStyle w:val="Tiny"/>
      </w:pPr>
      <w:r>
        <w:t xml:space="preserve"> 'C:\\Python27\\ArcGIS10.3',</w:t>
      </w:r>
    </w:p>
    <w:p w14:paraId="644FE689" w14:textId="77777777" w:rsidR="00410A09" w:rsidRDefault="00410A09" w:rsidP="000E5536">
      <w:pPr>
        <w:pStyle w:val="Tiny"/>
      </w:pPr>
      <w:r>
        <w:t xml:space="preserve"> 'C:\\Python27\\ArcGIS10.3\\lib\\site-packages',</w:t>
      </w:r>
    </w:p>
    <w:p w14:paraId="684BF4B4" w14:textId="77777777" w:rsidR="00410A09" w:rsidRDefault="00410A09" w:rsidP="000E5536">
      <w:pPr>
        <w:pStyle w:val="Tiny"/>
      </w:pPr>
      <w:r>
        <w:t xml:space="preserve"> 'C:\\Program Files (x86)\\ArcGIS\\Desktop10.3\\ArcPy',</w:t>
      </w:r>
    </w:p>
    <w:p w14:paraId="3AF109CA" w14:textId="632DB3AD" w:rsidR="00410A09" w:rsidRDefault="00410A09" w:rsidP="000E5536">
      <w:pPr>
        <w:pStyle w:val="Tiny"/>
      </w:pPr>
      <w:r>
        <w:t xml:space="preserve"> 'C:\\Program Files (x86)</w:t>
      </w:r>
      <w:hyperlink r:id="rId1012" w:history="1">
        <w:r w:rsidRPr="00D00B7B">
          <w:rPr>
            <w:rStyle w:val="Hyperlink"/>
          </w:rPr>
          <w:t>\\ArcGIS\\Desktop10.3\\ArcToolBox\\Scripts</w:t>
        </w:r>
      </w:hyperlink>
      <w:r>
        <w:t>']</w:t>
      </w:r>
    </w:p>
    <w:p w14:paraId="77F3E625" w14:textId="57783ADC" w:rsidR="00410A09" w:rsidRPr="00E61D64" w:rsidRDefault="0006342D" w:rsidP="000E5536">
      <w:pPr>
        <w:pStyle w:val="BodyText2"/>
      </w:pPr>
      <w:r>
        <w:t>I have a toolbox that references the avro module that used to be installed in the ‘</w:t>
      </w:r>
      <w:r w:rsidRPr="0006342D">
        <w:t>C:\Python27\ArcGIS10.2\Lib\site-packages</w:t>
      </w:r>
      <w:r>
        <w:t xml:space="preserve">’ folder - so now it cant be found in ArcGIS 10.3.1. </w:t>
      </w:r>
      <w:hyperlink r:id="rId1013" w:history="1">
        <w:r w:rsidR="00C26CBC" w:rsidRPr="00C26CBC">
          <w:rPr>
            <w:rStyle w:val="Hyperlink"/>
          </w:rPr>
          <w:t>Here</w:t>
        </w:r>
      </w:hyperlink>
      <w:r w:rsidR="00C26CBC">
        <w:t xml:space="preserve"> is a guide to properly distributing modules with your Python toolboxes.</w:t>
      </w:r>
      <w:r>
        <w:t xml:space="preserve"> </w:t>
      </w:r>
      <w:r w:rsidR="00DF0C4A">
        <w:t>But, for now I simply copied the avro folder into ‘</w:t>
      </w:r>
      <w:r w:rsidR="00DF0C4A" w:rsidRPr="00DF0C4A">
        <w:t>C:\Python27\ArcGIS10.3\Lib\site-packages</w:t>
      </w:r>
      <w:r w:rsidR="00DF0C4A">
        <w:t>’.</w:t>
      </w:r>
    </w:p>
    <w:p w14:paraId="0BEC5227" w14:textId="70EF4CF1" w:rsidR="004B461D" w:rsidRDefault="004B461D" w:rsidP="007D2F52">
      <w:pPr>
        <w:pStyle w:val="Heading4"/>
      </w:pPr>
      <w:r>
        <w:t xml:space="preserve">ArcGIS </w:t>
      </w:r>
      <w:r w:rsidR="000A34DF">
        <w:t xml:space="preserve">for </w:t>
      </w:r>
      <w:r>
        <w:t>Server</w:t>
      </w:r>
    </w:p>
    <w:p w14:paraId="1C4BBD62" w14:textId="77777777" w:rsidR="000A34DF" w:rsidRDefault="000A34DF" w:rsidP="000E5536">
      <w:pPr>
        <w:pStyle w:val="Heading5"/>
      </w:pPr>
      <w:bookmarkStart w:id="182" w:name="_Ref329348513"/>
      <w:r>
        <w:t>OGC Support</w:t>
      </w:r>
    </w:p>
    <w:p w14:paraId="20AD2ABA" w14:textId="77777777" w:rsidR="000A34DF" w:rsidRDefault="000A34DF" w:rsidP="000E5536">
      <w:pPr>
        <w:pStyle w:val="Heading7"/>
      </w:pPr>
      <w:r>
        <w:t>WFS</w:t>
      </w:r>
    </w:p>
    <w:p w14:paraId="2E4CD80B" w14:textId="77777777" w:rsidR="000A34DF" w:rsidRDefault="000A34DF" w:rsidP="000E5536">
      <w:pPr>
        <w:pStyle w:val="Heading8"/>
      </w:pPr>
      <w:bookmarkStart w:id="183" w:name="_Ref328037721"/>
      <w:r>
        <w:t>Coordinate order</w:t>
      </w:r>
      <w:bookmarkEnd w:id="183"/>
    </w:p>
    <w:p w14:paraId="5508F9DB" w14:textId="77777777" w:rsidR="000A34DF" w:rsidRPr="00DF0B13" w:rsidRDefault="000A34DF" w:rsidP="000E5536">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hyperlink r:id="rId1014" w:anchor="/WFS_services/00930000005q000000/" w:history="1">
        <w:r w:rsidRPr="00DF0B13">
          <w:rPr>
            <w:rStyle w:val="Hyperlink"/>
          </w:rPr>
          <w:t>here</w:t>
        </w:r>
      </w:hyperlink>
      <w:r>
        <w:t xml:space="preserve"> for more information.</w:t>
      </w:r>
    </w:p>
    <w:p w14:paraId="54663AEC" w14:textId="77777777" w:rsidR="000A34DF" w:rsidRPr="00FA38C3" w:rsidRDefault="000A34DF" w:rsidP="000E5536">
      <w:pPr>
        <w:pStyle w:val="BodyText2"/>
      </w:pPr>
      <w:r>
        <w:t xml:space="preserve">To see whats new in ArcGIS for Server 10.1 see </w:t>
      </w:r>
      <w:hyperlink r:id="rId1015" w:history="1">
        <w:r w:rsidRPr="00FA38C3">
          <w:rPr>
            <w:rStyle w:val="Hyperlink"/>
          </w:rPr>
          <w:t>here</w:t>
        </w:r>
      </w:hyperlink>
      <w:r>
        <w:t xml:space="preserve"> in the section ‘</w:t>
      </w:r>
      <w:r w:rsidRPr="00FA38C3">
        <w:t>What's new in ArcGIS 10.1 for Server</w:t>
      </w:r>
      <w:r>
        <w:t>’ – this includes a new wizard approach to installing ArcGIS for Server on Amazon EC2.</w:t>
      </w:r>
    </w:p>
    <w:p w14:paraId="041862FC" w14:textId="77777777" w:rsidR="004B461D" w:rsidRDefault="004B461D" w:rsidP="000E5536">
      <w:pPr>
        <w:pStyle w:val="Heading5"/>
      </w:pPr>
      <w:r>
        <w:t>Performance</w:t>
      </w:r>
      <w:bookmarkEnd w:id="182"/>
    </w:p>
    <w:p w14:paraId="369A1598" w14:textId="77777777" w:rsidR="004B461D" w:rsidRPr="00DF3D32" w:rsidRDefault="004B461D" w:rsidP="000E5536">
      <w:pPr>
        <w:pStyle w:val="Heading6"/>
      </w:pPr>
      <w:r>
        <w:t>Monitoring</w:t>
      </w:r>
    </w:p>
    <w:p w14:paraId="503B3CF6" w14:textId="77777777" w:rsidR="004B461D" w:rsidRDefault="004B461D" w:rsidP="000E5536">
      <w:pPr>
        <w:pStyle w:val="Heading7"/>
      </w:pPr>
      <w:r>
        <w:t>Using ArcGIS Server Manager Log Files</w:t>
      </w:r>
    </w:p>
    <w:p w14:paraId="0B9E93EB" w14:textId="77777777" w:rsidR="004B461D" w:rsidRPr="00D141B2" w:rsidRDefault="004B461D" w:rsidP="000E5536">
      <w:pPr>
        <w:pStyle w:val="BodyText2"/>
      </w:pPr>
      <w:r>
        <w:t xml:space="preserve">You can use the Log files reports in ArcGIS Server Manager to look at performance issues and you can customise the columns that are show. So, for example if you want to have a look at the performance for WFS services, you can add the Method Name column to the log files and it will show you GetFeature or GetCapabilities. </w:t>
      </w:r>
    </w:p>
    <w:p w14:paraId="5D9D5D16" w14:textId="77777777" w:rsidR="004B461D" w:rsidRDefault="004B461D" w:rsidP="000E5536">
      <w:pPr>
        <w:pStyle w:val="Heading7"/>
      </w:pPr>
      <w:r>
        <w:t>ArcGIS Server Statistics</w:t>
      </w:r>
    </w:p>
    <w:p w14:paraId="7908F01A" w14:textId="77777777" w:rsidR="004B461D" w:rsidRDefault="004B461D" w:rsidP="000E5536">
      <w:pPr>
        <w:pStyle w:val="BodyText2"/>
      </w:pPr>
      <w:r>
        <w:t>If you open ArcCatalog and right click on the server and look at the statistics for the Andrew_SpeciesWFS service these are the statistics:</w:t>
      </w:r>
    </w:p>
    <w:p w14:paraId="66F010DA" w14:textId="77777777" w:rsidR="004B461D" w:rsidRDefault="004B461D" w:rsidP="000E5536">
      <w:pPr>
        <w:pStyle w:val="Code"/>
      </w:pPr>
      <w:r>
        <w:t>Service Usage Time:</w:t>
      </w:r>
    </w:p>
    <w:p w14:paraId="22C35B55" w14:textId="77777777" w:rsidR="004B461D" w:rsidRDefault="004B461D" w:rsidP="000E5536">
      <w:pPr>
        <w:pStyle w:val="Code"/>
      </w:pPr>
      <w:r>
        <w:t xml:space="preserve">    Total number of requests:    845758 </w:t>
      </w:r>
    </w:p>
    <w:p w14:paraId="3B938114" w14:textId="77777777" w:rsidR="004B461D" w:rsidRDefault="004B461D" w:rsidP="000E5536">
      <w:pPr>
        <w:pStyle w:val="Code"/>
      </w:pPr>
      <w:r>
        <w:t xml:space="preserve">    Number of requests succeeded:    845744 </w:t>
      </w:r>
    </w:p>
    <w:p w14:paraId="24CBB4C2" w14:textId="77777777" w:rsidR="004B461D" w:rsidRDefault="004B461D" w:rsidP="000E5536">
      <w:pPr>
        <w:pStyle w:val="Code"/>
      </w:pPr>
      <w:r>
        <w:t xml:space="preserve">    Number of requests timed out:    14 </w:t>
      </w:r>
    </w:p>
    <w:p w14:paraId="35E23DCF" w14:textId="77777777" w:rsidR="004B461D" w:rsidRDefault="004B461D" w:rsidP="000E5536">
      <w:pPr>
        <w:pStyle w:val="Code"/>
      </w:pPr>
      <w:r>
        <w:t xml:space="preserve">    Avg usage time:   0.403615 Seconds</w:t>
      </w:r>
    </w:p>
    <w:p w14:paraId="436A050B" w14:textId="77777777" w:rsidR="004B461D" w:rsidRDefault="004B461D" w:rsidP="000E5536">
      <w:pPr>
        <w:pStyle w:val="Code"/>
      </w:pPr>
      <w:r>
        <w:t xml:space="preserve">    Min usage time:   0.004999 Seconds</w:t>
      </w:r>
    </w:p>
    <w:p w14:paraId="55503E7A" w14:textId="77777777" w:rsidR="004B461D" w:rsidRDefault="004B461D" w:rsidP="000E5536">
      <w:pPr>
        <w:pStyle w:val="Code"/>
      </w:pPr>
      <w:r>
        <w:t xml:space="preserve">    Max usage time:   601.300999 Seconds</w:t>
      </w:r>
    </w:p>
    <w:p w14:paraId="0279B31A" w14:textId="77777777" w:rsidR="004B461D" w:rsidRDefault="004B461D" w:rsidP="000E5536">
      <w:pPr>
        <w:pStyle w:val="Code"/>
      </w:pPr>
      <w:r>
        <w:t xml:space="preserve">    Sum usage time:   341354.951967 Seconds</w:t>
      </w:r>
    </w:p>
    <w:p w14:paraId="11D8ABB0" w14:textId="77777777" w:rsidR="004B461D" w:rsidRDefault="004B461D" w:rsidP="000E5536">
      <w:pPr>
        <w:pStyle w:val="Code"/>
      </w:pPr>
    </w:p>
    <w:p w14:paraId="403F3E1B" w14:textId="77777777" w:rsidR="004B461D" w:rsidRDefault="004B461D" w:rsidP="000E5536">
      <w:pPr>
        <w:pStyle w:val="Code"/>
      </w:pPr>
      <w:r>
        <w:t>Service Wait Time:</w:t>
      </w:r>
    </w:p>
    <w:p w14:paraId="553E6102" w14:textId="77777777" w:rsidR="004B461D" w:rsidRDefault="004B461D" w:rsidP="000E5536">
      <w:pPr>
        <w:pStyle w:val="Code"/>
      </w:pPr>
      <w:r>
        <w:t xml:space="preserve">    Total number of requests:    846186 </w:t>
      </w:r>
    </w:p>
    <w:p w14:paraId="551C6357" w14:textId="77777777" w:rsidR="004B461D" w:rsidRDefault="004B461D" w:rsidP="000E5536">
      <w:pPr>
        <w:pStyle w:val="Code"/>
      </w:pPr>
      <w:r>
        <w:t xml:space="preserve">    Number of requests succeeded:    845767 </w:t>
      </w:r>
    </w:p>
    <w:p w14:paraId="3D1BE3BC" w14:textId="77777777" w:rsidR="004B461D" w:rsidRDefault="004B461D" w:rsidP="000E5536">
      <w:pPr>
        <w:pStyle w:val="Code"/>
      </w:pPr>
      <w:r>
        <w:lastRenderedPageBreak/>
        <w:t xml:space="preserve">    Number of requests failed:    0 </w:t>
      </w:r>
    </w:p>
    <w:p w14:paraId="71FC890C" w14:textId="77777777" w:rsidR="004B461D" w:rsidRDefault="004B461D" w:rsidP="000E5536">
      <w:pPr>
        <w:pStyle w:val="Code"/>
      </w:pPr>
      <w:r>
        <w:t xml:space="preserve">    Number of requests timed out:    419 </w:t>
      </w:r>
    </w:p>
    <w:p w14:paraId="002284D4" w14:textId="77777777" w:rsidR="004B461D" w:rsidRDefault="004B461D" w:rsidP="000E5536">
      <w:pPr>
        <w:pStyle w:val="Code"/>
      </w:pPr>
      <w:r>
        <w:t xml:space="preserve">    Avg wait time:   0.221381 Seconds</w:t>
      </w:r>
    </w:p>
    <w:p w14:paraId="474E690B" w14:textId="77777777" w:rsidR="004B461D" w:rsidRDefault="004B461D" w:rsidP="000E5536">
      <w:pPr>
        <w:pStyle w:val="Code"/>
      </w:pPr>
      <w:r>
        <w:t xml:space="preserve">    Min wait time:   0.000000 Seconds</w:t>
      </w:r>
    </w:p>
    <w:p w14:paraId="2620B566" w14:textId="77777777" w:rsidR="004B461D" w:rsidRDefault="004B461D" w:rsidP="000E5536">
      <w:pPr>
        <w:pStyle w:val="Code"/>
      </w:pPr>
      <w:r>
        <w:t xml:space="preserve">    Max wait time:   59.903999 Seconds</w:t>
      </w:r>
    </w:p>
    <w:p w14:paraId="4FDBC938" w14:textId="77777777" w:rsidR="004B461D" w:rsidRDefault="004B461D" w:rsidP="000E5536">
      <w:pPr>
        <w:pStyle w:val="BodyText2"/>
      </w:pPr>
      <w:r>
        <w:t>So looks like it is timing out on some requests. Will need to look into the log files. Opening the 3.5Gb file in FML Data Inspector as a Text file. Its reading in the data – about 16482970 records, building feature index – didn’t open anything so using FME to put the records in a table in Postgresql. Here is an error in the log that relates to the WFS Service:</w:t>
      </w:r>
    </w:p>
    <w:p w14:paraId="3DC347E7" w14:textId="77777777" w:rsidR="004B461D" w:rsidRDefault="004B461D" w:rsidP="000E5536">
      <w:pPr>
        <w:pStyle w:val="Code"/>
      </w:pPr>
      <w:r w:rsidRPr="0095730F">
        <w:t>&lt;Msg time='2012-05-16T15:07:17' type='ERROR' code='92007' target='Andrew/SpeciesWFS.MapServer' methodName='GetFeature' machine='IP-0A321AD6' user='?' process='4452' thread='7072'&gt;&lt;ows:ExceptionReport version='1.1.0' language='en' xmlns:ows='http://www.opengis.net/ows'&gt;&lt;ows:Exception exceptionCode='NoApplicableCode'&gt;&lt;ows:ExceptionText&gt;An expected Field was not found or could not be retrieved properly.&lt;/ows:ExceptionText&gt;&lt;/ows:Exception&gt;&lt;ows:Exception exceptionCode='NoApplicableCode'&gt;&lt;ows:ExceptionText&gt;An expected Field was not found or could not be retrieved properly. [AllSpecies_WebMercator]&lt;/ows:ExceptionText&gt;&lt;/ows:Exception&gt;&lt;/ows:ExceptionReport&gt;t/gml' xmlns:wfs='http://www.opengis.net/wfs' xmlns:xlink='http://www.w3.org/1999/xlink' xmlns:xsi='http://www.w3.org/2001/XMLSchema-instance'&gt;&lt;gml:boundedBy&gt;&lt;gml:Envelope srsName='urn:ogc:def:crs:EPSG:6.9:3857'&gt;&lt;gml:lowerCorner&gt;-20037507.067200001 -30240971.9584&lt;/gml:lowerCorner&gt;&lt;gml:upperCorner&gt;20037507.067200005 30240971.958400004&lt;/gml:upperCorner&gt;&lt;/gml:Envelope&gt;&lt;/gml:boundedBy&gt;&lt;/Msg&gt;</w:t>
      </w:r>
    </w:p>
    <w:p w14:paraId="07AA4B9A" w14:textId="77777777" w:rsidR="004B461D" w:rsidRDefault="004B461D" w:rsidP="000E5536">
      <w:pPr>
        <w:pStyle w:val="BodyText2"/>
      </w:pPr>
      <w:r>
        <w:t>But there is no id_no which is a bit useless! Looked at the ArcGIS Server Logs around this time and nowhere does it capture the actual request.</w:t>
      </w:r>
    </w:p>
    <w:p w14:paraId="2B230EE4" w14:textId="77777777" w:rsidR="004B461D" w:rsidRDefault="004B461D" w:rsidP="000E5536">
      <w:pPr>
        <w:pStyle w:val="BodyText2"/>
      </w:pPr>
      <w:r>
        <w:t xml:space="preserve">If I import all of the ArcGIS Server Logs for 1 day into Postgresql and if I run this query: </w:t>
      </w:r>
    </w:p>
    <w:p w14:paraId="7AFF004A" w14:textId="77777777" w:rsidR="004B461D" w:rsidRDefault="004B461D" w:rsidP="000E5536">
      <w:pPr>
        <w:pStyle w:val="Code"/>
      </w:pPr>
      <w:r>
        <w:t>SELECT text_line_data FROM text_line where text_line_data like '%Context Usage Timeout%' and text_line_data like '%SpeciesWFS%'</w:t>
      </w:r>
    </w:p>
    <w:p w14:paraId="23BB1151" w14:textId="77777777" w:rsidR="004B461D" w:rsidRDefault="004B461D" w:rsidP="000E5536">
      <w:pPr>
        <w:pStyle w:val="BodyText2"/>
      </w:pPr>
      <w:r>
        <w:t>I miraculously get 14 records which is how many requests timed out in the Service Usage Time statistics!!!</w:t>
      </w:r>
    </w:p>
    <w:p w14:paraId="5A9422C5" w14:textId="77777777" w:rsidR="004B461D" w:rsidRDefault="004B461D" w:rsidP="000E5536">
      <w:pPr>
        <w:pStyle w:val="BodyText2"/>
      </w:pPr>
      <w:r>
        <w:t>And if I run this query:</w:t>
      </w:r>
    </w:p>
    <w:p w14:paraId="0006D150" w14:textId="77777777" w:rsidR="004B461D" w:rsidRDefault="004B461D" w:rsidP="000E5536">
      <w:pPr>
        <w:pStyle w:val="Code"/>
      </w:pPr>
      <w:r>
        <w:t>SELECT text_line_data  FROM text_line where text_line_data like '%Wait Timeout Interval%' and text_line_data like '%SpeciesWFS%'</w:t>
      </w:r>
    </w:p>
    <w:p w14:paraId="20989333" w14:textId="77777777" w:rsidR="004B461D" w:rsidRDefault="004B461D" w:rsidP="000E5536">
      <w:pPr>
        <w:pStyle w:val="BodyText2"/>
      </w:pPr>
      <w:r>
        <w:t>I miraculously get 14 records which is how many requests timed out in the Service Wait Time statistics!!! So it may be that the unprocessed species are because either:</w:t>
      </w:r>
    </w:p>
    <w:p w14:paraId="1853DAA8" w14:textId="77777777" w:rsidR="004B461D" w:rsidRDefault="004B461D" w:rsidP="000E5536">
      <w:pPr>
        <w:pStyle w:val="Code"/>
      </w:pPr>
      <w:r w:rsidRPr="002E432A">
        <w:t>A request to obtain a free ServerContext has failed because the Wait Timeout Interval has elapsed</w:t>
      </w:r>
      <w:r>
        <w:t xml:space="preserve"> – there were 419 errors</w:t>
      </w:r>
      <w:r w:rsidRPr="002E432A">
        <w:t>.</w:t>
      </w:r>
      <w:r>
        <w:t xml:space="preserve"> or</w:t>
      </w:r>
    </w:p>
    <w:p w14:paraId="63F818F3" w14:textId="77777777" w:rsidR="004B461D" w:rsidRDefault="004B461D" w:rsidP="000E5536">
      <w:pPr>
        <w:pStyle w:val="Code"/>
      </w:pPr>
      <w:r w:rsidRPr="002E432A">
        <w:t>The context has been automatically released because the Context Usage Timeout Interval has elapsed</w:t>
      </w:r>
      <w:r>
        <w:t xml:space="preserve"> – there were 14 records</w:t>
      </w:r>
      <w:r w:rsidRPr="002E432A">
        <w:t>.</w:t>
      </w:r>
    </w:p>
    <w:p w14:paraId="3FE20BC7" w14:textId="77777777" w:rsidR="004B461D" w:rsidRDefault="004B461D" w:rsidP="000E5536">
      <w:pPr>
        <w:pStyle w:val="BodyText2"/>
      </w:pPr>
      <w:r>
        <w:t xml:space="preserve">Information on what these actually mean is here: </w:t>
      </w:r>
      <w:hyperlink r:id="rId1016" w:anchor="/Interpreting_server_statistics/00040000000n000000/" w:history="1">
        <w:r>
          <w:rPr>
            <w:rStyle w:val="Hyperlink"/>
          </w:rPr>
          <w:t>http://help.arcgis.com/en/arcgisdesktop/10.0/help/index.html#/Interpreting_server_statistics/00040000000n000000/</w:t>
        </w:r>
      </w:hyperlink>
    </w:p>
    <w:p w14:paraId="5DEAA18A" w14:textId="77777777" w:rsidR="004B461D" w:rsidRDefault="004B461D" w:rsidP="000E5536">
      <w:pPr>
        <w:pStyle w:val="BodyText2"/>
      </w:pPr>
      <w:r>
        <w:t xml:space="preserve">Usage timeouts occur by default after 600 secs but we only have 14 of these and are when the client holds on too long to the service. </w:t>
      </w:r>
      <w:r w:rsidRPr="00D258B9">
        <w:t>Wait time is a combination of the time a client spends waiting in a queue and the time the server takes to create a service</w:t>
      </w:r>
      <w:r>
        <w:t xml:space="preserve"> – in the case of the SpeciesWFS service the Wait Timeout is set at 60s and therefore 419 requests have exceeded this! See if we can find one and see why. Here is one:</w:t>
      </w:r>
    </w:p>
    <w:p w14:paraId="0D441995" w14:textId="77777777" w:rsidR="004B461D" w:rsidRDefault="004B461D" w:rsidP="000E5536">
      <w:pPr>
        <w:pStyle w:val="Code"/>
      </w:pPr>
      <w:r w:rsidRPr="00542FAF">
        <w:t>&lt;Msg time='2012-05-23T23:58:19' type='WARNING' code='2008' target='Andrew/SpeciesWFS.MapServer' user='?' thread='9388' elapsed='60.00000'&gt;A request to obtain a free ServerContext has failed because the Wait Timeout Interval has elapsed.&lt;/Msg&gt;</w:t>
      </w:r>
    </w:p>
    <w:p w14:paraId="08961291" w14:textId="77777777" w:rsidR="004B461D" w:rsidRDefault="004B461D" w:rsidP="000E5536">
      <w:pPr>
        <w:pStyle w:val="BodyText2"/>
      </w:pPr>
      <w:r>
        <w:t>So the request must have started at 2012-05-23T23:57:19 – but looking at the ArcGIS Server logs the Server Context was actually created at 23:57:12. Can’t find a matching one. But I suspect that this is the problem. I can easily increase the Server Wait Timeout to more than 60s.</w:t>
      </w:r>
    </w:p>
    <w:p w14:paraId="00530950" w14:textId="77777777" w:rsidR="004B461D" w:rsidRDefault="004B461D" w:rsidP="000E5536">
      <w:pPr>
        <w:pStyle w:val="BodyText2"/>
      </w:pPr>
      <w:r>
        <w:t>This is the closest:</w:t>
      </w:r>
    </w:p>
    <w:p w14:paraId="0C99043A" w14:textId="77777777" w:rsidR="004B461D" w:rsidRDefault="004B461D" w:rsidP="000E5536">
      <w:pPr>
        <w:pStyle w:val="Code"/>
      </w:pPr>
      <w:r w:rsidRPr="000B1842">
        <w:t>2012-05-23 23:56:06 10.50.26.214 GET /ArcGIS/services/Andrew/SpeciesWFS/MapServer/WFSServer.agsx service=WFS&amp;maxfeatures=10000&amp;request=GetFeature&amp;filter=&lt;ogc:Filter&gt;&lt;ogc:PropertyIsEqualTo&gt;&lt;ogc:PropertyName&gt;OBJECTID&lt;/ogc:PropertyName&gt;&lt;ogc:Literal&gt;18729&lt;/ogc:Literal&gt;&lt;/ogc:PropertyIsEqualTo&gt;&lt;/ogc:Filter&gt;&amp;typename=Andrew_SpeciesWFS:AllSpecies_WebMercator&amp;version=1.1.0 80 ? 139.191.147.63 Python-urllib/2.6 200 0 0 14272</w:t>
      </w:r>
    </w:p>
    <w:p w14:paraId="6543E775" w14:textId="77777777" w:rsidR="004B461D" w:rsidRDefault="004B461D" w:rsidP="000E5536">
      <w:pPr>
        <w:pStyle w:val="BodyText2"/>
      </w:pPr>
      <w:r>
        <w:t xml:space="preserve">Maybe we can link the times we get these errors to the IIS logs which are by default here: </w:t>
      </w:r>
      <w:r w:rsidRPr="00660BCE">
        <w:t>E:\Inetpub_Logs\W3SVC1</w:t>
      </w:r>
      <w:r>
        <w:t>. There are records for the WFS calls:</w:t>
      </w:r>
    </w:p>
    <w:p w14:paraId="7913592B" w14:textId="77777777" w:rsidR="004B461D" w:rsidRDefault="004B461D" w:rsidP="000E5536">
      <w:pPr>
        <w:pStyle w:val="Code"/>
      </w:pPr>
      <w:r w:rsidRPr="00DD590A">
        <w:t>2012-06-18 07:00:21 10.50.26.214 GET /ArcGIS/services/Andrew/SpeciesWFS/MapServer/WFSServer.agsx service=WFS&amp;maxfeatures=100&amp;request=GetFeature&amp;filter=%3cogc%3aFilter%3e%3cogc%3aPropertyIsEqualTo%3e%3cogc%3aPropertyName%3eID_NO%3c%2fogc%3aPropertyName%3e%3cogc%3aLiteral%3e63543%3c%2fogc%3aLiteral%3e%3c%2fogc%3aPropertyIsEqualTo%3e%3c%2fogc%3aFilter%3e&amp;typename=Andrew_SpeciesWFS%3aAllSpecies_WebMercator&amp;version=1.1.0 80 ? 139.191.147.63 Python-urllib/2.6 200 0 0 608</w:t>
      </w:r>
    </w:p>
    <w:p w14:paraId="7650CA31" w14:textId="77777777" w:rsidR="004B461D" w:rsidRDefault="004B461D" w:rsidP="000E5536">
      <w:pPr>
        <w:pStyle w:val="BodyText2"/>
      </w:pPr>
      <w:r>
        <w:t>Imported the IIS logs into Postgresql and ran this query:</w:t>
      </w:r>
    </w:p>
    <w:p w14:paraId="1469B882" w14:textId="77777777" w:rsidR="004B461D" w:rsidRDefault="004B461D" w:rsidP="000E5536">
      <w:pPr>
        <w:pStyle w:val="Code"/>
      </w:pPr>
      <w:r w:rsidRPr="00BE24C2">
        <w:t>SELECT text_line_data FROM iis_log_20_7_12 where text_line_data like '%/ArcGIS/services/Andrew/SpeciesWFSLatLong/MapServer/WFSServer.agsx service=WFS&amp;propertyname=&amp;request=GetFeature&amp;filter%'</w:t>
      </w:r>
    </w:p>
    <w:p w14:paraId="36D80CB3" w14:textId="77777777" w:rsidR="004B461D" w:rsidRDefault="004B461D" w:rsidP="000E5536">
      <w:pPr>
        <w:pStyle w:val="BodyText2"/>
      </w:pPr>
      <w:r>
        <w:t>There are no logs of errors here. Trying</w:t>
      </w:r>
      <w:r w:rsidRPr="00515025">
        <w:t xml:space="preserve"> C:\WINDOWS\System32\LogFiles\HTTPErr</w:t>
      </w:r>
      <w:r>
        <w:t>\* there are some error log files. Importing into postgresql but there is only 1 error:</w:t>
      </w:r>
    </w:p>
    <w:p w14:paraId="196BEEB8" w14:textId="77777777" w:rsidR="004B461D" w:rsidRDefault="004B461D" w:rsidP="000E5536">
      <w:pPr>
        <w:pStyle w:val="Code"/>
      </w:pPr>
      <w:r w:rsidRPr="009F33FE">
        <w:t>"2012-07-20 13:21:58 139.191.147.63 55236 10.50.26.214 80 HTTP/1.1 GET /ArcGIS/services/Andrew/SpeciesWFSLatLong/MapServer/WFSServer?service=WFS&amp;propertyname=&amp;request=GetFeature&amp;filter=%3Cogc%3AFilter%3E%3Cogc%3APropertyIsEqualTo%3E%3Cogc%3APropertyName%3EOBJECTID%3C%2Fogc%3APropertyName%3E%3Cogc%3ALiteral%3E18780%3C%2Fogc%3ALiteral%3E%3C%2Fo</w:t>
      </w:r>
      <w:r w:rsidRPr="009F33FE">
        <w:lastRenderedPageBreak/>
        <w:t>gc%3APropertyIsEqualTo%3E%3C%2Fogc%3AFilter%3E&amp;typename=Andrew_SpeciesWFSLatLong%3AAllSpecies&amp;version=1.0.0 - 1 Connection_Abandoned_By_ReqQueue ArcGISServicesAppPool"</w:t>
      </w:r>
    </w:p>
    <w:p w14:paraId="5CB1CB74" w14:textId="77777777" w:rsidR="004B461D" w:rsidRDefault="004B461D" w:rsidP="000E5536">
      <w:pPr>
        <w:pStyle w:val="BodyText2"/>
      </w:pPr>
      <w:r>
        <w:t>Trying the Windows Event Viewer – aha – this looks more promising. Lots of errors.</w:t>
      </w:r>
    </w:p>
    <w:p w14:paraId="2BD70D57" w14:textId="77777777" w:rsidR="004B461D" w:rsidRPr="007F7075" w:rsidRDefault="004B461D" w:rsidP="000E5536">
      <w:pPr>
        <w:pStyle w:val="Heading5"/>
      </w:pPr>
      <w:r>
        <w:t>Services</w:t>
      </w:r>
    </w:p>
    <w:p w14:paraId="7427812B" w14:textId="77777777" w:rsidR="004B461D" w:rsidRDefault="004B461D" w:rsidP="000E5536">
      <w:pPr>
        <w:pStyle w:val="Heading6"/>
      </w:pPr>
      <w:r>
        <w:t>WFS</w:t>
      </w:r>
    </w:p>
    <w:p w14:paraId="2A93422A" w14:textId="77777777" w:rsidR="004B461D" w:rsidRDefault="004B461D" w:rsidP="000E5536">
      <w:pPr>
        <w:pStyle w:val="BodyText2"/>
      </w:pPr>
      <w:r>
        <w:t>WFS Request for a small polygon (this stopped working in Chrome on 20/8/12 for some reason):</w:t>
      </w:r>
    </w:p>
    <w:p w14:paraId="6E5DFC54" w14:textId="77777777" w:rsidR="004B461D" w:rsidRDefault="003630B2" w:rsidP="000E5536">
      <w:pPr>
        <w:pStyle w:val="BodyText2"/>
        <w:rPr>
          <w:rStyle w:val="Hyperlink"/>
        </w:rPr>
      </w:pPr>
      <w:hyperlink r:id="rId1017" w:history="1">
        <w:r w:rsidR="004B461D">
          <w:rPr>
            <w:rStyle w:val="Hyperlink"/>
          </w:rPr>
          <w:t>http://79.125.16.106/ArcGIS/services/Andrew/SpeciesWFS/MapServer/WFSServer?request=GetFeature&amp;service=WFS&amp;maxfeatures=10000&amp;request=GetFeature&amp;filter=&lt;ogc:Filter&gt;&lt;ogc:PropertyIsEqualTo&gt;&lt;ogc:PropertyName&gt;OBJECTID&lt;/ogc:PropertyName&gt;&lt;ogc:Literal&gt;13006&lt;/ogc:Literal&gt;&lt;/ogc:PropertyIsEqualTo&gt;&lt;/ogc:Filter&gt;&amp;typename=Andrew_SpeciesWFS:AllSpecies_WebMercator&amp;version=1.1.0</w:t>
        </w:r>
      </w:hyperlink>
    </w:p>
    <w:p w14:paraId="26A60FC3" w14:textId="77777777" w:rsidR="004B461D" w:rsidRDefault="004B461D" w:rsidP="000E5536">
      <w:pPr>
        <w:pStyle w:val="BodyText2"/>
      </w:pPr>
      <w:r>
        <w:t>WFS Request for a small polygon in Lat Long (note version changes to 1.0.0):</w:t>
      </w:r>
    </w:p>
    <w:p w14:paraId="4BB77F62" w14:textId="77777777" w:rsidR="004B461D" w:rsidRDefault="003630B2" w:rsidP="000E5536">
      <w:pPr>
        <w:pStyle w:val="BodyText2"/>
        <w:rPr>
          <w:rStyle w:val="Hyperlink"/>
        </w:rPr>
      </w:pPr>
      <w:hyperlink r:id="rId1018" w:history="1">
        <w:r w:rsidR="004B461D"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99EC0BF" w14:textId="77777777" w:rsidR="004B461D" w:rsidRPr="007F7075" w:rsidRDefault="004B461D" w:rsidP="000E5536">
      <w:pPr>
        <w:pStyle w:val="BodyText2"/>
      </w:pPr>
      <w:r>
        <w:t>Some WFS calls fail (but the REST calls work fine) for some species – e.g. OBJECTID=15234 – the call creates an RPC error whatever that is. I’m not sure that ArcGIS Server Manager logs the WFS calls – YES IT DOES! OBJECTIDs 2572, 2576 all fail but work in REST.</w:t>
      </w:r>
    </w:p>
    <w:p w14:paraId="3A5539AD" w14:textId="77777777" w:rsidR="004B461D" w:rsidRDefault="004B461D" w:rsidP="000E5536">
      <w:pPr>
        <w:pStyle w:val="Heading7"/>
      </w:pPr>
      <w:r>
        <w:t>Configuring for large requests</w:t>
      </w:r>
    </w:p>
    <w:p w14:paraId="729276F7" w14:textId="77777777" w:rsidR="004B461D" w:rsidRDefault="004B461D" w:rsidP="000E5536">
      <w:pPr>
        <w:pStyle w:val="BodyText2"/>
      </w:pPr>
      <w:r>
        <w:t>There are a whole set of issues with the WFS service when it is delivering very large</w:t>
      </w:r>
      <w:r w:rsidRPr="00F46E71">
        <w:t xml:space="preserve"> gml</w:t>
      </w:r>
      <w:r>
        <w:t xml:space="preserve"> streams back to clients that cause timeout errors in IIS, ASP.NET and ArcGIS Server. All of these need to be configured to allow large WFS streams.</w:t>
      </w:r>
    </w:p>
    <w:p w14:paraId="77EAC8C1" w14:textId="77777777" w:rsidR="004B461D" w:rsidRDefault="004B461D" w:rsidP="000E5536">
      <w:pPr>
        <w:pStyle w:val="Heading8"/>
      </w:pPr>
      <w:bookmarkStart w:id="184" w:name="_Ref330801250"/>
      <w:r>
        <w:t>Changing ArcGIS Server Service Timeouts</w:t>
      </w:r>
      <w:bookmarkEnd w:id="184"/>
    </w:p>
    <w:p w14:paraId="05248B07" w14:textId="77777777" w:rsidR="004B461D" w:rsidRDefault="004B461D" w:rsidP="000E5536">
      <w:pPr>
        <w:pStyle w:val="BodyText2"/>
      </w:pPr>
      <w:r>
        <w:t>You can change the service timeouts in ArcGIS Server but they are at the service level rather than the server. So I am going to change the timeouts for the SpeciesWFSLatLong service. It says:</w:t>
      </w:r>
    </w:p>
    <w:p w14:paraId="65F64935" w14:textId="77777777" w:rsidR="004B461D" w:rsidRDefault="004B461D" w:rsidP="000E5536">
      <w:pPr>
        <w:pStyle w:val="BodyText2"/>
      </w:pPr>
      <w:r>
        <w:t>You must stop the ArcGIS Server Object Manager service before making manual changes to a service configuration file.</w:t>
      </w:r>
    </w:p>
    <w:p w14:paraId="346362E7" w14:textId="77777777" w:rsidR="004B461D" w:rsidRDefault="004B461D" w:rsidP="000E5536">
      <w:pPr>
        <w:pStyle w:val="BodyText2"/>
      </w:pPr>
      <w:r>
        <w:t>Is this really true? Anyway, the following default properties are set by default for the SpeciesWFSLatLong service:</w:t>
      </w:r>
    </w:p>
    <w:p w14:paraId="63D5F9EE" w14:textId="77777777" w:rsidR="004B461D" w:rsidRDefault="004B461D" w:rsidP="000E5536">
      <w:pPr>
        <w:pStyle w:val="Code"/>
      </w:pPr>
      <w:r>
        <w:tab/>
        <w:t>&lt;WaitTimeout&gt;60&lt;/WaitTimeout&gt;</w:t>
      </w:r>
    </w:p>
    <w:p w14:paraId="22E1FA47" w14:textId="77777777" w:rsidR="004B461D" w:rsidRDefault="004B461D" w:rsidP="000E5536">
      <w:pPr>
        <w:pStyle w:val="Code"/>
      </w:pPr>
      <w:r>
        <w:tab/>
        <w:t>&lt;IdleTimeout&gt;1800&lt;/IdleTimeout&gt;</w:t>
      </w:r>
    </w:p>
    <w:p w14:paraId="524B2EF6" w14:textId="77777777" w:rsidR="004B461D" w:rsidRDefault="004B461D" w:rsidP="000E5536">
      <w:pPr>
        <w:pStyle w:val="Code"/>
      </w:pPr>
      <w:r>
        <w:tab/>
        <w:t>&lt;UsageTimeout&gt;600&lt;/UsageTimeout&gt;</w:t>
      </w:r>
    </w:p>
    <w:p w14:paraId="295583E9" w14:textId="77777777" w:rsidR="004B461D" w:rsidRPr="00D141B2" w:rsidRDefault="004B461D" w:rsidP="000E5536">
      <w:pPr>
        <w:pStyle w:val="BodyText2"/>
      </w:pPr>
      <w:r>
        <w:t>Stopped the service, changed them to 300, 1800, 1800 and restarted the service. Didn’t stop the SOM. Still timing out after 10 mins. Stopped the SOM (gulp!) and restarted it OK – Red List website seems to be fine. Trying the SpeciesWFSLatLong service again. Still getting an httpexception timeout error. According to the ArcGIS Server Statistics there are no timeout errors in the last 60 minutes – so maybe it is an IIS timeout – yes it is – see the next section. 300 WaitTimeout is still not enough!</w:t>
      </w:r>
    </w:p>
    <w:p w14:paraId="50B254BD" w14:textId="77777777" w:rsidR="004B461D" w:rsidRDefault="004B461D" w:rsidP="000E5536">
      <w:pPr>
        <w:pStyle w:val="Heading8"/>
      </w:pPr>
      <w:bookmarkStart w:id="185" w:name="_Ref330988658"/>
      <w:r>
        <w:t xml:space="preserve">Changing the </w:t>
      </w:r>
      <w:r w:rsidRPr="009E7739">
        <w:t>httpRuntime executionTimeout</w:t>
      </w:r>
      <w:bookmarkEnd w:id="185"/>
    </w:p>
    <w:p w14:paraId="6469C15B" w14:textId="77777777" w:rsidR="004B461D" w:rsidRDefault="004B461D" w:rsidP="000E5536">
      <w:pPr>
        <w:pStyle w:val="BodyText2"/>
      </w:pPr>
      <w:r>
        <w:t xml:space="preserve">You may get a ‘Request Timed Out’ error when you request a large species, e.g. Larus argentatus (speciesid=144204). This kind of issue typically occurs when the ASP.NET request executes for a period of time longer than the maximum timeout period allowed for server-side code execution. This maximum timeout period can be set by executionTimeout attribute of httpRuntime element in config file. (The default value is 110 seconds in .Net 2.0). </w:t>
      </w:r>
    </w:p>
    <w:p w14:paraId="482BB313" w14:textId="77777777" w:rsidR="004B461D" w:rsidRDefault="004B461D" w:rsidP="000E5536">
      <w:pPr>
        <w:pStyle w:val="BodyText2"/>
      </w:pPr>
      <w:r>
        <w:t xml:space="preserve">To change this value add </w:t>
      </w:r>
      <w:r w:rsidRPr="00A74EDC">
        <w:t>&lt;httpRuntime executionTimeout="500"/&gt;</w:t>
      </w:r>
      <w:r>
        <w:t xml:space="preserve"> in the ‘</w:t>
      </w:r>
      <w:r w:rsidRPr="00A74EDC">
        <w:t>C:\inetpub\wwwroot\ArcGIS\Services</w:t>
      </w:r>
      <w:r>
        <w:t xml:space="preserve">\web.config ‘ file. </w:t>
      </w:r>
    </w:p>
    <w:p w14:paraId="4F81B2C6" w14:textId="77777777" w:rsidR="004B461D" w:rsidRDefault="004B461D" w:rsidP="000E5536">
      <w:pPr>
        <w:pStyle w:val="Heading7"/>
      </w:pPr>
      <w:r>
        <w:t>Checking that interior rings are catered for</w:t>
      </w:r>
    </w:p>
    <w:p w14:paraId="3DB42BB9" w14:textId="77777777" w:rsidR="004B461D" w:rsidRDefault="004B461D" w:rsidP="000E5536">
      <w:pPr>
        <w:pStyle w:val="BodyText2"/>
      </w:pPr>
      <w:r>
        <w:t xml:space="preserve">I need to check that the interior rings are taken into account when intersecting the WDPA and Red List. The Wild Cat is a good example with a large interior ring (OBJECTID=91981 and speciesid=8543). </w:t>
      </w:r>
      <w:hyperlink r:id="rId1019" w:history="1">
        <w:r w:rsidRPr="000C29EA">
          <w:rPr>
            <w:rStyle w:val="Hyperlink"/>
          </w:rPr>
          <w:t>Here</w:t>
        </w:r>
      </w:hyperlink>
      <w:r>
        <w:t xml:space="preserve"> is the WFS call. Ran the intersection using overlayspeciesWFS.py and imported the wildcat.csv file to ArcGIS and joined it onto the WDPA. Seems OK, except there are a couple of PAs that should be in the csv file that aren’t – </w:t>
      </w:r>
    </w:p>
    <w:p w14:paraId="43FE3139" w14:textId="77777777" w:rsidR="004B461D" w:rsidRDefault="004B461D" w:rsidP="000E5536">
      <w:pPr>
        <w:pStyle w:val="BodyText2"/>
      </w:pPr>
      <w:r>
        <w:t xml:space="preserve">e.g. </w:t>
      </w:r>
      <w:r w:rsidRPr="001C27D7">
        <w:t>wdpaid</w:t>
      </w:r>
      <w:r w:rsidRPr="001C27D7">
        <w:tab/>
        <w:t>306584</w:t>
      </w:r>
      <w:r>
        <w:t>. Aha – this site is deprecated according to the wdpa_latest view!</w:t>
      </w:r>
    </w:p>
    <w:p w14:paraId="09B32975" w14:textId="77777777" w:rsidR="004B461D" w:rsidRPr="00EE51EC" w:rsidRDefault="004B461D" w:rsidP="000E5536">
      <w:pPr>
        <w:pStyle w:val="BodyText2"/>
      </w:pPr>
      <w:r w:rsidRPr="00C752DA">
        <w:lastRenderedPageBreak/>
        <w:t>wdpaid</w:t>
      </w:r>
      <w:r w:rsidRPr="00C752DA">
        <w:tab/>
        <w:t>312976</w:t>
      </w:r>
    </w:p>
    <w:p w14:paraId="394A2780" w14:textId="77777777" w:rsidR="005E7EF5" w:rsidRDefault="005E7EF5" w:rsidP="007D2F52">
      <w:pPr>
        <w:pStyle w:val="Heading4"/>
      </w:pPr>
      <w:r>
        <w:t>ArcGIS for Developers</w:t>
      </w:r>
    </w:p>
    <w:p w14:paraId="6CDA239A" w14:textId="43ED3BE9" w:rsidR="005E7EF5" w:rsidRPr="005E7EF5" w:rsidRDefault="003952E0" w:rsidP="000E5536">
      <w:pPr>
        <w:pStyle w:val="BodyText2"/>
      </w:pPr>
      <w:r>
        <w:t>I have a subscription to ArcGIS for Developers and m</w:t>
      </w:r>
      <w:r w:rsidR="005E7EF5">
        <w:t>y account details are: blishten, thargal88</w:t>
      </w:r>
      <w:r w:rsidR="007E748C">
        <w:t>. This does not include the ArcGIS Engi</w:t>
      </w:r>
      <w:r w:rsidR="000A34DF">
        <w:t>ne.</w:t>
      </w:r>
    </w:p>
    <w:p w14:paraId="4D7E4063" w14:textId="6CBD5019" w:rsidR="0037722F" w:rsidRDefault="0037722F" w:rsidP="0034374E">
      <w:pPr>
        <w:pStyle w:val="Heading3"/>
      </w:pPr>
      <w:r>
        <w:t>Eclipse</w:t>
      </w:r>
    </w:p>
    <w:p w14:paraId="6615C898" w14:textId="69C87078" w:rsidR="0037722F" w:rsidRDefault="0037722F" w:rsidP="000E5536">
      <w:pPr>
        <w:pStyle w:val="BodyText2"/>
      </w:pPr>
      <w:r>
        <w:t xml:space="preserve">Installing on Windows from </w:t>
      </w:r>
      <w:hyperlink r:id="rId1020" w:history="1">
        <w:r w:rsidRPr="0037722F">
          <w:rPr>
            <w:rStyle w:val="Hyperlink"/>
          </w:rPr>
          <w:t>here</w:t>
        </w:r>
      </w:hyperlink>
      <w:r>
        <w:t>.</w:t>
      </w:r>
    </w:p>
    <w:p w14:paraId="58379F04" w14:textId="1E51494B" w:rsidR="00261BC7" w:rsidRDefault="00261BC7" w:rsidP="000E5536">
      <w:pPr>
        <w:pStyle w:val="ListBullet"/>
      </w:pPr>
      <w:r>
        <w:t>Installing the Eclipse IDE for Java Developers</w:t>
      </w:r>
    </w:p>
    <w:p w14:paraId="623B7701" w14:textId="6109E843" w:rsidR="00261BC7" w:rsidRDefault="00261BC7" w:rsidP="000E5536">
      <w:pPr>
        <w:pStyle w:val="ListBullet"/>
      </w:pPr>
      <w:r>
        <w:t>Installing to ‘</w:t>
      </w:r>
      <w:r w:rsidRPr="00261BC7">
        <w:t>C:\Users\cottaan\eclipse\java-mars</w:t>
      </w:r>
      <w:r>
        <w:t>’ (no Admin permissions needed)</w:t>
      </w:r>
    </w:p>
    <w:p w14:paraId="79183883" w14:textId="54204581" w:rsidR="00261BC7" w:rsidRDefault="00261BC7" w:rsidP="000E5536">
      <w:pPr>
        <w:pStyle w:val="ListBullet"/>
      </w:pPr>
      <w:r>
        <w:t>Mars.2 version</w:t>
      </w:r>
    </w:p>
    <w:p w14:paraId="2370FBA7" w14:textId="2FEB884E" w:rsidR="00261BC7" w:rsidRPr="0037722F" w:rsidRDefault="00261BC7" w:rsidP="000E5536">
      <w:pPr>
        <w:pStyle w:val="ListBullet"/>
      </w:pPr>
      <w:r>
        <w:t>Storing Eclipse projects in the default workspace (‘</w:t>
      </w:r>
      <w:r w:rsidRPr="00261BC7">
        <w:t>C:\Users\cottaan\workspace</w:t>
      </w:r>
      <w:r w:rsidR="00D22897">
        <w:t>’)</w:t>
      </w:r>
    </w:p>
    <w:p w14:paraId="32243A16" w14:textId="7F2036ED" w:rsidR="008727C5" w:rsidRPr="008727C5" w:rsidRDefault="008727C5" w:rsidP="007D2F52">
      <w:pPr>
        <w:pStyle w:val="Heading4"/>
      </w:pPr>
      <w:r>
        <w:t>Java Projects</w:t>
      </w:r>
    </w:p>
    <w:p w14:paraId="32D51E5B" w14:textId="25D17CAF" w:rsidR="008727C5" w:rsidRDefault="008727C5" w:rsidP="000E5536">
      <w:pPr>
        <w:pStyle w:val="Heading5"/>
      </w:pPr>
      <w:r>
        <w:t xml:space="preserve">Compiling </w:t>
      </w:r>
      <w:r w:rsidR="001528C3">
        <w:t>to a different JRE</w:t>
      </w:r>
    </w:p>
    <w:p w14:paraId="34FA6406" w14:textId="1E7405C7" w:rsidR="008727C5" w:rsidRPr="008727C5" w:rsidRDefault="008727C5" w:rsidP="000E5536">
      <w:pPr>
        <w:pStyle w:val="BodyText2"/>
      </w:pPr>
      <w:r>
        <w:t>To compile</w:t>
      </w:r>
      <w:r w:rsidR="005D3AF9">
        <w:t xml:space="preserve"> </w:t>
      </w:r>
      <w:r w:rsidR="001528C3">
        <w:t xml:space="preserve">to a different JRE either choose a different JDK or set the target and source in the Ant </w:t>
      </w:r>
      <w:r w:rsidR="006445D1">
        <w:t xml:space="preserve">build </w:t>
      </w:r>
      <w:r w:rsidR="001528C3">
        <w:t xml:space="preserve">file (see </w:t>
      </w:r>
      <w:r w:rsidR="001528C3">
        <w:fldChar w:fldCharType="begin"/>
      </w:r>
      <w:r w:rsidR="001528C3">
        <w:instrText xml:space="preserve"> REF _Ref454437496 \h </w:instrText>
      </w:r>
      <w:r w:rsidR="001528C3">
        <w:fldChar w:fldCharType="separate"/>
      </w:r>
      <w:r w:rsidR="00EA3299">
        <w:t>Building the jar files</w:t>
      </w:r>
      <w:r w:rsidR="001528C3">
        <w:fldChar w:fldCharType="end"/>
      </w:r>
      <w:r w:rsidR="001528C3">
        <w:t>).</w:t>
      </w:r>
    </w:p>
    <w:p w14:paraId="4E24E73A" w14:textId="77777777" w:rsidR="000E5787" w:rsidRPr="000E5787" w:rsidRDefault="000E5787" w:rsidP="007D2F52">
      <w:pPr>
        <w:pStyle w:val="Heading4"/>
      </w:pPr>
      <w:r w:rsidRPr="000E5787">
        <w:t>JavaScript Development Tools (JSDT)</w:t>
      </w:r>
    </w:p>
    <w:p w14:paraId="31A2EE1B" w14:textId="2FA91F8E" w:rsidR="000E5787" w:rsidRDefault="000E5787" w:rsidP="000E5536">
      <w:pPr>
        <w:pStyle w:val="BodyText2"/>
      </w:pPr>
      <w:r>
        <w:t xml:space="preserve">From </w:t>
      </w:r>
      <w:r w:rsidR="00B42BB0">
        <w:t>Eclipse Web Developer Tools.</w:t>
      </w:r>
    </w:p>
    <w:p w14:paraId="062C4615" w14:textId="44DAC344" w:rsidR="008D3EAC" w:rsidRDefault="008D3EAC" w:rsidP="000E5536">
      <w:pPr>
        <w:pStyle w:val="BodyText2"/>
      </w:pPr>
      <w:r>
        <w:t>15/12/16</w:t>
      </w:r>
      <w:r>
        <w:tab/>
        <w:t xml:space="preserve">Installing Web Development Tools </w:t>
      </w:r>
    </w:p>
    <w:p w14:paraId="2FD2C2AF" w14:textId="77777777" w:rsidR="009E129F" w:rsidRDefault="009E129F" w:rsidP="007D2F52">
      <w:pPr>
        <w:pStyle w:val="Heading4"/>
      </w:pPr>
      <w:r>
        <w:t>PyDev</w:t>
      </w:r>
    </w:p>
    <w:p w14:paraId="43838E63" w14:textId="77777777" w:rsidR="009E129F" w:rsidRPr="0059652C" w:rsidRDefault="009E129F" w:rsidP="000E5536">
      <w:pPr>
        <w:pStyle w:val="Heading5"/>
      </w:pPr>
      <w:r>
        <w:t>Installation</w:t>
      </w:r>
    </w:p>
    <w:p w14:paraId="28FA4B80" w14:textId="77777777" w:rsidR="009E129F" w:rsidRDefault="009E129F" w:rsidP="000E5536">
      <w:pPr>
        <w:pStyle w:val="ListBullet"/>
      </w:pPr>
      <w:r>
        <w:t xml:space="preserve">Following instructions on </w:t>
      </w:r>
      <w:hyperlink r:id="rId1021" w:history="1">
        <w:r w:rsidRPr="005D5A84">
          <w:rPr>
            <w:rStyle w:val="Hyperlink"/>
          </w:rPr>
          <w:t>this</w:t>
        </w:r>
      </w:hyperlink>
      <w:r>
        <w:t xml:space="preserve"> page</w:t>
      </w:r>
    </w:p>
    <w:p w14:paraId="252F37AE" w14:textId="77777777" w:rsidR="009E129F" w:rsidRDefault="009E129F" w:rsidP="000E5536">
      <w:pPr>
        <w:pStyle w:val="ListBullet"/>
      </w:pPr>
      <w:r>
        <w:t>Selected Pydev for Eclipse</w:t>
      </w:r>
    </w:p>
    <w:p w14:paraId="1F77E14F" w14:textId="77777777" w:rsidR="009E129F" w:rsidRDefault="009E129F" w:rsidP="000E5536">
      <w:pPr>
        <w:pStyle w:val="ListBullet"/>
      </w:pPr>
      <w:r>
        <w:t>After install switched the Workspace to ‘</w:t>
      </w:r>
      <w:r w:rsidRPr="00943836">
        <w:t>E:\cottaan\My Documents\github repos\</w:t>
      </w:r>
      <w:r>
        <w:t>’ and it warned me about updating the Workspace. Said yes.</w:t>
      </w:r>
    </w:p>
    <w:p w14:paraId="550B5808" w14:textId="77777777" w:rsidR="009E129F" w:rsidRDefault="009E129F" w:rsidP="000E5536">
      <w:pPr>
        <w:pStyle w:val="ListBullet"/>
      </w:pPr>
      <w:r>
        <w:t>Now after reopening I can see all my folders in the Package Explorer and the following</w:t>
      </w:r>
    </w:p>
    <w:p w14:paraId="2F3D1DEC" w14:textId="77777777" w:rsidR="009E129F" w:rsidRDefault="009E129F" w:rsidP="000E5536">
      <w:pPr>
        <w:pStyle w:val="ListBullet"/>
      </w:pPr>
      <w:r>
        <w:rPr>
          <w:noProof/>
          <w:lang w:bidi="ar-SA"/>
        </w:rPr>
        <w:drawing>
          <wp:inline distT="0" distB="0" distL="0" distR="0" wp14:anchorId="58259717" wp14:editId="352230B6">
            <wp:extent cx="3270250" cy="1658746"/>
            <wp:effectExtent l="0" t="0" r="635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2">
                      <a:extLst>
                        <a:ext uri="{28A0092B-C50C-407E-A947-70E740481C1C}">
                          <a14:useLocalDpi xmlns:a14="http://schemas.microsoft.com/office/drawing/2010/main" val="0"/>
                        </a:ext>
                      </a:extLst>
                    </a:blip>
                    <a:srcRect/>
                    <a:stretch>
                      <a:fillRect/>
                    </a:stretch>
                  </pic:blipFill>
                  <pic:spPr bwMode="auto">
                    <a:xfrm>
                      <a:off x="0" y="0"/>
                      <a:ext cx="3277592" cy="1662470"/>
                    </a:xfrm>
                    <a:prstGeom prst="rect">
                      <a:avLst/>
                    </a:prstGeom>
                    <a:noFill/>
                    <a:ln>
                      <a:noFill/>
                    </a:ln>
                  </pic:spPr>
                </pic:pic>
              </a:graphicData>
            </a:graphic>
          </wp:inline>
        </w:drawing>
      </w:r>
    </w:p>
    <w:p w14:paraId="56B1B99B" w14:textId="77777777" w:rsidR="009E129F" w:rsidRDefault="009E129F" w:rsidP="000E5536">
      <w:pPr>
        <w:pStyle w:val="ListBullet"/>
      </w:pPr>
      <w:r>
        <w:t>Clicked on Apply</w:t>
      </w:r>
    </w:p>
    <w:p w14:paraId="7B2A4519" w14:textId="77777777" w:rsidR="009E129F" w:rsidRDefault="009E129F" w:rsidP="000E5536">
      <w:pPr>
        <w:pStyle w:val="ListBullet"/>
      </w:pPr>
      <w:r>
        <w:t>All works fine. Uninstalling Aptana</w:t>
      </w:r>
    </w:p>
    <w:p w14:paraId="1FA9CF76" w14:textId="77777777" w:rsidR="009E129F" w:rsidRDefault="009E129F" w:rsidP="000E5536">
      <w:pPr>
        <w:pStyle w:val="Heading5"/>
      </w:pPr>
      <w:r>
        <w:t>Interactive Console</w:t>
      </w:r>
    </w:p>
    <w:p w14:paraId="5088B39D" w14:textId="77777777" w:rsidR="009E129F" w:rsidRPr="0059652C" w:rsidRDefault="009E129F" w:rsidP="000E5536">
      <w:pPr>
        <w:pStyle w:val="BodyText2"/>
      </w:pPr>
      <w:r>
        <w:t>Can be used to run Python from anywhere in Pydev. Shortcut is F2 or Ctrl+Alt+ENTER.</w:t>
      </w:r>
    </w:p>
    <w:p w14:paraId="275F6E65" w14:textId="77777777" w:rsidR="009E129F" w:rsidRDefault="009E129F" w:rsidP="000E5536">
      <w:pPr>
        <w:pStyle w:val="Heading5"/>
      </w:pPr>
      <w:r>
        <w:t>Issues</w:t>
      </w:r>
    </w:p>
    <w:p w14:paraId="131AE2CC" w14:textId="77777777" w:rsidR="009E129F" w:rsidRPr="005D1E49" w:rsidRDefault="009E129F" w:rsidP="000E5536">
      <w:pPr>
        <w:pStyle w:val="Heading6"/>
      </w:pPr>
      <w:r>
        <w:lastRenderedPageBreak/>
        <w:t>Undefined variable from import:&lt;whatever&gt;’</w:t>
      </w:r>
    </w:p>
    <w:p w14:paraId="097B783D" w14:textId="77777777" w:rsidR="009E129F" w:rsidRDefault="009E129F" w:rsidP="000E5536">
      <w:pPr>
        <w:pStyle w:val="BodyText2"/>
      </w:pPr>
      <w:r>
        <w:t>ee.Reducer is showing as a compilation error: ‘undefined variable from import:reducer’. This is because it can’t find the class at compile time. You can force it to ignore this error by changing the Pydev configuration:</w:t>
      </w:r>
    </w:p>
    <w:p w14:paraId="60C0849D" w14:textId="77777777" w:rsidR="009E129F" w:rsidRDefault="009E129F" w:rsidP="000E5536">
      <w:pPr>
        <w:pStyle w:val="ListBullet"/>
      </w:pPr>
      <w:r>
        <w:t>Window -&gt; Preferences -&gt; PyDev -&gt; Editor -&gt; Code Analysis -&gt; Undefined -&gt; Undefined Variable From Import -&gt; Ignore</w:t>
      </w:r>
    </w:p>
    <w:p w14:paraId="54AC6DAD" w14:textId="77777777" w:rsidR="009E129F" w:rsidRPr="005D1E49" w:rsidRDefault="009E129F" w:rsidP="000E5536">
      <w:pPr>
        <w:pStyle w:val="ListBullet"/>
      </w:pPr>
      <w:r>
        <w:t>Close and reopen eclipse</w:t>
      </w:r>
    </w:p>
    <w:p w14:paraId="75F85C3D" w14:textId="77777777" w:rsidR="009E129F" w:rsidRDefault="009E129F" w:rsidP="000E5536">
      <w:pPr>
        <w:pStyle w:val="Heading6"/>
      </w:pPr>
      <w:r>
        <w:t>URL Request limit</w:t>
      </w:r>
    </w:p>
    <w:p w14:paraId="53F77A8F" w14:textId="77777777" w:rsidR="009E129F" w:rsidRPr="004B6246" w:rsidRDefault="009E129F" w:rsidP="000E5536">
      <w:pPr>
        <w:pStyle w:val="BodyText2"/>
      </w:pPr>
      <w:r>
        <w:t>Google App Engine has a limit of 2048 characters on the url so any long requests will fail with ‘Error: Bad Request Your client has issued a malformed or illegal request’. Use POST instead.</w:t>
      </w:r>
    </w:p>
    <w:p w14:paraId="626D3BB3" w14:textId="446209A1" w:rsidR="00383471" w:rsidRDefault="00383471" w:rsidP="007D2F52">
      <w:pPr>
        <w:pStyle w:val="Heading4"/>
      </w:pPr>
      <w:r>
        <w:t>Remote System Explorer Client Runtime</w:t>
      </w:r>
      <w:r>
        <w:tab/>
      </w:r>
    </w:p>
    <w:p w14:paraId="5AEC6A44" w14:textId="62C35FF7" w:rsidR="00383471" w:rsidRDefault="00383471" w:rsidP="000E5536">
      <w:pPr>
        <w:pStyle w:val="BodyText2"/>
      </w:pPr>
      <w:r>
        <w:t>From the Mars updates.</w:t>
      </w:r>
    </w:p>
    <w:p w14:paraId="6E0F9B31" w14:textId="52920ABD" w:rsidR="009E129F" w:rsidRDefault="009E129F" w:rsidP="007D2F52">
      <w:pPr>
        <w:pStyle w:val="Heading4"/>
      </w:pPr>
      <w:r>
        <w:t>Run configurations</w:t>
      </w:r>
    </w:p>
    <w:p w14:paraId="67C19877" w14:textId="77777777" w:rsidR="009E129F" w:rsidRDefault="009E129F" w:rsidP="000E5536">
      <w:pPr>
        <w:pStyle w:val="Heading5"/>
      </w:pPr>
      <w:r>
        <w:t>Web projects</w:t>
      </w:r>
    </w:p>
    <w:p w14:paraId="0902FC34" w14:textId="77777777" w:rsidR="009E129F" w:rsidRPr="00223EA5" w:rsidRDefault="009E129F" w:rsidP="000E5536">
      <w:pPr>
        <w:pStyle w:val="BodyText2"/>
      </w:pPr>
      <w:r>
        <w:t>I am trying to get my gee_spectral_library_builder project to open in a web browser. When you create a new Web Project using the builder you get a Run As Server… as an option in the Run menu but you don’t for my gee_spectral_library_builder project. But if you add Project Facets.. and click on Project | Properties | Project Facets and click Javascript and Static Web Module then you can now get this option.</w:t>
      </w:r>
    </w:p>
    <w:p w14:paraId="7831826B" w14:textId="77777777" w:rsidR="009E129F" w:rsidRDefault="009E129F" w:rsidP="007D2F52">
      <w:pPr>
        <w:pStyle w:val="Heading4"/>
      </w:pPr>
      <w:r>
        <w:t>Servers</w:t>
      </w:r>
    </w:p>
    <w:p w14:paraId="493FD519" w14:textId="77777777" w:rsidR="00484F3C" w:rsidRDefault="00484F3C" w:rsidP="000E5536">
      <w:pPr>
        <w:pStyle w:val="Heading5"/>
      </w:pPr>
      <w:r>
        <w:t>Apache Tomcat 8</w:t>
      </w:r>
    </w:p>
    <w:p w14:paraId="30DEF9C6" w14:textId="77777777" w:rsidR="00484F3C" w:rsidRPr="004177D7" w:rsidRDefault="00484F3C" w:rsidP="000E5536">
      <w:pPr>
        <w:pStyle w:val="Heading6"/>
      </w:pPr>
      <w:r>
        <w:t>Installing</w:t>
      </w:r>
    </w:p>
    <w:p w14:paraId="7520E4A9" w14:textId="77777777" w:rsidR="00484F3C" w:rsidRDefault="00484F3C" w:rsidP="000E5536">
      <w:pPr>
        <w:pStyle w:val="BodyText2"/>
      </w:pPr>
      <w:r>
        <w:t xml:space="preserve">Following this guide </w:t>
      </w:r>
      <w:hyperlink r:id="rId1023" w:history="1">
        <w:r w:rsidRPr="00F21B98">
          <w:rPr>
            <w:rStyle w:val="Hyperlink"/>
          </w:rPr>
          <w:t>here</w:t>
        </w:r>
      </w:hyperlink>
      <w:r>
        <w:t xml:space="preserve">. Downloading zip for Windows </w:t>
      </w:r>
      <w:hyperlink r:id="rId1024" w:history="1">
        <w:r w:rsidRPr="00F21B98">
          <w:rPr>
            <w:rStyle w:val="Hyperlink"/>
          </w:rPr>
          <w:t>here</w:t>
        </w:r>
      </w:hyperlink>
      <w:r>
        <w:t>. Unzipped to ‘</w:t>
      </w:r>
      <w:r w:rsidRPr="00F21B98">
        <w:t>E:\cottaan\My Documents\Downloads\apache-tomcat-8.0.32</w:t>
      </w:r>
      <w:r>
        <w:t xml:space="preserve">’. In Eclipse clicking create new server | Apache Tomcat 8 Server and entering the Tomcat Installation Directory as above. Started the server and tried opening localhost:8080 but got a 404 </w:t>
      </w:r>
      <w:r w:rsidRPr="00130B0A">
        <w:t>The requested resource is not available.</w:t>
      </w:r>
      <w:r>
        <w:t xml:space="preserve"> Followed these steps to getting Apache going:</w:t>
      </w:r>
    </w:p>
    <w:p w14:paraId="09F12F65" w14:textId="77777777" w:rsidR="00484F3C" w:rsidRDefault="00484F3C" w:rsidP="000E5536">
      <w:pPr>
        <w:pStyle w:val="ListBullet2"/>
      </w:pPr>
      <w:r>
        <w:t>Right click on the Tomcat on the tab "Servers" -&gt; Properties -&gt; Switch Location -&gt; OK.</w:t>
      </w:r>
    </w:p>
    <w:p w14:paraId="04B3DCE2" w14:textId="77777777" w:rsidR="00484F3C" w:rsidRDefault="00484F3C" w:rsidP="000E5536">
      <w:pPr>
        <w:pStyle w:val="ListBullet2"/>
      </w:pPr>
      <w:r>
        <w:t>Double click on the Tomcat on the tab "Servers" -&gt; On the tab "Server Locations" you must choose "use Tomcat installation" -&gt;Save.</w:t>
      </w:r>
    </w:p>
    <w:p w14:paraId="032D7D82" w14:textId="77777777" w:rsidR="00484F3C" w:rsidRDefault="00484F3C" w:rsidP="000E5536">
      <w:pPr>
        <w:pStyle w:val="ListBullet2"/>
      </w:pPr>
      <w:r>
        <w:t>Deploy Path: webapps.</w:t>
      </w:r>
    </w:p>
    <w:p w14:paraId="03348892" w14:textId="77777777" w:rsidR="00484F3C" w:rsidRDefault="00484F3C" w:rsidP="000E5536">
      <w:pPr>
        <w:pStyle w:val="BodyText2"/>
      </w:pPr>
      <w:r>
        <w:t xml:space="preserve">Now if you go to </w:t>
      </w:r>
      <w:hyperlink r:id="rId1025" w:history="1">
        <w:r w:rsidRPr="000A6160">
          <w:rPr>
            <w:rStyle w:val="Hyperlink"/>
          </w:rPr>
          <w:t>http://localhost:8080/</w:t>
        </w:r>
      </w:hyperlink>
      <w:r>
        <w:t xml:space="preserve"> you get the Apache Tomcat home screen. Added a user to the in ‘</w:t>
      </w:r>
      <w:r w:rsidRPr="00F85227">
        <w:t>tomcat-users.xml</w:t>
      </w:r>
      <w:r>
        <w:t>‘ file in ‘</w:t>
      </w:r>
      <w:r w:rsidRPr="00F85227">
        <w:t>E:\cottaan\My Documents\Downloads\apache-tomcat-8.0.32\conf</w:t>
      </w:r>
      <w:r>
        <w:t>’ so I could use the server management tools:</w:t>
      </w:r>
    </w:p>
    <w:p w14:paraId="11680031" w14:textId="77777777" w:rsidR="00484F3C" w:rsidRDefault="00484F3C" w:rsidP="000E5536">
      <w:pPr>
        <w:pStyle w:val="Code"/>
      </w:pPr>
      <w:r>
        <w:t>&lt;role rolename="manager-gui"/&gt;</w:t>
      </w:r>
    </w:p>
    <w:p w14:paraId="5DDC1649" w14:textId="1AFA05B8" w:rsidR="00484F3C" w:rsidRDefault="00484F3C" w:rsidP="000E5536">
      <w:pPr>
        <w:pStyle w:val="Code"/>
      </w:pPr>
      <w:r>
        <w:t>&lt;user username="admin" password="password" roles="manager-gui"/&gt;</w:t>
      </w:r>
    </w:p>
    <w:p w14:paraId="04BA2569" w14:textId="7A39917D" w:rsidR="00E63E2A" w:rsidRDefault="00E63E2A" w:rsidP="000E5536">
      <w:pPr>
        <w:pStyle w:val="BodyText2"/>
      </w:pPr>
      <w:r>
        <w:t>15/12/16</w:t>
      </w:r>
      <w:r>
        <w:tab/>
        <w:t xml:space="preserve">New computer. Downloaded </w:t>
      </w:r>
      <w:r w:rsidR="00C00032">
        <w:t xml:space="preserve">and extracted </w:t>
      </w:r>
      <w:r>
        <w:t>to ‘</w:t>
      </w:r>
      <w:r w:rsidRPr="00E63E2A">
        <w:t>E:\cottaan\Downloads</w:t>
      </w:r>
      <w:r>
        <w:t>\</w:t>
      </w:r>
      <w:r w:rsidRPr="00E63E2A">
        <w:t>apache-tomcat-8.5.9</w:t>
      </w:r>
      <w:r>
        <w:t>’</w:t>
      </w:r>
      <w:r w:rsidR="00C00032">
        <w:t>.</w:t>
      </w:r>
      <w:r w:rsidR="006A67BF">
        <w:t xml:space="preserve"> Apache Tomcat Server is not shown as a new server.</w:t>
      </w:r>
      <w:r w:rsidR="00C65583">
        <w:t xml:space="preserve"> Installed Apache Tomcat Catalina. No difference. Installing Web Tools Platform</w:t>
      </w:r>
      <w:r w:rsidR="00925DE7">
        <w:t xml:space="preserve"> (WTP) 3.8.0</w:t>
      </w:r>
      <w:r w:rsidR="00C65583">
        <w:t>.</w:t>
      </w:r>
      <w:r w:rsidR="00656DDC">
        <w:t xml:space="preserve"> All sorted and created a user app.</w:t>
      </w:r>
    </w:p>
    <w:p w14:paraId="5F4FD377" w14:textId="77777777" w:rsidR="00484F3C" w:rsidRDefault="00484F3C" w:rsidP="000E5536">
      <w:pPr>
        <w:pStyle w:val="Heading6"/>
      </w:pPr>
      <w:r>
        <w:t>Configuring user applications</w:t>
      </w:r>
    </w:p>
    <w:p w14:paraId="147067E8" w14:textId="77777777" w:rsidR="00484F3C" w:rsidRDefault="00484F3C" w:rsidP="000E5536">
      <w:pPr>
        <w:pStyle w:val="BodyText2"/>
      </w:pPr>
      <w:r>
        <w:t>You can view web applications that Tomcat has configured by using the Tomcat Web Application Manager (TWAM) (admin\password). If you create a new *.xml file in the folder ‘</w:t>
      </w:r>
      <w:r w:rsidRPr="000C6D6C">
        <w:t>E:\cottaan\My Documents\Downloads\apache-tomcat-8.0.32\conf\Catalina\localhost</w:t>
      </w:r>
      <w:r>
        <w:t>’ then they will be visible in the TWAM. I created a new file called ‘</w:t>
      </w:r>
      <w:r w:rsidRPr="000C6D6C">
        <w:t>gee_spectral_library_builder</w:t>
      </w:r>
      <w:r>
        <w:t>.xml’ in this folder with the following context:</w:t>
      </w:r>
    </w:p>
    <w:p w14:paraId="374EE36F" w14:textId="77777777" w:rsidR="00484F3C" w:rsidRDefault="00484F3C" w:rsidP="000E5536">
      <w:pPr>
        <w:pStyle w:val="Code"/>
      </w:pPr>
      <w:r w:rsidRPr="006413E2">
        <w:t>&lt;?xml version='1.0' encoding='utf-8'?&gt; &lt;Context docBase="E:\cottaan\My Documents\github repos\gee_spectral_library_builder"&gt;&lt;/Context&gt;</w:t>
      </w:r>
    </w:p>
    <w:p w14:paraId="6877DCFB" w14:textId="77777777" w:rsidR="00484F3C" w:rsidRDefault="00484F3C" w:rsidP="000E5536">
      <w:pPr>
        <w:pStyle w:val="BodyText2"/>
      </w:pPr>
      <w:r>
        <w:t xml:space="preserve">Then this opens correctly: </w:t>
      </w:r>
      <w:hyperlink r:id="rId1026" w:history="1">
        <w:r w:rsidRPr="000A6160">
          <w:rPr>
            <w:rStyle w:val="Hyperlink"/>
          </w:rPr>
          <w:t>http://localhost:8080/gee_spectral_library_builder/</w:t>
        </w:r>
      </w:hyperlink>
      <w:r>
        <w:t xml:space="preserve"> </w:t>
      </w:r>
    </w:p>
    <w:p w14:paraId="59658A35" w14:textId="77777777" w:rsidR="00484F3C" w:rsidRDefault="00484F3C" w:rsidP="000E5536">
      <w:pPr>
        <w:pStyle w:val="Heading6"/>
      </w:pPr>
      <w:r>
        <w:t>Running Tomcat on another port</w:t>
      </w:r>
    </w:p>
    <w:p w14:paraId="27740B37" w14:textId="559F281F" w:rsidR="00484F3C" w:rsidRPr="00275573" w:rsidRDefault="00484F3C" w:rsidP="000E5536">
      <w:pPr>
        <w:pStyle w:val="BodyText2"/>
      </w:pPr>
      <w:r>
        <w:lastRenderedPageBreak/>
        <w:t xml:space="preserve">Sometimes you may need to run Tomcat on another port, for example if you are running a Google App </w:t>
      </w:r>
      <w:r w:rsidR="0014424C">
        <w:t xml:space="preserve">Engine </w:t>
      </w:r>
      <w:r>
        <w:t>on port 8080 already. To specify another port, double click on the Server in the Server window and change the default port. I used 8181.</w:t>
      </w:r>
    </w:p>
    <w:p w14:paraId="04592800" w14:textId="685A6C05" w:rsidR="00350C35" w:rsidRDefault="00350C35" w:rsidP="000E5536">
      <w:pPr>
        <w:pStyle w:val="Heading6"/>
      </w:pPr>
      <w:r>
        <w:t>Setting up SSL</w:t>
      </w:r>
    </w:p>
    <w:p w14:paraId="39D1AB4E" w14:textId="6717077F" w:rsidR="00350C35" w:rsidRDefault="00350C35" w:rsidP="000E5536">
      <w:pPr>
        <w:pStyle w:val="BodyText2"/>
      </w:pPr>
      <w:r>
        <w:t xml:space="preserve">In order to use the Dojo FlickrRESTStore I need to set up SSL on my localhost. Following instructions </w:t>
      </w:r>
      <w:hyperlink r:id="rId1027" w:history="1">
        <w:r w:rsidRPr="00350C35">
          <w:rPr>
            <w:rStyle w:val="Hyperlink"/>
          </w:rPr>
          <w:t>here</w:t>
        </w:r>
      </w:hyperlink>
      <w:r>
        <w:t xml:space="preserve"> on how to do it.</w:t>
      </w:r>
    </w:p>
    <w:p w14:paraId="113CDB0C" w14:textId="412E8A7D" w:rsidR="00350C35" w:rsidRDefault="00350C35" w:rsidP="00D96B97">
      <w:pPr>
        <w:pStyle w:val="Unix"/>
      </w:pPr>
      <w:r w:rsidRPr="00350C35">
        <w:t>C:\Program Files\Java\jdk1.8.0_91\bin&gt;keytool  -genkey -alias tomcat -keyalg RSA</w:t>
      </w:r>
    </w:p>
    <w:p w14:paraId="578415AC" w14:textId="1AA94CB9" w:rsidR="00350C35" w:rsidRDefault="00350C35" w:rsidP="00D96B97">
      <w:pPr>
        <w:pStyle w:val="Unix"/>
      </w:pPr>
      <w:r>
        <w:t>password: thargal88</w:t>
      </w:r>
    </w:p>
    <w:p w14:paraId="01404BD1" w14:textId="43D944A9" w:rsidR="00350C35" w:rsidRDefault="003B5BF6" w:rsidP="00D96B97">
      <w:pPr>
        <w:pStyle w:val="Unix"/>
      </w:pPr>
      <w:r>
        <w:t>..</w:t>
      </w:r>
      <w:r w:rsidR="00350C35">
        <w:t>and for Tomcat</w:t>
      </w:r>
    </w:p>
    <w:p w14:paraId="3183BBAC" w14:textId="48AE125F" w:rsidR="00350C35" w:rsidRDefault="00350C35" w:rsidP="000E5536">
      <w:pPr>
        <w:pStyle w:val="BodyText2"/>
      </w:pPr>
      <w:r>
        <w:t>Then answered lots of questions</w:t>
      </w:r>
      <w:r w:rsidR="009A04BC">
        <w:t xml:space="preserve"> and it finished and created a new file in ‘</w:t>
      </w:r>
      <w:r w:rsidR="009A04BC" w:rsidRPr="009A04BC">
        <w:t>C:\Users\cottaan</w:t>
      </w:r>
      <w:r w:rsidR="009A04BC">
        <w:t>\.keystore’</w:t>
      </w:r>
      <w:r w:rsidR="000D5FFD">
        <w:t>.</w:t>
      </w:r>
    </w:p>
    <w:p w14:paraId="590392DD" w14:textId="0FEA1CEB" w:rsidR="000D5FFD" w:rsidRDefault="000D5FFD" w:rsidP="000E5536">
      <w:pPr>
        <w:pStyle w:val="BodyText2"/>
      </w:pPr>
      <w:r>
        <w:t>In ‘</w:t>
      </w:r>
      <w:r w:rsidRPr="000D5FFD">
        <w:t>E:\cottaan\My Documents\Downloads\apache-tomcat-8.0.32\conf</w:t>
      </w:r>
      <w:r>
        <w:t>\server.xml’ uncommented lines 77-79.</w:t>
      </w:r>
      <w:r w:rsidR="00836BFC">
        <w:t xml:space="preserve"> Restarted Apache and tried </w:t>
      </w:r>
      <w:hyperlink r:id="rId1028" w:history="1">
        <w:r w:rsidR="00836BFC" w:rsidRPr="00627696">
          <w:rPr>
            <w:rStyle w:val="Hyperlink"/>
          </w:rPr>
          <w:t>https://localhost:8443/</w:t>
        </w:r>
      </w:hyperlink>
      <w:r w:rsidR="00836BFC">
        <w:t xml:space="preserve"> but in the log (in the console in Eclipse) it said password verification failed.</w:t>
      </w:r>
      <w:r w:rsidR="005F75B4">
        <w:t xml:space="preserve"> Deleted the keystore file and tried again – this time putting in password as the password. Still says password verification failed.</w:t>
      </w:r>
      <w:r w:rsidR="001807D2">
        <w:t xml:space="preserve"> Adding the following into the server.xml file in line 78:</w:t>
      </w:r>
    </w:p>
    <w:p w14:paraId="365C59B4" w14:textId="0FCBCE23" w:rsidR="001807D2" w:rsidRDefault="001807D2" w:rsidP="000E5536">
      <w:pPr>
        <w:pStyle w:val="BodyText2"/>
      </w:pPr>
      <w:r w:rsidRPr="001807D2">
        <w:t>keystoreFile="${user.home}/.keystore" keystorePass="password"</w:t>
      </w:r>
    </w:p>
    <w:p w14:paraId="0BC6F5CF" w14:textId="0857FD29" w:rsidR="0008380D" w:rsidRDefault="0008380D" w:rsidP="000E5536">
      <w:pPr>
        <w:pStyle w:val="BodyText2"/>
      </w:pPr>
      <w:r>
        <w:t xml:space="preserve">Now: </w:t>
      </w:r>
      <w:r w:rsidRPr="0008380D">
        <w:t>SEVERE: Failed to load keystore type JKS with path C:\Users\cottaan/.keystore due to Illegal character in opaque part at index 2: C:\Users\cottaan/.keystore</w:t>
      </w:r>
      <w:r w:rsidR="0072261E">
        <w:t>. Redid and missed out the space between Andrew and Cottam and it seemed to work.</w:t>
      </w:r>
    </w:p>
    <w:p w14:paraId="11D455EF" w14:textId="145E4258" w:rsidR="00F12758" w:rsidRPr="00350C35" w:rsidRDefault="00F12758" w:rsidP="000E5536">
      <w:pPr>
        <w:pStyle w:val="BodyText2"/>
      </w:pPr>
      <w:r>
        <w:t xml:space="preserve">Now all requests have to be through </w:t>
      </w:r>
      <w:hyperlink r:id="rId1029" w:history="1">
        <w:r w:rsidRPr="00627696">
          <w:rPr>
            <w:rStyle w:val="Hyperlink"/>
          </w:rPr>
          <w:t>https://localhost:8443/leaflet_map/index.html</w:t>
        </w:r>
      </w:hyperlink>
      <w:r>
        <w:t xml:space="preserve"> and not localhost:8181 </w:t>
      </w:r>
    </w:p>
    <w:p w14:paraId="61FE416A" w14:textId="109E9956" w:rsidR="009E129F" w:rsidRDefault="009E129F" w:rsidP="000E5536">
      <w:pPr>
        <w:pStyle w:val="Heading5"/>
      </w:pPr>
      <w:r>
        <w:t xml:space="preserve">Jetty </w:t>
      </w:r>
    </w:p>
    <w:p w14:paraId="72205A9E" w14:textId="77777777" w:rsidR="009E129F" w:rsidRPr="0041304E" w:rsidRDefault="009E129F" w:rsidP="000E5536">
      <w:pPr>
        <w:pStyle w:val="BodyText2"/>
      </w:pPr>
      <w:r>
        <w:t xml:space="preserve">Installing from instructions </w:t>
      </w:r>
      <w:hyperlink r:id="rId1030" w:history="1">
        <w:r w:rsidRPr="0041304E">
          <w:rPr>
            <w:rStyle w:val="Hyperlink"/>
          </w:rPr>
          <w:t>here</w:t>
        </w:r>
      </w:hyperlink>
      <w:r>
        <w:t>. Still didn’t work as a simple web server.</w:t>
      </w:r>
    </w:p>
    <w:p w14:paraId="5941BCCB" w14:textId="7C0608B7" w:rsidR="00954FBD" w:rsidRDefault="00AF14FE" w:rsidP="007D2F52">
      <w:pPr>
        <w:pStyle w:val="Heading4"/>
      </w:pPr>
      <w:r>
        <w:t xml:space="preserve">Web Tools Platform </w:t>
      </w:r>
    </w:p>
    <w:p w14:paraId="0BBD6630" w14:textId="61D80D9D" w:rsidR="00AF14FE" w:rsidRPr="00AF14FE" w:rsidRDefault="00AF14FE" w:rsidP="000E5536">
      <w:pPr>
        <w:pStyle w:val="BodyText2"/>
      </w:pPr>
      <w:r>
        <w:t>Installing Web Tools Platform (WTP) 3.7.2 as I hope it includes a lightweight Web Server for Eclipse.</w:t>
      </w:r>
    </w:p>
    <w:p w14:paraId="7A24764B" w14:textId="6631EE1C" w:rsidR="00987CE7" w:rsidRDefault="00987CE7" w:rsidP="000E5536">
      <w:pPr>
        <w:pStyle w:val="Heading5"/>
      </w:pPr>
      <w:r>
        <w:t>Servers</w:t>
      </w:r>
    </w:p>
    <w:p w14:paraId="63DB1142" w14:textId="1E6C39B9" w:rsidR="00987CE7" w:rsidRPr="00987CE7" w:rsidRDefault="00987CE7" w:rsidP="000E5536">
      <w:pPr>
        <w:pStyle w:val="BodyText2"/>
      </w:pPr>
      <w:r>
        <w:t xml:space="preserve">Following the guide </w:t>
      </w:r>
      <w:hyperlink r:id="rId1031" w:history="1">
        <w:r w:rsidRPr="00987CE7">
          <w:rPr>
            <w:rStyle w:val="Hyperlink"/>
          </w:rPr>
          <w:t>here</w:t>
        </w:r>
      </w:hyperlink>
      <w:r>
        <w:t xml:space="preserve"> to install a new Server.</w:t>
      </w:r>
    </w:p>
    <w:p w14:paraId="21C6208E" w14:textId="48DB99A3" w:rsidR="00C7660F" w:rsidRDefault="00C7660F" w:rsidP="007D2F52">
      <w:pPr>
        <w:pStyle w:val="Heading4"/>
      </w:pPr>
      <w:r>
        <w:t>Issues</w:t>
      </w:r>
    </w:p>
    <w:p w14:paraId="2BA1E8F1" w14:textId="3E9FE848" w:rsidR="00C7660F" w:rsidRDefault="00CD4447" w:rsidP="000E5536">
      <w:pPr>
        <w:pStyle w:val="Heading5"/>
      </w:pPr>
      <w:r>
        <w:t>Launch errors</w:t>
      </w:r>
    </w:p>
    <w:p w14:paraId="146D4294" w14:textId="43526F87" w:rsidR="00CD4447" w:rsidRDefault="00CD4447" w:rsidP="000E5536">
      <w:pPr>
        <w:pStyle w:val="Heading6"/>
      </w:pPr>
      <w:r>
        <w:t>Java runtime not available</w:t>
      </w:r>
    </w:p>
    <w:p w14:paraId="179ED4B2" w14:textId="460A64DC" w:rsidR="00CD4447" w:rsidRPr="00CD4447" w:rsidRDefault="00CD4447" w:rsidP="000E5536">
      <w:pPr>
        <w:pStyle w:val="BodyText2"/>
      </w:pPr>
      <w:r>
        <w:t xml:space="preserve">‘A Java Runtime Environment (JRE) or Java Development Kit (JDK) must be available in order to run Eclipse. No Java Virtual Machine was found after searching the following locations: </w:t>
      </w:r>
      <w:r w:rsidRPr="00CD4447">
        <w:t>C:\Progra</w:t>
      </w:r>
      <w:r>
        <w:t>m Files\Java\jdk1.8.0_45\jre\bin’ This occurred on 27/04/2016 and was because a new Java VM was installed here ‘</w:t>
      </w:r>
      <w:r w:rsidRPr="00CD4447">
        <w:t>C:\Program Files\Java\jdk1.8.0_91</w:t>
      </w:r>
      <w:r>
        <w:t>’ and the ‘</w:t>
      </w:r>
      <w:r w:rsidRPr="00CD4447">
        <w:t>C:\Progra</w:t>
      </w:r>
      <w:r>
        <w:t>m Files\Java\jdk1.8.0_45\jre\bin’ folder no longer exists.</w:t>
      </w:r>
      <w:r w:rsidR="00EE720F">
        <w:t xml:space="preserve"> Edit the eclipse.ini file here ‘</w:t>
      </w:r>
      <w:r w:rsidR="00EE720F" w:rsidRPr="00EE720F">
        <w:t>C:\Users\cottaan\eclipse\java-mars\eclipse</w:t>
      </w:r>
      <w:r w:rsidR="00EE720F">
        <w:t>’ to point to the new version.</w:t>
      </w:r>
    </w:p>
    <w:p w14:paraId="0794BD71" w14:textId="77777777" w:rsidR="00785960" w:rsidRDefault="00785960" w:rsidP="0034374E">
      <w:pPr>
        <w:pStyle w:val="Heading3"/>
      </w:pPr>
      <w:r>
        <w:t>FME Workbench</w:t>
      </w:r>
    </w:p>
    <w:p w14:paraId="4E1DFEBE" w14:textId="6FC298C9" w:rsidR="001D55FB" w:rsidRPr="001D55FB" w:rsidRDefault="001D55FB" w:rsidP="000E5536">
      <w:pPr>
        <w:pStyle w:val="BodyText2"/>
      </w:pPr>
      <w:r>
        <w:t>Installed FME Workbench 2016 on 29/04/2016.</w:t>
      </w:r>
    </w:p>
    <w:p w14:paraId="71D9AEF2" w14:textId="16872475" w:rsidR="00CC0127" w:rsidRDefault="00CC0127" w:rsidP="007D2F52">
      <w:pPr>
        <w:pStyle w:val="Heading4"/>
      </w:pPr>
      <w:r>
        <w:t>Data types</w:t>
      </w:r>
    </w:p>
    <w:p w14:paraId="598E58E5" w14:textId="6CB59ED8" w:rsidR="00CC0127" w:rsidRPr="00CC0127" w:rsidRDefault="00CC0127" w:rsidP="000E5536">
      <w:pPr>
        <w:pStyle w:val="BodyText2"/>
      </w:pPr>
      <w:r>
        <w:t>When writing data to numbers, the data types are as bytes and not bits, so int8 is not an 8-bit integer, but an 8-byte integer.</w:t>
      </w:r>
      <w:r w:rsidR="00875D87">
        <w:t xml:space="preserve"> This maps to an int64 in Google Earth Engine.</w:t>
      </w:r>
    </w:p>
    <w:p w14:paraId="70343A24" w14:textId="77777777" w:rsidR="00785960" w:rsidRDefault="00785960" w:rsidP="007D2F52">
      <w:pPr>
        <w:pStyle w:val="Heading4"/>
      </w:pPr>
      <w:r>
        <w:t>General notes</w:t>
      </w:r>
    </w:p>
    <w:p w14:paraId="1EA769B9" w14:textId="77777777" w:rsidR="00785960" w:rsidRDefault="00785960" w:rsidP="000E5536">
      <w:pPr>
        <w:pStyle w:val="ListBullet"/>
      </w:pPr>
      <w:r>
        <w:t>How can you specify the Geometry type (e.g. point, line, polygon)? It only creates a field called geom of type geometry</w:t>
      </w:r>
    </w:p>
    <w:p w14:paraId="178F8E64" w14:textId="77777777" w:rsidR="00785960" w:rsidRDefault="00785960" w:rsidP="000E5536">
      <w:pPr>
        <w:pStyle w:val="ListBullet"/>
      </w:pPr>
      <w:r>
        <w:t>You can add as many readers and writers as you want to a workspace</w:t>
      </w:r>
    </w:p>
    <w:p w14:paraId="79563DEF" w14:textId="765A7EB0" w:rsidR="00785960" w:rsidRDefault="00785960" w:rsidP="000E5536">
      <w:pPr>
        <w:pStyle w:val="ListBullet"/>
      </w:pPr>
      <w:r>
        <w:t>You can add indexes to the resulting fields by right clicking on the attribute and selecting index</w:t>
      </w:r>
      <w:r w:rsidR="005947C8">
        <w:t xml:space="preserve"> (normally BTREE)</w:t>
      </w:r>
    </w:p>
    <w:p w14:paraId="7C92EF15" w14:textId="77777777" w:rsidR="00785960" w:rsidRPr="00716117" w:rsidRDefault="00785960" w:rsidP="000E5536">
      <w:pPr>
        <w:pStyle w:val="ListBullet"/>
      </w:pPr>
      <w:r>
        <w:lastRenderedPageBreak/>
        <w:t>If you want to add data from PostGIS directly in ArcGIS then the primary key must be of type varchar in PostGIS so make sure you create a copy of the FID field (for a shapefile) and then convert it to varchar in FME</w:t>
      </w:r>
    </w:p>
    <w:p w14:paraId="2BEB032C" w14:textId="77777777" w:rsidR="00785960" w:rsidRDefault="00785960" w:rsidP="007D2F52">
      <w:pPr>
        <w:pStyle w:val="Heading4"/>
      </w:pPr>
      <w:r>
        <w:t>Importing data into PostGIS</w:t>
      </w:r>
    </w:p>
    <w:p w14:paraId="71E58347" w14:textId="77777777" w:rsidR="00785960" w:rsidRDefault="00785960" w:rsidP="000E5536">
      <w:pPr>
        <w:pStyle w:val="ListBullet"/>
      </w:pPr>
      <w:r>
        <w:t>To get all of the attributes from the source table into the destination table use the generate workspace dialog (not the wizard) and don’t set a Table list, don’t import feature type definitions and have static schema</w:t>
      </w:r>
    </w:p>
    <w:p w14:paraId="0CEA21E6" w14:textId="77777777" w:rsidR="00785960" w:rsidRDefault="00785960" w:rsidP="000E5536">
      <w:pPr>
        <w:pStyle w:val="ListBullet"/>
      </w:pPr>
      <w:r>
        <w:t>Then add SPHERICAL_MERCATOR to the reader and writer</w:t>
      </w:r>
    </w:p>
    <w:p w14:paraId="0D2325A3" w14:textId="77777777" w:rsidR="00785960" w:rsidRDefault="00785960" w:rsidP="000E5536">
      <w:pPr>
        <w:pStyle w:val="ListBullet"/>
      </w:pPr>
      <w:r>
        <w:t>Then set the user name in the parameters for the destination feature type</w:t>
      </w:r>
    </w:p>
    <w:p w14:paraId="186790B8" w14:textId="77777777" w:rsidR="00785960" w:rsidRDefault="00785960" w:rsidP="000E5536">
      <w:pPr>
        <w:pStyle w:val="ListBullet"/>
      </w:pPr>
      <w:r>
        <w:t>When you transform to PostGIS, there are 2 usernames:</w:t>
      </w:r>
    </w:p>
    <w:p w14:paraId="5827A6A7" w14:textId="77777777" w:rsidR="00785960" w:rsidRDefault="00785960" w:rsidP="000E5536">
      <w:pPr>
        <w:pStyle w:val="BodyText"/>
      </w:pPr>
      <w:r>
        <w:tab/>
        <w:t>-</w:t>
      </w:r>
      <w:r>
        <w:tab/>
        <w:t>1 in the PostGIS connection parameters, which must be set to the user that will login to PostGIS</w:t>
      </w:r>
    </w:p>
    <w:p w14:paraId="04313D46" w14:textId="77777777" w:rsidR="00785960" w:rsidRDefault="00785960" w:rsidP="000E5536">
      <w:pPr>
        <w:pStyle w:val="BodyText"/>
      </w:pPr>
      <w:r>
        <w:tab/>
        <w:t>-</w:t>
      </w:r>
      <w:r>
        <w:tab/>
        <w:t>Another which is the Feature Types which is the name of the 'Schema' where the data will be written</w:t>
      </w:r>
    </w:p>
    <w:p w14:paraId="7008496B" w14:textId="77777777" w:rsidR="00785960" w:rsidRDefault="00785960" w:rsidP="000E5536">
      <w:pPr>
        <w:pStyle w:val="ListBullet"/>
      </w:pPr>
      <w:r>
        <w:t>The spatial reference is not read from the source feature class - you must set it explicitly - so for the destination postgis database is should be 3857 - it must be set as 'SPHERICAL_MERCATOR' in FME for source and destination</w:t>
      </w:r>
    </w:p>
    <w:p w14:paraId="08F58769" w14:textId="77777777" w:rsidR="00785960" w:rsidRDefault="00785960" w:rsidP="000E5536">
      <w:pPr>
        <w:pStyle w:val="ListBullet"/>
      </w:pPr>
      <w:r>
        <w:t>To connect to a particular table in a particular schema, type the full name of the table including the schema, e.g. administrative_units.country</w:t>
      </w:r>
    </w:p>
    <w:p w14:paraId="4E586C3C" w14:textId="77777777" w:rsidR="00785960" w:rsidRDefault="00785960" w:rsidP="000E5536">
      <w:pPr>
        <w:pStyle w:val="ListBullet"/>
      </w:pPr>
      <w:r>
        <w:t xml:space="preserve">There are issues with using PostGIS 2 because </w:t>
      </w:r>
      <w:r w:rsidRPr="002E4C61">
        <w:t xml:space="preserve">the function that is required to copy the data no longer exists (AsEWKB). See </w:t>
      </w:r>
      <w:hyperlink r:id="rId1032" w:anchor="!msg/fmetalk/wkmthyvGx54/no8cQiltbZUJ" w:history="1">
        <w:r w:rsidRPr="002E4C61">
          <w:rPr>
            <w:rStyle w:val="Hyperlink"/>
          </w:rPr>
          <w:t>here</w:t>
        </w:r>
      </w:hyperlink>
      <w:r w:rsidRPr="002E4C61">
        <w:t>.</w:t>
      </w:r>
      <w:r>
        <w:t xml:space="preserve"> Following up:</w:t>
      </w:r>
    </w:p>
    <w:p w14:paraId="313D1044" w14:textId="77777777" w:rsidR="00785960" w:rsidRDefault="00785960" w:rsidP="000E5536">
      <w:pPr>
        <w:pStyle w:val="ListBullet2"/>
      </w:pPr>
      <w:r>
        <w:t xml:space="preserve">There is a function called </w:t>
      </w:r>
      <w:r w:rsidRPr="002E4C61">
        <w:t>asewkb</w:t>
      </w:r>
      <w:r>
        <w:t xml:space="preserve"> in durga which is PostGIS 1.5</w:t>
      </w:r>
    </w:p>
    <w:p w14:paraId="0EA5CBB6" w14:textId="77777777" w:rsidR="00785960" w:rsidRDefault="00785960" w:rsidP="000E5536">
      <w:pPr>
        <w:pStyle w:val="ListBullet2"/>
      </w:pPr>
      <w:r>
        <w:t>Took the create script and ran it in the species.dev database – but ‘</w:t>
      </w:r>
      <w:r w:rsidRPr="00FF0146">
        <w:t>permission denied for language c</w:t>
      </w:r>
      <w:r>
        <w:t>’ error. Probably don’t have the c bindings.</w:t>
      </w:r>
    </w:p>
    <w:p w14:paraId="0984B1C7" w14:textId="77777777" w:rsidR="00785960" w:rsidRDefault="00785960" w:rsidP="007D2F52">
      <w:pPr>
        <w:pStyle w:val="Heading4"/>
      </w:pPr>
      <w:r>
        <w:t>Importing data into Access</w:t>
      </w:r>
    </w:p>
    <w:p w14:paraId="42A4DCA9" w14:textId="77777777" w:rsidR="00785960" w:rsidRDefault="00785960" w:rsidP="000E5536">
      <w:pPr>
        <w:pStyle w:val="BodyText2"/>
      </w:pPr>
      <w:r>
        <w:t>When writing to an Access database you specify the name of the mdb file that will be created. It doesn’t seem to work if there is already an accdb or mdb existing.</w:t>
      </w:r>
    </w:p>
    <w:p w14:paraId="49B2102B" w14:textId="77777777" w:rsidR="00785960" w:rsidRDefault="00785960" w:rsidP="000E5536">
      <w:pPr>
        <w:pStyle w:val="BodyText2"/>
      </w:pPr>
      <w:r>
        <w:t>It doesn’t seem to read from an accdb file!</w:t>
      </w:r>
    </w:p>
    <w:p w14:paraId="77C0B13C" w14:textId="77777777" w:rsidR="004B461D" w:rsidRDefault="004B461D" w:rsidP="0034374E">
      <w:pPr>
        <w:pStyle w:val="Heading3"/>
      </w:pPr>
      <w:r>
        <w:t>Google Earth</w:t>
      </w:r>
    </w:p>
    <w:p w14:paraId="365C4109" w14:textId="77777777" w:rsidR="004B461D" w:rsidRDefault="004B461D" w:rsidP="007D2F52">
      <w:pPr>
        <w:pStyle w:val="Heading4"/>
      </w:pPr>
      <w:bookmarkStart w:id="186" w:name="_Ref364943144"/>
      <w:r>
        <w:t>Image metadata</w:t>
      </w:r>
      <w:bookmarkEnd w:id="186"/>
    </w:p>
    <w:p w14:paraId="0C37C207" w14:textId="77777777" w:rsidR="004B461D" w:rsidRDefault="004B461D" w:rsidP="000E5536">
      <w:pPr>
        <w:pStyle w:val="BodyText2"/>
      </w:pPr>
      <w:r>
        <w:t xml:space="preserve">The following screenshot from Google Earth illustrates where there is good metadata in Google Earth that matches the imagery you actually see - bottom left says Imagery Date 9/9/2007 and that is what the DG footprint says. And the quicklook is </w:t>
      </w:r>
      <w:hyperlink r:id="rId1033" w:history="1">
        <w:r w:rsidRPr="00F719C9">
          <w:rPr>
            <w:rStyle w:val="Hyperlink"/>
          </w:rPr>
          <w:t>here</w:t>
        </w:r>
      </w:hyperlink>
      <w:r>
        <w:t>.</w:t>
      </w:r>
    </w:p>
    <w:p w14:paraId="521B2C28" w14:textId="77777777" w:rsidR="004B461D" w:rsidRDefault="004B461D" w:rsidP="000E5536">
      <w:pPr>
        <w:pStyle w:val="BodyText2"/>
      </w:pPr>
      <w:r>
        <w:rPr>
          <w:noProof/>
          <w:lang w:bidi="ar-SA"/>
        </w:rPr>
        <w:lastRenderedPageBreak/>
        <w:drawing>
          <wp:inline distT="0" distB="0" distL="0" distR="0" wp14:anchorId="47CD9860" wp14:editId="355B68CD">
            <wp:extent cx="5508000" cy="41112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4" cstate="print">
                      <a:extLst>
                        <a:ext uri="{28A0092B-C50C-407E-A947-70E740481C1C}">
                          <a14:useLocalDpi xmlns:a14="http://schemas.microsoft.com/office/drawing/2010/main" val="0"/>
                        </a:ext>
                      </a:extLst>
                    </a:blip>
                    <a:srcRect/>
                    <a:stretch>
                      <a:fillRect/>
                    </a:stretch>
                  </pic:blipFill>
                  <pic:spPr bwMode="auto">
                    <a:xfrm>
                      <a:off x="0" y="0"/>
                      <a:ext cx="5508000" cy="4111200"/>
                    </a:xfrm>
                    <a:prstGeom prst="rect">
                      <a:avLst/>
                    </a:prstGeom>
                    <a:noFill/>
                    <a:ln>
                      <a:noFill/>
                    </a:ln>
                  </pic:spPr>
                </pic:pic>
              </a:graphicData>
            </a:graphic>
          </wp:inline>
        </w:drawing>
      </w:r>
    </w:p>
    <w:p w14:paraId="7779DB69" w14:textId="77777777" w:rsidR="004B461D" w:rsidRPr="00EE0D79" w:rsidRDefault="004B461D" w:rsidP="000E5536">
      <w:pPr>
        <w:pStyle w:val="BodyText2"/>
      </w:pPr>
      <w:r>
        <w:t xml:space="preserve">But there are other areas, e.g Imbak Canyon where the imagery is there but there is no DG footprint. The Palm Oil example placemark has an image from Digital Globe </w:t>
      </w:r>
      <w:hyperlink r:id="rId1035" w:history="1">
        <w:r w:rsidRPr="00D60F25">
          <w:rPr>
            <w:rStyle w:val="Hyperlink"/>
          </w:rPr>
          <w:t>here</w:t>
        </w:r>
      </w:hyperlink>
      <w:r>
        <w:t xml:space="preserve"> but no footprint is shown as Google Earth only includes the footprint data up to 2010. But there isnt any DG imagery for 19/10/13 for Imbak Canyon!</w:t>
      </w:r>
    </w:p>
    <w:p w14:paraId="18E34608" w14:textId="77777777" w:rsidR="004B461D" w:rsidRDefault="004B461D" w:rsidP="0034374E">
      <w:pPr>
        <w:pStyle w:val="Heading3"/>
      </w:pPr>
      <w:r>
        <w:t>Microsoft Office</w:t>
      </w:r>
    </w:p>
    <w:p w14:paraId="6202502F" w14:textId="77777777" w:rsidR="004B461D" w:rsidRPr="00352E10" w:rsidRDefault="004B461D" w:rsidP="000E5536">
      <w:pPr>
        <w:pStyle w:val="BodyText2"/>
      </w:pPr>
    </w:p>
    <w:p w14:paraId="0DCB0C85" w14:textId="77777777" w:rsidR="004B461D" w:rsidRDefault="004B461D" w:rsidP="007D2F52">
      <w:pPr>
        <w:pStyle w:val="Heading4"/>
      </w:pPr>
      <w:r>
        <w:t>Excel</w:t>
      </w:r>
    </w:p>
    <w:p w14:paraId="41ABFDF1" w14:textId="77777777" w:rsidR="004B461D" w:rsidRDefault="004B461D" w:rsidP="000E5536">
      <w:pPr>
        <w:pStyle w:val="BodyText2"/>
      </w:pPr>
      <w:r>
        <w:t>To display a histogram of continuous data, you can use the histogram function. If you omit the bins range then Excel will calculate bins based on the min and max values and it will put 75 bins in by default. However, the labels will be decimals and they are hard to remove.</w:t>
      </w:r>
    </w:p>
    <w:p w14:paraId="1EF84476" w14:textId="35671F43" w:rsidR="00B279FB" w:rsidRPr="00CD403A" w:rsidRDefault="00B279FB" w:rsidP="000E5536">
      <w:pPr>
        <w:pStyle w:val="BodyText2"/>
      </w:pPr>
      <w:r>
        <w:t>To add custom symbols to a chart you need to paste the image in.</w:t>
      </w:r>
    </w:p>
    <w:p w14:paraId="5A5B6028" w14:textId="46E3AC30" w:rsidR="00D757D5" w:rsidRDefault="00D757D5" w:rsidP="007D2F52">
      <w:pPr>
        <w:pStyle w:val="Heading4"/>
      </w:pPr>
      <w:r>
        <w:t>Word</w:t>
      </w:r>
    </w:p>
    <w:p w14:paraId="7E84C76D" w14:textId="27519690" w:rsidR="00D757D5" w:rsidRPr="00D757D5" w:rsidRDefault="00D757D5" w:rsidP="000E5536">
      <w:pPr>
        <w:pStyle w:val="BodyText2"/>
      </w:pPr>
      <w:r>
        <w:t>To goto the last edit locations press SHIFT + F5.</w:t>
      </w:r>
    </w:p>
    <w:p w14:paraId="79467749" w14:textId="058CC245" w:rsidR="001874DC" w:rsidRDefault="001874DC" w:rsidP="0034374E">
      <w:pPr>
        <w:pStyle w:val="Heading3"/>
      </w:pPr>
      <w:r>
        <w:t>QGIS</w:t>
      </w:r>
    </w:p>
    <w:p w14:paraId="2ACECD72" w14:textId="77777777" w:rsidR="00170ABD" w:rsidRDefault="00170ABD" w:rsidP="007D2F52">
      <w:pPr>
        <w:pStyle w:val="Heading4"/>
      </w:pPr>
      <w:r>
        <w:t>Installing</w:t>
      </w:r>
    </w:p>
    <w:p w14:paraId="5AAC4BDB" w14:textId="195127A4" w:rsidR="00170ABD" w:rsidRPr="00170ABD" w:rsidRDefault="00170ABD" w:rsidP="000E5536">
      <w:pPr>
        <w:pStyle w:val="BodyText2"/>
      </w:pPr>
      <w:r>
        <w:t>24/10/2016</w:t>
      </w:r>
      <w:r>
        <w:tab/>
        <w:t>Installing version 2.18.0 from an exe that you don’t need to be an Admin to run!</w:t>
      </w:r>
    </w:p>
    <w:p w14:paraId="1F5B1DA3" w14:textId="64D421FB" w:rsidR="001874DC" w:rsidRDefault="001874DC" w:rsidP="007D2F52">
      <w:pPr>
        <w:pStyle w:val="Heading4"/>
      </w:pPr>
      <w:r>
        <w:t>Adding in Base maps</w:t>
      </w:r>
    </w:p>
    <w:p w14:paraId="0405928F" w14:textId="6525003B" w:rsidR="001874DC" w:rsidRDefault="001874DC" w:rsidP="000E5536">
      <w:pPr>
        <w:pStyle w:val="BodyText2"/>
      </w:pPr>
      <w:r>
        <w:t>Is easy:</w:t>
      </w:r>
    </w:p>
    <w:p w14:paraId="39289691" w14:textId="126457BD" w:rsidR="001874DC" w:rsidRDefault="001874DC" w:rsidP="003630B2">
      <w:pPr>
        <w:pStyle w:val="ListNumber"/>
        <w:numPr>
          <w:ilvl w:val="0"/>
          <w:numId w:val="34"/>
        </w:numPr>
      </w:pPr>
      <w:r>
        <w:lastRenderedPageBreak/>
        <w:t>Click on Add WMS/WMTS Layer…</w:t>
      </w:r>
    </w:p>
    <w:p w14:paraId="780B0600" w14:textId="063643AD" w:rsidR="001874DC" w:rsidRDefault="001874DC" w:rsidP="003630B2">
      <w:pPr>
        <w:pStyle w:val="ListNumber"/>
        <w:numPr>
          <w:ilvl w:val="0"/>
          <w:numId w:val="34"/>
        </w:numPr>
      </w:pPr>
      <w:r>
        <w:t xml:space="preserve">Click on New and add the following in the url box: </w:t>
      </w:r>
      <w:hyperlink r:id="rId1036" w:history="1">
        <w:r w:rsidRPr="00661657">
          <w:rPr>
            <w:rStyle w:val="Hyperlink"/>
          </w:rPr>
          <w:t>http://services.arcgisonline.com/arcgis/rest/services/World_Topo_Map/MapServer/WMTS/</w:t>
        </w:r>
      </w:hyperlink>
    </w:p>
    <w:p w14:paraId="49928FA8" w14:textId="1E581AD5" w:rsidR="001874DC" w:rsidRPr="001874DC" w:rsidRDefault="001874DC" w:rsidP="003630B2">
      <w:pPr>
        <w:pStyle w:val="ListNumber"/>
        <w:numPr>
          <w:ilvl w:val="0"/>
          <w:numId w:val="34"/>
        </w:numPr>
      </w:pPr>
      <w:r>
        <w:t>Click connect and then click a layer and click Add</w:t>
      </w:r>
    </w:p>
    <w:p w14:paraId="226D6AD4" w14:textId="7A7237BC" w:rsidR="00A5731E" w:rsidRDefault="00A5731E" w:rsidP="007D2F52">
      <w:pPr>
        <w:pStyle w:val="Heading4"/>
      </w:pPr>
      <w:r>
        <w:t>Plugins</w:t>
      </w:r>
    </w:p>
    <w:p w14:paraId="5AA8026F" w14:textId="0E84E0CA" w:rsidR="00A5731E" w:rsidRPr="00A5731E" w:rsidRDefault="00A5731E" w:rsidP="000E5536">
      <w:pPr>
        <w:pStyle w:val="BodyText2"/>
      </w:pPr>
      <w:r>
        <w:t>13/10/16</w:t>
      </w:r>
      <w:r>
        <w:tab/>
        <w:t>I am trying to add in the Metatools plugin but in Plugins | Manage and install plugins | Settings it says that the QGIS Official Plugin Repository is unavailable.</w:t>
      </w:r>
      <w:r w:rsidR="005D0FF6">
        <w:t xml:space="preserve"> Probably a proxy issue – see </w:t>
      </w:r>
      <w:r w:rsidR="005D0FF6">
        <w:fldChar w:fldCharType="begin"/>
      </w:r>
      <w:r w:rsidR="005D0FF6">
        <w:instrText xml:space="preserve"> REF _Ref464140442 \h </w:instrText>
      </w:r>
      <w:r w:rsidR="005D0FF6">
        <w:fldChar w:fldCharType="separate"/>
      </w:r>
      <w:r w:rsidR="005D0FF6">
        <w:t>Setting a Proxy in QGIS</w:t>
      </w:r>
      <w:r w:rsidR="005D0FF6">
        <w:fldChar w:fldCharType="end"/>
      </w:r>
      <w:r w:rsidR="005D0FF6">
        <w:t>.</w:t>
      </w:r>
    </w:p>
    <w:p w14:paraId="09418DEB" w14:textId="735DFEF6" w:rsidR="00455354" w:rsidRDefault="00455354" w:rsidP="007D2F52">
      <w:pPr>
        <w:pStyle w:val="Heading4"/>
      </w:pPr>
      <w:r>
        <w:t>Scripting</w:t>
      </w:r>
    </w:p>
    <w:p w14:paraId="32EE19BC" w14:textId="5B722B9D" w:rsidR="00455354" w:rsidRPr="00455354" w:rsidRDefault="00455354" w:rsidP="000E5536">
      <w:pPr>
        <w:pStyle w:val="BodyText2"/>
      </w:pPr>
    </w:p>
    <w:p w14:paraId="18AEE9D7" w14:textId="7F519A11" w:rsidR="0001507A" w:rsidRDefault="0001507A" w:rsidP="000E5536">
      <w:pPr>
        <w:pStyle w:val="Heading5"/>
      </w:pPr>
      <w:r>
        <w:t>API</w:t>
      </w:r>
    </w:p>
    <w:p w14:paraId="094D8E1D" w14:textId="2DCB1B23" w:rsidR="0001507A" w:rsidRPr="0001507A" w:rsidRDefault="0001507A" w:rsidP="000E5536">
      <w:pPr>
        <w:pStyle w:val="BodyText2"/>
      </w:pPr>
      <w:r>
        <w:t xml:space="preserve">QGIS has an API and the docs are </w:t>
      </w:r>
      <w:hyperlink r:id="rId1037" w:history="1">
        <w:r w:rsidRPr="0001507A">
          <w:rPr>
            <w:rStyle w:val="Hyperlink"/>
          </w:rPr>
          <w:t>here</w:t>
        </w:r>
      </w:hyperlink>
      <w:r>
        <w:t>.</w:t>
      </w:r>
      <w:r w:rsidR="00526BE6">
        <w:t xml:space="preserve"> Here is the </w:t>
      </w:r>
      <w:hyperlink r:id="rId1038" w:history="1">
        <w:r w:rsidR="00526BE6" w:rsidRPr="00526BE6">
          <w:rPr>
            <w:rStyle w:val="Hyperlink"/>
          </w:rPr>
          <w:t>cookbook</w:t>
        </w:r>
      </w:hyperlink>
      <w:r w:rsidR="00526BE6">
        <w:t xml:space="preserve"> for the Python classes.</w:t>
      </w:r>
    </w:p>
    <w:p w14:paraId="7EA890FE" w14:textId="3752FAD7" w:rsidR="00442675" w:rsidRDefault="00442675" w:rsidP="000E5536">
      <w:pPr>
        <w:pStyle w:val="Heading5"/>
      </w:pPr>
      <w:r>
        <w:t>Importing qgis.core</w:t>
      </w:r>
    </w:p>
    <w:p w14:paraId="1925DA18" w14:textId="4E7A19E2" w:rsidR="006C2081" w:rsidRDefault="006C2081" w:rsidP="000E5536">
      <w:pPr>
        <w:pStyle w:val="BodyText2"/>
      </w:pPr>
      <w:r>
        <w:t xml:space="preserve">Following instructions </w:t>
      </w:r>
      <w:hyperlink r:id="rId1039" w:history="1">
        <w:r w:rsidRPr="006C2081">
          <w:rPr>
            <w:rStyle w:val="Hyperlink"/>
          </w:rPr>
          <w:t>here</w:t>
        </w:r>
      </w:hyperlink>
      <w:r>
        <w:t xml:space="preserve"> to try to get the import working.</w:t>
      </w:r>
    </w:p>
    <w:p w14:paraId="604B6E33" w14:textId="6156C882" w:rsidR="00C742EA" w:rsidRDefault="00C742EA" w:rsidP="000E5536">
      <w:pPr>
        <w:pStyle w:val="Heading6"/>
      </w:pPr>
      <w:r>
        <w:t>In the OSGeo4W console</w:t>
      </w:r>
    </w:p>
    <w:p w14:paraId="5ABB5FCB" w14:textId="5613CC59" w:rsidR="00C742EA" w:rsidRDefault="00C742EA" w:rsidP="000E5536">
      <w:pPr>
        <w:pStyle w:val="BodyText2"/>
      </w:pPr>
      <w:r>
        <w:t>First set the PYTHONPATH environment variable in OSGeo4W:</w:t>
      </w:r>
    </w:p>
    <w:p w14:paraId="1FE3DC8E" w14:textId="3DCE8E34" w:rsidR="00C742EA" w:rsidRDefault="00C742EA" w:rsidP="00D96B97">
      <w:pPr>
        <w:pStyle w:val="Unix"/>
      </w:pPr>
      <w:r>
        <w:t>C:\&gt;set PYTHONPATH=C:\Program Files (x86)\QGIS Dufour\apps\qgis\pytho</w:t>
      </w:r>
      <w:r w:rsidR="006C2081">
        <w:t>n</w:t>
      </w:r>
    </w:p>
    <w:p w14:paraId="54E0E3E8" w14:textId="6AAC4F15" w:rsidR="00D0525C" w:rsidRDefault="00C742EA" w:rsidP="00D96B97">
      <w:pPr>
        <w:pStyle w:val="Unix"/>
      </w:pPr>
      <w:r>
        <w:t>C:\&gt;set PATH=C:\Program Files (x86)\QGIS Dufour\apps\qgis\bin;%PATH%</w:t>
      </w:r>
    </w:p>
    <w:p w14:paraId="2677C45C" w14:textId="42E6E032" w:rsidR="00632FE5" w:rsidRDefault="00632FE5" w:rsidP="000E5536">
      <w:pPr>
        <w:pStyle w:val="BodyText2"/>
      </w:pPr>
      <w:r>
        <w:t>Then the import in Python works:</w:t>
      </w:r>
    </w:p>
    <w:p w14:paraId="7B5C1926" w14:textId="77777777" w:rsidR="00632FE5" w:rsidRDefault="00632FE5" w:rsidP="00D96B97">
      <w:pPr>
        <w:pStyle w:val="Unix"/>
      </w:pPr>
      <w:r>
        <w:t>C:\&gt;python</w:t>
      </w:r>
    </w:p>
    <w:p w14:paraId="7C466B82" w14:textId="5B00FA5C" w:rsidR="00632FE5" w:rsidRDefault="00632FE5" w:rsidP="00D96B97">
      <w:pPr>
        <w:pStyle w:val="Unix"/>
      </w:pPr>
      <w:r>
        <w:t>Python 2.7.4 (default, Apr  6 2013, 19:54:46) [MSC v.1500 32 bit (Intel)] on win32</w:t>
      </w:r>
    </w:p>
    <w:p w14:paraId="34974680" w14:textId="77777777" w:rsidR="00632FE5" w:rsidRDefault="00632FE5" w:rsidP="00D96B97">
      <w:pPr>
        <w:pStyle w:val="Unix"/>
      </w:pPr>
      <w:r>
        <w:t>Type "help", "copyright", "credits" or "license" for more information.</w:t>
      </w:r>
    </w:p>
    <w:p w14:paraId="2A78621C" w14:textId="77777777" w:rsidR="00632FE5" w:rsidRDefault="00632FE5" w:rsidP="00D96B97">
      <w:pPr>
        <w:pStyle w:val="Unix"/>
      </w:pPr>
      <w:r>
        <w:t>&gt;&gt;&gt; import qgis.core</w:t>
      </w:r>
    </w:p>
    <w:p w14:paraId="5BB4D1F1" w14:textId="67589C31" w:rsidR="00632FE5" w:rsidRDefault="00632FE5" w:rsidP="00D96B97">
      <w:pPr>
        <w:pStyle w:val="Unix"/>
      </w:pPr>
      <w:r>
        <w:t>&gt;&gt;&gt;</w:t>
      </w:r>
    </w:p>
    <w:p w14:paraId="58B67A02" w14:textId="79B6D097" w:rsidR="006C2081" w:rsidRDefault="006C2081" w:rsidP="000E5536">
      <w:pPr>
        <w:pStyle w:val="Heading6"/>
      </w:pPr>
      <w:r>
        <w:t>In Command Prompt</w:t>
      </w:r>
    </w:p>
    <w:p w14:paraId="4804C2ED" w14:textId="685F2857" w:rsidR="006C2081" w:rsidRDefault="006C2081" w:rsidP="000E5536">
      <w:pPr>
        <w:pStyle w:val="BodyText2"/>
      </w:pPr>
      <w:r>
        <w:t>Setting the environment variables</w:t>
      </w:r>
      <w:r w:rsidR="005B65B0">
        <w:t xml:space="preserve"> as follows works</w:t>
      </w:r>
      <w:r>
        <w:t>:</w:t>
      </w:r>
    </w:p>
    <w:p w14:paraId="5F92179F" w14:textId="77777777" w:rsidR="00932E9E" w:rsidRDefault="00932E9E" w:rsidP="00D96B97">
      <w:pPr>
        <w:pStyle w:val="Unix"/>
      </w:pPr>
      <w:r>
        <w:t>SET PYTHONPATH=C:\Program Files (x86)\QGIS Dufour\apps\qgis\python;%PYTHONPATH%</w:t>
      </w:r>
    </w:p>
    <w:p w14:paraId="238C5817" w14:textId="77777777" w:rsidR="005B65B0" w:rsidRDefault="005B65B0" w:rsidP="00D96B97">
      <w:pPr>
        <w:pStyle w:val="Unix"/>
      </w:pPr>
      <w:r>
        <w:t>SET PATH=C:\Program Files (x86)\QGIS Dufour\bin;C:\Program Files (x86)\QGIS Dufour\apps\qgis\bin;%PATH%</w:t>
      </w:r>
    </w:p>
    <w:p w14:paraId="5A1C2134" w14:textId="77777777" w:rsidR="005B65B0" w:rsidRDefault="005B65B0" w:rsidP="00D96B97">
      <w:pPr>
        <w:pStyle w:val="Unix"/>
      </w:pPr>
      <w:r>
        <w:t>SET PYTHONHOME=C:\Program Files (x86)\QGIS Dufour\apps\Python27</w:t>
      </w:r>
    </w:p>
    <w:p w14:paraId="2539D732" w14:textId="02A10A7A" w:rsidR="005B65B0" w:rsidRPr="006C2081" w:rsidRDefault="00932E9E" w:rsidP="000E5536">
      <w:pPr>
        <w:pStyle w:val="BodyText2"/>
      </w:pPr>
      <w:r>
        <w:t>The last line is critical but this might break ArcGIS.</w:t>
      </w:r>
    </w:p>
    <w:p w14:paraId="2AA6BEA8" w14:textId="72B53F7B" w:rsidR="002A6B35" w:rsidRDefault="002A6B35" w:rsidP="000E5536">
      <w:pPr>
        <w:pStyle w:val="Heading5"/>
      </w:pPr>
      <w:r>
        <w:t>Rasters</w:t>
      </w:r>
    </w:p>
    <w:p w14:paraId="212D7396" w14:textId="67B80141" w:rsidR="002A6B35" w:rsidRDefault="002A6B35" w:rsidP="000E5536">
      <w:pPr>
        <w:pStyle w:val="BodyText2"/>
      </w:pPr>
      <w:r>
        <w:t>To load a raster from file:</w:t>
      </w:r>
    </w:p>
    <w:p w14:paraId="5A4C799F" w14:textId="77777777" w:rsidR="002A6B35" w:rsidRDefault="002A6B35" w:rsidP="00D96B97">
      <w:pPr>
        <w:pStyle w:val="Unix"/>
      </w:pPr>
      <w:r>
        <w:t>from PyQt4.QtCore import QFileInfo</w:t>
      </w:r>
    </w:p>
    <w:p w14:paraId="42E2BA81" w14:textId="77777777" w:rsidR="002A6B35" w:rsidRDefault="002A6B35" w:rsidP="00D96B97">
      <w:pPr>
        <w:pStyle w:val="Unix"/>
      </w:pPr>
      <w:r>
        <w:t>from qgis.core import QgsRasterLayer</w:t>
      </w:r>
    </w:p>
    <w:p w14:paraId="0F19B65E" w14:textId="77777777" w:rsidR="002A6B35" w:rsidRDefault="002A6B35" w:rsidP="00D96B97">
      <w:pPr>
        <w:pStyle w:val="Unix"/>
      </w:pPr>
      <w:r>
        <w:t>fileName = "E:/cottaan/My Documents/ArcGIS/Google Earth Engine Downloads/download_datasets/tifs/transitions_tile_001.tif"</w:t>
      </w:r>
    </w:p>
    <w:p w14:paraId="6875DCE8" w14:textId="77777777" w:rsidR="002A6B35" w:rsidRDefault="002A6B35" w:rsidP="00D96B97">
      <w:pPr>
        <w:pStyle w:val="Unix"/>
      </w:pPr>
      <w:r>
        <w:t>fileInfo = QFileInfo(fileName)</w:t>
      </w:r>
    </w:p>
    <w:p w14:paraId="0CA8A94B" w14:textId="77777777" w:rsidR="002A6B35" w:rsidRDefault="002A6B35" w:rsidP="00D96B97">
      <w:pPr>
        <w:pStyle w:val="Unix"/>
      </w:pPr>
      <w:r>
        <w:t>baseName = fileInfo.baseName()</w:t>
      </w:r>
    </w:p>
    <w:p w14:paraId="3D736322" w14:textId="77777777" w:rsidR="002A6B35" w:rsidRDefault="002A6B35" w:rsidP="00D96B97">
      <w:pPr>
        <w:pStyle w:val="Unix"/>
      </w:pPr>
      <w:r>
        <w:t>rlayer = QgsRasterLayer(fileName, baseName)</w:t>
      </w:r>
    </w:p>
    <w:p w14:paraId="19150A8F" w14:textId="5742D1A9" w:rsidR="002A6B35" w:rsidRDefault="002A6B35" w:rsidP="000E5536">
      <w:pPr>
        <w:pStyle w:val="BodyText2"/>
      </w:pPr>
      <w:r>
        <w:t>To load a style programmatically:</w:t>
      </w:r>
    </w:p>
    <w:p w14:paraId="0EAEF4BC" w14:textId="77777777" w:rsidR="002A6B35" w:rsidRDefault="002A6B35" w:rsidP="00D96B97">
      <w:pPr>
        <w:pStyle w:val="Unix"/>
      </w:pPr>
      <w:r>
        <w:t>rlayer.loadNamedStyle(r"E:\cottaan\My Documents\ArcGIS\Google Earth Engine Downloads\download_datasets\symbology\transitions.qml")</w:t>
      </w:r>
    </w:p>
    <w:p w14:paraId="411150C9" w14:textId="755035D0" w:rsidR="002A6B35" w:rsidRDefault="002A6B35" w:rsidP="000E5536">
      <w:pPr>
        <w:pStyle w:val="BodyText2"/>
      </w:pPr>
      <w:r>
        <w:t>To add a layer to the map</w:t>
      </w:r>
    </w:p>
    <w:p w14:paraId="59ECF664" w14:textId="3EB626A4" w:rsidR="002A6B35" w:rsidRDefault="00137131" w:rsidP="00D96B97">
      <w:pPr>
        <w:pStyle w:val="Unix"/>
      </w:pPr>
      <w:r w:rsidRPr="00137131">
        <w:t>iface.addRasterLayer(r"E:\cottaan\My Documents\ArcGIS\Google Earth Engine Downloads\download_datasets\tifs\transitions_tile_001.tif","raster layer")</w:t>
      </w:r>
    </w:p>
    <w:p w14:paraId="41C6EC9B" w14:textId="2D9F7CF6" w:rsidR="00245D80" w:rsidRDefault="00245D80" w:rsidP="000E5536">
      <w:pPr>
        <w:pStyle w:val="BodyText2"/>
      </w:pPr>
      <w:r>
        <w:t>To export the layer to xml</w:t>
      </w:r>
    </w:p>
    <w:p w14:paraId="076FD938" w14:textId="77777777" w:rsidR="00245D80" w:rsidRDefault="00245D80" w:rsidP="00D96B97">
      <w:pPr>
        <w:pStyle w:val="Unix"/>
      </w:pPr>
      <w:r>
        <w:t>from PyQt4.QtXml import *</w:t>
      </w:r>
    </w:p>
    <w:p w14:paraId="68ECE3D3" w14:textId="77777777" w:rsidR="00245D80" w:rsidRDefault="00245D80" w:rsidP="00D96B97">
      <w:pPr>
        <w:pStyle w:val="Unix"/>
      </w:pPr>
      <w:r>
        <w:t>from PyQt4.QtXml import *</w:t>
      </w:r>
    </w:p>
    <w:p w14:paraId="62ED157A" w14:textId="77777777" w:rsidR="00245D80" w:rsidRDefault="00245D80" w:rsidP="00D96B97">
      <w:pPr>
        <w:pStyle w:val="Unix"/>
      </w:pPr>
      <w:r>
        <w:t xml:space="preserve">XMLDocument = QDomDocument("style") </w:t>
      </w:r>
    </w:p>
    <w:p w14:paraId="3C5DE4E1" w14:textId="77777777" w:rsidR="00245D80" w:rsidRDefault="00245D80" w:rsidP="00D96B97">
      <w:pPr>
        <w:pStyle w:val="Unix"/>
      </w:pPr>
      <w:r>
        <w:t xml:space="preserve">XMLMapLayers = QDomElement() </w:t>
      </w:r>
    </w:p>
    <w:p w14:paraId="7922535E" w14:textId="77777777" w:rsidR="00245D80" w:rsidRDefault="00245D80" w:rsidP="00D96B97">
      <w:pPr>
        <w:pStyle w:val="Unix"/>
      </w:pPr>
      <w:r>
        <w:t xml:space="preserve">XMLMapLayers = XMLDocument.createElement("maplayers") </w:t>
      </w:r>
    </w:p>
    <w:p w14:paraId="34E52FDD" w14:textId="77777777" w:rsidR="00245D80" w:rsidRDefault="00245D80" w:rsidP="00D96B97">
      <w:pPr>
        <w:pStyle w:val="Unix"/>
      </w:pPr>
      <w:r>
        <w:lastRenderedPageBreak/>
        <w:t xml:space="preserve">XMLMapLayer = QDomElement() </w:t>
      </w:r>
    </w:p>
    <w:p w14:paraId="576A0EB8" w14:textId="77777777" w:rsidR="00245D80" w:rsidRDefault="00245D80" w:rsidP="00D96B97">
      <w:pPr>
        <w:pStyle w:val="Unix"/>
      </w:pPr>
      <w:r>
        <w:t>XMLMapLayer = XMLDocument.createElement("maplayer")</w:t>
      </w:r>
    </w:p>
    <w:p w14:paraId="3DFBE283" w14:textId="1AC39617" w:rsidR="00245D80" w:rsidRDefault="00245D80" w:rsidP="00D96B97">
      <w:pPr>
        <w:pStyle w:val="Unix"/>
      </w:pPr>
      <w:r>
        <w:t>rlayer.writeLayerXML(XMLMapLayer,XMLDocument)</w:t>
      </w:r>
    </w:p>
    <w:p w14:paraId="397225B3" w14:textId="6AB054E1" w:rsidR="002A6B35" w:rsidRDefault="002A6B35" w:rsidP="000E5536">
      <w:pPr>
        <w:pStyle w:val="BodyText2"/>
      </w:pPr>
      <w:r>
        <w:t>To save a layer to a Layer Definition File programmatically:</w:t>
      </w:r>
    </w:p>
    <w:p w14:paraId="6B1D0DAE" w14:textId="77777777" w:rsidR="002A6B35" w:rsidRPr="002A6B35" w:rsidRDefault="002A6B35" w:rsidP="00D96B97">
      <w:pPr>
        <w:pStyle w:val="Unix"/>
      </w:pPr>
    </w:p>
    <w:p w14:paraId="785FED3D" w14:textId="77777777" w:rsidR="0090438E" w:rsidRDefault="0090438E" w:rsidP="000E5536">
      <w:pPr>
        <w:pStyle w:val="Heading2"/>
      </w:pPr>
      <w:r>
        <w:t>GDAL</w:t>
      </w:r>
    </w:p>
    <w:p w14:paraId="39EBFAF0" w14:textId="77777777" w:rsidR="00212B2D" w:rsidRDefault="00212B2D" w:rsidP="0034374E">
      <w:pPr>
        <w:pStyle w:val="Heading3"/>
      </w:pPr>
      <w:bookmarkStart w:id="187" w:name="_Ref464569146"/>
      <w:r>
        <w:t>Command line</w:t>
      </w:r>
      <w:bookmarkEnd w:id="187"/>
    </w:p>
    <w:p w14:paraId="12D5118F" w14:textId="2FE624F8" w:rsidR="00212B2D" w:rsidRDefault="00212B2D" w:rsidP="000E5536">
      <w:pPr>
        <w:pStyle w:val="BodyText2"/>
      </w:pPr>
      <w:r>
        <w:t>If you try:</w:t>
      </w:r>
    </w:p>
    <w:p w14:paraId="765B840F" w14:textId="193D7566" w:rsidR="00212B2D" w:rsidRDefault="00212B2D" w:rsidP="00D96B97">
      <w:pPr>
        <w:pStyle w:val="Unix"/>
      </w:pPr>
      <w:r w:rsidRPr="00212B2D">
        <w:t xml:space="preserve">C:\Users\cottaan&gt;gdalinfo </w:t>
      </w:r>
      <w:r>
        <w:t>–</w:t>
      </w:r>
      <w:r w:rsidRPr="00212B2D">
        <w:t>version</w:t>
      </w:r>
    </w:p>
    <w:p w14:paraId="46B8AE46" w14:textId="500B5EB0" w:rsidR="00212B2D" w:rsidRDefault="00853CF3" w:rsidP="000E5536">
      <w:pPr>
        <w:pStyle w:val="BodyText2"/>
      </w:pPr>
      <w:r>
        <w:t>Windows wont find the gdal binaries and you will get:</w:t>
      </w:r>
    </w:p>
    <w:p w14:paraId="65CD89AB" w14:textId="71A8132C" w:rsidR="00212B2D" w:rsidRDefault="00212B2D" w:rsidP="00D96B97">
      <w:pPr>
        <w:pStyle w:val="Unix"/>
      </w:pPr>
      <w:r>
        <w:t>'gdalinfo' is not recognized as an internal or external command, operable program or batch file.</w:t>
      </w:r>
    </w:p>
    <w:p w14:paraId="0EBEC1F6" w14:textId="2BD337EB" w:rsidR="005B491F" w:rsidRDefault="00853CF3" w:rsidP="000E5536">
      <w:pPr>
        <w:pStyle w:val="BodyText2"/>
      </w:pPr>
      <w:r>
        <w:t>If you have QGIS installed then gdal is already installed together with the GDAL and OGR Utilities and these are available from the QGIS Start Menu – e.g. OSGeo4W is the command line to run gdal commands. This is the info you get by default when you look at the metadata in a tif file:</w:t>
      </w:r>
    </w:p>
    <w:p w14:paraId="57EDD747" w14:textId="037EF19E" w:rsidR="00853CF3" w:rsidRDefault="00853CF3" w:rsidP="00D96B97">
      <w:pPr>
        <w:pStyle w:val="Unix"/>
      </w:pPr>
      <w:r>
        <w:t>C:\&gt;gdalinfo "E:\cottaan\My Documents\ArcGIS\Google Earth Engine Downloads\</w:t>
      </w:r>
      <w:r w:rsidR="009332F5">
        <w:t>download_datasets\tifs\</w:t>
      </w:r>
      <w:r w:rsidR="009332F5" w:rsidRPr="009332F5">
        <w:t>transitions_tile_001.tif</w:t>
      </w:r>
      <w:r>
        <w:t>"</w:t>
      </w:r>
    </w:p>
    <w:p w14:paraId="5A68AD63" w14:textId="77777777" w:rsidR="00853CF3" w:rsidRDefault="00853CF3" w:rsidP="00D96B97">
      <w:pPr>
        <w:pStyle w:val="Unix"/>
      </w:pPr>
      <w:r>
        <w:t>Driver: GTiff/GeoTIFF</w:t>
      </w:r>
    </w:p>
    <w:p w14:paraId="7CD08CB2" w14:textId="77777777" w:rsidR="00853CF3" w:rsidRDefault="00853CF3" w:rsidP="00D96B97">
      <w:pPr>
        <w:pStyle w:val="Unix"/>
      </w:pPr>
      <w:r>
        <w:t>Files: E:\cottaan\My Documents\ArcGIS\Google Earth Engine Downloads\Test Downloads\WaterTest.tif</w:t>
      </w:r>
    </w:p>
    <w:p w14:paraId="67B291C8" w14:textId="77777777" w:rsidR="00853CF3" w:rsidRDefault="00853CF3" w:rsidP="00D96B97">
      <w:pPr>
        <w:pStyle w:val="Unix"/>
      </w:pPr>
      <w:r>
        <w:t xml:space="preserve">       E:\cottaan\My Documents\ArcGIS\Google Earth Engine Downloads\Test Downloads\WaterTest.tif.ovr</w:t>
      </w:r>
    </w:p>
    <w:p w14:paraId="488F8F15" w14:textId="77777777" w:rsidR="00853CF3" w:rsidRDefault="00853CF3" w:rsidP="00D96B97">
      <w:pPr>
        <w:pStyle w:val="Unix"/>
      </w:pPr>
      <w:r>
        <w:t xml:space="preserve">       E:\cottaan\My Documents\ArcGIS\Google Earth Engine Downloads\Test Downloads\WaterTest.tfw</w:t>
      </w:r>
    </w:p>
    <w:p w14:paraId="4670E1E9" w14:textId="77777777" w:rsidR="00853CF3" w:rsidRDefault="00853CF3" w:rsidP="00D96B97">
      <w:pPr>
        <w:pStyle w:val="Unix"/>
      </w:pPr>
      <w:r>
        <w:t xml:space="preserve">       E:\cottaan\My Documents\ArcGIS\Google Earth Engine Downloads\Test Downloads\WaterTest.tif.aux.xml</w:t>
      </w:r>
    </w:p>
    <w:p w14:paraId="739773D8" w14:textId="77777777" w:rsidR="00853CF3" w:rsidRDefault="00853CF3" w:rsidP="00D96B97">
      <w:pPr>
        <w:pStyle w:val="Unix"/>
      </w:pPr>
      <w:r>
        <w:t>Size is 5657, 5645</w:t>
      </w:r>
    </w:p>
    <w:p w14:paraId="14441B42" w14:textId="77777777" w:rsidR="00853CF3" w:rsidRDefault="00853CF3" w:rsidP="00D96B97">
      <w:pPr>
        <w:pStyle w:val="Unix"/>
      </w:pPr>
      <w:r>
        <w:t>Coordinate System is:</w:t>
      </w:r>
    </w:p>
    <w:p w14:paraId="13D67B23" w14:textId="77777777" w:rsidR="00853CF3" w:rsidRDefault="00853CF3" w:rsidP="00D96B97">
      <w:pPr>
        <w:pStyle w:val="Unix"/>
      </w:pPr>
      <w:r>
        <w:t>GEOGCS["WGS 84",</w:t>
      </w:r>
    </w:p>
    <w:p w14:paraId="263E9E1F" w14:textId="77777777" w:rsidR="00853CF3" w:rsidRDefault="00853CF3" w:rsidP="00D96B97">
      <w:pPr>
        <w:pStyle w:val="Unix"/>
      </w:pPr>
      <w:r>
        <w:t xml:space="preserve">    DATUM["WGS_1984",</w:t>
      </w:r>
    </w:p>
    <w:p w14:paraId="4B44CBC6" w14:textId="77777777" w:rsidR="00853CF3" w:rsidRDefault="00853CF3" w:rsidP="00D96B97">
      <w:pPr>
        <w:pStyle w:val="Unix"/>
      </w:pPr>
      <w:r>
        <w:t xml:space="preserve">        SPHEROID["WGS 84",6378137,298.257223563,</w:t>
      </w:r>
    </w:p>
    <w:p w14:paraId="294A53D5" w14:textId="77777777" w:rsidR="00853CF3" w:rsidRDefault="00853CF3" w:rsidP="00D96B97">
      <w:pPr>
        <w:pStyle w:val="Unix"/>
      </w:pPr>
      <w:r>
        <w:t xml:space="preserve">            AUTHORITY["EPSG","7030"]],</w:t>
      </w:r>
    </w:p>
    <w:p w14:paraId="237ED13F" w14:textId="77777777" w:rsidR="00853CF3" w:rsidRDefault="00853CF3" w:rsidP="00D96B97">
      <w:pPr>
        <w:pStyle w:val="Unix"/>
      </w:pPr>
      <w:r>
        <w:t xml:space="preserve">        AUTHORITY["EPSG","6326"]],</w:t>
      </w:r>
    </w:p>
    <w:p w14:paraId="532E2092" w14:textId="77777777" w:rsidR="00853CF3" w:rsidRDefault="00853CF3" w:rsidP="00D96B97">
      <w:pPr>
        <w:pStyle w:val="Unix"/>
      </w:pPr>
      <w:r>
        <w:t xml:space="preserve">    PRIMEM["Greenwich",0],</w:t>
      </w:r>
    </w:p>
    <w:p w14:paraId="2BA47435" w14:textId="77777777" w:rsidR="00853CF3" w:rsidRDefault="00853CF3" w:rsidP="00D96B97">
      <w:pPr>
        <w:pStyle w:val="Unix"/>
      </w:pPr>
      <w:r>
        <w:t xml:space="preserve">    UNIT["degree",0.0174532925199433],</w:t>
      </w:r>
    </w:p>
    <w:p w14:paraId="5F0ACFB2" w14:textId="77777777" w:rsidR="00853CF3" w:rsidRDefault="00853CF3" w:rsidP="00D96B97">
      <w:pPr>
        <w:pStyle w:val="Unix"/>
      </w:pPr>
      <w:r>
        <w:t xml:space="preserve">    AUTHORITY["EPSG","4326"]]</w:t>
      </w:r>
    </w:p>
    <w:p w14:paraId="3CCED394" w14:textId="77777777" w:rsidR="00853CF3" w:rsidRDefault="00853CF3" w:rsidP="00D96B97">
      <w:pPr>
        <w:pStyle w:val="Unix"/>
      </w:pPr>
      <w:r>
        <w:t>Origin = (-122.489331408475310,39.716225509963877)</w:t>
      </w:r>
    </w:p>
    <w:p w14:paraId="6597AE87" w14:textId="77777777" w:rsidR="00853CF3" w:rsidRDefault="00853CF3" w:rsidP="00D96B97">
      <w:pPr>
        <w:pStyle w:val="Unix"/>
      </w:pPr>
      <w:r>
        <w:t>Pixel Size = (0.000269494585236,-0.000269494585236)</w:t>
      </w:r>
    </w:p>
    <w:p w14:paraId="070F621D" w14:textId="77777777" w:rsidR="00853CF3" w:rsidRDefault="00853CF3" w:rsidP="00D96B97">
      <w:pPr>
        <w:pStyle w:val="Unix"/>
      </w:pPr>
      <w:r>
        <w:t>Metadata:</w:t>
      </w:r>
    </w:p>
    <w:p w14:paraId="7433A9AE" w14:textId="77777777" w:rsidR="00853CF3" w:rsidRDefault="00853CF3" w:rsidP="00D96B97">
      <w:pPr>
        <w:pStyle w:val="Unix"/>
      </w:pPr>
      <w:r>
        <w:t xml:space="preserve">  AREA_OR_POINT=Area</w:t>
      </w:r>
    </w:p>
    <w:p w14:paraId="7D016C6C" w14:textId="77777777" w:rsidR="00853CF3" w:rsidRDefault="00853CF3" w:rsidP="00D96B97">
      <w:pPr>
        <w:pStyle w:val="Unix"/>
      </w:pPr>
      <w:r>
        <w:t xml:space="preserve">  DataType=Generic</w:t>
      </w:r>
    </w:p>
    <w:p w14:paraId="3AA960F3" w14:textId="77777777" w:rsidR="00853CF3" w:rsidRDefault="00853CF3" w:rsidP="00D96B97">
      <w:pPr>
        <w:pStyle w:val="Unix"/>
      </w:pPr>
      <w:r>
        <w:t>Image Structure Metadata:</w:t>
      </w:r>
    </w:p>
    <w:p w14:paraId="0EF90B8B" w14:textId="77777777" w:rsidR="00853CF3" w:rsidRDefault="00853CF3" w:rsidP="00D96B97">
      <w:pPr>
        <w:pStyle w:val="Unix"/>
      </w:pPr>
      <w:r>
        <w:t xml:space="preserve">  INTERLEAVE=BAND</w:t>
      </w:r>
    </w:p>
    <w:p w14:paraId="033C8EFE" w14:textId="77777777" w:rsidR="00853CF3" w:rsidRDefault="00853CF3" w:rsidP="00D96B97">
      <w:pPr>
        <w:pStyle w:val="Unix"/>
      </w:pPr>
      <w:r>
        <w:t>Corner Coordinates:</w:t>
      </w:r>
    </w:p>
    <w:p w14:paraId="4546624A" w14:textId="77777777" w:rsidR="00853CF3" w:rsidRDefault="00853CF3" w:rsidP="00D96B97">
      <w:pPr>
        <w:pStyle w:val="Unix"/>
      </w:pPr>
      <w:r>
        <w:t>Upper Left  (-122.4893314,  39.7162255) (122d29'21.59"W, 39d42'58.41"N)</w:t>
      </w:r>
    </w:p>
    <w:p w14:paraId="38359DAF" w14:textId="77777777" w:rsidR="00853CF3" w:rsidRDefault="00853CF3" w:rsidP="00D96B97">
      <w:pPr>
        <w:pStyle w:val="Unix"/>
      </w:pPr>
      <w:r>
        <w:t>Lower Left  (-122.4893314,  38.1949286) (122d29'21.59"W, 38d11'41.74"N)</w:t>
      </w:r>
    </w:p>
    <w:p w14:paraId="7BEF0329" w14:textId="77777777" w:rsidR="00853CF3" w:rsidRDefault="00853CF3" w:rsidP="00D96B97">
      <w:pPr>
        <w:pStyle w:val="Unix"/>
      </w:pPr>
      <w:r>
        <w:t>Upper Right (-120.9648005,  39.7162255) (120d57'53.28"W, 39d42'58.41"N)</w:t>
      </w:r>
    </w:p>
    <w:p w14:paraId="1B592BC4" w14:textId="77777777" w:rsidR="00853CF3" w:rsidRDefault="00853CF3" w:rsidP="00D96B97">
      <w:pPr>
        <w:pStyle w:val="Unix"/>
      </w:pPr>
      <w:r>
        <w:t>Lower Right (-120.9648005,  38.1949286) (120d57'53.28"W, 38d11'41.74"N)</w:t>
      </w:r>
    </w:p>
    <w:p w14:paraId="46F0B906" w14:textId="77777777" w:rsidR="00853CF3" w:rsidRDefault="00853CF3" w:rsidP="00D96B97">
      <w:pPr>
        <w:pStyle w:val="Unix"/>
      </w:pPr>
      <w:r>
        <w:t>Center      (-121.7270660,  38.9555770) (121d43'37.44"W, 38d57'20.08"N)</w:t>
      </w:r>
    </w:p>
    <w:p w14:paraId="1BF6E536" w14:textId="77777777" w:rsidR="00853CF3" w:rsidRDefault="00853CF3" w:rsidP="00D96B97">
      <w:pPr>
        <w:pStyle w:val="Unix"/>
      </w:pPr>
      <w:r>
        <w:t>Band 1 Block=128x128 Type=Float32, ColorInterp=Gray</w:t>
      </w:r>
    </w:p>
    <w:p w14:paraId="69C40DC6" w14:textId="77777777" w:rsidR="00853CF3" w:rsidRDefault="00853CF3" w:rsidP="00D96B97">
      <w:pPr>
        <w:pStyle w:val="Unix"/>
      </w:pPr>
      <w:r>
        <w:t xml:space="preserve">  Min=0.000 Max=1.000</w:t>
      </w:r>
    </w:p>
    <w:p w14:paraId="215157DF" w14:textId="77777777" w:rsidR="00853CF3" w:rsidRDefault="00853CF3" w:rsidP="00D96B97">
      <w:pPr>
        <w:pStyle w:val="Unix"/>
      </w:pPr>
      <w:r>
        <w:t xml:space="preserve">  Minimum=0.000, Maximum=1.000, Mean=0.024, StdDev=0.114</w:t>
      </w:r>
    </w:p>
    <w:p w14:paraId="48A4D1EA" w14:textId="77777777" w:rsidR="00853CF3" w:rsidRDefault="00853CF3" w:rsidP="00D96B97">
      <w:pPr>
        <w:pStyle w:val="Unix"/>
      </w:pPr>
      <w:r>
        <w:t xml:space="preserve">  NoData Value=-3.4028229999999999e+038</w:t>
      </w:r>
    </w:p>
    <w:p w14:paraId="7615D7EB" w14:textId="77777777" w:rsidR="00853CF3" w:rsidRDefault="00853CF3" w:rsidP="00D96B97">
      <w:pPr>
        <w:pStyle w:val="Unix"/>
      </w:pPr>
      <w:r>
        <w:t xml:space="preserve">  Overviews: 2829x2823, 1415x1412, 708x706, 354x353, 177x177</w:t>
      </w:r>
    </w:p>
    <w:p w14:paraId="3F095160" w14:textId="77777777" w:rsidR="00853CF3" w:rsidRDefault="00853CF3" w:rsidP="00D96B97">
      <w:pPr>
        <w:pStyle w:val="Unix"/>
      </w:pPr>
      <w:r>
        <w:t xml:space="preserve">  Metadata:</w:t>
      </w:r>
    </w:p>
    <w:p w14:paraId="6383A537" w14:textId="77777777" w:rsidR="00853CF3" w:rsidRDefault="00853CF3" w:rsidP="00D96B97">
      <w:pPr>
        <w:pStyle w:val="Unix"/>
      </w:pPr>
      <w:r>
        <w:t xml:space="preserve">    SourceBandIndex=0</w:t>
      </w:r>
    </w:p>
    <w:p w14:paraId="4C662AE9" w14:textId="77777777" w:rsidR="00853CF3" w:rsidRDefault="00853CF3" w:rsidP="00D96B97">
      <w:pPr>
        <w:pStyle w:val="Unix"/>
      </w:pPr>
      <w:r>
        <w:t xml:space="preserve">    STATISTICS_COVARIANCES=0.01309278693753647</w:t>
      </w:r>
    </w:p>
    <w:p w14:paraId="0689171F" w14:textId="77777777" w:rsidR="00853CF3" w:rsidRDefault="00853CF3" w:rsidP="00D96B97">
      <w:pPr>
        <w:pStyle w:val="Unix"/>
      </w:pPr>
      <w:r>
        <w:t xml:space="preserve">    STATISTICS_MAXIMUM=1</w:t>
      </w:r>
    </w:p>
    <w:p w14:paraId="5448B802" w14:textId="77777777" w:rsidR="00853CF3" w:rsidRDefault="00853CF3" w:rsidP="00D96B97">
      <w:pPr>
        <w:pStyle w:val="Unix"/>
      </w:pPr>
      <w:r>
        <w:t xml:space="preserve">    STATISTICS_MEAN=0.024251380835726</w:t>
      </w:r>
    </w:p>
    <w:p w14:paraId="04C803F7" w14:textId="77777777" w:rsidR="00853CF3" w:rsidRDefault="00853CF3" w:rsidP="00D96B97">
      <w:pPr>
        <w:pStyle w:val="Unix"/>
      </w:pPr>
      <w:r>
        <w:t xml:space="preserve">    STATISTICS_MINIMUM=0</w:t>
      </w:r>
    </w:p>
    <w:p w14:paraId="084CC90A" w14:textId="77777777" w:rsidR="00853CF3" w:rsidRDefault="00853CF3" w:rsidP="00D96B97">
      <w:pPr>
        <w:pStyle w:val="Unix"/>
      </w:pPr>
      <w:r>
        <w:t xml:space="preserve">    STATISTICS_SKIPFACTORX=1</w:t>
      </w:r>
    </w:p>
    <w:p w14:paraId="04C941DA" w14:textId="77777777" w:rsidR="00853CF3" w:rsidRDefault="00853CF3" w:rsidP="00D96B97">
      <w:pPr>
        <w:pStyle w:val="Unix"/>
      </w:pPr>
      <w:r>
        <w:t xml:space="preserve">    STATISTICS_SKIPFACTORY=1</w:t>
      </w:r>
    </w:p>
    <w:p w14:paraId="5024B8D2" w14:textId="37F00B08" w:rsidR="00853CF3" w:rsidRDefault="00853CF3" w:rsidP="00D96B97">
      <w:pPr>
        <w:pStyle w:val="Unix"/>
      </w:pPr>
      <w:r>
        <w:t xml:space="preserve">    STATISTICS_STDDEV=0.1144237166742</w:t>
      </w:r>
    </w:p>
    <w:p w14:paraId="0D5BBF88" w14:textId="11A31824" w:rsidR="00853CF3" w:rsidRDefault="002D7554" w:rsidP="000E5536">
      <w:pPr>
        <w:pStyle w:val="BodyText2"/>
      </w:pPr>
      <w:r>
        <w:t>You can edit this metadata using the gdal edit command:</w:t>
      </w:r>
    </w:p>
    <w:p w14:paraId="7E68B2DF" w14:textId="0471A95E" w:rsidR="002D7554" w:rsidRDefault="002D7554" w:rsidP="00D96B97">
      <w:pPr>
        <w:pStyle w:val="Unix"/>
      </w:pPr>
      <w:r w:rsidRPr="002D7554">
        <w:t>C:\&gt;gdal_edit -mo WIBBLE=1 "E:\cottaan\My Documents\ArcGIS\Google Earth Engine Downloads\Test Downloads\WaterTest.tif"</w:t>
      </w:r>
    </w:p>
    <w:p w14:paraId="54E8918E" w14:textId="0D031BBF" w:rsidR="00A4378B" w:rsidRDefault="00A4378B" w:rsidP="007D2F52">
      <w:pPr>
        <w:pStyle w:val="Heading4"/>
      </w:pPr>
      <w:bookmarkStart w:id="188" w:name="_Ref464651649"/>
      <w:r>
        <w:t>Set no data value</w:t>
      </w:r>
      <w:bookmarkEnd w:id="188"/>
    </w:p>
    <w:p w14:paraId="3C707610" w14:textId="6FF2E92F" w:rsidR="00A4378B" w:rsidRDefault="00A4378B" w:rsidP="000E5536">
      <w:pPr>
        <w:pStyle w:val="BodyText2"/>
      </w:pPr>
      <w:r>
        <w:t>You can set the no data value to 0 using the following code:</w:t>
      </w:r>
    </w:p>
    <w:p w14:paraId="416E1868" w14:textId="77777777" w:rsidR="00A4378B" w:rsidRDefault="00A4378B" w:rsidP="00D96B97">
      <w:pPr>
        <w:pStyle w:val="Unix"/>
      </w:pPr>
      <w:r>
        <w:lastRenderedPageBreak/>
        <w:t>C:\&gt;gdalwarp -dstnodata 0 "E:\cottaan\My Documents\ArcGIS\Google Earth Engine Downloads\Test Downloads\WaterTest.tif" "E:\cottaan\My Documents\ArcGIS\Google Earth Engine Downloads\Test Downloads\WaterTestWarp.tif"</w:t>
      </w:r>
    </w:p>
    <w:p w14:paraId="37AB2A65" w14:textId="77777777" w:rsidR="00A4378B" w:rsidRDefault="00A4378B" w:rsidP="00D96B97">
      <w:pPr>
        <w:pStyle w:val="Unix"/>
      </w:pPr>
      <w:r>
        <w:t>Creating output file that is 5657P x 5645L.</w:t>
      </w:r>
    </w:p>
    <w:p w14:paraId="3C862BA6" w14:textId="77777777" w:rsidR="00A4378B" w:rsidRDefault="00A4378B" w:rsidP="00D96B97">
      <w:pPr>
        <w:pStyle w:val="Unix"/>
      </w:pPr>
      <w:r>
        <w:t>Processing input file E:\cottaan\My Documents\ArcGIS\Google Earth Engine Downloa</w:t>
      </w:r>
    </w:p>
    <w:p w14:paraId="024559AC" w14:textId="77777777" w:rsidR="00A4378B" w:rsidRDefault="00A4378B" w:rsidP="00D96B97">
      <w:pPr>
        <w:pStyle w:val="Unix"/>
      </w:pPr>
      <w:r>
        <w:t>ds\Test Downloads\WaterTest.tif.</w:t>
      </w:r>
    </w:p>
    <w:p w14:paraId="398DD135" w14:textId="77777777" w:rsidR="00A4378B" w:rsidRDefault="00A4378B" w:rsidP="00D96B97">
      <w:pPr>
        <w:pStyle w:val="Unix"/>
      </w:pPr>
      <w:r>
        <w:t>Using internal nodata values (eg. -3.40282e+038) for image E:\cottaan\My Documen</w:t>
      </w:r>
    </w:p>
    <w:p w14:paraId="109FC12A" w14:textId="77777777" w:rsidR="00A4378B" w:rsidRDefault="00A4378B" w:rsidP="00D96B97">
      <w:pPr>
        <w:pStyle w:val="Unix"/>
      </w:pPr>
      <w:r>
        <w:t>ts\ArcGIS\Google Earth Engine Downloads\Test Downloads\WaterTest.tif.</w:t>
      </w:r>
    </w:p>
    <w:p w14:paraId="5BC229BE" w14:textId="77777777" w:rsidR="00A4378B" w:rsidRDefault="00A4378B" w:rsidP="00D96B97">
      <w:pPr>
        <w:pStyle w:val="Unix"/>
      </w:pPr>
      <w:r>
        <w:t>0...10...20...30...40...50...60...70...80...90...100 - done.</w:t>
      </w:r>
    </w:p>
    <w:p w14:paraId="177B3166" w14:textId="758C9AE5" w:rsidR="002D7554" w:rsidRDefault="00F573CF" w:rsidP="000E5536">
      <w:pPr>
        <w:pStyle w:val="BodyText2"/>
      </w:pPr>
      <w:r>
        <w:t>Or using gdal_edit:</w:t>
      </w:r>
    </w:p>
    <w:p w14:paraId="5D5C2D85" w14:textId="11F9C5DC" w:rsidR="00F573CF" w:rsidRPr="00212B2D" w:rsidRDefault="00F573CF" w:rsidP="00D96B97">
      <w:pPr>
        <w:pStyle w:val="Unix"/>
      </w:pPr>
      <w:r>
        <w:t>C:\&gt;gdal_edit -a_nodata 0 "E:\cottaan\My Documents\ArcGIS\Google Earth Engine Downloads\Test Downloads\WaterTest.tif"</w:t>
      </w:r>
    </w:p>
    <w:p w14:paraId="039234F2" w14:textId="341EBA5A" w:rsidR="00D47D2E" w:rsidRDefault="00D47D2E" w:rsidP="0034374E">
      <w:pPr>
        <w:pStyle w:val="Heading3"/>
      </w:pPr>
      <w:r>
        <w:t>Import issues</w:t>
      </w:r>
    </w:p>
    <w:p w14:paraId="1B05DB18" w14:textId="77777777" w:rsidR="00D47D2E" w:rsidRDefault="00D47D2E" w:rsidP="000E5536">
      <w:pPr>
        <w:pStyle w:val="BodyText2"/>
      </w:pPr>
      <w:r>
        <w:t>On Windows, when I try and import gdal in Jupyter console or ArcGIS I get an error:</w:t>
      </w:r>
    </w:p>
    <w:p w14:paraId="4AB2DD84" w14:textId="77777777" w:rsidR="00D47D2E" w:rsidRDefault="00D47D2E" w:rsidP="000E5536">
      <w:pPr>
        <w:pStyle w:val="Code"/>
      </w:pPr>
      <w:r w:rsidRPr="00D57677">
        <w:t>from osgeo import gdal</w:t>
      </w:r>
    </w:p>
    <w:p w14:paraId="4AE8FAD4" w14:textId="77777777" w:rsidR="00D47D2E" w:rsidRDefault="00D47D2E" w:rsidP="000E5536">
      <w:pPr>
        <w:pStyle w:val="Code"/>
      </w:pPr>
      <w:r w:rsidRPr="00D57677">
        <w:t>DLL load failed: %1 is not a valid Win32 application.</w:t>
      </w:r>
    </w:p>
    <w:p w14:paraId="66EB63BD" w14:textId="77777777" w:rsidR="00D47D2E" w:rsidRDefault="00D47D2E" w:rsidP="000E5536">
      <w:pPr>
        <w:pStyle w:val="BodyText2"/>
      </w:pPr>
      <w:r>
        <w:t xml:space="preserve">But it works in QGIS. Looks like it has its own Python bindings: </w:t>
      </w:r>
    </w:p>
    <w:p w14:paraId="6F5E49DC" w14:textId="77777777" w:rsidR="00D47D2E" w:rsidRDefault="00D47D2E" w:rsidP="000E5536">
      <w:pPr>
        <w:pStyle w:val="Code"/>
      </w:pPr>
      <w:r>
        <w:t>&gt;&gt;gdal</w:t>
      </w:r>
    </w:p>
    <w:p w14:paraId="0F4474F6" w14:textId="77777777" w:rsidR="00D47D2E" w:rsidRDefault="00D47D2E" w:rsidP="000E5536">
      <w:pPr>
        <w:pStyle w:val="Code"/>
      </w:pPr>
      <w:r>
        <w:t>&lt;module 'osgeo.gdal' from 'C:\PROGRA~2\QGISDU~1\apps\Python27\lib\site-packages\osgeo\gdal.pyc'&gt;</w:t>
      </w:r>
    </w:p>
    <w:p w14:paraId="5047B48B" w14:textId="77777777" w:rsidR="00D47D2E" w:rsidRDefault="00D47D2E" w:rsidP="000E5536">
      <w:pPr>
        <w:pStyle w:val="BodyText2"/>
      </w:pPr>
      <w:r>
        <w:t xml:space="preserve">These are located here: </w:t>
      </w:r>
      <w:r w:rsidRPr="00A86BAD">
        <w:t>C:\Program Files (x86)\QGIS Dufour\apps\Python27\Lib\site-packages\osgeo</w:t>
      </w:r>
      <w:r>
        <w:t>. Trying to install properly using Conda:</w:t>
      </w:r>
    </w:p>
    <w:p w14:paraId="69E614A8" w14:textId="77777777" w:rsidR="00D47D2E" w:rsidRDefault="00D47D2E" w:rsidP="00D96B97">
      <w:pPr>
        <w:pStyle w:val="Unix"/>
      </w:pPr>
      <w:r w:rsidRPr="00FA6F04">
        <w:t>conda install -c osgeo gdal=1.11.4</w:t>
      </w:r>
    </w:p>
    <w:p w14:paraId="3AB35AE8" w14:textId="77777777" w:rsidR="00D47D2E" w:rsidRDefault="00D47D2E" w:rsidP="00D96B97">
      <w:pPr>
        <w:pStyle w:val="Unix"/>
      </w:pPr>
      <w:r>
        <w:t>Error:  Package missing in current win-32 channels:</w:t>
      </w:r>
    </w:p>
    <w:p w14:paraId="0DB34303" w14:textId="77777777" w:rsidR="00D47D2E" w:rsidRDefault="00D47D2E" w:rsidP="00D96B97">
      <w:pPr>
        <w:pStyle w:val="Unix"/>
      </w:pPr>
      <w:r>
        <w:t xml:space="preserve">  - gdal 1.11.4*</w:t>
      </w:r>
    </w:p>
    <w:p w14:paraId="311E7D91" w14:textId="77777777" w:rsidR="00D47D2E" w:rsidRDefault="00D47D2E" w:rsidP="000E5536">
      <w:pPr>
        <w:pStyle w:val="BodyText2"/>
      </w:pPr>
      <w:r>
        <w:t xml:space="preserve">In QGIS the version is 1.10.1. In Anaconda I have a folder: </w:t>
      </w:r>
      <w:r w:rsidRPr="0098025A">
        <w:t>C:\Anaconda\pkgs\gdal-2.0.0-np19py27_0</w:t>
      </w:r>
      <w:r>
        <w:t>. Running:</w:t>
      </w:r>
    </w:p>
    <w:p w14:paraId="79C3F558" w14:textId="77777777" w:rsidR="00D47D2E" w:rsidRDefault="00D47D2E" w:rsidP="00D96B97">
      <w:pPr>
        <w:pStyle w:val="Unix"/>
      </w:pPr>
      <w:r w:rsidRPr="00FA6F04">
        <w:t>co</w:t>
      </w:r>
      <w:r>
        <w:t>nda install -c osgeo gdal=1.10.1</w:t>
      </w:r>
    </w:p>
    <w:p w14:paraId="6DA830B8" w14:textId="77777777" w:rsidR="00D47D2E" w:rsidRDefault="00D47D2E" w:rsidP="00D96B97">
      <w:pPr>
        <w:pStyle w:val="Unix"/>
      </w:pPr>
      <w:r>
        <w:t>..</w:t>
      </w:r>
    </w:p>
    <w:p w14:paraId="6861F781" w14:textId="77777777" w:rsidR="00D47D2E" w:rsidRDefault="00D47D2E" w:rsidP="00D96B97">
      <w:pPr>
        <w:pStyle w:val="Unix"/>
      </w:pPr>
      <w:r>
        <w:t>some upgrades and new installs and then</w:t>
      </w:r>
    </w:p>
    <w:p w14:paraId="11610907" w14:textId="77777777" w:rsidR="00D47D2E" w:rsidRDefault="00D47D2E" w:rsidP="00D96B97">
      <w:pPr>
        <w:pStyle w:val="Unix"/>
      </w:pPr>
      <w:r>
        <w:t>..</w:t>
      </w:r>
    </w:p>
    <w:p w14:paraId="52A3FA01" w14:textId="77777777" w:rsidR="00D47D2E" w:rsidRDefault="00D47D2E" w:rsidP="00D96B97">
      <w:pPr>
        <w:pStyle w:val="Unix"/>
      </w:pPr>
      <w:r>
        <w:t>The following packages will be DOWNGRADED:</w:t>
      </w:r>
    </w:p>
    <w:p w14:paraId="77BAD57F" w14:textId="77777777" w:rsidR="00D47D2E" w:rsidRDefault="00D47D2E" w:rsidP="00D96B97">
      <w:pPr>
        <w:pStyle w:val="Unix"/>
      </w:pPr>
      <w:r>
        <w:t xml:space="preserve">    gdal:         2.0.0-np19py27_0  --&gt; 1.10.1-np18py27_2</w:t>
      </w:r>
    </w:p>
    <w:p w14:paraId="559D60DF" w14:textId="77777777" w:rsidR="00D47D2E" w:rsidRDefault="00D47D2E" w:rsidP="000E5536">
      <w:pPr>
        <w:pStyle w:val="BodyText2"/>
      </w:pPr>
      <w:r>
        <w:t>Now it imports OK in Python in the command line!!!</w:t>
      </w:r>
    </w:p>
    <w:p w14:paraId="319E6EA6" w14:textId="4F0B3F07" w:rsidR="00FE12F7" w:rsidRDefault="00276E5E" w:rsidP="000E5536">
      <w:pPr>
        <w:pStyle w:val="BodyText2"/>
      </w:pPr>
      <w:r>
        <w:t>26/10/16</w:t>
      </w:r>
      <w:r>
        <w:tab/>
        <w:t xml:space="preserve">Update: </w:t>
      </w:r>
      <w:r w:rsidR="00FE12F7">
        <w:t>In ArcGIS I added an ‘AnacondaPath.pth’ file in ‘</w:t>
      </w:r>
      <w:r w:rsidR="00FE12F7" w:rsidRPr="00FE12F7">
        <w:t>C:\Python27\ArcGIS10.3\Lib\site-packages</w:t>
      </w:r>
      <w:r w:rsidR="00FE12F7">
        <w:t>’ with the following:</w:t>
      </w:r>
    </w:p>
    <w:p w14:paraId="6539C907" w14:textId="177A32C6" w:rsidR="00FE12F7" w:rsidRDefault="00C66F38" w:rsidP="000E5536">
      <w:pPr>
        <w:pStyle w:val="Code"/>
      </w:pPr>
      <w:r w:rsidRPr="00C66F38">
        <w:t>C:\Anaconda\Lib\site-packages</w:t>
      </w:r>
    </w:p>
    <w:p w14:paraId="45FA8343" w14:textId="08D6310B" w:rsidR="00C66F38" w:rsidRDefault="00C66F38" w:rsidP="000E5536">
      <w:pPr>
        <w:pStyle w:val="BodyText2"/>
      </w:pPr>
      <w:r>
        <w:t>This now includes all of the Python modules in the Anaconda distribution when you start ArcMap</w:t>
      </w:r>
      <w:r w:rsidR="00603DA5">
        <w:t>.</w:t>
      </w:r>
      <w:r w:rsidR="00276E5E">
        <w:t xml:space="preserve"> But I get the same import errors in ArcGIS and Jupyter when I try to import:</w:t>
      </w:r>
    </w:p>
    <w:p w14:paraId="7006E59C" w14:textId="77777777" w:rsidR="00276E5E" w:rsidRDefault="00276E5E" w:rsidP="000E5536">
      <w:pPr>
        <w:pStyle w:val="Code"/>
      </w:pPr>
      <w:r>
        <w:t>from osgeo import gdal</w:t>
      </w:r>
    </w:p>
    <w:p w14:paraId="53A378FF" w14:textId="77777777" w:rsidR="00276E5E" w:rsidRDefault="00276E5E" w:rsidP="000E5536">
      <w:pPr>
        <w:pStyle w:val="Code"/>
      </w:pPr>
      <w:r>
        <w:t>---------------------------------------------------------------------------</w:t>
      </w:r>
    </w:p>
    <w:p w14:paraId="4165BB0F" w14:textId="77777777" w:rsidR="00276E5E" w:rsidRDefault="00276E5E" w:rsidP="000E5536">
      <w:pPr>
        <w:pStyle w:val="Code"/>
      </w:pPr>
      <w:r>
        <w:t>ImportError                               Traceback (most recent call last)</w:t>
      </w:r>
    </w:p>
    <w:p w14:paraId="76C601EB" w14:textId="77777777" w:rsidR="00276E5E" w:rsidRDefault="00276E5E" w:rsidP="000E5536">
      <w:pPr>
        <w:pStyle w:val="Code"/>
      </w:pPr>
      <w:r>
        <w:t>&lt;ipython-input-1-a04b80bf4e65&gt; in &lt;module&gt;()</w:t>
      </w:r>
    </w:p>
    <w:p w14:paraId="25447B8D" w14:textId="77777777" w:rsidR="00276E5E" w:rsidRDefault="00276E5E" w:rsidP="000E5536">
      <w:pPr>
        <w:pStyle w:val="Code"/>
      </w:pPr>
      <w:r>
        <w:t>----&gt; 1 from osgeo import gdal</w:t>
      </w:r>
    </w:p>
    <w:p w14:paraId="4F448858" w14:textId="77777777" w:rsidR="00276E5E" w:rsidRDefault="00276E5E" w:rsidP="000E5536">
      <w:pPr>
        <w:pStyle w:val="Code"/>
      </w:pPr>
    </w:p>
    <w:p w14:paraId="132F73AF" w14:textId="77777777" w:rsidR="00276E5E" w:rsidRDefault="00276E5E" w:rsidP="000E5536">
      <w:pPr>
        <w:pStyle w:val="Code"/>
      </w:pPr>
      <w:r>
        <w:t>C:\Anaconda\lib\site-packages\osgeo\__init__.py in &lt;module&gt;()</w:t>
      </w:r>
    </w:p>
    <w:p w14:paraId="1E75C0A4" w14:textId="77777777" w:rsidR="00276E5E" w:rsidRDefault="00276E5E" w:rsidP="000E5536">
      <w:pPr>
        <w:pStyle w:val="Code"/>
      </w:pPr>
      <w:r>
        <w:t xml:space="preserve">     23                 fp.close()</w:t>
      </w:r>
    </w:p>
    <w:p w14:paraId="266C12AB" w14:textId="77777777" w:rsidR="00276E5E" w:rsidRDefault="00276E5E" w:rsidP="000E5536">
      <w:pPr>
        <w:pStyle w:val="Code"/>
      </w:pPr>
      <w:r>
        <w:t xml:space="preserve">     24             return _mod</w:t>
      </w:r>
    </w:p>
    <w:p w14:paraId="1B1501B7" w14:textId="77777777" w:rsidR="00276E5E" w:rsidRDefault="00276E5E" w:rsidP="000E5536">
      <w:pPr>
        <w:pStyle w:val="Code"/>
      </w:pPr>
      <w:r>
        <w:t>---&gt; 25     _gdal = swig_import_helper()</w:t>
      </w:r>
    </w:p>
    <w:p w14:paraId="0FEF89EC" w14:textId="77777777" w:rsidR="00276E5E" w:rsidRDefault="00276E5E" w:rsidP="000E5536">
      <w:pPr>
        <w:pStyle w:val="Code"/>
      </w:pPr>
      <w:r>
        <w:t xml:space="preserve">     26     del swig_import_helper</w:t>
      </w:r>
    </w:p>
    <w:p w14:paraId="738ADE4D" w14:textId="77777777" w:rsidR="00276E5E" w:rsidRDefault="00276E5E" w:rsidP="000E5536">
      <w:pPr>
        <w:pStyle w:val="Code"/>
      </w:pPr>
      <w:r>
        <w:t xml:space="preserve">     27 else:</w:t>
      </w:r>
    </w:p>
    <w:p w14:paraId="317F1953" w14:textId="77777777" w:rsidR="00276E5E" w:rsidRDefault="00276E5E" w:rsidP="000E5536">
      <w:pPr>
        <w:pStyle w:val="Code"/>
      </w:pPr>
    </w:p>
    <w:p w14:paraId="73FB479C" w14:textId="77777777" w:rsidR="00276E5E" w:rsidRDefault="00276E5E" w:rsidP="000E5536">
      <w:pPr>
        <w:pStyle w:val="Code"/>
      </w:pPr>
      <w:r>
        <w:t>C:\Anaconda\lib\site-packages\osgeo\__init__.py in swig_import_helper()</w:t>
      </w:r>
    </w:p>
    <w:p w14:paraId="09F7304C" w14:textId="77777777" w:rsidR="00276E5E" w:rsidRDefault="00276E5E" w:rsidP="000E5536">
      <w:pPr>
        <w:pStyle w:val="Code"/>
      </w:pPr>
      <w:r>
        <w:t xml:space="preserve">     19         if fp is not None:</w:t>
      </w:r>
    </w:p>
    <w:p w14:paraId="6B049A90" w14:textId="77777777" w:rsidR="00276E5E" w:rsidRDefault="00276E5E" w:rsidP="000E5536">
      <w:pPr>
        <w:pStyle w:val="Code"/>
      </w:pPr>
      <w:r>
        <w:t xml:space="preserve">     20             try:</w:t>
      </w:r>
    </w:p>
    <w:p w14:paraId="2AAA870A" w14:textId="77777777" w:rsidR="00276E5E" w:rsidRDefault="00276E5E" w:rsidP="000E5536">
      <w:pPr>
        <w:pStyle w:val="Code"/>
      </w:pPr>
      <w:r>
        <w:t>---&gt; 21                 _mod = imp.load_module('_gdal', fp, pathname, description)</w:t>
      </w:r>
    </w:p>
    <w:p w14:paraId="6B0B66DE" w14:textId="77777777" w:rsidR="00276E5E" w:rsidRDefault="00276E5E" w:rsidP="000E5536">
      <w:pPr>
        <w:pStyle w:val="Code"/>
      </w:pPr>
      <w:r>
        <w:t xml:space="preserve">     22             finally:</w:t>
      </w:r>
    </w:p>
    <w:p w14:paraId="2F76437E" w14:textId="77777777" w:rsidR="00276E5E" w:rsidRDefault="00276E5E" w:rsidP="000E5536">
      <w:pPr>
        <w:pStyle w:val="Code"/>
      </w:pPr>
      <w:r>
        <w:t xml:space="preserve">     23                 fp.close()</w:t>
      </w:r>
    </w:p>
    <w:p w14:paraId="67080187" w14:textId="77777777" w:rsidR="00276E5E" w:rsidRDefault="00276E5E" w:rsidP="000E5536">
      <w:pPr>
        <w:pStyle w:val="Code"/>
      </w:pPr>
    </w:p>
    <w:p w14:paraId="5D9DC688" w14:textId="392F8032" w:rsidR="00276E5E" w:rsidRDefault="00276E5E" w:rsidP="000E5536">
      <w:pPr>
        <w:pStyle w:val="Code"/>
      </w:pPr>
      <w:r>
        <w:t>ImportError: DLL load failed: The specified procedure could not be found.</w:t>
      </w:r>
    </w:p>
    <w:p w14:paraId="7048DBBD" w14:textId="15A53C36" w:rsidR="00276E5E" w:rsidRDefault="00276E5E" w:rsidP="000E5536">
      <w:pPr>
        <w:pStyle w:val="BodyText2"/>
      </w:pPr>
      <w:r>
        <w:t>This is because neither Jupyter or ArcGIS can find the GDAL binaries.</w:t>
      </w:r>
      <w:r w:rsidR="00AC4C4B">
        <w:t xml:space="preserve"> So I need to find them and then add them to the system PATH variables etc.</w:t>
      </w:r>
    </w:p>
    <w:p w14:paraId="61BCCDBB" w14:textId="77777777" w:rsidR="00212B2D" w:rsidRDefault="00212B2D" w:rsidP="0034374E">
      <w:pPr>
        <w:pStyle w:val="Heading3"/>
      </w:pPr>
      <w:r>
        <w:t>Opening TIF files in Python</w:t>
      </w:r>
    </w:p>
    <w:p w14:paraId="232D654A" w14:textId="77777777" w:rsidR="00212B2D" w:rsidRDefault="00212B2D" w:rsidP="00D96B97">
      <w:pPr>
        <w:pStyle w:val="Unix"/>
      </w:pPr>
      <w:r w:rsidRPr="0090438E">
        <w:lastRenderedPageBreak/>
        <w:t>from osgeo import gdal</w:t>
      </w:r>
    </w:p>
    <w:p w14:paraId="1F938002" w14:textId="77777777" w:rsidR="00212B2D" w:rsidRDefault="00212B2D" w:rsidP="00D96B97">
      <w:pPr>
        <w:pStyle w:val="Unix"/>
      </w:pPr>
      <w:r w:rsidRPr="0090438E">
        <w:t>dataset = gdal.Open(r"E:\cottaan\My Documents\ArcGIS\Google Earth Engine Downloads\Rivers_in_Somalia_value.tif", gdal.GA_ReadOnly)</w:t>
      </w:r>
    </w:p>
    <w:p w14:paraId="78A28213" w14:textId="77777777" w:rsidR="00212B2D" w:rsidRDefault="00212B2D" w:rsidP="00D96B97">
      <w:pPr>
        <w:pStyle w:val="Unix"/>
      </w:pPr>
      <w:r w:rsidRPr="0090438E">
        <w:t>band = dataset.GetRasterBand(1)</w:t>
      </w:r>
    </w:p>
    <w:p w14:paraId="0D64F955" w14:textId="77777777" w:rsidR="00212B2D" w:rsidRDefault="00212B2D" w:rsidP="00D96B97">
      <w:pPr>
        <w:pStyle w:val="Unix"/>
      </w:pPr>
      <w:r w:rsidRPr="0090438E">
        <w:t>array = band.ReadAsArray()</w:t>
      </w:r>
    </w:p>
    <w:p w14:paraId="75BDF10A" w14:textId="77777777" w:rsidR="00212B2D" w:rsidRDefault="00212B2D" w:rsidP="000E5536">
      <w:pPr>
        <w:pStyle w:val="BodyText2"/>
      </w:pPr>
      <w:r>
        <w:t xml:space="preserve">If you try and read in an Array which is too big you will get MemoryError in QGIS or </w:t>
      </w:r>
      <w:r w:rsidRPr="00F60D41">
        <w:t>RuntimeError:</w:t>
      </w:r>
      <w:r>
        <w:t xml:space="preserve"> ERROR 999998: Unexpected Error in ArcGIS (very useful!). </w:t>
      </w:r>
    </w:p>
    <w:p w14:paraId="5C2CC38F" w14:textId="77777777" w:rsidR="00502A9E" w:rsidRDefault="00502A9E" w:rsidP="0034374E">
      <w:pPr>
        <w:pStyle w:val="Heading3"/>
      </w:pPr>
      <w:r>
        <w:t>Using ogr2ogr</w:t>
      </w:r>
    </w:p>
    <w:p w14:paraId="7A6B1B14" w14:textId="3DB7F288" w:rsidR="00502A9E" w:rsidRPr="00502A9E" w:rsidRDefault="00502A9E" w:rsidP="007D2F52">
      <w:pPr>
        <w:pStyle w:val="Heading4"/>
      </w:pPr>
      <w:r>
        <w:t>Exporting to Shapefiles</w:t>
      </w:r>
    </w:p>
    <w:p w14:paraId="3C573CC3" w14:textId="77777777" w:rsidR="00502A9E" w:rsidRDefault="00502A9E" w:rsidP="000E5536">
      <w:pPr>
        <w:pStyle w:val="BodyText2"/>
      </w:pPr>
      <w:r>
        <w:t>The following exports a view/table to a shapefile in a folder called test:</w:t>
      </w:r>
    </w:p>
    <w:p w14:paraId="79C2C952" w14:textId="77777777" w:rsidR="00502A9E" w:rsidRDefault="00502A9E" w:rsidP="00D96B97">
      <w:pPr>
        <w:pStyle w:val="Unix"/>
      </w:pPr>
      <w:r w:rsidRPr="00360EA6">
        <w:t>jrc@test-ris:~/WDPA_June2015-shapefile/test$ sudo ogr2ogr -f "ESRI Shapefile" test PG:"host=123.176.76.184 user=jrc dbname=geonode password=thargal88" "wdpa_june2015_pacific_points"</w:t>
      </w:r>
    </w:p>
    <w:p w14:paraId="54E02D43" w14:textId="373545B9" w:rsidR="00502A9E" w:rsidRDefault="00502A9E" w:rsidP="007D2F52">
      <w:pPr>
        <w:pStyle w:val="Heading4"/>
      </w:pPr>
      <w:r>
        <w:t>Exporting to KML</w:t>
      </w:r>
    </w:p>
    <w:p w14:paraId="40B24FBE" w14:textId="1BF7D123" w:rsidR="00502A9E" w:rsidRDefault="00502A9E" w:rsidP="000E5536">
      <w:pPr>
        <w:pStyle w:val="BodyText2"/>
      </w:pPr>
      <w:r>
        <w:t>You can export a shapefile to kml using this command. This exports all the fields to the KML file (unlike the ArcGIS command ExportToKML which exports all the fields i</w:t>
      </w:r>
      <w:r w:rsidR="008B1ABC">
        <w:t>nto a single field called HTML).</w:t>
      </w:r>
    </w:p>
    <w:p w14:paraId="5D6A9040" w14:textId="11C090A5" w:rsidR="00502A9E" w:rsidRDefault="00502A9E" w:rsidP="000E5536">
      <w:pPr>
        <w:pStyle w:val="Code"/>
      </w:pPr>
      <w:r w:rsidRPr="00691F06">
        <w:t>[webuser@h05-dev-vm3 countries]$ ogr2ogr -f "KML" india.kml countries_india.shp</w:t>
      </w:r>
    </w:p>
    <w:p w14:paraId="0D1EF659" w14:textId="18F3E38D" w:rsidR="008B1ABC" w:rsidRPr="0090438E" w:rsidRDefault="008B1ABC" w:rsidP="000E5536">
      <w:pPr>
        <w:pStyle w:val="BodyText2"/>
      </w:pPr>
      <w:r>
        <w:t xml:space="preserve">There are still issues with polygons as described here </w:t>
      </w:r>
      <w:r>
        <w:fldChar w:fldCharType="begin"/>
      </w:r>
      <w:r>
        <w:instrText xml:space="preserve"> REF _Ref426366202 \h </w:instrText>
      </w:r>
      <w:r>
        <w:fldChar w:fldCharType="separate"/>
      </w:r>
      <w:r w:rsidR="00EA3299">
        <w:t>Cleaning</w:t>
      </w:r>
      <w:r>
        <w:fldChar w:fldCharType="end"/>
      </w:r>
      <w:r>
        <w:t>.</w:t>
      </w:r>
      <w:r w:rsidR="001005B6">
        <w:t xml:space="preserve"> Using Google Earth Pro to export a shap</w:t>
      </w:r>
      <w:r w:rsidR="004519B1">
        <w:t>efile to KML sorts the problems (File | Save | Save Place As..).</w:t>
      </w:r>
      <w:r w:rsidR="00AC4CB9">
        <w:t xml:space="preserve"> But it rounds doubles!</w:t>
      </w:r>
    </w:p>
    <w:p w14:paraId="3428DD21" w14:textId="77777777" w:rsidR="00B27CC7" w:rsidRDefault="00283B28" w:rsidP="000E5536">
      <w:pPr>
        <w:pStyle w:val="Heading2"/>
      </w:pPr>
      <w:r>
        <w:t>Map</w:t>
      </w:r>
      <w:r w:rsidR="00B27CC7">
        <w:t xml:space="preserve"> Publishing</w:t>
      </w:r>
    </w:p>
    <w:p w14:paraId="1EB81128" w14:textId="77777777" w:rsidR="00B27CC7" w:rsidRDefault="00B27CC7" w:rsidP="0034374E">
      <w:pPr>
        <w:pStyle w:val="Heading3"/>
      </w:pPr>
      <w:r>
        <w:t>ArcGIS Server</w:t>
      </w:r>
    </w:p>
    <w:p w14:paraId="16770107" w14:textId="77777777" w:rsidR="00B27CC7" w:rsidRDefault="00B27CC7" w:rsidP="0034374E">
      <w:pPr>
        <w:pStyle w:val="Heading3"/>
      </w:pPr>
      <w:r>
        <w:t>MapServer</w:t>
      </w:r>
    </w:p>
    <w:p w14:paraId="6E6F26AF" w14:textId="77777777" w:rsidR="00B27CC7" w:rsidRDefault="00B27CC7" w:rsidP="0034374E">
      <w:pPr>
        <w:pStyle w:val="Heading3"/>
      </w:pPr>
      <w:r>
        <w:t>GeoServer</w:t>
      </w:r>
    </w:p>
    <w:p w14:paraId="6DBC9828" w14:textId="77777777" w:rsidR="00D335D7" w:rsidRDefault="00D335D7" w:rsidP="00D335D7">
      <w:pPr>
        <w:pStyle w:val="Heading4"/>
      </w:pPr>
      <w:bookmarkStart w:id="189" w:name="_Ref440289491"/>
      <w:r>
        <w:t>Installing</w:t>
      </w:r>
    </w:p>
    <w:p w14:paraId="7726347C" w14:textId="77777777" w:rsidR="00D335D7" w:rsidRDefault="00D335D7" w:rsidP="00D335D7">
      <w:pPr>
        <w:pStyle w:val="Heading5"/>
      </w:pPr>
      <w:r>
        <w:t>On Ubuntu 14.04</w:t>
      </w:r>
    </w:p>
    <w:p w14:paraId="0FB85FED" w14:textId="3EAD3805" w:rsidR="00D335D7" w:rsidRDefault="00D335D7" w:rsidP="00D335D7">
      <w:pPr>
        <w:pStyle w:val="BodyText2"/>
      </w:pPr>
      <w:r>
        <w:t xml:space="preserve">Installing </w:t>
      </w:r>
      <w:r>
        <w:t xml:space="preserve">v2.1.1 </w:t>
      </w:r>
      <w:r>
        <w:t xml:space="preserve">on Cloud9 on 28/3/17 following instructions </w:t>
      </w:r>
      <w:hyperlink r:id="rId1040" w:anchor="installation-war" w:history="1">
        <w:r w:rsidRPr="00D335D7">
          <w:rPr>
            <w:rStyle w:val="Hyperlink"/>
          </w:rPr>
          <w:t>here</w:t>
        </w:r>
      </w:hyperlink>
      <w:r>
        <w:t xml:space="preserve">. </w:t>
      </w:r>
    </w:p>
    <w:p w14:paraId="2F44C9B6" w14:textId="77777777" w:rsidR="00D335D7" w:rsidRDefault="00D335D7" w:rsidP="00D335D7">
      <w:pPr>
        <w:pStyle w:val="BodyText2"/>
      </w:pPr>
      <w:r>
        <w:t xml:space="preserve">Install Java (see </w:t>
      </w:r>
      <w:hyperlink w:anchor="_On_Ubuntu_14.04_2" w:history="1">
        <w:r w:rsidRPr="00D335D7">
          <w:rPr>
            <w:rStyle w:val="Hyperlink"/>
          </w:rPr>
          <w:t>On Ubuntu 14.04</w:t>
        </w:r>
      </w:hyperlink>
      <w:r>
        <w:t>)</w:t>
      </w:r>
    </w:p>
    <w:p w14:paraId="7CFB10F2" w14:textId="353DE087" w:rsidR="00D335D7" w:rsidRPr="00D335D7" w:rsidRDefault="00D335D7" w:rsidP="00D335D7">
      <w:pPr>
        <w:pStyle w:val="Unix"/>
      </w:pPr>
      <w:r w:rsidRPr="00D335D7">
        <w:t>blishten:~/workspace (master) $ wget http://sourceforge.net/projects/geoserver/files/GeoServer/2.11.0/geoserver-2.11.0-bin.zip</w:t>
      </w:r>
    </w:p>
    <w:p w14:paraId="1A6CD9FC" w14:textId="77777777" w:rsidR="00894DFA" w:rsidRDefault="00894DFA" w:rsidP="007D2F52">
      <w:pPr>
        <w:pStyle w:val="Heading4"/>
      </w:pPr>
      <w:r>
        <w:t>Servers</w:t>
      </w:r>
    </w:p>
    <w:p w14:paraId="5CF34CB2" w14:textId="38FBAC85" w:rsidR="00894DFA" w:rsidRDefault="00894DFA" w:rsidP="000E5536">
      <w:pPr>
        <w:pStyle w:val="BodyText2"/>
      </w:pPr>
      <w:r>
        <w:t xml:space="preserve">For developers: </w:t>
      </w:r>
      <w:hyperlink r:id="rId1041" w:history="1">
        <w:r>
          <w:rPr>
            <w:rStyle w:val="Hyperlink"/>
          </w:rPr>
          <w:t>http://h05-dev-vm100.jrc.it:8080/geoserver/web/</w:t>
        </w:r>
      </w:hyperlink>
      <w:r>
        <w:t xml:space="preserve"> u/p</w:t>
      </w:r>
      <w:r w:rsidR="00BB619D">
        <w:t xml:space="preserve">  Andrew/Changeme!1</w:t>
      </w:r>
    </w:p>
    <w:p w14:paraId="3F593E31" w14:textId="43154AE3" w:rsidR="00894DFA" w:rsidRDefault="00894DFA" w:rsidP="000E5536">
      <w:pPr>
        <w:pStyle w:val="BodyText2"/>
      </w:pPr>
      <w:r>
        <w:t xml:space="preserve">Live: </w:t>
      </w:r>
      <w:hyperlink r:id="rId1042" w:history="1">
        <w:r w:rsidRPr="00627696">
          <w:rPr>
            <w:rStyle w:val="Hyperlink"/>
          </w:rPr>
          <w:t>http://lrm-maps.jrc.ec.europa.eu/geoserver/</w:t>
        </w:r>
      </w:hyperlink>
      <w:r>
        <w:t xml:space="preserve"> </w:t>
      </w:r>
      <w:r w:rsidR="00BB619D">
        <w:t xml:space="preserve"> u/p </w:t>
      </w:r>
      <w:r w:rsidR="0046068F" w:rsidRPr="0046068F">
        <w:t>Andrew</w:t>
      </w:r>
      <w:r w:rsidR="0046068F">
        <w:t>/</w:t>
      </w:r>
      <w:r w:rsidR="0046068F" w:rsidRPr="0046068F">
        <w:t>andrewgs11</w:t>
      </w:r>
    </w:p>
    <w:p w14:paraId="7C96C546" w14:textId="7526B07F" w:rsidR="004F4893" w:rsidRPr="00894DFA" w:rsidRDefault="004F4893" w:rsidP="000E5536">
      <w:pPr>
        <w:pStyle w:val="BodyText2"/>
      </w:pPr>
      <w:r>
        <w:t xml:space="preserve">This is </w:t>
      </w:r>
      <w:hyperlink r:id="rId1043" w:history="1">
        <w:r>
          <w:rPr>
            <w:rStyle w:val="Hyperlink"/>
          </w:rPr>
          <w:t>http://h05-prod-vm100.jrc.it:8080/geoserver/web/</w:t>
        </w:r>
      </w:hyperlink>
    </w:p>
    <w:p w14:paraId="392BE9CE" w14:textId="77777777" w:rsidR="00153927" w:rsidRDefault="00153927" w:rsidP="007D2F52">
      <w:pPr>
        <w:pStyle w:val="Heading4"/>
      </w:pPr>
      <w:r>
        <w:t>Publishing</w:t>
      </w:r>
      <w:bookmarkEnd w:id="189"/>
    </w:p>
    <w:p w14:paraId="64B562C5" w14:textId="77777777" w:rsidR="005A20A9" w:rsidRDefault="005A20A9" w:rsidP="000E5536">
      <w:pPr>
        <w:pStyle w:val="Heading5"/>
      </w:pPr>
      <w:r>
        <w:t>From PostGIS</w:t>
      </w:r>
    </w:p>
    <w:p w14:paraId="1D9AFEBA" w14:textId="77777777" w:rsidR="005A20A9" w:rsidRDefault="00B76A41" w:rsidP="000E5536">
      <w:pPr>
        <w:pStyle w:val="Heading6"/>
      </w:pPr>
      <w:r>
        <w:t>Table</w:t>
      </w:r>
    </w:p>
    <w:p w14:paraId="5E2AF345" w14:textId="77777777" w:rsidR="00375BF3" w:rsidRDefault="00375BF3" w:rsidP="000E5536">
      <w:pPr>
        <w:pStyle w:val="BodyText2"/>
      </w:pPr>
      <w:r>
        <w:t xml:space="preserve">To publish </w:t>
      </w:r>
      <w:r w:rsidR="005A20A9">
        <w:t xml:space="preserve">from a PostGIS table </w:t>
      </w:r>
      <w:r>
        <w:t>in Geoserver:</w:t>
      </w:r>
    </w:p>
    <w:p w14:paraId="30C385C5" w14:textId="7BEA7639" w:rsidR="003E114C" w:rsidRDefault="00375BF3" w:rsidP="000E5536">
      <w:pPr>
        <w:pStyle w:val="ListBullet2"/>
      </w:pPr>
      <w:r>
        <w:t xml:space="preserve">Open </w:t>
      </w:r>
      <w:hyperlink r:id="rId1044" w:history="1">
        <w:r w:rsidRPr="00B27CC7">
          <w:rPr>
            <w:rStyle w:val="Hyperlink"/>
          </w:rPr>
          <w:t>GeoServer</w:t>
        </w:r>
      </w:hyperlink>
      <w:r>
        <w:t xml:space="preserve"> and log in</w:t>
      </w:r>
      <w:r w:rsidR="00D4017E">
        <w:t xml:space="preserve"> using </w:t>
      </w:r>
      <w:r w:rsidR="003E114C">
        <w:t>admin</w:t>
      </w:r>
      <w:r w:rsidR="00E92E24">
        <w:t>/geosrv-H5</w:t>
      </w:r>
      <w:r w:rsidR="003E2B43">
        <w:t xml:space="preserve"> </w:t>
      </w:r>
      <w:r w:rsidR="00E8060D">
        <w:t xml:space="preserve">(old </w:t>
      </w:r>
      <w:r w:rsidR="00A133E4">
        <w:t>machine</w:t>
      </w:r>
      <w:r w:rsidR="00E8060D">
        <w:t xml:space="preserve">) </w:t>
      </w:r>
      <w:r w:rsidR="003E2B43">
        <w:t xml:space="preserve">or </w:t>
      </w:r>
      <w:r w:rsidR="00E8060D">
        <w:t xml:space="preserve">Andrew/geosrv-H5-andrew or </w:t>
      </w:r>
      <w:r w:rsidR="003E2B43">
        <w:t>admin/</w:t>
      </w:r>
      <w:r w:rsidR="003E2B43" w:rsidRPr="003E2B43">
        <w:t>geosrv-H5vm11</w:t>
      </w:r>
      <w:r w:rsidR="003E2B43">
        <w:t xml:space="preserve"> (new machine)</w:t>
      </w:r>
    </w:p>
    <w:p w14:paraId="57EF9907" w14:textId="77777777" w:rsidR="00375BF3" w:rsidRDefault="00541C9D" w:rsidP="000E5536">
      <w:pPr>
        <w:pStyle w:val="ListBullet2"/>
      </w:pPr>
      <w:r>
        <w:lastRenderedPageBreak/>
        <w:t>Use</w:t>
      </w:r>
      <w:r w:rsidR="003E114C">
        <w:t xml:space="preserve"> a </w:t>
      </w:r>
      <w:r>
        <w:t>store that gets data from Po</w:t>
      </w:r>
      <w:r w:rsidR="003E114C">
        <w:t>s</w:t>
      </w:r>
      <w:r>
        <w:t>t</w:t>
      </w:r>
      <w:r w:rsidR="003E114C">
        <w:t xml:space="preserve">GIS using </w:t>
      </w:r>
      <w:r w:rsidR="00D4017E">
        <w:t>user: geoserver password: d33pbreath</w:t>
      </w:r>
    </w:p>
    <w:p w14:paraId="1DCE7FCE" w14:textId="77777777" w:rsidR="00375BF3" w:rsidRDefault="00375BF3" w:rsidP="000E5536">
      <w:pPr>
        <w:pStyle w:val="ListBullet2"/>
      </w:pPr>
      <w:r>
        <w:t>The especies schema is published t</w:t>
      </w:r>
      <w:r w:rsidR="00F400D7">
        <w:t>hrough the store called ‘lrmexternal’</w:t>
      </w:r>
    </w:p>
    <w:p w14:paraId="1609C8A5" w14:textId="77777777" w:rsidR="00375BF3" w:rsidRDefault="00375BF3" w:rsidP="000E5536">
      <w:pPr>
        <w:pStyle w:val="ListBullet2"/>
      </w:pPr>
      <w:r>
        <w:t>The amazon store is published through the ‘lrm-especies’ workspace</w:t>
      </w:r>
    </w:p>
    <w:p w14:paraId="10632E5F" w14:textId="77777777" w:rsidR="00375BF3" w:rsidRDefault="00375BF3" w:rsidP="000E5536">
      <w:pPr>
        <w:pStyle w:val="ListBullet2"/>
      </w:pPr>
      <w:r>
        <w:t xml:space="preserve">Click on layers | Add a new resource </w:t>
      </w:r>
    </w:p>
    <w:p w14:paraId="47F6B07A" w14:textId="77777777" w:rsidR="00375BF3" w:rsidRDefault="00375BF3" w:rsidP="000E5536">
      <w:pPr>
        <w:pStyle w:val="ListBullet2"/>
      </w:pPr>
      <w:r>
        <w:t>In the Add layer from box select ‘lrm-especies:amazon’, i.e. workspace:store</w:t>
      </w:r>
    </w:p>
    <w:p w14:paraId="5DDD1A7A" w14:textId="77777777" w:rsidR="00375BF3" w:rsidRDefault="00375BF3" w:rsidP="000E5536">
      <w:pPr>
        <w:pStyle w:val="ListBullet2"/>
      </w:pPr>
      <w:r>
        <w:t>Click Publish next to the layer name that you want to publish and fill in the necessary details</w:t>
      </w:r>
    </w:p>
    <w:p w14:paraId="064D9237" w14:textId="77777777" w:rsidR="00375BF3" w:rsidRDefault="00375BF3" w:rsidP="000E5536">
      <w:pPr>
        <w:pStyle w:val="BodyText2"/>
      </w:pPr>
      <w:r>
        <w:t xml:space="preserve">I have created a layer from the Google Earth Engine Validation Points. The WMS endpoint is </w:t>
      </w:r>
      <w:hyperlink r:id="rId1045" w:history="1">
        <w:r w:rsidRPr="00496F56">
          <w:rPr>
            <w:rStyle w:val="Hyperlink"/>
          </w:rPr>
          <w:t>here</w:t>
        </w:r>
      </w:hyperlink>
      <w:r>
        <w:t xml:space="preserve">. To use this end point in the Javascript API see </w:t>
      </w:r>
      <w:r>
        <w:fldChar w:fldCharType="begin"/>
      </w:r>
      <w:r>
        <w:instrText xml:space="preserve"> REF _Ref396389122 \h </w:instrText>
      </w:r>
      <w:r>
        <w:fldChar w:fldCharType="separate"/>
      </w:r>
      <w:r w:rsidR="00EA3299">
        <w:t>WMSLayer</w:t>
      </w:r>
      <w:r>
        <w:fldChar w:fldCharType="end"/>
      </w:r>
      <w:r>
        <w:t>.</w:t>
      </w:r>
      <w:r w:rsidR="009E7288">
        <w:t xml:space="preserve"> </w:t>
      </w:r>
    </w:p>
    <w:p w14:paraId="68EEFDED" w14:textId="77777777" w:rsidR="00B07490" w:rsidRPr="00B07490" w:rsidRDefault="00B07490" w:rsidP="000E5536">
      <w:pPr>
        <w:pStyle w:val="BodyText2"/>
      </w:pPr>
      <w:r>
        <w:t xml:space="preserve">Unfortunately when you publish a map directly on lrm-maps this is the prod machine and when Lucy does a sync it overwrites the config files on the prod machine and you lose the services. So Lucy has created a workspace on the prod machine that </w:t>
      </w:r>
      <w:r>
        <w:rPr>
          <w:i/>
        </w:rPr>
        <w:t xml:space="preserve">will not </w:t>
      </w:r>
      <w:r>
        <w:t>get overridden called ‘external’. You can use this for publishing.</w:t>
      </w:r>
      <w:r w:rsidR="00B02079">
        <w:t xml:space="preserve"> You should create a store using the geoserver user.</w:t>
      </w:r>
    </w:p>
    <w:p w14:paraId="339064E9" w14:textId="02C4B55A" w:rsidR="009E7288" w:rsidRDefault="009E7288" w:rsidP="000E5536">
      <w:pPr>
        <w:pStyle w:val="BodyText2"/>
      </w:pPr>
      <w:r>
        <w:t>The version of GeoServer we have is 2.2 and doesn’t support jsonp.</w:t>
      </w:r>
      <w:r w:rsidR="009408B6">
        <w:t xml:space="preserve"> But the new version of Geoserver is 2.5.3 from July 2015! </w:t>
      </w:r>
    </w:p>
    <w:p w14:paraId="457C0321" w14:textId="77777777" w:rsidR="00B76A41" w:rsidRDefault="00B76A41" w:rsidP="000E5536">
      <w:pPr>
        <w:pStyle w:val="Heading6"/>
      </w:pPr>
      <w:r>
        <w:t>View</w:t>
      </w:r>
    </w:p>
    <w:p w14:paraId="4190E394" w14:textId="77777777" w:rsidR="001D4712" w:rsidRDefault="001D4712" w:rsidP="000E5536">
      <w:pPr>
        <w:pStyle w:val="BodyText2"/>
      </w:pPr>
      <w:r>
        <w:t xml:space="preserve">Looks like you </w:t>
      </w:r>
      <w:hyperlink r:id="rId1046" w:anchor="publishing-a-postgis-view" w:history="1">
        <w:r w:rsidRPr="00B24891">
          <w:rPr>
            <w:rStyle w:val="Hyperlink"/>
          </w:rPr>
          <w:t>can</w:t>
        </w:r>
      </w:hyperlink>
      <w:r w:rsidR="00B24891">
        <w:t xml:space="preserve"> publish a</w:t>
      </w:r>
      <w:r w:rsidR="004556D5">
        <w:t xml:space="preserve"> view in Geoserver (help for version 2.2)</w:t>
      </w:r>
      <w:r w:rsidR="00E93B62">
        <w:t xml:space="preserve"> and indeed when I created a view the geom column was listed in the public.geometry_columns table.</w:t>
      </w:r>
      <w:r w:rsidR="001914E9">
        <w:t xml:space="preserve"> When I publish in Geoserver I get a null pointer exception error when I try to access it in openlayers.</w:t>
      </w:r>
      <w:r w:rsidR="00781F47">
        <w:t xml:space="preserve"> I am getting permission denied for some of the other formats.</w:t>
      </w:r>
      <w:r w:rsidR="002E7B74">
        <w:t xml:space="preserve"> </w:t>
      </w:r>
      <w:r w:rsidR="0072768C">
        <w:t>You need to give permissions on Views as they are not given by default:</w:t>
      </w:r>
    </w:p>
    <w:p w14:paraId="6E776F64" w14:textId="77777777" w:rsidR="0072768C" w:rsidRDefault="0072768C" w:rsidP="000E5536">
      <w:pPr>
        <w:pStyle w:val="sql"/>
      </w:pPr>
      <w:r>
        <w:t>GRANT ALL ON TABLE _gee_validated_sites_subset_pixel_values TO especies;</w:t>
      </w:r>
      <w:r w:rsidR="00BF5E1A">
        <w:t xml:space="preserve"> </w:t>
      </w:r>
    </w:p>
    <w:p w14:paraId="76F94C3B" w14:textId="77777777" w:rsidR="0072768C" w:rsidRDefault="0072768C" w:rsidP="000E5536">
      <w:pPr>
        <w:pStyle w:val="sql"/>
      </w:pPr>
      <w:r>
        <w:t>GRANT SELECT ON TABLE _gee_validated_sites_subset_pixel_values TO appuser;</w:t>
      </w:r>
    </w:p>
    <w:p w14:paraId="54EE6BD8" w14:textId="77777777" w:rsidR="004333AE" w:rsidRPr="00375BF3" w:rsidRDefault="004333AE" w:rsidP="000E5536">
      <w:pPr>
        <w:pStyle w:val="BodyText2"/>
      </w:pPr>
      <w:r>
        <w:t xml:space="preserve">You also cannot simply add a new field in a view at runtime, e.g.  ..band11, ‘h_v’ bands etc. as it will have an unknown type and it will not be shown in Geoserver. However, you can make runtime columns appear in a view using the CAST syntax, e.g. </w:t>
      </w:r>
      <w:r w:rsidR="00D81A77">
        <w:t>CA</w:t>
      </w:r>
      <w:r w:rsidRPr="004333AE">
        <w:t>ST('h_v' AS text) bands</w:t>
      </w:r>
      <w:r>
        <w:t>.</w:t>
      </w:r>
      <w:r w:rsidR="005A2FAE">
        <w:t xml:space="preserve"> I don’t know if this will be indexed though – but it appears as though it is!</w:t>
      </w:r>
    </w:p>
    <w:p w14:paraId="59AC1369" w14:textId="77777777" w:rsidR="00334224" w:rsidRDefault="00334224" w:rsidP="007D2F52">
      <w:pPr>
        <w:pStyle w:val="Heading4"/>
      </w:pPr>
      <w:r>
        <w:t>REST</w:t>
      </w:r>
    </w:p>
    <w:p w14:paraId="39718A19" w14:textId="77777777" w:rsidR="00334224" w:rsidRDefault="00334224" w:rsidP="000E5536">
      <w:pPr>
        <w:pStyle w:val="BodyText2"/>
      </w:pPr>
      <w:r>
        <w:t xml:space="preserve">GeoServer has a REST API which is available at </w:t>
      </w:r>
      <w:hyperlink r:id="rId1047" w:history="1">
        <w:r w:rsidRPr="00A95575">
          <w:rPr>
            <w:rStyle w:val="Hyperlink"/>
          </w:rPr>
          <w:t>http://your-server/geoserver/rest</w:t>
        </w:r>
      </w:hyperlink>
      <w:r>
        <w:t>. So for example, ours is here:</w:t>
      </w:r>
    </w:p>
    <w:p w14:paraId="53CBAA96" w14:textId="77777777" w:rsidR="00334224" w:rsidRPr="00334224" w:rsidRDefault="003630B2" w:rsidP="000E5536">
      <w:pPr>
        <w:pStyle w:val="BodyText2"/>
      </w:pPr>
      <w:hyperlink r:id="rId1048" w:history="1">
        <w:r w:rsidR="00334224" w:rsidRPr="00A95575">
          <w:rPr>
            <w:rStyle w:val="Hyperlink"/>
          </w:rPr>
          <w:t>http://lrm-maps.jrc.ec.europa.eu/geoserver/rest</w:t>
        </w:r>
      </w:hyperlink>
      <w:r w:rsidR="00334224">
        <w:t xml:space="preserve"> </w:t>
      </w:r>
    </w:p>
    <w:p w14:paraId="475C1D99" w14:textId="77777777" w:rsidR="00153927" w:rsidRDefault="00153927" w:rsidP="007D2F52">
      <w:pPr>
        <w:pStyle w:val="Heading4"/>
      </w:pPr>
      <w:r>
        <w:t>Style Layer Descriptors</w:t>
      </w:r>
    </w:p>
    <w:p w14:paraId="33E86002" w14:textId="77777777" w:rsidR="00345246" w:rsidRDefault="00345246" w:rsidP="000E5536">
      <w:pPr>
        <w:pStyle w:val="Heading5"/>
      </w:pPr>
      <w:r>
        <w:t>Editors</w:t>
      </w:r>
    </w:p>
    <w:p w14:paraId="74B7F601" w14:textId="77777777" w:rsidR="00345246" w:rsidRDefault="00345246" w:rsidP="000E5536">
      <w:pPr>
        <w:pStyle w:val="BodyText2"/>
      </w:pPr>
      <w:r>
        <w:t>GeoServer uses SLD files to style the responses. You can create SLD files using various tools:</w:t>
      </w:r>
    </w:p>
    <w:p w14:paraId="506576EE" w14:textId="77777777" w:rsidR="00345246" w:rsidRDefault="00345246" w:rsidP="000E5536">
      <w:pPr>
        <w:pStyle w:val="ListBullet"/>
      </w:pPr>
      <w:r>
        <w:t>http://arcmap2sld.geoinform.fh-mainz.de</w:t>
      </w:r>
    </w:p>
    <w:p w14:paraId="5F9057F5" w14:textId="77777777" w:rsidR="00345246" w:rsidRDefault="003630B2" w:rsidP="000E5536">
      <w:pPr>
        <w:pStyle w:val="ListBullet"/>
      </w:pPr>
      <w:hyperlink r:id="rId1049" w:history="1">
        <w:r w:rsidR="00345246" w:rsidRPr="00A604D5">
          <w:rPr>
            <w:rStyle w:val="Hyperlink"/>
          </w:rPr>
          <w:t>http://QGis.org</w:t>
        </w:r>
      </w:hyperlink>
      <w:r w:rsidR="00345246">
        <w:t xml:space="preserve"> – tried and tested – seems to work well</w:t>
      </w:r>
    </w:p>
    <w:p w14:paraId="3F8B477E" w14:textId="77777777" w:rsidR="00345246" w:rsidRDefault="00345246" w:rsidP="000E5536">
      <w:pPr>
        <w:pStyle w:val="ListBullet"/>
      </w:pPr>
      <w:r>
        <w:t>http://geocat.net/bridge</w:t>
      </w:r>
    </w:p>
    <w:p w14:paraId="5D427F6B" w14:textId="77777777" w:rsidR="00345246" w:rsidRDefault="00345246" w:rsidP="000E5536">
      <w:pPr>
        <w:pStyle w:val="ListBullet"/>
      </w:pPr>
      <w:r>
        <w:t>http://en.geopublishing.org/AtlasStyler</w:t>
      </w:r>
    </w:p>
    <w:p w14:paraId="5B1F131F" w14:textId="77777777" w:rsidR="00345246" w:rsidRDefault="00345246" w:rsidP="000E5536">
      <w:pPr>
        <w:pStyle w:val="ListBullet"/>
      </w:pPr>
      <w:r>
        <w:t>http://Udig.org</w:t>
      </w:r>
      <w:r w:rsidRPr="00153927">
        <w:t xml:space="preserve"> </w:t>
      </w:r>
    </w:p>
    <w:p w14:paraId="522D71A4" w14:textId="77777777" w:rsidR="00345246" w:rsidRDefault="00345246" w:rsidP="000E5536">
      <w:pPr>
        <w:pStyle w:val="Heading6"/>
      </w:pPr>
      <w:r>
        <w:t>QGIS</w:t>
      </w:r>
    </w:p>
    <w:p w14:paraId="346D7134" w14:textId="77777777" w:rsidR="00345246" w:rsidRDefault="00345246" w:rsidP="000E5536">
      <w:pPr>
        <w:pStyle w:val="BodyText2"/>
      </w:pPr>
      <w:r>
        <w:t>Works well – to create transparent outlines, click on the symbol border and set the alpha channel to 0. Setting an outline width of 0 does not work.</w:t>
      </w:r>
    </w:p>
    <w:p w14:paraId="68CADD8A" w14:textId="49A1D385" w:rsidR="008B5DCA" w:rsidRDefault="008B5DCA" w:rsidP="000E5536">
      <w:pPr>
        <w:pStyle w:val="Heading6"/>
      </w:pPr>
      <w:r>
        <w:t>VBA SLD Creator</w:t>
      </w:r>
    </w:p>
    <w:p w14:paraId="603C6DBB" w14:textId="71082E2C" w:rsidR="008B5DCA" w:rsidRPr="008B5DCA" w:rsidRDefault="008B5DCA" w:rsidP="000E5536">
      <w:pPr>
        <w:pStyle w:val="BodyText2"/>
      </w:pPr>
      <w:r>
        <w:t>I have written an SLD creator that can be used for the Google Earth Engine Spectral Library Building Tool which creates an SLD from a table of land cover classes and colour values. The VBA code is in the Access database: ‘</w:t>
      </w:r>
      <w:r w:rsidRPr="008B5DCA">
        <w:t>E:\cottaan\My Documents</w:t>
      </w:r>
      <w:r>
        <w:t>\Database1.accdb.</w:t>
      </w:r>
    </w:p>
    <w:p w14:paraId="659C9C73" w14:textId="77777777" w:rsidR="00902707" w:rsidRDefault="00567F9C" w:rsidP="007D2F52">
      <w:pPr>
        <w:pStyle w:val="Heading4"/>
      </w:pPr>
      <w:r>
        <w:t xml:space="preserve">Calling </w:t>
      </w:r>
      <w:r w:rsidR="00902707">
        <w:t>services</w:t>
      </w:r>
    </w:p>
    <w:p w14:paraId="442AC956" w14:textId="77777777" w:rsidR="000118D4" w:rsidRDefault="000118D4" w:rsidP="000E5536">
      <w:pPr>
        <w:pStyle w:val="Heading5"/>
      </w:pPr>
      <w:r>
        <w:t>Example calls</w:t>
      </w:r>
    </w:p>
    <w:p w14:paraId="387AAEC0" w14:textId="77777777" w:rsidR="000118D4" w:rsidRDefault="000118D4" w:rsidP="000E5536">
      <w:pPr>
        <w:pStyle w:val="Heading6"/>
      </w:pPr>
      <w:r>
        <w:lastRenderedPageBreak/>
        <w:t>WMS</w:t>
      </w:r>
    </w:p>
    <w:p w14:paraId="558ED2AA" w14:textId="77777777" w:rsidR="000118D4" w:rsidRDefault="000118D4" w:rsidP="000E5536">
      <w:pPr>
        <w:pStyle w:val="BodyText2"/>
      </w:pPr>
      <w:r>
        <w:t xml:space="preserve">Example </w:t>
      </w:r>
      <w:hyperlink r:id="rId1050" w:history="1">
        <w:r w:rsidRPr="00685D67">
          <w:rPr>
            <w:rStyle w:val="Hyperlink"/>
          </w:rPr>
          <w:t>call</w:t>
        </w:r>
      </w:hyperlink>
      <w:r>
        <w:t xml:space="preserve"> returning pretty text.</w:t>
      </w:r>
    </w:p>
    <w:p w14:paraId="6334B892" w14:textId="77777777" w:rsidR="000118D4" w:rsidRDefault="000118D4" w:rsidP="000E5536">
      <w:pPr>
        <w:pStyle w:val="Heading6"/>
      </w:pPr>
      <w:r>
        <w:t>WFS</w:t>
      </w:r>
    </w:p>
    <w:p w14:paraId="789999B2" w14:textId="77777777" w:rsidR="000118D4" w:rsidRDefault="000118D4" w:rsidP="000E5536">
      <w:pPr>
        <w:pStyle w:val="BodyText2"/>
      </w:pPr>
      <w:r>
        <w:t xml:space="preserve">Example </w:t>
      </w:r>
      <w:hyperlink r:id="rId1051" w:history="1">
        <w:r w:rsidRPr="00685D67">
          <w:rPr>
            <w:rStyle w:val="Hyperlink"/>
          </w:rPr>
          <w:t>call</w:t>
        </w:r>
      </w:hyperlink>
      <w:r>
        <w:t xml:space="preserve"> with no bounding box</w:t>
      </w:r>
    </w:p>
    <w:p w14:paraId="37AA27A4" w14:textId="77777777" w:rsidR="000118D4" w:rsidRDefault="000118D4" w:rsidP="000E5536">
      <w:pPr>
        <w:pStyle w:val="BodyText2"/>
      </w:pPr>
      <w:r>
        <w:t xml:space="preserve">Example </w:t>
      </w:r>
      <w:hyperlink r:id="rId1052" w:history="1">
        <w:r w:rsidRPr="00685D67">
          <w:rPr>
            <w:rStyle w:val="Hyperlink"/>
          </w:rPr>
          <w:t>call</w:t>
        </w:r>
      </w:hyperlink>
      <w:r>
        <w:t xml:space="preserve"> with a bounding box</w:t>
      </w:r>
    </w:p>
    <w:p w14:paraId="15BFA0AA" w14:textId="77777777" w:rsidR="000118D4" w:rsidRPr="000118D4" w:rsidRDefault="000118D4" w:rsidP="000E5536">
      <w:pPr>
        <w:pStyle w:val="BodyText2"/>
      </w:pPr>
      <w:r>
        <w:t xml:space="preserve">Example </w:t>
      </w:r>
      <w:hyperlink r:id="rId1053" w:history="1">
        <w:r w:rsidRPr="00FE7A4D">
          <w:rPr>
            <w:rStyle w:val="Hyperlink"/>
          </w:rPr>
          <w:t>call</w:t>
        </w:r>
      </w:hyperlink>
      <w:r>
        <w:t xml:space="preserve"> with a bounding box returning as json</w:t>
      </w:r>
    </w:p>
    <w:p w14:paraId="73834450" w14:textId="77777777" w:rsidR="00902707" w:rsidRDefault="00902707" w:rsidP="000E5536">
      <w:pPr>
        <w:pStyle w:val="Heading5"/>
      </w:pPr>
      <w:r>
        <w:t>Filtering</w:t>
      </w:r>
    </w:p>
    <w:p w14:paraId="0DE0B7DD" w14:textId="77777777" w:rsidR="00902707" w:rsidRDefault="00902707" w:rsidP="000E5536">
      <w:pPr>
        <w:pStyle w:val="BodyText2"/>
      </w:pPr>
      <w:r>
        <w:t>You can filter WMS/WFS using the cql_filter parameter which is very easy. See the docs here. Here is an example:</w:t>
      </w:r>
    </w:p>
    <w:p w14:paraId="00FA4413" w14:textId="77777777" w:rsidR="00902707" w:rsidRPr="00902707" w:rsidRDefault="003630B2" w:rsidP="000E5536">
      <w:pPr>
        <w:pStyle w:val="BodyText2"/>
      </w:pPr>
      <w:hyperlink r:id="rId1054" w:history="1">
        <w:r w:rsidR="000118D4" w:rsidRPr="00A95575">
          <w:rPr>
            <w:rStyle w:val="Hyperlink"/>
          </w:rPr>
          <w: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w:t>
        </w:r>
      </w:hyperlink>
      <w:r w:rsidR="000118D4">
        <w:t xml:space="preserve"> </w:t>
      </w:r>
    </w:p>
    <w:p w14:paraId="62301C33" w14:textId="7D5C4230" w:rsidR="00B83F69" w:rsidRDefault="00B83F69" w:rsidP="0034374E">
      <w:pPr>
        <w:pStyle w:val="Heading3"/>
      </w:pPr>
      <w:r>
        <w:t>GeoNode</w:t>
      </w:r>
    </w:p>
    <w:p w14:paraId="6AB6AEC9" w14:textId="605F46B4" w:rsidR="00B83F69" w:rsidRDefault="00B83F69" w:rsidP="000E5536">
      <w:pPr>
        <w:pStyle w:val="BodyText2"/>
      </w:pPr>
      <w:r>
        <w:t xml:space="preserve">We have an instance of GeoNode that Luca has styled internally here: </w:t>
      </w:r>
      <w:hyperlink r:id="rId1055" w:history="1">
        <w:r w:rsidRPr="00451A61">
          <w:rPr>
            <w:rStyle w:val="Hyperlink"/>
          </w:rPr>
          <w:t>http://h05-dev-vm36.jrc.it/</w:t>
        </w:r>
      </w:hyperlink>
      <w:r>
        <w:t xml:space="preserve"> My Admin user credentials are:</w:t>
      </w:r>
      <w:r w:rsidRPr="00B83F69">
        <w:t xml:space="preserve"> </w:t>
      </w:r>
      <w:r>
        <w:t>User:  Andreaw-GN-H05 Pw:  AGN-H05-pw.</w:t>
      </w:r>
    </w:p>
    <w:p w14:paraId="213B49EF" w14:textId="06A15408" w:rsidR="008956CC" w:rsidRDefault="008956CC" w:rsidP="007D2F52">
      <w:pPr>
        <w:pStyle w:val="Heading4"/>
      </w:pPr>
      <w:r>
        <w:t>Installing</w:t>
      </w:r>
    </w:p>
    <w:p w14:paraId="7A902326" w14:textId="72387BFF" w:rsidR="008956CC" w:rsidRDefault="008956CC" w:rsidP="000E5536">
      <w:pPr>
        <w:pStyle w:val="BodyText2"/>
      </w:pPr>
      <w:r>
        <w:t>Installing GeoNode on the SPREP test server</w:t>
      </w:r>
      <w:r w:rsidR="0009714E">
        <w:t xml:space="preserve"> following the instructions </w:t>
      </w:r>
      <w:hyperlink r:id="rId1056" w:history="1">
        <w:r w:rsidR="00DF2748" w:rsidRPr="00DF2748">
          <w:rPr>
            <w:rStyle w:val="Hyperlink"/>
          </w:rPr>
          <w:t>here</w:t>
        </w:r>
      </w:hyperlink>
      <w:r w:rsidR="00DF2748">
        <w:t>. Failed on Ubuntu 14.04. Trying on Ubuntu 12.04.</w:t>
      </w:r>
    </w:p>
    <w:p w14:paraId="46BAB234" w14:textId="77777777" w:rsidR="00DF2748" w:rsidRDefault="00DF2748" w:rsidP="00D96B97">
      <w:pPr>
        <w:pStyle w:val="Unix"/>
      </w:pPr>
      <w:r>
        <w:t>sudo add-apt-repository ppa:geonode/release</w:t>
      </w:r>
    </w:p>
    <w:p w14:paraId="13B61847" w14:textId="77777777" w:rsidR="00DF2748" w:rsidRDefault="00DF2748" w:rsidP="00D96B97">
      <w:pPr>
        <w:pStyle w:val="Unix"/>
      </w:pPr>
      <w:r>
        <w:t>You are about to add the following PPA to your system:</w:t>
      </w:r>
    </w:p>
    <w:p w14:paraId="4BCE1078" w14:textId="77777777" w:rsidR="00DF2748" w:rsidRDefault="00DF2748" w:rsidP="00D96B97">
      <w:pPr>
        <w:pStyle w:val="Unix"/>
      </w:pPr>
      <w:r>
        <w:t xml:space="preserve"> Ubuntu packages for GeoNode. More information at http://geonode.org</w:t>
      </w:r>
    </w:p>
    <w:p w14:paraId="3B5A99AB" w14:textId="77777777" w:rsidR="00DF2748" w:rsidRDefault="00DF2748" w:rsidP="00D96B97">
      <w:pPr>
        <w:pStyle w:val="Unix"/>
      </w:pPr>
      <w:r>
        <w:t xml:space="preserve"> More info: https://launchpad.net/~geonode/+archive/ubuntu/release</w:t>
      </w:r>
    </w:p>
    <w:p w14:paraId="1DC6194D" w14:textId="77777777" w:rsidR="00DF2748" w:rsidRDefault="00DF2748" w:rsidP="00D96B97">
      <w:pPr>
        <w:pStyle w:val="Unix"/>
      </w:pPr>
      <w:r>
        <w:t>Press [ENTER] to continue or ctrl-c to cancel adding it</w:t>
      </w:r>
    </w:p>
    <w:p w14:paraId="53C57331" w14:textId="77777777" w:rsidR="00DF2748" w:rsidRDefault="00DF2748" w:rsidP="00D96B97">
      <w:pPr>
        <w:pStyle w:val="Unix"/>
      </w:pPr>
    </w:p>
    <w:p w14:paraId="58E0FEEF" w14:textId="77777777" w:rsidR="00DF2748" w:rsidRDefault="00DF2748" w:rsidP="00D96B97">
      <w:pPr>
        <w:pStyle w:val="Unix"/>
      </w:pPr>
      <w:r>
        <w:t>gpg: keyring `/tmp/tmp5tUNdp/secring.gpg' created</w:t>
      </w:r>
    </w:p>
    <w:p w14:paraId="4AA0F263" w14:textId="77777777" w:rsidR="00DF2748" w:rsidRDefault="00DF2748" w:rsidP="00D96B97">
      <w:pPr>
        <w:pStyle w:val="Unix"/>
      </w:pPr>
      <w:r>
        <w:t>gpg: keyring `/tmp/tmp5tUNdp/pubring.gpg' created</w:t>
      </w:r>
    </w:p>
    <w:p w14:paraId="1B7F9875" w14:textId="77777777" w:rsidR="00DF2748" w:rsidRDefault="00DF2748" w:rsidP="00D96B97">
      <w:pPr>
        <w:pStyle w:val="Unix"/>
      </w:pPr>
      <w:r>
        <w:t>gpg: requesting key 9FBF90A1 from hkp server keyserver.ubuntu.com</w:t>
      </w:r>
    </w:p>
    <w:p w14:paraId="090887D7" w14:textId="77777777" w:rsidR="00DF2748" w:rsidRDefault="00DF2748" w:rsidP="00D96B97">
      <w:pPr>
        <w:pStyle w:val="Unix"/>
      </w:pPr>
      <w:r>
        <w:t>gpg: /tmp/tmp5tUNdp/trustdb.gpg: trustdb created</w:t>
      </w:r>
    </w:p>
    <w:p w14:paraId="274FF396" w14:textId="77777777" w:rsidR="00DF2748" w:rsidRDefault="00DF2748" w:rsidP="00D96B97">
      <w:pPr>
        <w:pStyle w:val="Unix"/>
      </w:pPr>
      <w:r>
        <w:t>gpg: key 9FBF90A1: public key "Launchpad PPA for geonode" imported</w:t>
      </w:r>
    </w:p>
    <w:p w14:paraId="414088F9" w14:textId="77777777" w:rsidR="00DF2748" w:rsidRDefault="00DF2748" w:rsidP="00D96B97">
      <w:pPr>
        <w:pStyle w:val="Unix"/>
      </w:pPr>
      <w:r>
        <w:t>gpg: Total number processed: 1</w:t>
      </w:r>
    </w:p>
    <w:p w14:paraId="63D39D3C" w14:textId="77777777" w:rsidR="00DF2748" w:rsidRDefault="00DF2748" w:rsidP="00D96B97">
      <w:pPr>
        <w:pStyle w:val="Unix"/>
      </w:pPr>
      <w:r>
        <w:t>gpg:               imported: 1  (RSA: 1)</w:t>
      </w:r>
    </w:p>
    <w:p w14:paraId="4843EC66" w14:textId="77777777" w:rsidR="00DF2748" w:rsidRDefault="00DF2748" w:rsidP="00D96B97">
      <w:pPr>
        <w:pStyle w:val="Unix"/>
      </w:pPr>
      <w:r>
        <w:t>OK</w:t>
      </w:r>
    </w:p>
    <w:p w14:paraId="2BBC97CE" w14:textId="70D0EA94" w:rsidR="00DF2748" w:rsidRDefault="00DF2748" w:rsidP="00D96B97">
      <w:pPr>
        <w:pStyle w:val="Unix"/>
      </w:pPr>
      <w:r>
        <w:t>jrc@test-ris:/var/www/python-rest-server/cgi-bin$</w:t>
      </w:r>
    </w:p>
    <w:p w14:paraId="2FCC18EA" w14:textId="1BC1F998" w:rsidR="00DF2748" w:rsidRDefault="00DF2748" w:rsidP="00D96B97">
      <w:pPr>
        <w:pStyle w:val="Unix"/>
      </w:pPr>
      <w:r>
        <w:t>sudo apt-get update</w:t>
      </w:r>
    </w:p>
    <w:p w14:paraId="327EB90C" w14:textId="023FB1BA" w:rsidR="00DF2748" w:rsidRDefault="00DF2748" w:rsidP="00D96B97">
      <w:pPr>
        <w:pStyle w:val="Unix"/>
      </w:pPr>
      <w:r>
        <w:t>sudo apt-get install geonode</w:t>
      </w:r>
    </w:p>
    <w:p w14:paraId="6E984FC3" w14:textId="72B5B4AC" w:rsidR="007E4A3E" w:rsidRDefault="007E4A3E" w:rsidP="00D96B97">
      <w:pPr>
        <w:pStyle w:val="Unix"/>
      </w:pPr>
      <w:r>
        <w:t>geonode createsuperuser</w:t>
      </w:r>
      <w:r w:rsidR="00C37181">
        <w:t xml:space="preserve"> (jrc, thargal88)</w:t>
      </w:r>
    </w:p>
    <w:p w14:paraId="4D85056D" w14:textId="77777777" w:rsidR="007E4A3E" w:rsidRDefault="007E4A3E" w:rsidP="00D96B97">
      <w:pPr>
        <w:pStyle w:val="Unix"/>
      </w:pPr>
      <w:r>
        <w:t>sudo geonode-updateip 127.0.0.1</w:t>
      </w:r>
    </w:p>
    <w:p w14:paraId="2FE40494" w14:textId="0021B956" w:rsidR="00456E2B" w:rsidRDefault="00456E2B" w:rsidP="00D96B97">
      <w:pPr>
        <w:pStyle w:val="Unix"/>
      </w:pPr>
      <w:r w:rsidRPr="00456E2B">
        <w:t>sudo geonode-updateip 123.176.76.184</w:t>
      </w:r>
      <w:r>
        <w:t xml:space="preserve">       (</w:t>
      </w:r>
      <w:r w:rsidRPr="00456E2B">
        <w:t>This will set the allowed hosts in the file /etc/geonode/local_settings.py</w:t>
      </w:r>
      <w:r>
        <w:t>)</w:t>
      </w:r>
    </w:p>
    <w:p w14:paraId="2D7C5247" w14:textId="6EB318BD" w:rsidR="003C2E84" w:rsidRDefault="003C2E84" w:rsidP="000E5536">
      <w:pPr>
        <w:pStyle w:val="BodyText2"/>
      </w:pPr>
      <w:r>
        <w:t>Now to set up users</w:t>
      </w:r>
      <w:r w:rsidR="001B63D7">
        <w:t>.</w:t>
      </w:r>
      <w:r w:rsidR="00C37181">
        <w:t xml:space="preserve"> In Geonode you do this using the Django Admin interface. First lo</w:t>
      </w:r>
      <w:r w:rsidR="00081871">
        <w:t xml:space="preserve">g into Geonode as the superuser (jrc, thargal88). </w:t>
      </w:r>
    </w:p>
    <w:p w14:paraId="05AD917D" w14:textId="1A551F1D" w:rsidR="00081871" w:rsidRDefault="00081871" w:rsidP="000E5536">
      <w:pPr>
        <w:pStyle w:val="BodyText2"/>
      </w:pPr>
      <w:r>
        <w:t>At SPREP when we visited, the VM machine had crashed and for some reason the Layer wdpa_subset was no longer working properly so recreated it and it now works fine.</w:t>
      </w:r>
    </w:p>
    <w:p w14:paraId="6DBBDECA" w14:textId="5E874474" w:rsidR="00B94E81" w:rsidRDefault="00B94E81" w:rsidP="007D2F52">
      <w:pPr>
        <w:pStyle w:val="Heading4"/>
      </w:pPr>
      <w:r>
        <w:t>Uploading layers</w:t>
      </w:r>
    </w:p>
    <w:p w14:paraId="5B5ECA64" w14:textId="7CFFD7F0" w:rsidR="00B94E81" w:rsidRPr="00B94E81" w:rsidRDefault="00B94E81" w:rsidP="000E5536">
      <w:pPr>
        <w:pStyle w:val="BodyText2"/>
      </w:pPr>
      <w:r>
        <w:t xml:space="preserve">Using drag and drop works well except that at SPREP when I tried to upload the WDPA_June2015-shapefile-polygons shapefile into ESIS it failed and crashed PostGIS and Geonode. </w:t>
      </w:r>
      <w:r w:rsidR="007A4305">
        <w:t xml:space="preserve">On the test server there is an error at the end of the import process: </w:t>
      </w:r>
      <w:r w:rsidR="007A4305" w:rsidRPr="007A4305">
        <w:t>Filesize would require ZIP64 extensions</w:t>
      </w:r>
      <w:r w:rsidR="007A4305">
        <w:t>.</w:t>
      </w:r>
      <w:r w:rsidR="00746347">
        <w:t xml:space="preserve"> Trying to import directly into PostGIS.</w:t>
      </w:r>
    </w:p>
    <w:p w14:paraId="2518CB7D" w14:textId="0757A032" w:rsidR="00402362" w:rsidRDefault="00402362" w:rsidP="007D2F52">
      <w:pPr>
        <w:pStyle w:val="Heading4"/>
      </w:pPr>
      <w:r>
        <w:t>Creating layers in Geoserver to appear in Geonode</w:t>
      </w:r>
    </w:p>
    <w:p w14:paraId="43434916" w14:textId="748B0331" w:rsidR="00402362" w:rsidRPr="00402362" w:rsidRDefault="00402362" w:rsidP="000E5536">
      <w:pPr>
        <w:pStyle w:val="BodyText2"/>
      </w:pPr>
      <w:r>
        <w:t>At SPREP this seemed to work with the 2.4b25 version of Geonode but not with the 2.01 version of Geonode that is installed on the test server. Basically you can publish a layer in Geoserver and then it automatically appears in Geonode as a layer.</w:t>
      </w:r>
    </w:p>
    <w:p w14:paraId="469111F2" w14:textId="1213384B" w:rsidR="005E4C4B" w:rsidRDefault="005E4C4B" w:rsidP="0034374E">
      <w:pPr>
        <w:pStyle w:val="Heading3"/>
      </w:pPr>
      <w:r>
        <w:lastRenderedPageBreak/>
        <w:t>Vector Tile Services</w:t>
      </w:r>
    </w:p>
    <w:p w14:paraId="066344D4" w14:textId="536A3F9F" w:rsidR="00792065" w:rsidRDefault="00792065" w:rsidP="000E5536">
      <w:pPr>
        <w:pStyle w:val="BodyText2"/>
      </w:pPr>
      <w:r>
        <w:t xml:space="preserve">The Mapbox Vector Tile Specification is </w:t>
      </w:r>
      <w:hyperlink r:id="rId1057" w:history="1">
        <w:r w:rsidRPr="004E1209">
          <w:rPr>
            <w:rStyle w:val="Hyperlink"/>
          </w:rPr>
          <w:t>here</w:t>
        </w:r>
      </w:hyperlink>
      <w:r>
        <w:t xml:space="preserve"> </w:t>
      </w:r>
      <w:r w:rsidR="00DD304D">
        <w:t xml:space="preserve">(with full description </w:t>
      </w:r>
      <w:hyperlink r:id="rId1058" w:history="1">
        <w:r w:rsidR="00DD304D" w:rsidRPr="00DD304D">
          <w:rPr>
            <w:rStyle w:val="Hyperlink"/>
          </w:rPr>
          <w:t>here</w:t>
        </w:r>
      </w:hyperlink>
      <w:r w:rsidR="00DD304D">
        <w:t xml:space="preserve">) </w:t>
      </w:r>
      <w:r>
        <w:t xml:space="preserve">and there is a very good list of tools that support reading and writing the format here: </w:t>
      </w:r>
      <w:hyperlink r:id="rId1059" w:history="1">
        <w:r w:rsidRPr="00540B56">
          <w:rPr>
            <w:rStyle w:val="Hyperlink"/>
          </w:rPr>
          <w:t>https://github.com/mapbox/awesome-vector-tiles/</w:t>
        </w:r>
      </w:hyperlink>
      <w:r>
        <w:t xml:space="preserve"> .</w:t>
      </w:r>
    </w:p>
    <w:p w14:paraId="2E17A3C9" w14:textId="6879E666" w:rsidR="00ED022C" w:rsidRPr="00792065" w:rsidRDefault="00ED022C" w:rsidP="000E5536">
      <w:pPr>
        <w:pStyle w:val="BodyText2"/>
      </w:pPr>
      <w:r>
        <w:t xml:space="preserve">The version was updated to v2 in April 2016 and here is a blog that describes the changes: </w:t>
      </w:r>
      <w:hyperlink r:id="rId1060" w:history="1">
        <w:r w:rsidRPr="00D85C27">
          <w:rPr>
            <w:rStyle w:val="Hyperlink"/>
          </w:rPr>
          <w:t>https://www.mapbox.com/blog/vector-tile-spec-changes/</w:t>
        </w:r>
      </w:hyperlink>
      <w:r>
        <w:t xml:space="preserve">. </w:t>
      </w:r>
    </w:p>
    <w:p w14:paraId="47DBC309" w14:textId="77777777" w:rsidR="005F1056" w:rsidRDefault="005F1056" w:rsidP="007D2F52">
      <w:pPr>
        <w:pStyle w:val="Heading4"/>
      </w:pPr>
      <w:r>
        <w:t>Data</w:t>
      </w:r>
    </w:p>
    <w:p w14:paraId="2ED4432F" w14:textId="77777777" w:rsidR="005F1056" w:rsidRDefault="005F1056" w:rsidP="000E5536">
      <w:pPr>
        <w:pStyle w:val="Heading5"/>
      </w:pPr>
      <w:r>
        <w:t>ESRI</w:t>
      </w:r>
    </w:p>
    <w:p w14:paraId="20223DC0" w14:textId="77777777" w:rsidR="005F1056" w:rsidRDefault="005F1056" w:rsidP="000E5536">
      <w:pPr>
        <w:pStyle w:val="BodyText2"/>
      </w:pPr>
      <w:r>
        <w:t xml:space="preserve">ESRI have their own vector tile services, e.g. </w:t>
      </w:r>
      <w:hyperlink r:id="rId1061" w:history="1">
        <w:r w:rsidRPr="00540B56">
          <w:rPr>
            <w:rStyle w:val="Hyperlink"/>
          </w:rPr>
          <w:t>https://basemaps.arcgis.com/v1/arcgis/rest/services/World_Basemap/VectorTileServer/tile/9/253/276.pbf</w:t>
        </w:r>
      </w:hyperlink>
      <w:r>
        <w:t xml:space="preserve"> and these are styled with a *.json file (description </w:t>
      </w:r>
      <w:hyperlink r:id="rId1062" w:history="1">
        <w:r w:rsidRPr="000B26D5">
          <w:rPr>
            <w:rStyle w:val="Hyperlink"/>
          </w:rPr>
          <w:t>here</w:t>
        </w:r>
      </w:hyperlink>
      <w:r>
        <w:t xml:space="preserve">). </w:t>
      </w:r>
    </w:p>
    <w:p w14:paraId="5CA7BE82" w14:textId="77777777" w:rsidR="005F1056" w:rsidRPr="009D2D48" w:rsidRDefault="005F1056" w:rsidP="000E5536">
      <w:pPr>
        <w:pStyle w:val="BodyText2"/>
      </w:pPr>
      <w:r>
        <w:t xml:space="preserve">ESRI style editor here: </w:t>
      </w:r>
      <w:hyperlink r:id="rId1063" w:history="1">
        <w:r w:rsidRPr="00540B56">
          <w:rPr>
            <w:rStyle w:val="Hyperlink"/>
          </w:rPr>
          <w:t>http://esri.github.io/arcgis-vectortile-style-editor/</w:t>
        </w:r>
      </w:hyperlink>
      <w:r>
        <w:t xml:space="preserve">. </w:t>
      </w:r>
    </w:p>
    <w:p w14:paraId="538DBBFC" w14:textId="77777777" w:rsidR="005F1056" w:rsidRDefault="005F1056" w:rsidP="000E5536">
      <w:pPr>
        <w:pStyle w:val="Heading5"/>
      </w:pPr>
      <w:r>
        <w:t>Mapbox Streets</w:t>
      </w:r>
    </w:p>
    <w:p w14:paraId="7F71985F" w14:textId="77777777" w:rsidR="005F1056" w:rsidRDefault="005F1056" w:rsidP="000E5536">
      <w:pPr>
        <w:pStyle w:val="BodyText2"/>
      </w:pPr>
      <w:r>
        <w:t xml:space="preserve">Mapbox Streets is mostly data from OSM and within minutes will update if OSM is updated – see </w:t>
      </w:r>
      <w:hyperlink r:id="rId1064" w:history="1">
        <w:r w:rsidRPr="00C56C59">
          <w:rPr>
            <w:rStyle w:val="Hyperlink"/>
          </w:rPr>
          <w:t>here</w:t>
        </w:r>
      </w:hyperlink>
      <w:r>
        <w:t xml:space="preserve">. </w:t>
      </w:r>
    </w:p>
    <w:p w14:paraId="43EF6EF2" w14:textId="15643AF6" w:rsidR="005F1056" w:rsidRDefault="005F1056" w:rsidP="000E5536">
      <w:pPr>
        <w:pStyle w:val="BodyText2"/>
      </w:pPr>
      <w:r>
        <w:t xml:space="preserve">Here is a brilliant article from a guy at OS looking at publishing his own data using the VMT specification </w:t>
      </w:r>
      <w:hyperlink r:id="rId1065" w:history="1">
        <w:r w:rsidRPr="00540B56">
          <w:rPr>
            <w:rStyle w:val="Hyperlink"/>
          </w:rPr>
          <w:t>http://gdunlop.github.io/Vector-tiles-remixed/</w:t>
        </w:r>
      </w:hyperlink>
      <w:r>
        <w:t xml:space="preserve">. </w:t>
      </w:r>
    </w:p>
    <w:p w14:paraId="53800C42" w14:textId="77777777" w:rsidR="005F1056" w:rsidRDefault="005F1056" w:rsidP="000E5536">
      <w:pPr>
        <w:pStyle w:val="BodyText2"/>
      </w:pPr>
      <w:r>
        <w:t>Here is a vector tile:</w:t>
      </w:r>
    </w:p>
    <w:p w14:paraId="726331B7" w14:textId="77777777" w:rsidR="005F1056" w:rsidRDefault="003630B2" w:rsidP="000E5536">
      <w:pPr>
        <w:pStyle w:val="BodyText2"/>
      </w:pPr>
      <w:hyperlink r:id="rId1066" w:history="1">
        <w:r w:rsidR="005F1056" w:rsidRPr="00540B56">
          <w:rPr>
            <w:rStyle w:val="Hyperlink"/>
          </w:rPr>
          <w:t>https://a.tiles.mapbox.com/v4/mapbox.mapbox-streets-v6/7/74/64.vector.pbf?access_token=pk.eyJ1IjoiY3Jvd2Rjb3ZlciIsImEiOiI3akYtNERRIn0.uwBAdtR6Zk60Bp3vTKj-kg</w:t>
        </w:r>
      </w:hyperlink>
    </w:p>
    <w:p w14:paraId="62772F57" w14:textId="77777777" w:rsidR="005F1056" w:rsidRPr="00C56C59" w:rsidRDefault="005F1056" w:rsidP="000E5536">
      <w:pPr>
        <w:pStyle w:val="BodyText2"/>
      </w:pPr>
      <w:r>
        <w:t>However, not all of the tags are provided in the vector tiles, e.g. there are a set of logging roads in the Republic of Congo north of Odzala which have start dates but these are not in the Mapzen vector tile. Looks like they have created their own vector tiles for the logging roads data.</w:t>
      </w:r>
    </w:p>
    <w:p w14:paraId="77713663" w14:textId="77777777" w:rsidR="005F1056" w:rsidRDefault="005F1056" w:rsidP="000E5536">
      <w:pPr>
        <w:pStyle w:val="Heading5"/>
      </w:pPr>
      <w:r>
        <w:t>Mapzen Vector Tiles</w:t>
      </w:r>
    </w:p>
    <w:p w14:paraId="4D406CD3" w14:textId="77777777" w:rsidR="005F1056" w:rsidRDefault="005F1056" w:rsidP="000E5536">
      <w:pPr>
        <w:pStyle w:val="BodyText2"/>
      </w:pPr>
      <w:r>
        <w:t xml:space="preserve">See </w:t>
      </w:r>
      <w:hyperlink r:id="rId1067" w:history="1">
        <w:r w:rsidRPr="00C56C59">
          <w:rPr>
            <w:rStyle w:val="Hyperlink"/>
          </w:rPr>
          <w:t>here</w:t>
        </w:r>
      </w:hyperlink>
      <w:r>
        <w:t>. These are amazingly detailed and can return geojson, e.g. for Laveno</w:t>
      </w:r>
    </w:p>
    <w:p w14:paraId="3B9BB40B" w14:textId="77777777" w:rsidR="005F1056" w:rsidRPr="00C56C59" w:rsidRDefault="003630B2" w:rsidP="000E5536">
      <w:pPr>
        <w:pStyle w:val="BodyText2"/>
      </w:pPr>
      <w:hyperlink r:id="rId1068" w:history="1">
        <w:r w:rsidR="005F1056" w:rsidRPr="00540B56">
          <w:rPr>
            <w:rStyle w:val="Hyperlink"/>
          </w:rPr>
          <w:t>https://tile.mapzen.com/mapzen/vector/v1/all/15/17167/11672.topojson?api_key=vector-tiles-VyYjZGS</w:t>
        </w:r>
      </w:hyperlink>
      <w:r w:rsidR="005F1056">
        <w:t xml:space="preserve"> </w:t>
      </w:r>
    </w:p>
    <w:p w14:paraId="5F56D838" w14:textId="77777777" w:rsidR="005F1056" w:rsidRDefault="005F1056" w:rsidP="000E5536">
      <w:pPr>
        <w:pStyle w:val="BodyText2"/>
      </w:pPr>
      <w:r>
        <w:t xml:space="preserve">However, not all of the tags are provided in the vector tiles, e.g. there are a set of logging roads in the Republic of Congo north of Odzala which have start dates but these are not in the Mapzen vector tile, e.g. </w:t>
      </w:r>
    </w:p>
    <w:p w14:paraId="21B1CE76" w14:textId="671F5B88" w:rsidR="005F1056" w:rsidRDefault="003630B2" w:rsidP="000E5536">
      <w:pPr>
        <w:pStyle w:val="BodyText2"/>
      </w:pPr>
      <w:hyperlink r:id="rId1069" w:history="1">
        <w:r w:rsidR="005F1056" w:rsidRPr="00540B56">
          <w:rPr>
            <w:rStyle w:val="Hyperlink"/>
          </w:rPr>
          <w:t>https://www.openstreetmap.org/way/339595997</w:t>
        </w:r>
      </w:hyperlink>
      <w:r w:rsidR="005F1056">
        <w:t xml:space="preserve"> </w:t>
      </w:r>
    </w:p>
    <w:p w14:paraId="390760E0" w14:textId="6381E5A8" w:rsidR="00612F0C" w:rsidRPr="00C56C59" w:rsidRDefault="00612F0C" w:rsidP="000E5536">
      <w:pPr>
        <w:pStyle w:val="BodyText2"/>
      </w:pPr>
      <w:r>
        <w:t xml:space="preserve">There is a ‘Tag Explorer’ to help in understanding what data are present in the Vector Tiles here: </w:t>
      </w:r>
      <w:hyperlink r:id="rId1070" w:history="1">
        <w:r w:rsidRPr="00540B56">
          <w:rPr>
            <w:rStyle w:val="Hyperlink"/>
          </w:rPr>
          <w:t>http://tangrams.github.io/explorer</w:t>
        </w:r>
      </w:hyperlink>
      <w:r>
        <w:t xml:space="preserve"> </w:t>
      </w:r>
    </w:p>
    <w:p w14:paraId="690A572D" w14:textId="77777777" w:rsidR="005F1056" w:rsidRDefault="005F1056" w:rsidP="000E5536">
      <w:pPr>
        <w:pStyle w:val="Heading5"/>
      </w:pPr>
      <w:r>
        <w:t>OpenMapTiles.org</w:t>
      </w:r>
    </w:p>
    <w:p w14:paraId="4CBF4B9D" w14:textId="77777777" w:rsidR="005F1056" w:rsidRPr="00075DF7" w:rsidRDefault="003630B2" w:rsidP="000E5536">
      <w:pPr>
        <w:pStyle w:val="BodyText2"/>
      </w:pPr>
      <w:hyperlink r:id="rId1071" w:history="1">
        <w:r w:rsidR="005F1056" w:rsidRPr="00075DF7">
          <w:rPr>
            <w:rStyle w:val="Hyperlink"/>
          </w:rPr>
          <w:t>Here</w:t>
        </w:r>
      </w:hyperlink>
      <w:r w:rsidR="005F1056">
        <w:t xml:space="preserve">. They provide a free CDN for </w:t>
      </w:r>
      <w:r w:rsidR="005F1056" w:rsidRPr="00075DF7">
        <w:t>non-commercial and demonstration purposes</w:t>
      </w:r>
      <w:r w:rsidR="005F1056">
        <w:t xml:space="preserve"> </w:t>
      </w:r>
      <w:hyperlink r:id="rId1072" w:history="1">
        <w:r w:rsidR="005F1056" w:rsidRPr="00075DF7">
          <w:rPr>
            <w:rStyle w:val="Hyperlink"/>
          </w:rPr>
          <w:t>here</w:t>
        </w:r>
      </w:hyperlink>
      <w:r w:rsidR="005F1056">
        <w:t xml:space="preserve">. I have authenticated with Google and there is a free viewer for the data </w:t>
      </w:r>
      <w:hyperlink r:id="rId1073" w:anchor="10.04/1.5450/14.7669" w:history="1">
        <w:r w:rsidR="005F1056" w:rsidRPr="00075DF7">
          <w:rPr>
            <w:rStyle w:val="Hyperlink"/>
          </w:rPr>
          <w:t>here</w:t>
        </w:r>
      </w:hyperlink>
      <w:r w:rsidR="005F1056">
        <w:t>.</w:t>
      </w:r>
    </w:p>
    <w:p w14:paraId="608216AC" w14:textId="77777777" w:rsidR="00D6001A" w:rsidRDefault="00D6001A" w:rsidP="000E5536">
      <w:pPr>
        <w:pStyle w:val="Heading5"/>
      </w:pPr>
      <w:r>
        <w:t>Comparison</w:t>
      </w:r>
    </w:p>
    <w:p w14:paraId="79ACAEBB" w14:textId="77777777" w:rsidR="00D6001A" w:rsidRDefault="00D6001A" w:rsidP="000E5536">
      <w:pPr>
        <w:pStyle w:val="BodyText2"/>
      </w:pPr>
      <w:r>
        <w:t>There are differences in the amount of information that is present in each Vector Tile Service from the OSM source. I have created a tool to be able to query features to compare the information in each source (this is hard simply using REST calls as the OpenMapTiles and Mapbox services are binary encoded). My tool is here.</w:t>
      </w:r>
    </w:p>
    <w:p w14:paraId="4D95D3B8" w14:textId="2037FC6A" w:rsidR="005F1056" w:rsidRDefault="005F1056" w:rsidP="007D2F52">
      <w:pPr>
        <w:pStyle w:val="Heading4"/>
      </w:pPr>
      <w:r>
        <w:t>Servers</w:t>
      </w:r>
    </w:p>
    <w:p w14:paraId="1EDB3E29" w14:textId="58026E85" w:rsidR="001051D8" w:rsidRPr="001051D8" w:rsidRDefault="001051D8" w:rsidP="00E5562E">
      <w:pPr>
        <w:pStyle w:val="BodyText2"/>
      </w:pPr>
      <w:r>
        <w:t xml:space="preserve">There is a good review of servers for Vector Tiles here: </w:t>
      </w:r>
      <w:hyperlink r:id="rId1074" w:history="1">
        <w:r w:rsidRPr="00D85C27">
          <w:rPr>
            <w:rStyle w:val="Hyperlink"/>
          </w:rPr>
          <w:t>http://www.paulnorman.ca/blog/2016/11/serving-vector-tiles/</w:t>
        </w:r>
      </w:hyperlink>
      <w:r>
        <w:t xml:space="preserve"> </w:t>
      </w:r>
    </w:p>
    <w:p w14:paraId="60AECD51" w14:textId="4BA56CD2" w:rsidR="00D6001A" w:rsidRPr="00D6001A" w:rsidRDefault="00D6001A" w:rsidP="000E5536">
      <w:pPr>
        <w:pStyle w:val="Heading5"/>
      </w:pPr>
      <w:r>
        <w:t>Mapzen Stack</w:t>
      </w:r>
    </w:p>
    <w:p w14:paraId="07E82645" w14:textId="5200D3E4" w:rsidR="005F1056" w:rsidRDefault="005F1056" w:rsidP="000E5536">
      <w:pPr>
        <w:pStyle w:val="BodyText2"/>
      </w:pPr>
      <w:r>
        <w:t xml:space="preserve">Mapzen produce a tutorial on hosting locally here: </w:t>
      </w:r>
      <w:hyperlink r:id="rId1075" w:history="1">
        <w:r w:rsidRPr="00540B56">
          <w:rPr>
            <w:rStyle w:val="Hyperlink"/>
          </w:rPr>
          <w:t>https://github.com/tilezen/vector-datasource/wiki/Mapzen-Vector-Tile-Service</w:t>
        </w:r>
      </w:hyperlink>
      <w:r>
        <w:t xml:space="preserve"> </w:t>
      </w:r>
    </w:p>
    <w:p w14:paraId="04CDA4A1" w14:textId="52016464" w:rsidR="00D6001A" w:rsidRPr="005F1056" w:rsidRDefault="00D6001A" w:rsidP="000E5536">
      <w:pPr>
        <w:pStyle w:val="Heading5"/>
      </w:pPr>
      <w:r>
        <w:lastRenderedPageBreak/>
        <w:t>Tilemaker</w:t>
      </w:r>
    </w:p>
    <w:p w14:paraId="283BF1D5" w14:textId="659D7BC8" w:rsidR="005E4C4B" w:rsidRDefault="005E4C4B" w:rsidP="000E5536">
      <w:pPr>
        <w:pStyle w:val="BodyText2"/>
      </w:pPr>
      <w:r>
        <w:t xml:space="preserve">Tilemaker looks good as you don’t need anything else to create the files – see </w:t>
      </w:r>
      <w:hyperlink r:id="rId1076" w:history="1">
        <w:r w:rsidRPr="00540B56">
          <w:rPr>
            <w:rStyle w:val="Hyperlink"/>
          </w:rPr>
          <w:t>http://blog.systemed.net/post/13</w:t>
        </w:r>
      </w:hyperlink>
      <w:r>
        <w:t xml:space="preserve"> </w:t>
      </w:r>
    </w:p>
    <w:p w14:paraId="5E976BEE" w14:textId="242C5345" w:rsidR="00DE2C6C" w:rsidRDefault="00DE2C6C" w:rsidP="000E5536">
      <w:pPr>
        <w:pStyle w:val="Heading6"/>
      </w:pPr>
      <w:r>
        <w:t>Installation</w:t>
      </w:r>
    </w:p>
    <w:p w14:paraId="53835701" w14:textId="405F4E77" w:rsidR="002979B0" w:rsidRPr="002979B0" w:rsidRDefault="002979B0" w:rsidP="00E5562E">
      <w:pPr>
        <w:pStyle w:val="BodyText2"/>
      </w:pPr>
      <w:r>
        <w:t xml:space="preserve">Installation is awful using apt-get as the packages and versions seem to get corrupted very easily. See </w:t>
      </w:r>
      <w:hyperlink w:anchor="_tilemaker" w:history="1">
        <w:r w:rsidR="00C7733B" w:rsidRPr="00C7733B">
          <w:rPr>
            <w:rStyle w:val="Hyperlink"/>
          </w:rPr>
          <w:t>tilemaker</w:t>
        </w:r>
      </w:hyperlink>
      <w:r w:rsidR="00C7733B">
        <w:t xml:space="preserve"> </w:t>
      </w:r>
      <w:r>
        <w:t>for installation instruction on Ubuntu 14.04 on Cloud9.</w:t>
      </w:r>
    </w:p>
    <w:p w14:paraId="16358395" w14:textId="07801190" w:rsidR="00DE3647" w:rsidRPr="00855DDE" w:rsidRDefault="00DE3647" w:rsidP="00855DDE">
      <w:pPr>
        <w:pStyle w:val="Heading6"/>
      </w:pPr>
      <w:r>
        <w:t>Testing</w:t>
      </w:r>
    </w:p>
    <w:p w14:paraId="5094F3B0" w14:textId="7F246FBA" w:rsidR="00577273" w:rsidRDefault="00577273" w:rsidP="00577273">
      <w:pPr>
        <w:pStyle w:val="Heading7"/>
      </w:pPr>
      <w:r>
        <w:t>Using Metro-Extracts data</w:t>
      </w:r>
    </w:p>
    <w:p w14:paraId="572E892B" w14:textId="4DBC6C56" w:rsidR="00DE3647" w:rsidRDefault="00DE3647" w:rsidP="000E5536">
      <w:pPr>
        <w:pStyle w:val="BodyText"/>
      </w:pPr>
      <w:r>
        <w:t xml:space="preserve">To test I am following the instructions </w:t>
      </w:r>
      <w:hyperlink r:id="rId1077" w:history="1">
        <w:r w:rsidRPr="00DE3647">
          <w:rPr>
            <w:rStyle w:val="Hyperlink"/>
          </w:rPr>
          <w:t>here</w:t>
        </w:r>
      </w:hyperlink>
      <w:r>
        <w:t xml:space="preserve">. </w:t>
      </w:r>
    </w:p>
    <w:p w14:paraId="3AB3BBB2" w14:textId="787A8D18" w:rsidR="00DE3647" w:rsidRDefault="00DE3647" w:rsidP="000E5536">
      <w:pPr>
        <w:pStyle w:val="ListBullet2"/>
      </w:pPr>
      <w:r>
        <w:t>Downloaded London data from here (</w:t>
      </w:r>
      <w:hyperlink r:id="rId1078" w:history="1">
        <w:r w:rsidRPr="00540B56">
          <w:rPr>
            <w:rStyle w:val="Hyperlink"/>
          </w:rPr>
          <w:t>https://mapzen.com/data/metro-extracts/metro/london_england/</w:t>
        </w:r>
      </w:hyperlink>
      <w:r>
        <w:t>)</w:t>
      </w:r>
    </w:p>
    <w:p w14:paraId="1083DAB1" w14:textId="3FB2E83C" w:rsidR="00DE3647" w:rsidRDefault="00DE3647" w:rsidP="000E5536">
      <w:pPr>
        <w:pStyle w:val="ListBullet2"/>
      </w:pPr>
      <w:r>
        <w:t>Ran Tilemaker:</w:t>
      </w:r>
    </w:p>
    <w:p w14:paraId="5EB45EC7" w14:textId="4DFC3673" w:rsidR="00DE3647" w:rsidRDefault="00DE3647" w:rsidP="00D96B97">
      <w:pPr>
        <w:pStyle w:val="Unix"/>
      </w:pPr>
      <w:r w:rsidRPr="00DE3647">
        <w:t>blishten:~/workspace/tilemaker (master) $ tilemaker vectorTileTestData/london_england.osm.pbf --output=tiles/</w:t>
      </w:r>
    </w:p>
    <w:p w14:paraId="4E82DB6E" w14:textId="4441E06D" w:rsidR="00DE3647" w:rsidRDefault="00E0127A" w:rsidP="000E5536">
      <w:pPr>
        <w:pStyle w:val="BodyText2"/>
      </w:pPr>
      <w:r>
        <w:t>Failed, but this worked:</w:t>
      </w:r>
    </w:p>
    <w:p w14:paraId="2E4BA012" w14:textId="3E6D63DE" w:rsidR="00E0127A" w:rsidRPr="00765270" w:rsidRDefault="00765270" w:rsidP="00D96B97">
      <w:pPr>
        <w:pStyle w:val="Unix"/>
      </w:pPr>
      <w:r w:rsidRPr="00765270">
        <w:t>blishten:~/workspace/tilemaker (gh-pages) $ tilemaker data/vectorTileTestData/bern_switzerland.osm.pbf --output=tiles/wdpa_bern/ --config=config_files/config_wdpa_bern.json --process=process_files/process.lua</w:t>
      </w:r>
    </w:p>
    <w:p w14:paraId="31C9C29D" w14:textId="1F962588" w:rsidR="00E0127A" w:rsidRDefault="00E0127A" w:rsidP="00E5562E">
      <w:pPr>
        <w:pStyle w:val="BodyText2"/>
      </w:pPr>
      <w:r>
        <w:t>And created tiles for levels 12, 13, 14.</w:t>
      </w:r>
      <w:r w:rsidR="00A00D26">
        <w:t xml:space="preserve"> These are available at the following url: </w:t>
      </w:r>
      <w:hyperlink r:id="rId1079" w:history="1">
        <w:r w:rsidR="00A00D26" w:rsidRPr="00540B56">
          <w:rPr>
            <w:rStyle w:val="Hyperlink"/>
          </w:rPr>
          <w:t>https://web-apps-blishten.c9users.io/tilemaker/bern_tiles/</w:t>
        </w:r>
      </w:hyperlink>
      <w:r w:rsidR="00A00D26">
        <w:t xml:space="preserve"> </w:t>
      </w:r>
      <w:r w:rsidR="003E5A15">
        <w:t>. Then I forked the Mapzen Tag Explorer to see if I could use these tiles, but I got an error for all of them saying:</w:t>
      </w:r>
    </w:p>
    <w:p w14:paraId="5E2A96A8" w14:textId="57EC2946" w:rsidR="003E5A15" w:rsidRDefault="003E5A15" w:rsidP="00855DDE">
      <w:pPr>
        <w:pStyle w:val="ConsoleWarning"/>
      </w:pPr>
      <w:r w:rsidRPr="003E5A15">
        <w:t>tangram.min.js:17 Tangram v0.11.7 [warn]: tile load error(s) for jrc/14/8535/5764/14: Error: Unimplemented type: 3</w:t>
      </w:r>
    </w:p>
    <w:p w14:paraId="19F836CD" w14:textId="7DB76B14" w:rsidR="00513591" w:rsidRDefault="00513591" w:rsidP="00513591">
      <w:pPr>
        <w:pStyle w:val="BodyText2"/>
      </w:pPr>
      <w:r>
        <w:t>This error was due to the vector tiles being compressed with gzip when they were created on the server with Tilemaker. If I remove the gzip compression, then it works fine.</w:t>
      </w:r>
      <w:r w:rsidR="00BB3063">
        <w:t xml:space="preserve"> This is set in the ‘config.json’ file.</w:t>
      </w:r>
    </w:p>
    <w:p w14:paraId="0093E152" w14:textId="1E3E14CB" w:rsidR="00577273" w:rsidRDefault="00577273" w:rsidP="00577273">
      <w:pPr>
        <w:pStyle w:val="Heading7"/>
      </w:pPr>
      <w:r>
        <w:t>Using a Shapefile</w:t>
      </w:r>
    </w:p>
    <w:p w14:paraId="4EB06F36" w14:textId="255125F9" w:rsidR="00577273" w:rsidRDefault="00577273" w:rsidP="00E5562E">
      <w:pPr>
        <w:pStyle w:val="BodyText2"/>
      </w:pPr>
      <w:r>
        <w:t>I have created a shapefile of a protected area in Bern and this works:</w:t>
      </w:r>
    </w:p>
    <w:p w14:paraId="352A9A66" w14:textId="2B1C9B9D" w:rsidR="00577273" w:rsidRDefault="00577273" w:rsidP="00D96B97">
      <w:pPr>
        <w:pStyle w:val="Unix"/>
      </w:pPr>
      <w:r w:rsidRPr="00577273">
        <w:t>blishten:~/workspace/tilemaker (gh-pages) $ tilemaker data/vectorTileTestData/bern_switzerland.osm.pbf --output=tiles/wdpa_bern/ --config=config_files/config_wdpa_bern.json --process=process_files/process.lua</w:t>
      </w:r>
    </w:p>
    <w:p w14:paraId="038A97D4" w14:textId="1CA9336B" w:rsidR="00577273" w:rsidRDefault="00577273" w:rsidP="00577273">
      <w:pPr>
        <w:pStyle w:val="BodyText2"/>
      </w:pPr>
      <w:r>
        <w:t>You have to set a p</w:t>
      </w:r>
      <w:r w:rsidR="008822DA">
        <w:t>b</w:t>
      </w:r>
      <w:r>
        <w:t xml:space="preserve">f as the first thing to import and then the config file specifies how to create the vector tiles for the shapefile – a successful one is in </w:t>
      </w:r>
      <w:hyperlink r:id="rId1080" w:history="1">
        <w:r w:rsidRPr="00577273">
          <w:rPr>
            <w:rStyle w:val="Hyperlink"/>
          </w:rPr>
          <w:t>this</w:t>
        </w:r>
      </w:hyperlink>
      <w:r>
        <w:t xml:space="preserve"> commit.</w:t>
      </w:r>
      <w:r w:rsidR="008822DA">
        <w:t xml:space="preserve"> I cannot export the Jan 2017 WDPA for Africa to test as the rows can’t be read.</w:t>
      </w:r>
    </w:p>
    <w:p w14:paraId="22264273" w14:textId="6F9D128A" w:rsidR="00F54F4B" w:rsidRDefault="00F54F4B" w:rsidP="00577273">
      <w:pPr>
        <w:pStyle w:val="BodyText2"/>
      </w:pPr>
      <w:r>
        <w:t>If you see the following error:</w:t>
      </w:r>
    </w:p>
    <w:p w14:paraId="1DBC9EE7" w14:textId="77777777" w:rsidR="00F54F4B" w:rsidRDefault="00F54F4B" w:rsidP="00D96B97">
      <w:pPr>
        <w:pStyle w:val="Unix"/>
      </w:pPr>
      <w:r>
        <w:t>terminate called after throwing an instance of 'kaguya::LuaTypeMismatch'</w:t>
      </w:r>
    </w:p>
    <w:p w14:paraId="6828BA17" w14:textId="77777777" w:rsidR="00F54F4B" w:rsidRDefault="00F54F4B" w:rsidP="00D96B97">
      <w:pPr>
        <w:pStyle w:val="Unix"/>
      </w:pPr>
      <w:r>
        <w:t xml:space="preserve">  what():  type mismatch!!</w:t>
      </w:r>
    </w:p>
    <w:p w14:paraId="77DD20E1" w14:textId="2603D8B2" w:rsidR="00F54F4B" w:rsidRDefault="00F54F4B" w:rsidP="00D96B97">
      <w:pPr>
        <w:pStyle w:val="Unix"/>
      </w:pPr>
      <w:r>
        <w:t>Aborted</w:t>
      </w:r>
    </w:p>
    <w:p w14:paraId="7C9CF881" w14:textId="69F6FCAF" w:rsidR="00F54F4B" w:rsidRDefault="00F54F4B" w:rsidP="00F54F4B">
      <w:pPr>
        <w:pStyle w:val="BodyText2"/>
      </w:pPr>
      <w:r>
        <w:t>Then the path to the process file is wrong.</w:t>
      </w:r>
    </w:p>
    <w:p w14:paraId="4C3ECECE" w14:textId="4EA1707F" w:rsidR="0091340B" w:rsidRDefault="0091340B" w:rsidP="0091340B">
      <w:pPr>
        <w:pStyle w:val="Heading8"/>
      </w:pPr>
      <w:r>
        <w:t>Geometry errors</w:t>
      </w:r>
    </w:p>
    <w:p w14:paraId="32D074B1" w14:textId="77777777" w:rsidR="0091340B" w:rsidRDefault="00F54F4B" w:rsidP="00F54F4B">
      <w:pPr>
        <w:pStyle w:val="BodyText2"/>
      </w:pPr>
      <w:r>
        <w:t>I am getting lots of geometry errors for the WDPA even after running RepairGeometry and the process is killed.</w:t>
      </w:r>
      <w:r w:rsidR="0091340B">
        <w:t xml:space="preserve"> To try to avoid these I have installed the shapely and Fiona libraries and the Python wrappers and am using buffer(0) to try to clean these geometries. Unfortunately, Tilemaker doesn’t use these same geometry libraries (it uses Boost geometries in C++) and the rules for what is valid are different between Boost and shapely. </w:t>
      </w:r>
    </w:p>
    <w:p w14:paraId="237F76DF" w14:textId="41C4C89B" w:rsidR="009F3FD2" w:rsidRDefault="0091340B" w:rsidP="00F54F4B">
      <w:pPr>
        <w:pStyle w:val="BodyText2"/>
      </w:pPr>
      <w:r>
        <w:t>Following a clean up with shapely, there are still geometry errors when I run Tilemaker (although a lot less). All of these errors do look like real geometry issues, but what is weird is that for some of the features the error</w:t>
      </w:r>
      <w:r w:rsidR="009F3FD2">
        <w:t>s</w:t>
      </w:r>
      <w:r>
        <w:t xml:space="preserve"> </w:t>
      </w:r>
      <w:r w:rsidR="009F3FD2">
        <w:t>are not consistent with the coordinates in ArcGIS.</w:t>
      </w:r>
    </w:p>
    <w:p w14:paraId="4348A808" w14:textId="60E511DC" w:rsidR="00F54F4B" w:rsidRDefault="009F3FD2" w:rsidP="009F3FD2">
      <w:pPr>
        <w:pStyle w:val="Heading9"/>
      </w:pPr>
      <w:r>
        <w:t>P</w:t>
      </w:r>
      <w:r w:rsidR="0091340B">
        <w:t>oint is not actually in the f</w:t>
      </w:r>
      <w:r>
        <w:t>eature</w:t>
      </w:r>
      <w:r w:rsidR="0091340B">
        <w:t xml:space="preserve"> </w:t>
      </w:r>
    </w:p>
    <w:p w14:paraId="70ABAE7A" w14:textId="7D2E6AA6" w:rsidR="0091340B" w:rsidRDefault="0091340B" w:rsidP="0091340B">
      <w:pPr>
        <w:pStyle w:val="Code"/>
      </w:pPr>
      <w:r w:rsidRPr="0091340B">
        <w:t>Shapefile entity #5773 type 5 is invalid. Parts:3 Reason: Geometry has invalid self-intersections. A self-intersection point was found at (18.9885, -36.3346); method: i; operations: i/u; segment IDs {source, multi, ring, segment}: {0, 2, -1, 1177}/{0, 2, -1, 1181}</w:t>
      </w:r>
    </w:p>
    <w:p w14:paraId="78BE516C" w14:textId="48D1033D" w:rsidR="0091340B" w:rsidRDefault="0091340B" w:rsidP="0091340B">
      <w:pPr>
        <w:pStyle w:val="BodyText2"/>
      </w:pPr>
      <w:r>
        <w:t xml:space="preserve">Looking at the point coordinates in ArcGIS there is no point at </w:t>
      </w:r>
      <w:r w:rsidRPr="0091340B">
        <w:t>18.9885, -36.3346</w:t>
      </w:r>
      <w:r>
        <w:t>!</w:t>
      </w:r>
    </w:p>
    <w:p w14:paraId="157628A2" w14:textId="6CFEA67E" w:rsidR="009F3FD2" w:rsidRDefault="009F3FD2" w:rsidP="009F3FD2">
      <w:pPr>
        <w:pStyle w:val="Heading9"/>
      </w:pPr>
      <w:r>
        <w:t>Number of parts is different</w:t>
      </w:r>
    </w:p>
    <w:p w14:paraId="00462843" w14:textId="3389A64F" w:rsidR="009F3FD2" w:rsidRDefault="009F3FD2" w:rsidP="009F3FD2">
      <w:pPr>
        <w:pStyle w:val="BodyText2"/>
      </w:pPr>
      <w:r>
        <w:t>The number of parts reported in Tilemaker is different to the number of parts reported in ArcGIS.</w:t>
      </w:r>
    </w:p>
    <w:p w14:paraId="42BDF5B2" w14:textId="271B55B7" w:rsidR="009F3FD2" w:rsidRDefault="009F3FD2" w:rsidP="009F3FD2">
      <w:pPr>
        <w:pStyle w:val="Code"/>
      </w:pPr>
      <w:r w:rsidRPr="009F3FD2">
        <w:lastRenderedPageBreak/>
        <w:t>Shapefile entity #5866 type 5 is invalid. Parts:7 Reason: Geometry has invalid self-intersections. A self-intersection point was found at (24.666, -33.5213); method: t; operations: u/u; segment IDs {source, multi, ring, segment}: {0, 2, -1, 35}/{0, 1, -1, 243}</w:t>
      </w:r>
    </w:p>
    <w:p w14:paraId="5EB42119" w14:textId="525C22A4" w:rsidR="009F3FD2" w:rsidRPr="009F3FD2" w:rsidRDefault="009F3FD2" w:rsidP="009F3FD2">
      <w:pPr>
        <w:pStyle w:val="BodyText2"/>
      </w:pPr>
      <w:r>
        <w:t>In ArcGIS there are only 5 parts!</w:t>
      </w:r>
    </w:p>
    <w:p w14:paraId="34E8C580" w14:textId="1560E5DD" w:rsidR="00FC6BE7" w:rsidRDefault="00FC6BE7" w:rsidP="00FC6BE7">
      <w:pPr>
        <w:pStyle w:val="Heading8"/>
      </w:pPr>
      <w:r>
        <w:t>l</w:t>
      </w:r>
      <w:r w:rsidRPr="00FC6BE7">
        <w:t xml:space="preserve">ibprotobuf </w:t>
      </w:r>
      <w:r>
        <w:t>error</w:t>
      </w:r>
    </w:p>
    <w:p w14:paraId="1B062D53" w14:textId="6AD893AA" w:rsidR="00FC6BE7" w:rsidRDefault="00FC6BE7" w:rsidP="00FC6BE7">
      <w:pPr>
        <w:pStyle w:val="BodyText2"/>
      </w:pPr>
      <w:r>
        <w:t>If you see a:</w:t>
      </w:r>
    </w:p>
    <w:p w14:paraId="11A5D640" w14:textId="6500836C" w:rsidR="00FC6BE7" w:rsidRDefault="00FC6BE7" w:rsidP="00FC6BE7">
      <w:pPr>
        <w:pStyle w:val="Code"/>
      </w:pPr>
      <w:r w:rsidRPr="00FC6BE7">
        <w:t>[libprotobuf ERROR google/protobuf/wire_format.cc:1053] String field contains invalid UTF-8 data when serializing a protocol buffer. Use the 'bytes' type if you intend to send raw bytes.</w:t>
      </w:r>
    </w:p>
    <w:p w14:paraId="5FBEA77D" w14:textId="41472344" w:rsidR="00FC6BE7" w:rsidRDefault="00FC6BE7" w:rsidP="00FC6BE7">
      <w:pPr>
        <w:pStyle w:val="BodyText2"/>
      </w:pPr>
      <w:r>
        <w:t>Then you have created an invalid input shapefile – normally because you have exited the feature dataset iteration before the end of the dataset.</w:t>
      </w:r>
    </w:p>
    <w:p w14:paraId="639172CD" w14:textId="4389B31D" w:rsidR="007F10C8" w:rsidRDefault="00430AE7" w:rsidP="003D3667">
      <w:pPr>
        <w:pStyle w:val="Heading8"/>
      </w:pPr>
      <w:r>
        <w:t>Killed</w:t>
      </w:r>
    </w:p>
    <w:p w14:paraId="2A087D7A" w14:textId="6E3AA580" w:rsidR="007F10C8" w:rsidRDefault="007F10C8" w:rsidP="00E5562E">
      <w:pPr>
        <w:pStyle w:val="BodyText2"/>
      </w:pPr>
      <w:r>
        <w:t>Tilemaker fails if it encounters any geometry issues and invalid geometries aren’t captured in either gdal or shapely (presumably because they both use geos underneath). The only solution is to delete these from the input shapefiles which is far from ideal.</w:t>
      </w:r>
      <w:r w:rsidR="003D3667">
        <w:t xml:space="preserve"> After deleting all the features that could not be corrected I tried tilemaker again and still no luck:</w:t>
      </w:r>
    </w:p>
    <w:p w14:paraId="47223048" w14:textId="77777777" w:rsidR="003D3667" w:rsidRDefault="003D3667" w:rsidP="00D96B97">
      <w:pPr>
        <w:pStyle w:val="Unix"/>
      </w:pPr>
      <w:r>
        <w:t xml:space="preserve">blishten:~/workspace/tilemaker (master) $ tilemaker osm_data/bern.osm.pbf --output=tiles/wdpa_africa/ --config=config_files/wdpa_africa_clean.json </w:t>
      </w:r>
    </w:p>
    <w:p w14:paraId="05A318F2" w14:textId="77777777" w:rsidR="003D3667" w:rsidRDefault="003D3667" w:rsidP="00D96B97">
      <w:pPr>
        <w:pStyle w:val="Unix"/>
      </w:pPr>
      <w:r>
        <w:t>Layer water (z11-14)</w:t>
      </w:r>
    </w:p>
    <w:p w14:paraId="5D00A6C6" w14:textId="77777777" w:rsidR="003D3667" w:rsidRDefault="003D3667" w:rsidP="00D96B97">
      <w:pPr>
        <w:pStyle w:val="Unix"/>
      </w:pPr>
      <w:r>
        <w:t>Layer roads (z12-14)</w:t>
      </w:r>
    </w:p>
    <w:p w14:paraId="7D0ACFDE" w14:textId="77777777" w:rsidR="003D3667" w:rsidRDefault="003D3667" w:rsidP="00D96B97">
      <w:pPr>
        <w:pStyle w:val="Unix"/>
      </w:pPr>
      <w:r>
        <w:t>Layer buildings (z14-14)</w:t>
      </w:r>
    </w:p>
    <w:p w14:paraId="22D584F7" w14:textId="77777777" w:rsidR="003D3667" w:rsidRDefault="003D3667" w:rsidP="00D96B97">
      <w:pPr>
        <w:pStyle w:val="Unix"/>
      </w:pPr>
      <w:r>
        <w:t>Layer pois (z13-14)</w:t>
      </w:r>
    </w:p>
    <w:p w14:paraId="745AC162" w14:textId="77777777" w:rsidR="003D3667" w:rsidRDefault="003D3667" w:rsidP="00D96B97">
      <w:pPr>
        <w:pStyle w:val="Unix"/>
      </w:pPr>
      <w:r>
        <w:t>Layer protected_areas (z1-13)</w:t>
      </w:r>
    </w:p>
    <w:p w14:paraId="58B9BBA5" w14:textId="77777777" w:rsidR="003D3667" w:rsidRDefault="003D3667" w:rsidP="00D96B97">
      <w:pPr>
        <w:pStyle w:val="Unix"/>
      </w:pPr>
      <w:r>
        <w:t>Shapefile entity #4057 type 5 is invalid. Parts:1... corrected</w:t>
      </w:r>
    </w:p>
    <w:p w14:paraId="68608A45" w14:textId="77777777" w:rsidR="003D3667" w:rsidRDefault="003D3667" w:rsidP="00D96B97">
      <w:pPr>
        <w:pStyle w:val="Unix"/>
      </w:pPr>
      <w:r>
        <w:t>Shapefile entity #4066 type 5 is invalid. Parts:1... corrected</w:t>
      </w:r>
    </w:p>
    <w:p w14:paraId="5AA57765" w14:textId="77777777" w:rsidR="003D3667" w:rsidRDefault="003D3667" w:rsidP="00D96B97">
      <w:pPr>
        <w:pStyle w:val="Unix"/>
      </w:pPr>
      <w:r>
        <w:t>Shapefile entity #4083 type 5 is invalid. Parts:1... corrected</w:t>
      </w:r>
    </w:p>
    <w:p w14:paraId="18E240F9" w14:textId="77777777" w:rsidR="003D3667" w:rsidRDefault="003D3667" w:rsidP="00D96B97">
      <w:pPr>
        <w:pStyle w:val="Unix"/>
      </w:pPr>
      <w:r>
        <w:t>Shapefile entity #4098 type 5 is invalid. Parts:1... corrected</w:t>
      </w:r>
    </w:p>
    <w:p w14:paraId="3AE35DC9" w14:textId="77777777" w:rsidR="003D3667" w:rsidRDefault="003D3667" w:rsidP="00D96B97">
      <w:pPr>
        <w:pStyle w:val="Unix"/>
      </w:pPr>
      <w:r>
        <w:t>Shapefile entity #4168 type 5 is invalid. Parts:10... corrected</w:t>
      </w:r>
    </w:p>
    <w:p w14:paraId="3F91ACE1" w14:textId="77777777" w:rsidR="003D3667" w:rsidRDefault="003D3667" w:rsidP="00D96B97">
      <w:pPr>
        <w:pStyle w:val="Unix"/>
      </w:pPr>
      <w:r>
        <w:t>Shapefile entity #5325 type 5 is invalid. Parts:1... corrected</w:t>
      </w:r>
    </w:p>
    <w:p w14:paraId="52A20ACE" w14:textId="77777777" w:rsidR="003D3667" w:rsidRDefault="003D3667" w:rsidP="00D96B97">
      <w:pPr>
        <w:pStyle w:val="Unix"/>
      </w:pPr>
      <w:r>
        <w:t>Killed</w:t>
      </w:r>
    </w:p>
    <w:p w14:paraId="5AEC0A6C" w14:textId="5DFC1A16" w:rsidR="003D3667" w:rsidRDefault="003D3667" w:rsidP="00D96B97">
      <w:pPr>
        <w:pStyle w:val="Unix"/>
      </w:pPr>
      <w:r>
        <w:t>blishten:~/workspace/tilemaker (master) $</w:t>
      </w:r>
    </w:p>
    <w:p w14:paraId="31EFDEC3" w14:textId="77777777" w:rsidR="00011A71" w:rsidRDefault="00D23AA8" w:rsidP="00D23AA8">
      <w:pPr>
        <w:pStyle w:val="BodyText2"/>
      </w:pPr>
      <w:r>
        <w:t>Still says killed at the end even if I delete all of the offending features.</w:t>
      </w:r>
      <w:r w:rsidR="00824484">
        <w:t xml:space="preserve"> </w:t>
      </w:r>
    </w:p>
    <w:p w14:paraId="2B819B0E" w14:textId="2280C48D" w:rsidR="00D23AA8" w:rsidRDefault="00011A71" w:rsidP="00D23AA8">
      <w:pPr>
        <w:pStyle w:val="BodyText2"/>
      </w:pPr>
      <w:r>
        <w:t>I was barking up the wrong tree! W</w:t>
      </w:r>
      <w:r w:rsidR="00824484">
        <w:t>hen I remove all the source columns except FID</w:t>
      </w:r>
      <w:r w:rsidR="00322FD7">
        <w:t xml:space="preserve"> from the config file</w:t>
      </w:r>
      <w:r w:rsidR="00824484">
        <w:t>, it</w:t>
      </w:r>
      <w:r w:rsidR="00406F64">
        <w:t xml:space="preserve"> runs OK without getting killed – and there were even some invalid geometries.</w:t>
      </w:r>
      <w:r w:rsidR="00322FD7">
        <w:t xml:space="preserve"> So the reason it was being killed was because of the content of the wdpa_africa shapefile attributes.</w:t>
      </w:r>
    </w:p>
    <w:p w14:paraId="4101204D" w14:textId="6E008161" w:rsidR="00DF2AAA" w:rsidRDefault="00DF2AAA" w:rsidP="00D23AA8">
      <w:pPr>
        <w:pStyle w:val="BodyText2"/>
      </w:pPr>
      <w:r>
        <w:t>On 17/3/17 the tilemaker process was killed so I restarted the C9 workspace and ran it again and this time it was fine.</w:t>
      </w:r>
    </w:p>
    <w:p w14:paraId="3CE5949F" w14:textId="161C0152" w:rsidR="00322FD7" w:rsidRPr="007F10C8" w:rsidRDefault="00322FD7" w:rsidP="00D23AA8">
      <w:pPr>
        <w:pStyle w:val="BodyText2"/>
      </w:pPr>
      <w:r>
        <w:t>I ran the tiles at level 13 for the whole of Africa and it took about 30 minutes to generate 410000 tiles.</w:t>
      </w:r>
      <w:r w:rsidR="00684447">
        <w:t xml:space="preserve"> 53 mins to do from level 1 to level 13.</w:t>
      </w:r>
    </w:p>
    <w:p w14:paraId="603192D4" w14:textId="47381DC1" w:rsidR="00C241C5" w:rsidRDefault="00C241C5" w:rsidP="00C241C5">
      <w:pPr>
        <w:pStyle w:val="Heading8"/>
      </w:pPr>
      <w:r>
        <w:t>Segmentation fault</w:t>
      </w:r>
    </w:p>
    <w:p w14:paraId="4EDA4ECD" w14:textId="18871788" w:rsidR="00C241C5" w:rsidRPr="00C241C5" w:rsidRDefault="00C241C5" w:rsidP="00C241C5">
      <w:pPr>
        <w:pStyle w:val="BodyText2"/>
      </w:pPr>
      <w:r>
        <w:t>Check that the shapefile specified in the config file exists.</w:t>
      </w:r>
    </w:p>
    <w:p w14:paraId="692E80A4" w14:textId="218A4CA6" w:rsidR="00FB7AC7" w:rsidRDefault="00FB7AC7" w:rsidP="00FB7AC7">
      <w:pPr>
        <w:pStyle w:val="Heading7"/>
      </w:pPr>
      <w:r>
        <w:t>Issues</w:t>
      </w:r>
    </w:p>
    <w:p w14:paraId="51AB41CD" w14:textId="610FA587" w:rsidR="00FB7AC7" w:rsidRDefault="00FB7AC7" w:rsidP="00E5562E">
      <w:pPr>
        <w:pStyle w:val="BodyText2"/>
      </w:pPr>
      <w:r>
        <w:t>There are some artefacts in the generalization</w:t>
      </w:r>
      <w:r w:rsidR="00A651F9">
        <w:t xml:space="preserve"> which are not good. Here is a live example for Salonga: </w:t>
      </w:r>
      <w:hyperlink r:id="rId1081" w:anchor="8.2083/-2.312893/21.52367" w:history="1">
        <w:r w:rsidR="00A651F9" w:rsidRPr="00235194">
          <w:rPr>
            <w:rStyle w:val="Hyperlink"/>
          </w:rPr>
          <w:t>https://mapzen.com/tangram/view/?scene=https://mapzen.com/api/scenes/43045/224/resources/basic.yaml#8.2083/-2.312893/21.52367</w:t>
        </w:r>
      </w:hyperlink>
      <w:r w:rsidR="00A651F9">
        <w:t xml:space="preserve"> </w:t>
      </w:r>
    </w:p>
    <w:p w14:paraId="71E3ACC8" w14:textId="7B24AA85" w:rsidR="00FB7AC7" w:rsidRPr="00FB7AC7" w:rsidRDefault="00D74C3A" w:rsidP="00E5562E">
      <w:pPr>
        <w:pStyle w:val="BodyText2"/>
      </w:pPr>
      <w:r>
        <w:rPr>
          <w:noProof/>
          <w:lang w:bidi="ar-SA"/>
        </w:rPr>
        <w:t>These are not present in the MapBox GL JS client so it is an issue with the Tangram Client!</w:t>
      </w:r>
    </w:p>
    <w:p w14:paraId="47AD3476" w14:textId="4AC8BC07" w:rsidR="005E4C4B" w:rsidRDefault="00DC1559" w:rsidP="000E5536">
      <w:pPr>
        <w:pStyle w:val="Heading5"/>
      </w:pPr>
      <w:r>
        <w:t>Tilestache</w:t>
      </w:r>
    </w:p>
    <w:p w14:paraId="743CA912" w14:textId="656A0722" w:rsidR="005E4C4B" w:rsidRPr="005E4C4B" w:rsidRDefault="005E4C4B" w:rsidP="000E5536">
      <w:pPr>
        <w:pStyle w:val="BodyText2"/>
      </w:pPr>
      <w:r>
        <w:t>Good tutorial here to get vector tiles going using tilestache.</w:t>
      </w:r>
    </w:p>
    <w:p w14:paraId="040B49EC" w14:textId="1262E06D" w:rsidR="00087A81" w:rsidRDefault="00087A81" w:rsidP="007D2F52">
      <w:pPr>
        <w:pStyle w:val="Heading4"/>
      </w:pPr>
      <w:r>
        <w:t>Styling</w:t>
      </w:r>
    </w:p>
    <w:p w14:paraId="7648688C" w14:textId="5DF0BF43" w:rsidR="00087A81" w:rsidRDefault="00087A81" w:rsidP="000E5536">
      <w:pPr>
        <w:pStyle w:val="Heading5"/>
      </w:pPr>
      <w:r>
        <w:t>GUI Tools</w:t>
      </w:r>
    </w:p>
    <w:p w14:paraId="73077DCD" w14:textId="6C817AF4" w:rsidR="005A291A" w:rsidRDefault="005A291A" w:rsidP="005A291A">
      <w:pPr>
        <w:pStyle w:val="Heading6"/>
      </w:pPr>
      <w:r>
        <w:t>Tangram Play</w:t>
      </w:r>
    </w:p>
    <w:p w14:paraId="3E56C1CD" w14:textId="5AE9AF56" w:rsidR="005A291A" w:rsidRDefault="003630B2" w:rsidP="00E5562E">
      <w:pPr>
        <w:pStyle w:val="BodyText2"/>
      </w:pPr>
      <w:hyperlink r:id="rId1082" w:history="1">
        <w:r w:rsidR="005A291A" w:rsidRPr="005A291A">
          <w:rPr>
            <w:rStyle w:val="Hyperlink"/>
          </w:rPr>
          <w:t>Tangram Play</w:t>
        </w:r>
      </w:hyperlink>
      <w:r w:rsidR="005A291A">
        <w:t xml:space="preserve"> is a brilliant tool that you can use to see the example scene.yaml files for the professional styles. Click on Open | Choose Example.</w:t>
      </w:r>
    </w:p>
    <w:p w14:paraId="639F7DCE" w14:textId="2577AA95" w:rsidR="005A291A" w:rsidRDefault="005A291A" w:rsidP="00E5562E">
      <w:pPr>
        <w:pStyle w:val="BodyText2"/>
      </w:pPr>
      <w:r>
        <w:t xml:space="preserve">I am trying to create a scene.yaml file for the data that I created in Tilemaker for Bern (which ultimately came from Metro-Extracts). Having added the following data source, the pbf files are being requested from </w:t>
      </w:r>
      <w:hyperlink r:id="rId1083" w:history="1">
        <w:r w:rsidRPr="00540B56">
          <w:rPr>
            <w:rStyle w:val="Hyperlink"/>
          </w:rPr>
          <w:t>https://web-apps-blishten.c9users.io/tilemaker/bern_tiles/</w:t>
        </w:r>
      </w:hyperlink>
      <w:r>
        <w:t xml:space="preserve"> but they return an http 302 instead of actual data.</w:t>
      </w:r>
      <w:r w:rsidR="00D27873">
        <w:t xml:space="preserve"> This is because:</w:t>
      </w:r>
    </w:p>
    <w:p w14:paraId="4C26C031" w14:textId="7886F871" w:rsidR="00A27CCC" w:rsidRDefault="00D27873" w:rsidP="00D27873">
      <w:pPr>
        <w:pStyle w:val="ConsoleError"/>
      </w:pPr>
      <w:r w:rsidRPr="00D27873">
        <w:t xml:space="preserve">XMLHttpRequest cannot load </w:t>
      </w:r>
      <w:hyperlink r:id="rId1084" w:history="1">
        <w:r w:rsidRPr="00D27873">
          <w:rPr>
            <w:rStyle w:val="Hyperlink"/>
          </w:rPr>
          <w:t>https://web-apps-blishten.c9users.io/tilemaker/bern_tiles/13/4265/2883.pbf</w:t>
        </w:r>
      </w:hyperlink>
      <w:r w:rsidRPr="00D27873">
        <w:t>. Redirect from '</w:t>
      </w:r>
      <w:hyperlink r:id="rId1085" w:history="1">
        <w:r w:rsidRPr="00D27873">
          <w:rPr>
            <w:rStyle w:val="Hyperlink"/>
          </w:rPr>
          <w:t>https://web-apps-blishten.c9users.io/tilemaker/bern_tiles/13/4265/2883.pbf</w:t>
        </w:r>
      </w:hyperlink>
      <w:r w:rsidRPr="00D27873">
        <w:t>' to '</w:t>
      </w:r>
      <w:hyperlink r:id="rId1086" w:history="1">
        <w:r w:rsidRPr="00D27873">
          <w:rPr>
            <w:rStyle w:val="Hyperlink"/>
          </w:rPr>
          <w:t>https://c9users.io/_user_content/authorize?redirect=https%3A%2F%2Fweb-apps-blishten.c9users.io%2Ftilemaker%2Fbern_tiles%2F13%2F4265%2F2883.pbf'</w:t>
        </w:r>
      </w:hyperlink>
      <w:r w:rsidRPr="00D27873">
        <w:t xml:space="preserve"> has been blocked by CORS policy: No 'Access-Control-Allow-Origin' header is present on the requested resource. Origin '</w:t>
      </w:r>
      <w:hyperlink r:id="rId1087" w:history="1">
        <w:r w:rsidRPr="00A27CCC">
          <w:rPr>
            <w:rStyle w:val="Hyperlink"/>
          </w:rPr>
          <w:t>https://mapzen.com</w:t>
        </w:r>
      </w:hyperlink>
      <w:r w:rsidRPr="00D27873">
        <w:t>' is therefore not allowed access.</w:t>
      </w:r>
    </w:p>
    <w:p w14:paraId="7AD7D045" w14:textId="0A5EE153" w:rsidR="00D27873" w:rsidRDefault="00A27CCC" w:rsidP="00A27CCC">
      <w:pPr>
        <w:pStyle w:val="BodyText2"/>
      </w:pPr>
      <w:r>
        <w:t>Tried hosting the files on Googl</w:t>
      </w:r>
      <w:r w:rsidR="00855DDE">
        <w:t xml:space="preserve">e Cloud Storage, but same error – so enabled CORS (see </w:t>
      </w:r>
      <w:hyperlink w:anchor="_CORS" w:history="1">
        <w:r w:rsidR="00095629" w:rsidRPr="00095629">
          <w:rPr>
            <w:rStyle w:val="Hyperlink"/>
          </w:rPr>
          <w:t>CORS</w:t>
        </w:r>
      </w:hyperlink>
      <w:r w:rsidR="00095629">
        <w:t>).</w:t>
      </w:r>
    </w:p>
    <w:p w14:paraId="78552398" w14:textId="7F6DAF31" w:rsidR="00A27CCC" w:rsidRPr="00D27873" w:rsidRDefault="00A27CCC" w:rsidP="00A27CCC">
      <w:pPr>
        <w:pStyle w:val="ConsoleError"/>
      </w:pPr>
      <w:r w:rsidRPr="00A27CCC">
        <w:t xml:space="preserve">XMLHttpRequest cannot load </w:t>
      </w:r>
      <w:hyperlink r:id="rId1088" w:history="1">
        <w:r w:rsidRPr="00A27CCC">
          <w:rPr>
            <w:rStyle w:val="Hyperlink"/>
          </w:rPr>
          <w:t>https://storage.googleapis.com/geeimageserver.appspot.com/vectorTiles/bern_tiles/13/4264/2882.pbf</w:t>
        </w:r>
      </w:hyperlink>
      <w:r w:rsidRPr="00A27CCC">
        <w:t>. No 'Access-Control-Allow-Origin' header is present on the requested resource. Origin '</w:t>
      </w:r>
      <w:hyperlink r:id="rId1089" w:history="1">
        <w:r w:rsidRPr="00A27CCC">
          <w:rPr>
            <w:rStyle w:val="Hyperlink"/>
          </w:rPr>
          <w:t>https://mapzen.com</w:t>
        </w:r>
      </w:hyperlink>
      <w:r w:rsidRPr="00A27CCC">
        <w:t>' is therefore not allowed access.</w:t>
      </w:r>
    </w:p>
    <w:p w14:paraId="1C123584" w14:textId="77777777" w:rsidR="004B461D" w:rsidRPr="00352E10" w:rsidRDefault="004B461D" w:rsidP="000E5536">
      <w:pPr>
        <w:pStyle w:val="Heading2"/>
      </w:pPr>
      <w:r>
        <w:t>Programming Languages</w:t>
      </w:r>
    </w:p>
    <w:p w14:paraId="019BCDAB" w14:textId="77777777" w:rsidR="004B461D" w:rsidRDefault="004B461D" w:rsidP="0034374E">
      <w:pPr>
        <w:pStyle w:val="Heading3"/>
      </w:pPr>
      <w:r>
        <w:t>Java</w:t>
      </w:r>
    </w:p>
    <w:p w14:paraId="512DC763" w14:textId="77777777" w:rsidR="00C361FF" w:rsidRDefault="00C361FF" w:rsidP="007D2F52">
      <w:pPr>
        <w:pStyle w:val="Heading4"/>
      </w:pPr>
      <w:r>
        <w:t>IDEs</w:t>
      </w:r>
    </w:p>
    <w:p w14:paraId="6447143E" w14:textId="77777777" w:rsidR="00C361FF" w:rsidRDefault="00C361FF" w:rsidP="000E5536">
      <w:pPr>
        <w:pStyle w:val="BodyText2"/>
      </w:pPr>
      <w:r>
        <w:t xml:space="preserve">Will installed the Eclipse IDE for Java development but it would not run without the JDK or JRE. Christian installed the 32-bit JDK but it still could not find them – need to set the PATH variable (see </w:t>
      </w:r>
      <w:hyperlink r:id="rId1090" w:history="1">
        <w:r w:rsidRPr="000D58E9">
          <w:rPr>
            <w:rStyle w:val="Hyperlink"/>
          </w:rPr>
          <w:t>http://docs.oracle.com/javase/7/docs/webnotes/install/windows/jdk-installation-windows.html</w:t>
        </w:r>
      </w:hyperlink>
      <w:r>
        <w:t>). Christian set it and then I had to restart for it to apply. Then when I tried Eclipse again I got the error ‘Failed to Load the JNI shared library “</w:t>
      </w:r>
      <w:r w:rsidRPr="00402B4E">
        <w:t>C:\Program Files (x86)\Java\jdk1.7.0_51\bin</w:t>
      </w:r>
      <w:r>
        <w:t>\..\jre\bin\client\jvm.dll”. This looks like its an error where the 64-bit JDK is not installed. Christian installed the 64-bit version and set the path – had to reboot, but now it works. Set the default workspace as ‘</w:t>
      </w:r>
      <w:r w:rsidRPr="00F63A59">
        <w:t>C:\Users\cottaan\java\workspace</w:t>
      </w:r>
      <w:r>
        <w:t>’.</w:t>
      </w:r>
    </w:p>
    <w:p w14:paraId="6D24E003" w14:textId="35DA3078" w:rsidR="005E5340" w:rsidRPr="00C361FF" w:rsidRDefault="003630B2" w:rsidP="000E5536">
      <w:pPr>
        <w:pStyle w:val="BodyText2"/>
      </w:pPr>
      <w:hyperlink r:id="rId1091" w:history="1">
        <w:r w:rsidR="005E5340" w:rsidRPr="005E5340">
          <w:rPr>
            <w:rStyle w:val="Hyperlink"/>
          </w:rPr>
          <w:t>Here</w:t>
        </w:r>
      </w:hyperlink>
      <w:r w:rsidR="005E5340">
        <w:t xml:space="preserve"> is how to install the Java Development Tools. Restart Aptana.</w:t>
      </w:r>
    </w:p>
    <w:p w14:paraId="40C7921A" w14:textId="77777777" w:rsidR="00B55B38" w:rsidRDefault="00B55B38" w:rsidP="00B55B38">
      <w:pPr>
        <w:pStyle w:val="Heading4"/>
      </w:pPr>
      <w:r>
        <w:t>Installing</w:t>
      </w:r>
    </w:p>
    <w:p w14:paraId="198FC66C" w14:textId="021AACFB" w:rsidR="00B55B38" w:rsidRDefault="00B55B38" w:rsidP="00B55B38">
      <w:pPr>
        <w:pStyle w:val="Heading5"/>
      </w:pPr>
      <w:bookmarkStart w:id="190" w:name="_On_Ubuntu_14.04_2"/>
      <w:bookmarkEnd w:id="190"/>
      <w:r>
        <w:t>On Ubuntu 14.04</w:t>
      </w:r>
    </w:p>
    <w:p w14:paraId="546AC491" w14:textId="20313954" w:rsidR="00B55B38" w:rsidRDefault="00B55B38" w:rsidP="00B55B38">
      <w:pPr>
        <w:pStyle w:val="BodyText2"/>
      </w:pPr>
      <w:r>
        <w:t>Installing on Cloud9 on 28/3/17.</w:t>
      </w:r>
      <w:r w:rsidR="00095B7F">
        <w:t xml:space="preserve"> Following instructions </w:t>
      </w:r>
      <w:hyperlink r:id="rId1092" w:history="1">
        <w:r w:rsidR="00095B7F" w:rsidRPr="00095B7F">
          <w:rPr>
            <w:rStyle w:val="Hyperlink"/>
          </w:rPr>
          <w:t>h</w:t>
        </w:r>
        <w:r w:rsidR="00095B7F" w:rsidRPr="00095B7F">
          <w:rPr>
            <w:rStyle w:val="Hyperlink"/>
          </w:rPr>
          <w:t>e</w:t>
        </w:r>
        <w:r w:rsidR="00095B7F" w:rsidRPr="00095B7F">
          <w:rPr>
            <w:rStyle w:val="Hyperlink"/>
          </w:rPr>
          <w:t>re</w:t>
        </w:r>
      </w:hyperlink>
      <w:r w:rsidR="00095B7F">
        <w:t>.</w:t>
      </w:r>
    </w:p>
    <w:p w14:paraId="075FBE9D" w14:textId="4B6370B9" w:rsidR="00B55B38" w:rsidRDefault="00B55B38" w:rsidP="00B55B38">
      <w:pPr>
        <w:pStyle w:val="BodyText2"/>
      </w:pPr>
      <w:r>
        <w:t xml:space="preserve">We have a 64-bit Ubuntu machine so we need </w:t>
      </w:r>
      <w:r w:rsidR="0006453D">
        <w:t>to</w:t>
      </w:r>
      <w:r>
        <w:t xml:space="preserve"> install the 64-bit JRE.</w:t>
      </w:r>
    </w:p>
    <w:p w14:paraId="1C5AFEB2" w14:textId="77777777" w:rsidR="00B55B38" w:rsidRDefault="00B55B38" w:rsidP="00B55B38">
      <w:pPr>
        <w:pStyle w:val="Unix"/>
      </w:pPr>
      <w:r>
        <w:t>blishten:~/workspace (master) $ uname -a</w:t>
      </w:r>
    </w:p>
    <w:p w14:paraId="0CB5CDF5" w14:textId="10CB422A" w:rsidR="00B55B38" w:rsidRDefault="00B55B38" w:rsidP="00B55B38">
      <w:pPr>
        <w:pStyle w:val="Unix"/>
      </w:pPr>
      <w:r>
        <w:t>Linux blishten-db-server-4629705 4.8.8-c9 #1 SMP Mon Feb 13 03:16:28 UTC 2017 x86_</w:t>
      </w:r>
      <w:r w:rsidRPr="00B55B38">
        <w:rPr>
          <w:color w:val="FF0000"/>
        </w:rPr>
        <w:t>64</w:t>
      </w:r>
      <w:r>
        <w:t xml:space="preserve"> x86_64 x86_64 GNU/Linux</w:t>
      </w:r>
    </w:p>
    <w:p w14:paraId="11F427E8" w14:textId="16A8B911" w:rsidR="00A1696F" w:rsidRDefault="00A1696F" w:rsidP="00A1696F">
      <w:pPr>
        <w:pStyle w:val="Unix"/>
      </w:pPr>
      <w:r>
        <w:t>blishten:~/workspace (master) $ sudo add-apt-repository ppa:webupd8team/java</w:t>
      </w:r>
    </w:p>
    <w:p w14:paraId="5EABB1D1" w14:textId="033FB730" w:rsidR="00A1696F" w:rsidRDefault="00A1696F" w:rsidP="00A1696F">
      <w:pPr>
        <w:pStyle w:val="Unix"/>
      </w:pPr>
      <w:r>
        <w:t>blishten:~/workspace (master) $ sudo apt-get update</w:t>
      </w:r>
    </w:p>
    <w:p w14:paraId="60B6071E" w14:textId="1DB2E99D" w:rsidR="00A1696F" w:rsidRDefault="00A1696F" w:rsidP="00A1696F">
      <w:pPr>
        <w:pStyle w:val="Unix"/>
      </w:pPr>
      <w:r>
        <w:t>blishten:~/workspace (master) $ sudo apt-get install oracle-java8-installer</w:t>
      </w:r>
    </w:p>
    <w:p w14:paraId="73B8FE27" w14:textId="3F83210F" w:rsidR="00EF1E61" w:rsidRDefault="00EF1E61" w:rsidP="00EF1E61">
      <w:pPr>
        <w:pStyle w:val="Unix"/>
      </w:pPr>
      <w:r>
        <w:t xml:space="preserve">blishten:~/workspace (master) $ </w:t>
      </w:r>
      <w:r w:rsidRPr="00EF1E61">
        <w:t xml:space="preserve">java </w:t>
      </w:r>
      <w:r>
        <w:t>–</w:t>
      </w:r>
      <w:r w:rsidRPr="00EF1E61">
        <w:t>version</w:t>
      </w:r>
    </w:p>
    <w:p w14:paraId="4D2377FC" w14:textId="77777777" w:rsidR="00EF1E61" w:rsidRDefault="00EF1E61" w:rsidP="00EF1E61">
      <w:pPr>
        <w:pStyle w:val="Unix"/>
      </w:pPr>
      <w:r>
        <w:t>java version "1.8.0_121"</w:t>
      </w:r>
    </w:p>
    <w:p w14:paraId="64BEDE4E" w14:textId="77777777" w:rsidR="00EF1E61" w:rsidRDefault="00EF1E61" w:rsidP="00EF1E61">
      <w:pPr>
        <w:pStyle w:val="Unix"/>
      </w:pPr>
      <w:r>
        <w:t>Java(TM) SE Runtime Environment (build 1.8.0_121-b13)</w:t>
      </w:r>
    </w:p>
    <w:p w14:paraId="259A8C89" w14:textId="0963356C" w:rsidR="00EF1E61" w:rsidRPr="00EF1E61" w:rsidRDefault="00EF1E61" w:rsidP="00EF1E61">
      <w:pPr>
        <w:pStyle w:val="Unix"/>
      </w:pPr>
      <w:r>
        <w:t>Java HotSpot(TM) 64-Bit Server VM (build 25.121-b13, mixed mode, sharing)</w:t>
      </w:r>
    </w:p>
    <w:p w14:paraId="616BE24B" w14:textId="77777777" w:rsidR="00BA6FA8" w:rsidRDefault="00BA6FA8" w:rsidP="007D2F52">
      <w:pPr>
        <w:pStyle w:val="Heading4"/>
      </w:pPr>
      <w:r>
        <w:t>Issues</w:t>
      </w:r>
    </w:p>
    <w:p w14:paraId="02D5319D" w14:textId="05CC3A63" w:rsidR="00BA6FA8" w:rsidRDefault="00BA6FA8" w:rsidP="000E5536">
      <w:pPr>
        <w:pStyle w:val="Heading5"/>
      </w:pPr>
      <w:r>
        <w:t>Compilation</w:t>
      </w:r>
    </w:p>
    <w:p w14:paraId="47DD09C2" w14:textId="0CB3633E" w:rsidR="00BA6FA8" w:rsidRPr="00BA6FA8" w:rsidRDefault="00BA6FA8" w:rsidP="000E5536">
      <w:pPr>
        <w:pStyle w:val="BodyText2"/>
      </w:pPr>
      <w:r>
        <w:t>Sometimes when you build a Java project you get additional *.jar files called ‘original-&lt;projectname&gt;. I think these are produced by the compiler</w:t>
      </w:r>
    </w:p>
    <w:p w14:paraId="3AE4D8F1" w14:textId="77777777" w:rsidR="00677FDD" w:rsidRDefault="00677FDD" w:rsidP="007D2F52">
      <w:pPr>
        <w:pStyle w:val="Heading4"/>
      </w:pPr>
      <w:r>
        <w:t>Unit Testing</w:t>
      </w:r>
    </w:p>
    <w:p w14:paraId="78635D67" w14:textId="77777777" w:rsidR="00677FDD" w:rsidRPr="00677FDD" w:rsidRDefault="00677FDD" w:rsidP="000E5536">
      <w:pPr>
        <w:pStyle w:val="BodyText2"/>
      </w:pPr>
      <w:r>
        <w:t xml:space="preserve">Use Junit as it is integrated into Aptana. Good docs </w:t>
      </w:r>
      <w:hyperlink r:id="rId1093" w:history="1">
        <w:r w:rsidRPr="00677FDD">
          <w:rPr>
            <w:rStyle w:val="Hyperlink"/>
          </w:rPr>
          <w:t>here</w:t>
        </w:r>
      </w:hyperlink>
      <w:r>
        <w:t>.</w:t>
      </w:r>
    </w:p>
    <w:p w14:paraId="1703400A" w14:textId="77777777" w:rsidR="004B461D" w:rsidRDefault="004B461D" w:rsidP="0034374E">
      <w:pPr>
        <w:pStyle w:val="Heading3"/>
      </w:pPr>
      <w:r>
        <w:t>Javascript</w:t>
      </w:r>
    </w:p>
    <w:p w14:paraId="72BC90C7" w14:textId="77777777" w:rsidR="00D17722" w:rsidRDefault="00D17722" w:rsidP="007D2F52">
      <w:pPr>
        <w:pStyle w:val="Heading4"/>
      </w:pPr>
      <w:r>
        <w:t>Language</w:t>
      </w:r>
    </w:p>
    <w:p w14:paraId="470B17A1" w14:textId="77777777" w:rsidR="00D17722" w:rsidRDefault="00D17722" w:rsidP="000E5536">
      <w:pPr>
        <w:pStyle w:val="Heading5"/>
      </w:pPr>
      <w:r>
        <w:lastRenderedPageBreak/>
        <w:t>Classes</w:t>
      </w:r>
    </w:p>
    <w:p w14:paraId="0F9666B7" w14:textId="77777777" w:rsidR="00D17722" w:rsidRPr="007A309B" w:rsidRDefault="00D17722" w:rsidP="000E5536">
      <w:pPr>
        <w:pStyle w:val="BodyText2"/>
      </w:pPr>
      <w:r>
        <w:t xml:space="preserve">Good ESRI article about writing Javascript classes here </w:t>
      </w:r>
      <w:hyperlink r:id="rId1094" w:history="1">
        <w:r>
          <w:rPr>
            <w:rStyle w:val="Hyperlink"/>
          </w:rPr>
          <w:t>https://developers.arcgis.com/en/javascript/jstutorials/intro_javascript_classes.html</w:t>
        </w:r>
      </w:hyperlink>
      <w:r>
        <w:t>.</w:t>
      </w:r>
    </w:p>
    <w:p w14:paraId="17EF2B30" w14:textId="77777777" w:rsidR="00D17722" w:rsidRDefault="00D17722" w:rsidP="000E5536">
      <w:pPr>
        <w:pStyle w:val="Heading5"/>
      </w:pPr>
      <w:r>
        <w:t>Scope</w:t>
      </w:r>
    </w:p>
    <w:p w14:paraId="4D588676" w14:textId="77777777" w:rsidR="00D17722" w:rsidRDefault="00D17722" w:rsidP="000E5536">
      <w:pPr>
        <w:pStyle w:val="BodyText2"/>
      </w:pPr>
      <w:r>
        <w:t>There are issues with accessing the this variable in anonymous functions in Javascript where it refers to the inner scoped variable and not the calling instance. This is very confusing. But you can assign a local variable to the outer function that references the global instance which you can then use in your inner anonymous function:</w:t>
      </w:r>
    </w:p>
    <w:p w14:paraId="582B3548" w14:textId="77777777" w:rsidR="00D17722" w:rsidRDefault="00D17722" w:rsidP="000E5536">
      <w:pPr>
        <w:pStyle w:val="Code"/>
      </w:pPr>
      <w:r>
        <w:tab/>
      </w:r>
      <w:r>
        <w:tab/>
        <w:t>_drawRasterData : function() {</w:t>
      </w:r>
    </w:p>
    <w:p w14:paraId="0CA7F1E3" w14:textId="77777777" w:rsidR="00D17722" w:rsidRDefault="00D17722" w:rsidP="000E5536">
      <w:pPr>
        <w:pStyle w:val="Code"/>
      </w:pPr>
      <w:r>
        <w:tab/>
      </w:r>
      <w:r>
        <w:tab/>
      </w:r>
      <w:r>
        <w:tab/>
        <w:t>var params = {</w:t>
      </w:r>
    </w:p>
    <w:p w14:paraId="21F74611" w14:textId="77777777" w:rsidR="00D17722" w:rsidRDefault="00D17722" w:rsidP="000E5536">
      <w:pPr>
        <w:pStyle w:val="Code"/>
      </w:pPr>
      <w:r>
        <w:t>....</w:t>
      </w:r>
    </w:p>
    <w:p w14:paraId="2647C149" w14:textId="77777777" w:rsidR="00D17722" w:rsidRDefault="00D17722" w:rsidP="000E5536">
      <w:pPr>
        <w:pStyle w:val="Code"/>
      </w:pPr>
      <w:r>
        <w:tab/>
      </w:r>
      <w:r>
        <w:tab/>
      </w:r>
      <w:r>
        <w:tab/>
      </w:r>
      <w:r>
        <w:tab/>
        <w:t>objid : this.objid</w:t>
      </w:r>
    </w:p>
    <w:p w14:paraId="29CECF75" w14:textId="77777777" w:rsidR="00D17722" w:rsidRDefault="00D17722" w:rsidP="000E5536">
      <w:pPr>
        <w:pStyle w:val="Code"/>
      </w:pPr>
      <w:r>
        <w:tab/>
      </w:r>
      <w:r>
        <w:tab/>
      </w:r>
      <w:r>
        <w:tab/>
        <w:t>};</w:t>
      </w:r>
    </w:p>
    <w:p w14:paraId="7DF98F58" w14:textId="77777777" w:rsidR="00D17722" w:rsidRDefault="00D17722" w:rsidP="000E5536">
      <w:pPr>
        <w:pStyle w:val="Code"/>
      </w:pPr>
      <w:r>
        <w:tab/>
      </w:r>
      <w:r>
        <w:tab/>
      </w:r>
      <w:r>
        <w:tab/>
        <w:t>this.image = new Image();</w:t>
      </w:r>
    </w:p>
    <w:p w14:paraId="69FD2CFC" w14:textId="77777777" w:rsidR="00D17722" w:rsidRDefault="00D17722" w:rsidP="000E5536">
      <w:pPr>
        <w:pStyle w:val="Code"/>
      </w:pPr>
      <w:r>
        <w:tab/>
      </w:r>
      <w:r>
        <w:tab/>
      </w:r>
      <w:r>
        <w:tab/>
        <w:t>var instance = this; //’this’ can then be used in the image load call below to refer to the object</w:t>
      </w:r>
    </w:p>
    <w:p w14:paraId="30B3AFDE" w14:textId="77777777" w:rsidR="00D17722" w:rsidRDefault="00D17722" w:rsidP="000E5536">
      <w:pPr>
        <w:pStyle w:val="Code"/>
      </w:pPr>
      <w:r>
        <w:tab/>
      </w:r>
      <w:r>
        <w:tab/>
      </w:r>
      <w:r>
        <w:tab/>
        <w:t>dojo.io.script.get({</w:t>
      </w:r>
    </w:p>
    <w:p w14:paraId="786E95D6" w14:textId="77777777" w:rsidR="00D17722" w:rsidRDefault="00D17722" w:rsidP="000E5536">
      <w:pPr>
        <w:pStyle w:val="Code"/>
      </w:pPr>
      <w:r>
        <w:tab/>
      </w:r>
      <w:r>
        <w:tab/>
      </w:r>
      <w:r>
        <w:tab/>
      </w:r>
      <w:r>
        <w:tab/>
        <w:t>url : "../../cgi-bin/eSpecies/WMSServer?" + dojo.objectToQuery(params),</w:t>
      </w:r>
    </w:p>
    <w:p w14:paraId="457729CE" w14:textId="77777777" w:rsidR="00D17722" w:rsidRDefault="00D17722" w:rsidP="000E5536">
      <w:pPr>
        <w:pStyle w:val="Code"/>
      </w:pPr>
      <w:r>
        <w:tab/>
      </w:r>
      <w:r>
        <w:tab/>
      </w:r>
      <w:r>
        <w:tab/>
      </w:r>
      <w:r>
        <w:tab/>
        <w:t>callbackParamName : "jsoncallback",</w:t>
      </w:r>
    </w:p>
    <w:p w14:paraId="078B8F71" w14:textId="77777777" w:rsidR="00D17722" w:rsidRDefault="00D17722" w:rsidP="000E5536">
      <w:pPr>
        <w:pStyle w:val="Code"/>
      </w:pPr>
      <w:r>
        <w:tab/>
      </w:r>
      <w:r>
        <w:tab/>
      </w:r>
      <w:r>
        <w:tab/>
      </w:r>
      <w:r>
        <w:tab/>
        <w:t>load : function(data) {</w:t>
      </w:r>
    </w:p>
    <w:p w14:paraId="100AA018" w14:textId="77777777" w:rsidR="00D17722" w:rsidRDefault="00D17722" w:rsidP="000E5536">
      <w:pPr>
        <w:pStyle w:val="Code"/>
      </w:pPr>
      <w:r>
        <w:tab/>
      </w:r>
      <w:r>
        <w:tab/>
      </w:r>
      <w:r>
        <w:tab/>
      </w:r>
      <w:r>
        <w:tab/>
      </w:r>
      <w:r>
        <w:tab/>
        <w:t>instance.image.src = data.url;</w:t>
      </w:r>
    </w:p>
    <w:p w14:paraId="02AC7B7C" w14:textId="77777777" w:rsidR="00D17722" w:rsidRDefault="00D17722" w:rsidP="000E5536">
      <w:pPr>
        <w:pStyle w:val="Code"/>
      </w:pPr>
      <w:r>
        <w:t>....</w:t>
      </w:r>
    </w:p>
    <w:p w14:paraId="2E09F174" w14:textId="77777777" w:rsidR="00D17722" w:rsidRDefault="00D17722" w:rsidP="000E5536">
      <w:pPr>
        <w:pStyle w:val="Code"/>
      </w:pPr>
      <w:r>
        <w:tab/>
      </w:r>
      <w:r>
        <w:tab/>
      </w:r>
      <w:r>
        <w:tab/>
      </w:r>
      <w:r>
        <w:tab/>
      </w:r>
      <w:r>
        <w:tab/>
        <w:t>});</w:t>
      </w:r>
    </w:p>
    <w:p w14:paraId="4E80CBD4" w14:textId="77777777" w:rsidR="00D17722" w:rsidRDefault="00D17722" w:rsidP="000E5536">
      <w:pPr>
        <w:pStyle w:val="Code"/>
      </w:pPr>
      <w:r>
        <w:tab/>
      </w:r>
      <w:r>
        <w:tab/>
      </w:r>
      <w:r>
        <w:tab/>
      </w:r>
      <w:r>
        <w:tab/>
        <w:t>},</w:t>
      </w:r>
    </w:p>
    <w:p w14:paraId="3E1868F2" w14:textId="77777777" w:rsidR="00D17722" w:rsidRDefault="00D17722" w:rsidP="000E5536">
      <w:pPr>
        <w:pStyle w:val="Code"/>
      </w:pPr>
      <w:r>
        <w:tab/>
      </w:r>
      <w:r>
        <w:tab/>
      </w:r>
      <w:r>
        <w:tab/>
      </w:r>
      <w:r>
        <w:tab/>
        <w:t>error : function(error) {</w:t>
      </w:r>
    </w:p>
    <w:p w14:paraId="497ED917" w14:textId="77777777" w:rsidR="00D17722" w:rsidRDefault="00D17722" w:rsidP="000E5536">
      <w:pPr>
        <w:pStyle w:val="Code"/>
      </w:pPr>
      <w:r>
        <w:tab/>
      </w:r>
      <w:r>
        <w:tab/>
      </w:r>
      <w:r>
        <w:tab/>
      </w:r>
      <w:r>
        <w:tab/>
      </w:r>
      <w:r>
        <w:tab/>
        <w:t>alert("An unexpected error occurred: " + error);</w:t>
      </w:r>
    </w:p>
    <w:p w14:paraId="225B24A5" w14:textId="77777777" w:rsidR="00D17722" w:rsidRDefault="00D17722" w:rsidP="000E5536">
      <w:pPr>
        <w:pStyle w:val="Code"/>
      </w:pPr>
      <w:r>
        <w:tab/>
      </w:r>
      <w:r>
        <w:tab/>
      </w:r>
      <w:r>
        <w:tab/>
      </w:r>
      <w:r>
        <w:tab/>
        <w:t>}</w:t>
      </w:r>
    </w:p>
    <w:p w14:paraId="1D9986E4" w14:textId="77777777" w:rsidR="00D17722" w:rsidRDefault="00D17722" w:rsidP="000E5536">
      <w:pPr>
        <w:pStyle w:val="Code"/>
      </w:pPr>
      <w:r>
        <w:tab/>
      </w:r>
      <w:r>
        <w:tab/>
      </w:r>
      <w:r>
        <w:tab/>
        <w:t>});</w:t>
      </w:r>
    </w:p>
    <w:p w14:paraId="25D88E1B" w14:textId="77777777" w:rsidR="00D17722" w:rsidRPr="00BC66C6" w:rsidRDefault="00D17722" w:rsidP="000E5536">
      <w:pPr>
        <w:pStyle w:val="Code"/>
      </w:pPr>
      <w:r>
        <w:tab/>
      </w:r>
      <w:r>
        <w:tab/>
        <w:t>},</w:t>
      </w:r>
    </w:p>
    <w:p w14:paraId="7FD05AE6" w14:textId="77777777" w:rsidR="00D17722" w:rsidRDefault="00D17722" w:rsidP="000E5536">
      <w:pPr>
        <w:pStyle w:val="Heading5"/>
      </w:pPr>
      <w:r>
        <w:t>SVG Paths</w:t>
      </w:r>
    </w:p>
    <w:p w14:paraId="773C397D" w14:textId="77777777" w:rsidR="00D17722" w:rsidRDefault="00D17722" w:rsidP="000E5536">
      <w:pPr>
        <w:pStyle w:val="BodyText2"/>
      </w:pPr>
      <w:r>
        <w:t>M means move to, L means line to and Z means close, e.g. the following draws a triangle:</w:t>
      </w:r>
    </w:p>
    <w:p w14:paraId="5C766E10" w14:textId="77777777" w:rsidR="00D17722" w:rsidRDefault="00D17722" w:rsidP="000E5536">
      <w:pPr>
        <w:pStyle w:val="Code"/>
      </w:pPr>
      <w:r w:rsidRPr="00102A0C">
        <w:t>&lt;path d="M758,264L741,292L782,299Z"&gt;&lt;/path&gt;</w:t>
      </w:r>
    </w:p>
    <w:p w14:paraId="46694D2E" w14:textId="77777777" w:rsidR="00D17722" w:rsidRPr="009C1C90" w:rsidRDefault="00D17722" w:rsidP="000E5536">
      <w:pPr>
        <w:pStyle w:val="BodyText2"/>
      </w:pPr>
      <w:r>
        <w:t xml:space="preserve">There is an svg sandbox for trying things out </w:t>
      </w:r>
      <w:hyperlink r:id="rId1095" w:history="1">
        <w:r w:rsidRPr="00943595">
          <w:rPr>
            <w:rStyle w:val="Hyperlink"/>
          </w:rPr>
          <w:t>here</w:t>
        </w:r>
      </w:hyperlink>
      <w:r>
        <w:t>.</w:t>
      </w:r>
    </w:p>
    <w:p w14:paraId="50C2B0BB" w14:textId="77777777" w:rsidR="00D17722" w:rsidRDefault="00D17722" w:rsidP="000E5536">
      <w:pPr>
        <w:pStyle w:val="Heading5"/>
      </w:pPr>
      <w:r>
        <w:t>Useful</w:t>
      </w:r>
    </w:p>
    <w:p w14:paraId="5802D9A9" w14:textId="77777777" w:rsidR="00D17722" w:rsidRPr="00AB005C" w:rsidRDefault="00D17722" w:rsidP="000E5536">
      <w:pPr>
        <w:pStyle w:val="ListBullet"/>
      </w:pPr>
      <w:r>
        <w:rPr>
          <w:shd w:val="clear" w:color="auto" w:fill="FFFFFF"/>
        </w:rPr>
        <w:t>The</w:t>
      </w:r>
      <w:r w:rsidRPr="002F191F">
        <w:t> </w:t>
      </w:r>
      <w:r>
        <w:rPr>
          <w:rStyle w:val="HTMLCode"/>
          <w:rFonts w:eastAsiaTheme="minorEastAsia"/>
          <w:color w:val="333333"/>
          <w:sz w:val="15"/>
          <w:szCs w:val="15"/>
          <w:shd w:val="clear" w:color="auto" w:fill="FFFFFF"/>
        </w:rPr>
        <w:t>&amp;&amp;</w:t>
      </w:r>
      <w:r w:rsidRPr="002F191F">
        <w:t> </w:t>
      </w:r>
      <w:r>
        <w:rPr>
          <w:shd w:val="clear" w:color="auto" w:fill="FFFFFF"/>
        </w:rPr>
        <w:t>and</w:t>
      </w:r>
      <w:r w:rsidRPr="002F191F">
        <w:t> </w:t>
      </w:r>
      <w:r>
        <w:rPr>
          <w:rStyle w:val="HTMLCode"/>
          <w:rFonts w:eastAsiaTheme="minorEastAsia"/>
          <w:color w:val="333333"/>
          <w:sz w:val="15"/>
          <w:szCs w:val="15"/>
          <w:shd w:val="clear" w:color="auto" w:fill="FFFFFF"/>
        </w:rPr>
        <w:t>||</w:t>
      </w:r>
      <w:r w:rsidRPr="002F191F">
        <w:t> </w:t>
      </w:r>
      <w:r>
        <w:rPr>
          <w:shd w:val="clear" w:color="auto" w:fill="FFFFFF"/>
        </w:rPr>
        <w:t xml:space="preserve">operators use short-circuit logic, which means whether they will execute their second operand is dependent on the first. This is useful for checking for null objects before accessing their attributes. </w:t>
      </w:r>
    </w:p>
    <w:p w14:paraId="00651F89" w14:textId="77777777" w:rsidR="00D17722" w:rsidRPr="00AB005C" w:rsidRDefault="00D17722" w:rsidP="000E5536">
      <w:pPr>
        <w:pStyle w:val="ListBullet"/>
      </w:pPr>
      <w:r>
        <w:rPr>
          <w:shd w:val="clear" w:color="auto" w:fill="FFFFFF"/>
        </w:rPr>
        <w:t xml:space="preserve">Default values can be set using the || operator: </w:t>
      </w:r>
    </w:p>
    <w:p w14:paraId="427776E7" w14:textId="77777777" w:rsidR="00D17722" w:rsidRPr="008662D7" w:rsidRDefault="00D17722" w:rsidP="000E5536">
      <w:pPr>
        <w:pStyle w:val="Code"/>
      </w:pPr>
      <w:r w:rsidRPr="00AB005C">
        <w:t>this.perPage = args.perPage || 50</w:t>
      </w:r>
      <w:r>
        <w:t>; //set the default value to 50 if the args.perPage is null</w:t>
      </w:r>
    </w:p>
    <w:p w14:paraId="7C19553B" w14:textId="77777777" w:rsidR="00D17722" w:rsidRPr="006004AE" w:rsidRDefault="00D17722" w:rsidP="000E5536">
      <w:pPr>
        <w:pStyle w:val="ListBullet"/>
      </w:pPr>
      <w:r>
        <w:rPr>
          <w:shd w:val="clear" w:color="auto" w:fill="FFFFFF"/>
        </w:rPr>
        <w:t>Use the typeof operator to get the data type (</w:t>
      </w:r>
      <w:r w:rsidRPr="0086210E">
        <w:t>typeof</w:t>
      </w:r>
      <w:r w:rsidRPr="0086210E">
        <w:rPr>
          <w:shd w:val="clear" w:color="auto" w:fill="FFFFFF"/>
        </w:rPr>
        <w:t>)</w:t>
      </w:r>
    </w:p>
    <w:p w14:paraId="72E7B470" w14:textId="77777777" w:rsidR="00D17722" w:rsidRDefault="00D17722" w:rsidP="000E5536">
      <w:pPr>
        <w:pStyle w:val="ListBullet"/>
      </w:pPr>
      <w:r>
        <w:t>F</w:t>
      </w:r>
      <w:r w:rsidRPr="006004AE">
        <w:t>unctions have access to an additional variable inside their body called </w:t>
      </w:r>
      <w:r w:rsidRPr="004141A2">
        <w:t>arguments</w:t>
      </w:r>
      <w:r w:rsidRPr="006004AE">
        <w:t>, which is an array-like object holding all of the values passed to the function</w:t>
      </w:r>
    </w:p>
    <w:p w14:paraId="3E021E34" w14:textId="77777777" w:rsidR="00D17722" w:rsidRDefault="00D17722" w:rsidP="000E5536">
      <w:pPr>
        <w:pStyle w:val="ListBullet"/>
      </w:pPr>
      <w:r w:rsidRPr="00250901">
        <w:t>Person.prototype is an object shared by all instances of Person. It forms part of a lookup chain (that has a special name, "prototype chain"): any time you attempt to access a property of Person that isn't set, JavaScript will check Person.prototype to see if that property exists there instead. As a result, anything assigned toPerson.prototype becomes available to all instances of that constructor via the this object.</w:t>
      </w:r>
    </w:p>
    <w:p w14:paraId="580DEFD0" w14:textId="441B6C79" w:rsidR="002C093D" w:rsidRDefault="002C093D" w:rsidP="000E5536">
      <w:pPr>
        <w:pStyle w:val="Heading5"/>
      </w:pPr>
      <w:bookmarkStart w:id="191" w:name="_Ref412648853"/>
      <w:r>
        <w:t>regex</w:t>
      </w:r>
      <w:bookmarkEnd w:id="191"/>
    </w:p>
    <w:p w14:paraId="29B5F241" w14:textId="5B3F6133" w:rsidR="002C093D" w:rsidRDefault="002C093D" w:rsidP="000E5536">
      <w:pPr>
        <w:pStyle w:val="BodyText2"/>
      </w:pPr>
      <w:r>
        <w:t xml:space="preserve">Excellent regex expression tester here: </w:t>
      </w:r>
      <w:hyperlink r:id="rId1096" w:history="1">
        <w:r w:rsidRPr="0028418E">
          <w:rPr>
            <w:rStyle w:val="Hyperlink"/>
          </w:rPr>
          <w:t>https://regex101.com/</w:t>
        </w:r>
      </w:hyperlink>
      <w:r>
        <w:t xml:space="preserve"> </w:t>
      </w:r>
      <w:r w:rsidR="008902B7">
        <w:t>. Noel uses a unix tool called sed and you can shorten kml files for upl</w:t>
      </w:r>
      <w:r w:rsidR="00CF35E3">
        <w:t>oad to Fusion tables using this (this reduces the size from 450Mb to 342Mb.</w:t>
      </w:r>
    </w:p>
    <w:p w14:paraId="515A2265" w14:textId="3A40D186" w:rsidR="008902B7" w:rsidRPr="002C093D" w:rsidRDefault="008902B7" w:rsidP="00D96B97">
      <w:pPr>
        <w:pStyle w:val="Unix"/>
      </w:pPr>
      <w:r w:rsidRPr="008902B7">
        <w:t>sed -e 's/\(\.[0-9]\{6\}\)[0-9]\+\([, ]\)/\1\2/g' &lt; doc.kml &gt; final.kml</w:t>
      </w:r>
    </w:p>
    <w:p w14:paraId="724D91EC" w14:textId="77777777" w:rsidR="00D17722" w:rsidRDefault="00D17722" w:rsidP="007D2F52">
      <w:pPr>
        <w:pStyle w:val="Heading4"/>
      </w:pPr>
      <w:r>
        <w:t>Libraries</w:t>
      </w:r>
    </w:p>
    <w:p w14:paraId="602463DD" w14:textId="77777777" w:rsidR="00E728AF" w:rsidRDefault="00E728AF" w:rsidP="000E5536">
      <w:pPr>
        <w:pStyle w:val="Heading5"/>
      </w:pPr>
      <w:r>
        <w:t>d3</w:t>
      </w:r>
    </w:p>
    <w:p w14:paraId="6F17EE86" w14:textId="77777777" w:rsidR="00E728AF" w:rsidRPr="00121043" w:rsidRDefault="00E728AF" w:rsidP="000E5536">
      <w:pPr>
        <w:pStyle w:val="BodyText2"/>
      </w:pPr>
      <w:r>
        <w:t xml:space="preserve">There is an Alphashapes algorithm. </w:t>
      </w:r>
      <w:r w:rsidRPr="00121043">
        <w:t>svg.append("g")</w:t>
      </w:r>
      <w:r>
        <w:t xml:space="preserve"> means add a group element to the svg element. </w:t>
      </w:r>
    </w:p>
    <w:p w14:paraId="1EF1614D" w14:textId="77777777" w:rsidR="00D17722" w:rsidRDefault="00D17722" w:rsidP="000E5536">
      <w:pPr>
        <w:pStyle w:val="Heading5"/>
      </w:pPr>
      <w:r>
        <w:lastRenderedPageBreak/>
        <w:t>Dojo</w:t>
      </w:r>
    </w:p>
    <w:p w14:paraId="2D2E92A7" w14:textId="77777777" w:rsidR="00D17722" w:rsidRDefault="00D17722" w:rsidP="000E5536">
      <w:pPr>
        <w:pStyle w:val="BodyText2"/>
      </w:pPr>
      <w:r>
        <w:t xml:space="preserve">Going through the Javascript tutorials. </w:t>
      </w:r>
    </w:p>
    <w:p w14:paraId="6EBCD5AD" w14:textId="77777777" w:rsidR="00D17722" w:rsidRDefault="00D17722" w:rsidP="000E5536">
      <w:pPr>
        <w:pStyle w:val="BodyText2"/>
      </w:pPr>
      <w:r>
        <w:t xml:space="preserve">What are </w:t>
      </w:r>
      <w:hyperlink r:id="rId1097" w:history="1">
        <w:r w:rsidRPr="00322173">
          <w:rPr>
            <w:rStyle w:val="Hyperlink"/>
          </w:rPr>
          <w:t>Topics</w:t>
        </w:r>
      </w:hyperlink>
      <w:r>
        <w:t>?</w:t>
      </w:r>
    </w:p>
    <w:p w14:paraId="5D5E32D9" w14:textId="77777777" w:rsidR="00D17722" w:rsidRDefault="00D17722" w:rsidP="000E5536">
      <w:pPr>
        <w:pStyle w:val="BodyText2"/>
      </w:pPr>
      <w:r>
        <w:t>Good general intro to DOM nodes and dojo instances:</w:t>
      </w:r>
    </w:p>
    <w:p w14:paraId="01D1A958" w14:textId="77777777" w:rsidR="00D17722" w:rsidRDefault="003630B2" w:rsidP="000E5536">
      <w:pPr>
        <w:pStyle w:val="BodyText"/>
      </w:pPr>
      <w:hyperlink r:id="rId1098" w:history="1">
        <w:r w:rsidR="00D17722" w:rsidRPr="0077669C">
          <w:rPr>
            <w:rStyle w:val="Hyperlink"/>
          </w:rPr>
          <w:t>http://docs.dojocampus.org/dijit/info</w:t>
        </w:r>
      </w:hyperlink>
    </w:p>
    <w:p w14:paraId="635A47C5" w14:textId="77777777" w:rsidR="00D17722" w:rsidRPr="008E1FF7" w:rsidRDefault="003630B2" w:rsidP="000E5536">
      <w:pPr>
        <w:pStyle w:val="BodyText2"/>
      </w:pPr>
      <w:hyperlink r:id="rId1099" w:history="1">
        <w:r w:rsidR="00D17722" w:rsidRPr="0077669C">
          <w:rPr>
            <w:rStyle w:val="Hyperlink"/>
          </w:rPr>
          <w:t>http://www.sitepen.com/blog/2010/07/12/dive-into-dijit/</w:t>
        </w:r>
      </w:hyperlink>
    </w:p>
    <w:p w14:paraId="19803041" w14:textId="77777777" w:rsidR="00D17722" w:rsidRDefault="00D17722" w:rsidP="000E5536">
      <w:pPr>
        <w:pStyle w:val="Heading6"/>
      </w:pPr>
      <w:r>
        <w:t>Build System</w:t>
      </w:r>
    </w:p>
    <w:p w14:paraId="65C7F65E" w14:textId="77777777" w:rsidR="00D17722" w:rsidRDefault="00D17722" w:rsidP="000E5536">
      <w:pPr>
        <w:pStyle w:val="BodyText2"/>
      </w:pPr>
      <w:r>
        <w:t>I am going to use the Dojo Build system (</w:t>
      </w:r>
      <w:hyperlink r:id="rId1100" w:history="1">
        <w:r w:rsidRPr="006C013C">
          <w:rPr>
            <w:rStyle w:val="Hyperlink"/>
          </w:rPr>
          <w:t>http://dojotoolkit.org/documentation/tutorials/1.6/build/</w:t>
        </w:r>
      </w:hyperlink>
      <w:r>
        <w:t>) to minify and compress the application as it is slow to startup. It has to load 152 resources on startup which takes 11.30s. First step is to download the source SDK for the version that you are using in your app. To see which version the app is using, type the following at the command line in the dev tools in Chrome:</w:t>
      </w:r>
    </w:p>
    <w:p w14:paraId="43435C4D" w14:textId="77777777" w:rsidR="00D17722" w:rsidRDefault="00D17722" w:rsidP="000E5536">
      <w:pPr>
        <w:pStyle w:val="Code"/>
      </w:pPr>
      <w:r w:rsidRPr="00424EC3">
        <w:t>[dojo.version.major, dojo.version.minor, dojo.version.patch].join(".");</w:t>
      </w:r>
    </w:p>
    <w:p w14:paraId="0A38BBE2" w14:textId="77777777" w:rsidR="00D17722" w:rsidRDefault="00D17722" w:rsidP="000E5536">
      <w:pPr>
        <w:pStyle w:val="BodyText2"/>
      </w:pPr>
      <w:r>
        <w:t xml:space="preserve">For the landcoverValidator.html page it is using version 1.9.1. Looks like there is no 1.9.1, but there is a 1.9.2 so I will download the SDK for that from this page </w:t>
      </w:r>
      <w:hyperlink r:id="rId1101" w:history="1">
        <w:r w:rsidRPr="006C013C">
          <w:rPr>
            <w:rStyle w:val="Hyperlink"/>
          </w:rPr>
          <w:t>http://dojotoolkit.org/download/</w:t>
        </w:r>
      </w:hyperlink>
      <w:r>
        <w:t xml:space="preserve">. </w:t>
      </w:r>
    </w:p>
    <w:p w14:paraId="3D8C92A3" w14:textId="77777777" w:rsidR="00D17722" w:rsidRDefault="00D17722" w:rsidP="000E5536">
      <w:pPr>
        <w:pStyle w:val="ListBullet2"/>
      </w:pPr>
      <w:r>
        <w:t xml:space="preserve">Downloading the zipped source. </w:t>
      </w:r>
    </w:p>
    <w:p w14:paraId="54E24045" w14:textId="77777777" w:rsidR="00D17722" w:rsidRDefault="00D17722" w:rsidP="000E5536">
      <w:pPr>
        <w:pStyle w:val="ListBullet2"/>
      </w:pPr>
      <w:r>
        <w:t>Extracted the dijit,dojo,dojox,util folders into the ‘</w:t>
      </w:r>
      <w:r w:rsidRPr="0095325D">
        <w:t>E:\cottaan\Aptana Studio 3\Aptana Studio Workspace\eSpecies</w:t>
      </w:r>
      <w:r>
        <w:t>’ folder</w:t>
      </w:r>
    </w:p>
    <w:p w14:paraId="06C874BB" w14:textId="77777777" w:rsidR="00D17722" w:rsidRDefault="00D17722" w:rsidP="000E5536">
      <w:pPr>
        <w:pStyle w:val="ListBullet2"/>
      </w:pPr>
      <w:r>
        <w:t>Looks like you cant do a custom build with the ArcGIS Javascript API (</w:t>
      </w:r>
      <w:hyperlink r:id="rId1102" w:history="1">
        <w:r w:rsidRPr="006C013C">
          <w:rPr>
            <w:rStyle w:val="Hyperlink"/>
          </w:rPr>
          <w:t>http://forums.arcgis.com/threads/54832-custom-dojo-build</w:t>
        </w:r>
      </w:hyperlink>
      <w:r>
        <w:t>)  - but going to try anyway</w:t>
      </w:r>
    </w:p>
    <w:p w14:paraId="5332DF5B" w14:textId="77777777" w:rsidR="00D17722" w:rsidRDefault="00D17722" w:rsidP="000E5536">
      <w:pPr>
        <w:pStyle w:val="ListBullet2"/>
      </w:pPr>
      <w:r>
        <w:t xml:space="preserve">Added </w:t>
      </w:r>
      <w:r>
        <w:rPr>
          <w:rFonts w:ascii="Consolas" w:hAnsi="Consolas" w:cs="Consolas"/>
          <w:color w:val="39A0BA"/>
          <w:highlight w:val="white"/>
          <w:lang w:bidi="ar-SA"/>
        </w:rPr>
        <w:t>&lt;</w:t>
      </w:r>
      <w:r>
        <w:rPr>
          <w:rFonts w:ascii="Consolas" w:hAnsi="Consolas" w:cs="Consolas"/>
          <w:b/>
          <w:color w:val="308095"/>
          <w:highlight w:val="white"/>
          <w:lang w:bidi="ar-SA"/>
        </w:rPr>
        <w:t xml:space="preserve">script </w:t>
      </w:r>
      <w:r>
        <w:rPr>
          <w:rFonts w:ascii="Consolas" w:hAnsi="Consolas" w:cs="Consolas"/>
          <w:color w:val="333333"/>
          <w:highlight w:val="white"/>
          <w:lang w:bidi="ar-SA"/>
        </w:rPr>
        <w:t>src</w:t>
      </w:r>
      <w:r>
        <w:rPr>
          <w:rFonts w:ascii="Consolas" w:hAnsi="Consolas" w:cs="Consolas"/>
          <w:color w:val="39A0BA"/>
          <w:highlight w:val="white"/>
          <w:lang w:bidi="ar-SA"/>
        </w:rPr>
        <w:t>=</w:t>
      </w:r>
      <w:r>
        <w:rPr>
          <w:rFonts w:ascii="Consolas" w:hAnsi="Consolas" w:cs="Consolas"/>
          <w:color w:val="69B200"/>
          <w:highlight w:val="white"/>
          <w:lang w:bidi="ar-SA"/>
        </w:rPr>
        <w:t>"dojo/dojo.js"</w:t>
      </w:r>
      <w:r>
        <w:rPr>
          <w:rFonts w:ascii="Consolas" w:hAnsi="Consolas" w:cs="Consolas"/>
          <w:color w:val="39A0BA"/>
          <w:highlight w:val="white"/>
          <w:lang w:bidi="ar-SA"/>
        </w:rPr>
        <w:t>&gt;&lt;/</w:t>
      </w:r>
      <w:r>
        <w:rPr>
          <w:rFonts w:ascii="Consolas" w:hAnsi="Consolas" w:cs="Consolas"/>
          <w:b/>
          <w:color w:val="308095"/>
          <w:highlight w:val="white"/>
          <w:lang w:bidi="ar-SA"/>
        </w:rPr>
        <w:t>script</w:t>
      </w:r>
      <w:r>
        <w:rPr>
          <w:rFonts w:ascii="Consolas" w:hAnsi="Consolas" w:cs="Consolas"/>
          <w:color w:val="39A0BA"/>
          <w:highlight w:val="white"/>
          <w:lang w:bidi="ar-SA"/>
        </w:rPr>
        <w:t>&gt;</w:t>
      </w:r>
      <w:r>
        <w:rPr>
          <w:rFonts w:ascii="Consolas" w:hAnsi="Consolas" w:cs="Consolas"/>
          <w:color w:val="39A0BA"/>
          <w:lang w:bidi="ar-SA"/>
        </w:rPr>
        <w:t xml:space="preserve"> </w:t>
      </w:r>
      <w:r w:rsidRPr="00CF2775">
        <w:t>to the landcoverValidator.html file</w:t>
      </w:r>
    </w:p>
    <w:p w14:paraId="61AF9374" w14:textId="77777777" w:rsidR="00D17722" w:rsidRDefault="00D17722" w:rsidP="000E5536">
      <w:pPr>
        <w:pStyle w:val="ListBullet2"/>
      </w:pPr>
      <w:r>
        <w:t>Try to run – lots of esri namespace files could not be found locally</w:t>
      </w:r>
    </w:p>
    <w:p w14:paraId="27B8AA79" w14:textId="77777777" w:rsidR="00D17722" w:rsidRDefault="00D17722" w:rsidP="000E5536">
      <w:pPr>
        <w:pStyle w:val="ListBullet2"/>
      </w:pPr>
      <w:r>
        <w:t>Downlading the ESRI Javascript API Minified (i.e. a built system – no source is available) and put the esri,put-selector,xstyle and dgrid folders into ‘</w:t>
      </w:r>
      <w:r w:rsidRPr="0095325D">
        <w:t>E:\cottaan\Aptana Studio 3\Aptana Studio Workspace\eSpecies</w:t>
      </w:r>
      <w:r>
        <w:t>’</w:t>
      </w:r>
    </w:p>
    <w:p w14:paraId="7270BBEC" w14:textId="77777777" w:rsidR="00D17722" w:rsidRDefault="00D17722" w:rsidP="000E5536">
      <w:pPr>
        <w:pStyle w:val="ListBullet2"/>
      </w:pPr>
      <w:r>
        <w:t xml:space="preserve">Removed </w:t>
      </w:r>
      <w:r w:rsidRPr="00A64EFA">
        <w:rPr>
          <w:color w:val="39A0BA"/>
          <w:highlight w:val="white"/>
          <w:lang w:bidi="ar-SA"/>
        </w:rPr>
        <w:t>&lt;</w:t>
      </w:r>
      <w:r w:rsidRPr="00A64EFA">
        <w:rPr>
          <w:b/>
          <w:color w:val="308095"/>
          <w:highlight w:val="white"/>
          <w:lang w:bidi="ar-SA"/>
        </w:rPr>
        <w:t xml:space="preserve">script </w:t>
      </w:r>
      <w:r w:rsidRPr="00A64EFA">
        <w:rPr>
          <w:color w:val="333333"/>
          <w:highlight w:val="white"/>
          <w:lang w:bidi="ar-SA"/>
        </w:rPr>
        <w:t>src</w:t>
      </w:r>
      <w:r w:rsidRPr="00A64EFA">
        <w:rPr>
          <w:color w:val="39A0BA"/>
          <w:highlight w:val="white"/>
          <w:lang w:bidi="ar-SA"/>
        </w:rPr>
        <w:t>=</w:t>
      </w:r>
      <w:r w:rsidRPr="00A64EFA">
        <w:rPr>
          <w:color w:val="69B200"/>
          <w:highlight w:val="white"/>
          <w:lang w:bidi="ar-SA"/>
        </w:rPr>
        <w:t>"http://js.arcgis.com/3.7/"</w:t>
      </w:r>
      <w:r w:rsidRPr="00A64EFA">
        <w:rPr>
          <w:color w:val="39A0BA"/>
          <w:highlight w:val="white"/>
          <w:lang w:bidi="ar-SA"/>
        </w:rPr>
        <w:t>&gt;&lt;/</w:t>
      </w:r>
      <w:r w:rsidRPr="00A64EFA">
        <w:rPr>
          <w:b/>
          <w:color w:val="308095"/>
          <w:highlight w:val="white"/>
          <w:lang w:bidi="ar-SA"/>
        </w:rPr>
        <w:t>script</w:t>
      </w:r>
      <w:r w:rsidRPr="00A64EFA">
        <w:rPr>
          <w:color w:val="39A0BA"/>
          <w:highlight w:val="white"/>
          <w:lang w:bidi="ar-SA"/>
        </w:rPr>
        <w:t>&gt;</w:t>
      </w:r>
      <w:r w:rsidRPr="00A64EFA">
        <w:rPr>
          <w:color w:val="39A0BA"/>
          <w:lang w:bidi="ar-SA"/>
        </w:rPr>
        <w:t xml:space="preserve"> </w:t>
      </w:r>
      <w:r>
        <w:t>from t</w:t>
      </w:r>
      <w:r w:rsidRPr="00CF2775">
        <w:t>he landcoverValidator.html file</w:t>
      </w:r>
    </w:p>
    <w:p w14:paraId="69E63003" w14:textId="77777777" w:rsidR="00D17722" w:rsidRPr="00A64EFA" w:rsidRDefault="00D17722" w:rsidP="000E5536">
      <w:pPr>
        <w:pStyle w:val="ListBullet2"/>
      </w:pPr>
      <w:r>
        <w:t>It is loading the dojo files twice – once from dojo and once from esri/dojo! Worse than before</w:t>
      </w:r>
    </w:p>
    <w:p w14:paraId="3ECCD6DB" w14:textId="77777777" w:rsidR="006D2A5B" w:rsidRDefault="006D2A5B" w:rsidP="000E5536">
      <w:pPr>
        <w:pStyle w:val="Heading6"/>
      </w:pPr>
      <w:r>
        <w:t>Charts</w:t>
      </w:r>
    </w:p>
    <w:p w14:paraId="535B5B63" w14:textId="77777777" w:rsidR="00150B3C" w:rsidRDefault="00150B3C" w:rsidP="000E5536">
      <w:pPr>
        <w:pStyle w:val="Heading7"/>
      </w:pPr>
      <w:r>
        <w:t>Performance</w:t>
      </w:r>
    </w:p>
    <w:p w14:paraId="72CDB7E8" w14:textId="77777777" w:rsidR="006D2A5B" w:rsidRDefault="006D2A5B" w:rsidP="000E5536">
      <w:pPr>
        <w:pStyle w:val="BodyText2"/>
      </w:pPr>
      <w:r>
        <w:t xml:space="preserve">The chart widget suffers from performance issues when you have lots of data, so I want to convert the svg to an image. This can only be done on the server and I have installed CairoSVG which is a Python module to convert svg to a png. Here is an example: </w:t>
      </w:r>
    </w:p>
    <w:p w14:paraId="59154268" w14:textId="77777777" w:rsidR="006D2A5B" w:rsidRDefault="006D2A5B" w:rsidP="000E5536">
      <w:pPr>
        <w:pStyle w:val="Code"/>
      </w:pPr>
      <w:r>
        <w:t>&gt;&gt;&gt; import cairosvg</w:t>
      </w:r>
    </w:p>
    <w:p w14:paraId="1FA164D4" w14:textId="77777777" w:rsidR="006D2A5B" w:rsidRDefault="006D2A5B" w:rsidP="000E5536">
      <w:pPr>
        <w:pStyle w:val="Code"/>
      </w:pPr>
      <w:r w:rsidRPr="00AA081B">
        <w:t>&gt;&gt;&gt; cairosvg.svg2png ("&lt;svg height='30' width='30'&gt;&lt;text y='10'&gt;123&lt;/text&gt;&lt;/svg&gt;",write_to="test.png")</w:t>
      </w:r>
    </w:p>
    <w:p w14:paraId="0DA5D2B7" w14:textId="77777777" w:rsidR="00150B3C" w:rsidRDefault="00150B3C" w:rsidP="000E5536">
      <w:pPr>
        <w:pStyle w:val="Heading7"/>
      </w:pPr>
      <w:r>
        <w:t>Custom</w:t>
      </w:r>
    </w:p>
    <w:p w14:paraId="2D9164B6" w14:textId="77777777" w:rsidR="006D2A5B" w:rsidRPr="00B15553" w:rsidRDefault="006D2A5B" w:rsidP="000E5536">
      <w:pPr>
        <w:pStyle w:val="BodyText2"/>
      </w:pPr>
      <w:r>
        <w:t xml:space="preserve">Here is an example of a custom chart </w:t>
      </w:r>
      <w:hyperlink r:id="rId1103" w:history="1">
        <w:r>
          <w:rPr>
            <w:rStyle w:val="Hyperlink"/>
          </w:rPr>
          <w:t>http://codebins.com/bin/4ldqp8z/2</w:t>
        </w:r>
      </w:hyperlink>
      <w:r>
        <w:rPr>
          <w:rStyle w:val="Hyperlink"/>
        </w:rPr>
        <w:t xml:space="preserve">. </w:t>
      </w:r>
    </w:p>
    <w:p w14:paraId="3DD176BB" w14:textId="77777777" w:rsidR="006D2A5B" w:rsidRDefault="006D2A5B" w:rsidP="000E5536">
      <w:pPr>
        <w:pStyle w:val="Heading6"/>
      </w:pPr>
      <w:r>
        <w:t>Classes</w:t>
      </w:r>
    </w:p>
    <w:p w14:paraId="27C4AAE4" w14:textId="77777777" w:rsidR="006D2A5B" w:rsidRDefault="006D2A5B" w:rsidP="000E5536">
      <w:pPr>
        <w:pStyle w:val="BodyText2"/>
      </w:pPr>
      <w:r>
        <w:t>You can easily create classes inline. E.g. the following class can be used to emit events:</w:t>
      </w:r>
    </w:p>
    <w:p w14:paraId="3EDCC731" w14:textId="77777777" w:rsidR="006D2A5B" w:rsidRDefault="006D2A5B" w:rsidP="000E5536">
      <w:pPr>
        <w:pStyle w:val="Code"/>
      </w:pPr>
      <w:r>
        <w:t>ChartCustomEvents = declare([Evented], {</w:t>
      </w:r>
    </w:p>
    <w:p w14:paraId="36D27EE3" w14:textId="77777777" w:rsidR="006D2A5B" w:rsidRDefault="006D2A5B" w:rsidP="000E5536">
      <w:pPr>
        <w:pStyle w:val="Code"/>
      </w:pPr>
    </w:p>
    <w:p w14:paraId="445AAD5F" w14:textId="77777777" w:rsidR="006D2A5B" w:rsidRDefault="006D2A5B" w:rsidP="000E5536">
      <w:pPr>
        <w:pStyle w:val="Code"/>
      </w:pPr>
      <w:r>
        <w:t>});</w:t>
      </w:r>
    </w:p>
    <w:p w14:paraId="65B9E65B" w14:textId="77777777" w:rsidR="006D2A5B" w:rsidRDefault="006D2A5B" w:rsidP="000E5536">
      <w:pPr>
        <w:pStyle w:val="Code"/>
      </w:pPr>
      <w:r>
        <w:t>chartCustomEvents = new ChartCustomEvents();</w:t>
      </w:r>
    </w:p>
    <w:p w14:paraId="27C730E3" w14:textId="77777777" w:rsidR="006D2A5B" w:rsidRDefault="006D2A5B" w:rsidP="000E5536">
      <w:pPr>
        <w:pStyle w:val="Code"/>
      </w:pPr>
      <w:r>
        <w:t>..</w:t>
      </w:r>
    </w:p>
    <w:p w14:paraId="1FAB49A9" w14:textId="77777777" w:rsidR="006D2A5B" w:rsidRDefault="006D2A5B" w:rsidP="000E5536">
      <w:pPr>
        <w:pStyle w:val="Code"/>
      </w:pPr>
      <w:r w:rsidRPr="00564B0F">
        <w:t>on(chartCustomEvents, "expressionChanged", chartExpressionChanged);</w:t>
      </w:r>
    </w:p>
    <w:p w14:paraId="0935A008" w14:textId="77777777" w:rsidR="006D2A5B" w:rsidRDefault="006D2A5B" w:rsidP="000E5536">
      <w:pPr>
        <w:pStyle w:val="Code"/>
      </w:pPr>
      <w:r>
        <w:t>..</w:t>
      </w:r>
    </w:p>
    <w:p w14:paraId="6948F8E5" w14:textId="77777777" w:rsidR="006D2A5B" w:rsidRPr="00564B0F" w:rsidRDefault="006D2A5B" w:rsidP="000E5536">
      <w:pPr>
        <w:pStyle w:val="Code"/>
      </w:pPr>
      <w:r w:rsidRPr="00564B0F">
        <w:t>on.emit(chartCustomEvents, "expressionChanged");</w:t>
      </w:r>
    </w:p>
    <w:p w14:paraId="2F81468E" w14:textId="77777777" w:rsidR="00D17722" w:rsidRDefault="00D17722" w:rsidP="000E5536">
      <w:pPr>
        <w:pStyle w:val="Heading6"/>
      </w:pPr>
      <w:r>
        <w:t>Cookies</w:t>
      </w:r>
    </w:p>
    <w:p w14:paraId="0D7C7581" w14:textId="77777777" w:rsidR="00D17722" w:rsidRPr="00045F45" w:rsidRDefault="00D17722" w:rsidP="000E5536">
      <w:pPr>
        <w:pStyle w:val="BodyText2"/>
      </w:pPr>
      <w:r>
        <w:t>Fairly easy although I am having some issues with values not persisting. Where do the cookies get stored on Windows? To see the cookies in Chrome, go to the Resources tab and click on cookies. json.stringify doesn’t write the cookie!</w:t>
      </w:r>
    </w:p>
    <w:p w14:paraId="7AB48703" w14:textId="77777777" w:rsidR="00D17722" w:rsidRDefault="00D17722" w:rsidP="000E5536">
      <w:pPr>
        <w:pStyle w:val="Heading6"/>
      </w:pPr>
      <w:r>
        <w:lastRenderedPageBreak/>
        <w:t>Datastore</w:t>
      </w:r>
    </w:p>
    <w:p w14:paraId="7AAC8448" w14:textId="77777777" w:rsidR="00D17722" w:rsidRDefault="00D17722" w:rsidP="000E5536">
      <w:pPr>
        <w:pStyle w:val="BodyText2"/>
      </w:pPr>
      <w:r>
        <w:t>The dojo store did have a parameter for the unique identifier in the data items and so this resulted in a 'Sorry an error occurred' in the UI. you can just remove the unique identifier - when you do this, dojo just adds its own numbering.</w:t>
      </w:r>
    </w:p>
    <w:p w14:paraId="475BCAA6" w14:textId="77777777" w:rsidR="00D17722" w:rsidRDefault="00D17722" w:rsidP="000E5536">
      <w:pPr>
        <w:pStyle w:val="BodyText2"/>
      </w:pPr>
      <w:r>
        <w:t>Populating a FilteringSelect took me about ½ a day. For ages it wasn’t being populated and then eventually I got it to work – my original REST service wrapped the json in a root, e.g:</w:t>
      </w:r>
    </w:p>
    <w:p w14:paraId="277A0BF6" w14:textId="77777777" w:rsidR="00D17722" w:rsidRDefault="00D17722" w:rsidP="000E5536">
      <w:pPr>
        <w:pStyle w:val="Code"/>
      </w:pPr>
      <w:r w:rsidRPr="0009061A">
        <w:t>{"countries": [{"iso3": "AFG", "</w:t>
      </w:r>
      <w:r>
        <w:t xml:space="preserve"> </w:t>
      </w:r>
    </w:p>
    <w:p w14:paraId="1029A50D" w14:textId="77777777" w:rsidR="00D17722" w:rsidRDefault="00D17722" w:rsidP="000E5536">
      <w:pPr>
        <w:pStyle w:val="BodyText2"/>
      </w:pPr>
      <w:r>
        <w:t>But when I changed it to just a list, it worked fine:</w:t>
      </w:r>
    </w:p>
    <w:p w14:paraId="28AD9E8B" w14:textId="77777777" w:rsidR="00D17722" w:rsidRDefault="00D17722" w:rsidP="000E5536">
      <w:pPr>
        <w:pStyle w:val="Code"/>
      </w:pPr>
      <w:r w:rsidRPr="0009061A">
        <w:t>[{"iso3": "AFG", "id": 4, "name": "Afghanistan"},</w:t>
      </w:r>
    </w:p>
    <w:p w14:paraId="27A80487" w14:textId="77777777" w:rsidR="00D17722" w:rsidRDefault="00D17722" w:rsidP="000E5536">
      <w:pPr>
        <w:pStyle w:val="Heading6"/>
      </w:pPr>
      <w:r>
        <w:t>Dates</w:t>
      </w:r>
    </w:p>
    <w:p w14:paraId="73C27433" w14:textId="77777777" w:rsidR="00D17722" w:rsidRDefault="00D17722" w:rsidP="000E5536">
      <w:pPr>
        <w:pStyle w:val="BodyText2"/>
      </w:pPr>
      <w:r>
        <w:t>There are issues with date encoding using locale.format according to which browser you are using. E.g. locale.format(new Date()) will give the following:</w:t>
      </w:r>
    </w:p>
    <w:p w14:paraId="05F0BB79" w14:textId="77777777" w:rsidR="00D17722" w:rsidRDefault="00D17722" w:rsidP="000E5536">
      <w:pPr>
        <w:pStyle w:val="BodyText"/>
      </w:pPr>
      <w:r>
        <w:t>IE</w:t>
      </w:r>
      <w:r>
        <w:tab/>
        <w:t>13/05/2013</w:t>
      </w:r>
    </w:p>
    <w:p w14:paraId="7F54B6A4" w14:textId="77777777" w:rsidR="00D17722" w:rsidRDefault="00D17722" w:rsidP="000E5536">
      <w:pPr>
        <w:pStyle w:val="BodyText"/>
      </w:pPr>
      <w:r>
        <w:t>Firefox</w:t>
      </w:r>
      <w:r>
        <w:tab/>
        <w:t>5/13/13</w:t>
      </w:r>
    </w:p>
    <w:p w14:paraId="6FEFBFCA" w14:textId="77777777" w:rsidR="00D17722" w:rsidRDefault="00D17722" w:rsidP="000E5536">
      <w:pPr>
        <w:pStyle w:val="BodyText2"/>
      </w:pPr>
      <w:r>
        <w:t>This can cause REST service calls to fail – so make sure you use the right encoding:</w:t>
      </w:r>
    </w:p>
    <w:p w14:paraId="5B9D9F4B" w14:textId="77777777" w:rsidR="00D17722" w:rsidRDefault="00D17722" w:rsidP="000E5536">
      <w:pPr>
        <w:pStyle w:val="Code"/>
      </w:pPr>
      <w:r>
        <w:tab/>
      </w:r>
      <w:r>
        <w:tab/>
      </w:r>
      <w:r>
        <w:tab/>
        <w:t>this.new_validation_date = locale.format(new Date(), {</w:t>
      </w:r>
    </w:p>
    <w:p w14:paraId="48F4E446" w14:textId="77777777" w:rsidR="00D17722" w:rsidRDefault="00D17722" w:rsidP="000E5536">
      <w:pPr>
        <w:pStyle w:val="Code"/>
      </w:pPr>
      <w:r>
        <w:tab/>
      </w:r>
      <w:r>
        <w:tab/>
      </w:r>
      <w:r>
        <w:tab/>
      </w:r>
      <w:r>
        <w:tab/>
        <w:t>datePattern: "M/d/yy",</w:t>
      </w:r>
    </w:p>
    <w:p w14:paraId="75E63E13" w14:textId="77777777" w:rsidR="00D17722" w:rsidRDefault="00D17722" w:rsidP="000E5536">
      <w:pPr>
        <w:pStyle w:val="Code"/>
      </w:pPr>
      <w:r>
        <w:tab/>
      </w:r>
      <w:r>
        <w:tab/>
      </w:r>
      <w:r>
        <w:tab/>
      </w:r>
      <w:r>
        <w:tab/>
        <w:t>timePattern : "HH:mm:ss"</w:t>
      </w:r>
    </w:p>
    <w:p w14:paraId="1CE84748" w14:textId="77777777" w:rsidR="00D17722" w:rsidRDefault="00D17722" w:rsidP="000E5536">
      <w:pPr>
        <w:pStyle w:val="Code"/>
      </w:pPr>
      <w:r>
        <w:tab/>
      </w:r>
      <w:r>
        <w:tab/>
      </w:r>
      <w:r>
        <w:tab/>
        <w:t>});</w:t>
      </w:r>
    </w:p>
    <w:p w14:paraId="160349AF" w14:textId="77777777" w:rsidR="00D17722" w:rsidRPr="004A244F" w:rsidRDefault="00D17722" w:rsidP="000E5536">
      <w:pPr>
        <w:pStyle w:val="BodyText2"/>
      </w:pPr>
      <w:r>
        <w:t xml:space="preserve">You can use </w:t>
      </w:r>
      <w:r w:rsidRPr="00EE4C94">
        <w:t>dojo/date/stamp</w:t>
      </w:r>
      <w:r>
        <w:t xml:space="preserve"> to work with dates returned by the REST services directory which are in ISO format.</w:t>
      </w:r>
    </w:p>
    <w:p w14:paraId="172E7EB7" w14:textId="77777777" w:rsidR="00D17722" w:rsidRDefault="00D17722" w:rsidP="000E5536">
      <w:pPr>
        <w:pStyle w:val="Heading6"/>
      </w:pPr>
      <w:r>
        <w:t>Debugging</w:t>
      </w:r>
    </w:p>
    <w:p w14:paraId="6DBFF889" w14:textId="77777777" w:rsidR="00D17722" w:rsidRDefault="00D17722" w:rsidP="000E5536">
      <w:pPr>
        <w:pStyle w:val="Heading7"/>
      </w:pPr>
      <w:r>
        <w:t>Issues with widgets</w:t>
      </w:r>
    </w:p>
    <w:p w14:paraId="78AE999A" w14:textId="77777777" w:rsidR="00D17722" w:rsidRDefault="00D17722" w:rsidP="000E5536">
      <w:pPr>
        <w:pStyle w:val="BodyText2"/>
      </w:pPr>
      <w:r>
        <w:t>If you are using templates in dojo, they can sometimes fail to load properly but no feedback or errors are raised. For example, I had a template with a Javascript method in it which didn’t exist in the script file, but no error was raised – it just failed every time. Hard to debug and identify where the error was!</w:t>
      </w:r>
    </w:p>
    <w:p w14:paraId="5D479045" w14:textId="77777777" w:rsidR="00D17722" w:rsidRDefault="00D17722" w:rsidP="000E5536">
      <w:pPr>
        <w:pStyle w:val="BodyText2"/>
      </w:pPr>
      <w:r>
        <w:t xml:space="preserve">Also, I had a dijit/form/button declaratively declared and only when I added dijit/form/RadioButton did it load the js file! This was because I had missed out a declaration for </w:t>
      </w:r>
      <w:r w:rsidRPr="003420C1">
        <w:t>dijit/form/CheckBox</w:t>
      </w:r>
      <w:r>
        <w:t xml:space="preserve"> in the requires and this masked the Button issue.</w:t>
      </w:r>
    </w:p>
    <w:p w14:paraId="1D76937D" w14:textId="77777777" w:rsidR="00D17722" w:rsidRDefault="00D17722" w:rsidP="000E5536">
      <w:pPr>
        <w:pStyle w:val="BodyText2"/>
        <w:rPr>
          <w:rStyle w:val="BodyText2Char"/>
        </w:rPr>
      </w:pPr>
      <w:r>
        <w:t xml:space="preserve">How do you debug a minified dojo javascript file where all the code is on one line? See </w:t>
      </w:r>
      <w:hyperlink r:id="rId1104" w:history="1">
        <w:r w:rsidRPr="001E4C70">
          <w:rPr>
            <w:rStyle w:val="Hyperlink"/>
          </w:rPr>
          <w:t>here</w:t>
        </w:r>
      </w:hyperlink>
      <w:r>
        <w:rPr>
          <w:rStyle w:val="BodyText2Char"/>
        </w:rPr>
        <w:t xml:space="preserve"> o</w:t>
      </w:r>
      <w:r w:rsidRPr="006A2B61">
        <w:rPr>
          <w:rStyle w:val="BodyText2Char"/>
        </w:rPr>
        <w:t xml:space="preserve">r ESRI have a video which looks at debugging minified code </w:t>
      </w:r>
      <w:hyperlink r:id="rId1105" w:history="1">
        <w:r w:rsidRPr="006A2B61">
          <w:rPr>
            <w:rStyle w:val="Hyperlink"/>
          </w:rPr>
          <w:t>here</w:t>
        </w:r>
      </w:hyperlink>
      <w:r w:rsidRPr="006A2B61">
        <w:rPr>
          <w:rStyle w:val="BodyText2Char"/>
        </w:rPr>
        <w:t xml:space="preserve"> (at 41 minutes). </w:t>
      </w:r>
    </w:p>
    <w:p w14:paraId="6904F5E1" w14:textId="77777777" w:rsidR="00D17722" w:rsidRDefault="00D17722" w:rsidP="000E5536">
      <w:pPr>
        <w:pStyle w:val="BodyText2"/>
        <w:rPr>
          <w:rStyle w:val="BodyText2Char"/>
        </w:rPr>
      </w:pPr>
      <w:r>
        <w:rPr>
          <w:rStyle w:val="BodyText2Char"/>
        </w:rPr>
        <w:t>'Unexpected string' errors in asynchronous requests is normally because you haven’t returned the data as jsonp.</w:t>
      </w:r>
    </w:p>
    <w:p w14:paraId="7E599FE9" w14:textId="77777777" w:rsidR="00D17722" w:rsidRDefault="00D17722" w:rsidP="000E5536">
      <w:pPr>
        <w:pStyle w:val="Heading7"/>
      </w:pPr>
      <w:r>
        <w:t>Issues with ESRI request and dojo script get</w:t>
      </w:r>
    </w:p>
    <w:p w14:paraId="4F58B26B" w14:textId="77777777" w:rsidR="00D17722" w:rsidRDefault="00D17722" w:rsidP="000E5536">
      <w:pPr>
        <w:pStyle w:val="BodyText2"/>
      </w:pPr>
      <w:r>
        <w:t>Without the ESRI Javascript library I use in the following way:</w:t>
      </w:r>
    </w:p>
    <w:p w14:paraId="18C1879E" w14:textId="77777777" w:rsidR="00D17722" w:rsidRDefault="00D17722" w:rsidP="000E5536">
      <w:pPr>
        <w:pStyle w:val="Code"/>
      </w:pPr>
      <w:r w:rsidRPr="007C32E6">
        <w:t>&lt;script src="//ajax.googleapis.com/ajax/libs/dojo/1.8.1/dojo/dojo.js"&gt;&lt;/script&gt;</w:t>
      </w:r>
    </w:p>
    <w:p w14:paraId="537C7C95" w14:textId="77777777" w:rsidR="00D17722" w:rsidRDefault="00D17722" w:rsidP="000E5536">
      <w:pPr>
        <w:pStyle w:val="BodyText2"/>
      </w:pPr>
      <w:r>
        <w:t>However, with the ESRI Javascript library, this includes Dojo apparently:</w:t>
      </w:r>
    </w:p>
    <w:p w14:paraId="69C44534" w14:textId="77777777" w:rsidR="00D17722" w:rsidRDefault="00D17722" w:rsidP="000E5536">
      <w:pPr>
        <w:pStyle w:val="Code"/>
      </w:pPr>
      <w:r w:rsidRPr="007C32E6">
        <w:t>&lt;script src="http://js.arcgis.com/3.6/"&gt;&lt;/script&gt;</w:t>
      </w:r>
    </w:p>
    <w:p w14:paraId="299FDD5E" w14:textId="77777777" w:rsidR="00D17722" w:rsidRDefault="00D17722" w:rsidP="000E5536">
      <w:pPr>
        <w:pStyle w:val="BodyText2"/>
      </w:pPr>
      <w:r>
        <w:t xml:space="preserve">Indeed, if you just link to the 3.6 js library when you load the page it does load in Dojo resources under js.arcgis.com/3.6/js/dojo and js.arcgis.com/3.6/js/esri. However, when you refer to a specific class as in </w:t>
      </w:r>
      <w:r w:rsidRPr="00A41B6A">
        <w:t>"dojo/request/script"</w:t>
      </w:r>
      <w:r>
        <w:t xml:space="preserve"> then without the ESRI js library it loads '</w:t>
      </w:r>
      <w:r w:rsidRPr="00A41B6A">
        <w:t>http://ajax.googleapis.com/ajax/libs/dojo/1.8.1/dojo/request/script.js</w:t>
      </w:r>
      <w:r>
        <w:t xml:space="preserve">', but with the ESRI library it doesn’t load the file so the code must be bundled within the ESRI Javascript library. You can see what version of Dojo the ESRI Javascript library incorporates by typing this at the console (from </w:t>
      </w:r>
      <w:hyperlink r:id="rId1106" w:history="1">
        <w:r w:rsidRPr="005121DA">
          <w:rPr>
            <w:rStyle w:val="Hyperlink"/>
          </w:rPr>
          <w:t>here</w:t>
        </w:r>
      </w:hyperlink>
      <w:r>
        <w:t>):</w:t>
      </w:r>
    </w:p>
    <w:p w14:paraId="74FC3430" w14:textId="77777777" w:rsidR="00D17722" w:rsidRDefault="00D17722" w:rsidP="000E5536">
      <w:pPr>
        <w:pStyle w:val="Code"/>
      </w:pPr>
      <w:r w:rsidRPr="00424EC3">
        <w:t>[dojo.version.major, dojo.version.minor, dojo.version.patch].join(".");</w:t>
      </w:r>
    </w:p>
    <w:p w14:paraId="0A6B1BDD" w14:textId="77777777" w:rsidR="00D17722" w:rsidRDefault="00D17722" w:rsidP="000E5536">
      <w:pPr>
        <w:pStyle w:val="BodyText2"/>
      </w:pPr>
      <w:r>
        <w:t>So for example using the ESRI Javascript Library 3.6 I get the Dojo version 1.8.3.</w:t>
      </w:r>
    </w:p>
    <w:p w14:paraId="4A189BAA" w14:textId="77777777" w:rsidR="00D17722" w:rsidRDefault="00D17722" w:rsidP="000E5536">
      <w:pPr>
        <w:pStyle w:val="BodyText2"/>
      </w:pPr>
      <w:r>
        <w:t xml:space="preserve">You cant use the ESRI and DOJO libraries together! You get asynchronous call errors like </w:t>
      </w:r>
      <w:r w:rsidRPr="00FD0029">
        <w:t>jsonFlickrApi</w:t>
      </w:r>
      <w:r>
        <w:t xml:space="preserve"> not defined! i.e. If you do this it fails:</w:t>
      </w:r>
    </w:p>
    <w:p w14:paraId="2D18B34F" w14:textId="77777777" w:rsidR="00D17722" w:rsidRDefault="00D17722" w:rsidP="000E5536">
      <w:pPr>
        <w:pStyle w:val="Code"/>
      </w:pPr>
      <w:r>
        <w:t>&lt;script src="//ajax.googleapis.com/ajax/libs/dojo/1.8.1/dojo/dojo.js"&gt;&lt;/script&gt;</w:t>
      </w:r>
    </w:p>
    <w:p w14:paraId="27A39C6A" w14:textId="77777777" w:rsidR="00D17722" w:rsidRDefault="00D17722" w:rsidP="000E5536">
      <w:pPr>
        <w:pStyle w:val="Code"/>
      </w:pPr>
      <w:r>
        <w:t>&lt;script src="http://js.arcgis.com/3.6/"&gt;&lt;/script&gt;</w:t>
      </w:r>
    </w:p>
    <w:p w14:paraId="4AB4699F" w14:textId="77777777" w:rsidR="00D17722" w:rsidRDefault="00D17722" w:rsidP="000E5536">
      <w:pPr>
        <w:pStyle w:val="BodyText2"/>
      </w:pPr>
      <w:r>
        <w:t>But when you load the ESRI js library it actually loads an optimised version of Dojo as (program) at the '</w:t>
      </w:r>
      <w:r w:rsidRPr="003A6AD6">
        <w:t>http://js.arcgis.com/3.6/</w:t>
      </w:r>
      <w:r>
        <w:t>' level:</w:t>
      </w:r>
    </w:p>
    <w:p w14:paraId="0644CDCF" w14:textId="77777777" w:rsidR="00D17722" w:rsidRDefault="00D17722" w:rsidP="000E5536">
      <w:pPr>
        <w:pStyle w:val="BodyText2"/>
      </w:pPr>
      <w:r>
        <w:rPr>
          <w:noProof/>
          <w:lang w:bidi="ar-SA"/>
        </w:rPr>
        <w:lastRenderedPageBreak/>
        <w:drawing>
          <wp:inline distT="0" distB="0" distL="0" distR="0" wp14:anchorId="0ED056B8" wp14:editId="699B86F1">
            <wp:extent cx="5943600" cy="42754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07"/>
                    <a:stretch>
                      <a:fillRect/>
                    </a:stretch>
                  </pic:blipFill>
                  <pic:spPr>
                    <a:xfrm>
                      <a:off x="0" y="0"/>
                      <a:ext cx="5943600" cy="4275455"/>
                    </a:xfrm>
                    <a:prstGeom prst="rect">
                      <a:avLst/>
                    </a:prstGeom>
                  </pic:spPr>
                </pic:pic>
              </a:graphicData>
            </a:graphic>
          </wp:inline>
        </w:drawing>
      </w:r>
    </w:p>
    <w:p w14:paraId="189837E6" w14:textId="77777777" w:rsidR="00D17722" w:rsidRDefault="00D17722" w:rsidP="000E5536">
      <w:pPr>
        <w:pStyle w:val="Heading6"/>
      </w:pPr>
      <w:r>
        <w:t>Declarative Syntax</w:t>
      </w:r>
    </w:p>
    <w:p w14:paraId="22A520CA" w14:textId="77777777" w:rsidR="00D17722" w:rsidRPr="00757DD0" w:rsidRDefault="00D17722" w:rsidP="000E5536">
      <w:pPr>
        <w:pStyle w:val="BodyText2"/>
      </w:pPr>
      <w:r>
        <w:t xml:space="preserve">Good overview </w:t>
      </w:r>
      <w:hyperlink r:id="rId1108" w:history="1">
        <w:r w:rsidRPr="00757DD0">
          <w:rPr>
            <w:rStyle w:val="Hyperlink"/>
          </w:rPr>
          <w:t>here</w:t>
        </w:r>
      </w:hyperlink>
      <w:r>
        <w:t>.</w:t>
      </w:r>
    </w:p>
    <w:p w14:paraId="33E79BA2" w14:textId="77777777" w:rsidR="00D17722" w:rsidRDefault="00D17722" w:rsidP="000E5536">
      <w:pPr>
        <w:pStyle w:val="Heading6"/>
      </w:pPr>
      <w:r>
        <w:t>Events</w:t>
      </w:r>
    </w:p>
    <w:p w14:paraId="574A5CCF" w14:textId="77777777" w:rsidR="00D17722" w:rsidRDefault="00D17722" w:rsidP="000E5536">
      <w:pPr>
        <w:pStyle w:val="BodyText2"/>
      </w:pPr>
      <w:r>
        <w:t>Hitch looks good at capturing local variables and keeping them in scope.</w:t>
      </w:r>
    </w:p>
    <w:p w14:paraId="5AD74B90" w14:textId="77777777" w:rsidR="00D17722" w:rsidRDefault="00D17722" w:rsidP="000E5536">
      <w:pPr>
        <w:pStyle w:val="BodyText2"/>
      </w:pPr>
      <w:r>
        <w:t>Mouse events are normalised BUT NOT the xy positions – see this article on why Firefox does not have offsetX and offsetY values (</w:t>
      </w:r>
      <w:hyperlink r:id="rId1109" w:history="1">
        <w:r>
          <w:rPr>
            <w:rStyle w:val="Hyperlink"/>
          </w:rPr>
          <w:t>http://www.sitepen.com/blog/2013/05/22/dojofaq-mouse-event-properties/</w:t>
        </w:r>
      </w:hyperlink>
      <w:r>
        <w:t xml:space="preserve">). </w:t>
      </w:r>
      <w:r w:rsidR="0068707E">
        <w:t>Don’t use these for esri.Map classes – use client and client</w:t>
      </w:r>
      <w:r w:rsidR="003D5834">
        <w:t xml:space="preserve"> – the offset values will change if you move over graphics in the map.</w:t>
      </w:r>
    </w:p>
    <w:p w14:paraId="107AAF67" w14:textId="77777777" w:rsidR="005A6FB2" w:rsidRDefault="005A6FB2" w:rsidP="000E5536">
      <w:pPr>
        <w:pStyle w:val="BodyText2"/>
      </w:pPr>
      <w:r>
        <w:t>To programmatically fire an event, capitalise the DOM method. e.g. to programmatically fire a ToggleButtons click event:</w:t>
      </w:r>
    </w:p>
    <w:p w14:paraId="4DA7BEF6" w14:textId="77777777" w:rsidR="005A6FB2" w:rsidRDefault="005A6FB2" w:rsidP="000E5536">
      <w:pPr>
        <w:pStyle w:val="Code"/>
      </w:pPr>
      <w:r w:rsidRPr="005A6FB2">
        <w:t>on(registry.byId("toggleAlgorithmButton"), "</w:t>
      </w:r>
      <w:r w:rsidRPr="00986CFD">
        <w:rPr>
          <w:color w:val="FF0000"/>
        </w:rPr>
        <w:t>c</w:t>
      </w:r>
      <w:r w:rsidRPr="005A6FB2">
        <w:t>lick", toggleAlgorithm);</w:t>
      </w:r>
    </w:p>
    <w:p w14:paraId="3755B437" w14:textId="77777777" w:rsidR="005A6FB2" w:rsidRDefault="005A6FB2" w:rsidP="000E5536">
      <w:pPr>
        <w:pStyle w:val="Code"/>
      </w:pPr>
      <w:r>
        <w:t>..</w:t>
      </w:r>
    </w:p>
    <w:p w14:paraId="6DEF7B71" w14:textId="77777777" w:rsidR="005A6FB2" w:rsidRDefault="005A6FB2" w:rsidP="000E5536">
      <w:pPr>
        <w:pStyle w:val="Code"/>
      </w:pPr>
      <w:r>
        <w:t>..</w:t>
      </w:r>
    </w:p>
    <w:p w14:paraId="175F999C" w14:textId="77777777" w:rsidR="005A6FB2" w:rsidRDefault="005A6FB2" w:rsidP="000E5536">
      <w:pPr>
        <w:pStyle w:val="Code"/>
      </w:pPr>
      <w:r>
        <w:t>registry.byId("toggleAlgorithmButton").set("checked", false);</w:t>
      </w:r>
    </w:p>
    <w:p w14:paraId="4994BD61" w14:textId="77777777" w:rsidR="005A6FB2" w:rsidRDefault="005A6FB2" w:rsidP="000E5536">
      <w:pPr>
        <w:pStyle w:val="Code"/>
      </w:pPr>
      <w:r>
        <w:t>registry.byId("toggleAlgorithmButton").emit("</w:t>
      </w:r>
      <w:r w:rsidRPr="00986CFD">
        <w:rPr>
          <w:color w:val="FF0000"/>
        </w:rPr>
        <w:t>C</w:t>
      </w:r>
      <w:r>
        <w:t>lick", {});</w:t>
      </w:r>
    </w:p>
    <w:p w14:paraId="6A32058E" w14:textId="77777777" w:rsidR="00986CFD" w:rsidRDefault="00986CFD" w:rsidP="000E5536">
      <w:pPr>
        <w:pStyle w:val="BodyText2"/>
      </w:pPr>
      <w:r>
        <w:t>It is also necessary to set the checked value as this is not set programmatically.</w:t>
      </w:r>
    </w:p>
    <w:p w14:paraId="1C0C1831" w14:textId="77777777" w:rsidR="00D17722" w:rsidRDefault="00D17722" w:rsidP="000E5536">
      <w:pPr>
        <w:pStyle w:val="Heading6"/>
      </w:pPr>
      <w:r>
        <w:t>Setting DOM attributes</w:t>
      </w:r>
    </w:p>
    <w:p w14:paraId="1708D018" w14:textId="77777777" w:rsidR="00D17722" w:rsidRDefault="00D17722" w:rsidP="000E5536">
      <w:pPr>
        <w:pStyle w:val="BodyText2"/>
      </w:pPr>
      <w:r>
        <w:t>There are some quirks which are difficult to understand:</w:t>
      </w:r>
    </w:p>
    <w:p w14:paraId="4823D65A" w14:textId="77777777" w:rsidR="00D17722" w:rsidRDefault="00D17722" w:rsidP="000E5536">
      <w:pPr>
        <w:pStyle w:val="BodyText2"/>
      </w:pPr>
      <w:r>
        <w:t>If you want to disable a DOM node, you would use:</w:t>
      </w:r>
    </w:p>
    <w:p w14:paraId="21E305ED" w14:textId="77777777" w:rsidR="00D17722" w:rsidRDefault="00D17722" w:rsidP="000E5536">
      <w:pPr>
        <w:pStyle w:val="Code"/>
      </w:pPr>
      <w:r w:rsidRPr="00A9340F">
        <w:t>domAttr.set("validateAll", "disabled", "disabled");</w:t>
      </w:r>
    </w:p>
    <w:p w14:paraId="1D6716AA" w14:textId="77777777" w:rsidR="00D17722" w:rsidRDefault="00D17722" w:rsidP="000E5536">
      <w:pPr>
        <w:pStyle w:val="BodyText"/>
      </w:pPr>
      <w:r>
        <w:t>But this does not work if the object is a widget! In this case you would use:</w:t>
      </w:r>
    </w:p>
    <w:p w14:paraId="16DD28C4" w14:textId="77777777" w:rsidR="00D17722" w:rsidRDefault="00D17722" w:rsidP="000E5536">
      <w:pPr>
        <w:pStyle w:val="Code"/>
      </w:pPr>
      <w:r w:rsidRPr="00A9340F">
        <w:t>registry.byId("validateAll").set("disabled","disabled");</w:t>
      </w:r>
    </w:p>
    <w:p w14:paraId="3D7192BD" w14:textId="77777777" w:rsidR="00D17722" w:rsidRPr="00A9340F" w:rsidRDefault="00D17722" w:rsidP="000E5536">
      <w:pPr>
        <w:pStyle w:val="BodyText"/>
      </w:pPr>
      <w:r>
        <w:t>This is because the disabled property of a widget is more complicated than the disabled property of a DOM node and the set method will call the widgets _setDisabledAttr method.</w:t>
      </w:r>
    </w:p>
    <w:p w14:paraId="49172497" w14:textId="77777777" w:rsidR="00D17722" w:rsidRDefault="00D17722" w:rsidP="000E5536">
      <w:pPr>
        <w:pStyle w:val="Heading6"/>
      </w:pPr>
      <w:r>
        <w:lastRenderedPageBreak/>
        <w:t>Source version</w:t>
      </w:r>
    </w:p>
    <w:p w14:paraId="17E39D15" w14:textId="77777777" w:rsidR="00D17722" w:rsidRDefault="00D17722" w:rsidP="000E5536">
      <w:pPr>
        <w:pStyle w:val="BodyText2"/>
      </w:pPr>
      <w:r>
        <w:t xml:space="preserve">Version 1.8.4 is available </w:t>
      </w:r>
      <w:hyperlink r:id="rId1110" w:history="1">
        <w:r w:rsidRPr="001E4C70">
          <w:rPr>
            <w:rStyle w:val="Hyperlink"/>
          </w:rPr>
          <w:t>here</w:t>
        </w:r>
      </w:hyperlink>
    </w:p>
    <w:p w14:paraId="120DFB82" w14:textId="77777777" w:rsidR="00D17722" w:rsidRDefault="00D17722" w:rsidP="000E5536">
      <w:pPr>
        <w:pStyle w:val="ListBullet"/>
      </w:pPr>
      <w:r>
        <w:t xml:space="preserve">Downloaded </w:t>
      </w:r>
    </w:p>
    <w:p w14:paraId="3D766BA4" w14:textId="77777777" w:rsidR="00D17722" w:rsidRPr="001E4C70" w:rsidRDefault="00D17722" w:rsidP="000E5536">
      <w:pPr>
        <w:pStyle w:val="ListBullet"/>
      </w:pPr>
      <w:r>
        <w:t>Unzipped into ‘/</w:t>
      </w:r>
      <w:r w:rsidRPr="00B0255A">
        <w:t>dojo-release-1.8.4-src</w:t>
      </w:r>
      <w:r>
        <w:t>’ and copied into the ehab dev server ‘eSpecies/scripts’ folder</w:t>
      </w:r>
    </w:p>
    <w:p w14:paraId="030C3C03" w14:textId="77777777" w:rsidR="006D2A5B" w:rsidRDefault="006D2A5B" w:rsidP="000E5536">
      <w:pPr>
        <w:pStyle w:val="Heading6"/>
      </w:pPr>
      <w:r>
        <w:t>Requests</w:t>
      </w:r>
    </w:p>
    <w:p w14:paraId="0766F2DE" w14:textId="77777777" w:rsidR="002A3FE7" w:rsidRDefault="002A3FE7" w:rsidP="000E5536">
      <w:pPr>
        <w:pStyle w:val="Heading7"/>
      </w:pPr>
      <w:r>
        <w:t xml:space="preserve">Using </w:t>
      </w:r>
      <w:r w:rsidRPr="001B6AB4">
        <w:t>dojo.io.script.get</w:t>
      </w:r>
    </w:p>
    <w:p w14:paraId="137FF5D6" w14:textId="77777777" w:rsidR="002A3FE7" w:rsidRDefault="002A3FE7" w:rsidP="000E5536">
      <w:pPr>
        <w:pStyle w:val="BodyText2"/>
      </w:pPr>
      <w:r>
        <w:t xml:space="preserve">This is tricky. The </w:t>
      </w:r>
      <w:r w:rsidRPr="001B6AB4">
        <w:t>dojo.io.script.get</w:t>
      </w:r>
      <w:r>
        <w:t xml:space="preserve"> method is used to call a resource asynchronously using jsonp to get around the cross-domain scripting issues. In order to get it to callback properly you need to wrap the reponse json on the server with the callbackparametername and set this as the name of the callbackparametername in the </w:t>
      </w:r>
      <w:r w:rsidRPr="001B6AB4">
        <w:t>dojo.io.script.get</w:t>
      </w:r>
      <w:r>
        <w:t xml:space="preserve"> call. So for example, here we have a REST service that returns data as jsonp:</w:t>
      </w:r>
    </w:p>
    <w:p w14:paraId="2F06CC47" w14:textId="77777777" w:rsidR="002A3FE7" w:rsidRDefault="002A3FE7" w:rsidP="000E5536">
      <w:pPr>
        <w:pStyle w:val="Code"/>
      </w:pPr>
      <w:r>
        <w:t xml:space="preserve">    params = web.input()   </w:t>
      </w:r>
    </w:p>
    <w:p w14:paraId="32D79D91" w14:textId="77777777" w:rsidR="002A3FE7" w:rsidRDefault="002A3FE7" w:rsidP="000E5536">
      <w:pPr>
        <w:pStyle w:val="Code"/>
      </w:pPr>
      <w:r>
        <w:t xml:space="preserve">    if params:                                              </w:t>
      </w:r>
    </w:p>
    <w:p w14:paraId="14C496BD" w14:textId="77777777" w:rsidR="002A3FE7" w:rsidRDefault="002A3FE7" w:rsidP="000E5536">
      <w:pPr>
        <w:pStyle w:val="Code"/>
      </w:pPr>
      <w:r>
        <w:t xml:space="preserve">        callback = params.jsoncallback                      </w:t>
      </w:r>
    </w:p>
    <w:p w14:paraId="54D77E54" w14:textId="77777777" w:rsidR="002A3FE7" w:rsidRDefault="002A3FE7" w:rsidP="000E5536">
      <w:pPr>
        <w:pStyle w:val="Code"/>
      </w:pPr>
      <w:r>
        <w:t xml:space="preserve">        web.header("Content-Type", "application/javascript") </w:t>
      </w:r>
    </w:p>
    <w:p w14:paraId="6A163E68" w14:textId="77777777" w:rsidR="002A3FE7" w:rsidRDefault="002A3FE7" w:rsidP="000E5536">
      <w:pPr>
        <w:pStyle w:val="Code"/>
      </w:pPr>
      <w:r>
        <w:t xml:space="preserve">        return callback + '(' + json.dumps({"url": url}) + ');</w:t>
      </w:r>
    </w:p>
    <w:p w14:paraId="726514DD" w14:textId="77777777" w:rsidR="002A3FE7" w:rsidRDefault="002A3FE7" w:rsidP="000E5536">
      <w:pPr>
        <w:pStyle w:val="BodyText2"/>
      </w:pPr>
      <w:r>
        <w:t>And here is the calling Javascript:</w:t>
      </w:r>
    </w:p>
    <w:p w14:paraId="2ADE5082" w14:textId="77777777" w:rsidR="002A3FE7" w:rsidRDefault="002A3FE7" w:rsidP="000E5536">
      <w:pPr>
        <w:pStyle w:val="Code"/>
      </w:pPr>
      <w:r>
        <w:t>dojo.io.script.get({</w:t>
      </w:r>
    </w:p>
    <w:p w14:paraId="2DC34632" w14:textId="77777777" w:rsidR="002A3FE7" w:rsidRDefault="002A3FE7" w:rsidP="000E5536">
      <w:pPr>
        <w:pStyle w:val="Code"/>
      </w:pPr>
      <w:r>
        <w:tab/>
        <w:t>url : "some url?" + some parameters,</w:t>
      </w:r>
    </w:p>
    <w:p w14:paraId="3768C421" w14:textId="77777777" w:rsidR="002A3FE7" w:rsidRDefault="002A3FE7" w:rsidP="000E5536">
      <w:pPr>
        <w:pStyle w:val="Code"/>
      </w:pPr>
      <w:r>
        <w:tab/>
        <w:t>callbackParamName : "jsoncallback",</w:t>
      </w:r>
    </w:p>
    <w:p w14:paraId="49390945" w14:textId="77777777" w:rsidR="002A3FE7" w:rsidRDefault="002A3FE7" w:rsidP="000E5536">
      <w:pPr>
        <w:pStyle w:val="Code"/>
      </w:pPr>
      <w:r>
        <w:tab/>
        <w:t>load : function(data) {</w:t>
      </w:r>
    </w:p>
    <w:p w14:paraId="2C256965" w14:textId="77777777" w:rsidR="002A3FE7" w:rsidRDefault="002A3FE7" w:rsidP="000E5536">
      <w:pPr>
        <w:pStyle w:val="Code"/>
      </w:pPr>
      <w:r>
        <w:tab/>
      </w:r>
      <w:r>
        <w:tab/>
        <w:t>do something with the returned data;</w:t>
      </w:r>
    </w:p>
    <w:p w14:paraId="32490C8D" w14:textId="77777777" w:rsidR="002A3FE7" w:rsidRDefault="002A3FE7" w:rsidP="000E5536">
      <w:pPr>
        <w:pStyle w:val="Code"/>
      </w:pPr>
      <w:r>
        <w:tab/>
        <w:t>}</w:t>
      </w:r>
    </w:p>
    <w:p w14:paraId="3773544A" w14:textId="77777777" w:rsidR="002A3FE7" w:rsidRPr="001B6AB4" w:rsidRDefault="002A3FE7" w:rsidP="000E5536">
      <w:pPr>
        <w:pStyle w:val="Code"/>
      </w:pPr>
      <w:r>
        <w:t>});</w:t>
      </w:r>
    </w:p>
    <w:p w14:paraId="5E757745" w14:textId="77777777" w:rsidR="006D2A5B" w:rsidRDefault="002A3FE7" w:rsidP="000E5536">
      <w:pPr>
        <w:pStyle w:val="Heading7"/>
      </w:pPr>
      <w:r>
        <w:t>Using dojo/request/xhr</w:t>
      </w:r>
    </w:p>
    <w:p w14:paraId="5B6D6A7B" w14:textId="77777777" w:rsidR="002A3FE7" w:rsidRDefault="002A3FE7" w:rsidP="000E5536">
      <w:pPr>
        <w:pStyle w:val="BodyText2"/>
      </w:pPr>
      <w:r>
        <w:t xml:space="preserve">You can use this to do cross-domain requests to servers synchronously but you must make sure that you add the following section in the request: </w:t>
      </w:r>
    </w:p>
    <w:p w14:paraId="0F9AD76A" w14:textId="77777777" w:rsidR="002A3FE7" w:rsidRDefault="002A3FE7" w:rsidP="000E5536">
      <w:pPr>
        <w:pStyle w:val="Code"/>
      </w:pPr>
      <w:r>
        <w:t>headers : {"X-Requested-With" : null}</w:t>
      </w:r>
    </w:p>
    <w:p w14:paraId="02CF41D2" w14:textId="77777777" w:rsidR="0048784C" w:rsidRDefault="002A3FE7" w:rsidP="000E5536">
      <w:pPr>
        <w:pStyle w:val="BodyText2"/>
      </w:pPr>
      <w:r>
        <w:t xml:space="preserve">An example is used to get json data from a GeoServer WFS GetFeature request synchronously </w:t>
      </w:r>
      <w:hyperlink r:id="rId1111" w:anchor="L45" w:history="1">
        <w:r w:rsidRPr="004B5FCA">
          <w:rPr>
            <w:rStyle w:val="Hyperlink"/>
          </w:rPr>
          <w:t>here</w:t>
        </w:r>
      </w:hyperlink>
      <w:r>
        <w:t>.</w:t>
      </w:r>
      <w:r w:rsidR="0048784C">
        <w:t xml:space="preserve"> However, this used to work in Geoserver 2.2 but seems to have stopped working with Geoserver 2.5.3 on 22/9/2015. </w:t>
      </w:r>
    </w:p>
    <w:p w14:paraId="4246B21C" w14:textId="5B16055C" w:rsidR="002A3FE7" w:rsidRDefault="0048784C" w:rsidP="000E5536">
      <w:pPr>
        <w:pStyle w:val="BodyText2"/>
      </w:pPr>
      <w:r>
        <w:t xml:space="preserve">When you make </w:t>
      </w:r>
      <w:hyperlink r:id="rId1112" w:history="1">
        <w:r w:rsidRPr="0048784C">
          <w:rPr>
            <w:rStyle w:val="Hyperlink"/>
          </w:rPr>
          <w:t>this</w:t>
        </w:r>
      </w:hyperlink>
      <w:r>
        <w:t xml:space="preserve"> request against Geoserver 2.5.3 it opens in a browser, but in Dojo there is an error:</w:t>
      </w:r>
    </w:p>
    <w:p w14:paraId="45C2BE94" w14:textId="67E9281F" w:rsidR="0048784C" w:rsidRDefault="0048784C" w:rsidP="000E5536">
      <w:pPr>
        <w:pStyle w:val="Tiny"/>
      </w:pPr>
      <w:r w:rsidRPr="0048784C">
        <w:t>"Failed to execute 'send' on 'XMLHttpRequest': Failed to load 'http://lrm-maps.jrc.ec.europa.eu/geoserver/lrmexternal/ows?&amp;CQL_FILTER=land_cover%20in(%27Lava%20flow%27%2C%27Waterbodies%27)%20AND%20bands%20%3D%20%27value_hue%27%20AND%20BBOX(geometry%2C0.11%2C0.7575000000000001%2C0.125%2C0.7725)&amp;REQUEST=GetFeature&amp;SERVICE=WFS&amp;VERSION=1.0.0&amp;TYPENAME=lrmexternal%3A_gee_spectral_data&amp;outputFormat=json'."</w:t>
      </w:r>
    </w:p>
    <w:p w14:paraId="76B52ECF" w14:textId="7182BDF3" w:rsidR="0048784C" w:rsidRPr="002A3FE7" w:rsidRDefault="005B7136" w:rsidP="000E5536">
      <w:pPr>
        <w:pStyle w:val="BodyText2"/>
      </w:pPr>
      <w:r>
        <w:t>This may be a CORS issue as we haven’t configured the new Geoserver machine for CORS!</w:t>
      </w:r>
    </w:p>
    <w:p w14:paraId="2D2BA348" w14:textId="77777777" w:rsidR="00D17722" w:rsidRDefault="00D17722" w:rsidP="000E5536">
      <w:pPr>
        <w:pStyle w:val="Heading6"/>
      </w:pPr>
      <w:r>
        <w:t>Styling</w:t>
      </w:r>
    </w:p>
    <w:p w14:paraId="7E23C317" w14:textId="77777777" w:rsidR="00D17722" w:rsidRDefault="00D17722" w:rsidP="000E5536">
      <w:pPr>
        <w:pStyle w:val="Heading7"/>
      </w:pPr>
      <w:r>
        <w:t>CSS</w:t>
      </w:r>
    </w:p>
    <w:p w14:paraId="3D004390" w14:textId="77777777" w:rsidR="00D17722" w:rsidRDefault="00D17722" w:rsidP="000E5536">
      <w:pPr>
        <w:pStyle w:val="BodyText2"/>
      </w:pPr>
      <w:r>
        <w:t>There are some issues with getting IE to show divs inline – need to add the following CSS:</w:t>
      </w:r>
    </w:p>
    <w:p w14:paraId="4E2CCF0B" w14:textId="77777777" w:rsidR="00D17722" w:rsidRDefault="00D17722" w:rsidP="000E5536">
      <w:pPr>
        <w:pStyle w:val="Code"/>
      </w:pPr>
      <w:r>
        <w:tab/>
        <w:t>display: inline-block;</w:t>
      </w:r>
    </w:p>
    <w:p w14:paraId="280FA9C5" w14:textId="77777777" w:rsidR="00D17722" w:rsidRDefault="00D17722" w:rsidP="000E5536">
      <w:pPr>
        <w:pStyle w:val="Code"/>
      </w:pPr>
      <w:r>
        <w:tab/>
        <w:t>*zoom: 1;</w:t>
      </w:r>
    </w:p>
    <w:p w14:paraId="7BF0BD0F" w14:textId="77777777" w:rsidR="00D17722" w:rsidRDefault="00D17722" w:rsidP="000E5536">
      <w:pPr>
        <w:pStyle w:val="Code"/>
      </w:pPr>
      <w:r>
        <w:tab/>
        <w:t>*display: inline;</w:t>
      </w:r>
    </w:p>
    <w:p w14:paraId="5D91E820" w14:textId="77777777" w:rsidR="00D17722" w:rsidRDefault="00D17722" w:rsidP="000E5536">
      <w:pPr>
        <w:pStyle w:val="BodyText"/>
      </w:pPr>
      <w:r>
        <w:t xml:space="preserve">Vertical align is hard but I did it in </w:t>
      </w:r>
      <w:hyperlink r:id="rId1113" w:history="1">
        <w:r w:rsidRPr="000F56B8">
          <w:rPr>
            <w:rStyle w:val="Hyperlink"/>
          </w:rPr>
          <w:t>this page</w:t>
        </w:r>
      </w:hyperlink>
      <w:r>
        <w:t>.</w:t>
      </w:r>
    </w:p>
    <w:p w14:paraId="4183013F" w14:textId="77777777" w:rsidR="00D17722" w:rsidRDefault="00D17722" w:rsidP="000E5536">
      <w:pPr>
        <w:pStyle w:val="BodyText2"/>
      </w:pPr>
      <w:r>
        <w:t>Dojox.grid.DataGrid needs to be styled. By default it has the class dojoxGrid which is in Grid.css and claroGrid.css.</w:t>
      </w:r>
    </w:p>
    <w:p w14:paraId="59D39DC2" w14:textId="77777777" w:rsidR="00D17722" w:rsidRDefault="00D17722" w:rsidP="000E5536">
      <w:pPr>
        <w:pStyle w:val="BodyText"/>
      </w:pPr>
      <w:r>
        <w:t xml:space="preserve">Read about styling dojo here: </w:t>
      </w:r>
      <w:hyperlink r:id="rId1114" w:anchor="dijit-themes" w:history="1">
        <w:r w:rsidRPr="0077669C">
          <w:rPr>
            <w:rStyle w:val="Hyperlink"/>
          </w:rPr>
          <w:t>http://dojotoolkit.org/reference-guide/dijit/themes.html#dijit-themes</w:t>
        </w:r>
      </w:hyperlink>
    </w:p>
    <w:p w14:paraId="26580D72" w14:textId="77777777" w:rsidR="00D17722" w:rsidRDefault="00D17722" w:rsidP="000E5536">
      <w:pPr>
        <w:pStyle w:val="BodyText2"/>
      </w:pPr>
      <w:r>
        <w:t>I can put style straight into the html element, e.g,. in the floating pane i can put font-size:8px and this is inherited in the dataGrid (well actually the font-size in the css says 100% so thats fine).</w:t>
      </w:r>
    </w:p>
    <w:p w14:paraId="1B088C75" w14:textId="77777777" w:rsidR="00D17722" w:rsidRDefault="00D17722" w:rsidP="000E5536">
      <w:pPr>
        <w:pStyle w:val="BodyText2"/>
      </w:pPr>
      <w:r>
        <w:t xml:space="preserve">There is a good article on styling dgrids </w:t>
      </w:r>
      <w:hyperlink r:id="rId1115" w:history="1">
        <w:r w:rsidRPr="004A07DF">
          <w:rPr>
            <w:rStyle w:val="Hyperlink"/>
          </w:rPr>
          <w:t>here</w:t>
        </w:r>
      </w:hyperlink>
      <w:r>
        <w:t>.</w:t>
      </w:r>
    </w:p>
    <w:p w14:paraId="32012744" w14:textId="77777777" w:rsidR="00D17722" w:rsidRDefault="00034D3A" w:rsidP="000E5536">
      <w:pPr>
        <w:pStyle w:val="Heading6"/>
      </w:pPr>
      <w:r>
        <w:t>AMD Module loading</w:t>
      </w:r>
    </w:p>
    <w:p w14:paraId="714C2F78" w14:textId="77777777" w:rsidR="00D17722" w:rsidRDefault="00D17722" w:rsidP="000E5536">
      <w:pPr>
        <w:pStyle w:val="BodyText2"/>
      </w:pPr>
      <w:r>
        <w:lastRenderedPageBreak/>
        <w:t>In Dojo version 1.8 all modules are loaded when they are needed rather than all at startup which makes the applications smaller and faster. To be able to take advantage of this ‘AMD Mode’ set the following attribute in the dojo tag:</w:t>
      </w:r>
    </w:p>
    <w:p w14:paraId="12C611A5" w14:textId="77777777" w:rsidR="00D17722" w:rsidRDefault="00D17722" w:rsidP="000E5536">
      <w:pPr>
        <w:pStyle w:val="Code"/>
      </w:pPr>
      <w:r w:rsidRPr="00657FFB">
        <w:t>data-dojo-config="async: true"</w:t>
      </w:r>
    </w:p>
    <w:p w14:paraId="539FB4F1" w14:textId="77777777" w:rsidR="00D17722" w:rsidRDefault="00D17722" w:rsidP="000E5536">
      <w:pPr>
        <w:pStyle w:val="ListBullet"/>
      </w:pPr>
      <w:r>
        <w:t xml:space="preserve">The AMD standard (Asynchronous Module Definition) means that any AMD-compliant (even non-Dojo) can be loaded and used. See </w:t>
      </w:r>
      <w:hyperlink r:id="rId1116" w:anchor="the-amd-api" w:history="1">
        <w:r w:rsidRPr="001B6A38">
          <w:rPr>
            <w:rStyle w:val="Hyperlink"/>
          </w:rPr>
          <w:t>here</w:t>
        </w:r>
      </w:hyperlink>
      <w:r>
        <w:t xml:space="preserve"> for more info.</w:t>
      </w:r>
    </w:p>
    <w:p w14:paraId="30ED5EC3" w14:textId="77777777" w:rsidR="00D17722" w:rsidRDefault="00D17722" w:rsidP="000E5536">
      <w:pPr>
        <w:pStyle w:val="ListBullet"/>
      </w:pPr>
      <w:r w:rsidRPr="00CF1B44">
        <w:t>request.get (and all of Dojo's Ajax helpers) returns a Deferred</w:t>
      </w:r>
    </w:p>
    <w:p w14:paraId="1D59372F" w14:textId="77777777" w:rsidR="00D17722" w:rsidRDefault="00D17722" w:rsidP="000E5536">
      <w:pPr>
        <w:pStyle w:val="ListBullet"/>
      </w:pPr>
      <w:r w:rsidRPr="00C33889">
        <w:t>The require function can also be used to reconfigure the loader at runtime by passing in a configuration object as the first parameter:</w:t>
      </w:r>
    </w:p>
    <w:p w14:paraId="02A6BF79" w14:textId="77777777" w:rsidR="00D17722" w:rsidRDefault="00D17722" w:rsidP="000E5536">
      <w:pPr>
        <w:pStyle w:val="Code"/>
      </w:pPr>
      <w:r>
        <w:t>require({</w:t>
      </w:r>
    </w:p>
    <w:p w14:paraId="520C3DAD" w14:textId="77777777" w:rsidR="00D17722" w:rsidRDefault="00D17722" w:rsidP="000E5536">
      <w:pPr>
        <w:pStyle w:val="Code"/>
      </w:pPr>
      <w:r>
        <w:t xml:space="preserve">    baseUrl: "/js/",</w:t>
      </w:r>
    </w:p>
    <w:p w14:paraId="3AA702F2" w14:textId="77777777" w:rsidR="00D17722" w:rsidRDefault="00D17722" w:rsidP="000E5536">
      <w:pPr>
        <w:pStyle w:val="Code"/>
      </w:pPr>
      <w:r>
        <w:t xml:space="preserve">    packages: [</w:t>
      </w:r>
    </w:p>
    <w:p w14:paraId="3428DA60" w14:textId="77777777" w:rsidR="00D17722" w:rsidRDefault="00D17722" w:rsidP="000E5536">
      <w:pPr>
        <w:pStyle w:val="Code"/>
      </w:pPr>
      <w:r>
        <w:t xml:space="preserve">        { name: "dojo", location: "//ajax.googleapis.com/ajax/libs/dojo/1.8/" },</w:t>
      </w:r>
    </w:p>
    <w:p w14:paraId="1E4E7443" w14:textId="77777777" w:rsidR="00D17722" w:rsidRDefault="00D17722" w:rsidP="000E5536">
      <w:pPr>
        <w:pStyle w:val="Code"/>
      </w:pPr>
      <w:r>
        <w:t xml:space="preserve">        { name: "my", location: "my" }</w:t>
      </w:r>
    </w:p>
    <w:p w14:paraId="42CEEA95" w14:textId="77777777" w:rsidR="00D17722" w:rsidRDefault="00D17722" w:rsidP="000E5536">
      <w:pPr>
        <w:pStyle w:val="Code"/>
      </w:pPr>
      <w:r>
        <w:t xml:space="preserve">    ]</w:t>
      </w:r>
    </w:p>
    <w:p w14:paraId="170A3178" w14:textId="77777777" w:rsidR="00D17722" w:rsidRDefault="00D17722" w:rsidP="000E5536">
      <w:pPr>
        <w:pStyle w:val="Code"/>
      </w:pPr>
      <w:r>
        <w:t>}, [ "my/app" ]);</w:t>
      </w:r>
    </w:p>
    <w:p w14:paraId="7D188C2D" w14:textId="77777777" w:rsidR="006366CE" w:rsidRDefault="006366CE" w:rsidP="000E5536">
      <w:pPr>
        <w:pStyle w:val="Heading7"/>
      </w:pPr>
      <w:r>
        <w:t>Issues with relative paths</w:t>
      </w:r>
    </w:p>
    <w:p w14:paraId="31C69468" w14:textId="77777777" w:rsidR="006366CE" w:rsidRDefault="006366CE" w:rsidP="000E5536">
      <w:pPr>
        <w:pStyle w:val="BodyText2"/>
      </w:pPr>
      <w:r>
        <w:t>When you use the packages object, each package object can have a relative path, e.g. location: ‘/spectral_library_builder/scripts/’. However, this is OK on andrewcottam.io.github/ because the website is at the root. But for the jrc domain, all the repos are in ‘</w:t>
      </w:r>
      <w:r w:rsidRPr="006366CE">
        <w:t>http://ehabitat-wps.jrc.ec.europa.eu/eSpecies/</w:t>
      </w:r>
      <w:r>
        <w:t>’ and so the package location goes to ‘</w:t>
      </w:r>
      <w:r w:rsidRPr="006366CE">
        <w:t>http://ehabita</w:t>
      </w:r>
      <w:r>
        <w:t>t-wps.jrc.ec.europa.eu/spectral_library_builder/scripts’ which does not exist! This problem affects the following repos:</w:t>
      </w:r>
    </w:p>
    <w:p w14:paraId="2A382F93" w14:textId="77777777" w:rsidR="006366CE" w:rsidRDefault="006366CE" w:rsidP="000E5536">
      <w:pPr>
        <w:pStyle w:val="Code"/>
      </w:pPr>
      <w:r>
        <w:t>spectral_library_builder</w:t>
      </w:r>
    </w:p>
    <w:p w14:paraId="4885F36B" w14:textId="77777777" w:rsidR="006366CE" w:rsidRPr="006366CE" w:rsidRDefault="006366CE" w:rsidP="000E5536">
      <w:pPr>
        <w:pStyle w:val="Code"/>
      </w:pPr>
      <w:r w:rsidRPr="006366CE">
        <w:t>gee_simple_client</w:t>
      </w:r>
    </w:p>
    <w:p w14:paraId="55D8219E" w14:textId="77777777" w:rsidR="00034D3A" w:rsidRDefault="00034D3A" w:rsidP="000E5536">
      <w:pPr>
        <w:pStyle w:val="Heading7"/>
      </w:pPr>
      <w:r>
        <w:t>Using GitHub as a CDN</w:t>
      </w:r>
    </w:p>
    <w:p w14:paraId="5F8E8AC1" w14:textId="77777777" w:rsidR="00034D3A" w:rsidRDefault="00034D3A" w:rsidP="000E5536">
      <w:pPr>
        <w:pStyle w:val="BodyText2"/>
      </w:pPr>
      <w:r>
        <w:t>I am using GitHub as a CDN to server my Javascript files – but you cannot simply link to the raw files, you have to link to the GitHub Pages  versions of them. So for example, to reference the</w:t>
      </w:r>
      <w:r w:rsidR="00500224">
        <w:t xml:space="preserve"> </w:t>
      </w:r>
      <w:r w:rsidR="00500224" w:rsidRPr="00034D3A">
        <w:t>wmsFilterLayer</w:t>
      </w:r>
      <w:r w:rsidR="00500224">
        <w:t>.js script file</w:t>
      </w:r>
      <w:r>
        <w:t xml:space="preserve"> in a module:</w:t>
      </w:r>
    </w:p>
    <w:p w14:paraId="7A6DFE94" w14:textId="77777777" w:rsidR="00034D3A" w:rsidRDefault="00034D3A" w:rsidP="000E5536">
      <w:pPr>
        <w:pStyle w:val="Code"/>
      </w:pPr>
      <w:r>
        <w:t>require({</w:t>
      </w:r>
    </w:p>
    <w:p w14:paraId="68CC6641" w14:textId="77777777" w:rsidR="00034D3A" w:rsidRDefault="00034D3A" w:rsidP="000E5536">
      <w:pPr>
        <w:pStyle w:val="Code"/>
      </w:pPr>
      <w:r>
        <w:tab/>
        <w:t>async : true,</w:t>
      </w:r>
    </w:p>
    <w:p w14:paraId="047BBA70" w14:textId="77777777" w:rsidR="00034D3A" w:rsidRDefault="00034D3A" w:rsidP="000E5536">
      <w:pPr>
        <w:pStyle w:val="Code"/>
      </w:pPr>
      <w:r>
        <w:tab/>
        <w:t>packages : [{</w:t>
      </w:r>
    </w:p>
    <w:p w14:paraId="19AC009B" w14:textId="77777777" w:rsidR="00034D3A" w:rsidRDefault="00034D3A" w:rsidP="000E5536">
      <w:pPr>
        <w:pStyle w:val="Code"/>
      </w:pPr>
      <w:r>
        <w:tab/>
      </w:r>
      <w:r>
        <w:tab/>
        <w:t>name : "jrc",</w:t>
      </w:r>
    </w:p>
    <w:p w14:paraId="769FEA56" w14:textId="77777777" w:rsidR="00034D3A" w:rsidRDefault="00034D3A" w:rsidP="000E5536">
      <w:pPr>
        <w:pStyle w:val="Code"/>
      </w:pPr>
      <w:r>
        <w:tab/>
      </w:r>
      <w:r>
        <w:tab/>
        <w:t>location : "//</w:t>
      </w:r>
      <w:r w:rsidR="0027012D" w:rsidRPr="0027012D">
        <w:t>andrewcottam.github.</w:t>
      </w:r>
      <w:r w:rsidR="0027012D">
        <w:t>io/cdn/scripts/</w:t>
      </w:r>
      <w:r>
        <w:t>"</w:t>
      </w:r>
    </w:p>
    <w:p w14:paraId="6FEDCFA3" w14:textId="77777777" w:rsidR="00034D3A" w:rsidRDefault="00034D3A" w:rsidP="000E5536">
      <w:pPr>
        <w:pStyle w:val="Code"/>
      </w:pPr>
      <w:r>
        <w:tab/>
        <w:t>}]</w:t>
      </w:r>
    </w:p>
    <w:p w14:paraId="11439DB9" w14:textId="77777777" w:rsidR="00034D3A" w:rsidRDefault="00034D3A" w:rsidP="000E5536">
      <w:pPr>
        <w:pStyle w:val="Code"/>
      </w:pPr>
      <w:r>
        <w:t>}, ["jrc/wmsFilterLayer",…</w:t>
      </w:r>
      <w:r w:rsidRPr="00034D3A">
        <w:t xml:space="preserve"> ], function(wmsFilterLayer,</w:t>
      </w:r>
      <w:r>
        <w:t>…){</w:t>
      </w:r>
    </w:p>
    <w:p w14:paraId="58B34144" w14:textId="157A6A8C" w:rsidR="00937E29" w:rsidRPr="00034D3A" w:rsidRDefault="00937E29" w:rsidP="000E5536">
      <w:pPr>
        <w:pStyle w:val="BodyText2"/>
      </w:pPr>
      <w:r>
        <w:t xml:space="preserve">Aha! Found a solution. Use </w:t>
      </w:r>
      <w:hyperlink r:id="rId1117" w:history="1">
        <w:r w:rsidRPr="00937E29">
          <w:rPr>
            <w:rStyle w:val="Hyperlink"/>
          </w:rPr>
          <w:t>RawGit</w:t>
        </w:r>
      </w:hyperlink>
      <w:r>
        <w:t>!</w:t>
      </w:r>
    </w:p>
    <w:p w14:paraId="6A067F45" w14:textId="77777777" w:rsidR="00D17722" w:rsidRDefault="00D17722" w:rsidP="000E5536">
      <w:pPr>
        <w:pStyle w:val="Heading6"/>
      </w:pPr>
      <w:r>
        <w:t>Widgets</w:t>
      </w:r>
    </w:p>
    <w:p w14:paraId="164D7BB2" w14:textId="77777777" w:rsidR="00D17722" w:rsidRPr="00E53D8A" w:rsidRDefault="00D17722" w:rsidP="000E5536">
      <w:pPr>
        <w:pStyle w:val="BodyText2"/>
      </w:pPr>
      <w:r>
        <w:t xml:space="preserve">Good ESRI guide to creating a widget (using pre-AMD) here </w:t>
      </w:r>
      <w:hyperlink r:id="rId1118" w:history="1">
        <w:r>
          <w:rPr>
            <w:rStyle w:val="Hyperlink"/>
          </w:rPr>
          <w:t>https://developers.arcgis.com/en/javascript/jstutorials/intro_custom_dijit.html</w:t>
        </w:r>
      </w:hyperlink>
    </w:p>
    <w:p w14:paraId="358F1848" w14:textId="77777777" w:rsidR="00D17722" w:rsidRDefault="00D17722" w:rsidP="000E5536">
      <w:pPr>
        <w:pStyle w:val="Heading7"/>
      </w:pPr>
      <w:r>
        <w:t>Dijit library</w:t>
      </w:r>
    </w:p>
    <w:p w14:paraId="4DA359F9" w14:textId="77777777" w:rsidR="00D17722" w:rsidRDefault="00D17722" w:rsidP="000E5536">
      <w:pPr>
        <w:pStyle w:val="Heading8"/>
      </w:pPr>
      <w:r>
        <w:t>dgrid</w:t>
      </w:r>
    </w:p>
    <w:p w14:paraId="0EBF7ACE" w14:textId="77777777" w:rsidR="00D17722" w:rsidRDefault="00D17722" w:rsidP="000E5536">
      <w:pPr>
        <w:pStyle w:val="BodyText2"/>
      </w:pPr>
      <w:r>
        <w:t>To select rows programaticaly:</w:t>
      </w:r>
    </w:p>
    <w:p w14:paraId="62D6E00A" w14:textId="77777777" w:rsidR="00D17722" w:rsidRDefault="00D17722" w:rsidP="000E5536">
      <w:pPr>
        <w:pStyle w:val="Code"/>
      </w:pPr>
      <w:r>
        <w:t>var CustomGrid = declare([Grid, Selection]);</w:t>
      </w:r>
    </w:p>
    <w:p w14:paraId="685DCA1B" w14:textId="77777777" w:rsidR="00D17722" w:rsidRDefault="00D17722" w:rsidP="000E5536">
      <w:pPr>
        <w:pStyle w:val="Code"/>
      </w:pPr>
      <w:r>
        <w:t>sitesGrid = new CustomGrid({</w:t>
      </w:r>
    </w:p>
    <w:p w14:paraId="711F4BEA" w14:textId="77777777" w:rsidR="00D17722" w:rsidRDefault="00D17722" w:rsidP="000E5536">
      <w:pPr>
        <w:pStyle w:val="Code"/>
      </w:pPr>
      <w:r>
        <w:t>..</w:t>
      </w:r>
    </w:p>
    <w:p w14:paraId="58B0559B" w14:textId="77777777" w:rsidR="00D17722" w:rsidRDefault="00D17722" w:rsidP="000E5536">
      <w:pPr>
        <w:pStyle w:val="Code"/>
      </w:pPr>
      <w:r w:rsidRPr="0027611D">
        <w:t>sitesGrid.select(2);</w:t>
      </w:r>
      <w:r>
        <w:t xml:space="preserve">  //select the rows with an id=2</w:t>
      </w:r>
    </w:p>
    <w:p w14:paraId="7FD0F00D" w14:textId="77777777" w:rsidR="00D17722" w:rsidRPr="0027611D" w:rsidRDefault="00D17722" w:rsidP="000E5536">
      <w:pPr>
        <w:pStyle w:val="BodyText2"/>
      </w:pPr>
      <w:r>
        <w:t xml:space="preserve">There is a good article on styling dgrids </w:t>
      </w:r>
      <w:hyperlink r:id="rId1119" w:history="1">
        <w:r w:rsidRPr="004A07DF">
          <w:rPr>
            <w:rStyle w:val="Hyperlink"/>
          </w:rPr>
          <w:t>here</w:t>
        </w:r>
      </w:hyperlink>
      <w:r w:rsidR="00116266">
        <w:t xml:space="preserve"> and </w:t>
      </w:r>
      <w:hyperlink r:id="rId1120" w:history="1">
        <w:r w:rsidR="00116266" w:rsidRPr="00281211">
          <w:rPr>
            <w:rStyle w:val="Hyperlink"/>
          </w:rPr>
          <w:t>here</w:t>
        </w:r>
      </w:hyperlink>
      <w:r w:rsidR="00116266">
        <w:t xml:space="preserve"> is the dgrid theme gallery.</w:t>
      </w:r>
    </w:p>
    <w:p w14:paraId="0D960D46" w14:textId="77777777" w:rsidR="00D17722" w:rsidRDefault="00D17722" w:rsidP="000E5536">
      <w:pPr>
        <w:pStyle w:val="Heading8"/>
      </w:pPr>
      <w:r>
        <w:t>Layout</w:t>
      </w:r>
    </w:p>
    <w:p w14:paraId="5087F54B" w14:textId="77777777" w:rsidR="00D17722" w:rsidRPr="00135594" w:rsidRDefault="00D17722" w:rsidP="000E5536">
      <w:pPr>
        <w:pStyle w:val="BodyText2"/>
      </w:pPr>
      <w:r>
        <w:t>LayoutContainer needs to have a height and/or width set otherwise it disappears when the parser parses the html file.</w:t>
      </w:r>
    </w:p>
    <w:p w14:paraId="0ADA274D" w14:textId="77777777" w:rsidR="00D17722" w:rsidRDefault="00D17722" w:rsidP="000E5536">
      <w:pPr>
        <w:pStyle w:val="Heading7"/>
      </w:pPr>
      <w:r>
        <w:t>Life cycle</w:t>
      </w:r>
    </w:p>
    <w:p w14:paraId="6E225B69" w14:textId="77777777" w:rsidR="00D17722" w:rsidRPr="00572C7F" w:rsidRDefault="00D17722" w:rsidP="000E5536">
      <w:pPr>
        <w:pStyle w:val="BodyText2"/>
      </w:pPr>
      <w:r>
        <w:t xml:space="preserve">Description of a widget lifecycle here </w:t>
      </w:r>
      <w:hyperlink r:id="rId1121" w:anchor="dijit-widgetbase" w:history="1">
        <w:r>
          <w:rPr>
            <w:rStyle w:val="Hyperlink"/>
          </w:rPr>
          <w:t>http://dojotoolkit.org/reference-guide/1.9/dijit/_WidgetBase.html#dijit-widgetbase</w:t>
        </w:r>
      </w:hyperlink>
      <w:r>
        <w:t xml:space="preserve">. </w:t>
      </w:r>
      <w:r w:rsidRPr="00DB5A1E">
        <w:t>postMixInProperties</w:t>
      </w:r>
      <w:r>
        <w:t xml:space="preserve"> is a useful method to set widget properties after property mixin.</w:t>
      </w:r>
    </w:p>
    <w:p w14:paraId="3719ABF4" w14:textId="77777777" w:rsidR="00D17722" w:rsidRDefault="00D17722" w:rsidP="000E5536">
      <w:pPr>
        <w:pStyle w:val="Heading7"/>
      </w:pPr>
      <w:r>
        <w:lastRenderedPageBreak/>
        <w:t>Templating</w:t>
      </w:r>
    </w:p>
    <w:p w14:paraId="6EE67D30" w14:textId="77777777" w:rsidR="00D17722" w:rsidRDefault="00D17722" w:rsidP="000E5536">
      <w:pPr>
        <w:pStyle w:val="BodyText2"/>
      </w:pPr>
      <w:r>
        <w:t xml:space="preserve">To load template widgets see the dojo/text section in </w:t>
      </w:r>
      <w:hyperlink r:id="rId1122" w:history="1">
        <w:r w:rsidRPr="00BD3382">
          <w:rPr>
            <w:rStyle w:val="Hyperlink"/>
          </w:rPr>
          <w:t>this</w:t>
        </w:r>
      </w:hyperlink>
      <w:r>
        <w:t xml:space="preserve"> page. It explains how the dojo/text plugin is used to read text for a template. Dojo Tutorial on templating is </w:t>
      </w:r>
      <w:hyperlink r:id="rId1123" w:history="1">
        <w:r w:rsidRPr="002E5421">
          <w:rPr>
            <w:rStyle w:val="Hyperlink"/>
          </w:rPr>
          <w:t>here</w:t>
        </w:r>
      </w:hyperlink>
      <w:r>
        <w:t>.</w:t>
      </w:r>
    </w:p>
    <w:p w14:paraId="1B5D9A91" w14:textId="77777777" w:rsidR="00D17722" w:rsidRDefault="00D17722" w:rsidP="000E5536">
      <w:pPr>
        <w:pStyle w:val="BodyText2"/>
      </w:pPr>
      <w:r>
        <w:t xml:space="preserve">In a template use </w:t>
      </w:r>
      <w:r w:rsidRPr="00EA400F">
        <w:t>${attribute} and ${!attribute}</w:t>
      </w:r>
      <w:r>
        <w:t xml:space="preserve"> to insert the values of attributes (the ! version will not escape HTML see </w:t>
      </w:r>
      <w:hyperlink r:id="rId1124" w:history="1">
        <w:r w:rsidRPr="00EA400F">
          <w:rPr>
            <w:rStyle w:val="Hyperlink"/>
          </w:rPr>
          <w:t>here</w:t>
        </w:r>
      </w:hyperlink>
      <w:r>
        <w:t>).</w:t>
      </w:r>
    </w:p>
    <w:p w14:paraId="70FF7787" w14:textId="77777777" w:rsidR="00D17722" w:rsidRDefault="00D17722" w:rsidP="000E5536">
      <w:pPr>
        <w:pStyle w:val="BodyText2"/>
      </w:pPr>
      <w:r>
        <w:t xml:space="preserve">If you have widgets within your own widget (i.e. using </w:t>
      </w:r>
      <w:r w:rsidRPr="00381895">
        <w:t>_WidgetsInTemplateMixin</w:t>
      </w:r>
      <w:r>
        <w:t>) these are converted to DOM nodes when your widget is instantiated and there is no way to get back to these child widgets as widgets.</w:t>
      </w:r>
    </w:p>
    <w:p w14:paraId="1399617E" w14:textId="77777777" w:rsidR="00D17722" w:rsidRDefault="00D17722" w:rsidP="000E5536">
      <w:pPr>
        <w:pStyle w:val="BodyText2"/>
      </w:pPr>
      <w:r>
        <w:t>Data-dojo-attach-event does not work on a Widget. E.g. the onclick event in the following is not called:</w:t>
      </w:r>
    </w:p>
    <w:p w14:paraId="7E3DE487" w14:textId="77777777" w:rsidR="00D17722" w:rsidRPr="00331A9B" w:rsidRDefault="00D17722" w:rsidP="000E5536">
      <w:pPr>
        <w:pStyle w:val="Code"/>
      </w:pPr>
      <w:r w:rsidRPr="00331A9B">
        <w:t>&lt;button id="cancelButton" data-dojo-type="dijit/form/Button" type="button" data-dojo-attach-event="onclick:cancelClicked"&gt;</w:t>
      </w:r>
    </w:p>
    <w:p w14:paraId="2775135E" w14:textId="77777777" w:rsidR="00D17722" w:rsidRDefault="00D17722" w:rsidP="000E5536">
      <w:pPr>
        <w:pStyle w:val="BodyText2"/>
      </w:pPr>
      <w:r>
        <w:t>But the following is:</w:t>
      </w:r>
    </w:p>
    <w:p w14:paraId="5174CE98" w14:textId="77777777" w:rsidR="00D17722" w:rsidRDefault="00D17722" w:rsidP="000E5536">
      <w:pPr>
        <w:pStyle w:val="Code"/>
      </w:pPr>
      <w:r w:rsidRPr="00331A9B">
        <w:t>&lt;button id="cancelButton" type="button" data-dojo-attach-event="onclick:cancelClicked"&gt;</w:t>
      </w:r>
    </w:p>
    <w:p w14:paraId="596E7780" w14:textId="04E6EA0E" w:rsidR="004B17EC" w:rsidRPr="00BD3382" w:rsidRDefault="004B17EC" w:rsidP="000E5536">
      <w:pPr>
        <w:pStyle w:val="BodyText2"/>
      </w:pPr>
      <w:r>
        <w:t>D</w:t>
      </w:r>
      <w:r w:rsidRPr="004B17EC">
        <w:t>ata-dojo-attach-point</w:t>
      </w:r>
      <w:r>
        <w:t xml:space="preserve"> is not available in script until the startup function is called. So you cannot use attach points in the </w:t>
      </w:r>
      <w:r w:rsidRPr="004B17EC">
        <w:t>postMixInProperties</w:t>
      </w:r>
      <w:r w:rsidR="00632DEB">
        <w:t xml:space="preserve"> function.</w:t>
      </w:r>
    </w:p>
    <w:p w14:paraId="09268812" w14:textId="77777777" w:rsidR="00082CC8" w:rsidRDefault="00082CC8" w:rsidP="000E5536">
      <w:pPr>
        <w:pStyle w:val="Heading7"/>
      </w:pPr>
      <w:r>
        <w:t>Instantiating</w:t>
      </w:r>
    </w:p>
    <w:p w14:paraId="263ECEC4" w14:textId="77777777" w:rsidR="00082CC8" w:rsidRDefault="00082CC8" w:rsidP="000E5536">
      <w:pPr>
        <w:pStyle w:val="BodyText2"/>
      </w:pPr>
      <w:r>
        <w:t>When you instantiate a widget, you can pass in any of the widgets properties as a has (excluding read-only properties). e.g. for a select we can set the style:</w:t>
      </w:r>
    </w:p>
    <w:p w14:paraId="528EFFD5" w14:textId="77777777" w:rsidR="00082CC8" w:rsidRDefault="00082CC8" w:rsidP="000E5536">
      <w:pPr>
        <w:pStyle w:val="Code"/>
      </w:pPr>
      <w:r>
        <w:tab/>
        <w:t>var appliedMasksSelect = new Select({</w:t>
      </w:r>
    </w:p>
    <w:p w14:paraId="52F964EC" w14:textId="77777777" w:rsidR="00082CC8" w:rsidRDefault="00082CC8" w:rsidP="000E5536">
      <w:pPr>
        <w:pStyle w:val="Code"/>
      </w:pPr>
      <w:r>
        <w:tab/>
      </w:r>
      <w:r>
        <w:tab/>
        <w:t>name : "appliedMasks",</w:t>
      </w:r>
    </w:p>
    <w:p w14:paraId="44A183B5" w14:textId="77777777" w:rsidR="00082CC8" w:rsidRDefault="00082CC8" w:rsidP="000E5536">
      <w:pPr>
        <w:pStyle w:val="Code"/>
      </w:pPr>
      <w:r>
        <w:tab/>
      </w:r>
      <w:r>
        <w:tab/>
        <w:t>options : [{</w:t>
      </w:r>
    </w:p>
    <w:p w14:paraId="034685A8" w14:textId="77777777" w:rsidR="00082CC8" w:rsidRDefault="00082CC8" w:rsidP="000E5536">
      <w:pPr>
        <w:pStyle w:val="Code"/>
      </w:pPr>
      <w:r>
        <w:tab/>
      </w:r>
      <w:r>
        <w:tab/>
      </w:r>
      <w:r>
        <w:tab/>
        <w:t>label : "None",</w:t>
      </w:r>
    </w:p>
    <w:p w14:paraId="43823BC6" w14:textId="77777777" w:rsidR="00082CC8" w:rsidRDefault="00082CC8" w:rsidP="000E5536">
      <w:pPr>
        <w:pStyle w:val="Code"/>
      </w:pPr>
      <w:r>
        <w:tab/>
      </w:r>
      <w:r>
        <w:tab/>
      </w:r>
      <w:r>
        <w:tab/>
        <w:t>value : "0",</w:t>
      </w:r>
    </w:p>
    <w:p w14:paraId="763BE82E" w14:textId="77777777" w:rsidR="00082CC8" w:rsidRDefault="00082CC8" w:rsidP="000E5536">
      <w:pPr>
        <w:pStyle w:val="Code"/>
      </w:pPr>
      <w:r>
        <w:tab/>
      </w:r>
      <w:r>
        <w:tab/>
      </w:r>
      <w:r>
        <w:tab/>
        <w:t>selected : true</w:t>
      </w:r>
    </w:p>
    <w:p w14:paraId="734727F7" w14:textId="77777777" w:rsidR="00082CC8" w:rsidRDefault="00082CC8" w:rsidP="000E5536">
      <w:pPr>
        <w:pStyle w:val="Code"/>
      </w:pPr>
      <w:r>
        <w:tab/>
      </w:r>
      <w:r>
        <w:tab/>
        <w:t>}, {</w:t>
      </w:r>
    </w:p>
    <w:p w14:paraId="0BD5274B" w14:textId="77777777" w:rsidR="00082CC8" w:rsidRDefault="00082CC8" w:rsidP="000E5536">
      <w:pPr>
        <w:pStyle w:val="Code"/>
      </w:pPr>
      <w:r>
        <w:tab/>
      </w:r>
      <w:r>
        <w:tab/>
      </w:r>
      <w:r>
        <w:tab/>
        <w:t>label : "Slope",</w:t>
      </w:r>
    </w:p>
    <w:p w14:paraId="0B5125C4" w14:textId="77777777" w:rsidR="00082CC8" w:rsidRDefault="00082CC8" w:rsidP="000E5536">
      <w:pPr>
        <w:pStyle w:val="Code"/>
      </w:pPr>
      <w:r>
        <w:tab/>
      </w:r>
      <w:r>
        <w:tab/>
      </w:r>
      <w:r>
        <w:tab/>
        <w:t>value : "1"</w:t>
      </w:r>
    </w:p>
    <w:p w14:paraId="4322888D" w14:textId="77777777" w:rsidR="00082CC8" w:rsidRDefault="00082CC8" w:rsidP="000E5536">
      <w:pPr>
        <w:pStyle w:val="Code"/>
      </w:pPr>
      <w:r>
        <w:tab/>
      </w:r>
      <w:r>
        <w:tab/>
        <w:t>}, {</w:t>
      </w:r>
    </w:p>
    <w:p w14:paraId="1EDD537B" w14:textId="77777777" w:rsidR="00082CC8" w:rsidRDefault="00082CC8" w:rsidP="000E5536">
      <w:pPr>
        <w:pStyle w:val="Code"/>
      </w:pPr>
      <w:r>
        <w:tab/>
      </w:r>
      <w:r>
        <w:tab/>
      </w:r>
      <w:r>
        <w:tab/>
        <w:t>label : "Slope, NDVI",</w:t>
      </w:r>
    </w:p>
    <w:p w14:paraId="2BD84963" w14:textId="77777777" w:rsidR="00082CC8" w:rsidRDefault="00082CC8" w:rsidP="000E5536">
      <w:pPr>
        <w:pStyle w:val="Code"/>
      </w:pPr>
      <w:r>
        <w:tab/>
      </w:r>
      <w:r>
        <w:tab/>
      </w:r>
      <w:r>
        <w:tab/>
        <w:t>value : "2"</w:t>
      </w:r>
    </w:p>
    <w:p w14:paraId="23841B2E" w14:textId="77777777" w:rsidR="00082CC8" w:rsidRDefault="00082CC8" w:rsidP="000E5536">
      <w:pPr>
        <w:pStyle w:val="Code"/>
      </w:pPr>
      <w:r>
        <w:tab/>
      </w:r>
      <w:r>
        <w:tab/>
        <w:t>}, {</w:t>
      </w:r>
    </w:p>
    <w:p w14:paraId="1E1380BD" w14:textId="77777777" w:rsidR="00082CC8" w:rsidRDefault="00082CC8" w:rsidP="000E5536">
      <w:pPr>
        <w:pStyle w:val="Code"/>
      </w:pPr>
      <w:r>
        <w:tab/>
      </w:r>
      <w:r>
        <w:tab/>
      </w:r>
      <w:r>
        <w:tab/>
        <w:t>label : "Slope, NDVI, Temperature",</w:t>
      </w:r>
    </w:p>
    <w:p w14:paraId="6D3EA202" w14:textId="77777777" w:rsidR="00082CC8" w:rsidRDefault="00082CC8" w:rsidP="000E5536">
      <w:pPr>
        <w:pStyle w:val="Code"/>
      </w:pPr>
      <w:r>
        <w:tab/>
      </w:r>
      <w:r>
        <w:tab/>
      </w:r>
      <w:r>
        <w:tab/>
        <w:t>value : "3"</w:t>
      </w:r>
    </w:p>
    <w:p w14:paraId="16DA0E48" w14:textId="77777777" w:rsidR="00082CC8" w:rsidRDefault="00082CC8" w:rsidP="000E5536">
      <w:pPr>
        <w:pStyle w:val="Code"/>
      </w:pPr>
      <w:r>
        <w:tab/>
      </w:r>
      <w:r>
        <w:tab/>
        <w:t>}, {</w:t>
      </w:r>
    </w:p>
    <w:p w14:paraId="466294D5" w14:textId="77777777" w:rsidR="00082CC8" w:rsidRDefault="00082CC8" w:rsidP="000E5536">
      <w:pPr>
        <w:pStyle w:val="Code"/>
      </w:pPr>
      <w:r>
        <w:tab/>
      </w:r>
      <w:r>
        <w:tab/>
      </w:r>
      <w:r>
        <w:tab/>
        <w:t>label : "Slope, NDVI, Temperature, Bare Rock",</w:t>
      </w:r>
    </w:p>
    <w:p w14:paraId="4EF47D74" w14:textId="77777777" w:rsidR="00082CC8" w:rsidRDefault="00082CC8" w:rsidP="000E5536">
      <w:pPr>
        <w:pStyle w:val="Code"/>
      </w:pPr>
      <w:r>
        <w:tab/>
      </w:r>
      <w:r>
        <w:tab/>
      </w:r>
      <w:r>
        <w:tab/>
        <w:t>value : "4"</w:t>
      </w:r>
    </w:p>
    <w:p w14:paraId="147DAF53" w14:textId="77777777" w:rsidR="00082CC8" w:rsidRDefault="00082CC8" w:rsidP="000E5536">
      <w:pPr>
        <w:pStyle w:val="Code"/>
      </w:pPr>
      <w:r>
        <w:tab/>
      </w:r>
      <w:r>
        <w:tab/>
        <w:t>}],</w:t>
      </w:r>
    </w:p>
    <w:p w14:paraId="34BBB102" w14:textId="77777777" w:rsidR="00082CC8" w:rsidRDefault="00082CC8" w:rsidP="000E5536">
      <w:pPr>
        <w:pStyle w:val="Code"/>
      </w:pPr>
      <w:r>
        <w:tab/>
      </w:r>
      <w:r>
        <w:tab/>
        <w:t>style : {</w:t>
      </w:r>
    </w:p>
    <w:p w14:paraId="1F8279DD" w14:textId="77777777" w:rsidR="00082CC8" w:rsidRDefault="00082CC8" w:rsidP="000E5536">
      <w:pPr>
        <w:pStyle w:val="Code"/>
      </w:pPr>
      <w:r>
        <w:tab/>
      </w:r>
      <w:r>
        <w:tab/>
      </w:r>
      <w:r>
        <w:tab/>
        <w:t>"font-size": "medium"</w:t>
      </w:r>
    </w:p>
    <w:p w14:paraId="6B89C87B" w14:textId="77777777" w:rsidR="00082CC8" w:rsidRDefault="00082CC8" w:rsidP="000E5536">
      <w:pPr>
        <w:pStyle w:val="Code"/>
      </w:pPr>
      <w:r>
        <w:tab/>
      </w:r>
      <w:r>
        <w:tab/>
        <w:t>}</w:t>
      </w:r>
    </w:p>
    <w:p w14:paraId="1FDD158A" w14:textId="77777777" w:rsidR="00082CC8" w:rsidRPr="00082CC8" w:rsidRDefault="00082CC8" w:rsidP="000E5536">
      <w:pPr>
        <w:pStyle w:val="Code"/>
      </w:pPr>
      <w:r>
        <w:tab/>
        <w:t>}).placeAt("rightCP").startup();</w:t>
      </w:r>
    </w:p>
    <w:p w14:paraId="51DFE03C" w14:textId="60D4BD82" w:rsidR="00EE2284" w:rsidRDefault="00EE2284" w:rsidP="000E5536">
      <w:pPr>
        <w:pStyle w:val="Heading5"/>
      </w:pPr>
      <w:r>
        <w:t>Google Hosted Libraries</w:t>
      </w:r>
    </w:p>
    <w:p w14:paraId="14AA358A" w14:textId="39BEB92C" w:rsidR="00EE2284" w:rsidRPr="00EE2284" w:rsidRDefault="00EE2284" w:rsidP="000E5536">
      <w:pPr>
        <w:pStyle w:val="BodyText2"/>
      </w:pPr>
      <w:r>
        <w:t xml:space="preserve">Are </w:t>
      </w:r>
      <w:hyperlink r:id="rId1125" w:anchor="dojo" w:history="1">
        <w:r w:rsidRPr="00EE2284">
          <w:rPr>
            <w:rStyle w:val="Hyperlink"/>
          </w:rPr>
          <w:t>here</w:t>
        </w:r>
      </w:hyperlink>
      <w:r>
        <w:t xml:space="preserve"> and they include Dojo.</w:t>
      </w:r>
    </w:p>
    <w:p w14:paraId="54A739CD" w14:textId="6FD34681" w:rsidR="00DB4CD4" w:rsidRDefault="00DB4CD4" w:rsidP="000E5536">
      <w:pPr>
        <w:pStyle w:val="Heading5"/>
      </w:pPr>
      <w:r>
        <w:t>Mapping</w:t>
      </w:r>
    </w:p>
    <w:p w14:paraId="6A749D2D" w14:textId="77777777" w:rsidR="00DB4CD4" w:rsidRDefault="00DB4CD4" w:rsidP="000E5536">
      <w:pPr>
        <w:pStyle w:val="Heading6"/>
      </w:pPr>
      <w:r>
        <w:t>ArcGIS API for Javascript</w:t>
      </w:r>
    </w:p>
    <w:p w14:paraId="16BEACA7" w14:textId="77777777" w:rsidR="00DB4CD4" w:rsidRDefault="00DB4CD4" w:rsidP="000E5536">
      <w:pPr>
        <w:pStyle w:val="BodyText2"/>
      </w:pPr>
      <w:r>
        <w:t xml:space="preserve">Tool for adding in references in the require clause: </w:t>
      </w:r>
      <w:hyperlink r:id="rId1126" w:history="1">
        <w:r>
          <w:rPr>
            <w:rStyle w:val="Hyperlink"/>
          </w:rPr>
          <w:t>http://swingley.github.io/arg/</w:t>
        </w:r>
      </w:hyperlink>
    </w:p>
    <w:p w14:paraId="2BF24C53" w14:textId="77777777" w:rsidR="00DB4CD4" w:rsidRDefault="00DB4CD4" w:rsidP="000E5536">
      <w:pPr>
        <w:pStyle w:val="BodyText2"/>
      </w:pPr>
      <w:r>
        <w:t>The code assist plugin is now available for version 3.1:</w:t>
      </w:r>
    </w:p>
    <w:p w14:paraId="0966D4D6" w14:textId="77777777" w:rsidR="00DB4CD4" w:rsidRPr="00D54B1B" w:rsidRDefault="003630B2" w:rsidP="000E5536">
      <w:pPr>
        <w:pStyle w:val="BodyText2"/>
      </w:pPr>
      <w:hyperlink r:id="rId1127" w:history="1">
        <w:r w:rsidR="00DB4CD4">
          <w:rPr>
            <w:rStyle w:val="Hyperlink"/>
          </w:rPr>
          <w:t>http://help.arcgis.com/en/webapi/javascript/arcgis/help/jsapi/api_codeassist.htm</w:t>
        </w:r>
      </w:hyperlink>
    </w:p>
    <w:p w14:paraId="48FFD090" w14:textId="77777777" w:rsidR="00DB4CD4" w:rsidRDefault="00DB4CD4" w:rsidP="000E5536">
      <w:pPr>
        <w:pStyle w:val="BodyText2"/>
      </w:pPr>
      <w:r>
        <w:t xml:space="preserve">There is a sandbox for the API </w:t>
      </w:r>
      <w:hyperlink r:id="rId1128" w:history="1">
        <w:r w:rsidRPr="007763F9">
          <w:rPr>
            <w:rStyle w:val="Hyperlink"/>
          </w:rPr>
          <w:t>here</w:t>
        </w:r>
      </w:hyperlink>
    </w:p>
    <w:p w14:paraId="18F0EE58" w14:textId="77777777" w:rsidR="00DB4CD4" w:rsidRDefault="00DB4CD4" w:rsidP="000E5536">
      <w:pPr>
        <w:pStyle w:val="BodyText2"/>
      </w:pPr>
      <w:r>
        <w:t xml:space="preserve">The dojo/request/script class is not part of the ESRI dojo code so you have to use their own request class which is a wrapper on the dojo request class. This doesn’t seem to work properly in the ESRI Javascript API v 3.4 because it includes the Dojo Version 1.8.3 which has a bug that adds a </w:t>
      </w:r>
      <w:r w:rsidRPr="000C5D20">
        <w:t>[?&amp;]</w:t>
      </w:r>
      <w:r>
        <w:t xml:space="preserve"> in the querystring. This is documented </w:t>
      </w:r>
      <w:hyperlink r:id="rId1129" w:history="1">
        <w:r w:rsidRPr="00E82CE3">
          <w:rPr>
            <w:rStyle w:val="Hyperlink"/>
          </w:rPr>
          <w:t>here</w:t>
        </w:r>
      </w:hyperlink>
      <w:r>
        <w:t>. You can see which version of Dojo is included in the ESRI Javascript API by typing this at the console:</w:t>
      </w:r>
    </w:p>
    <w:p w14:paraId="6DF46B20" w14:textId="77777777" w:rsidR="00DB4CD4" w:rsidRDefault="00DB4CD4" w:rsidP="000E5536">
      <w:pPr>
        <w:pStyle w:val="Code"/>
      </w:pPr>
      <w:r w:rsidRPr="00E82CE3">
        <w:t>[dojo.version.major, dojo.version.minor, dojo.version.patch].join(".");</w:t>
      </w:r>
    </w:p>
    <w:p w14:paraId="54BE9D90" w14:textId="77777777" w:rsidR="00DB4CD4" w:rsidRDefault="00DB4CD4" w:rsidP="000E5536">
      <w:pPr>
        <w:pStyle w:val="BodyText"/>
      </w:pPr>
      <w:r>
        <w:t>Solved in V3.7 of the ESRI Javascript API!</w:t>
      </w:r>
    </w:p>
    <w:p w14:paraId="2FAF8FBB" w14:textId="77777777" w:rsidR="00DB4CD4" w:rsidRDefault="00DB4CD4" w:rsidP="000E5536">
      <w:pPr>
        <w:pStyle w:val="BodyText"/>
      </w:pPr>
      <w:r>
        <w:t>In the format</w:t>
      </w:r>
    </w:p>
    <w:p w14:paraId="7D29BA6B" w14:textId="77777777" w:rsidR="00DB4CD4" w:rsidRDefault="00DB4CD4" w:rsidP="000E5536">
      <w:pPr>
        <w:pStyle w:val="Heading7"/>
      </w:pPr>
      <w:bookmarkStart w:id="192" w:name="_Toc315774612"/>
      <w:r>
        <w:lastRenderedPageBreak/>
        <w:t>Helper tools</w:t>
      </w:r>
    </w:p>
    <w:p w14:paraId="44E191A2" w14:textId="77777777" w:rsidR="00DB4CD4" w:rsidRDefault="00DB4CD4" w:rsidP="000E5536">
      <w:pPr>
        <w:pStyle w:val="Heading8"/>
      </w:pPr>
      <w:r>
        <w:t>ArcGIS API for Javascript Sandbox</w:t>
      </w:r>
    </w:p>
    <w:p w14:paraId="1C9CC9F2" w14:textId="77777777" w:rsidR="00DB4CD4" w:rsidRPr="004E2466" w:rsidRDefault="00DB4CD4" w:rsidP="000E5536">
      <w:pPr>
        <w:pStyle w:val="BodyText2"/>
      </w:pPr>
      <w:r>
        <w:t xml:space="preserve">Is here: </w:t>
      </w:r>
      <w:hyperlink r:id="rId1130" w:history="1">
        <w:r w:rsidRPr="00A604D5">
          <w:rPr>
            <w:rStyle w:val="Hyperlink"/>
          </w:rPr>
          <w:t>http://developers.arcgis.com/javascript/sandbox/sandbox.html</w:t>
        </w:r>
      </w:hyperlink>
      <w:r>
        <w:t xml:space="preserve"> </w:t>
      </w:r>
    </w:p>
    <w:p w14:paraId="45FC1770" w14:textId="77777777" w:rsidR="00DB4CD4" w:rsidRDefault="00DB4CD4" w:rsidP="000E5536">
      <w:pPr>
        <w:pStyle w:val="Heading7"/>
      </w:pPr>
      <w:r>
        <w:t>InfoWindows</w:t>
      </w:r>
    </w:p>
    <w:p w14:paraId="731C0B4F" w14:textId="77777777" w:rsidR="00DB4CD4" w:rsidRPr="006B1407" w:rsidRDefault="00DB4CD4" w:rsidP="000E5536">
      <w:pPr>
        <w:pStyle w:val="BodyText2"/>
      </w:pPr>
      <w:r>
        <w:t xml:space="preserve">You can format the content of infowindows according to a number of formatting </w:t>
      </w:r>
      <w:hyperlink r:id="rId1131" w:history="1">
        <w:r w:rsidRPr="00853026">
          <w:rPr>
            <w:rStyle w:val="Hyperlink"/>
          </w:rPr>
          <w:t>objects</w:t>
        </w:r>
      </w:hyperlink>
      <w:r>
        <w:t xml:space="preserve">. Number formats can be defined according to the specification here </w:t>
      </w:r>
      <w:hyperlink r:id="rId1132" w:anchor="Number_Format_Patterns" w:history="1">
        <w:r>
          <w:rPr>
            <w:rStyle w:val="Hyperlink"/>
          </w:rPr>
          <w:t>http://www.unicode.org/reports/tr35/tr35-numbers.html#Number_Format_Patterns</w:t>
        </w:r>
      </w:hyperlink>
      <w:r>
        <w:t>.</w:t>
      </w:r>
    </w:p>
    <w:bookmarkEnd w:id="192"/>
    <w:p w14:paraId="15EADDEC" w14:textId="77777777" w:rsidR="00DB4CD4" w:rsidRDefault="00DB4CD4" w:rsidP="000E5536">
      <w:pPr>
        <w:pStyle w:val="Heading7"/>
      </w:pPr>
      <w:r>
        <w:t>Classes</w:t>
      </w:r>
    </w:p>
    <w:p w14:paraId="6E5062E6" w14:textId="77777777" w:rsidR="00DB4CD4" w:rsidRDefault="00DB4CD4" w:rsidP="000E5536">
      <w:pPr>
        <w:pStyle w:val="Heading8"/>
      </w:pPr>
      <w:bookmarkStart w:id="193" w:name="_Ref396389122"/>
      <w:r>
        <w:t>WMSLayer</w:t>
      </w:r>
      <w:bookmarkEnd w:id="193"/>
    </w:p>
    <w:p w14:paraId="1CEF0C4A" w14:textId="77777777" w:rsidR="00DB4CD4" w:rsidRDefault="00DB4CD4" w:rsidP="000E5536">
      <w:pPr>
        <w:pStyle w:val="BodyText2"/>
      </w:pPr>
      <w:r>
        <w:t xml:space="preserve">To use the </w:t>
      </w:r>
      <w:hyperlink r:id="rId1133" w:anchor="wmslayer1" w:history="1">
        <w:r w:rsidRPr="007E20B5">
          <w:rPr>
            <w:rStyle w:val="Hyperlink"/>
          </w:rPr>
          <w:t>WMSLayer</w:t>
        </w:r>
      </w:hyperlink>
      <w:r>
        <w:t xml:space="preserve"> you either need to use a proxy page (for cross domain calls) or the WMSInfo class. When you call a GeoServer layer the 102100 CRS is not supported so you have to specify 900913 instead for the layer before adding it to the map:</w:t>
      </w:r>
    </w:p>
    <w:p w14:paraId="19B73ABE" w14:textId="77777777" w:rsidR="00DB4CD4" w:rsidRDefault="00DB4CD4" w:rsidP="000E5536">
      <w:pPr>
        <w:pStyle w:val="Code"/>
      </w:pPr>
      <w:r w:rsidRPr="001E6251">
        <w:t>wmsLayer.spatialReferences[0] = 900913;</w:t>
      </w:r>
    </w:p>
    <w:p w14:paraId="255545EB" w14:textId="77777777" w:rsidR="00DB4CD4" w:rsidRPr="00667078" w:rsidRDefault="00DB4CD4" w:rsidP="000E5536">
      <w:pPr>
        <w:pStyle w:val="BodyText2"/>
      </w:pPr>
      <w:r>
        <w:t xml:space="preserve">Full code is part of </w:t>
      </w:r>
      <w:hyperlink r:id="rId1134" w:history="1">
        <w:r w:rsidRPr="00462E72">
          <w:rPr>
            <w:rStyle w:val="Hyperlink"/>
          </w:rPr>
          <w:t>this</w:t>
        </w:r>
      </w:hyperlink>
      <w:r>
        <w:t xml:space="preserve"> file.</w:t>
      </w:r>
    </w:p>
    <w:p w14:paraId="7729CE44" w14:textId="77777777" w:rsidR="00DB4CD4" w:rsidRDefault="00DB4CD4" w:rsidP="000E5536">
      <w:pPr>
        <w:pStyle w:val="Heading6"/>
      </w:pPr>
      <w:r>
        <w:t>Leaflet</w:t>
      </w:r>
    </w:p>
    <w:p w14:paraId="19DAEE55" w14:textId="05653BFD" w:rsidR="00DB4CD4" w:rsidRDefault="00DB4CD4" w:rsidP="000E5536">
      <w:pPr>
        <w:pStyle w:val="BodyText2"/>
      </w:pPr>
      <w:r>
        <w:t xml:space="preserve">Leaflet used to use cloudmade as its base maps but it is not mapbox. </w:t>
      </w:r>
    </w:p>
    <w:p w14:paraId="17BB11C9" w14:textId="7B8BCC80" w:rsidR="00BE7613" w:rsidRDefault="00BE7613" w:rsidP="000E5536">
      <w:pPr>
        <w:pStyle w:val="BodyText2"/>
      </w:pPr>
      <w:r>
        <w:t xml:space="preserve">There is a Mapbox GL plugin here: </w:t>
      </w:r>
      <w:hyperlink r:id="rId1135" w:history="1">
        <w:r w:rsidRPr="00540B56">
          <w:rPr>
            <w:rStyle w:val="Hyperlink"/>
          </w:rPr>
          <w:t>https://github.com/mapbox/mapbox-gl-leaflet</w:t>
        </w:r>
      </w:hyperlink>
      <w:r>
        <w:t xml:space="preserve"> </w:t>
      </w:r>
    </w:p>
    <w:p w14:paraId="3D315066" w14:textId="637F58EE" w:rsidR="00DA0407" w:rsidRPr="00962E5E" w:rsidRDefault="00DA0407" w:rsidP="000E5536">
      <w:pPr>
        <w:pStyle w:val="BodyText2"/>
      </w:pPr>
      <w:r>
        <w:t>There is a Tangram plugin too.</w:t>
      </w:r>
    </w:p>
    <w:p w14:paraId="7EF5EE72" w14:textId="77777777" w:rsidR="00DB4CD4" w:rsidRDefault="00DB4CD4" w:rsidP="000E5536">
      <w:pPr>
        <w:pStyle w:val="Heading7"/>
      </w:pPr>
      <w:r>
        <w:t>Loading icon</w:t>
      </w:r>
    </w:p>
    <w:p w14:paraId="3BC974C4" w14:textId="77777777" w:rsidR="00DB4CD4" w:rsidRDefault="00DB4CD4" w:rsidP="000E5536">
      <w:pPr>
        <w:pStyle w:val="BodyText2"/>
      </w:pPr>
      <w:r>
        <w:t xml:space="preserve">There is a Leaflet plugin which is used for showing a loading gif and you instantiate it in the Map.create with the option </w:t>
      </w:r>
      <w:r w:rsidRPr="00996F1C">
        <w:t>loadingControl: true</w:t>
      </w:r>
      <w:r>
        <w:t>. However, not all layers actually force the loading icon to show and you may have to emit events in the layer class to show/hide the loading icon. They are:</w:t>
      </w:r>
    </w:p>
    <w:p w14:paraId="3A9145AA" w14:textId="77777777" w:rsidR="00DB4CD4" w:rsidRDefault="00DB4CD4" w:rsidP="000E5536">
      <w:pPr>
        <w:pStyle w:val="BodyText2"/>
      </w:pPr>
      <w:r w:rsidRPr="00996F1C">
        <w:t>map.fire("dataloading", null);</w:t>
      </w:r>
      <w:r>
        <w:t xml:space="preserve"> //to cause the loader to show</w:t>
      </w:r>
    </w:p>
    <w:p w14:paraId="722A6904" w14:textId="77777777" w:rsidR="00DB4CD4" w:rsidRDefault="00DB4CD4" w:rsidP="000E5536">
      <w:pPr>
        <w:pStyle w:val="BodyText2"/>
      </w:pPr>
      <w:r>
        <w:t>map.fire("dataload</w:t>
      </w:r>
      <w:r w:rsidRPr="00996F1C">
        <w:t>", null);</w:t>
      </w:r>
      <w:r>
        <w:t xml:space="preserve"> //to cause the loader to hide</w:t>
      </w:r>
    </w:p>
    <w:p w14:paraId="600BAB9F" w14:textId="77777777" w:rsidR="00DB4CD4" w:rsidRPr="00996F1C" w:rsidRDefault="00DB4CD4" w:rsidP="000E5536">
      <w:pPr>
        <w:pStyle w:val="BodyText2"/>
      </w:pPr>
      <w:r>
        <w:t>James and I have used these in the fire.js and the L.NonTiledLayer.js scripts.</w:t>
      </w:r>
    </w:p>
    <w:p w14:paraId="789CDCF9" w14:textId="77777777" w:rsidR="00DB4CD4" w:rsidRDefault="00DB4CD4" w:rsidP="000E5536">
      <w:pPr>
        <w:pStyle w:val="Heading6"/>
      </w:pPr>
      <w:r>
        <w:t>Mapbox GL JS</w:t>
      </w:r>
    </w:p>
    <w:p w14:paraId="34D63697" w14:textId="54597C40" w:rsidR="00DB4CD4" w:rsidRDefault="003630B2" w:rsidP="000E5536">
      <w:pPr>
        <w:pStyle w:val="BodyText2"/>
      </w:pPr>
      <w:hyperlink r:id="rId1136" w:history="1">
        <w:r w:rsidR="00DB4CD4" w:rsidRPr="00E728AF">
          <w:rPr>
            <w:rStyle w:val="Hyperlink"/>
          </w:rPr>
          <w:t>Mapbox GL JS</w:t>
        </w:r>
      </w:hyperlink>
      <w:r w:rsidR="00DB4CD4" w:rsidRPr="00E728AF">
        <w:t xml:space="preserve"> is a JavaScript library that uses WebGL to render interactive maps from vector tiles and Mapbox styles.</w:t>
      </w:r>
      <w:r w:rsidR="00DB4CD4">
        <w:t xml:space="preserve"> There is a really nice editor to manage map styles and you can click and instantly see the layers.</w:t>
      </w:r>
    </w:p>
    <w:p w14:paraId="30ACACD7" w14:textId="43A19C47" w:rsidR="006779E9" w:rsidRDefault="006779E9" w:rsidP="006779E9">
      <w:pPr>
        <w:pStyle w:val="Heading7"/>
      </w:pPr>
      <w:r>
        <w:t>Issues</w:t>
      </w:r>
    </w:p>
    <w:p w14:paraId="6F939C83" w14:textId="0D1AC49E" w:rsidR="006779E9" w:rsidRDefault="006779E9" w:rsidP="006779E9">
      <w:pPr>
        <w:pStyle w:val="Heading8"/>
      </w:pPr>
      <w:r>
        <w:t>Rendering</w:t>
      </w:r>
    </w:p>
    <w:p w14:paraId="56F5A62E" w14:textId="764FD704" w:rsidR="006779E9" w:rsidRDefault="006779E9" w:rsidP="00E5562E">
      <w:pPr>
        <w:pStyle w:val="BodyText2"/>
      </w:pPr>
      <w:r>
        <w:t>When I tried to add labels to the Africa map of protected areas, not all features are shown</w:t>
      </w:r>
      <w:r w:rsidR="00094C21">
        <w:t>, e.g. see below and the edges of the polygons become distorted.</w:t>
      </w:r>
    </w:p>
    <w:p w14:paraId="2E868CD8" w14:textId="16D4C005" w:rsidR="006779E9" w:rsidRDefault="006779E9" w:rsidP="00E5562E">
      <w:pPr>
        <w:pStyle w:val="BodyText2"/>
      </w:pPr>
      <w:r>
        <w:rPr>
          <w:noProof/>
          <w:lang w:bidi="ar-SA"/>
        </w:rPr>
        <w:lastRenderedPageBreak/>
        <w:drawing>
          <wp:inline distT="0" distB="0" distL="0" distR="0" wp14:anchorId="6D716A60" wp14:editId="70DF58BC">
            <wp:extent cx="3425252" cy="2681429"/>
            <wp:effectExtent l="0" t="0" r="3810" b="508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7">
                      <a:extLst>
                        <a:ext uri="{28A0092B-C50C-407E-A947-70E740481C1C}">
                          <a14:useLocalDpi xmlns:a14="http://schemas.microsoft.com/office/drawing/2010/main" val="0"/>
                        </a:ext>
                      </a:extLst>
                    </a:blip>
                    <a:srcRect/>
                    <a:stretch>
                      <a:fillRect/>
                    </a:stretch>
                  </pic:blipFill>
                  <pic:spPr bwMode="auto">
                    <a:xfrm>
                      <a:off x="0" y="0"/>
                      <a:ext cx="3428606" cy="2684054"/>
                    </a:xfrm>
                    <a:prstGeom prst="rect">
                      <a:avLst/>
                    </a:prstGeom>
                    <a:noFill/>
                    <a:ln>
                      <a:noFill/>
                    </a:ln>
                  </pic:spPr>
                </pic:pic>
              </a:graphicData>
            </a:graphic>
          </wp:inline>
        </w:drawing>
      </w:r>
      <w:r w:rsidR="00635884">
        <w:rPr>
          <w:noProof/>
          <w:lang w:bidi="ar-SA"/>
        </w:rPr>
        <w:drawing>
          <wp:inline distT="0" distB="0" distL="0" distR="0" wp14:anchorId="0157811B" wp14:editId="0B0525B7">
            <wp:extent cx="2407137" cy="1543987"/>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38">
                      <a:extLst>
                        <a:ext uri="{28A0092B-C50C-407E-A947-70E740481C1C}">
                          <a14:useLocalDpi xmlns:a14="http://schemas.microsoft.com/office/drawing/2010/main" val="0"/>
                        </a:ext>
                      </a:extLst>
                    </a:blip>
                    <a:srcRect/>
                    <a:stretch>
                      <a:fillRect/>
                    </a:stretch>
                  </pic:blipFill>
                  <pic:spPr bwMode="auto">
                    <a:xfrm>
                      <a:off x="0" y="0"/>
                      <a:ext cx="2415553" cy="1549385"/>
                    </a:xfrm>
                    <a:prstGeom prst="rect">
                      <a:avLst/>
                    </a:prstGeom>
                    <a:noFill/>
                    <a:ln>
                      <a:noFill/>
                    </a:ln>
                  </pic:spPr>
                </pic:pic>
              </a:graphicData>
            </a:graphic>
          </wp:inline>
        </w:drawing>
      </w:r>
    </w:p>
    <w:p w14:paraId="362087C0" w14:textId="78DB9765" w:rsidR="006779E9" w:rsidRDefault="006779E9" w:rsidP="00E5562E">
      <w:pPr>
        <w:pStyle w:val="BodyText2"/>
      </w:pPr>
      <w:r>
        <w:t>In the console I see the following warning:</w:t>
      </w:r>
    </w:p>
    <w:p w14:paraId="1B4BE6BE" w14:textId="3E54ADA9" w:rsidR="006779E9" w:rsidRDefault="006779E9" w:rsidP="006779E9">
      <w:pPr>
        <w:pStyle w:val="ConsoleWarning"/>
      </w:pPr>
      <w:r w:rsidRPr="006779E9">
        <w:t>Vector tile source "osm" layer "protected_areas" does not use vector tile spec v2 and therefore may have some rendering errors.</w:t>
      </w:r>
    </w:p>
    <w:p w14:paraId="519714B2" w14:textId="541A8A05" w:rsidR="006779E9" w:rsidRPr="006779E9" w:rsidRDefault="006779E9" w:rsidP="006779E9">
      <w:pPr>
        <w:pStyle w:val="BodyText2"/>
      </w:pPr>
      <w:r>
        <w:t>This is also present when labels are not shown and it renders the whole of Africa.</w:t>
      </w:r>
    </w:p>
    <w:p w14:paraId="50629691" w14:textId="3C45C13C" w:rsidR="00A8421C" w:rsidRDefault="00A8421C" w:rsidP="00A8421C">
      <w:pPr>
        <w:pStyle w:val="Heading8"/>
      </w:pPr>
      <w:r>
        <w:t>Duplicate labels</w:t>
      </w:r>
    </w:p>
    <w:p w14:paraId="5B12E460" w14:textId="3E8A093F" w:rsidR="00A8421C" w:rsidRPr="00A8421C" w:rsidRDefault="00A8421C" w:rsidP="00E5562E">
      <w:pPr>
        <w:pStyle w:val="BodyText2"/>
      </w:pPr>
      <w:r>
        <w:t>Same as Tangram – there are duplicate labels when you zoom in and you see the label from each tile.</w:t>
      </w:r>
    </w:p>
    <w:p w14:paraId="1ABE8D58" w14:textId="241440E2" w:rsidR="00516C96" w:rsidRDefault="00516C96" w:rsidP="00516C96">
      <w:pPr>
        <w:pStyle w:val="Heading8"/>
      </w:pPr>
      <w:r>
        <w:t>Tile boundaries not show property</w:t>
      </w:r>
    </w:p>
    <w:p w14:paraId="3809E4D6" w14:textId="1D101606" w:rsidR="00516C96" w:rsidRDefault="00516C96" w:rsidP="00E5562E">
      <w:pPr>
        <w:pStyle w:val="BodyText2"/>
      </w:pPr>
      <w:r>
        <w:t>When labels are turned on, there are real issues with the tile boundaries and getting boundaries from different scales showing at the same time:</w:t>
      </w:r>
    </w:p>
    <w:p w14:paraId="0D2995C9" w14:textId="72289D92" w:rsidR="00516C96" w:rsidRPr="00516C96" w:rsidRDefault="00516C96" w:rsidP="00E5562E">
      <w:pPr>
        <w:pStyle w:val="BodyText2"/>
      </w:pPr>
      <w:r>
        <w:rPr>
          <w:noProof/>
          <w:lang w:bidi="ar-SA"/>
        </w:rPr>
        <w:drawing>
          <wp:inline distT="0" distB="0" distL="0" distR="0" wp14:anchorId="1CBE1F0F" wp14:editId="6C02B308">
            <wp:extent cx="2990538" cy="2007786"/>
            <wp:effectExtent l="0" t="0" r="63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39">
                      <a:extLst>
                        <a:ext uri="{28A0092B-C50C-407E-A947-70E740481C1C}">
                          <a14:useLocalDpi xmlns:a14="http://schemas.microsoft.com/office/drawing/2010/main" val="0"/>
                        </a:ext>
                      </a:extLst>
                    </a:blip>
                    <a:srcRect/>
                    <a:stretch>
                      <a:fillRect/>
                    </a:stretch>
                  </pic:blipFill>
                  <pic:spPr bwMode="auto">
                    <a:xfrm>
                      <a:off x="0" y="0"/>
                      <a:ext cx="2996708" cy="2011928"/>
                    </a:xfrm>
                    <a:prstGeom prst="rect">
                      <a:avLst/>
                    </a:prstGeom>
                    <a:noFill/>
                    <a:ln>
                      <a:noFill/>
                    </a:ln>
                  </pic:spPr>
                </pic:pic>
              </a:graphicData>
            </a:graphic>
          </wp:inline>
        </w:drawing>
      </w:r>
    </w:p>
    <w:p w14:paraId="1DB05A49" w14:textId="14DF3767" w:rsidR="00516C96" w:rsidRDefault="00516C96" w:rsidP="00516C96">
      <w:pPr>
        <w:pStyle w:val="Heading8"/>
      </w:pPr>
      <w:r>
        <w:t>Page crashing</w:t>
      </w:r>
    </w:p>
    <w:p w14:paraId="525D1EDE" w14:textId="5A12C5C2" w:rsidR="00516C96" w:rsidRPr="00516C96" w:rsidRDefault="00516C96" w:rsidP="00E5562E">
      <w:pPr>
        <w:pStyle w:val="BodyText2"/>
      </w:pPr>
      <w:r>
        <w:t>When labels for the Africa WDPA page are turned on, the page frequently crashes.</w:t>
      </w:r>
    </w:p>
    <w:p w14:paraId="3AF0A3BC" w14:textId="77777777" w:rsidR="00584FC8" w:rsidRDefault="00584FC8" w:rsidP="00584FC8">
      <w:pPr>
        <w:pStyle w:val="Heading6"/>
      </w:pPr>
      <w:r>
        <w:t>MapBox Leaflet plugin</w:t>
      </w:r>
    </w:p>
    <w:p w14:paraId="3CC639FD" w14:textId="48AA3559" w:rsidR="00584FC8" w:rsidRPr="00584FC8" w:rsidRDefault="00584FC8" w:rsidP="00E5562E">
      <w:pPr>
        <w:pStyle w:val="BodyText2"/>
      </w:pPr>
      <w:r>
        <w:t xml:space="preserve">Trying to get </w:t>
      </w:r>
      <w:hyperlink r:id="rId1140" w:history="1">
        <w:r w:rsidRPr="00584FC8">
          <w:rPr>
            <w:rStyle w:val="Hyperlink"/>
          </w:rPr>
          <w:t>this</w:t>
        </w:r>
      </w:hyperlink>
      <w:r>
        <w:t xml:space="preserve"> repo working bu it needs node.js so I cant get it going. Also it hasn’t been updated for 2 years.</w:t>
      </w:r>
    </w:p>
    <w:p w14:paraId="18F91BB2" w14:textId="77777777" w:rsidR="00DB4CD4" w:rsidRDefault="00DB4CD4" w:rsidP="000E5536">
      <w:pPr>
        <w:pStyle w:val="Heading6"/>
      </w:pPr>
      <w:r>
        <w:t>Tangram</w:t>
      </w:r>
    </w:p>
    <w:p w14:paraId="1428CF5F" w14:textId="77777777" w:rsidR="006E4ED1" w:rsidRDefault="00DB4CD4" w:rsidP="000E5536">
      <w:pPr>
        <w:pStyle w:val="BodyText2"/>
      </w:pPr>
      <w:r>
        <w:t xml:space="preserve">Very cool: </w:t>
      </w:r>
      <w:hyperlink r:id="rId1141" w:history="1">
        <w:r w:rsidRPr="00540B56">
          <w:rPr>
            <w:rStyle w:val="Hyperlink"/>
          </w:rPr>
          <w:t>https://mapzen.com/products/tangram/</w:t>
        </w:r>
      </w:hyperlink>
      <w:r>
        <w:t xml:space="preserve">. I created a new account by linking to GitHub and a new API key. </w:t>
      </w:r>
    </w:p>
    <w:p w14:paraId="67C449E1" w14:textId="77777777" w:rsidR="006E4ED1" w:rsidRDefault="006E4ED1" w:rsidP="000E5536">
      <w:pPr>
        <w:pStyle w:val="ListBullet2"/>
      </w:pPr>
      <w:r>
        <w:t>Tangram JS is a Leaflet plugin</w:t>
      </w:r>
    </w:p>
    <w:p w14:paraId="27A8312A" w14:textId="195F6821" w:rsidR="00DB4CD4" w:rsidRDefault="00DB4CD4" w:rsidP="000E5536">
      <w:pPr>
        <w:pStyle w:val="ListBullet2"/>
      </w:pPr>
      <w:r>
        <w:lastRenderedPageBreak/>
        <w:t xml:space="preserve">Tangram styles are set in the scene.yaml file and whenever this is updated the map </w:t>
      </w:r>
      <w:r w:rsidR="006E4ED1">
        <w:t>style is too</w:t>
      </w:r>
    </w:p>
    <w:p w14:paraId="7C2A70FB" w14:textId="55E5F41B" w:rsidR="006E4ED1" w:rsidRDefault="006E4ED1" w:rsidP="000E5536">
      <w:pPr>
        <w:pStyle w:val="ListBullet2"/>
      </w:pPr>
      <w:r>
        <w:t xml:space="preserve">Requests to the API can be keyless and then are limited to </w:t>
      </w:r>
      <w:r w:rsidRPr="006E4ED1">
        <w:t>1,000 requests per day, 6 per minute, and 1 per second for each Mapzen service</w:t>
      </w:r>
    </w:p>
    <w:p w14:paraId="71D29004" w14:textId="13096929" w:rsidR="009573B9" w:rsidRPr="00E728AF" w:rsidRDefault="009573B9" w:rsidP="000E5536">
      <w:pPr>
        <w:pStyle w:val="BodyText2"/>
      </w:pPr>
      <w:r>
        <w:t>There are two ways to include Mapzen basemaps: mapzen.js which bundles Leaflet, Mapzen and Tangram all into one; and tangram.js which I am using</w:t>
      </w:r>
    </w:p>
    <w:p w14:paraId="1FC5BB65" w14:textId="18BE8015" w:rsidR="009A114B" w:rsidRDefault="009A114B" w:rsidP="000E5536">
      <w:pPr>
        <w:pStyle w:val="Heading7"/>
      </w:pPr>
      <w:r>
        <w:t>Scene file</w:t>
      </w:r>
    </w:p>
    <w:p w14:paraId="5F445D13" w14:textId="5DAB8EEA" w:rsidR="009A114B" w:rsidRPr="009A114B" w:rsidRDefault="003630B2" w:rsidP="000E5536">
      <w:pPr>
        <w:pStyle w:val="BodyText2"/>
      </w:pPr>
      <w:hyperlink r:id="rId1142" w:history="1">
        <w:r w:rsidR="009A114B" w:rsidRPr="009A114B">
          <w:rPr>
            <w:rStyle w:val="Hyperlink"/>
          </w:rPr>
          <w:t>Here</w:t>
        </w:r>
      </w:hyperlink>
      <w:r w:rsidR="009A114B">
        <w:t xml:space="preserve"> is the specification. </w:t>
      </w:r>
    </w:p>
    <w:p w14:paraId="51B5EAED" w14:textId="69B63221" w:rsidR="00630E5E" w:rsidRDefault="00630E5E" w:rsidP="00645B86">
      <w:pPr>
        <w:pStyle w:val="Heading7"/>
      </w:pPr>
      <w:r>
        <w:t>Issues</w:t>
      </w:r>
    </w:p>
    <w:p w14:paraId="0DADFF1F" w14:textId="0A595D83" w:rsidR="00630E5E" w:rsidRDefault="00630E5E" w:rsidP="00645B86">
      <w:pPr>
        <w:pStyle w:val="Heading8"/>
      </w:pPr>
      <w:r>
        <w:t>Duplicate labels</w:t>
      </w:r>
    </w:p>
    <w:p w14:paraId="2165221D" w14:textId="51C30582" w:rsidR="00630E5E" w:rsidRPr="00630E5E" w:rsidRDefault="00630E5E" w:rsidP="00E5562E">
      <w:pPr>
        <w:pStyle w:val="BodyText2"/>
      </w:pPr>
      <w:r>
        <w:t xml:space="preserve">The Tangram Javascript library allows you to show only one label per polygon but </w:t>
      </w:r>
      <w:hyperlink r:id="rId1143" w:anchor="generate_label_centroids" w:history="1">
        <w:r w:rsidRPr="00630E5E">
          <w:rPr>
            <w:rStyle w:val="Hyperlink"/>
          </w:rPr>
          <w:t>only with GeoJSON and TopoJSON sources</w:t>
        </w:r>
      </w:hyperlink>
      <w:r>
        <w:t xml:space="preserve"> (see the tutorial </w:t>
      </w:r>
      <w:hyperlink r:id="rId1144" w:history="1">
        <w:r w:rsidRPr="00630E5E">
          <w:rPr>
            <w:rStyle w:val="Hyperlink"/>
          </w:rPr>
          <w:t>here</w:t>
        </w:r>
      </w:hyperlink>
      <w:r>
        <w:t>).</w:t>
      </w:r>
    </w:p>
    <w:p w14:paraId="4B627CFB" w14:textId="5AC0C5F4" w:rsidR="00645B86" w:rsidRDefault="00645B86" w:rsidP="00645B86">
      <w:pPr>
        <w:pStyle w:val="Heading8"/>
      </w:pPr>
      <w:r>
        <w:t xml:space="preserve">Geometry rendering </w:t>
      </w:r>
    </w:p>
    <w:p w14:paraId="636540A1" w14:textId="77777777" w:rsidR="00645B86" w:rsidRDefault="00645B86" w:rsidP="00E5562E">
      <w:pPr>
        <w:pStyle w:val="BodyText2"/>
      </w:pPr>
      <w:r>
        <w:t xml:space="preserve">There are some artefacts in the generalization which are not good. Here is a live example for Salonga: </w:t>
      </w:r>
      <w:hyperlink r:id="rId1145" w:anchor="8.2083/-2.312893/21.52367" w:history="1">
        <w:r w:rsidRPr="00235194">
          <w:rPr>
            <w:rStyle w:val="Hyperlink"/>
          </w:rPr>
          <w:t>https://mapzen.com/tangram/view/?scene=https://mapzen.com/api/scenes/43045/224/resources/basic.yaml#8.2083/-2.312893/21.52367</w:t>
        </w:r>
      </w:hyperlink>
      <w:r>
        <w:t xml:space="preserve"> </w:t>
      </w:r>
    </w:p>
    <w:p w14:paraId="3076FAE2" w14:textId="45B56189" w:rsidR="00645B86" w:rsidRDefault="00645B86" w:rsidP="00E5562E">
      <w:pPr>
        <w:pStyle w:val="BodyText2"/>
      </w:pPr>
      <w:r>
        <w:rPr>
          <w:noProof/>
          <w:lang w:bidi="ar-SA"/>
        </w:rPr>
        <w:t>These are not present in the MapBox GL JS client so it is an issue with the Tangram Client!</w:t>
      </w:r>
    </w:p>
    <w:p w14:paraId="2BB60BED" w14:textId="46BA8DA9" w:rsidR="00C52750" w:rsidRDefault="00C52750" w:rsidP="00C52750">
      <w:pPr>
        <w:pStyle w:val="Heading8"/>
      </w:pPr>
      <w:r>
        <w:t>Tile edge duplicate rendering</w:t>
      </w:r>
    </w:p>
    <w:p w14:paraId="7DD95585" w14:textId="19D41A2B" w:rsidR="00C52750" w:rsidRDefault="00C52750" w:rsidP="00E5562E">
      <w:pPr>
        <w:pStyle w:val="BodyText2"/>
      </w:pPr>
      <w:r>
        <w:t>At tile edges the tiles are duplicated which shows up if you use transparency in the features:</w:t>
      </w:r>
    </w:p>
    <w:p w14:paraId="78FC9AD7" w14:textId="57A9567C" w:rsidR="00C52750" w:rsidRPr="00C52750" w:rsidRDefault="00C52750" w:rsidP="00E5562E">
      <w:pPr>
        <w:pStyle w:val="BodyText2"/>
      </w:pPr>
      <w:r>
        <w:rPr>
          <w:noProof/>
          <w:lang w:bidi="ar-SA"/>
        </w:rPr>
        <w:drawing>
          <wp:inline distT="0" distB="0" distL="0" distR="0" wp14:anchorId="21E05E71" wp14:editId="4C4704A7">
            <wp:extent cx="1867421" cy="1558977"/>
            <wp:effectExtent l="0" t="0" r="0" b="317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6">
                      <a:extLst>
                        <a:ext uri="{28A0092B-C50C-407E-A947-70E740481C1C}">
                          <a14:useLocalDpi xmlns:a14="http://schemas.microsoft.com/office/drawing/2010/main" val="0"/>
                        </a:ext>
                      </a:extLst>
                    </a:blip>
                    <a:srcRect/>
                    <a:stretch>
                      <a:fillRect/>
                    </a:stretch>
                  </pic:blipFill>
                  <pic:spPr bwMode="auto">
                    <a:xfrm>
                      <a:off x="0" y="0"/>
                      <a:ext cx="1872116" cy="1562897"/>
                    </a:xfrm>
                    <a:prstGeom prst="rect">
                      <a:avLst/>
                    </a:prstGeom>
                    <a:noFill/>
                    <a:ln>
                      <a:noFill/>
                    </a:ln>
                  </pic:spPr>
                </pic:pic>
              </a:graphicData>
            </a:graphic>
          </wp:inline>
        </w:drawing>
      </w:r>
    </w:p>
    <w:p w14:paraId="78580906" w14:textId="47183917" w:rsidR="004C0990" w:rsidRDefault="004C0990" w:rsidP="007D2F52">
      <w:pPr>
        <w:pStyle w:val="Heading4"/>
      </w:pPr>
      <w:r>
        <w:t>Issues</w:t>
      </w:r>
    </w:p>
    <w:p w14:paraId="79E625AC" w14:textId="5A66601F" w:rsidR="004C0990" w:rsidRDefault="004C0990" w:rsidP="000E5536">
      <w:pPr>
        <w:pStyle w:val="Heading5"/>
      </w:pPr>
      <w:r>
        <w:t>Mixed content</w:t>
      </w:r>
    </w:p>
    <w:p w14:paraId="24826BEA" w14:textId="13EEC323" w:rsidR="004C0990" w:rsidRDefault="004C0990" w:rsidP="000E5536">
      <w:pPr>
        <w:pStyle w:val="BodyText2"/>
      </w:pPr>
      <w:r>
        <w:t xml:space="preserve">Mixed content (https and http resources in the same page) is blocked by most browsers and needs to be fixed. See the guide </w:t>
      </w:r>
      <w:hyperlink r:id="rId1147" w:history="1">
        <w:r w:rsidRPr="004C0990">
          <w:rPr>
            <w:rStyle w:val="Hyperlink"/>
          </w:rPr>
          <w:t>here</w:t>
        </w:r>
      </w:hyperlink>
      <w:r>
        <w:t>. Now getting the following errors:</w:t>
      </w:r>
    </w:p>
    <w:p w14:paraId="799A81D5" w14:textId="7B9F0991" w:rsidR="004C0990" w:rsidRDefault="004C0990" w:rsidP="000E5536">
      <w:pPr>
        <w:pStyle w:val="ConsoleError"/>
      </w:pPr>
      <w:r w:rsidRPr="004C0990">
        <w:t>GET https://cdn.leafletjs.com/leaflet/v1.0.0-rc.1/leaflet.css net::ERR_INSECURE_RESPONSE</w:t>
      </w:r>
    </w:p>
    <w:p w14:paraId="5D55A395" w14:textId="784DCA8E" w:rsidR="008B4452" w:rsidRDefault="00952CFB" w:rsidP="000E5536">
      <w:pPr>
        <w:pStyle w:val="BodyText2"/>
      </w:pPr>
      <w:r>
        <w:t>This means that the resource is not available securely.</w:t>
      </w:r>
      <w:r w:rsidR="000C371C">
        <w:t xml:space="preserve"> 3 options: remove the link, use a secure url or host locally. </w:t>
      </w:r>
      <w:r w:rsidR="001A2677">
        <w:t xml:space="preserve">I found the leaflet files hosted on https from the </w:t>
      </w:r>
      <w:hyperlink r:id="rId1148" w:history="1">
        <w:r w:rsidR="001A2677" w:rsidRPr="001A2677">
          <w:rPr>
            <w:rStyle w:val="Hyperlink"/>
          </w:rPr>
          <w:t>download</w:t>
        </w:r>
      </w:hyperlink>
      <w:r w:rsidR="001A2677">
        <w:t xml:space="preserve"> page.</w:t>
      </w:r>
      <w:r w:rsidR="00647D3F">
        <w:t xml:space="preserve"> </w:t>
      </w:r>
    </w:p>
    <w:p w14:paraId="260AD0F7" w14:textId="1AE5A16B" w:rsidR="00647D3F" w:rsidRDefault="00647D3F" w:rsidP="000E5536">
      <w:pPr>
        <w:pStyle w:val="BodyText2"/>
      </w:pPr>
      <w:r>
        <w:t>In Chrome if a page has all https calls it is shown like this:</w:t>
      </w:r>
    </w:p>
    <w:p w14:paraId="199375DA" w14:textId="377CB4C4" w:rsidR="00647D3F" w:rsidRDefault="00647D3F" w:rsidP="000E5536">
      <w:pPr>
        <w:pStyle w:val="BodyText2"/>
      </w:pPr>
      <w:r>
        <w:rPr>
          <w:noProof/>
          <w:lang w:bidi="ar-SA"/>
        </w:rPr>
        <w:drawing>
          <wp:inline distT="0" distB="0" distL="0" distR="0" wp14:anchorId="1431633C" wp14:editId="152FA255">
            <wp:extent cx="987552" cy="758952"/>
            <wp:effectExtent l="0" t="0" r="3175"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9">
                      <a:extLst>
                        <a:ext uri="{28A0092B-C50C-407E-A947-70E740481C1C}">
                          <a14:useLocalDpi xmlns:a14="http://schemas.microsoft.com/office/drawing/2010/main" val="0"/>
                        </a:ext>
                      </a:extLst>
                    </a:blip>
                    <a:srcRect/>
                    <a:stretch>
                      <a:fillRect/>
                    </a:stretch>
                  </pic:blipFill>
                  <pic:spPr bwMode="auto">
                    <a:xfrm>
                      <a:off x="0" y="0"/>
                      <a:ext cx="987552" cy="758952"/>
                    </a:xfrm>
                    <a:prstGeom prst="rect">
                      <a:avLst/>
                    </a:prstGeom>
                    <a:noFill/>
                    <a:ln>
                      <a:noFill/>
                    </a:ln>
                  </pic:spPr>
                </pic:pic>
              </a:graphicData>
            </a:graphic>
          </wp:inline>
        </w:drawing>
      </w:r>
    </w:p>
    <w:p w14:paraId="462F825E" w14:textId="7C2EB1DC" w:rsidR="00647D3F" w:rsidRDefault="00647D3F" w:rsidP="000E5536">
      <w:pPr>
        <w:pStyle w:val="BodyText2"/>
      </w:pPr>
      <w:r>
        <w:t>If it is not all https calls it is shown like this:</w:t>
      </w:r>
    </w:p>
    <w:p w14:paraId="266A3983" w14:textId="39968EB4" w:rsidR="00647D3F" w:rsidRPr="004C0990" w:rsidRDefault="00647D3F" w:rsidP="000E5536">
      <w:pPr>
        <w:pStyle w:val="BodyText2"/>
      </w:pPr>
      <w:r>
        <w:rPr>
          <w:noProof/>
          <w:lang w:bidi="ar-SA"/>
        </w:rPr>
        <w:lastRenderedPageBreak/>
        <w:drawing>
          <wp:inline distT="0" distB="0" distL="0" distR="0" wp14:anchorId="5D72880D" wp14:editId="762D0E9D">
            <wp:extent cx="635635" cy="5524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50">
                      <a:extLst>
                        <a:ext uri="{28A0092B-C50C-407E-A947-70E740481C1C}">
                          <a14:useLocalDpi xmlns:a14="http://schemas.microsoft.com/office/drawing/2010/main" val="0"/>
                        </a:ext>
                      </a:extLst>
                    </a:blip>
                    <a:srcRect/>
                    <a:stretch>
                      <a:fillRect/>
                    </a:stretch>
                  </pic:blipFill>
                  <pic:spPr bwMode="auto">
                    <a:xfrm>
                      <a:off x="0" y="0"/>
                      <a:ext cx="635635" cy="552450"/>
                    </a:xfrm>
                    <a:prstGeom prst="rect">
                      <a:avLst/>
                    </a:prstGeom>
                    <a:noFill/>
                    <a:ln>
                      <a:noFill/>
                    </a:ln>
                  </pic:spPr>
                </pic:pic>
              </a:graphicData>
            </a:graphic>
          </wp:inline>
        </w:drawing>
      </w:r>
    </w:p>
    <w:p w14:paraId="6361CC46" w14:textId="77777777" w:rsidR="004B461D" w:rsidRDefault="004B461D" w:rsidP="0034374E">
      <w:pPr>
        <w:pStyle w:val="Heading3"/>
      </w:pPr>
      <w:r>
        <w:t>Python</w:t>
      </w:r>
    </w:p>
    <w:p w14:paraId="39E67E95" w14:textId="77777777" w:rsidR="004B461D" w:rsidRDefault="004B461D" w:rsidP="007D2F52">
      <w:pPr>
        <w:pStyle w:val="Heading4"/>
      </w:pPr>
      <w:r>
        <w:t>Coding Tools</w:t>
      </w:r>
    </w:p>
    <w:p w14:paraId="5A92FC35" w14:textId="77777777" w:rsidR="004B461D" w:rsidRPr="00A94783" w:rsidRDefault="004B461D" w:rsidP="000E5536">
      <w:pPr>
        <w:pStyle w:val="Heading5"/>
      </w:pPr>
      <w:r>
        <w:t>Command line</w:t>
      </w:r>
    </w:p>
    <w:p w14:paraId="53E2748A" w14:textId="77777777" w:rsidR="004B461D" w:rsidRDefault="004B461D" w:rsidP="000E5536">
      <w:pPr>
        <w:pStyle w:val="BodyText2"/>
      </w:pPr>
      <w:r>
        <w:t>Python command line is available in Windows from: Terminal, cmd, in Aptana.</w:t>
      </w:r>
    </w:p>
    <w:p w14:paraId="5DA87C68" w14:textId="77777777" w:rsidR="00583D55" w:rsidRDefault="00583D55" w:rsidP="000E5536">
      <w:pPr>
        <w:pStyle w:val="Heading5"/>
      </w:pPr>
      <w:r>
        <w:t>IPython</w:t>
      </w:r>
    </w:p>
    <w:p w14:paraId="23B97FBE" w14:textId="77777777" w:rsidR="00583D55" w:rsidRPr="00AC3DA8" w:rsidRDefault="00583D55" w:rsidP="000E5536">
      <w:pPr>
        <w:pStyle w:val="BodyText2"/>
      </w:pPr>
      <w:r>
        <w:t xml:space="preserve">Looks amazing: offers a wrapper for any number of clients to run Python, e.g. a browser, and a better Python shell, better clients and most of all flexible parallel computing. </w:t>
      </w:r>
    </w:p>
    <w:p w14:paraId="1E666D53" w14:textId="77777777" w:rsidR="00583D55" w:rsidRDefault="00583D55" w:rsidP="000E5536">
      <w:pPr>
        <w:pStyle w:val="Heading6"/>
      </w:pPr>
      <w:r>
        <w:t>Installing and configuring IPython Notepad</w:t>
      </w:r>
    </w:p>
    <w:p w14:paraId="5A7CBFB3" w14:textId="77777777" w:rsidR="00583D55" w:rsidRDefault="00583D55" w:rsidP="000E5536">
      <w:pPr>
        <w:pStyle w:val="BodyText2"/>
      </w:pPr>
      <w:r>
        <w:t xml:space="preserve">Installed IPython using Anaconda which contains all the necessary packages and the executables for Windows – although it puts them into its own folder (c:\Anaconda). This creates some issues as some of the libraries that are required are in different folders that are not in the Python path. You can append them using sys.path.append: e.g. </w:t>
      </w:r>
    </w:p>
    <w:p w14:paraId="7ED318DB" w14:textId="77777777" w:rsidR="00583D55" w:rsidRDefault="00583D55" w:rsidP="000E5536">
      <w:pPr>
        <w:pStyle w:val="Code"/>
      </w:pPr>
      <w:r w:rsidRPr="00B31F33">
        <w:t>sys.path.append('C:\\Python27\\ArcGIS10.1\\Lib\\site-packages\\python_gflags-2.0-py2.7.egg')</w:t>
      </w:r>
    </w:p>
    <w:p w14:paraId="036D79CE" w14:textId="77777777" w:rsidR="00583D55" w:rsidRDefault="00583D55" w:rsidP="000E5536">
      <w:pPr>
        <w:pStyle w:val="BodyText2"/>
      </w:pPr>
      <w:r>
        <w:t>This lets you get beyond the import ee statement, but then you get an error when you try to authenticate:</w:t>
      </w:r>
    </w:p>
    <w:p w14:paraId="19E68B36" w14:textId="77777777" w:rsidR="00583D55" w:rsidRDefault="00583D55" w:rsidP="000E5536">
      <w:pPr>
        <w:pStyle w:val="BodyText2"/>
      </w:pPr>
      <w:r w:rsidRPr="0009506D">
        <w:t>NotImplementedError: PKCS12 format is not supported by the PyCrpto library. Try converting to a "PEM" (openssl pkcs12 -in xxxxx.p12 -nodes -nocerts &gt; privatekey.pem) or using PyOpenSSL if native code is an option.</w:t>
      </w:r>
      <w:r>
        <w:t xml:space="preserve"> </w:t>
      </w:r>
    </w:p>
    <w:p w14:paraId="3C775303" w14:textId="77777777" w:rsidR="00583D55" w:rsidRDefault="00583D55" w:rsidP="000E5536">
      <w:pPr>
        <w:pStyle w:val="Code"/>
      </w:pPr>
      <w:r w:rsidRPr="006F4A41">
        <w:t xml:space="preserve">ImportError: No module named </w:t>
      </w:r>
      <w:r>
        <w:t>ee</w:t>
      </w:r>
      <w:r>
        <w:tab/>
      </w:r>
      <w:r w:rsidRPr="006F4A41">
        <w:t>sys.path.append(r'C:\Python27\ArcGIS10.1\Lib\site-packages')</w:t>
      </w:r>
    </w:p>
    <w:p w14:paraId="48B85D00" w14:textId="77777777" w:rsidR="00583D55" w:rsidRDefault="00583D55" w:rsidP="000E5536">
      <w:pPr>
        <w:pStyle w:val="Code"/>
      </w:pPr>
      <w:r w:rsidRPr="006F4A41">
        <w:t>ImportError: No module named httplib2</w:t>
      </w:r>
      <w:r>
        <w:tab/>
      </w:r>
      <w:r w:rsidRPr="006F4A41">
        <w:t>sys.path.append(r'C:\Python27\ArcGIS10.1\lib\site-packages\httplib2-0.8-py2.7.egg')</w:t>
      </w:r>
    </w:p>
    <w:p w14:paraId="63D4AAB4" w14:textId="77777777" w:rsidR="00583D55" w:rsidRDefault="00583D55" w:rsidP="000E5536">
      <w:pPr>
        <w:pStyle w:val="Code"/>
      </w:pPr>
      <w:r w:rsidRPr="006F4A41">
        <w:t>ImportError: No module named gflags</w:t>
      </w:r>
      <w:r>
        <w:tab/>
      </w:r>
      <w:r w:rsidRPr="006F4A41">
        <w:t>sys.path.append(r'C:\Python27\ArcGIS10.1\Lib\site-packages\python_gflags-2.0-py2.7.egg')</w:t>
      </w:r>
    </w:p>
    <w:p w14:paraId="70A5B632" w14:textId="77777777" w:rsidR="00583D55" w:rsidRDefault="00583D55" w:rsidP="000E5536">
      <w:pPr>
        <w:pStyle w:val="BodyText2"/>
      </w:pPr>
      <w:r>
        <w:t xml:space="preserve">Be carefull as these are persisted as soon as you add them unless you click Kernel Restart. </w:t>
      </w:r>
    </w:p>
    <w:p w14:paraId="204B9134" w14:textId="77777777" w:rsidR="00583D55" w:rsidRDefault="00583D55" w:rsidP="000E5536">
      <w:pPr>
        <w:pStyle w:val="BodyText2"/>
      </w:pPr>
      <w:r>
        <w:t xml:space="preserve">Still failing to authenticate! Copying ee, </w:t>
      </w:r>
      <w:r w:rsidRPr="002E561D">
        <w:t>oauth2client</w:t>
      </w:r>
      <w:r>
        <w:t xml:space="preserve">, </w:t>
      </w:r>
      <w:r w:rsidRPr="002E561D">
        <w:t>httplib2-0.8-py2.7.egg</w:t>
      </w:r>
      <w:r>
        <w:t xml:space="preserve"> folders to ‘</w:t>
      </w:r>
      <w:r w:rsidRPr="002E561D">
        <w:t>C:\Anaconda\Lib\site-packages</w:t>
      </w:r>
      <w:r>
        <w:t>’</w:t>
      </w:r>
    </w:p>
    <w:p w14:paraId="0E0E473E" w14:textId="77777777" w:rsidR="00583D55" w:rsidRDefault="00583D55" w:rsidP="000E5536">
      <w:pPr>
        <w:pStyle w:val="BodyText2"/>
      </w:pPr>
      <w:r>
        <w:t xml:space="preserve">The gflags egg file hadn’t been unzipped! But having problems adding it (as have </w:t>
      </w:r>
      <w:hyperlink r:id="rId1151" w:history="1">
        <w:r w:rsidRPr="00BD484B">
          <w:rPr>
            <w:rStyle w:val="Hyperlink"/>
          </w:rPr>
          <w:t>others</w:t>
        </w:r>
      </w:hyperlink>
      <w:r>
        <w:t>). Copied ‘</w:t>
      </w:r>
      <w:r w:rsidRPr="00BD484B">
        <w:t>gflags.py</w:t>
      </w:r>
      <w:r>
        <w:t>’ and ‘</w:t>
      </w:r>
      <w:r w:rsidRPr="00BD484B">
        <w:t>gflags_validators.py</w:t>
      </w:r>
      <w:r>
        <w:t>’ from ‘</w:t>
      </w:r>
      <w:r w:rsidRPr="00545F08">
        <w:t>C:\Python27\ArcGIS10.1\Lib\site-packages\python_gflags-2.0-py2.7</w:t>
      </w:r>
      <w:r>
        <w:t>’ to ‘</w:t>
      </w:r>
      <w:r w:rsidRPr="002E561D">
        <w:t>C:\Anaconda\Lib\site-packages</w:t>
      </w:r>
      <w:r>
        <w:t>’. And the compiled versions. Imports ee fine now with no sys.path.appends!</w:t>
      </w:r>
    </w:p>
    <w:p w14:paraId="54CFD6B6" w14:textId="77777777" w:rsidR="00583D55" w:rsidRDefault="00583D55" w:rsidP="000E5536">
      <w:pPr>
        <w:pStyle w:val="BodyText2"/>
      </w:pPr>
      <w:r>
        <w:t xml:space="preserve">Following the instructions </w:t>
      </w:r>
      <w:hyperlink r:id="rId1152" w:anchor="!searchin/google-earth-engine-developers/openssl/google-earth-engine-developers/4sexvnVA8xw/vlVZ4WJ1rbsJ" w:history="1">
        <w:r w:rsidRPr="00D477B9">
          <w:rPr>
            <w:rStyle w:val="Hyperlink"/>
          </w:rPr>
          <w:t>here</w:t>
        </w:r>
      </w:hyperlink>
      <w:r>
        <w:t>. In cmd prompt:</w:t>
      </w:r>
    </w:p>
    <w:p w14:paraId="446CDF01" w14:textId="77777777" w:rsidR="00583D55" w:rsidRDefault="00583D55" w:rsidP="000E5536">
      <w:pPr>
        <w:pStyle w:val="Code"/>
      </w:pPr>
      <w:r w:rsidRPr="0020643E">
        <w:t>C:\Users\cottaan&gt;cd C:\Program Files (x86)\Git\bin</w:t>
      </w:r>
    </w:p>
    <w:p w14:paraId="1FB40FDE" w14:textId="77777777" w:rsidR="00583D55" w:rsidRDefault="00583D55" w:rsidP="000E5536">
      <w:pPr>
        <w:pStyle w:val="Code"/>
      </w:pPr>
      <w:r>
        <w:t>C:\Program Files (x86)\Git\bin&gt;openssl pkcs12 -in 'E:\cottaan\My Documents\Downloads\Google Earth Engine Python API Private Key.p12' -nodes -nocerts&gt;C:\Users\cottaan\GEE.pem</w:t>
      </w:r>
    </w:p>
    <w:p w14:paraId="59D17DB5" w14:textId="77777777" w:rsidR="00583D55" w:rsidRDefault="00583D55" w:rsidP="000E5536">
      <w:pPr>
        <w:pStyle w:val="BodyText2"/>
      </w:pPr>
      <w:r>
        <w:t>This converts the PKCS12 formatted key to a PEM formatted key. The new key looks like this:</w:t>
      </w:r>
    </w:p>
    <w:p w14:paraId="54D05C39" w14:textId="77777777" w:rsidR="00583D55" w:rsidRDefault="00583D55" w:rsidP="000E5536">
      <w:pPr>
        <w:pStyle w:val="Code"/>
      </w:pPr>
      <w:r>
        <w:t>Bag Attributes</w:t>
      </w:r>
    </w:p>
    <w:p w14:paraId="586EDDE2" w14:textId="77777777" w:rsidR="00583D55" w:rsidRDefault="00583D55" w:rsidP="000E5536">
      <w:pPr>
        <w:pStyle w:val="Code"/>
      </w:pPr>
      <w:r>
        <w:t xml:space="preserve">    friendlyName: privatekey</w:t>
      </w:r>
    </w:p>
    <w:p w14:paraId="30430583" w14:textId="77777777" w:rsidR="00583D55" w:rsidRDefault="00583D55" w:rsidP="000E5536">
      <w:pPr>
        <w:pStyle w:val="Code"/>
      </w:pPr>
      <w:r>
        <w:t xml:space="preserve">    localKeyID: 54 69 6D 65 20 31 33 37 32 33 31 37 30 39 31 37 39 36 </w:t>
      </w:r>
    </w:p>
    <w:p w14:paraId="16374756" w14:textId="77777777" w:rsidR="00583D55" w:rsidRDefault="00583D55" w:rsidP="000E5536">
      <w:pPr>
        <w:pStyle w:val="Code"/>
      </w:pPr>
      <w:r>
        <w:t>Key Attributes: &lt;No Attributes&gt;</w:t>
      </w:r>
    </w:p>
    <w:p w14:paraId="61B8726D" w14:textId="77777777" w:rsidR="00583D55" w:rsidRDefault="00583D55" w:rsidP="000E5536">
      <w:pPr>
        <w:pStyle w:val="Code"/>
      </w:pPr>
      <w:r>
        <w:t>-----BEGIN RSA PRIVATE KEY-----</w:t>
      </w:r>
    </w:p>
    <w:p w14:paraId="7C0AA4AC" w14:textId="77777777" w:rsidR="00583D55" w:rsidRDefault="00583D55" w:rsidP="000E5536">
      <w:pPr>
        <w:pStyle w:val="Code"/>
      </w:pPr>
      <w:r>
        <w:t>MIICXAIBAAKBgQDVWeqXuGmzsSfXfq5AdMfwuBvBbumRWKyZGOzcTKQDEaf1Bzq/</w:t>
      </w:r>
    </w:p>
    <w:p w14:paraId="3F5C5BF6" w14:textId="77777777" w:rsidR="00583D55" w:rsidRDefault="00583D55" w:rsidP="000E5536">
      <w:pPr>
        <w:pStyle w:val="Code"/>
      </w:pPr>
      <w:r>
        <w:t>Jpr/HaPQlbw+GyQ9D+Kjvl//kAlv7mQ1OPlfZWRo+FGf/Twl/Iq0KITI3Eo+gWn+</w:t>
      </w:r>
    </w:p>
    <w:p w14:paraId="5540C169" w14:textId="77777777" w:rsidR="00583D55" w:rsidRDefault="00583D55" w:rsidP="000E5536">
      <w:pPr>
        <w:pStyle w:val="Code"/>
      </w:pPr>
      <w:r>
        <w:t>5ksjz5JmzL0PIRSI+vvA5khkoPgdWpWXMJTMePo+I92z3HHK5B11SFJgZwIDAQAB</w:t>
      </w:r>
    </w:p>
    <w:p w14:paraId="3048B934" w14:textId="77777777" w:rsidR="00583D55" w:rsidRDefault="00583D55" w:rsidP="000E5536">
      <w:pPr>
        <w:pStyle w:val="Code"/>
      </w:pPr>
      <w:r>
        <w:t>AoGAb1lKUnzwzdO704BOOV25rCyqb74PMMhy7ERR+ngVcXSZkAyB4Jmpc1Ro1sgP</w:t>
      </w:r>
    </w:p>
    <w:p w14:paraId="70F5D47B" w14:textId="77777777" w:rsidR="00583D55" w:rsidRDefault="00583D55" w:rsidP="000E5536">
      <w:pPr>
        <w:pStyle w:val="Code"/>
      </w:pPr>
      <w:r>
        <w:t>Quqvcx8DTipht+PYyQ5GRnDB1M+MOf9uHlLzqOg/DBOfwBnewBhgnr7ghjnDUgay</w:t>
      </w:r>
    </w:p>
    <w:p w14:paraId="21E575A9" w14:textId="77777777" w:rsidR="00583D55" w:rsidRDefault="00583D55" w:rsidP="000E5536">
      <w:pPr>
        <w:pStyle w:val="Code"/>
      </w:pPr>
      <w:r>
        <w:t>z+TFiq1lrrrE/wB8HDPfD/W2+DwxsP6FM/xecFAHg8yMaQECQQD44SVwIdf7arBC</w:t>
      </w:r>
    </w:p>
    <w:p w14:paraId="7ADF9B59" w14:textId="77777777" w:rsidR="00583D55" w:rsidRDefault="00583D55" w:rsidP="000E5536">
      <w:pPr>
        <w:pStyle w:val="Code"/>
      </w:pPr>
      <w:r>
        <w:t>lPSAgbIwK7AeUCMIFlxhQFbV/Etm6dXWxYMG+7Srq60n618CFDXvDW8WvQS8FSOw</w:t>
      </w:r>
    </w:p>
    <w:p w14:paraId="6F57A60E" w14:textId="77777777" w:rsidR="00583D55" w:rsidRDefault="00583D55" w:rsidP="000E5536">
      <w:pPr>
        <w:pStyle w:val="Code"/>
      </w:pPr>
      <w:r>
        <w:t>3SuxQdyhAkEA23SNe0CnN4rG+piy6aMy+0i5YneKnraNVYUytPFk+fvhflKXkCzo</w:t>
      </w:r>
    </w:p>
    <w:p w14:paraId="108A69B0" w14:textId="77777777" w:rsidR="00583D55" w:rsidRDefault="00583D55" w:rsidP="000E5536">
      <w:pPr>
        <w:pStyle w:val="Code"/>
      </w:pPr>
      <w:r>
        <w:t>605RuJz1S1cy+J8Ur367B6zDHSh87u5YBwJBAO/k/ZRHWwvB++JB+CfCXEKoadve</w:t>
      </w:r>
    </w:p>
    <w:p w14:paraId="29054F7E" w14:textId="77777777" w:rsidR="00583D55" w:rsidRDefault="00583D55" w:rsidP="000E5536">
      <w:pPr>
        <w:pStyle w:val="Code"/>
      </w:pPr>
      <w:r>
        <w:t>PNY3z5YCUXFz/i5V6URbIABkMPNkyMR40RyM5KvnVBQj4GN3MO7zUYFLzeECQFOG</w:t>
      </w:r>
    </w:p>
    <w:p w14:paraId="4BC76459" w14:textId="77777777" w:rsidR="00583D55" w:rsidRDefault="00583D55" w:rsidP="000E5536">
      <w:pPr>
        <w:pStyle w:val="Code"/>
      </w:pPr>
      <w:r>
        <w:t>2RLAWOTa/UEEPZSPeSgLVgQUW75s3P5f5BzahARhykG6TdWiQkTNWm1Z0EMMvWnD</w:t>
      </w:r>
    </w:p>
    <w:p w14:paraId="3B61806D" w14:textId="77777777" w:rsidR="00583D55" w:rsidRDefault="00583D55" w:rsidP="000E5536">
      <w:pPr>
        <w:pStyle w:val="Code"/>
      </w:pPr>
      <w:r>
        <w:t>oqvpIGabauf+MQ7/yKECQCGzPC5bQcfLMdSJ+RsDv0SpMfSGQcQlOPr7WTcuU0fk</w:t>
      </w:r>
    </w:p>
    <w:p w14:paraId="2688A420" w14:textId="77777777" w:rsidR="00583D55" w:rsidRDefault="00583D55" w:rsidP="000E5536">
      <w:pPr>
        <w:pStyle w:val="Code"/>
      </w:pPr>
      <w:r>
        <w:t>Ild8kFBhcgwDM3FyR6QbiUhqQsn8eioVxvQ53QKbUX4=</w:t>
      </w:r>
    </w:p>
    <w:p w14:paraId="630D20E3" w14:textId="77777777" w:rsidR="00583D55" w:rsidRDefault="00583D55" w:rsidP="000E5536">
      <w:pPr>
        <w:pStyle w:val="Code"/>
      </w:pPr>
      <w:r>
        <w:t>-----END RSA PRIVATE KEY-----</w:t>
      </w:r>
    </w:p>
    <w:p w14:paraId="09B38653" w14:textId="77777777" w:rsidR="00583D55" w:rsidRDefault="00583D55" w:rsidP="000E5536">
      <w:pPr>
        <w:pStyle w:val="BodyText2"/>
      </w:pPr>
      <w:r>
        <w:t>Trying to use this in IPython. Didn’t work – remove the lines before the ---BEGIN section and it worked!! Hooray!</w:t>
      </w:r>
    </w:p>
    <w:p w14:paraId="4734DA2B" w14:textId="77777777" w:rsidR="00583D55" w:rsidRDefault="00583D55" w:rsidP="000E5536">
      <w:pPr>
        <w:pStyle w:val="Heading6"/>
      </w:pPr>
      <w:r>
        <w:lastRenderedPageBreak/>
        <w:t>Tips and tricks</w:t>
      </w:r>
    </w:p>
    <w:p w14:paraId="51A2906B" w14:textId="77777777" w:rsidR="00583D55" w:rsidRDefault="00583D55" w:rsidP="000E5536">
      <w:pPr>
        <w:pStyle w:val="Heading7"/>
      </w:pPr>
      <w:r>
        <w:t>General</w:t>
      </w:r>
    </w:p>
    <w:p w14:paraId="648B28D1" w14:textId="77777777" w:rsidR="00583D55" w:rsidRDefault="00583D55" w:rsidP="000E5536">
      <w:pPr>
        <w:pStyle w:val="BodyText2"/>
      </w:pPr>
      <w:r>
        <w:t>Four most useful commands:</w:t>
      </w:r>
    </w:p>
    <w:p w14:paraId="49A9D2DC" w14:textId="77777777" w:rsidR="00583D55" w:rsidRDefault="00583D55" w:rsidP="000E5536">
      <w:pPr>
        <w:pStyle w:val="BodyText2"/>
      </w:pPr>
      <w:r>
        <w:t>?</w:t>
      </w:r>
      <w:r>
        <w:tab/>
      </w:r>
      <w:r>
        <w:tab/>
        <w:t xml:space="preserve">Introduction and </w:t>
      </w:r>
      <w:r w:rsidRPr="006B5AE4">
        <w:t>overview</w:t>
      </w:r>
      <w:r>
        <w:t xml:space="preserve"> of IPython’s features.</w:t>
      </w:r>
    </w:p>
    <w:p w14:paraId="130B2235" w14:textId="77777777" w:rsidR="00583D55" w:rsidRDefault="00583D55" w:rsidP="000E5536">
      <w:pPr>
        <w:pStyle w:val="BodyText"/>
      </w:pPr>
      <w:r>
        <w:t>%quickref</w:t>
      </w:r>
      <w:r>
        <w:tab/>
        <w:t>Quick reference.</w:t>
      </w:r>
    </w:p>
    <w:p w14:paraId="2D2C0E64" w14:textId="77777777" w:rsidR="00583D55" w:rsidRDefault="00583D55" w:rsidP="000E5536">
      <w:pPr>
        <w:pStyle w:val="BodyText"/>
      </w:pPr>
      <w:r>
        <w:t>help</w:t>
      </w:r>
      <w:r>
        <w:tab/>
      </w:r>
      <w:r>
        <w:tab/>
        <w:t>Python’s own help system.</w:t>
      </w:r>
    </w:p>
    <w:p w14:paraId="0E30E294" w14:textId="77777777" w:rsidR="00583D55" w:rsidRDefault="00583D55" w:rsidP="000E5536">
      <w:pPr>
        <w:pStyle w:val="BodyText"/>
      </w:pPr>
      <w:r>
        <w:t>object?</w:t>
      </w:r>
      <w:r>
        <w:tab/>
      </w:r>
      <w:r>
        <w:tab/>
        <w:t>Details about ‘object’, use ‘object??’ for extra details.</w:t>
      </w:r>
    </w:p>
    <w:p w14:paraId="04710FDA" w14:textId="77777777" w:rsidR="00583D55" w:rsidRDefault="00583D55" w:rsidP="000E5536">
      <w:pPr>
        <w:pStyle w:val="BodyText2"/>
      </w:pPr>
      <w:r>
        <w:t>You can create classes within IPython that you can use in the Notebook. For example, you can create a simple class that renders a collection of thumbnails across the page:</w:t>
      </w:r>
    </w:p>
    <w:p w14:paraId="0079C7A3" w14:textId="77777777" w:rsidR="00583D55" w:rsidRDefault="00583D55" w:rsidP="000E5536">
      <w:pPr>
        <w:pStyle w:val="Code"/>
      </w:pPr>
      <w:r>
        <w:t>class ListOfThumbnails(object):</w:t>
      </w:r>
    </w:p>
    <w:p w14:paraId="5AEC567C" w14:textId="77777777" w:rsidR="00583D55" w:rsidRDefault="00583D55" w:rsidP="000E5536">
      <w:pPr>
        <w:pStyle w:val="Code"/>
      </w:pPr>
      <w:r>
        <w:t xml:space="preserve">    def __init__(self, *thumbnails):</w:t>
      </w:r>
    </w:p>
    <w:p w14:paraId="37BEBB93" w14:textId="77777777" w:rsidR="00583D55" w:rsidRDefault="00583D55" w:rsidP="000E5536">
      <w:pPr>
        <w:pStyle w:val="Code"/>
      </w:pPr>
      <w:r>
        <w:t xml:space="preserve">        self.thumbnails = thumbnails</w:t>
      </w:r>
    </w:p>
    <w:p w14:paraId="2B2EC441" w14:textId="77777777" w:rsidR="00583D55" w:rsidRDefault="00583D55" w:rsidP="000E5536">
      <w:pPr>
        <w:pStyle w:val="Code"/>
      </w:pPr>
      <w:r>
        <w:t xml:space="preserve">    def _repr_html_(self):</w:t>
      </w:r>
    </w:p>
    <w:p w14:paraId="3C2BC0E3" w14:textId="77777777" w:rsidR="00583D55" w:rsidRDefault="00583D55" w:rsidP="000E5536">
      <w:pPr>
        <w:pStyle w:val="Code"/>
      </w:pPr>
      <w:r>
        <w:t xml:space="preserve">        return ''.join(["&lt;div style='display:inline-block'&gt;&lt;div style='text-align:center'&gt;" + th['desc'] + "&lt;/div&gt;&lt;img src='" + th['url'] + "'&gt;&lt;/div&gt;" for th in self.thumbnails])</w:t>
      </w:r>
    </w:p>
    <w:p w14:paraId="7593A50B" w14:textId="77777777" w:rsidR="00583D55" w:rsidRDefault="00583D55" w:rsidP="000E5536">
      <w:pPr>
        <w:pStyle w:val="BodyText2"/>
      </w:pPr>
      <w:r>
        <w:t>Then you can simply use the class to display the thumnails on the page:</w:t>
      </w:r>
    </w:p>
    <w:p w14:paraId="3C2F9C5E" w14:textId="77777777" w:rsidR="00583D55" w:rsidRDefault="00583D55" w:rsidP="000E5536">
      <w:pPr>
        <w:pStyle w:val="Code"/>
      </w:pPr>
      <w:r w:rsidRPr="00036597">
        <w:t>ListOfThumbnails({'url': th2, 'desc' : 'band 1'},{'url': th2, 'desc' : 'band 2'})</w:t>
      </w:r>
    </w:p>
    <w:p w14:paraId="098EA848" w14:textId="77777777" w:rsidR="00583D55" w:rsidRDefault="00583D55" w:rsidP="000E5536">
      <w:pPr>
        <w:pStyle w:val="Heading7"/>
      </w:pPr>
      <w:r>
        <w:t>Importing *.ipynb files</w:t>
      </w:r>
    </w:p>
    <w:p w14:paraId="40DA755F" w14:textId="77777777" w:rsidR="00583D55" w:rsidRPr="005E7DE4" w:rsidRDefault="00583D55" w:rsidP="000E5536">
      <w:pPr>
        <w:pStyle w:val="BodyText2"/>
      </w:pPr>
      <w:r>
        <w:t>Files are stored by default in the '</w:t>
      </w:r>
      <w:r w:rsidRPr="006237B3">
        <w:t>C:\Users\cottaan</w:t>
      </w:r>
      <w:r>
        <w:t>' folder. Is tricky. If you click on the 'click here' link and select a ipynb file it shows temporarily and then disappears. But if you save the file to downloads and then drag the download from the bottom of the Chrome screen onto the first item in the list of the IPython Notebook listing, it will ask you if you want to Upload it. But it still doesn’t actually upload. But you can copy a *.ipynb file to the folder '</w:t>
      </w:r>
      <w:r w:rsidRPr="006237B3">
        <w:t>C:\Users\cottaan</w:t>
      </w:r>
      <w:r>
        <w:t>' where they will be shown. However, I tried this with a downloaded file and it said it couldn’t load it as it was a newer version.</w:t>
      </w:r>
    </w:p>
    <w:p w14:paraId="17D5A597" w14:textId="77777777" w:rsidR="00583D55" w:rsidRDefault="00583D55" w:rsidP="000E5536">
      <w:pPr>
        <w:pStyle w:val="Heading7"/>
      </w:pPr>
      <w:r>
        <w:t>Using Matplotlib</w:t>
      </w:r>
    </w:p>
    <w:p w14:paraId="7A3E50CB" w14:textId="77777777" w:rsidR="00583D55" w:rsidRDefault="00583D55" w:rsidP="000E5536">
      <w:pPr>
        <w:pStyle w:val="BodyText2"/>
      </w:pPr>
      <w:r>
        <w:t>You can use Matplotlib to display graphs and charts. By default the pylab tool will display these as external windows - if you want it inline you have to add a IPyt Notebook magic command (%pylan inline tells IPython Notebook to display the results inline rather than in a separate window). You may need to halt the IPython Notebook and restart the Kernel for these changes to be effective. You may need to relaunch IPython Notebook itself. Annoying and buggy.</w:t>
      </w:r>
    </w:p>
    <w:p w14:paraId="43AE6BC4" w14:textId="77777777" w:rsidR="00583D55" w:rsidRDefault="00583D55" w:rsidP="000E5536">
      <w:pPr>
        <w:pStyle w:val="Code"/>
      </w:pPr>
      <w:r>
        <w:t>%pylab inline</w:t>
      </w:r>
    </w:p>
    <w:p w14:paraId="156906F6" w14:textId="77777777" w:rsidR="00583D55" w:rsidRPr="00C473B5" w:rsidRDefault="00583D55" w:rsidP="000E5536">
      <w:pPr>
        <w:pStyle w:val="Code"/>
      </w:pPr>
      <w:r>
        <w:t>plt.plot([1,2,3,4], [1,4,9,16])</w:t>
      </w:r>
    </w:p>
    <w:p w14:paraId="319DB291" w14:textId="77777777" w:rsidR="004B461D" w:rsidRDefault="004B461D" w:rsidP="000E5536">
      <w:pPr>
        <w:pStyle w:val="Heading5"/>
      </w:pPr>
      <w:r>
        <w:t>Python IDLE</w:t>
      </w:r>
    </w:p>
    <w:p w14:paraId="09D835C0" w14:textId="77777777" w:rsidR="004B461D" w:rsidRPr="003A2F8E" w:rsidRDefault="004B461D" w:rsidP="000E5536">
      <w:pPr>
        <w:pStyle w:val="BodyText2"/>
      </w:pPr>
      <w:r>
        <w:t>No code completion or intellisense.</w:t>
      </w:r>
    </w:p>
    <w:p w14:paraId="470CD864" w14:textId="77777777" w:rsidR="00583D55" w:rsidRDefault="00583D55" w:rsidP="000E5536">
      <w:pPr>
        <w:pStyle w:val="Heading5"/>
      </w:pPr>
      <w:r>
        <w:t>QtConsole</w:t>
      </w:r>
    </w:p>
    <w:p w14:paraId="793CCD27" w14:textId="411CDDA9" w:rsidR="00583D55" w:rsidRDefault="00583D55" w:rsidP="000E5536">
      <w:pPr>
        <w:pStyle w:val="BodyText2"/>
      </w:pPr>
      <w:r>
        <w:t>Many good things:</w:t>
      </w:r>
    </w:p>
    <w:p w14:paraId="2C973D71" w14:textId="7F25605B" w:rsidR="00583D55" w:rsidRPr="00583D55" w:rsidRDefault="00583D55" w:rsidP="000E5536">
      <w:pPr>
        <w:pStyle w:val="BodyText2"/>
      </w:pPr>
      <w:r>
        <w:t>%env – shows you all the Windows environment variables</w:t>
      </w:r>
    </w:p>
    <w:p w14:paraId="4692CEC2" w14:textId="77777777" w:rsidR="004B461D" w:rsidRDefault="004B461D" w:rsidP="000E5536">
      <w:pPr>
        <w:pStyle w:val="Heading5"/>
      </w:pPr>
      <w:r>
        <w:t>Wing</w:t>
      </w:r>
    </w:p>
    <w:p w14:paraId="0912B14F" w14:textId="77777777" w:rsidR="004B461D" w:rsidRPr="00FE48A8" w:rsidRDefault="004B461D" w:rsidP="000E5536">
      <w:pPr>
        <w:pStyle w:val="BodyText2"/>
      </w:pPr>
      <w:r>
        <w:t>The Python Shell in Wing has intellisense including imported packages!</w:t>
      </w:r>
    </w:p>
    <w:p w14:paraId="61015E1C" w14:textId="77777777" w:rsidR="009D2154" w:rsidRDefault="009D2154" w:rsidP="007D2F52">
      <w:pPr>
        <w:pStyle w:val="Heading4"/>
      </w:pPr>
      <w:r>
        <w:t>Configuration</w:t>
      </w:r>
    </w:p>
    <w:p w14:paraId="0C8453E2" w14:textId="77777777" w:rsidR="009D2154" w:rsidRDefault="009D2154" w:rsidP="009D2154">
      <w:pPr>
        <w:pStyle w:val="ListBullet"/>
      </w:pPr>
      <w:r>
        <w:t>There is no PythonWin so i am going to use PyDev in Aptana Studio</w:t>
      </w:r>
    </w:p>
    <w:p w14:paraId="4B92B44E" w14:textId="77777777" w:rsidR="009D2154" w:rsidRDefault="009D2154" w:rsidP="009D2154">
      <w:pPr>
        <w:pStyle w:val="ListBullet"/>
      </w:pPr>
      <w:r>
        <w:t>Find the version of PyDev that is installed from the folder in Windows - C:\Python26\ArcGIS10.0 - so I need to use PyDev 2.6</w:t>
      </w:r>
    </w:p>
    <w:p w14:paraId="561BFECF" w14:textId="77777777" w:rsidR="009D2154" w:rsidRDefault="009D2154" w:rsidP="009D2154">
      <w:pPr>
        <w:pStyle w:val="ListBullet"/>
      </w:pPr>
      <w:r>
        <w:t>Set Grammar Version to 2.6 - but I still need to configure an interpreter</w:t>
      </w:r>
    </w:p>
    <w:p w14:paraId="0B0B2950" w14:textId="77777777" w:rsidR="009D2154" w:rsidRDefault="009D2154" w:rsidP="009D2154">
      <w:pPr>
        <w:pStyle w:val="ListBullet"/>
      </w:pPr>
      <w:r>
        <w:t>Clicked on Please configure an interpreter in the related preferences before proceeding</w:t>
      </w:r>
    </w:p>
    <w:p w14:paraId="463C9AEF" w14:textId="77777777" w:rsidR="009D2154" w:rsidRDefault="009D2154" w:rsidP="009D2154">
      <w:pPr>
        <w:pStyle w:val="ListBullet"/>
      </w:pPr>
      <w:r>
        <w:t>Clicked on Auto Config and it found 2 interpreters - C:\Python25\python.exe and C:\Python26\ArcGIS10.0\python.exe - chose the 2nd</w:t>
      </w:r>
    </w:p>
    <w:p w14:paraId="1E10977F" w14:textId="77777777" w:rsidR="009D2154" w:rsidRDefault="009D2154" w:rsidP="009D2154">
      <w:pPr>
        <w:pStyle w:val="ListBullet"/>
      </w:pPr>
      <w:r>
        <w:lastRenderedPageBreak/>
        <w:t>New dialog - select the folders to be added to the system path - accepted the default which was just all the folders in C:\Python26\ArcGIS10.0</w:t>
      </w:r>
    </w:p>
    <w:p w14:paraId="7D90A05A" w14:textId="77777777" w:rsidR="009D2154" w:rsidRDefault="009D2154" w:rsidP="009D2154">
      <w:pPr>
        <w:pStyle w:val="ListBullet"/>
      </w:pPr>
      <w:r>
        <w:t>Clicked OK a lot and we are back to the PyDev New Project dialog</w:t>
      </w:r>
    </w:p>
    <w:p w14:paraId="306485E5" w14:textId="77777777" w:rsidR="009D2154" w:rsidRDefault="009D2154" w:rsidP="009D2154">
      <w:pPr>
        <w:pStyle w:val="ListBullet"/>
      </w:pPr>
      <w:r>
        <w:t>To find out what version of python you are using in Unix, type python -v at the command line</w:t>
      </w:r>
    </w:p>
    <w:p w14:paraId="1B717CEF" w14:textId="77777777" w:rsidR="009D2154" w:rsidRDefault="009D2154" w:rsidP="009D2154">
      <w:pPr>
        <w:pStyle w:val="BodyText"/>
      </w:pPr>
      <w:r>
        <w:t>Can using the Python Shell in the ArcGIS Python group</w:t>
      </w:r>
    </w:p>
    <w:p w14:paraId="6BD28F06" w14:textId="77777777" w:rsidR="009D2154" w:rsidRDefault="009D2154" w:rsidP="009D2154">
      <w:pPr>
        <w:pStyle w:val="BodyText"/>
      </w:pPr>
      <w:r>
        <w:t>To get the python path:</w:t>
      </w:r>
    </w:p>
    <w:p w14:paraId="07C5CDD9" w14:textId="77777777" w:rsidR="009D2154" w:rsidRDefault="009D2154" w:rsidP="009D2154">
      <w:pPr>
        <w:pStyle w:val="BodyText"/>
      </w:pPr>
      <w:r>
        <w:t>import sys</w:t>
      </w:r>
    </w:p>
    <w:p w14:paraId="4A76AA44" w14:textId="77777777" w:rsidR="009D2154" w:rsidRDefault="009D2154" w:rsidP="009D2154">
      <w:pPr>
        <w:pStyle w:val="BodyText"/>
      </w:pPr>
      <w:r>
        <w:t>print sys.path</w:t>
      </w:r>
    </w:p>
    <w:p w14:paraId="456EC187" w14:textId="77777777" w:rsidR="009D2154" w:rsidRDefault="009D2154" w:rsidP="009D2154">
      <w:pPr>
        <w:pStyle w:val="BodyText"/>
      </w:pPr>
      <w:r>
        <w:t xml:space="preserve">i will use the 'C:\\Python26\\ArcGIS10.0\\lib\\site-packages' folder for putting compiled python libraries in </w:t>
      </w:r>
    </w:p>
    <w:p w14:paraId="4503352E" w14:textId="77777777" w:rsidR="009D2154" w:rsidRDefault="009D2154" w:rsidP="009D2154">
      <w:pPr>
        <w:pStyle w:val="BodyText"/>
      </w:pPr>
      <w:r>
        <w:t>typed in 'import urllib2' in the interpreter and it found it! but in Aptana it says it cant find it - right clicked on the project and cliecked PyDev - PYTHONPATH</w:t>
      </w:r>
    </w:p>
    <w:p w14:paraId="271BF716" w14:textId="77777777" w:rsidR="009D2154" w:rsidRDefault="009D2154" w:rsidP="009D2154">
      <w:pPr>
        <w:pStyle w:val="BodyText"/>
      </w:pPr>
      <w:r>
        <w:t>Found urllib2 here: 'C:\Python26\ArcGIS10.0\Lib' - so going to add this to the PyDev - PYTHONPATH External Libraries</w:t>
      </w:r>
    </w:p>
    <w:p w14:paraId="76E2C481" w14:textId="77777777" w:rsidR="009D2154" w:rsidRDefault="009D2154" w:rsidP="009D2154">
      <w:pPr>
        <w:pStyle w:val="BodyText"/>
      </w:pPr>
      <w:r>
        <w:t>Looked like it was importing the module, but the urllib2 import statement still has a red line under it - but it still ran - now stops at the simplejson</w:t>
      </w:r>
    </w:p>
    <w:p w14:paraId="74998DEF" w14:textId="77777777" w:rsidR="009D2154" w:rsidRDefault="009D2154" w:rsidP="009D2154">
      <w:pPr>
        <w:pStyle w:val="BodyText"/>
      </w:pPr>
      <w:r>
        <w:t>Couldnt work out how to install simplejson so gave up - but aparently the json one which is part of python 2.6 is the same - so using that!</w:t>
      </w:r>
    </w:p>
    <w:p w14:paraId="41E6FA71" w14:textId="77777777" w:rsidR="009D2154" w:rsidRDefault="009D2154" w:rsidP="009D2154">
      <w:pPr>
        <w:pStyle w:val="BodyText"/>
      </w:pPr>
      <w:r>
        <w:t>need to install easy_install - link here '</w:t>
      </w:r>
      <w:hyperlink r:id="rId1153" w:anchor="windows'" w:history="1">
        <w:r w:rsidRPr="0077669C">
          <w:rPr>
            <w:rStyle w:val="Hyperlink"/>
          </w:rPr>
          <w:t>http://pypi.python.org/pypi/setuptools#windows'</w:t>
        </w:r>
      </w:hyperlink>
    </w:p>
    <w:p w14:paraId="55229B30" w14:textId="77777777" w:rsidR="009D2154" w:rsidRDefault="009D2154" w:rsidP="009D2154">
      <w:pPr>
        <w:pStyle w:val="BodyText2"/>
      </w:pPr>
      <w:r>
        <w:t>I have no access to the site-packages directory where all of the python scripts go by default!</w:t>
      </w:r>
    </w:p>
    <w:p w14:paraId="2BA86DFC" w14:textId="77777777" w:rsidR="009D2154" w:rsidRDefault="009D2154" w:rsidP="009D2154">
      <w:pPr>
        <w:pStyle w:val="BodyText"/>
      </w:pPr>
      <w:r>
        <w:t>If you update and save a Python Script while it is running in ArcGIS as part of a model - the model uses the updated script!! For example, I started the 'All species to file' model tool</w:t>
      </w:r>
    </w:p>
    <w:p w14:paraId="77902573" w14:textId="77777777" w:rsidR="009D2154" w:rsidRDefault="009D2154" w:rsidP="009D2154">
      <w:pPr>
        <w:pStyle w:val="BodyText2"/>
      </w:pPr>
      <w:r>
        <w:t>and while it was running I updated the feedback in the 'Species To Raster' tool and then in the next iteration the feedback was shown!! Brilliant.</w:t>
      </w:r>
    </w:p>
    <w:p w14:paraId="6FF9A2DD" w14:textId="77777777" w:rsidR="009D2154" w:rsidRDefault="009D2154" w:rsidP="009D2154">
      <w:pPr>
        <w:pStyle w:val="BodyText2"/>
      </w:pPr>
      <w:r>
        <w:t>After installing ArcGIS 10.1, I am getting errors running Python:</w:t>
      </w:r>
    </w:p>
    <w:p w14:paraId="56E9DC50" w14:textId="77777777" w:rsidR="009D2154" w:rsidRDefault="009D2154" w:rsidP="009D2154">
      <w:pPr>
        <w:pStyle w:val="Code"/>
      </w:pPr>
      <w:r>
        <w:t>Exception occurred executing command line.</w:t>
      </w:r>
    </w:p>
    <w:p w14:paraId="64B5D5C8" w14:textId="77777777" w:rsidR="009D2154" w:rsidRDefault="009D2154" w:rsidP="009D2154">
      <w:pPr>
        <w:pStyle w:val="Code"/>
      </w:pPr>
      <w:r>
        <w:t>Cannot run program "C:\Python26\ArcGIS10.0\python.exe" (in directory "E:\cottaan\Aptana Studio 3\Aptana Studio Workspace\TestProjects"): CreateProcess error=2, The system cannot find the file specified</w:t>
      </w:r>
    </w:p>
    <w:p w14:paraId="2ED74900" w14:textId="77777777" w:rsidR="009D2154" w:rsidRDefault="009D2154" w:rsidP="009D2154">
      <w:pPr>
        <w:pStyle w:val="BodyText2"/>
      </w:pPr>
      <w:r>
        <w:t>This is because the Python executable is no longer there. All paths should be updated to ‘</w:t>
      </w:r>
      <w:r w:rsidRPr="00931C43">
        <w:t>C:\Python27\ArcGIS10.1</w:t>
      </w:r>
      <w:r>
        <w:t>\’. Updating using the steps above.</w:t>
      </w:r>
    </w:p>
    <w:p w14:paraId="14185BB2" w14:textId="77777777" w:rsidR="009D2154" w:rsidRDefault="009D2154" w:rsidP="009D2154">
      <w:pPr>
        <w:pStyle w:val="BodyText2"/>
      </w:pPr>
      <w:r>
        <w:t>In Aptana click Window | Preferences | PyDev | Interpreter – Python and click on New..</w:t>
      </w:r>
    </w:p>
    <w:p w14:paraId="05827536" w14:textId="77777777" w:rsidR="009D2154" w:rsidRPr="00931C43" w:rsidRDefault="009D2154" w:rsidP="009D2154">
      <w:pPr>
        <w:pStyle w:val="BodyText2"/>
      </w:pPr>
      <w:r>
        <w:t>Navigated to the ‘</w:t>
      </w:r>
      <w:r w:rsidRPr="000876F8">
        <w:t>C:\Python27\ArcGIS10.1</w:t>
      </w:r>
      <w:r>
        <w:t>\’ folder and added python.exe. You then need to move that interpreter to the top of the list.</w:t>
      </w:r>
    </w:p>
    <w:p w14:paraId="7F803023" w14:textId="77777777" w:rsidR="002C074E" w:rsidRDefault="002C074E" w:rsidP="007D2F52">
      <w:pPr>
        <w:pStyle w:val="Heading4"/>
      </w:pPr>
      <w:r>
        <w:t>Data types</w:t>
      </w:r>
    </w:p>
    <w:p w14:paraId="73C3B967" w14:textId="77777777" w:rsidR="002C074E" w:rsidRDefault="002C074E" w:rsidP="002C074E">
      <w:pPr>
        <w:pStyle w:val="BodyText2"/>
      </w:pPr>
      <w:r>
        <w:t>Dictionaries are not ordered up until 2.6 which means that they are sorted in an arbritrary order and then order is not the same as the order that the items were added. In 2.7 there is a new class called an OrderedDict which provides a way of maintaining the order.</w:t>
      </w:r>
    </w:p>
    <w:p w14:paraId="36ACAD03" w14:textId="77777777" w:rsidR="002C074E" w:rsidRPr="00F32FAC" w:rsidRDefault="002C074E" w:rsidP="002C074E">
      <w:pPr>
        <w:pStyle w:val="BodyText2"/>
      </w:pPr>
      <w:r>
        <w:t>To convert a list to a tuple just use tuple(&lt;list&gt;)</w:t>
      </w:r>
    </w:p>
    <w:p w14:paraId="4012805C" w14:textId="77777777" w:rsidR="002C074E" w:rsidRDefault="002C074E" w:rsidP="007D2F52">
      <w:pPr>
        <w:pStyle w:val="Heading4"/>
      </w:pPr>
      <w:r>
        <w:t>Generating documentation</w:t>
      </w:r>
    </w:p>
    <w:p w14:paraId="20D3309A" w14:textId="77777777" w:rsidR="002C074E" w:rsidRDefault="002C074E" w:rsidP="002C074E">
      <w:pPr>
        <w:pStyle w:val="BodyText2"/>
      </w:pPr>
      <w:r>
        <w:t>Python has a built-in documentation tool which is called pydoc:</w:t>
      </w:r>
    </w:p>
    <w:p w14:paraId="60FC3BFD" w14:textId="77777777" w:rsidR="002C074E" w:rsidRDefault="002C074E" w:rsidP="002C074E">
      <w:pPr>
        <w:pStyle w:val="Code"/>
      </w:pPr>
      <w:r>
        <w:t>[webuser@h05-dev-vm3 ~]$ find / -name pydoc 2&gt;/dev/null</w:t>
      </w:r>
    </w:p>
    <w:p w14:paraId="47965404" w14:textId="77777777" w:rsidR="002C074E" w:rsidRDefault="002C074E" w:rsidP="002C074E">
      <w:pPr>
        <w:pStyle w:val="Code"/>
      </w:pPr>
      <w:r>
        <w:t>/usr/bin/pydoc</w:t>
      </w:r>
      <w:r w:rsidRPr="00867AED">
        <w:t xml:space="preserve"> </w:t>
      </w:r>
    </w:p>
    <w:p w14:paraId="6D220800" w14:textId="77777777" w:rsidR="002C074E" w:rsidRDefault="002C074E" w:rsidP="002C074E">
      <w:pPr>
        <w:pStyle w:val="Code"/>
      </w:pPr>
      <w:r w:rsidRPr="00407311">
        <w:t>[webuser@h05-dev-vm3 ~]$ ../../usr/bin/pydoc -w ../../srv/www/dopa-services/cgi-bin/services</w:t>
      </w:r>
    </w:p>
    <w:p w14:paraId="4D99CD14" w14:textId="77777777" w:rsidR="002C074E" w:rsidRDefault="002C074E" w:rsidP="002C074E">
      <w:pPr>
        <w:pStyle w:val="Code"/>
      </w:pPr>
      <w:r w:rsidRPr="003F4D1B">
        <w:t>problem in ../../srv/www/dopa-services/cgi-bin/services - &lt;type 'exceptions.ImportError'&gt;: No module named earthEngine</w:t>
      </w:r>
    </w:p>
    <w:p w14:paraId="205D5375" w14:textId="77777777" w:rsidR="002C074E" w:rsidRDefault="002C074E" w:rsidP="002C074E">
      <w:pPr>
        <w:pStyle w:val="BodyText2"/>
      </w:pPr>
      <w:r>
        <w:t xml:space="preserve">So I moved the file earthEngine.pyc to the folder </w:t>
      </w:r>
      <w:r w:rsidRPr="00AA0FB2">
        <w:t>/usr/lib/python2.6/site-packages/</w:t>
      </w:r>
      <w:r>
        <w:t xml:space="preserve"> and the file utilities.pyc, </w:t>
      </w:r>
      <w:r w:rsidRPr="00605770">
        <w:t>dbconnect</w:t>
      </w:r>
      <w:r>
        <w:t>.pyc and gbif.pyc, amazon_ses.py … and all the Twilio stuff needs moving too! Couldn’t be bothered for now.</w:t>
      </w:r>
    </w:p>
    <w:p w14:paraId="498E7597" w14:textId="77777777" w:rsidR="009D2154" w:rsidRPr="00142221" w:rsidRDefault="009D2154" w:rsidP="007D2F52">
      <w:pPr>
        <w:pStyle w:val="Heading4"/>
      </w:pPr>
      <w:r>
        <w:t>Language</w:t>
      </w:r>
    </w:p>
    <w:p w14:paraId="7941FF10" w14:textId="77777777" w:rsidR="009D2154" w:rsidRDefault="009D2154" w:rsidP="009D2154">
      <w:pPr>
        <w:pStyle w:val="Heading5"/>
      </w:pPr>
      <w:r>
        <w:t>Useful</w:t>
      </w:r>
    </w:p>
    <w:p w14:paraId="73E30783" w14:textId="77777777" w:rsidR="009D2154" w:rsidRPr="005A0040" w:rsidRDefault="009D2154" w:rsidP="009D2154">
      <w:pPr>
        <w:pStyle w:val="ListBullet"/>
        <w:rPr>
          <w:lang w:eastAsia="en-GB" w:bidi="ar-SA"/>
        </w:rPr>
      </w:pPr>
      <w:r>
        <w:rPr>
          <w:lang w:eastAsia="en-GB" w:bidi="ar-SA"/>
        </w:rPr>
        <w:t xml:space="preserve">To check a data type: </w:t>
      </w:r>
      <w:r w:rsidRPr="005A0040">
        <w:rPr>
          <w:lang w:eastAsia="en-GB" w:bidi="ar-SA"/>
        </w:rPr>
        <w:t>if not isinstance(lat_min, float):</w:t>
      </w:r>
    </w:p>
    <w:p w14:paraId="67A432C9" w14:textId="77777777" w:rsidR="009D2154" w:rsidRDefault="009D2154" w:rsidP="009D2154">
      <w:pPr>
        <w:pStyle w:val="ListBullet"/>
        <w:rPr>
          <w:lang w:eastAsia="en-GB" w:bidi="ar-SA"/>
        </w:rPr>
      </w:pPr>
      <w:r w:rsidRPr="000440E2">
        <w:rPr>
          <w:lang w:eastAsia="en-GB" w:bidi="ar-SA"/>
        </w:rPr>
        <w:t>list comprehensions</w:t>
      </w:r>
    </w:p>
    <w:p w14:paraId="213D2F26" w14:textId="77777777" w:rsidR="009D2154" w:rsidRDefault="009D2154" w:rsidP="009D2154">
      <w:pPr>
        <w:pStyle w:val="ListBullet"/>
        <w:rPr>
          <w:lang w:eastAsia="en-GB" w:bidi="ar-SA"/>
        </w:rPr>
      </w:pPr>
      <w:r>
        <w:rPr>
          <w:lang w:eastAsia="en-GB" w:bidi="ar-SA"/>
        </w:rPr>
        <w:t>dict comprehensions - new at 2.7</w:t>
      </w:r>
    </w:p>
    <w:p w14:paraId="43468E62" w14:textId="77777777" w:rsidR="009D2154" w:rsidRDefault="009D2154" w:rsidP="009D2154">
      <w:pPr>
        <w:pStyle w:val="ListBullet"/>
        <w:rPr>
          <w:lang w:eastAsia="en-GB" w:bidi="ar-SA"/>
        </w:rPr>
      </w:pPr>
      <w:r>
        <w:rPr>
          <w:lang w:eastAsia="en-GB" w:bidi="ar-SA"/>
        </w:rPr>
        <w:lastRenderedPageBreak/>
        <w:t>To concatenate strings in a list comprehension:</w:t>
      </w:r>
    </w:p>
    <w:p w14:paraId="04D12DAE" w14:textId="77777777" w:rsidR="009D2154" w:rsidRPr="008A350C" w:rsidRDefault="009D2154" w:rsidP="009D2154">
      <w:pPr>
        <w:pStyle w:val="BodyText"/>
        <w:rPr>
          <w:lang w:eastAsia="en-GB" w:bidi="ar-SA"/>
        </w:rPr>
      </w:pPr>
      <w:r w:rsidRPr="008A350C">
        <w:rPr>
          <w:lang w:eastAsia="en-GB" w:bidi="ar-SA"/>
        </w:rPr>
        <w:t>[["%s : %s" % (allfields[col], row[col]) for col in colindexes] for row in rows]</w:t>
      </w:r>
    </w:p>
    <w:p w14:paraId="67D22B26" w14:textId="77777777" w:rsidR="009D2154" w:rsidRPr="000440E2" w:rsidRDefault="009D2154" w:rsidP="009D2154">
      <w:pPr>
        <w:pStyle w:val="ListBullet"/>
        <w:rPr>
          <w:lang w:eastAsia="en-GB" w:bidi="ar-SA"/>
        </w:rPr>
      </w:pPr>
      <w:r w:rsidRPr="000440E2">
        <w:rPr>
          <w:lang w:eastAsia="en-GB" w:bidi="ar-SA"/>
        </w:rPr>
        <w:t>sets - unique values from arrays</w:t>
      </w:r>
    </w:p>
    <w:p w14:paraId="04CE40D4" w14:textId="77777777" w:rsidR="009D2154" w:rsidRDefault="009D2154" w:rsidP="009D2154">
      <w:pPr>
        <w:pStyle w:val="ListBullet"/>
        <w:rPr>
          <w:lang w:eastAsia="en-GB" w:bidi="ar-SA"/>
        </w:rPr>
      </w:pPr>
      <w:r w:rsidRPr="000440E2">
        <w:rPr>
          <w:lang w:eastAsia="en-GB" w:bidi="ar-SA"/>
        </w:rPr>
        <w:t>typing dir() in an interactive session shows you the currently defined symbols!</w:t>
      </w:r>
    </w:p>
    <w:p w14:paraId="7799A754" w14:textId="77777777" w:rsidR="009D2154" w:rsidRDefault="009D2154" w:rsidP="009D2154">
      <w:pPr>
        <w:pStyle w:val="ListBullet"/>
      </w:pPr>
      <w:r>
        <w:t>To get a list of an objects properties, do vars(&lt;object&gt;). This does a string dump of all of the attributes</w:t>
      </w:r>
    </w:p>
    <w:p w14:paraId="5CB5490F" w14:textId="77777777" w:rsidR="009D2154" w:rsidRDefault="009D2154" w:rsidP="009D2154">
      <w:pPr>
        <w:pStyle w:val="ListBullet"/>
      </w:pPr>
      <w:r>
        <w:t>Import sys, print sys.version – gets the version of python</w:t>
      </w:r>
    </w:p>
    <w:p w14:paraId="31C0B4EB" w14:textId="77777777" w:rsidR="009D2154" w:rsidRDefault="009D2154" w:rsidP="009D2154">
      <w:pPr>
        <w:pStyle w:val="ListBullet"/>
      </w:pPr>
      <w:r>
        <w:t>You can use the Windows shell from within Python using the shutil module:</w:t>
      </w:r>
    </w:p>
    <w:p w14:paraId="48E9677F" w14:textId="77777777" w:rsidR="009D2154" w:rsidRDefault="009D2154" w:rsidP="00D96B97">
      <w:pPr>
        <w:pStyle w:val="Unix"/>
      </w:pPr>
      <w:r>
        <w:t>&gt;&gt;&gt; import shutil</w:t>
      </w:r>
    </w:p>
    <w:p w14:paraId="3D3461F5" w14:textId="77777777" w:rsidR="009D2154" w:rsidRPr="00C74834" w:rsidRDefault="009D2154" w:rsidP="00D96B97">
      <w:pPr>
        <w:pStyle w:val="Unix"/>
      </w:pPr>
      <w:r>
        <w:t>&gt;&gt;&gt; path = shutil.copy('tests/data/RGB.byte.tif', '/tmp/RGB.byte.tif')</w:t>
      </w:r>
    </w:p>
    <w:p w14:paraId="1D9EC049" w14:textId="77777777" w:rsidR="009D2154" w:rsidRDefault="009D2154" w:rsidP="009D2154">
      <w:pPr>
        <w:pStyle w:val="Heading5"/>
        <w:rPr>
          <w:lang w:eastAsia="en-GB" w:bidi="ar-SA"/>
        </w:rPr>
      </w:pPr>
      <w:r>
        <w:rPr>
          <w:lang w:eastAsia="en-GB" w:bidi="ar-SA"/>
        </w:rPr>
        <w:t>Formatting</w:t>
      </w:r>
    </w:p>
    <w:p w14:paraId="6E43608C" w14:textId="77777777" w:rsidR="009D2154" w:rsidRPr="000440E2" w:rsidRDefault="009D2154" w:rsidP="009D2154">
      <w:pPr>
        <w:pStyle w:val="ListBullet"/>
        <w:rPr>
          <w:lang w:eastAsia="en-GB" w:bidi="ar-SA"/>
        </w:rPr>
      </w:pPr>
      <w:r w:rsidRPr="000440E2">
        <w:rPr>
          <w:lang w:eastAsia="en-GB" w:bidi="ar-SA"/>
        </w:rPr>
        <w:t> print "we are the {} who say {}".format('knights','ni') - uses format fields</w:t>
      </w:r>
    </w:p>
    <w:p w14:paraId="29DBC542" w14:textId="77777777" w:rsidR="009D2154" w:rsidRPr="000440E2" w:rsidRDefault="009D2154" w:rsidP="009D2154">
      <w:pPr>
        <w:pStyle w:val="ListBullet"/>
        <w:rPr>
          <w:lang w:eastAsia="en-GB" w:bidi="ar-SA"/>
        </w:rPr>
      </w:pPr>
      <w:r w:rsidRPr="000440E2">
        <w:rPr>
          <w:lang w:eastAsia="en-GB" w:bidi="ar-SA"/>
        </w:rPr>
        <w:t> 'The value of PI is approximately {0:.3f}.'.format(math.pi) - the variable is formatted according to the expression in the braces {} - i.e. pi to 3 dp</w:t>
      </w:r>
    </w:p>
    <w:p w14:paraId="6F2B4C1E" w14:textId="77777777" w:rsidR="009D2154" w:rsidRDefault="009D2154" w:rsidP="009D2154">
      <w:pPr>
        <w:pStyle w:val="ListBullet"/>
        <w:rPr>
          <w:lang w:eastAsia="en-GB" w:bidi="ar-SA"/>
        </w:rPr>
      </w:pPr>
      <w:r w:rsidRPr="000440E2">
        <w:rPr>
          <w:lang w:eastAsia="en-GB" w:bidi="ar-SA"/>
        </w:rPr>
        <w:t> % is also used to format strings but is being removed in later editions</w:t>
      </w:r>
    </w:p>
    <w:p w14:paraId="5EA8A46D" w14:textId="092E7FE0" w:rsidR="004B461D" w:rsidRDefault="009D2154" w:rsidP="007D2F52">
      <w:pPr>
        <w:pStyle w:val="Heading4"/>
      </w:pPr>
      <w:r>
        <w:t>Modules</w:t>
      </w:r>
    </w:p>
    <w:p w14:paraId="7C9C7CBE" w14:textId="77777777" w:rsidR="00D5148F" w:rsidRDefault="00D5148F" w:rsidP="000E5536">
      <w:pPr>
        <w:pStyle w:val="Heading5"/>
      </w:pPr>
      <w:r>
        <w:t>CairoSVG</w:t>
      </w:r>
    </w:p>
    <w:p w14:paraId="1A6A72B9" w14:textId="77777777" w:rsidR="00D5148F" w:rsidRDefault="00D5148F" w:rsidP="000E5536">
      <w:pPr>
        <w:pStyle w:val="BodyText2"/>
      </w:pPr>
      <w:r>
        <w:t xml:space="preserve">CairoSVG which is a Python module to convert svg to a png. Here is an example: </w:t>
      </w:r>
    </w:p>
    <w:p w14:paraId="00BFD3B1" w14:textId="77777777" w:rsidR="00D5148F" w:rsidRDefault="00D5148F" w:rsidP="000E5536">
      <w:pPr>
        <w:pStyle w:val="Code"/>
      </w:pPr>
      <w:r>
        <w:t>&gt;&gt;&gt; import cairosvg</w:t>
      </w:r>
    </w:p>
    <w:p w14:paraId="5A28CE6B" w14:textId="77777777" w:rsidR="00D5148F" w:rsidRPr="00774671" w:rsidRDefault="00D5148F" w:rsidP="000E5536">
      <w:pPr>
        <w:pStyle w:val="Code"/>
      </w:pPr>
      <w:r w:rsidRPr="00AA081B">
        <w:t>&gt;&gt;&gt; cairosvg.svg2png ("&lt;svg height='30' width='30'&gt;&lt;text y='10'&gt;123&lt;/text&gt;&lt;/svg&gt;",write_to="test.png")</w:t>
      </w:r>
    </w:p>
    <w:p w14:paraId="03BEE7CF" w14:textId="21F019B8" w:rsidR="00C839B4" w:rsidRDefault="00C839B4" w:rsidP="00C839B4">
      <w:pPr>
        <w:pStyle w:val="Heading5"/>
      </w:pPr>
      <w:bookmarkStart w:id="194" w:name="_Ref416881125"/>
      <w:r>
        <w:t>Fiona</w:t>
      </w:r>
    </w:p>
    <w:p w14:paraId="047D314A" w14:textId="424C3037" w:rsidR="0076379C" w:rsidRDefault="0076379C" w:rsidP="0076379C">
      <w:pPr>
        <w:pStyle w:val="Heading6"/>
      </w:pPr>
      <w:r>
        <w:t>Installation</w:t>
      </w:r>
    </w:p>
    <w:p w14:paraId="131764FD" w14:textId="5F240914" w:rsidR="00C839B4" w:rsidRDefault="00C839B4" w:rsidP="00E5562E">
      <w:pPr>
        <w:pStyle w:val="BodyText2"/>
      </w:pPr>
      <w:r>
        <w:t>Installed on my Windows machine with:</w:t>
      </w:r>
    </w:p>
    <w:p w14:paraId="2B9A7C8D" w14:textId="2F025872" w:rsidR="00C839B4" w:rsidRDefault="00C839B4" w:rsidP="00D96B97">
      <w:pPr>
        <w:pStyle w:val="Unix"/>
      </w:pPr>
      <w:r>
        <w:t>Conda install Fiona</w:t>
      </w:r>
    </w:p>
    <w:p w14:paraId="0F377735" w14:textId="14C45F38" w:rsidR="00C839B4" w:rsidRPr="00C839B4" w:rsidRDefault="00C839B4" w:rsidP="00C839B4">
      <w:pPr>
        <w:pStyle w:val="BodyText2"/>
      </w:pPr>
      <w:r>
        <w:t xml:space="preserve">See </w:t>
      </w:r>
      <w:hyperlink w:anchor="_gdal,_shapely_and" w:history="1">
        <w:r w:rsidRPr="00C839B4">
          <w:rPr>
            <w:rStyle w:val="Hyperlink"/>
          </w:rPr>
          <w:t>gdal, shapely and fiona</w:t>
        </w:r>
      </w:hyperlink>
      <w:r>
        <w:t xml:space="preserve"> for installation instructions on Cloud9.</w:t>
      </w:r>
    </w:p>
    <w:p w14:paraId="2AACC1BD" w14:textId="24E6FCE5" w:rsidR="003233FD" w:rsidRDefault="003233FD" w:rsidP="003233FD">
      <w:pPr>
        <w:pStyle w:val="Heading6"/>
      </w:pPr>
      <w:r>
        <w:t>Use</w:t>
      </w:r>
    </w:p>
    <w:p w14:paraId="4C80A798" w14:textId="79DA02AC" w:rsidR="003233FD" w:rsidRPr="003233FD" w:rsidRDefault="003233FD" w:rsidP="00E5562E">
      <w:pPr>
        <w:pStyle w:val="BodyText2"/>
      </w:pPr>
      <w:r>
        <w:t xml:space="preserve">User manual here </w:t>
      </w:r>
      <w:hyperlink r:id="rId1154" w:history="1">
        <w:r w:rsidRPr="00736B16">
          <w:rPr>
            <w:rStyle w:val="Hyperlink"/>
          </w:rPr>
          <w:t>http://toblerity.org/fiona/manual.html</w:t>
        </w:r>
      </w:hyperlink>
      <w:r>
        <w:t>.</w:t>
      </w:r>
    </w:p>
    <w:p w14:paraId="50E4A3F7" w14:textId="77777777" w:rsidR="00D5148F" w:rsidRDefault="00D5148F" w:rsidP="000E5536">
      <w:pPr>
        <w:pStyle w:val="Heading5"/>
      </w:pPr>
      <w:r>
        <w:t>flup</w:t>
      </w:r>
      <w:bookmarkEnd w:id="194"/>
    </w:p>
    <w:p w14:paraId="6E731132" w14:textId="77777777" w:rsidR="00D5148F" w:rsidRDefault="00D5148F" w:rsidP="00D96B97">
      <w:pPr>
        <w:pStyle w:val="Unix"/>
      </w:pPr>
      <w:r>
        <w:t xml:space="preserve">wget </w:t>
      </w:r>
      <w:hyperlink r:id="rId1155" w:history="1">
        <w:r w:rsidRPr="00795200">
          <w:rPr>
            <w:rStyle w:val="Hyperlink"/>
          </w:rPr>
          <w:t>http://www.saddi.com/software/flup/dist/flup-1.0.2.tar.gz</w:t>
        </w:r>
      </w:hyperlink>
    </w:p>
    <w:p w14:paraId="4F679C88" w14:textId="77777777" w:rsidR="00D5148F" w:rsidRDefault="00D5148F" w:rsidP="00D96B97">
      <w:pPr>
        <w:pStyle w:val="Unix"/>
      </w:pPr>
      <w:r w:rsidRPr="008C6890">
        <w:t>tar -xvzf flup-1.0.2.tar.gz</w:t>
      </w:r>
    </w:p>
    <w:p w14:paraId="54ECE080" w14:textId="77777777" w:rsidR="00D5148F" w:rsidRDefault="00D5148F" w:rsidP="00D96B97">
      <w:pPr>
        <w:pStyle w:val="Unix"/>
      </w:pPr>
      <w:r>
        <w:t>cd flup-1.0.2</w:t>
      </w:r>
    </w:p>
    <w:p w14:paraId="1E6D7933" w14:textId="77777777" w:rsidR="00D5148F" w:rsidRPr="008C6890" w:rsidRDefault="00D5148F" w:rsidP="000E5536">
      <w:pPr>
        <w:pStyle w:val="Code"/>
      </w:pPr>
      <w:r>
        <w:t xml:space="preserve">python setup.py </w:t>
      </w:r>
      <w:r w:rsidRPr="000530F6">
        <w:t>install</w:t>
      </w:r>
    </w:p>
    <w:p w14:paraId="4D5FE33A" w14:textId="77777777" w:rsidR="00D5148F" w:rsidRDefault="00D5148F" w:rsidP="000E5536">
      <w:pPr>
        <w:pStyle w:val="Heading5"/>
      </w:pPr>
      <w:bookmarkStart w:id="195" w:name="_Ref416955918"/>
      <w:r>
        <w:t>Geopy</w:t>
      </w:r>
    </w:p>
    <w:p w14:paraId="729D0833" w14:textId="77777777" w:rsidR="00D5148F" w:rsidRDefault="003630B2" w:rsidP="000E5536">
      <w:pPr>
        <w:pStyle w:val="BodyText2"/>
      </w:pPr>
      <w:hyperlink r:id="rId1156" w:history="1">
        <w:r w:rsidR="00D5148F" w:rsidRPr="001463A6">
          <w:rPr>
            <w:rStyle w:val="Hyperlink"/>
          </w:rPr>
          <w:t>Geopy</w:t>
        </w:r>
      </w:hyperlink>
      <w:r w:rsidR="00D5148F">
        <w:t xml:space="preserve"> is a geolocation API for Python that uses a number of different geolocation services.</w:t>
      </w:r>
    </w:p>
    <w:p w14:paraId="0D508E75" w14:textId="77777777" w:rsidR="00D5148F" w:rsidRDefault="00D5148F" w:rsidP="000E5536">
      <w:pPr>
        <w:pStyle w:val="Code"/>
      </w:pPr>
      <w:r>
        <w:t>&gt;&gt;&gt; import geopy</w:t>
      </w:r>
    </w:p>
    <w:p w14:paraId="6675D0C7" w14:textId="77777777" w:rsidR="00D5148F" w:rsidRDefault="00D5148F" w:rsidP="000E5536">
      <w:pPr>
        <w:pStyle w:val="Code"/>
      </w:pPr>
      <w:r w:rsidRPr="00947E1E">
        <w:t>&gt;&gt;&gt; from geopy.geocoders import GeoNames</w:t>
      </w:r>
    </w:p>
    <w:p w14:paraId="50D75DED" w14:textId="77777777" w:rsidR="00D5148F" w:rsidRDefault="00D5148F" w:rsidP="000E5536">
      <w:pPr>
        <w:pStyle w:val="Code"/>
      </w:pPr>
      <w:r w:rsidRPr="00947E1E">
        <w:t>&gt;&gt;&gt; geolocator = GeoNames(username="iwc_importer")</w:t>
      </w:r>
    </w:p>
    <w:p w14:paraId="713B1BB2" w14:textId="77777777" w:rsidR="00D5148F" w:rsidRDefault="00D5148F" w:rsidP="000E5536">
      <w:pPr>
        <w:pStyle w:val="Code"/>
      </w:pPr>
      <w:r w:rsidRPr="00855970">
        <w:t>&gt;&gt;&gt; geolocator.geocode("Ailuk",timeout=5000)</w:t>
      </w:r>
    </w:p>
    <w:p w14:paraId="03A26A43" w14:textId="77777777" w:rsidR="00D5148F" w:rsidRDefault="00D5148F" w:rsidP="000E5536">
      <w:pPr>
        <w:pStyle w:val="Code"/>
      </w:pPr>
      <w:r w:rsidRPr="00855970">
        <w:t>Location((10.28621, 169.92176, 0.0))</w:t>
      </w:r>
    </w:p>
    <w:p w14:paraId="3B85A4BA" w14:textId="77777777" w:rsidR="00D5148F" w:rsidRDefault="00D5148F" w:rsidP="000E5536">
      <w:pPr>
        <w:pStyle w:val="Heading5"/>
      </w:pPr>
      <w:r>
        <w:t>lxml</w:t>
      </w:r>
      <w:bookmarkEnd w:id="195"/>
    </w:p>
    <w:p w14:paraId="110D3A88" w14:textId="77777777" w:rsidR="00D5148F" w:rsidRDefault="00D5148F" w:rsidP="000E5536">
      <w:pPr>
        <w:pStyle w:val="BodyText2"/>
      </w:pPr>
      <w:r>
        <w:t>You need to install libxml2, libxslt and lib32z1 for lxml to install properly.</w:t>
      </w:r>
    </w:p>
    <w:p w14:paraId="438B2768" w14:textId="77777777" w:rsidR="00D5148F" w:rsidRDefault="00D5148F" w:rsidP="00D96B97">
      <w:pPr>
        <w:pStyle w:val="Unix"/>
      </w:pPr>
      <w:r w:rsidRPr="001406A7">
        <w:t>sudo apt-get install libxml2-dev libxslt-dev python-dev</w:t>
      </w:r>
    </w:p>
    <w:p w14:paraId="4C739CDE" w14:textId="77777777" w:rsidR="00D5148F" w:rsidRDefault="00D5148F" w:rsidP="00D96B97">
      <w:pPr>
        <w:pStyle w:val="Unix"/>
      </w:pPr>
      <w:r w:rsidRPr="00E41E46">
        <w:t>sudo apt-get install lib32z1-dev</w:t>
      </w:r>
    </w:p>
    <w:p w14:paraId="0A55D38F" w14:textId="77777777" w:rsidR="00D5148F" w:rsidRDefault="00D5148F" w:rsidP="00D96B97">
      <w:pPr>
        <w:pStyle w:val="Unix"/>
      </w:pPr>
      <w:r>
        <w:t xml:space="preserve">wget </w:t>
      </w:r>
      <w:hyperlink r:id="rId1157" w:history="1">
        <w:r w:rsidRPr="00795200">
          <w:rPr>
            <w:rStyle w:val="Hyperlink"/>
          </w:rPr>
          <w:t>https://pypi.python.org/packages/source/l/lxml/lxml-3.4.3.tar.gz</w:t>
        </w:r>
      </w:hyperlink>
    </w:p>
    <w:p w14:paraId="19A1BF70" w14:textId="77777777" w:rsidR="00D5148F" w:rsidRDefault="00D5148F" w:rsidP="00D96B97">
      <w:pPr>
        <w:pStyle w:val="Unix"/>
      </w:pPr>
      <w:r w:rsidRPr="00630613">
        <w:t>tar -xvzf</w:t>
      </w:r>
      <w:r>
        <w:t xml:space="preserve"> </w:t>
      </w:r>
      <w:r w:rsidRPr="005C3442">
        <w:t>lxml-3.4.3.tar.gz</w:t>
      </w:r>
    </w:p>
    <w:p w14:paraId="6D39DEC9" w14:textId="77777777" w:rsidR="00D5148F" w:rsidRDefault="00D5148F" w:rsidP="00D96B97">
      <w:pPr>
        <w:pStyle w:val="Unix"/>
      </w:pPr>
      <w:r w:rsidRPr="00F74EC0">
        <w:t>cd lxml-3.4.3/</w:t>
      </w:r>
    </w:p>
    <w:p w14:paraId="6024C093" w14:textId="77777777" w:rsidR="00D5148F" w:rsidRDefault="00D5148F" w:rsidP="00D96B97">
      <w:pPr>
        <w:pStyle w:val="Unix"/>
      </w:pPr>
      <w:r>
        <w:t>sudo python setup.py install</w:t>
      </w:r>
    </w:p>
    <w:p w14:paraId="7CFCB578" w14:textId="77777777" w:rsidR="00D5148F" w:rsidRDefault="00D5148F" w:rsidP="000E5536">
      <w:pPr>
        <w:pStyle w:val="BodyText2"/>
      </w:pPr>
      <w:r w:rsidRPr="00930A2D">
        <w:lastRenderedPageBreak/>
        <w:t>error: command 'x86_64-linux-gnu-gcc' failed with exit status 1</w:t>
      </w:r>
    </w:p>
    <w:p w14:paraId="05CAB648" w14:textId="77777777" w:rsidR="00D5148F" w:rsidRPr="005C3442" w:rsidRDefault="00D5148F" w:rsidP="000E5536">
      <w:pPr>
        <w:pStyle w:val="BodyText2"/>
      </w:pPr>
      <w:r>
        <w:t xml:space="preserve">Tried installing libxml2 and libxslt but same error. Tried adding swap memory (following </w:t>
      </w:r>
      <w:hyperlink r:id="rId1158" w:history="1">
        <w:r w:rsidRPr="00F526CC">
          <w:rPr>
            <w:rStyle w:val="Hyperlink"/>
          </w:rPr>
          <w:t>this</w:t>
        </w:r>
      </w:hyperlink>
      <w:r>
        <w:t xml:space="preserve"> link). Same error. Installed lib32x1 and installed fine.</w:t>
      </w:r>
    </w:p>
    <w:p w14:paraId="06B8D559" w14:textId="77777777" w:rsidR="004B461D" w:rsidRDefault="004B461D" w:rsidP="000E5536">
      <w:pPr>
        <w:pStyle w:val="Heading5"/>
      </w:pPr>
      <w:r>
        <w:t>Matplotlib</w:t>
      </w:r>
    </w:p>
    <w:p w14:paraId="7BDD7272" w14:textId="77777777" w:rsidR="004B461D" w:rsidRPr="00761258" w:rsidRDefault="004B461D" w:rsidP="000E5536">
      <w:pPr>
        <w:pStyle w:val="BodyText2"/>
      </w:pPr>
      <w:r>
        <w:t xml:space="preserve">Very useful library for plotting and charting. API documentation is </w:t>
      </w:r>
      <w:hyperlink r:id="rId1159" w:history="1">
        <w:r w:rsidRPr="00761258">
          <w:rPr>
            <w:rStyle w:val="Hyperlink"/>
          </w:rPr>
          <w:t>here</w:t>
        </w:r>
      </w:hyperlink>
      <w:r>
        <w:t>.</w:t>
      </w:r>
    </w:p>
    <w:p w14:paraId="68A89D89" w14:textId="77777777" w:rsidR="00D5148F" w:rsidRDefault="00D5148F" w:rsidP="000E5536">
      <w:pPr>
        <w:pStyle w:val="Heading5"/>
      </w:pPr>
      <w:r>
        <w:t>NumPy</w:t>
      </w:r>
      <w:r>
        <w:tab/>
      </w:r>
    </w:p>
    <w:p w14:paraId="3AFE7A68" w14:textId="77777777" w:rsidR="00D5148F" w:rsidRDefault="00D5148F" w:rsidP="000E5536">
      <w:pPr>
        <w:pStyle w:val="Heading6"/>
      </w:pPr>
      <w:r>
        <w:t>Structured Array</w:t>
      </w:r>
      <w:r>
        <w:tab/>
      </w:r>
    </w:p>
    <w:p w14:paraId="4FAABC60" w14:textId="77777777" w:rsidR="00D5148F" w:rsidRDefault="00D5148F" w:rsidP="000E5536">
      <w:pPr>
        <w:pStyle w:val="BodyText2"/>
      </w:pPr>
      <w:r>
        <w:t>You can use structured arrays to retrieve data from tables in ArcGIS and then work with selections of the data:</w:t>
      </w:r>
    </w:p>
    <w:p w14:paraId="64098B7C" w14:textId="77777777" w:rsidR="00D5148F" w:rsidRDefault="00D5148F" w:rsidP="000E5536">
      <w:pPr>
        <w:pStyle w:val="Code"/>
      </w:pPr>
      <w:r>
        <w:t>&gt;&gt;&gt; feature_groups = arcpy.da.TableToNumPyArray("unique_overlaps_sorted",["OriginObjectID","DestinationObjectID","overlap_count","grp"], null_value=0)</w:t>
      </w:r>
    </w:p>
    <w:p w14:paraId="5D39015E" w14:textId="77777777" w:rsidR="00D5148F" w:rsidRDefault="00D5148F" w:rsidP="000E5536">
      <w:pPr>
        <w:pStyle w:val="Code"/>
      </w:pPr>
      <w:r>
        <w:t>&gt;&gt;&gt; feature_groups['OriginObjectID']</w:t>
      </w:r>
    </w:p>
    <w:p w14:paraId="6EF64D82" w14:textId="77777777" w:rsidR="00D5148F" w:rsidRDefault="00D5148F" w:rsidP="000E5536">
      <w:pPr>
        <w:pStyle w:val="Code"/>
      </w:pPr>
      <w:r>
        <w:t>array([ 7,  7,  7,  7,  7,  7,  7,  7,  7,  7,  7,  9,  9,  9,  9,  9,  1,</w:t>
      </w:r>
    </w:p>
    <w:p w14:paraId="7A0876AC" w14:textId="77777777" w:rsidR="00D5148F" w:rsidRDefault="00D5148F" w:rsidP="000E5536">
      <w:pPr>
        <w:pStyle w:val="Code"/>
      </w:pPr>
      <w:r>
        <w:t xml:space="preserve">        1,  1,  1,  1,  4,  4,  3,  3,  4, 21, 21, 21,  3,  4,  3, 21,  5,</w:t>
      </w:r>
    </w:p>
    <w:p w14:paraId="31BDADD4" w14:textId="77777777" w:rsidR="00D5148F" w:rsidRDefault="00D5148F" w:rsidP="000E5536">
      <w:pPr>
        <w:pStyle w:val="Code"/>
      </w:pPr>
      <w:r>
        <w:t xml:space="preserve">       16, 22,  2,  2, 22, 16,  5,  6, 19, 18, 15, 10])</w:t>
      </w:r>
    </w:p>
    <w:p w14:paraId="54C275E8" w14:textId="77777777" w:rsidR="00D5148F" w:rsidRDefault="00D5148F" w:rsidP="000E5536">
      <w:pPr>
        <w:pStyle w:val="Code"/>
      </w:pPr>
      <w:r>
        <w:t xml:space="preserve">&gt;&gt;&gt; </w:t>
      </w:r>
      <w:r w:rsidRPr="00A70A22">
        <w:t>numpy.where(feature_groups['OriginObjectID']==7)</w:t>
      </w:r>
    </w:p>
    <w:p w14:paraId="43322198" w14:textId="77777777" w:rsidR="00D5148F" w:rsidRPr="00144BDC" w:rsidRDefault="00D5148F" w:rsidP="000E5536">
      <w:pPr>
        <w:pStyle w:val="Code"/>
      </w:pPr>
      <w:r w:rsidRPr="00DF5331">
        <w:t>(array([ 0,  1,  2,  3,  4,  5,  6,  7,  8,  9, 10]),)</w:t>
      </w:r>
    </w:p>
    <w:p w14:paraId="797C8BAD" w14:textId="77777777" w:rsidR="004B461D" w:rsidRDefault="004B461D" w:rsidP="000E5536">
      <w:pPr>
        <w:pStyle w:val="Heading5"/>
      </w:pPr>
      <w:r>
        <w:t>OpenCV</w:t>
      </w:r>
    </w:p>
    <w:p w14:paraId="3A076D40" w14:textId="77777777" w:rsidR="004B461D" w:rsidRPr="003C68FB" w:rsidRDefault="004B461D" w:rsidP="000E5536">
      <w:pPr>
        <w:pStyle w:val="BodyText2"/>
      </w:pPr>
      <w:r>
        <w:t xml:space="preserve">Issues with installing on the map server machine. Following the instructions </w:t>
      </w:r>
      <w:hyperlink r:id="rId1160" w:anchor="linux-installation" w:history="1">
        <w:r w:rsidRPr="003C68FB">
          <w:rPr>
            <w:rStyle w:val="Hyperlink"/>
          </w:rPr>
          <w:t>here</w:t>
        </w:r>
      </w:hyperlink>
      <w:r>
        <w:t xml:space="preserve">. Too complex – so following the instructions </w:t>
      </w:r>
      <w:hyperlink r:id="rId1161" w:history="1">
        <w:r w:rsidRPr="00953A9F">
          <w:rPr>
            <w:rStyle w:val="Hyperlink"/>
          </w:rPr>
          <w:t>here</w:t>
        </w:r>
      </w:hyperlink>
      <w:r>
        <w:t xml:space="preserve"> instead.</w:t>
      </w:r>
    </w:p>
    <w:p w14:paraId="2C20C54B" w14:textId="77777777" w:rsidR="00D5148F" w:rsidRDefault="00D5148F" w:rsidP="000E5536">
      <w:pPr>
        <w:pStyle w:val="Heading5"/>
      </w:pPr>
      <w:bookmarkStart w:id="196" w:name="_Ref416948190"/>
      <w:bookmarkStart w:id="197" w:name="_Ref416946800"/>
      <w:r>
        <w:t>OrderedDict</w:t>
      </w:r>
      <w:bookmarkEnd w:id="196"/>
    </w:p>
    <w:p w14:paraId="003DA791" w14:textId="77777777" w:rsidR="00D5148F" w:rsidRDefault="00D5148F" w:rsidP="00D96B97">
      <w:pPr>
        <w:pStyle w:val="Unix"/>
      </w:pPr>
      <w:r>
        <w:t xml:space="preserve">wget </w:t>
      </w:r>
      <w:hyperlink r:id="rId1162" w:history="1">
        <w:r w:rsidRPr="00795200">
          <w:rPr>
            <w:rStyle w:val="Hyperlink"/>
          </w:rPr>
          <w:t>https://pypi.python.org/packages/source/o/ordereddict/ordereddict-1.1.tar.gz</w:t>
        </w:r>
      </w:hyperlink>
    </w:p>
    <w:p w14:paraId="58520691" w14:textId="77777777" w:rsidR="00D5148F" w:rsidRDefault="00D5148F" w:rsidP="00D96B97">
      <w:pPr>
        <w:pStyle w:val="Unix"/>
      </w:pPr>
      <w:r w:rsidRPr="00630613">
        <w:t>tar -xvzf ordereddict-1.1.tar.gz</w:t>
      </w:r>
    </w:p>
    <w:p w14:paraId="5DD2DEEA" w14:textId="77777777" w:rsidR="00D5148F" w:rsidRDefault="00D5148F" w:rsidP="00D96B97">
      <w:pPr>
        <w:pStyle w:val="Unix"/>
      </w:pPr>
      <w:r w:rsidRPr="00F74EC0">
        <w:t>cd ordereddict-1.1/</w:t>
      </w:r>
    </w:p>
    <w:p w14:paraId="7DBE90FE" w14:textId="77777777" w:rsidR="00D5148F" w:rsidRPr="00630613" w:rsidRDefault="00D5148F" w:rsidP="00D96B97">
      <w:pPr>
        <w:pStyle w:val="Unix"/>
      </w:pPr>
      <w:r>
        <w:t>sudo python setup.py install</w:t>
      </w:r>
    </w:p>
    <w:p w14:paraId="46110CB3" w14:textId="77777777" w:rsidR="00D5148F" w:rsidRDefault="00D5148F" w:rsidP="000E5536">
      <w:pPr>
        <w:pStyle w:val="Heading5"/>
      </w:pPr>
      <w:r>
        <w:t>pdfkit</w:t>
      </w:r>
      <w:bookmarkEnd w:id="197"/>
    </w:p>
    <w:p w14:paraId="17210712" w14:textId="77777777" w:rsidR="00D5148F" w:rsidRDefault="00D5148F" w:rsidP="000E5536">
      <w:pPr>
        <w:pStyle w:val="BodyText2"/>
      </w:pPr>
      <w:r>
        <w:t xml:space="preserve">Installation instructions from here </w:t>
      </w:r>
      <w:hyperlink r:id="rId1163" w:history="1">
        <w:r w:rsidRPr="00795200">
          <w:rPr>
            <w:rStyle w:val="Hyperlink"/>
          </w:rPr>
          <w:t>https://github.com/JazzCore/python-pdfkit</w:t>
        </w:r>
      </w:hyperlink>
      <w:r>
        <w:t>. Installing at SPREP (JRC was trickier):</w:t>
      </w:r>
    </w:p>
    <w:p w14:paraId="6919016C" w14:textId="77777777" w:rsidR="00D5148F" w:rsidRDefault="00D5148F" w:rsidP="00D96B97">
      <w:pPr>
        <w:pStyle w:val="Unix"/>
      </w:pPr>
      <w:r>
        <w:t xml:space="preserve">sudo </w:t>
      </w:r>
      <w:r w:rsidRPr="004360C2">
        <w:t>pip install pdfkit</w:t>
      </w:r>
    </w:p>
    <w:p w14:paraId="7F587BCD" w14:textId="77777777" w:rsidR="00D5148F" w:rsidRPr="004360C2" w:rsidRDefault="00D5148F" w:rsidP="00D96B97">
      <w:pPr>
        <w:pStyle w:val="Unix"/>
      </w:pPr>
      <w:r>
        <w:t xml:space="preserve">sudo </w:t>
      </w:r>
      <w:r w:rsidRPr="00CF36EF">
        <w:t>pip install wkhtmltopdf</w:t>
      </w:r>
    </w:p>
    <w:p w14:paraId="436B64D2" w14:textId="630CCB31" w:rsidR="00393512" w:rsidRDefault="00393512" w:rsidP="000E5536">
      <w:pPr>
        <w:pStyle w:val="Heading5"/>
      </w:pPr>
      <w:r>
        <w:t>psycopg2</w:t>
      </w:r>
    </w:p>
    <w:p w14:paraId="0A07A9E1" w14:textId="33DDCE9F" w:rsidR="00393512" w:rsidRDefault="00393512" w:rsidP="000E5536">
      <w:pPr>
        <w:pStyle w:val="BodyText2"/>
      </w:pPr>
      <w:r>
        <w:t>11/7/16 Tried to install with conda install:</w:t>
      </w:r>
    </w:p>
    <w:p w14:paraId="59C30E0C" w14:textId="77777777" w:rsidR="00393512" w:rsidRDefault="00393512" w:rsidP="00D96B97">
      <w:pPr>
        <w:pStyle w:val="Unix"/>
      </w:pPr>
      <w:r>
        <w:t>C:\Program Files (x86)\Git\bin&gt;conda install psycopg2</w:t>
      </w:r>
    </w:p>
    <w:p w14:paraId="2AFEC3BB" w14:textId="77777777" w:rsidR="00393512" w:rsidRDefault="00393512" w:rsidP="00D96B97">
      <w:pPr>
        <w:pStyle w:val="Unix"/>
      </w:pPr>
      <w:r>
        <w:t>Fetching package metadata: ....</w:t>
      </w:r>
    </w:p>
    <w:p w14:paraId="0AA7A52B" w14:textId="77777777" w:rsidR="00393512" w:rsidRDefault="00393512" w:rsidP="00D96B97">
      <w:pPr>
        <w:pStyle w:val="Unix"/>
      </w:pPr>
      <w:r>
        <w:t>Solving package specifications: .</w:t>
      </w:r>
    </w:p>
    <w:p w14:paraId="5C7819FE" w14:textId="77777777" w:rsidR="00393512" w:rsidRDefault="00393512" w:rsidP="00D96B97">
      <w:pPr>
        <w:pStyle w:val="Unix"/>
      </w:pPr>
      <w:r>
        <w:t>Error:  Package missing in current win-32 channels:</w:t>
      </w:r>
    </w:p>
    <w:p w14:paraId="068A0808" w14:textId="77777777" w:rsidR="00393512" w:rsidRDefault="00393512" w:rsidP="00D96B97">
      <w:pPr>
        <w:pStyle w:val="Unix"/>
      </w:pPr>
      <w:r>
        <w:t xml:space="preserve">  - psycopg2</w:t>
      </w:r>
    </w:p>
    <w:p w14:paraId="03E47CA3" w14:textId="77777777" w:rsidR="00393512" w:rsidRDefault="00393512" w:rsidP="00D96B97">
      <w:pPr>
        <w:pStyle w:val="Unix"/>
      </w:pPr>
      <w:r>
        <w:t>You can search for this package on anaconda.org with</w:t>
      </w:r>
    </w:p>
    <w:p w14:paraId="2CB588DF" w14:textId="4B509433" w:rsidR="00393512" w:rsidRDefault="00393512" w:rsidP="00D96B97">
      <w:pPr>
        <w:pStyle w:val="Unix"/>
      </w:pPr>
      <w:r>
        <w:t xml:space="preserve">    anaconda search -t conda psycopg2</w:t>
      </w:r>
    </w:p>
    <w:p w14:paraId="6D52436A" w14:textId="5F63AE8B" w:rsidR="00393512" w:rsidRDefault="00FA5315" w:rsidP="000E5536">
      <w:pPr>
        <w:pStyle w:val="BodyText2"/>
      </w:pPr>
      <w:r>
        <w:t>Found the package and trying this install:</w:t>
      </w:r>
    </w:p>
    <w:p w14:paraId="7A60E6E6" w14:textId="77777777" w:rsidR="00421188" w:rsidRDefault="00421188" w:rsidP="00D96B97">
      <w:pPr>
        <w:pStyle w:val="Unix"/>
      </w:pPr>
      <w:r>
        <w:t>C:\Program Files (x86)\Git\bin&gt;conda install -c anaconda psycopg2=2.6.1</w:t>
      </w:r>
    </w:p>
    <w:p w14:paraId="7286EE60" w14:textId="77777777" w:rsidR="00421188" w:rsidRDefault="00421188" w:rsidP="00D96B97">
      <w:pPr>
        <w:pStyle w:val="Unix"/>
      </w:pPr>
      <w:r>
        <w:t>Fetching package metadata .........</w:t>
      </w:r>
    </w:p>
    <w:p w14:paraId="3D73DD93" w14:textId="77777777" w:rsidR="00421188" w:rsidRDefault="00421188" w:rsidP="00D96B97">
      <w:pPr>
        <w:pStyle w:val="Unix"/>
      </w:pPr>
      <w:r>
        <w:t>Solving package specifications: .</w:t>
      </w:r>
    </w:p>
    <w:p w14:paraId="21081E41" w14:textId="77777777" w:rsidR="00421188" w:rsidRDefault="00421188" w:rsidP="00D96B97">
      <w:pPr>
        <w:pStyle w:val="Unix"/>
      </w:pPr>
      <w:r>
        <w:t>Error: Package missing in current win-32 channels:</w:t>
      </w:r>
    </w:p>
    <w:p w14:paraId="4F7D72E3" w14:textId="77777777" w:rsidR="00421188" w:rsidRDefault="00421188" w:rsidP="00D96B97">
      <w:pPr>
        <w:pStyle w:val="Unix"/>
      </w:pPr>
      <w:r>
        <w:t xml:space="preserve">  - psycopg2 2.6.1*</w:t>
      </w:r>
    </w:p>
    <w:p w14:paraId="05BE5E5F" w14:textId="77777777" w:rsidR="00421188" w:rsidRDefault="00421188" w:rsidP="00D96B97">
      <w:pPr>
        <w:pStyle w:val="Unix"/>
      </w:pPr>
      <w:r>
        <w:t>You can search for packages on anaconda.org with</w:t>
      </w:r>
    </w:p>
    <w:p w14:paraId="1013B717" w14:textId="252AC760" w:rsidR="00FA5315" w:rsidRDefault="00421188" w:rsidP="00D96B97">
      <w:pPr>
        <w:pStyle w:val="Unix"/>
      </w:pPr>
      <w:r>
        <w:t xml:space="preserve">    anaconda search -t conda psycopg2</w:t>
      </w:r>
    </w:p>
    <w:p w14:paraId="32E326B0" w14:textId="19D8E39E" w:rsidR="0085677F" w:rsidRDefault="00B467C2" w:rsidP="000E5536">
      <w:pPr>
        <w:pStyle w:val="BodyText2"/>
      </w:pPr>
      <w:r>
        <w:t>However, Pip worked and it now shows in conda list:</w:t>
      </w:r>
    </w:p>
    <w:p w14:paraId="18E7FC1D" w14:textId="77777777" w:rsidR="0085677F" w:rsidRDefault="0085677F" w:rsidP="00D96B97">
      <w:pPr>
        <w:pStyle w:val="Unix"/>
      </w:pPr>
      <w:r>
        <w:t>C:\Program Files (x86)\Git\bin&gt;pip install Psycopg2</w:t>
      </w:r>
    </w:p>
    <w:p w14:paraId="16BFA8B9" w14:textId="77777777" w:rsidR="0085677F" w:rsidRDefault="0085677F" w:rsidP="00D96B97">
      <w:pPr>
        <w:pStyle w:val="Unix"/>
      </w:pPr>
      <w:r>
        <w:t>Collecting Psycopg2</w:t>
      </w:r>
    </w:p>
    <w:p w14:paraId="51B87FEC" w14:textId="77777777" w:rsidR="0085677F" w:rsidRDefault="0085677F" w:rsidP="00D96B97">
      <w:pPr>
        <w:pStyle w:val="Unix"/>
      </w:pPr>
      <w:r>
        <w:t xml:space="preserve">  Downloading psycopg2-2.6.2-cp27-none-win32.whl (807kB)</w:t>
      </w:r>
    </w:p>
    <w:p w14:paraId="2E105BD9" w14:textId="77777777" w:rsidR="0085677F" w:rsidRDefault="0085677F" w:rsidP="00D96B97">
      <w:pPr>
        <w:pStyle w:val="Unix"/>
      </w:pPr>
      <w:r>
        <w:t xml:space="preserve">    100% |################################| 808kB 1.2MB/s</w:t>
      </w:r>
    </w:p>
    <w:p w14:paraId="44A068E0" w14:textId="77777777" w:rsidR="0085677F" w:rsidRDefault="0085677F" w:rsidP="00D96B97">
      <w:pPr>
        <w:pStyle w:val="Unix"/>
      </w:pPr>
      <w:r>
        <w:t>Installing collected packages: Psycopg2</w:t>
      </w:r>
    </w:p>
    <w:p w14:paraId="58E4396F" w14:textId="77777777" w:rsidR="0085677F" w:rsidRDefault="0085677F" w:rsidP="00D96B97">
      <w:pPr>
        <w:pStyle w:val="Unix"/>
      </w:pPr>
      <w:r>
        <w:t>Successfully installed Psycopg2-2.6.2</w:t>
      </w:r>
    </w:p>
    <w:p w14:paraId="467C2BEB" w14:textId="77777777" w:rsidR="0085677F" w:rsidRDefault="0085677F" w:rsidP="00D96B97">
      <w:pPr>
        <w:pStyle w:val="Unix"/>
      </w:pPr>
      <w:r>
        <w:t>You are using pip version 8.1.1, however version 8.1.2 is available.</w:t>
      </w:r>
    </w:p>
    <w:p w14:paraId="50A47170" w14:textId="53C3133A" w:rsidR="0085677F" w:rsidRPr="00393512" w:rsidRDefault="0085677F" w:rsidP="00D96B97">
      <w:pPr>
        <w:pStyle w:val="Unix"/>
      </w:pPr>
      <w:r>
        <w:lastRenderedPageBreak/>
        <w:t>You should consider upgrading via the 'python -m pip install --upgrade pip' command.</w:t>
      </w:r>
    </w:p>
    <w:p w14:paraId="72EE36E5" w14:textId="5B76B119" w:rsidR="00D5148F" w:rsidRDefault="008563A6" w:rsidP="000E5536">
      <w:pPr>
        <w:pStyle w:val="Heading5"/>
      </w:pPr>
      <w:r>
        <w:t>Rasterio</w:t>
      </w:r>
    </w:p>
    <w:p w14:paraId="4EE2BB53" w14:textId="2E5A4E88" w:rsidR="00081382" w:rsidRDefault="003630B2" w:rsidP="000E5536">
      <w:pPr>
        <w:pStyle w:val="BodyText2"/>
      </w:pPr>
      <w:hyperlink r:id="rId1164" w:history="1">
        <w:r w:rsidR="00081382" w:rsidRPr="00081382">
          <w:rPr>
            <w:rStyle w:val="Hyperlink"/>
          </w:rPr>
          <w:t>Home page</w:t>
        </w:r>
      </w:hyperlink>
      <w:r w:rsidR="00081382">
        <w:t>.</w:t>
      </w:r>
    </w:p>
    <w:p w14:paraId="0AF1D19C" w14:textId="0CE480CE" w:rsidR="00081382" w:rsidRDefault="00133FA1" w:rsidP="000E5536">
      <w:pPr>
        <w:pStyle w:val="Heading6"/>
      </w:pPr>
      <w:r>
        <w:t>Installation</w:t>
      </w:r>
    </w:p>
    <w:p w14:paraId="37BCDDF0" w14:textId="6B392EE0" w:rsidR="00D5148F" w:rsidRDefault="00D5148F" w:rsidP="000E5536">
      <w:pPr>
        <w:pStyle w:val="BodyText2"/>
      </w:pPr>
      <w:r>
        <w:t xml:space="preserve">Are replacements for the Python GDAL bindings. For an overview see this </w:t>
      </w:r>
      <w:hyperlink r:id="rId1165" w:history="1">
        <w:r w:rsidRPr="00E53473">
          <w:rPr>
            <w:rStyle w:val="Hyperlink"/>
          </w:rPr>
          <w:t>video</w:t>
        </w:r>
      </w:hyperlink>
      <w:r>
        <w:t xml:space="preserve"> from foss4g 2014.</w:t>
      </w:r>
    </w:p>
    <w:p w14:paraId="7371257C" w14:textId="6DD74B5B" w:rsidR="008563A6" w:rsidRDefault="008563A6" w:rsidP="00D96B97">
      <w:pPr>
        <w:pStyle w:val="Unix"/>
      </w:pPr>
      <w:r>
        <w:t>conda install rasterio</w:t>
      </w:r>
    </w:p>
    <w:p w14:paraId="56B80CFE" w14:textId="22737A0C" w:rsidR="008563A6" w:rsidRDefault="00BA4FC9" w:rsidP="000E5536">
      <w:pPr>
        <w:pStyle w:val="BodyText2"/>
      </w:pPr>
      <w:r>
        <w:t>This failed with dll libraries missing so I did conda update gdal and then tried again.</w:t>
      </w:r>
      <w:r w:rsidR="00411B37">
        <w:t xml:space="preserve"> This updated Python 2.7.5-2 to </w:t>
      </w:r>
      <w:r w:rsidR="008A6899">
        <w:t>2.7.10-1.</w:t>
      </w:r>
      <w:r w:rsidR="00AF59B6">
        <w:t xml:space="preserve"> Still failed to import.</w:t>
      </w:r>
    </w:p>
    <w:p w14:paraId="7F56E601" w14:textId="430C1734" w:rsidR="009C2FDB" w:rsidRDefault="009C2FDB" w:rsidP="000E5536">
      <w:pPr>
        <w:pStyle w:val="BodyText2"/>
      </w:pPr>
      <w:r>
        <w:t>20/10/16</w:t>
      </w:r>
      <w:r>
        <w:tab/>
        <w:t xml:space="preserve">Following instructions </w:t>
      </w:r>
      <w:hyperlink r:id="rId1166" w:anchor="installing-rasterio" w:history="1">
        <w:r w:rsidRPr="009C2FDB">
          <w:rPr>
            <w:rStyle w:val="Hyperlink"/>
          </w:rPr>
          <w:t>here</w:t>
        </w:r>
      </w:hyperlink>
      <w:r>
        <w:t>. Installed, but import rasterio fails.</w:t>
      </w:r>
    </w:p>
    <w:p w14:paraId="737CDC06" w14:textId="1AA72F3B" w:rsidR="00A51A95" w:rsidRDefault="00A51A95" w:rsidP="000E5536">
      <w:pPr>
        <w:pStyle w:val="BodyText2"/>
      </w:pPr>
      <w:r>
        <w:t xml:space="preserve">Trying to install in the ArcGIS path (using the Windows section in </w:t>
      </w:r>
      <w:hyperlink r:id="rId1167" w:history="1">
        <w:r w:rsidRPr="00A51A95">
          <w:rPr>
            <w:rStyle w:val="Hyperlink"/>
          </w:rPr>
          <w:t>this</w:t>
        </w:r>
      </w:hyperlink>
      <w:r>
        <w:t xml:space="preserve"> page):</w:t>
      </w:r>
    </w:p>
    <w:p w14:paraId="1811BD8E" w14:textId="61A448FD" w:rsidR="00A51A95" w:rsidRDefault="00A51A95" w:rsidP="00D96B97">
      <w:pPr>
        <w:pStyle w:val="Unix"/>
      </w:pPr>
      <w:r>
        <w:t xml:space="preserve">pip install –t </w:t>
      </w:r>
    </w:p>
    <w:p w14:paraId="5FFB845F" w14:textId="24B1FF7F" w:rsidR="009A3044" w:rsidRDefault="009A3044" w:rsidP="000E5536">
      <w:pPr>
        <w:pStyle w:val="BodyText2"/>
      </w:pPr>
      <w:r>
        <w:t xml:space="preserve">Retrying on 22/12/16 with my new computer following instructions from </w:t>
      </w:r>
      <w:hyperlink r:id="rId1168" w:anchor="installing-with-anaconda" w:history="1">
        <w:r w:rsidRPr="009A3044">
          <w:rPr>
            <w:rStyle w:val="Hyperlink"/>
          </w:rPr>
          <w:t>here</w:t>
        </w:r>
      </w:hyperlink>
      <w:r>
        <w:t>. Installed fine!</w:t>
      </w:r>
    </w:p>
    <w:p w14:paraId="5BA370BE" w14:textId="3304ABCA" w:rsidR="00D110E5" w:rsidRDefault="00D110E5" w:rsidP="00D96B97">
      <w:pPr>
        <w:pStyle w:val="Unix"/>
      </w:pPr>
      <w:r>
        <w:t>Import rasterio</w:t>
      </w:r>
    </w:p>
    <w:p w14:paraId="553F37A1" w14:textId="1B27D14B" w:rsidR="00D110E5" w:rsidRDefault="00D110E5" w:rsidP="00D96B97">
      <w:pPr>
        <w:pStyle w:val="Unix"/>
      </w:pPr>
      <w:r w:rsidRPr="00D110E5">
        <w:t>dataset = rasterio.open(r"E:\cottaan\Documents\ArcGIS\test_data\transitions\transitions_10W_60N.tif")</w:t>
      </w:r>
    </w:p>
    <w:p w14:paraId="6194FB8B" w14:textId="28E5023A" w:rsidR="00D110E5" w:rsidRDefault="00D110E5" w:rsidP="00D96B97">
      <w:pPr>
        <w:pStyle w:val="Unix"/>
      </w:pPr>
      <w:r w:rsidRPr="00D110E5">
        <w:t>dataset.read(1, window=((0, 100), (0, 100)))</w:t>
      </w:r>
    </w:p>
    <w:p w14:paraId="3D729F89" w14:textId="77777777" w:rsidR="00D110E5" w:rsidRDefault="00D110E5" w:rsidP="00D96B97">
      <w:pPr>
        <w:pStyle w:val="Unix"/>
      </w:pPr>
      <w:r>
        <w:t xml:space="preserve">Out[22]: </w:t>
      </w:r>
    </w:p>
    <w:p w14:paraId="715F1B64" w14:textId="77777777" w:rsidR="00D110E5" w:rsidRDefault="00D110E5" w:rsidP="00D96B97">
      <w:pPr>
        <w:pStyle w:val="Unix"/>
      </w:pPr>
      <w:r>
        <w:t>array([[255, 255, 255, ..., 255, 255, 255],</w:t>
      </w:r>
    </w:p>
    <w:p w14:paraId="68AAB640" w14:textId="77777777" w:rsidR="00D110E5" w:rsidRDefault="00D110E5" w:rsidP="00D96B97">
      <w:pPr>
        <w:pStyle w:val="Unix"/>
      </w:pPr>
      <w:r>
        <w:t xml:space="preserve">       [255, 255, 255, ..., 255, 255, 255],</w:t>
      </w:r>
    </w:p>
    <w:p w14:paraId="781E96E1" w14:textId="77777777" w:rsidR="00D110E5" w:rsidRDefault="00D110E5" w:rsidP="00D96B97">
      <w:pPr>
        <w:pStyle w:val="Unix"/>
      </w:pPr>
      <w:r>
        <w:t xml:space="preserve">       [255, 255, 255, ..., 255, 255, 255],</w:t>
      </w:r>
    </w:p>
    <w:p w14:paraId="488F2994" w14:textId="77777777" w:rsidR="00D110E5" w:rsidRDefault="00D110E5" w:rsidP="00D96B97">
      <w:pPr>
        <w:pStyle w:val="Unix"/>
      </w:pPr>
      <w:r>
        <w:t xml:space="preserve">       ..., </w:t>
      </w:r>
    </w:p>
    <w:p w14:paraId="373AE5B6" w14:textId="77777777" w:rsidR="00D110E5" w:rsidRDefault="00D110E5" w:rsidP="00D96B97">
      <w:pPr>
        <w:pStyle w:val="Unix"/>
      </w:pPr>
      <w:r>
        <w:t xml:space="preserve">       [255, 255, 255, ..., 255, 255, 255],</w:t>
      </w:r>
    </w:p>
    <w:p w14:paraId="698B53E0" w14:textId="77777777" w:rsidR="00D110E5" w:rsidRDefault="00D110E5" w:rsidP="00D96B97">
      <w:pPr>
        <w:pStyle w:val="Unix"/>
      </w:pPr>
      <w:r>
        <w:t xml:space="preserve">       [255, 255, 255, ..., 255, 255, 255],</w:t>
      </w:r>
    </w:p>
    <w:p w14:paraId="74933DDE" w14:textId="211DB3A2" w:rsidR="00D110E5" w:rsidRPr="00E53473" w:rsidRDefault="00D110E5" w:rsidP="00D96B97">
      <w:pPr>
        <w:pStyle w:val="Unix"/>
      </w:pPr>
      <w:r>
        <w:t xml:space="preserve">       [255, 255, 255, ..., 255, 255, 255]], dtype=uint8)</w:t>
      </w:r>
    </w:p>
    <w:p w14:paraId="546F8EE9" w14:textId="77777777" w:rsidR="00231A37" w:rsidRDefault="00231A37" w:rsidP="000E5536">
      <w:pPr>
        <w:pStyle w:val="Heading5"/>
      </w:pPr>
      <w:r>
        <w:t>Shapely</w:t>
      </w:r>
    </w:p>
    <w:p w14:paraId="43B508C5" w14:textId="4CEB3314" w:rsidR="00DC4072" w:rsidRDefault="00DC4072" w:rsidP="00DC4072">
      <w:pPr>
        <w:pStyle w:val="Heading6"/>
      </w:pPr>
      <w:r>
        <w:t>Installation</w:t>
      </w:r>
    </w:p>
    <w:p w14:paraId="56CA6AE4" w14:textId="2D4AA77C" w:rsidR="00231A37" w:rsidRDefault="00AF2400" w:rsidP="000E5536">
      <w:pPr>
        <w:pStyle w:val="BodyText2"/>
      </w:pPr>
      <w:r>
        <w:t xml:space="preserve">See </w:t>
      </w:r>
      <w:hyperlink w:anchor="_gdal,_shapely_and" w:history="1">
        <w:r w:rsidRPr="00AF2400">
          <w:rPr>
            <w:rStyle w:val="Hyperlink"/>
          </w:rPr>
          <w:t>gdal, shapely and fiona</w:t>
        </w:r>
      </w:hyperlink>
      <w:r>
        <w:t xml:space="preserve"> for install instructions on Cloud9.</w:t>
      </w:r>
    </w:p>
    <w:p w14:paraId="24081877" w14:textId="3DB0701E" w:rsidR="00DC4072" w:rsidRDefault="00DC4072" w:rsidP="00DC4072">
      <w:pPr>
        <w:pStyle w:val="Heading6"/>
      </w:pPr>
      <w:r>
        <w:t>Use</w:t>
      </w:r>
    </w:p>
    <w:p w14:paraId="34CA01FF" w14:textId="5C90DBA2" w:rsidR="00DC4072" w:rsidRPr="00DC4072" w:rsidRDefault="003630B2" w:rsidP="00E5562E">
      <w:pPr>
        <w:pStyle w:val="BodyText2"/>
      </w:pPr>
      <w:hyperlink r:id="rId1169" w:history="1">
        <w:r w:rsidR="00DC4072" w:rsidRPr="008913AD">
          <w:rPr>
            <w:rStyle w:val="Hyperlink"/>
          </w:rPr>
          <w:t>http://toblerity.org/shapely/manual.html</w:t>
        </w:r>
      </w:hyperlink>
      <w:r w:rsidR="00DC4072">
        <w:t xml:space="preserve"> </w:t>
      </w:r>
    </w:p>
    <w:p w14:paraId="0BAB598A" w14:textId="7F12EBDF" w:rsidR="00EA1721" w:rsidRDefault="00EA1721" w:rsidP="000E5536">
      <w:pPr>
        <w:pStyle w:val="Heading5"/>
      </w:pPr>
      <w:bookmarkStart w:id="198" w:name="_Ref416879796"/>
      <w:r>
        <w:t>WebPy</w:t>
      </w:r>
      <w:bookmarkEnd w:id="198"/>
    </w:p>
    <w:p w14:paraId="4796CBBD" w14:textId="2E31AFC2" w:rsidR="00EA1721" w:rsidRDefault="00EA1721" w:rsidP="000E5536">
      <w:pPr>
        <w:pStyle w:val="BodyText2"/>
      </w:pPr>
      <w:r>
        <w:t>Installing on the SPREP machine</w:t>
      </w:r>
      <w:r w:rsidR="00253734">
        <w:t xml:space="preserve"> (</w:t>
      </w:r>
      <w:r w:rsidR="00253734" w:rsidRPr="006E327C">
        <w:t>123.176.76.184</w:t>
      </w:r>
      <w:r w:rsidR="00253734">
        <w:t>)</w:t>
      </w:r>
      <w:r>
        <w:t>:</w:t>
      </w:r>
    </w:p>
    <w:p w14:paraId="13EFBE87" w14:textId="2F6D09B2" w:rsidR="00EA1721" w:rsidRDefault="00EA1721" w:rsidP="00D96B97">
      <w:pPr>
        <w:pStyle w:val="Unix"/>
      </w:pPr>
      <w:r>
        <w:t xml:space="preserve">wget </w:t>
      </w:r>
      <w:hyperlink r:id="rId1170" w:history="1">
        <w:r w:rsidR="00253734" w:rsidRPr="00795200">
          <w:rPr>
            <w:rStyle w:val="Hyperlink"/>
          </w:rPr>
          <w:t>http://webpy.org/static/web.py-0.37.tar.gz</w:t>
        </w:r>
      </w:hyperlink>
    </w:p>
    <w:p w14:paraId="27348A7E" w14:textId="498146F5" w:rsidR="00847A5A" w:rsidRDefault="00847A5A" w:rsidP="00D96B97">
      <w:pPr>
        <w:pStyle w:val="Unix"/>
      </w:pPr>
      <w:r w:rsidRPr="00847A5A">
        <w:t>tar -xvzf web.py-0.37.tar.gz</w:t>
      </w:r>
    </w:p>
    <w:p w14:paraId="22A3CA42" w14:textId="2001D995" w:rsidR="00B6119B" w:rsidRDefault="009E0F78" w:rsidP="00D96B97">
      <w:pPr>
        <w:pStyle w:val="Unix"/>
      </w:pPr>
      <w:r w:rsidRPr="009E0F78">
        <w:t>cd web.py-0.37/</w:t>
      </w:r>
    </w:p>
    <w:p w14:paraId="0283DC25" w14:textId="0204E214" w:rsidR="00B6119B" w:rsidRPr="00EA1721" w:rsidRDefault="009E0F78" w:rsidP="00D96B97">
      <w:pPr>
        <w:pStyle w:val="Unix"/>
      </w:pPr>
      <w:r>
        <w:t xml:space="preserve">sudo </w:t>
      </w:r>
      <w:r w:rsidR="00B6119B" w:rsidRPr="00B6119B">
        <w:t>python setup.py ins</w:t>
      </w:r>
      <w:r w:rsidR="003A5760">
        <w:t>tall</w:t>
      </w:r>
    </w:p>
    <w:p w14:paraId="08D343B7" w14:textId="64A5088D" w:rsidR="00D5148F" w:rsidRDefault="00D5148F" w:rsidP="000E5536">
      <w:pPr>
        <w:pStyle w:val="Heading5"/>
      </w:pPr>
      <w:r>
        <w:t>webapp2</w:t>
      </w:r>
    </w:p>
    <w:p w14:paraId="601A1BB0" w14:textId="2C086805" w:rsidR="00D5148F" w:rsidRPr="00D5148F" w:rsidRDefault="00D5148F" w:rsidP="000E5536">
      <w:pPr>
        <w:pStyle w:val="BodyText2"/>
      </w:pPr>
      <w:r>
        <w:t xml:space="preserve">This is used in Google App Engine and is similar to webpy. Website </w:t>
      </w:r>
      <w:hyperlink r:id="rId1171" w:history="1">
        <w:r w:rsidRPr="00D5148F">
          <w:rPr>
            <w:rStyle w:val="Hyperlink"/>
          </w:rPr>
          <w:t>here</w:t>
        </w:r>
      </w:hyperlink>
      <w:r w:rsidR="00D17568">
        <w:t xml:space="preserve"> and GAE documentation </w:t>
      </w:r>
      <w:hyperlink r:id="rId1172" w:history="1">
        <w:r w:rsidR="00D17568" w:rsidRPr="00D17568">
          <w:rPr>
            <w:rStyle w:val="Hyperlink"/>
          </w:rPr>
          <w:t>here</w:t>
        </w:r>
      </w:hyperlink>
      <w:r w:rsidR="00D17568">
        <w:t>.</w:t>
      </w:r>
    </w:p>
    <w:p w14:paraId="170937CA" w14:textId="438DE71C" w:rsidR="00A33A17" w:rsidRDefault="00A33A17" w:rsidP="00A33A17">
      <w:pPr>
        <w:pStyle w:val="Heading5"/>
      </w:pPr>
      <w:r>
        <w:t>GDAL Bindings</w:t>
      </w:r>
    </w:p>
    <w:p w14:paraId="35E7E973" w14:textId="1DCB04F0" w:rsidR="00A33A17" w:rsidRDefault="00A33A17" w:rsidP="00E5562E">
      <w:pPr>
        <w:pStyle w:val="BodyText2"/>
      </w:pPr>
      <w:r>
        <w:t>Installed on Cloud9 on 8/2/17:</w:t>
      </w:r>
    </w:p>
    <w:p w14:paraId="10892F00" w14:textId="201E2C3F" w:rsidR="00A33A17" w:rsidRPr="00A33A17" w:rsidRDefault="00A33A17" w:rsidP="00D96B97">
      <w:pPr>
        <w:pStyle w:val="Unix"/>
      </w:pPr>
      <w:r w:rsidRPr="00A33A17">
        <w:t>sudo apt-get python-gdal</w:t>
      </w:r>
    </w:p>
    <w:p w14:paraId="3F9F115C" w14:textId="61BCD029" w:rsidR="004B461D" w:rsidRPr="000440E2" w:rsidRDefault="009D2154" w:rsidP="007D2F52">
      <w:pPr>
        <w:pStyle w:val="Heading4"/>
        <w:rPr>
          <w:lang w:eastAsia="en-GB" w:bidi="ar-SA"/>
        </w:rPr>
      </w:pPr>
      <w:r>
        <w:rPr>
          <w:lang w:eastAsia="en-GB" w:bidi="ar-SA"/>
        </w:rPr>
        <w:t xml:space="preserve">Using </w:t>
      </w:r>
      <w:r w:rsidR="004B461D">
        <w:rPr>
          <w:lang w:eastAsia="en-GB" w:bidi="ar-SA"/>
        </w:rPr>
        <w:t>Modules and packages</w:t>
      </w:r>
    </w:p>
    <w:p w14:paraId="5469DD26" w14:textId="77777777" w:rsidR="004B461D" w:rsidRDefault="004B461D" w:rsidP="000E5536">
      <w:pPr>
        <w:pStyle w:val="ListBullet"/>
        <w:rPr>
          <w:lang w:eastAsia="en-GB" w:bidi="ar-SA"/>
        </w:rPr>
      </w:pPr>
      <w:r>
        <w:rPr>
          <w:lang w:eastAsia="en-GB" w:bidi="ar-SA"/>
        </w:rPr>
        <w:t>T</w:t>
      </w:r>
      <w:r w:rsidRPr="000440E2">
        <w:rPr>
          <w:lang w:eastAsia="en-GB" w:bidi="ar-SA"/>
        </w:rPr>
        <w:t>yping dir(&lt;modulename&gt;) shows you all the names defined in a particular module</w:t>
      </w:r>
    </w:p>
    <w:p w14:paraId="7C55D5C4" w14:textId="77777777" w:rsidR="004B461D" w:rsidRDefault="004B461D" w:rsidP="000E5536">
      <w:pPr>
        <w:pStyle w:val="ListBullet"/>
        <w:rPr>
          <w:lang w:eastAsia="en-GB" w:bidi="ar-SA"/>
        </w:rPr>
      </w:pPr>
      <w:r>
        <w:rPr>
          <w:lang w:eastAsia="en-GB" w:bidi="ar-SA"/>
        </w:rPr>
        <w:t xml:space="preserve">The name of a module can be retrieved by using the global variable </w:t>
      </w:r>
      <w:r w:rsidRPr="00FF5212">
        <w:rPr>
          <w:lang w:eastAsia="en-GB" w:bidi="ar-SA"/>
        </w:rPr>
        <w:t>__name__</w:t>
      </w:r>
    </w:p>
    <w:p w14:paraId="03F6ADAD" w14:textId="5B7B6411" w:rsidR="004B461D" w:rsidRDefault="004B461D" w:rsidP="000E5536">
      <w:pPr>
        <w:pStyle w:val="ListBullet"/>
        <w:rPr>
          <w:lang w:eastAsia="en-GB" w:bidi="ar-SA"/>
        </w:rPr>
      </w:pPr>
      <w:r>
        <w:rPr>
          <w:lang w:eastAsia="en-GB" w:bidi="ar-SA"/>
        </w:rPr>
        <w:t>The path of the module/package can be retrieved by using the global variable __path__</w:t>
      </w:r>
      <w:r w:rsidR="007D307D">
        <w:rPr>
          <w:lang w:eastAsia="en-GB" w:bidi="ar-SA"/>
        </w:rPr>
        <w:t xml:space="preserve"> or by using the inspect module:</w:t>
      </w:r>
    </w:p>
    <w:p w14:paraId="57828215" w14:textId="77777777" w:rsidR="007D307D" w:rsidRDefault="007D307D" w:rsidP="000E5536">
      <w:pPr>
        <w:pStyle w:val="Code"/>
        <w:rPr>
          <w:lang w:eastAsia="en-GB" w:bidi="ar-SA"/>
        </w:rPr>
      </w:pPr>
      <w:r>
        <w:rPr>
          <w:lang w:eastAsia="en-GB" w:bidi="ar-SA"/>
        </w:rPr>
        <w:t>&gt;&gt;&gt; import inspect</w:t>
      </w:r>
    </w:p>
    <w:p w14:paraId="44C5459B" w14:textId="77777777" w:rsidR="007D307D" w:rsidRDefault="007D307D" w:rsidP="000E5536">
      <w:pPr>
        <w:pStyle w:val="Code"/>
        <w:rPr>
          <w:lang w:eastAsia="en-GB" w:bidi="ar-SA"/>
        </w:rPr>
      </w:pPr>
      <w:r>
        <w:rPr>
          <w:lang w:eastAsia="en-GB" w:bidi="ar-SA"/>
        </w:rPr>
        <w:t>&gt;&gt;&gt; inspect.getfile(Proj)</w:t>
      </w:r>
    </w:p>
    <w:p w14:paraId="5AF3F142" w14:textId="36725FAF" w:rsidR="007D307D" w:rsidRDefault="007D307D" w:rsidP="000E5536">
      <w:pPr>
        <w:pStyle w:val="Code"/>
        <w:rPr>
          <w:lang w:eastAsia="en-GB" w:bidi="ar-SA"/>
        </w:rPr>
      </w:pPr>
      <w:r>
        <w:rPr>
          <w:lang w:eastAsia="en-GB" w:bidi="ar-SA"/>
        </w:rPr>
        <w:lastRenderedPageBreak/>
        <w:t>'/usr/lib64/python2.6/site-packages/pyproj/__init__.pyc'</w:t>
      </w:r>
    </w:p>
    <w:p w14:paraId="297187DC" w14:textId="77777777" w:rsidR="004B461D" w:rsidRDefault="004B461D" w:rsidP="000E5536">
      <w:pPr>
        <w:pStyle w:val="ListBullet"/>
        <w:rPr>
          <w:lang w:eastAsia="en-GB" w:bidi="ar-SA"/>
        </w:rPr>
      </w:pPr>
      <w:r>
        <w:rPr>
          <w:lang w:eastAsia="en-GB" w:bidi="ar-SA"/>
        </w:rPr>
        <w:t>sys.path will show you the current list of paths</w:t>
      </w:r>
    </w:p>
    <w:p w14:paraId="0375DDBD" w14:textId="77777777" w:rsidR="004B461D" w:rsidRDefault="004B461D" w:rsidP="000E5536">
      <w:pPr>
        <w:pStyle w:val="ListBullet"/>
        <w:rPr>
          <w:lang w:eastAsia="en-GB" w:bidi="ar-SA"/>
        </w:rPr>
      </w:pPr>
      <w:r w:rsidRPr="00FF5212">
        <w:rPr>
          <w:lang w:eastAsia="en-GB" w:bidi="ar-SA"/>
        </w:rPr>
        <w:t>A module can contain executable statements as well as function definitions. These statements are intended to initialize the module. They are executed only the first time the module is imported somewhere.</w:t>
      </w:r>
    </w:p>
    <w:p w14:paraId="5BC854D4" w14:textId="77777777" w:rsidR="004B461D" w:rsidRDefault="004B461D" w:rsidP="000E5536">
      <w:pPr>
        <w:pStyle w:val="ListBullet"/>
      </w:pPr>
      <w:r>
        <w:t xml:space="preserve">sys.modules shows you a list of currently loaded modules with their full paths </w:t>
      </w:r>
    </w:p>
    <w:p w14:paraId="2F6B398F" w14:textId="77777777" w:rsidR="004B461D" w:rsidRDefault="004B461D" w:rsidP="000E5536">
      <w:pPr>
        <w:pStyle w:val="ListBullet"/>
      </w:pPr>
      <w:r>
        <w:t>help(‘modules’) shows you a much neater list of the modules with just the names</w:t>
      </w:r>
    </w:p>
    <w:p w14:paraId="3F8BF60C" w14:textId="77777777" w:rsidR="004B461D" w:rsidRDefault="004B461D" w:rsidP="000E5536">
      <w:pPr>
        <w:pStyle w:val="ListBullet"/>
      </w:pPr>
      <w:r>
        <w:t>You can add extra paths in the PYTHONPATH variable or in the .pth file in 'C:\Python26\ArcGIS10.0\Lib\site-packages'</w:t>
      </w:r>
    </w:p>
    <w:p w14:paraId="776AEEB1" w14:textId="77777777" w:rsidR="004B461D" w:rsidRDefault="004B461D" w:rsidP="000E5536">
      <w:pPr>
        <w:pStyle w:val="ListBullet"/>
      </w:pPr>
      <w:r>
        <w:t>When a new package is installed using distutils or one of its extenders, the contents of the package are dropped into the site-packages directory and then the name of the new package directory is added to a .pth file</w:t>
      </w:r>
    </w:p>
    <w:p w14:paraId="5C53EF50" w14:textId="77777777" w:rsidR="004B461D" w:rsidRDefault="004B461D" w:rsidP="000E5536">
      <w:pPr>
        <w:pStyle w:val="ListBullet"/>
      </w:pPr>
      <w:r w:rsidRPr="004B541A">
        <w:t>For efficiency reasons, each module is only imported once per interpreter session. Therefore, if you change your modules, you must restart the interpreter – or, if it’s just one module you want to test interactively, use reload(), e.g. reload(modulename).</w:t>
      </w:r>
    </w:p>
    <w:p w14:paraId="1B10C960" w14:textId="77777777" w:rsidR="004B461D" w:rsidRPr="00A64904" w:rsidRDefault="004B461D" w:rsidP="000E5536">
      <w:pPr>
        <w:pStyle w:val="ListBullet"/>
      </w:pPr>
      <w:r>
        <w:t xml:space="preserve">You can execute modules as scripts (see </w:t>
      </w:r>
      <w:hyperlink r:id="rId1173" w:anchor="executing-modules-as-scripts" w:history="1">
        <w:r w:rsidRPr="003D259E">
          <w:rPr>
            <w:rStyle w:val="Hyperlink"/>
          </w:rPr>
          <w:t>http://docs.python.org/tutorial/modules.html#executing-modules-as-scripts</w:t>
        </w:r>
      </w:hyperlink>
      <w:r>
        <w:t>)</w:t>
      </w:r>
    </w:p>
    <w:p w14:paraId="6E0A1E45" w14:textId="77777777" w:rsidR="004B461D" w:rsidRDefault="004B461D" w:rsidP="000E5536">
      <w:pPr>
        <w:pStyle w:val="Heading5"/>
      </w:pPr>
      <w:r>
        <w:t>Importing</w:t>
      </w:r>
    </w:p>
    <w:p w14:paraId="15383854" w14:textId="77777777" w:rsidR="004B461D" w:rsidRDefault="004B461D" w:rsidP="000E5536">
      <w:pPr>
        <w:pStyle w:val="BodyText2"/>
      </w:pPr>
      <w:r>
        <w:t>If you have imported projects into Aptana you can then use those projects in code by adding the packages in using the sys.path.append syntax. For example, the owslib is an open souce Python project that is available via an SVN import. Once it is imported into Aptana, you can reference the project in your code as if it was an installed package like this:</w:t>
      </w:r>
    </w:p>
    <w:p w14:paraId="28D59A5A" w14:textId="77777777" w:rsidR="004B461D" w:rsidRDefault="004B461D" w:rsidP="000E5536">
      <w:pPr>
        <w:pStyle w:val="Code"/>
      </w:pPr>
      <w:r>
        <w:t>import sys</w:t>
      </w:r>
    </w:p>
    <w:p w14:paraId="258F2C23" w14:textId="77777777" w:rsidR="004B461D" w:rsidRDefault="004B461D" w:rsidP="000E5536">
      <w:pPr>
        <w:pStyle w:val="Code"/>
      </w:pPr>
      <w:r>
        <w:t>sys.path.append('E:\\cottaan\\Aptana Studio 3\\Aptana Studio Workspace\\')</w:t>
      </w:r>
    </w:p>
    <w:p w14:paraId="009D1276" w14:textId="77777777" w:rsidR="004B461D" w:rsidRPr="00DD1600" w:rsidRDefault="004B461D" w:rsidP="000E5536">
      <w:pPr>
        <w:pStyle w:val="Code"/>
      </w:pPr>
      <w:r>
        <w:t>from owslib.wfs import WebFeatureService</w:t>
      </w:r>
    </w:p>
    <w:p w14:paraId="24D9E0E2" w14:textId="77777777" w:rsidR="009E0944" w:rsidRDefault="009E0944" w:rsidP="000E5536">
      <w:pPr>
        <w:pStyle w:val="Heading5"/>
      </w:pPr>
      <w:r>
        <w:t>Installing</w:t>
      </w:r>
    </w:p>
    <w:p w14:paraId="5594F16D" w14:textId="77777777" w:rsidR="009E0944" w:rsidRDefault="009E0944" w:rsidP="000E5536">
      <w:pPr>
        <w:pStyle w:val="BodyText2"/>
      </w:pPr>
      <w:r>
        <w:t xml:space="preserve">There are a number of different methods for installing Python packages: </w:t>
      </w:r>
    </w:p>
    <w:p w14:paraId="4DFED832" w14:textId="77777777" w:rsidR="009E0944" w:rsidRDefault="009E0944" w:rsidP="000E5536">
      <w:pPr>
        <w:pStyle w:val="Heading6"/>
      </w:pPr>
      <w:r>
        <w:t xml:space="preserve">Using Conda </w:t>
      </w:r>
    </w:p>
    <w:p w14:paraId="44B8E668" w14:textId="77777777" w:rsidR="009E0944" w:rsidRDefault="009E0944" w:rsidP="000E5536">
      <w:pPr>
        <w:pStyle w:val="BodyText2"/>
      </w:pPr>
      <w:r>
        <w:t>conda install &lt;package&gt;</w:t>
      </w:r>
    </w:p>
    <w:p w14:paraId="046C015F" w14:textId="77777777" w:rsidR="009E0944" w:rsidRDefault="009E0944" w:rsidP="000E5536">
      <w:pPr>
        <w:pStyle w:val="Heading6"/>
      </w:pPr>
      <w:r>
        <w:t>setup.py</w:t>
      </w:r>
    </w:p>
    <w:p w14:paraId="3E7D47F8" w14:textId="77777777" w:rsidR="007771CD" w:rsidRDefault="009E0944" w:rsidP="000E5536">
      <w:pPr>
        <w:pStyle w:val="BodyText2"/>
      </w:pPr>
      <w:r>
        <w:t>By downloading the package and unzipping to the python site-packages folder and the</w:t>
      </w:r>
      <w:r w:rsidR="00FF4F21">
        <w:t xml:space="preserve">n running the setup.py program, </w:t>
      </w:r>
      <w:r>
        <w:t xml:space="preserve">e.g. from the command prompt: </w:t>
      </w:r>
    </w:p>
    <w:p w14:paraId="673EC03F" w14:textId="77777777" w:rsidR="009E0944" w:rsidRPr="009E0944" w:rsidRDefault="009E0944" w:rsidP="00D96B97">
      <w:pPr>
        <w:pStyle w:val="Unix"/>
      </w:pPr>
      <w:r w:rsidRPr="009E0944">
        <w:t>C:\Python27\ArcGIS10.1\Lib\site-packages\avro-1.7.7&gt;setup.py install</w:t>
      </w:r>
    </w:p>
    <w:p w14:paraId="553DE661" w14:textId="3EDA40EA" w:rsidR="00BC1C24" w:rsidRDefault="00BC1C24" w:rsidP="000E5536">
      <w:pPr>
        <w:pStyle w:val="Heading5"/>
      </w:pPr>
      <w:r>
        <w:t>Package managers</w:t>
      </w:r>
    </w:p>
    <w:p w14:paraId="55F91617" w14:textId="2DCFD28A" w:rsidR="00BC1C24" w:rsidRDefault="00BC1C24" w:rsidP="000E5536">
      <w:pPr>
        <w:pStyle w:val="Heading6"/>
      </w:pPr>
      <w:bookmarkStart w:id="199" w:name="_Ref416945647"/>
      <w:r>
        <w:t>Pip</w:t>
      </w:r>
      <w:bookmarkEnd w:id="199"/>
    </w:p>
    <w:p w14:paraId="55862671" w14:textId="167DA4E7" w:rsidR="00F526CC" w:rsidRDefault="00F526CC" w:rsidP="000E5536">
      <w:pPr>
        <w:pStyle w:val="Heading7"/>
      </w:pPr>
      <w:r>
        <w:t>Installing</w:t>
      </w:r>
    </w:p>
    <w:p w14:paraId="4FD15C54" w14:textId="111B8486" w:rsidR="00BC1C24" w:rsidRDefault="00BC1C24" w:rsidP="000E5536">
      <w:pPr>
        <w:pStyle w:val="BodyText2"/>
      </w:pPr>
      <w:r>
        <w:t xml:space="preserve">Follow instructions here to install Pip: </w:t>
      </w:r>
      <w:hyperlink r:id="rId1174" w:history="1">
        <w:r w:rsidRPr="00795200">
          <w:rPr>
            <w:rStyle w:val="Hyperlink"/>
          </w:rPr>
          <w:t>https://pip.pypa.io/en/latest/installing.html</w:t>
        </w:r>
      </w:hyperlink>
      <w:r>
        <w:t xml:space="preserve"> </w:t>
      </w:r>
    </w:p>
    <w:p w14:paraId="6D1DB2B4" w14:textId="275D8387" w:rsidR="00BC1C24" w:rsidRDefault="00BC1C24" w:rsidP="00D96B97">
      <w:pPr>
        <w:pStyle w:val="Unix"/>
      </w:pPr>
      <w:r w:rsidRPr="00BC1C24">
        <w:t xml:space="preserve">wget </w:t>
      </w:r>
      <w:hyperlink r:id="rId1175" w:history="1">
        <w:r w:rsidRPr="00795200">
          <w:rPr>
            <w:rStyle w:val="Hyperlink"/>
          </w:rPr>
          <w:t>https://bootstrap.pypa.io/get-pip.py</w:t>
        </w:r>
      </w:hyperlink>
    </w:p>
    <w:p w14:paraId="29CC7B01" w14:textId="6D2C0250" w:rsidR="00BC1C24" w:rsidRDefault="00BC1C24" w:rsidP="00D96B97">
      <w:pPr>
        <w:pStyle w:val="Unix"/>
      </w:pPr>
      <w:r>
        <w:t xml:space="preserve">sudo </w:t>
      </w:r>
      <w:r w:rsidRPr="00BC1C24">
        <w:t>python get-pip.py</w:t>
      </w:r>
    </w:p>
    <w:p w14:paraId="4C61B371" w14:textId="0A8F8CD8" w:rsidR="00F526CC" w:rsidRDefault="00F526CC" w:rsidP="000E5536">
      <w:pPr>
        <w:pStyle w:val="Heading7"/>
      </w:pPr>
      <w:r>
        <w:t>Debugging installs</w:t>
      </w:r>
    </w:p>
    <w:p w14:paraId="1F5E7774" w14:textId="2BEE0797" w:rsidR="008D7960" w:rsidRDefault="008D7960" w:rsidP="000E5536">
      <w:pPr>
        <w:pStyle w:val="BodyText2"/>
      </w:pPr>
      <w:r>
        <w:t>You can see what pip is going to install using this:</w:t>
      </w:r>
    </w:p>
    <w:p w14:paraId="65A5E95F" w14:textId="27CE65FC" w:rsidR="008D7960" w:rsidRDefault="008D7960" w:rsidP="00D96B97">
      <w:pPr>
        <w:pStyle w:val="Unix"/>
      </w:pPr>
      <w:r w:rsidRPr="008D7960">
        <w:t>pip search six</w:t>
      </w:r>
    </w:p>
    <w:p w14:paraId="342B4AF1" w14:textId="5BEEB19F" w:rsidR="008D7960" w:rsidRDefault="008D7960" w:rsidP="00D96B97">
      <w:pPr>
        <w:pStyle w:val="Unix"/>
      </w:pPr>
      <w:r>
        <w:t>..</w:t>
      </w:r>
    </w:p>
    <w:p w14:paraId="66915151" w14:textId="77777777" w:rsidR="008D7960" w:rsidRDefault="008D7960" w:rsidP="00D96B97">
      <w:pPr>
        <w:pStyle w:val="Unix"/>
      </w:pPr>
      <w:r>
        <w:t>six                       - Python 2 and 3 compatibility utilities</w:t>
      </w:r>
    </w:p>
    <w:p w14:paraId="6FE98097" w14:textId="77777777" w:rsidR="008D7960" w:rsidRDefault="008D7960" w:rsidP="00D96B97">
      <w:pPr>
        <w:pStyle w:val="Unix"/>
      </w:pPr>
      <w:r>
        <w:t xml:space="preserve">  INSTALLED: 1.5.2</w:t>
      </w:r>
    </w:p>
    <w:p w14:paraId="6F211A4B" w14:textId="0D7EA95F" w:rsidR="008D7960" w:rsidRDefault="008D7960" w:rsidP="00D96B97">
      <w:pPr>
        <w:pStyle w:val="Unix"/>
      </w:pPr>
      <w:r>
        <w:t xml:space="preserve">  LATEST:    1.10.0</w:t>
      </w:r>
    </w:p>
    <w:p w14:paraId="4F3453DD" w14:textId="5824F653" w:rsidR="008D7960" w:rsidRDefault="008D7960" w:rsidP="00D96B97">
      <w:pPr>
        <w:pStyle w:val="Unix"/>
      </w:pPr>
      <w:r>
        <w:t>..</w:t>
      </w:r>
    </w:p>
    <w:p w14:paraId="5B2DE3F8" w14:textId="3684CAA2" w:rsidR="00F526CC" w:rsidRPr="00F526CC" w:rsidRDefault="00F526CC" w:rsidP="000E5536">
      <w:pPr>
        <w:pStyle w:val="BodyText2"/>
      </w:pPr>
      <w:r>
        <w:t xml:space="preserve">If a pip install fails there is a log file created in </w:t>
      </w:r>
      <w:r w:rsidRPr="00F526CC">
        <w:t>~/.cache/pip/log</w:t>
      </w:r>
      <w:r>
        <w:t xml:space="preserve"> (on Ubuntu).</w:t>
      </w:r>
    </w:p>
    <w:p w14:paraId="5EECF711" w14:textId="77777777" w:rsidR="004B461D" w:rsidRDefault="004B461D" w:rsidP="0034374E">
      <w:pPr>
        <w:pStyle w:val="Heading3"/>
      </w:pPr>
      <w:bookmarkStart w:id="200" w:name="_Toc315774591"/>
      <w:r>
        <w:t>R</w:t>
      </w:r>
      <w:bookmarkEnd w:id="200"/>
    </w:p>
    <w:p w14:paraId="43CF2F67" w14:textId="77777777" w:rsidR="004B461D" w:rsidRDefault="004B461D" w:rsidP="000E5536">
      <w:pPr>
        <w:pStyle w:val="BodyText2"/>
      </w:pPr>
      <w:r>
        <w:lastRenderedPageBreak/>
        <w:t>Installed and running from the 2.13.1 GUI</w:t>
      </w:r>
    </w:p>
    <w:p w14:paraId="7E5A4F4A" w14:textId="77777777" w:rsidR="004B461D" w:rsidRDefault="004B461D" w:rsidP="007D2F52">
      <w:pPr>
        <w:pStyle w:val="Heading4"/>
      </w:pPr>
      <w:bookmarkStart w:id="201" w:name="_Toc315774592"/>
      <w:r>
        <w:t>ArcGIS Library:</w:t>
      </w:r>
      <w:bookmarkEnd w:id="201"/>
    </w:p>
    <w:p w14:paraId="69A0D805" w14:textId="77777777" w:rsidR="004B461D" w:rsidRDefault="004B461D" w:rsidP="000E5536">
      <w:pPr>
        <w:pStyle w:val="BodyText"/>
      </w:pPr>
      <w:r>
        <w:t xml:space="preserve">Installed ArcGIS R Library from here: </w:t>
      </w:r>
      <w:hyperlink r:id="rId1176" w:history="1">
        <w:r w:rsidRPr="0077669C">
          <w:rPr>
            <w:rStyle w:val="Hyperlink"/>
          </w:rPr>
          <w:t>http://resources.arcgis.com/gallery/file/geoprocessing/details?entryID=F855D6D1-1422-2418-A0B2-643E624A8925</w:t>
        </w:r>
      </w:hyperlink>
    </w:p>
    <w:p w14:paraId="5A8C27AF" w14:textId="77777777" w:rsidR="004B461D" w:rsidRDefault="004B461D" w:rsidP="000E5536">
      <w:pPr>
        <w:pStyle w:val="BodyText2"/>
      </w:pPr>
      <w:r>
        <w:t>R install location is here: C:\Program Files\R\R-2.13.1\bin       - this needs to go into the Path Environment Variable</w:t>
      </w:r>
    </w:p>
    <w:p w14:paraId="4DDB45AE" w14:textId="77777777" w:rsidR="004B461D" w:rsidRDefault="004B461D" w:rsidP="000E5536">
      <w:pPr>
        <w:pStyle w:val="BodyText"/>
      </w:pPr>
      <w:r>
        <w:t xml:space="preserve">Installed the following packages: </w:t>
      </w:r>
    </w:p>
    <w:p w14:paraId="700D0DA2" w14:textId="77777777" w:rsidR="004B461D" w:rsidRDefault="004B461D" w:rsidP="000E5536">
      <w:pPr>
        <w:pStyle w:val="BodyText"/>
      </w:pPr>
      <w:r>
        <w:t>1. clustTool - downloaded and then installed - showed a GUI</w:t>
      </w:r>
    </w:p>
    <w:p w14:paraId="3FD0EF7F" w14:textId="77777777" w:rsidR="004B461D" w:rsidRDefault="004B461D" w:rsidP="000E5536">
      <w:pPr>
        <w:pStyle w:val="BodyText"/>
      </w:pPr>
      <w:r>
        <w:t>2. maptools</w:t>
      </w:r>
    </w:p>
    <w:p w14:paraId="4D80A77D" w14:textId="77777777" w:rsidR="004B461D" w:rsidRDefault="004B461D" w:rsidP="000E5536">
      <w:pPr>
        <w:pStyle w:val="BodyText"/>
      </w:pPr>
      <w:r>
        <w:t>Loading required package: foreign</w:t>
      </w:r>
    </w:p>
    <w:p w14:paraId="5BA643C5" w14:textId="77777777" w:rsidR="004B461D" w:rsidRDefault="004B461D" w:rsidP="000E5536">
      <w:pPr>
        <w:pStyle w:val="BodyText2"/>
      </w:pPr>
      <w:r>
        <w:t>Loading required package: sp</w:t>
      </w:r>
    </w:p>
    <w:p w14:paraId="1482C2D9" w14:textId="77777777" w:rsidR="004B461D" w:rsidRDefault="004B461D" w:rsidP="000E5536">
      <w:pPr>
        <w:pStyle w:val="BodyText"/>
      </w:pPr>
      <w:r>
        <w:t xml:space="preserve">        Note: polygon geometry computations in maptools</w:t>
      </w:r>
    </w:p>
    <w:p w14:paraId="7779AFFB" w14:textId="77777777" w:rsidR="004B461D" w:rsidRDefault="004B461D" w:rsidP="000E5536">
      <w:pPr>
        <w:pStyle w:val="BodyText"/>
      </w:pPr>
      <w:r>
        <w:t xml:space="preserve">        depend on the package gpclib, which has a</w:t>
      </w:r>
    </w:p>
    <w:p w14:paraId="12613662" w14:textId="77777777" w:rsidR="004B461D" w:rsidRDefault="004B461D" w:rsidP="000E5536">
      <w:pPr>
        <w:pStyle w:val="BodyText"/>
      </w:pPr>
      <w:r>
        <w:t xml:space="preserve">        restricted licence. It is disabled by default;</w:t>
      </w:r>
    </w:p>
    <w:p w14:paraId="36700D5E" w14:textId="77777777" w:rsidR="004B461D" w:rsidRDefault="004B461D" w:rsidP="000E5536">
      <w:pPr>
        <w:pStyle w:val="BodyText"/>
      </w:pPr>
      <w:r>
        <w:t xml:space="preserve">        to enable gpclib, type gpclibPermit()</w:t>
      </w:r>
    </w:p>
    <w:p w14:paraId="03BD98BB" w14:textId="77777777" w:rsidR="004B461D" w:rsidRDefault="004B461D" w:rsidP="000E5536">
      <w:pPr>
        <w:pStyle w:val="BodyText"/>
      </w:pPr>
      <w:r>
        <w:t xml:space="preserve"> </w:t>
      </w:r>
    </w:p>
    <w:p w14:paraId="1B98FFA6" w14:textId="77777777" w:rsidR="004B461D" w:rsidRDefault="004B461D" w:rsidP="000E5536">
      <w:pPr>
        <w:pStyle w:val="BodyText"/>
      </w:pPr>
      <w:r>
        <w:t>Checking rgeos availability as gpclib substitute:</w:t>
      </w:r>
    </w:p>
    <w:p w14:paraId="5794423E" w14:textId="77777777" w:rsidR="004B461D" w:rsidRDefault="004B461D" w:rsidP="000E5536">
      <w:pPr>
        <w:pStyle w:val="BodyText"/>
      </w:pPr>
      <w:r>
        <w:t>FALSE</w:t>
      </w:r>
    </w:p>
    <w:p w14:paraId="6DBE348A" w14:textId="77777777" w:rsidR="004B461D" w:rsidRDefault="004B461D" w:rsidP="000E5536">
      <w:pPr>
        <w:pStyle w:val="ListBullet"/>
      </w:pPr>
      <w:r>
        <w:t>typed gpclibPermit()</w:t>
      </w:r>
    </w:p>
    <w:p w14:paraId="34F2812D" w14:textId="77777777" w:rsidR="004B461D" w:rsidRDefault="004B461D" w:rsidP="000E5536">
      <w:pPr>
        <w:pStyle w:val="BodyText2"/>
      </w:pPr>
      <w:r>
        <w:t>3. sm and Design - no probs</w:t>
      </w:r>
    </w:p>
    <w:p w14:paraId="56527CAE" w14:textId="77777777" w:rsidR="004B461D" w:rsidRDefault="004B461D" w:rsidP="000E5536">
      <w:pPr>
        <w:pStyle w:val="BodyText"/>
      </w:pPr>
      <w:r>
        <w:t>But opening the Tools in ArcGIS doesnt work. Maybe its the licensing issue?</w:t>
      </w:r>
    </w:p>
    <w:p w14:paraId="3585F72D" w14:textId="77777777" w:rsidR="004B461D" w:rsidRDefault="004B461D" w:rsidP="000E5536">
      <w:pPr>
        <w:pStyle w:val="BodyText2"/>
      </w:pPr>
      <w:r>
        <w:t>If you have R open and then run it - it does run through a lot of stuff and then hit and error on trying to create the output file.</w:t>
      </w:r>
      <w:r>
        <w:tab/>
      </w:r>
    </w:p>
    <w:p w14:paraId="6F685CA0" w14:textId="77777777" w:rsidR="004B461D" w:rsidRDefault="004B461D" w:rsidP="000E5536">
      <w:pPr>
        <w:pStyle w:val="BodyText"/>
      </w:pPr>
      <w:r>
        <w:t>WORKING WITH FILES:</w:t>
      </w:r>
    </w:p>
    <w:p w14:paraId="11B659D1" w14:textId="77777777" w:rsidR="004B461D" w:rsidRDefault="004B461D" w:rsidP="000E5536">
      <w:pPr>
        <w:pStyle w:val="BodyText"/>
      </w:pPr>
      <w:r>
        <w:t>filepath&lt;-system.file("data","morley.tab",package="datasets")</w:t>
      </w:r>
    </w:p>
    <w:p w14:paraId="1BA06BCA" w14:textId="77777777" w:rsidR="004B461D" w:rsidRDefault="004B461D" w:rsidP="000E5536">
      <w:pPr>
        <w:pStyle w:val="BodyText2"/>
      </w:pPr>
      <w:r>
        <w:t>file.show(filepath)     - opens the file!!</w:t>
      </w:r>
    </w:p>
    <w:p w14:paraId="7453D515" w14:textId="74C535B4" w:rsidR="00F3221A" w:rsidRDefault="00F3221A" w:rsidP="000E5536">
      <w:pPr>
        <w:pStyle w:val="Heading2"/>
      </w:pPr>
      <w:r>
        <w:t>UNIX</w:t>
      </w:r>
      <w:bookmarkEnd w:id="167"/>
    </w:p>
    <w:p w14:paraId="4F228961" w14:textId="77777777" w:rsidR="00F3221A" w:rsidRDefault="00F3221A" w:rsidP="000E5536">
      <w:pPr>
        <w:pStyle w:val="BodyText"/>
      </w:pPr>
      <w:r>
        <w:t xml:space="preserve">Doing the tutorial here: </w:t>
      </w:r>
      <w:hyperlink r:id="rId1177" w:history="1">
        <w:r w:rsidRPr="0077669C">
          <w:rPr>
            <w:rStyle w:val="Hyperlink"/>
          </w:rPr>
          <w:t>http://www.ee.surrey.ac.uk/Teaching/Unix/unixintro.html</w:t>
        </w:r>
      </w:hyperlink>
    </w:p>
    <w:p w14:paraId="7AFD26BA" w14:textId="77777777" w:rsidR="00F3221A" w:rsidRDefault="00F3221A" w:rsidP="000E5536">
      <w:pPr>
        <w:pStyle w:val="BodyText"/>
      </w:pPr>
      <w:r>
        <w:t>Cant find the tilde on my keyboard - top left</w:t>
      </w:r>
    </w:p>
    <w:p w14:paraId="5CC39B44" w14:textId="77777777" w:rsidR="00F12A7E" w:rsidRDefault="00F12A7E" w:rsidP="0034374E">
      <w:pPr>
        <w:pStyle w:val="Heading3"/>
      </w:pPr>
      <w:r>
        <w:t>Commands</w:t>
      </w:r>
    </w:p>
    <w:p w14:paraId="5728568B" w14:textId="77777777" w:rsidR="00F12A7E" w:rsidRDefault="00F12A7E" w:rsidP="000E5536">
      <w:pPr>
        <w:pStyle w:val="BodyText2"/>
      </w:pPr>
      <w:r>
        <w:t>To search through your history on UNIX, type history | grep &lt;searchterm&gt; to get a list of matching commands that have been executed. You can use the on</w:t>
      </w:r>
      <w:r w:rsidR="005B0296">
        <w:t>e</w:t>
      </w:r>
      <w:r>
        <w:t xml:space="preserve"> you want by selecting it and right clicking.</w:t>
      </w:r>
    </w:p>
    <w:p w14:paraId="418D0057" w14:textId="77777777" w:rsidR="007B7EC0" w:rsidRDefault="007B7EC0" w:rsidP="007D2F52">
      <w:pPr>
        <w:pStyle w:val="Heading4"/>
      </w:pPr>
      <w:bookmarkStart w:id="202" w:name="_Ref353435953"/>
      <w:r>
        <w:t>Working with disks and files</w:t>
      </w:r>
      <w:bookmarkEnd w:id="202"/>
    </w:p>
    <w:p w14:paraId="5952EE62" w14:textId="77777777" w:rsidR="007B7EC0" w:rsidRDefault="007B7EC0" w:rsidP="000E5536">
      <w:pPr>
        <w:pStyle w:val="BodyText2"/>
      </w:pPr>
      <w:r>
        <w:t xml:space="preserve">df </w:t>
      </w:r>
      <w:r>
        <w:tab/>
        <w:t>short for disk free is used for looking at file systems and for looking at mounted disks, e.g. Alex mounted the GBIF species files that were on cruise on the HBase machines so they could be accessed over the network:</w:t>
      </w:r>
    </w:p>
    <w:p w14:paraId="5D900B34" w14:textId="77777777" w:rsidR="007B7EC0" w:rsidRDefault="007B7EC0" w:rsidP="000E5536">
      <w:pPr>
        <w:pStyle w:val="BodyText2"/>
      </w:pPr>
      <w:r>
        <w:t>[root@h05-nn01 /]# df -k</w:t>
      </w:r>
    </w:p>
    <w:p w14:paraId="7A0AAF6A" w14:textId="77777777" w:rsidR="007B7EC0" w:rsidRDefault="007B7EC0" w:rsidP="000E5536">
      <w:pPr>
        <w:pStyle w:val="BodyText"/>
      </w:pPr>
      <w:r>
        <w:t xml:space="preserve">Filesystem           </w:t>
      </w:r>
      <w:r>
        <w:tab/>
      </w:r>
      <w:r>
        <w:tab/>
        <w:t xml:space="preserve">1K-blocks      </w:t>
      </w:r>
      <w:r>
        <w:tab/>
        <w:t xml:space="preserve">Used </w:t>
      </w:r>
      <w:r>
        <w:tab/>
      </w:r>
      <w:r>
        <w:tab/>
        <w:t xml:space="preserve">Available </w:t>
      </w:r>
      <w:r>
        <w:tab/>
      </w:r>
      <w:r>
        <w:tab/>
        <w:t xml:space="preserve">Use% </w:t>
      </w:r>
      <w:r>
        <w:tab/>
        <w:t>Mounted on</w:t>
      </w:r>
    </w:p>
    <w:p w14:paraId="06F87A6F" w14:textId="77777777" w:rsidR="007B7EC0" w:rsidRDefault="007B7EC0" w:rsidP="000E5536">
      <w:pPr>
        <w:pStyle w:val="BodyText"/>
      </w:pPr>
      <w:r>
        <w:t>cruise:/exports/monde</w:t>
      </w:r>
      <w:r>
        <w:tab/>
        <w:t xml:space="preserve">4807096320 </w:t>
      </w:r>
      <w:r>
        <w:tab/>
        <w:t xml:space="preserve">3580403712 </w:t>
      </w:r>
      <w:r>
        <w:tab/>
        <w:t xml:space="preserve">982506496  </w:t>
      </w:r>
      <w:r>
        <w:tab/>
        <w:t xml:space="preserve">79% </w:t>
      </w:r>
      <w:r>
        <w:tab/>
        <w:t>/dopa</w:t>
      </w:r>
    </w:p>
    <w:p w14:paraId="057DB0CC" w14:textId="77777777" w:rsidR="007B7EC0" w:rsidRDefault="007B7EC0" w:rsidP="000E5536">
      <w:pPr>
        <w:pStyle w:val="BodyText"/>
      </w:pPr>
    </w:p>
    <w:p w14:paraId="41F425A0" w14:textId="77777777" w:rsidR="00F12A7E" w:rsidRDefault="00F12A7E" w:rsidP="000E5536">
      <w:pPr>
        <w:pStyle w:val="BodyText"/>
      </w:pPr>
      <w:r w:rsidRPr="00024F85">
        <w:t xml:space="preserve">ls -1 | wc </w:t>
      </w:r>
      <w:r>
        <w:t>–</w:t>
      </w:r>
      <w:r w:rsidRPr="00024F85">
        <w:t>l</w:t>
      </w:r>
      <w:r>
        <w:t xml:space="preserve"> – gets the number of files in the current directory</w:t>
      </w:r>
    </w:p>
    <w:p w14:paraId="4E5448B6" w14:textId="77777777" w:rsidR="00DA4AC1" w:rsidRDefault="00DA4AC1" w:rsidP="000E5536">
      <w:pPr>
        <w:pStyle w:val="BodyText"/>
      </w:pPr>
      <w:r>
        <w:t>rm –r &lt;folder&gt; to empty a folder and delete it</w:t>
      </w:r>
    </w:p>
    <w:p w14:paraId="127642F0" w14:textId="77777777" w:rsidR="00F12A7E" w:rsidRDefault="00F12A7E" w:rsidP="000E5536">
      <w:pPr>
        <w:pStyle w:val="BodyText"/>
      </w:pPr>
      <w:r>
        <w:t>pwd - display the path of the current directory</w:t>
      </w:r>
    </w:p>
    <w:p w14:paraId="5DF2BC57" w14:textId="77777777" w:rsidR="00F12A7E" w:rsidRDefault="00F12A7E" w:rsidP="000E5536">
      <w:pPr>
        <w:pStyle w:val="BodyText"/>
      </w:pPr>
      <w:r>
        <w:t>clear - clears the screen</w:t>
      </w:r>
    </w:p>
    <w:p w14:paraId="44303690" w14:textId="77777777" w:rsidR="00F12A7E" w:rsidRDefault="00F12A7E" w:rsidP="000E5536">
      <w:pPr>
        <w:pStyle w:val="BodyText"/>
      </w:pPr>
      <w:r>
        <w:t>cat - can be used to display the contents of a file on the screen, e.g. cat home.html</w:t>
      </w:r>
    </w:p>
    <w:p w14:paraId="08AA0DCE" w14:textId="77777777" w:rsidR="00A3378D" w:rsidRDefault="00A3378D" w:rsidP="000E5536">
      <w:pPr>
        <w:pStyle w:val="BodyText"/>
      </w:pPr>
      <w:r>
        <w:t>vi – similar to cat</w:t>
      </w:r>
    </w:p>
    <w:p w14:paraId="7EE042FE" w14:textId="77777777" w:rsidR="00F12A7E" w:rsidRDefault="00F12A7E" w:rsidP="000E5536">
      <w:pPr>
        <w:pStyle w:val="BodyText"/>
      </w:pPr>
      <w:r>
        <w:t xml:space="preserve">less - writes the contents of a file </w:t>
      </w:r>
      <w:r w:rsidR="00DF1B73">
        <w:t>to</w:t>
      </w:r>
      <w:r>
        <w:t xml:space="preserve"> the screen a page at a time - you can also use it to search - q to quit</w:t>
      </w:r>
      <w:r w:rsidR="00DF1B73">
        <w:t>, space for next page</w:t>
      </w:r>
    </w:p>
    <w:p w14:paraId="7C76FC16" w14:textId="77777777" w:rsidR="00DF1B73" w:rsidRDefault="00DF1B73" w:rsidP="000E5536">
      <w:pPr>
        <w:pStyle w:val="BodyText"/>
      </w:pPr>
      <w:r>
        <w:t>more – similar to less</w:t>
      </w:r>
      <w:r w:rsidR="00D06C0E">
        <w:t xml:space="preserve"> – use space for paging by page</w:t>
      </w:r>
    </w:p>
    <w:p w14:paraId="7BB1D4E5" w14:textId="77777777" w:rsidR="00F12A7E" w:rsidRDefault="00F12A7E" w:rsidP="000E5536">
      <w:pPr>
        <w:pStyle w:val="BodyText"/>
      </w:pPr>
      <w:r>
        <w:t>grep - searches for words in files, e.g. grep menu home.html</w:t>
      </w:r>
    </w:p>
    <w:p w14:paraId="70414D99" w14:textId="77777777" w:rsidR="00F12A7E" w:rsidRDefault="00F12A7E" w:rsidP="000E5536">
      <w:pPr>
        <w:pStyle w:val="BodyText"/>
      </w:pPr>
      <w:r>
        <w:lastRenderedPageBreak/>
        <w:t>This is cool: cat list1 list2 | grep p | sort - means search list1 and list2 for the letter p and output the result to the console sorted using pipes |</w:t>
      </w:r>
    </w:p>
    <w:p w14:paraId="144AE2E4" w14:textId="77777777" w:rsidR="00F12A7E" w:rsidRDefault="00F12A7E" w:rsidP="000E5536">
      <w:pPr>
        <w:pStyle w:val="BodyText"/>
      </w:pPr>
      <w:r>
        <w:t>ls | grep em - shows all files/directories with em in - in the current folder</w:t>
      </w:r>
    </w:p>
    <w:p w14:paraId="17EF057E" w14:textId="77777777" w:rsidR="00F12A7E" w:rsidRDefault="00F12A7E" w:rsidP="000E5536">
      <w:pPr>
        <w:pStyle w:val="BodyText"/>
      </w:pPr>
      <w:r>
        <w:t>who - shows you who is currently logged in</w:t>
      </w:r>
    </w:p>
    <w:p w14:paraId="47B2833F" w14:textId="77777777" w:rsidR="00F12A7E" w:rsidRDefault="00F12A7E" w:rsidP="000E5536">
      <w:pPr>
        <w:pStyle w:val="BodyText"/>
      </w:pPr>
      <w:r>
        <w:t>man wc - shows the manual for 'word count'</w:t>
      </w:r>
    </w:p>
    <w:p w14:paraId="2661E4E0" w14:textId="77777777" w:rsidR="00F12A7E" w:rsidRDefault="00F12A7E" w:rsidP="000E5536">
      <w:pPr>
        <w:pStyle w:val="BodyText"/>
      </w:pPr>
      <w:r>
        <w:t>whatis wc - shows a summarised manual for 'word count'</w:t>
      </w:r>
    </w:p>
    <w:p w14:paraId="149628D0" w14:textId="77777777" w:rsidR="00F12A7E" w:rsidRDefault="00F12A7E" w:rsidP="000E5536">
      <w:pPr>
        <w:pStyle w:val="BodyText"/>
      </w:pPr>
      <w:r>
        <w:t>uname - prints the name, version and details about the operating system.</w:t>
      </w:r>
    </w:p>
    <w:p w14:paraId="5FA87952" w14:textId="77777777" w:rsidR="00F12A7E" w:rsidRDefault="00F12A7E" w:rsidP="000E5536">
      <w:pPr>
        <w:pStyle w:val="BodyText"/>
      </w:pPr>
      <w:r>
        <w:t>tail -f /var/log/apache2/error_log - shows you the last page of the apache error log</w:t>
      </w:r>
      <w:r w:rsidR="005A4A3C">
        <w:t xml:space="preserve"> and automatically updates it!!</w:t>
      </w:r>
    </w:p>
    <w:p w14:paraId="5D431CBF" w14:textId="77777777" w:rsidR="00F12A7E" w:rsidRDefault="00F12A7E" w:rsidP="000E5536">
      <w:pPr>
        <w:pStyle w:val="BodyText2"/>
      </w:pPr>
      <w:r>
        <w:t>wget &lt;url&gt; to get a url</w:t>
      </w:r>
      <w:r w:rsidR="00257E8F">
        <w:t xml:space="preserve"> and use –O &lt;filename&gt; to rename the downloaded file</w:t>
      </w:r>
    </w:p>
    <w:p w14:paraId="72B2C30B" w14:textId="77777777" w:rsidR="00F12A7E" w:rsidRDefault="00F12A7E" w:rsidP="000E5536">
      <w:pPr>
        <w:pStyle w:val="BodyText"/>
      </w:pPr>
      <w:r>
        <w:t>For ehab it is:</w:t>
      </w:r>
    </w:p>
    <w:p w14:paraId="4EF18045" w14:textId="77777777" w:rsidR="00F12A7E" w:rsidRDefault="00F12A7E" w:rsidP="000E5536">
      <w:pPr>
        <w:pStyle w:val="BodyText"/>
      </w:pPr>
      <w:r>
        <w:t xml:space="preserve">Linux </w:t>
      </w:r>
      <w:r>
        <w:tab/>
      </w:r>
      <w:r>
        <w:tab/>
      </w:r>
      <w:r>
        <w:tab/>
      </w:r>
      <w:r>
        <w:tab/>
      </w:r>
      <w:r>
        <w:tab/>
      </w:r>
      <w:r>
        <w:tab/>
      </w:r>
      <w:r>
        <w:tab/>
      </w:r>
      <w:r>
        <w:tab/>
      </w:r>
      <w:r>
        <w:tab/>
      </w:r>
      <w:r>
        <w:tab/>
        <w:t>Kernel name</w:t>
      </w:r>
    </w:p>
    <w:p w14:paraId="21D2B9E6" w14:textId="77777777" w:rsidR="00F12A7E" w:rsidRDefault="00F12A7E" w:rsidP="000E5536">
      <w:pPr>
        <w:pStyle w:val="BodyText"/>
      </w:pPr>
      <w:r>
        <w:t xml:space="preserve">h03-dev-vm7 </w:t>
      </w:r>
      <w:r>
        <w:tab/>
      </w:r>
      <w:r>
        <w:tab/>
      </w:r>
      <w:r>
        <w:tab/>
      </w:r>
      <w:r>
        <w:tab/>
      </w:r>
      <w:r>
        <w:tab/>
      </w:r>
      <w:r>
        <w:tab/>
      </w:r>
      <w:r>
        <w:tab/>
      </w:r>
      <w:r>
        <w:tab/>
        <w:t>Network node hostname</w:t>
      </w:r>
    </w:p>
    <w:p w14:paraId="2C32766F" w14:textId="77777777" w:rsidR="00F12A7E" w:rsidRDefault="00F12A7E" w:rsidP="000E5536">
      <w:pPr>
        <w:pStyle w:val="BodyText"/>
      </w:pPr>
      <w:r>
        <w:t xml:space="preserve">2.6.34.7-0.7-desktop </w:t>
      </w:r>
      <w:r>
        <w:tab/>
      </w:r>
      <w:r>
        <w:tab/>
      </w:r>
      <w:r>
        <w:tab/>
      </w:r>
      <w:r>
        <w:tab/>
      </w:r>
      <w:r>
        <w:tab/>
      </w:r>
      <w:r>
        <w:tab/>
        <w:t>Kernel release</w:t>
      </w:r>
    </w:p>
    <w:p w14:paraId="26F65DE9" w14:textId="77777777" w:rsidR="00F12A7E" w:rsidRDefault="00F12A7E" w:rsidP="000E5536">
      <w:pPr>
        <w:pStyle w:val="BodyText"/>
      </w:pPr>
      <w:r>
        <w:t xml:space="preserve">#1 SMP PREEMPT 2010-12-13 11:13:53 +0100 </w:t>
      </w:r>
      <w:r>
        <w:tab/>
        <w:t>Kernel Version</w:t>
      </w:r>
    </w:p>
    <w:p w14:paraId="547D8876" w14:textId="77777777" w:rsidR="00F12A7E" w:rsidRDefault="00F12A7E" w:rsidP="000E5536">
      <w:pPr>
        <w:pStyle w:val="BodyText"/>
      </w:pPr>
      <w:r>
        <w:t xml:space="preserve">x86_64 </w:t>
      </w:r>
      <w:r>
        <w:tab/>
      </w:r>
      <w:r>
        <w:tab/>
      </w:r>
      <w:r>
        <w:tab/>
      </w:r>
      <w:r>
        <w:tab/>
      </w:r>
      <w:r>
        <w:tab/>
      </w:r>
      <w:r>
        <w:tab/>
      </w:r>
      <w:r>
        <w:tab/>
      </w:r>
      <w:r>
        <w:tab/>
      </w:r>
      <w:r>
        <w:tab/>
      </w:r>
      <w:r>
        <w:tab/>
        <w:t>Machine Hardware name</w:t>
      </w:r>
    </w:p>
    <w:p w14:paraId="6EE90862" w14:textId="77777777" w:rsidR="00F12A7E" w:rsidRDefault="00F12A7E" w:rsidP="000E5536">
      <w:pPr>
        <w:pStyle w:val="BodyText"/>
      </w:pPr>
      <w:r>
        <w:t xml:space="preserve">x86_64 </w:t>
      </w:r>
      <w:r>
        <w:tab/>
      </w:r>
      <w:r>
        <w:tab/>
      </w:r>
      <w:r>
        <w:tab/>
      </w:r>
      <w:r>
        <w:tab/>
      </w:r>
      <w:r>
        <w:tab/>
      </w:r>
      <w:r>
        <w:tab/>
      </w:r>
      <w:r>
        <w:tab/>
      </w:r>
      <w:r>
        <w:tab/>
      </w:r>
      <w:r>
        <w:tab/>
      </w:r>
      <w:r>
        <w:tab/>
        <w:t>Processor</w:t>
      </w:r>
    </w:p>
    <w:p w14:paraId="7CF3788E" w14:textId="77777777" w:rsidR="00F12A7E" w:rsidRDefault="00F12A7E" w:rsidP="000E5536">
      <w:pPr>
        <w:pStyle w:val="BodyText"/>
      </w:pPr>
      <w:r>
        <w:t xml:space="preserve">x86_64 </w:t>
      </w:r>
      <w:r>
        <w:tab/>
      </w:r>
      <w:r>
        <w:tab/>
      </w:r>
      <w:r>
        <w:tab/>
      </w:r>
      <w:r>
        <w:tab/>
      </w:r>
      <w:r>
        <w:tab/>
      </w:r>
      <w:r>
        <w:tab/>
      </w:r>
      <w:r>
        <w:tab/>
      </w:r>
      <w:r>
        <w:tab/>
      </w:r>
      <w:r>
        <w:tab/>
      </w:r>
      <w:r>
        <w:tab/>
        <w:t>Hardware Platform</w:t>
      </w:r>
    </w:p>
    <w:p w14:paraId="2364E197" w14:textId="77777777" w:rsidR="00F12A7E" w:rsidRDefault="00F12A7E" w:rsidP="000E5536">
      <w:pPr>
        <w:pStyle w:val="BodyText2"/>
      </w:pPr>
      <w:r>
        <w:t>GNU/Linux</w:t>
      </w:r>
      <w:r>
        <w:tab/>
      </w:r>
      <w:r>
        <w:tab/>
      </w:r>
      <w:r>
        <w:tab/>
      </w:r>
      <w:r>
        <w:tab/>
      </w:r>
      <w:r>
        <w:tab/>
      </w:r>
      <w:r>
        <w:tab/>
      </w:r>
      <w:r>
        <w:tab/>
      </w:r>
      <w:r>
        <w:tab/>
      </w:r>
      <w:r>
        <w:tab/>
        <w:t>Operating System (i.e. GNU operating system with Linux as the Kernel)</w:t>
      </w:r>
    </w:p>
    <w:p w14:paraId="702F1706" w14:textId="77777777" w:rsidR="00F12A7E" w:rsidRDefault="00F12A7E" w:rsidP="000E5536">
      <w:pPr>
        <w:pStyle w:val="BodyText"/>
      </w:pPr>
      <w:r>
        <w:t xml:space="preserve">How do you know the hardware? Like processors etc? </w:t>
      </w:r>
    </w:p>
    <w:p w14:paraId="599331B9" w14:textId="77777777" w:rsidR="00F12A7E" w:rsidRDefault="00F12A7E" w:rsidP="000E5536">
      <w:pPr>
        <w:pStyle w:val="BodyText"/>
      </w:pPr>
      <w:r>
        <w:t xml:space="preserve">See here: </w:t>
      </w:r>
      <w:hyperlink r:id="rId1178" w:history="1">
        <w:r w:rsidRPr="0077669C">
          <w:rPr>
            <w:rStyle w:val="Hyperlink"/>
          </w:rPr>
          <w:t>http://www.howtogeek.com/howto/ubuntu/display-number-of-processors-on-linux/</w:t>
        </w:r>
      </w:hyperlink>
    </w:p>
    <w:p w14:paraId="7EE75973" w14:textId="77777777" w:rsidR="00F12A7E" w:rsidRDefault="00F12A7E" w:rsidP="000E5536">
      <w:pPr>
        <w:pStyle w:val="BodyText"/>
      </w:pPr>
      <w:r>
        <w:t>cat /proc/cpuinfo | grep processor | wc -l</w:t>
      </w:r>
    </w:p>
    <w:p w14:paraId="0C5F896A" w14:textId="77777777" w:rsidR="00F12A7E" w:rsidRDefault="00F12A7E" w:rsidP="000E5536">
      <w:pPr>
        <w:pStyle w:val="BodyText2"/>
      </w:pPr>
      <w:r>
        <w:t>THERE IS ONLY 1 PROCESSOR ON EHABITAT!!</w:t>
      </w:r>
    </w:p>
    <w:p w14:paraId="48276C11" w14:textId="77777777" w:rsidR="00F12A7E" w:rsidRDefault="00F12A7E" w:rsidP="000E5536">
      <w:pPr>
        <w:pStyle w:val="BodyText"/>
      </w:pPr>
      <w:r>
        <w:t>find - equivalent to a file search</w:t>
      </w:r>
    </w:p>
    <w:p w14:paraId="2B69A9BC" w14:textId="77777777" w:rsidR="00F12A7E" w:rsidRDefault="00F12A7E" w:rsidP="000E5536">
      <w:pPr>
        <w:pStyle w:val="BodyText"/>
      </w:pPr>
      <w:r>
        <w:t>find</w:t>
      </w:r>
      <w:r>
        <w:tab/>
      </w:r>
      <w:r>
        <w:tab/>
      </w:r>
      <w:r>
        <w:tab/>
      </w:r>
      <w:r>
        <w:tab/>
      </w:r>
      <w:r>
        <w:tab/>
      </w:r>
      <w:r>
        <w:tab/>
      </w:r>
      <w:r>
        <w:tab/>
      </w:r>
      <w:r>
        <w:tab/>
      </w:r>
      <w:r>
        <w:tab/>
      </w:r>
      <w:r>
        <w:tab/>
        <w:t>Finds all files in the current folder (and is recursive)</w:t>
      </w:r>
    </w:p>
    <w:p w14:paraId="0FA157CF" w14:textId="77777777" w:rsidR="00F12A7E" w:rsidRDefault="00F12A7E" w:rsidP="000E5536">
      <w:pPr>
        <w:pStyle w:val="BodyText"/>
      </w:pPr>
      <w:r>
        <w:t>find -name readme.*</w:t>
      </w:r>
      <w:r>
        <w:tab/>
      </w:r>
      <w:r>
        <w:tab/>
      </w:r>
      <w:r>
        <w:tab/>
      </w:r>
      <w:r>
        <w:tab/>
      </w:r>
      <w:r>
        <w:tab/>
      </w:r>
      <w:r>
        <w:tab/>
      </w:r>
      <w:r>
        <w:tab/>
        <w:t>All files starting with the name readme</w:t>
      </w:r>
    </w:p>
    <w:p w14:paraId="3BB250C1" w14:textId="77777777" w:rsidR="00F12A7E" w:rsidRDefault="00F12A7E" w:rsidP="000E5536">
      <w:pPr>
        <w:pStyle w:val="BodyText"/>
      </w:pPr>
      <w:r>
        <w:t>find -name *.txt</w:t>
      </w:r>
      <w:r>
        <w:tab/>
      </w:r>
      <w:r>
        <w:tab/>
      </w:r>
      <w:r>
        <w:tab/>
      </w:r>
      <w:r>
        <w:tab/>
      </w:r>
      <w:r>
        <w:tab/>
      </w:r>
      <w:r>
        <w:tab/>
      </w:r>
      <w:r>
        <w:tab/>
        <w:t>All text files</w:t>
      </w:r>
    </w:p>
    <w:p w14:paraId="42D0CA90" w14:textId="77777777" w:rsidR="00F12A7E" w:rsidRDefault="00F12A7E" w:rsidP="000E5536">
      <w:pPr>
        <w:pStyle w:val="BodyText"/>
      </w:pPr>
      <w:r>
        <w:t xml:space="preserve">chmod test </w:t>
      </w:r>
      <w:r w:rsidRPr="00181253">
        <w:t>rwxrwxrwx</w:t>
      </w:r>
      <w:r>
        <w:tab/>
      </w:r>
      <w:r>
        <w:tab/>
        <w:t>-</w:t>
      </w:r>
      <w:r>
        <w:tab/>
        <w:t>gives all permissions for the test file</w:t>
      </w:r>
    </w:p>
    <w:p w14:paraId="5EF7D6F8" w14:textId="77777777" w:rsidR="00F12A7E" w:rsidRDefault="00F12A7E" w:rsidP="000E5536">
      <w:pPr>
        <w:pStyle w:val="BodyText"/>
      </w:pPr>
      <w:r>
        <w:t>ps shows you the current processes running on the server – the TTY is the controlling terminal. If kill &lt;pid&gt; doesn’t work then enter kill -9 &lt;pid&gt;</w:t>
      </w:r>
    </w:p>
    <w:p w14:paraId="1C4FE097" w14:textId="1867B2C1" w:rsidR="00C60189" w:rsidRDefault="00C60189" w:rsidP="000E5536">
      <w:pPr>
        <w:pStyle w:val="BodyText"/>
      </w:pPr>
      <w:r>
        <w:t>ps –A shows you all running processes</w:t>
      </w:r>
    </w:p>
    <w:p w14:paraId="64FECE12" w14:textId="77777777" w:rsidR="00FA2564" w:rsidRDefault="00FA2564" w:rsidP="000E5536">
      <w:pPr>
        <w:pStyle w:val="BodyText"/>
      </w:pPr>
    </w:p>
    <w:p w14:paraId="1E346A8C" w14:textId="77777777" w:rsidR="00FA2564" w:rsidRDefault="00FA2564" w:rsidP="000E5536">
      <w:pPr>
        <w:pStyle w:val="BodyText"/>
      </w:pPr>
      <w:r>
        <w:t>ll is a shortcut for ls –l</w:t>
      </w:r>
    </w:p>
    <w:p w14:paraId="5BE846D0" w14:textId="77777777" w:rsidR="00FA2564" w:rsidRDefault="00FA2564" w:rsidP="000E5536">
      <w:pPr>
        <w:pStyle w:val="BodyText"/>
      </w:pPr>
      <w:r>
        <w:t>which python shows you where the executable path is for an executable</w:t>
      </w:r>
    </w:p>
    <w:p w14:paraId="78F17E1D" w14:textId="77777777" w:rsidR="00FA2564" w:rsidRDefault="00FA2564" w:rsidP="000E5536">
      <w:pPr>
        <w:pStyle w:val="BodyText"/>
      </w:pPr>
      <w:r>
        <w:t>pwd – print working directory shows you the full path of the current directory</w:t>
      </w:r>
    </w:p>
    <w:p w14:paraId="63801598" w14:textId="77777777" w:rsidR="00FA2564" w:rsidRDefault="00FA2564" w:rsidP="000E5536">
      <w:pPr>
        <w:pStyle w:val="BodyText"/>
      </w:pPr>
      <w:r>
        <w:t>history – shows you the full history</w:t>
      </w:r>
    </w:p>
    <w:p w14:paraId="43C95A2F" w14:textId="77777777" w:rsidR="00FA2564" w:rsidRDefault="00FA2564" w:rsidP="000E5536">
      <w:pPr>
        <w:pStyle w:val="BodyText"/>
      </w:pPr>
      <w:r>
        <w:t>you can then do:</w:t>
      </w:r>
    </w:p>
    <w:p w14:paraId="1E95A17B" w14:textId="77777777" w:rsidR="00FA2564" w:rsidRDefault="00FA2564" w:rsidP="000E5536">
      <w:pPr>
        <w:pStyle w:val="BodyText"/>
      </w:pPr>
      <w:r>
        <w:t>history | grep rm</w:t>
      </w:r>
    </w:p>
    <w:p w14:paraId="6D60AE71" w14:textId="77777777" w:rsidR="00410591" w:rsidRDefault="00410591" w:rsidP="000E5536">
      <w:pPr>
        <w:pStyle w:val="Code"/>
      </w:pPr>
      <w:r>
        <w:t xml:space="preserve">time </w:t>
      </w:r>
    </w:p>
    <w:p w14:paraId="31111F2F" w14:textId="77777777" w:rsidR="00410591" w:rsidRDefault="00410591" w:rsidP="000E5536">
      <w:pPr>
        <w:pStyle w:val="BodyText2"/>
      </w:pPr>
      <w:r>
        <w:t>time is very useful for seeing how long things take – put it before any command</w:t>
      </w:r>
    </w:p>
    <w:p w14:paraId="78E62AE8" w14:textId="77777777" w:rsidR="00717013" w:rsidRDefault="00717013" w:rsidP="007D2F52">
      <w:pPr>
        <w:pStyle w:val="Heading4"/>
      </w:pPr>
      <w:r>
        <w:t xml:space="preserve">Finding </w:t>
      </w:r>
      <w:r w:rsidR="00D54ADF">
        <w:t>things</w:t>
      </w:r>
    </w:p>
    <w:p w14:paraId="31090882" w14:textId="77777777" w:rsidR="00BD5A29" w:rsidRDefault="00BD5A29" w:rsidP="000E5536">
      <w:pPr>
        <w:pStyle w:val="BodyText2"/>
      </w:pPr>
      <w:r>
        <w:t>Instead of outputting permission denied errors for all those folders that you have no access to, redirect them. The following is from a good tutorial on find (</w:t>
      </w:r>
      <w:hyperlink r:id="rId1179" w:history="1">
        <w:r w:rsidRPr="006B5742">
          <w:rPr>
            <w:rStyle w:val="Hyperlink"/>
          </w:rPr>
          <w:t>http://content.hccfl.edu/pollock/unix/findcmd.htm</w:t>
        </w:r>
      </w:hyperlink>
      <w:r>
        <w:t xml:space="preserve">). </w:t>
      </w:r>
    </w:p>
    <w:p w14:paraId="42983160" w14:textId="77777777" w:rsidR="00717013" w:rsidRDefault="00BD5A29" w:rsidP="000E5536">
      <w:pPr>
        <w:pStyle w:val="Code"/>
      </w:pPr>
      <w:r>
        <w:t xml:space="preserve">$ </w:t>
      </w:r>
      <w:r w:rsidR="00717013" w:rsidRPr="00717013">
        <w:t>find / -name foo 2&gt;/dev/null</w:t>
      </w:r>
    </w:p>
    <w:p w14:paraId="02FE072C" w14:textId="45D50C48" w:rsidR="00D80421" w:rsidRDefault="00D80421" w:rsidP="000E5536">
      <w:pPr>
        <w:pStyle w:val="Code"/>
      </w:pPr>
      <w:r w:rsidRPr="00717013">
        <w:t xml:space="preserve">find / -name </w:t>
      </w:r>
      <w:r w:rsidRPr="00D80421">
        <w:t>dataDownload</w:t>
      </w:r>
      <w:r>
        <w:t xml:space="preserve"> </w:t>
      </w:r>
      <w:r w:rsidRPr="00717013">
        <w:t>2&gt;/dev/null</w:t>
      </w:r>
    </w:p>
    <w:p w14:paraId="57616A01" w14:textId="6B84CB3D" w:rsidR="00D80421" w:rsidRDefault="00D80421" w:rsidP="000E5536">
      <w:pPr>
        <w:pStyle w:val="Code"/>
      </w:pPr>
      <w:r w:rsidRPr="00D80421">
        <w:t>dataDownload</w:t>
      </w:r>
    </w:p>
    <w:p w14:paraId="63AB1B05" w14:textId="77777777" w:rsidR="00467832" w:rsidRDefault="00467832" w:rsidP="000E5536">
      <w:pPr>
        <w:pStyle w:val="BodyText"/>
      </w:pPr>
      <w:r>
        <w:t>To use wildcards, use \*:</w:t>
      </w:r>
    </w:p>
    <w:p w14:paraId="36388547" w14:textId="77777777" w:rsidR="00467832" w:rsidRDefault="00467832" w:rsidP="000E5536">
      <w:pPr>
        <w:pStyle w:val="Code"/>
      </w:pPr>
      <w:r>
        <w:t xml:space="preserve">$ </w:t>
      </w:r>
      <w:r w:rsidRPr="00717013">
        <w:t>find / -name foo</w:t>
      </w:r>
      <w:r>
        <w:t>\*bar</w:t>
      </w:r>
      <w:r w:rsidRPr="00717013">
        <w:t xml:space="preserve"> 2&gt;/dev/null</w:t>
      </w:r>
    </w:p>
    <w:p w14:paraId="315DD54D" w14:textId="77777777" w:rsidR="00612CF8" w:rsidRDefault="00612CF8" w:rsidP="000E5536">
      <w:pPr>
        <w:pStyle w:val="Code"/>
      </w:pPr>
      <w:r w:rsidRPr="00612CF8">
        <w:t>[dopa@hadoop-h05 /]$ find -name *core.java 2&gt;/dev/null</w:t>
      </w:r>
    </w:p>
    <w:p w14:paraId="77CCC303" w14:textId="77777777" w:rsidR="007B2B40" w:rsidRDefault="007B2B40" w:rsidP="000E5536">
      <w:pPr>
        <w:pStyle w:val="Code"/>
      </w:pPr>
      <w:r w:rsidRPr="007B2B40">
        <w:t>[dopa@hadoop-h05 /]$ locate *core.jar</w:t>
      </w:r>
      <w:r>
        <w:t xml:space="preserve"> IS THE BEST</w:t>
      </w:r>
    </w:p>
    <w:p w14:paraId="05623458" w14:textId="77777777" w:rsidR="00467832" w:rsidRDefault="00467832" w:rsidP="000E5536">
      <w:pPr>
        <w:pStyle w:val="BodyText"/>
      </w:pPr>
      <w:r>
        <w:t>Will find all files that start with foo and end in bar.</w:t>
      </w:r>
    </w:p>
    <w:p w14:paraId="237EB6F6" w14:textId="77777777" w:rsidR="00D54ADF" w:rsidRDefault="00D54ADF" w:rsidP="000E5536">
      <w:pPr>
        <w:pStyle w:val="BodyText"/>
      </w:pPr>
      <w:r>
        <w:t>To find a directory:</w:t>
      </w:r>
    </w:p>
    <w:p w14:paraId="4F3DCE89" w14:textId="77777777" w:rsidR="00D54ADF" w:rsidRPr="00717013" w:rsidRDefault="00D54ADF" w:rsidP="000E5536">
      <w:pPr>
        <w:pStyle w:val="Code"/>
      </w:pPr>
      <w:r>
        <w:t xml:space="preserve">$ </w:t>
      </w:r>
      <w:r w:rsidRPr="00717013">
        <w:t xml:space="preserve">find / </w:t>
      </w:r>
      <w:r>
        <w:t xml:space="preserve">-type d </w:t>
      </w:r>
      <w:r w:rsidRPr="00717013">
        <w:t>-name foo 2&gt;/dev/null</w:t>
      </w:r>
    </w:p>
    <w:p w14:paraId="11294F70" w14:textId="77777777" w:rsidR="00006B76" w:rsidRDefault="00006B76" w:rsidP="007D2F52">
      <w:pPr>
        <w:pStyle w:val="Heading4"/>
      </w:pPr>
      <w:bookmarkStart w:id="203" w:name="_Toc315774630"/>
      <w:bookmarkStart w:id="204" w:name="_Toc315774629"/>
      <w:r>
        <w:lastRenderedPageBreak/>
        <w:t>File commands</w:t>
      </w:r>
    </w:p>
    <w:p w14:paraId="78D94437" w14:textId="77777777" w:rsidR="00006B76" w:rsidRDefault="00006B76" w:rsidP="000E5536">
      <w:pPr>
        <w:pStyle w:val="BodyText2"/>
      </w:pPr>
      <w:r>
        <w:t>Use scp to copy files between unix boxes:</w:t>
      </w:r>
    </w:p>
    <w:p w14:paraId="421AEB97" w14:textId="77777777" w:rsidR="00006B76" w:rsidRPr="00006B76" w:rsidRDefault="00006B76" w:rsidP="000E5536">
      <w:pPr>
        <w:pStyle w:val="Code"/>
      </w:pPr>
      <w:r w:rsidRPr="00006B76">
        <w:t>[dopa@h05-nn01 ~]$ scp cottaan@cruise:/exports/monde/GBIFSpeciesFiles/10054.gz test.gz</w:t>
      </w:r>
    </w:p>
    <w:p w14:paraId="1DCCD234" w14:textId="77777777" w:rsidR="000E4A4B" w:rsidRDefault="000E4A4B" w:rsidP="007D2F52">
      <w:pPr>
        <w:pStyle w:val="Heading4"/>
      </w:pPr>
      <w:r>
        <w:t>Running commands on other machines</w:t>
      </w:r>
    </w:p>
    <w:p w14:paraId="55A8E044" w14:textId="77777777" w:rsidR="000E4A4B" w:rsidRPr="000E4A4B" w:rsidRDefault="000E4A4B" w:rsidP="000E5536">
      <w:pPr>
        <w:pStyle w:val="Code"/>
      </w:pPr>
      <w:r w:rsidRPr="000E4A4B">
        <w:t xml:space="preserve">ssh -l </w:t>
      </w:r>
      <w:r w:rsidR="003E4F4A">
        <w:t>dopa</w:t>
      </w:r>
      <w:r w:rsidRPr="000E4A4B">
        <w:t xml:space="preserve"> </w:t>
      </w:r>
      <w:r w:rsidR="003E4F4A">
        <w:t>h05-nn01</w:t>
      </w:r>
      <w:r w:rsidRPr="000E4A4B">
        <w:t xml:space="preserve"> "echo '`cat </w:t>
      </w:r>
      <w:r w:rsidR="003E4F4A">
        <w:t>speciesList</w:t>
      </w:r>
      <w:r w:rsidRPr="000E4A4B">
        <w:t>.py`' | python"</w:t>
      </w:r>
      <w:r w:rsidR="00F76E22">
        <w:t xml:space="preserve"> – didn’t work</w:t>
      </w:r>
    </w:p>
    <w:p w14:paraId="4AB08691" w14:textId="77777777" w:rsidR="007317D6" w:rsidRDefault="007317D6" w:rsidP="007D2F52">
      <w:pPr>
        <w:pStyle w:val="Heading4"/>
      </w:pPr>
      <w:r>
        <w:t>History</w:t>
      </w:r>
    </w:p>
    <w:p w14:paraId="712737CC" w14:textId="77777777" w:rsidR="007317D6" w:rsidRDefault="007317D6" w:rsidP="000E5536">
      <w:pPr>
        <w:pStyle w:val="BodyText2"/>
      </w:pPr>
      <w:r>
        <w:t>You can see the previous commands that were run in UNIX by typing history at the command prompt. But this doesn’t show you when the commands were executed - you can get this by entering the following:</w:t>
      </w:r>
    </w:p>
    <w:p w14:paraId="0894861F" w14:textId="77777777" w:rsidR="007317D6" w:rsidRDefault="007317D6" w:rsidP="000E5536">
      <w:pPr>
        <w:pStyle w:val="Code"/>
      </w:pPr>
      <w:r>
        <w:t>-bash-4.1$ export HISTTIMEFORMAT='%F %T '</w:t>
      </w:r>
    </w:p>
    <w:p w14:paraId="44EA1439" w14:textId="77777777" w:rsidR="007317D6" w:rsidRDefault="007317D6" w:rsidP="000E5536">
      <w:pPr>
        <w:pStyle w:val="Code"/>
      </w:pPr>
      <w:r>
        <w:t>-bash-4.1$ history | grep python</w:t>
      </w:r>
    </w:p>
    <w:p w14:paraId="6316BB0D" w14:textId="77777777" w:rsidR="000F01FB" w:rsidRPr="007317D6" w:rsidRDefault="000F01FB" w:rsidP="000E5536">
      <w:pPr>
        <w:pStyle w:val="BodyText2"/>
      </w:pPr>
      <w:r>
        <w:t xml:space="preserve">Not sure this actually works! </w:t>
      </w:r>
    </w:p>
    <w:p w14:paraId="7A12D496" w14:textId="77777777" w:rsidR="00037126" w:rsidRDefault="00037126" w:rsidP="007D2F52">
      <w:pPr>
        <w:pStyle w:val="Heading4"/>
      </w:pPr>
      <w:r>
        <w:t>passwords</w:t>
      </w:r>
    </w:p>
    <w:p w14:paraId="3F7269CA" w14:textId="77777777" w:rsidR="00037126" w:rsidRDefault="00037126" w:rsidP="000E5536">
      <w:pPr>
        <w:pStyle w:val="BodyText2"/>
      </w:pPr>
      <w:r>
        <w:t>To change the password of the currently logged on user:</w:t>
      </w:r>
    </w:p>
    <w:p w14:paraId="2351486B" w14:textId="77777777" w:rsidR="00037126" w:rsidRDefault="00037126" w:rsidP="000E5536">
      <w:pPr>
        <w:pStyle w:val="Code"/>
      </w:pPr>
      <w:r>
        <w:t>$</w:t>
      </w:r>
      <w:r w:rsidRPr="00037126">
        <w:t xml:space="preserve"> passwd</w:t>
      </w:r>
    </w:p>
    <w:p w14:paraId="00540924" w14:textId="77777777" w:rsidR="00F12A7E" w:rsidRDefault="00F12A7E" w:rsidP="0034374E">
      <w:pPr>
        <w:pStyle w:val="Heading3"/>
      </w:pPr>
      <w:r>
        <w:t>GUI to UNIX from Windows</w:t>
      </w:r>
      <w:bookmarkEnd w:id="203"/>
    </w:p>
    <w:p w14:paraId="32EF5C82" w14:textId="77777777" w:rsidR="00F12A7E" w:rsidRDefault="00F12A7E" w:rsidP="000E5536">
      <w:pPr>
        <w:pStyle w:val="BodyText"/>
      </w:pPr>
      <w:r>
        <w:t>X Window System (or X11 - i.e. version 11) is the layer in UNIX that provides the glue bw the operating system, graphical applications and graphics hardware</w:t>
      </w:r>
    </w:p>
    <w:p w14:paraId="23BCA412" w14:textId="77777777" w:rsidR="00F12A7E" w:rsidRDefault="00F12A7E" w:rsidP="000E5536">
      <w:pPr>
        <w:pStyle w:val="BodyText"/>
      </w:pPr>
      <w:r>
        <w:t>Virtual Network Computing seems to be the way to go:</w:t>
      </w:r>
    </w:p>
    <w:p w14:paraId="16EF1B49" w14:textId="77777777" w:rsidR="00F12A7E" w:rsidRDefault="003630B2" w:rsidP="000E5536">
      <w:pPr>
        <w:pStyle w:val="BodyText"/>
      </w:pPr>
      <w:hyperlink r:id="rId1180" w:history="1">
        <w:r w:rsidR="00F12A7E" w:rsidRPr="0077669C">
          <w:rPr>
            <w:rStyle w:val="Hyperlink"/>
          </w:rPr>
          <w:t>http://en.wikipedia.org/wiki/Virtual_Network_Computing</w:t>
        </w:r>
      </w:hyperlink>
    </w:p>
    <w:p w14:paraId="6DF683B4" w14:textId="77777777" w:rsidR="00F12A7E" w:rsidRDefault="00F12A7E" w:rsidP="000E5536">
      <w:pPr>
        <w:pStyle w:val="BodyText"/>
      </w:pPr>
      <w:r>
        <w:t>TightVNC is listed as a package on eHabitat so it must be installed:</w:t>
      </w:r>
    </w:p>
    <w:p w14:paraId="25277579" w14:textId="77777777" w:rsidR="00F12A7E" w:rsidRDefault="00F12A7E" w:rsidP="000E5536">
      <w:pPr>
        <w:pStyle w:val="BodyText"/>
      </w:pPr>
      <w:r>
        <w:t>&gt; rpm -qa | grep -i  vnc</w:t>
      </w:r>
    </w:p>
    <w:p w14:paraId="75D257C7" w14:textId="77777777" w:rsidR="00F12A7E" w:rsidRDefault="00F12A7E" w:rsidP="000E5536">
      <w:pPr>
        <w:pStyle w:val="BodyText"/>
      </w:pPr>
      <w:r>
        <w:t>tightvnc-1.3.9-110.1.x86_64</w:t>
      </w:r>
    </w:p>
    <w:p w14:paraId="217E6FAC" w14:textId="77777777" w:rsidR="00F12A7E" w:rsidRDefault="00F12A7E" w:rsidP="000E5536">
      <w:pPr>
        <w:pStyle w:val="BodyText"/>
      </w:pPr>
      <w:r>
        <w:t>And Gnome is listed as a package:</w:t>
      </w:r>
    </w:p>
    <w:p w14:paraId="0A8ECF10" w14:textId="77777777" w:rsidR="00F12A7E" w:rsidRDefault="00F12A7E" w:rsidP="000E5536">
      <w:pPr>
        <w:pStyle w:val="BodyText"/>
      </w:pPr>
      <w:r>
        <w:t>&gt; rpm -qa | grep gnome</w:t>
      </w:r>
    </w:p>
    <w:p w14:paraId="23AA476C" w14:textId="77777777" w:rsidR="00F12A7E" w:rsidRDefault="00F12A7E" w:rsidP="000E5536">
      <w:pPr>
        <w:pStyle w:val="BodyText"/>
      </w:pPr>
      <w:r>
        <w:t>libgnome-keyring0-2.30.1-2.3.1.x86_64</w:t>
      </w:r>
    </w:p>
    <w:p w14:paraId="5682ACF6" w14:textId="77777777" w:rsidR="00F12A7E" w:rsidRDefault="00F12A7E" w:rsidP="000E5536">
      <w:pPr>
        <w:pStyle w:val="BodyText"/>
      </w:pPr>
      <w:r>
        <w:t>libproxy1-config-gnome-0.4.3-1.3.x86_64 - something to do with firefox</w:t>
      </w:r>
    </w:p>
    <w:p w14:paraId="6E323214" w14:textId="77777777" w:rsidR="00F12A7E" w:rsidRDefault="00F12A7E" w:rsidP="000E5536">
      <w:pPr>
        <w:pStyle w:val="BodyText"/>
      </w:pPr>
      <w:r>
        <w:t>gnome-keyring-2.30.1-3.3.1.x86_64 - to do with passwords</w:t>
      </w:r>
    </w:p>
    <w:p w14:paraId="16B82BDE" w14:textId="77777777" w:rsidR="00F12A7E" w:rsidRDefault="00F12A7E" w:rsidP="000E5536">
      <w:pPr>
        <w:pStyle w:val="BodyText"/>
      </w:pPr>
      <w:r>
        <w:t>graphviz-gnome-2.26.3-6.8.x86_64 - dunno</w:t>
      </w:r>
    </w:p>
    <w:p w14:paraId="3277AE34" w14:textId="77777777" w:rsidR="00F12A7E" w:rsidRDefault="00F12A7E" w:rsidP="000E5536">
      <w:pPr>
        <w:pStyle w:val="BodyText"/>
      </w:pPr>
      <w:r>
        <w:t>gnome-keyring-pam-2.30.1-3.3.1.x86_64</w:t>
      </w:r>
    </w:p>
    <w:p w14:paraId="3462D077" w14:textId="77777777" w:rsidR="00F12A7E" w:rsidRDefault="00F12A7E" w:rsidP="000E5536">
      <w:pPr>
        <w:pStyle w:val="BodyText"/>
      </w:pPr>
      <w:r>
        <w:t>bundle-lang-gnome-en-11.3-8.1.noarch</w:t>
      </w:r>
    </w:p>
    <w:p w14:paraId="4DE43B53" w14:textId="77777777" w:rsidR="00F12A7E" w:rsidRDefault="00F12A7E" w:rsidP="000E5536">
      <w:pPr>
        <w:pStyle w:val="BodyText2"/>
      </w:pPr>
      <w:r>
        <w:t>What about KDE?</w:t>
      </w:r>
    </w:p>
    <w:p w14:paraId="47C4ADAD" w14:textId="77777777" w:rsidR="00F12A7E" w:rsidRDefault="00F12A7E" w:rsidP="000E5536">
      <w:pPr>
        <w:pStyle w:val="BodyText"/>
      </w:pPr>
      <w:r>
        <w:t>Setting up VNCServer on eHabitat:</w:t>
      </w:r>
    </w:p>
    <w:p w14:paraId="5F47AD79" w14:textId="77777777" w:rsidR="00F12A7E" w:rsidRDefault="00F12A7E" w:rsidP="000E5536">
      <w:pPr>
        <w:pStyle w:val="BodyText2"/>
      </w:pPr>
      <w:r>
        <w:t>webuser@h03-dev-vm7:~&gt; vncserver</w:t>
      </w:r>
    </w:p>
    <w:p w14:paraId="5BD6DCD0" w14:textId="77777777" w:rsidR="00F12A7E" w:rsidRDefault="00F12A7E" w:rsidP="000E5536">
      <w:pPr>
        <w:pStyle w:val="BodyText2"/>
      </w:pPr>
      <w:r>
        <w:t>You will require a password to access your desktops.</w:t>
      </w:r>
    </w:p>
    <w:p w14:paraId="5CE1F9F1" w14:textId="77777777" w:rsidR="00F12A7E" w:rsidRDefault="00F12A7E" w:rsidP="000E5536">
      <w:pPr>
        <w:pStyle w:val="BodyText"/>
      </w:pPr>
      <w:r>
        <w:t>Password:</w:t>
      </w:r>
    </w:p>
    <w:p w14:paraId="643E7F58" w14:textId="77777777" w:rsidR="00F12A7E" w:rsidRDefault="00F12A7E" w:rsidP="000E5536">
      <w:pPr>
        <w:pStyle w:val="BodyText"/>
      </w:pPr>
      <w:r>
        <w:t>Warning: password truncated to the length of 8.</w:t>
      </w:r>
    </w:p>
    <w:p w14:paraId="4CA84948" w14:textId="77777777" w:rsidR="00F12A7E" w:rsidRDefault="00F12A7E" w:rsidP="000E5536">
      <w:pPr>
        <w:pStyle w:val="BodyText"/>
      </w:pPr>
      <w:r>
        <w:t>Verify:</w:t>
      </w:r>
    </w:p>
    <w:p w14:paraId="6F1021BA" w14:textId="77777777" w:rsidR="00F12A7E" w:rsidRDefault="00F12A7E" w:rsidP="000E5536">
      <w:pPr>
        <w:pStyle w:val="BodyText2"/>
      </w:pPr>
      <w:r>
        <w:t>Would you like to enter a view-only password (y/n)? n</w:t>
      </w:r>
    </w:p>
    <w:p w14:paraId="58EABCDA" w14:textId="77777777" w:rsidR="00F12A7E" w:rsidRDefault="00F12A7E" w:rsidP="000E5536">
      <w:pPr>
        <w:pStyle w:val="BodyText2"/>
      </w:pPr>
      <w:r>
        <w:t>New 'X' desktop is h03-dev-vm7:1</w:t>
      </w:r>
    </w:p>
    <w:p w14:paraId="405BE0C5" w14:textId="77777777" w:rsidR="00F12A7E" w:rsidRDefault="00F12A7E" w:rsidP="000E5536">
      <w:pPr>
        <w:pStyle w:val="BodyText"/>
      </w:pPr>
      <w:r>
        <w:t>Creating default startup script /home/webuser/.vnc/xstartup</w:t>
      </w:r>
    </w:p>
    <w:p w14:paraId="1FCABCC9" w14:textId="77777777" w:rsidR="00F12A7E" w:rsidRDefault="00F12A7E" w:rsidP="000E5536">
      <w:pPr>
        <w:pStyle w:val="BodyText"/>
      </w:pPr>
      <w:r>
        <w:t>Starting applications specified in /home/webuser/.vnc/xstartup</w:t>
      </w:r>
    </w:p>
    <w:p w14:paraId="3FB92EFB" w14:textId="77777777" w:rsidR="00F12A7E" w:rsidRDefault="00F12A7E" w:rsidP="000E5536">
      <w:pPr>
        <w:pStyle w:val="BodyText2"/>
      </w:pPr>
      <w:r>
        <w:t>Log file is /home/webuser/.vnc/h03-dev-vm7:1.log</w:t>
      </w:r>
    </w:p>
    <w:p w14:paraId="3E4C235B" w14:textId="77777777" w:rsidR="00F12A7E" w:rsidRDefault="00F12A7E" w:rsidP="000E5536">
      <w:pPr>
        <w:pStyle w:val="BodyText"/>
      </w:pPr>
      <w:r>
        <w:t>webuser@h03-dev-vm7:~&gt; cat /home/webuser/.vnc/h03-dev-vm7:1.log</w:t>
      </w:r>
    </w:p>
    <w:p w14:paraId="09F5418A" w14:textId="77777777" w:rsidR="00F12A7E" w:rsidRDefault="00F12A7E" w:rsidP="000E5536">
      <w:pPr>
        <w:pStyle w:val="BodyText"/>
      </w:pPr>
      <w:r>
        <w:t>27/09/2011 14:01:30 Xvnc version X.org/xf4vnc custom version</w:t>
      </w:r>
    </w:p>
    <w:p w14:paraId="20DFF8B1" w14:textId="77777777" w:rsidR="00F12A7E" w:rsidRDefault="00F12A7E" w:rsidP="000E5536">
      <w:pPr>
        <w:pStyle w:val="BodyText"/>
      </w:pPr>
      <w:r>
        <w:t>27/09/2011 14:01:30 Copyright (C) 2001-2004 Alan Hourihane.</w:t>
      </w:r>
    </w:p>
    <w:p w14:paraId="4B54628F" w14:textId="77777777" w:rsidR="00F12A7E" w:rsidRDefault="00F12A7E" w:rsidP="000E5536">
      <w:pPr>
        <w:pStyle w:val="BodyText"/>
      </w:pPr>
      <w:r>
        <w:t>27/09/2011 14:01:30 Copyright (C) 2000-2004 Constantin Kaplinsky</w:t>
      </w:r>
    </w:p>
    <w:p w14:paraId="7F55F3FE" w14:textId="77777777" w:rsidR="00F12A7E" w:rsidRDefault="00F12A7E" w:rsidP="000E5536">
      <w:pPr>
        <w:pStyle w:val="BodyText"/>
      </w:pPr>
      <w:r>
        <w:t>27/09/2011 14:01:30 Copyright (C) 1999 AT&amp;T Laboratories Cambridge</w:t>
      </w:r>
    </w:p>
    <w:p w14:paraId="1F7E54A1" w14:textId="77777777" w:rsidR="00F12A7E" w:rsidRDefault="00F12A7E" w:rsidP="000E5536">
      <w:pPr>
        <w:pStyle w:val="BodyText"/>
      </w:pPr>
      <w:r>
        <w:lastRenderedPageBreak/>
        <w:t>27/09/2011 14:01:30 All Rights Reserved.</w:t>
      </w:r>
    </w:p>
    <w:p w14:paraId="4C8179FB" w14:textId="77777777" w:rsidR="00F12A7E" w:rsidRDefault="00F12A7E" w:rsidP="000E5536">
      <w:pPr>
        <w:pStyle w:val="BodyText"/>
      </w:pPr>
      <w:r>
        <w:t xml:space="preserve">27/09/2011 14:01:30 See </w:t>
      </w:r>
      <w:hyperlink r:id="rId1181" w:history="1">
        <w:r w:rsidRPr="0077669C">
          <w:rPr>
            <w:rStyle w:val="Hyperlink"/>
          </w:rPr>
          <w:t>http://www.tightvnc.com/ for information on TightVNC</w:t>
        </w:r>
      </w:hyperlink>
    </w:p>
    <w:p w14:paraId="1E3175B1" w14:textId="77777777" w:rsidR="00F12A7E" w:rsidRDefault="00F12A7E" w:rsidP="000E5536">
      <w:pPr>
        <w:pStyle w:val="BodyText"/>
      </w:pPr>
      <w:r>
        <w:t xml:space="preserve">27/09/2011 14:01:30 See </w:t>
      </w:r>
      <w:r>
        <w:fldChar w:fldCharType="begin"/>
      </w:r>
      <w:r>
        <w:instrText xml:space="preserve"> HYPERLINK "http://xf4vnc.sf.net for xf4vnc-specific information" </w:instrText>
      </w:r>
      <w:r>
        <w:fldChar w:fldCharType="separate"/>
      </w:r>
      <w:r>
        <w:rPr>
          <w:b/>
        </w:rPr>
        <w:t>Error! Hyperlink reference not valid.</w:t>
      </w:r>
      <w:r>
        <w:fldChar w:fldCharType="end"/>
      </w:r>
    </w:p>
    <w:p w14:paraId="6A7CC32B" w14:textId="77777777" w:rsidR="00F12A7E" w:rsidRDefault="00F12A7E" w:rsidP="000E5536">
      <w:pPr>
        <w:pStyle w:val="BodyText"/>
      </w:pPr>
      <w:r>
        <w:t>27/09/2011 14:01:30 Desktop name 'X' (h03-dev-vm7:1)</w:t>
      </w:r>
    </w:p>
    <w:p w14:paraId="4F58277B" w14:textId="77777777" w:rsidR="00F12A7E" w:rsidRDefault="00F12A7E" w:rsidP="000E5536">
      <w:pPr>
        <w:pStyle w:val="BodyText"/>
      </w:pPr>
      <w:r>
        <w:t>27/09/2011 14:01:30 Protocol versions supported: 3.7, 3.3</w:t>
      </w:r>
    </w:p>
    <w:p w14:paraId="03EF71E1" w14:textId="77777777" w:rsidR="00F12A7E" w:rsidRDefault="00F12A7E" w:rsidP="000E5536">
      <w:pPr>
        <w:pStyle w:val="BodyText"/>
      </w:pPr>
      <w:r>
        <w:t>27/09/2011 14:01:30 RGB format 8 8 8</w:t>
      </w:r>
    </w:p>
    <w:p w14:paraId="13F07033" w14:textId="77777777" w:rsidR="00F12A7E" w:rsidRDefault="00F12A7E" w:rsidP="000E5536">
      <w:pPr>
        <w:pStyle w:val="BodyText"/>
      </w:pPr>
      <w:r>
        <w:t>27/09/2011 14:01:30 Listening for VNC connections on TCP port 5901</w:t>
      </w:r>
    </w:p>
    <w:p w14:paraId="0A0D157E" w14:textId="77777777" w:rsidR="00F12A7E" w:rsidRDefault="00F12A7E" w:rsidP="000E5536">
      <w:pPr>
        <w:pStyle w:val="BodyText"/>
      </w:pPr>
      <w:r>
        <w:t>27/09/2011 14:01:30 Listening for HTTP connections on TCP port 5801</w:t>
      </w:r>
    </w:p>
    <w:p w14:paraId="32FE48C2" w14:textId="77777777" w:rsidR="00F12A7E" w:rsidRDefault="00F12A7E" w:rsidP="000E5536">
      <w:pPr>
        <w:pStyle w:val="BodyText"/>
      </w:pPr>
      <w:r>
        <w:t xml:space="preserve">27/09/2011 14:01:30   URL </w:t>
      </w:r>
      <w:hyperlink r:id="rId1182" w:history="1">
        <w:r w:rsidRPr="0077669C">
          <w:rPr>
            <w:rStyle w:val="Hyperlink"/>
          </w:rPr>
          <w:t>http://h03-dev-vm7:5801</w:t>
        </w:r>
      </w:hyperlink>
    </w:p>
    <w:p w14:paraId="603A06FA" w14:textId="77777777" w:rsidR="00F12A7E" w:rsidRDefault="00F12A7E" w:rsidP="000E5536">
      <w:pPr>
        <w:pStyle w:val="BodyText"/>
      </w:pPr>
      <w:r>
        <w:t>[dix] Could not init font path element /usr/share/fonts/local, removing from list!</w:t>
      </w:r>
    </w:p>
    <w:p w14:paraId="2D2A901E" w14:textId="77777777" w:rsidR="00F12A7E" w:rsidRDefault="00F12A7E" w:rsidP="000E5536">
      <w:pPr>
        <w:pStyle w:val="BodyText"/>
      </w:pPr>
      <w:r>
        <w:t>[dix] Could not init font path element /usr/share/fonts/uni, removing from list!</w:t>
      </w:r>
    </w:p>
    <w:p w14:paraId="54E7ACEF" w14:textId="77777777" w:rsidR="00F12A7E" w:rsidRDefault="00F12A7E" w:rsidP="000E5536">
      <w:pPr>
        <w:pStyle w:val="BodyText"/>
      </w:pPr>
      <w:r>
        <w:t>[dix] Could not init font path element /usr/share/fonts/CID, removing from list!</w:t>
      </w:r>
    </w:p>
    <w:p w14:paraId="56E22517" w14:textId="77777777" w:rsidR="00F12A7E" w:rsidRDefault="00F12A7E" w:rsidP="000E5536">
      <w:pPr>
        <w:pStyle w:val="BodyText"/>
      </w:pPr>
      <w:r>
        <w:t>xrdb: No such file or directory</w:t>
      </w:r>
    </w:p>
    <w:p w14:paraId="3CB5BC25" w14:textId="77777777" w:rsidR="00F12A7E" w:rsidRDefault="00F12A7E" w:rsidP="000E5536">
      <w:pPr>
        <w:pStyle w:val="BodyText"/>
      </w:pPr>
      <w:r>
        <w:t>xrdb: can't open file '/home/webuser/.Xresources'</w:t>
      </w:r>
    </w:p>
    <w:p w14:paraId="22FFBAA6" w14:textId="77777777" w:rsidR="00F12A7E" w:rsidRDefault="00F12A7E" w:rsidP="000E5536">
      <w:pPr>
        <w:pStyle w:val="BodyText"/>
      </w:pPr>
      <w:r>
        <w:t>webuser@h03-dev-vm7:~&gt; ^C</w:t>
      </w:r>
    </w:p>
    <w:p w14:paraId="47A838AA" w14:textId="77777777" w:rsidR="00F12A7E" w:rsidRDefault="00F12A7E" w:rsidP="000E5536">
      <w:pPr>
        <w:pStyle w:val="BodyText"/>
      </w:pPr>
      <w:r>
        <w:t>webuser@h03-dev-vm7:~&gt;</w:t>
      </w:r>
    </w:p>
    <w:p w14:paraId="1B929ABE" w14:textId="77777777" w:rsidR="00F12A7E" w:rsidRDefault="00F12A7E" w:rsidP="000E5536">
      <w:pPr>
        <w:pStyle w:val="BodyText"/>
      </w:pPr>
      <w:r>
        <w:t xml:space="preserve">According to this page you can connect to a VNCServer using a java-enabled web browser: </w:t>
      </w:r>
      <w:hyperlink r:id="rId1183" w:anchor="start_java" w:history="1">
        <w:r w:rsidRPr="0077669C">
          <w:rPr>
            <w:rStyle w:val="Hyperlink"/>
          </w:rPr>
          <w:t>http://www.tightvnc.com/winst.php#start_java</w:t>
        </w:r>
      </w:hyperlink>
    </w:p>
    <w:p w14:paraId="62471B5A" w14:textId="77777777" w:rsidR="00F12A7E" w:rsidRDefault="00F12A7E" w:rsidP="000E5536">
      <w:pPr>
        <w:pStyle w:val="BodyText"/>
      </w:pPr>
      <w:r>
        <w:t xml:space="preserve">Tried by entering the address: </w:t>
      </w:r>
      <w:hyperlink r:id="rId1184" w:history="1">
        <w:r w:rsidRPr="0077669C">
          <w:rPr>
            <w:rStyle w:val="Hyperlink"/>
          </w:rPr>
          <w:t>http://h03-dev-vm7:5802/</w:t>
        </w:r>
      </w:hyperlink>
    </w:p>
    <w:p w14:paraId="5CF12B9A" w14:textId="77777777" w:rsidR="00F12A7E" w:rsidRDefault="00F12A7E" w:rsidP="000E5536">
      <w:pPr>
        <w:pStyle w:val="BodyText"/>
      </w:pPr>
      <w:r>
        <w:t xml:space="preserve">But got this error in the log: 27/09/2011 14:08:32 </w:t>
      </w:r>
      <w:hyperlink r:id="rId1185" w:history="1">
        <w:r w:rsidRPr="0077669C">
          <w:rPr>
            <w:rStyle w:val="Hyperlink"/>
          </w:rPr>
          <w:t>httpd: premature connection close</w:t>
        </w:r>
      </w:hyperlink>
    </w:p>
    <w:p w14:paraId="2B229FF8" w14:textId="77777777" w:rsidR="00F12A7E" w:rsidRDefault="00F12A7E" w:rsidP="000E5536">
      <w:pPr>
        <w:pStyle w:val="BodyText"/>
      </w:pPr>
      <w:r>
        <w:t>Ah it says: 27/09/2011 14:01:30 Desktop name 'X' (h03-dev-vm7:1)</w:t>
      </w:r>
    </w:p>
    <w:p w14:paraId="6A5FAB95" w14:textId="77777777" w:rsidR="00F12A7E" w:rsidRDefault="00F12A7E" w:rsidP="000E5536">
      <w:pPr>
        <w:pStyle w:val="BodyText"/>
      </w:pPr>
      <w:r>
        <w:t>So lets try to connect on window 1 (</w:t>
      </w:r>
      <w:hyperlink r:id="rId1186" w:history="1">
        <w:r w:rsidRPr="0077669C">
          <w:rPr>
            <w:rStyle w:val="Hyperlink"/>
          </w:rPr>
          <w:t>http://h03-dev-vm7:5801)</w:t>
        </w:r>
      </w:hyperlink>
    </w:p>
    <w:p w14:paraId="73465FB2" w14:textId="77777777" w:rsidR="00F12A7E" w:rsidRDefault="00F12A7E" w:rsidP="000E5536">
      <w:pPr>
        <w:pStyle w:val="BodyText"/>
      </w:pPr>
      <w:r>
        <w:t>Errors to start with - kept refreshing and eventually it connected and I saw the java applet</w:t>
      </w:r>
    </w:p>
    <w:p w14:paraId="6DD2376F" w14:textId="77777777" w:rsidR="00F12A7E" w:rsidRDefault="00F12A7E" w:rsidP="000E5536">
      <w:pPr>
        <w:pStyle w:val="BodyText"/>
      </w:pPr>
      <w:r>
        <w:t>I can now see the desktop, but it is the cmd prompt :(</w:t>
      </w:r>
    </w:p>
    <w:p w14:paraId="34A57C42" w14:textId="77777777" w:rsidR="00F12A7E" w:rsidRDefault="00F12A7E" w:rsidP="000E5536">
      <w:pPr>
        <w:pStyle w:val="BodyText2"/>
      </w:pPr>
      <w:r>
        <w:t>VNCServer log file:</w:t>
      </w:r>
    </w:p>
    <w:p w14:paraId="4B9CCF36" w14:textId="77777777" w:rsidR="00F12A7E" w:rsidRDefault="00F12A7E" w:rsidP="000E5536">
      <w:pPr>
        <w:pStyle w:val="BodyText"/>
      </w:pPr>
      <w:r>
        <w:t xml:space="preserve">27/09/2011 14:08:32 </w:t>
      </w:r>
      <w:hyperlink r:id="rId1187" w:history="1">
        <w:r w:rsidRPr="0077669C">
          <w:rPr>
            <w:rStyle w:val="Hyperlink"/>
          </w:rPr>
          <w:t>httpd: premature connection close</w:t>
        </w:r>
      </w:hyperlink>
    </w:p>
    <w:p w14:paraId="59C61F49" w14:textId="77777777" w:rsidR="00F12A7E" w:rsidRDefault="00F12A7E" w:rsidP="000E5536">
      <w:pPr>
        <w:pStyle w:val="BodyText"/>
      </w:pPr>
      <w:r>
        <w:t xml:space="preserve">27/09/2011 14:13:39 </w:t>
      </w:r>
      <w:hyperlink r:id="rId1188" w:history="1">
        <w:r w:rsidRPr="0077669C">
          <w:rPr>
            <w:rStyle w:val="Hyperlink"/>
          </w:rPr>
          <w:t>httpd: get '' for 139.191.147.152    -- HOORAY THIS IS MY DESKTOP MACHINE!</w:t>
        </w:r>
      </w:hyperlink>
    </w:p>
    <w:p w14:paraId="20AB171A" w14:textId="77777777" w:rsidR="00F12A7E" w:rsidRDefault="00F12A7E" w:rsidP="000E5536">
      <w:pPr>
        <w:pStyle w:val="BodyText2"/>
      </w:pPr>
      <w:r>
        <w:t>Problems connecting again. But this machine only has 1 processor anyway!</w:t>
      </w:r>
      <w:r>
        <w:tab/>
      </w:r>
    </w:p>
    <w:p w14:paraId="5EA20348" w14:textId="77777777" w:rsidR="00F12A7E" w:rsidRDefault="00F12A7E" w:rsidP="000E5536">
      <w:pPr>
        <w:pStyle w:val="BodyText"/>
      </w:pPr>
      <w:r>
        <w:t>Trying using Xming and other stuff:</w:t>
      </w:r>
    </w:p>
    <w:p w14:paraId="0864BBE6" w14:textId="77777777" w:rsidR="00F12A7E" w:rsidRDefault="00F12A7E" w:rsidP="000E5536">
      <w:pPr>
        <w:pStyle w:val="BodyText"/>
      </w:pPr>
      <w:r>
        <w:t>Opened xlaunch</w:t>
      </w:r>
    </w:p>
    <w:p w14:paraId="1B8918C2" w14:textId="77777777" w:rsidR="00F12A7E" w:rsidRDefault="00F12A7E" w:rsidP="000E5536">
      <w:pPr>
        <w:pStyle w:val="BodyText"/>
      </w:pPr>
      <w:r>
        <w:t xml:space="preserve"> - Clicked on ssh|x11 and checked enable x11 forwarding</w:t>
      </w:r>
    </w:p>
    <w:p w14:paraId="758798C6" w14:textId="77777777" w:rsidR="00F12A7E" w:rsidRDefault="00F12A7E" w:rsidP="000E5536">
      <w:pPr>
        <w:pStyle w:val="BodyText"/>
      </w:pPr>
      <w:r>
        <w:t xml:space="preserve"> - logged in using ssh to ehabitat</w:t>
      </w:r>
    </w:p>
    <w:p w14:paraId="6DFCDD03" w14:textId="77777777" w:rsidR="00F12A7E" w:rsidRDefault="00F12A7E" w:rsidP="000E5536">
      <w:pPr>
        <w:pStyle w:val="BodyText"/>
      </w:pPr>
      <w:r>
        <w:t xml:space="preserve"> - dont know what to do now?</w:t>
      </w:r>
    </w:p>
    <w:p w14:paraId="18B7AA50" w14:textId="77777777" w:rsidR="00F12A7E" w:rsidRDefault="00F12A7E" w:rsidP="000E5536">
      <w:pPr>
        <w:pStyle w:val="BodyText"/>
      </w:pPr>
      <w:r>
        <w:t xml:space="preserve"> </w:t>
      </w:r>
    </w:p>
    <w:p w14:paraId="590D7A08" w14:textId="77777777" w:rsidR="00F12A7E" w:rsidRDefault="00F12A7E" w:rsidP="000E5536">
      <w:pPr>
        <w:pStyle w:val="BodyText"/>
      </w:pPr>
      <w:r>
        <w:t xml:space="preserve"> </w:t>
      </w:r>
    </w:p>
    <w:p w14:paraId="750F5CDF" w14:textId="77777777" w:rsidR="00F12A7E" w:rsidRDefault="00F12A7E" w:rsidP="000E5536">
      <w:pPr>
        <w:pStyle w:val="BodyText"/>
      </w:pPr>
      <w:r>
        <w:t>OpenSuse 11 is installed</w:t>
      </w:r>
    </w:p>
    <w:p w14:paraId="696ABA4A" w14:textId="77777777" w:rsidR="00F12A7E" w:rsidRDefault="00F12A7E" w:rsidP="000E5536">
      <w:pPr>
        <w:pStyle w:val="BodyText"/>
      </w:pPr>
      <w:r>
        <w:t>To run GRASS in the GUI:</w:t>
      </w:r>
    </w:p>
    <w:p w14:paraId="3E799CA6" w14:textId="77777777" w:rsidR="00F12A7E" w:rsidRDefault="00F12A7E" w:rsidP="000E5536">
      <w:pPr>
        <w:pStyle w:val="BodyText"/>
      </w:pPr>
      <w:r>
        <w:t>start grass:</w:t>
      </w:r>
    </w:p>
    <w:p w14:paraId="5A7B5821" w14:textId="77777777" w:rsidR="00F12A7E" w:rsidRDefault="00F12A7E" w:rsidP="000E5536">
      <w:pPr>
        <w:pStyle w:val="BodyText"/>
      </w:pPr>
      <w:r>
        <w:t xml:space="preserve">grass </w:t>
      </w:r>
    </w:p>
    <w:p w14:paraId="48F0E34C" w14:textId="77777777" w:rsidR="00F12A7E" w:rsidRDefault="00F12A7E" w:rsidP="000E5536">
      <w:pPr>
        <w:pStyle w:val="BodyText"/>
      </w:pPr>
      <w:r>
        <w:t>g.gui wxpython</w:t>
      </w:r>
    </w:p>
    <w:p w14:paraId="5C4CB75F" w14:textId="77777777" w:rsidR="00F12A7E" w:rsidRDefault="00F12A7E" w:rsidP="0034374E">
      <w:pPr>
        <w:pStyle w:val="Heading3"/>
      </w:pPr>
      <w:r>
        <w:t>Memory</w:t>
      </w:r>
    </w:p>
    <w:p w14:paraId="06238C69" w14:textId="77777777" w:rsidR="00F12A7E" w:rsidRDefault="00F12A7E" w:rsidP="000E5536">
      <w:pPr>
        <w:pStyle w:val="BodyText2"/>
      </w:pPr>
      <w:r>
        <w:t>You can look at the available memory using top. Then press O to get into the interactive screen to change the sort field using the list of fields and then 1 to go back to the screen.</w:t>
      </w:r>
    </w:p>
    <w:p w14:paraId="1CCE43E8" w14:textId="77777777" w:rsidR="00F12A7E" w:rsidRDefault="00F12A7E" w:rsidP="000E5536">
      <w:pPr>
        <w:pStyle w:val="Code"/>
      </w:pPr>
      <w:r>
        <w:t>top -u cottaan - to only see my tasks</w:t>
      </w:r>
    </w:p>
    <w:p w14:paraId="300FD1C1" w14:textId="77777777" w:rsidR="007B063A" w:rsidRPr="00F5186B" w:rsidRDefault="007B063A" w:rsidP="000E5536">
      <w:pPr>
        <w:pStyle w:val="Code"/>
      </w:pPr>
      <w:r>
        <w:t xml:space="preserve">kill -9 29141 – to kill memory for a particular running </w:t>
      </w:r>
      <w:r w:rsidR="00563249">
        <w:t>process</w:t>
      </w:r>
    </w:p>
    <w:p w14:paraId="69EEB4F9" w14:textId="77777777" w:rsidR="00F12A7E" w:rsidRDefault="00F12A7E" w:rsidP="0034374E">
      <w:pPr>
        <w:pStyle w:val="Heading3"/>
      </w:pPr>
      <w:r>
        <w:t>Net</w:t>
      </w:r>
    </w:p>
    <w:p w14:paraId="05A1A8D3" w14:textId="77777777" w:rsidR="00F12A7E" w:rsidRDefault="00F12A7E" w:rsidP="000E5536">
      <w:pPr>
        <w:pStyle w:val="BodyText2"/>
      </w:pPr>
      <w:r>
        <w:t>To call a url:</w:t>
      </w:r>
    </w:p>
    <w:p w14:paraId="25D65D80" w14:textId="77777777" w:rsidR="00F12A7E" w:rsidRDefault="00F12A7E" w:rsidP="000E5536">
      <w:pPr>
        <w:pStyle w:val="Code"/>
      </w:pPr>
      <w:r>
        <w:t xml:space="preserve">Wget </w:t>
      </w:r>
      <w:r w:rsidRPr="00B634C5">
        <w:t>'http://mapservices.iucnredlist.org/ArcGIS/services/Andrew/OrangUtan/MapServer/WFSServer?request=GetCapabilities&amp;service=WFS&amp;version=1.1.0'</w:t>
      </w:r>
    </w:p>
    <w:p w14:paraId="2BCDCFD8" w14:textId="77777777" w:rsidR="00F12A7E" w:rsidRPr="00E64007" w:rsidRDefault="00F12A7E" w:rsidP="000E5536">
      <w:pPr>
        <w:pStyle w:val="BodyText2"/>
      </w:pPr>
      <w:r>
        <w:t>To get this written to a file append –O test.xml to the code</w:t>
      </w:r>
    </w:p>
    <w:p w14:paraId="11AB4ADE" w14:textId="3E44B665" w:rsidR="00F3221A" w:rsidRDefault="00F3221A" w:rsidP="0034374E">
      <w:pPr>
        <w:pStyle w:val="Heading3"/>
      </w:pPr>
      <w:r>
        <w:t>rpm - package manager</w:t>
      </w:r>
      <w:bookmarkEnd w:id="204"/>
    </w:p>
    <w:p w14:paraId="7363DF5E" w14:textId="77777777" w:rsidR="00F3221A" w:rsidRDefault="00F3221A" w:rsidP="000E5536">
      <w:pPr>
        <w:pStyle w:val="BodyText"/>
      </w:pPr>
      <w:r>
        <w:lastRenderedPageBreak/>
        <w:t xml:space="preserve">Trying to get a list of software installed on ehabitat. </w:t>
      </w:r>
    </w:p>
    <w:p w14:paraId="597D063E" w14:textId="77777777" w:rsidR="00F3221A" w:rsidRDefault="00F3221A" w:rsidP="000E5536">
      <w:pPr>
        <w:pStyle w:val="BodyText"/>
      </w:pPr>
      <w:r>
        <w:t>Tried dpkg but it is not present so it is not Ubuntu or Debian!</w:t>
      </w:r>
    </w:p>
    <w:p w14:paraId="2C656459" w14:textId="77777777" w:rsidR="00F3221A" w:rsidRDefault="00F3221A" w:rsidP="000E5536">
      <w:pPr>
        <w:pStyle w:val="BodyText"/>
      </w:pPr>
      <w:r>
        <w:t xml:space="preserve">rpm - this works!! </w:t>
      </w:r>
    </w:p>
    <w:p w14:paraId="48C76C6B" w14:textId="77777777" w:rsidR="00F3221A" w:rsidRDefault="00F3221A" w:rsidP="000E5536">
      <w:pPr>
        <w:pStyle w:val="BodyText"/>
      </w:pPr>
      <w:r>
        <w:t xml:space="preserve">There are lots of distributions for GNU/Linux: </w:t>
      </w:r>
      <w:hyperlink r:id="rId1189" w:history="1">
        <w:r w:rsidRPr="0077669C">
          <w:rPr>
            <w:rStyle w:val="Hyperlink"/>
          </w:rPr>
          <w:t>http://en.wikipedia.org/wiki/GNU/Linux_distributions - some commercial, some not. Which do we have? Not sure.</w:t>
        </w:r>
      </w:hyperlink>
    </w:p>
    <w:p w14:paraId="259726A8" w14:textId="77777777" w:rsidR="00F3221A" w:rsidRDefault="00F3221A" w:rsidP="000E5536">
      <w:pPr>
        <w:pStyle w:val="BodyText"/>
      </w:pPr>
      <w:r>
        <w:t xml:space="preserve">Using the rpm help here: </w:t>
      </w:r>
      <w:hyperlink r:id="rId1190" w:history="1">
        <w:r w:rsidRPr="0077669C">
          <w:rPr>
            <w:rStyle w:val="Hyperlink"/>
          </w:rPr>
          <w:t>http://fedoranews.org/alex/tutorial/rpm/3.shtml</w:t>
        </w:r>
      </w:hyperlink>
    </w:p>
    <w:p w14:paraId="32B2B015" w14:textId="77777777" w:rsidR="00F3221A" w:rsidRDefault="00F3221A" w:rsidP="000E5536">
      <w:pPr>
        <w:pStyle w:val="BodyText"/>
      </w:pPr>
      <w:r>
        <w:t>To get a list of all installed packages:</w:t>
      </w:r>
    </w:p>
    <w:p w14:paraId="0C19E030" w14:textId="77777777" w:rsidR="00F3221A" w:rsidRDefault="00F3221A" w:rsidP="000E5536">
      <w:pPr>
        <w:pStyle w:val="BodyText"/>
      </w:pPr>
      <w:r>
        <w:t>rpm -qa</w:t>
      </w:r>
    </w:p>
    <w:p w14:paraId="57BA3AA6" w14:textId="77777777" w:rsidR="00F3221A" w:rsidRDefault="00F3221A" w:rsidP="000E5536">
      <w:pPr>
        <w:pStyle w:val="BodyText"/>
      </w:pPr>
      <w:r>
        <w:t xml:space="preserve">or </w:t>
      </w:r>
    </w:p>
    <w:p w14:paraId="1E68C866" w14:textId="77777777" w:rsidR="00F3221A" w:rsidRDefault="00F3221A" w:rsidP="000E5536">
      <w:pPr>
        <w:pStyle w:val="BodyText"/>
      </w:pPr>
      <w:r>
        <w:t>rpm -qa | more - to pipe it one page at a time</w:t>
      </w:r>
    </w:p>
    <w:p w14:paraId="34DCBF95" w14:textId="77777777" w:rsidR="00F3221A" w:rsidRDefault="00F3221A" w:rsidP="000E5536">
      <w:pPr>
        <w:pStyle w:val="BodyText2"/>
      </w:pPr>
      <w:r>
        <w:t>rpm -qa | grep -i python - gets all of the packages that match the string 'python' using grep - the i means case insensitive</w:t>
      </w:r>
    </w:p>
    <w:p w14:paraId="13AE7865" w14:textId="160811DF" w:rsidR="00F3221A" w:rsidRDefault="00F3221A" w:rsidP="000E5536">
      <w:pPr>
        <w:pStyle w:val="BodyText"/>
      </w:pPr>
      <w:r>
        <w:t xml:space="preserve">Processes and jobs section here is great: </w:t>
      </w:r>
      <w:hyperlink r:id="rId1191" w:history="1">
        <w:r w:rsidRPr="0077669C">
          <w:rPr>
            <w:rStyle w:val="Hyperlink"/>
          </w:rPr>
          <w:t>http://www.ee.surrey.ac.uk/Teaching/Unix/unix5.html</w:t>
        </w:r>
      </w:hyperlink>
    </w:p>
    <w:p w14:paraId="274D7630" w14:textId="77777777" w:rsidR="00F3221A" w:rsidRDefault="00F3221A" w:rsidP="000E5536">
      <w:pPr>
        <w:pStyle w:val="BodyText"/>
      </w:pPr>
      <w:r>
        <w:t>How to put processes into the background</w:t>
      </w:r>
    </w:p>
    <w:p w14:paraId="61BBCB74" w14:textId="77777777" w:rsidR="00F3221A" w:rsidRDefault="00F3221A" w:rsidP="000E5536">
      <w:pPr>
        <w:pStyle w:val="BodyText"/>
      </w:pPr>
      <w:r>
        <w:t>in ls:</w:t>
      </w:r>
    </w:p>
    <w:p w14:paraId="7C790DEF" w14:textId="77777777" w:rsidR="00F3221A" w:rsidRDefault="00F3221A" w:rsidP="000E5536">
      <w:pPr>
        <w:pStyle w:val="BodyText"/>
      </w:pPr>
      <w:r>
        <w:t>Executable files: Green</w:t>
      </w:r>
    </w:p>
    <w:p w14:paraId="4B188023" w14:textId="77777777" w:rsidR="00F3221A" w:rsidRDefault="00F3221A" w:rsidP="000E5536">
      <w:pPr>
        <w:pStyle w:val="BodyText"/>
      </w:pPr>
      <w:r>
        <w:t>* Normal file : Normal</w:t>
      </w:r>
    </w:p>
    <w:p w14:paraId="05F8915D" w14:textId="77777777" w:rsidR="00F3221A" w:rsidRDefault="00F3221A" w:rsidP="000E5536">
      <w:pPr>
        <w:pStyle w:val="BodyText"/>
      </w:pPr>
      <w:r>
        <w:t>* Directory: Blue</w:t>
      </w:r>
    </w:p>
    <w:p w14:paraId="2BED5DAD" w14:textId="77777777" w:rsidR="00F3221A" w:rsidRDefault="00F3221A" w:rsidP="000E5536">
      <w:pPr>
        <w:pStyle w:val="BodyText"/>
      </w:pPr>
      <w:r>
        <w:t>* Symbolic link : Cyan</w:t>
      </w:r>
    </w:p>
    <w:p w14:paraId="4C2F74DD" w14:textId="77777777" w:rsidR="00F3221A" w:rsidRDefault="00F3221A" w:rsidP="000E5536">
      <w:pPr>
        <w:pStyle w:val="BodyText"/>
      </w:pPr>
      <w:r>
        <w:t>* Pipe: Yellow</w:t>
      </w:r>
    </w:p>
    <w:p w14:paraId="53A312E8" w14:textId="77777777" w:rsidR="00F3221A" w:rsidRDefault="00F3221A" w:rsidP="000E5536">
      <w:pPr>
        <w:pStyle w:val="BodyText"/>
      </w:pPr>
      <w:r>
        <w:t>* Socket: Magenta</w:t>
      </w:r>
    </w:p>
    <w:p w14:paraId="32193935" w14:textId="77777777" w:rsidR="00F3221A" w:rsidRDefault="00F3221A" w:rsidP="000E5536">
      <w:pPr>
        <w:pStyle w:val="BodyText"/>
      </w:pPr>
      <w:r>
        <w:t>* Block device driver: Bold yellow foreground, with black background</w:t>
      </w:r>
    </w:p>
    <w:p w14:paraId="0CB46173" w14:textId="77777777" w:rsidR="00F3221A" w:rsidRDefault="00F3221A" w:rsidP="000E5536">
      <w:pPr>
        <w:pStyle w:val="BodyText"/>
      </w:pPr>
      <w:r>
        <w:t>* Character device driver: Bold yellow foreground, with black background</w:t>
      </w:r>
    </w:p>
    <w:p w14:paraId="7F0B3F48" w14:textId="77777777" w:rsidR="00F3221A" w:rsidRDefault="00F3221A" w:rsidP="000E5536">
      <w:pPr>
        <w:pStyle w:val="BodyText"/>
      </w:pPr>
      <w:r>
        <w:t>* Orphaned syminks : Blinking Bold white with red background</w:t>
      </w:r>
    </w:p>
    <w:p w14:paraId="6D87AA6F" w14:textId="77777777" w:rsidR="00F3221A" w:rsidRDefault="00F3221A" w:rsidP="000E5536">
      <w:pPr>
        <w:pStyle w:val="BodyText"/>
      </w:pPr>
      <w:r>
        <w:t>* Missing links ( … and the files they point to) : Blinking Bold white with red background</w:t>
      </w:r>
    </w:p>
    <w:p w14:paraId="08A25924" w14:textId="77777777" w:rsidR="00F3221A" w:rsidRDefault="00F3221A" w:rsidP="000E5536">
      <w:pPr>
        <w:pStyle w:val="BodyText"/>
      </w:pPr>
      <w:r>
        <w:t>* Archives or compressed : Red (.tar, .gz, .zip, .rpm)</w:t>
      </w:r>
    </w:p>
    <w:p w14:paraId="57427472" w14:textId="77777777" w:rsidR="00F3221A" w:rsidRDefault="00F3221A" w:rsidP="000E5536">
      <w:pPr>
        <w:pStyle w:val="BodyText2"/>
      </w:pPr>
      <w:r>
        <w:t>* Image files : Magenta (.jpg, gif, bmp, png, tif)</w:t>
      </w:r>
    </w:p>
    <w:p w14:paraId="2B7A265D" w14:textId="77777777" w:rsidR="00F3221A" w:rsidRDefault="00F3221A" w:rsidP="000E5536">
      <w:pPr>
        <w:pStyle w:val="BodyText2"/>
      </w:pPr>
      <w:r>
        <w:t>Type python at the UNIX prompt to use python</w:t>
      </w:r>
    </w:p>
    <w:p w14:paraId="081E7550" w14:textId="77777777" w:rsidR="00F3221A" w:rsidRDefault="00F3221A" w:rsidP="000E5536">
      <w:pPr>
        <w:pStyle w:val="BodyText"/>
      </w:pPr>
      <w:r>
        <w:t>vi is a UNIX text editor</w:t>
      </w:r>
    </w:p>
    <w:p w14:paraId="13872208" w14:textId="77777777" w:rsidR="00F3221A" w:rsidRDefault="00F3221A" w:rsidP="000E5536">
      <w:pPr>
        <w:pStyle w:val="BodyText2"/>
      </w:pPr>
      <w:r>
        <w:t>cat can be used to open and display files</w:t>
      </w:r>
    </w:p>
    <w:p w14:paraId="42314793" w14:textId="77777777" w:rsidR="00F3221A" w:rsidRDefault="00F3221A" w:rsidP="000E5536">
      <w:pPr>
        <w:pStyle w:val="BodyText"/>
      </w:pPr>
      <w:r>
        <w:t>ls -l | wc -l - to get total of the number of files in a folder - pipes to the word count program</w:t>
      </w:r>
    </w:p>
    <w:p w14:paraId="7793B4DB" w14:textId="77777777" w:rsidR="002600EC" w:rsidRDefault="002600EC" w:rsidP="0034374E">
      <w:pPr>
        <w:pStyle w:val="Heading3"/>
      </w:pPr>
      <w:bookmarkStart w:id="205" w:name="_Ref347406831"/>
      <w:bookmarkStart w:id="206" w:name="_Toc315774616"/>
      <w:bookmarkEnd w:id="113"/>
      <w:r>
        <w:t>Getting/Setting Environment Variables</w:t>
      </w:r>
      <w:bookmarkEnd w:id="205"/>
    </w:p>
    <w:p w14:paraId="788E2952" w14:textId="77777777" w:rsidR="00A216D3" w:rsidRDefault="00A216D3" w:rsidP="000E5536">
      <w:pPr>
        <w:pStyle w:val="BodyText2"/>
      </w:pPr>
      <w:r>
        <w:t>To check environment variables, use set (for all of them) or echo $&lt;variable&gt;:</w:t>
      </w:r>
    </w:p>
    <w:p w14:paraId="00D4210F" w14:textId="77777777" w:rsidR="00A216D3" w:rsidRDefault="00A216D3" w:rsidP="000E5536">
      <w:pPr>
        <w:pStyle w:val="Code"/>
      </w:pPr>
      <w:r>
        <w:t>$ set</w:t>
      </w:r>
    </w:p>
    <w:p w14:paraId="6504F013" w14:textId="77777777" w:rsidR="00A216D3" w:rsidRDefault="00A216D3" w:rsidP="000E5536">
      <w:pPr>
        <w:pStyle w:val="Code"/>
      </w:pPr>
      <w:r>
        <w:t>$ echo $JAVA_HOME</w:t>
      </w:r>
    </w:p>
    <w:p w14:paraId="097AE884" w14:textId="77777777" w:rsidR="00AB7D4F" w:rsidRDefault="00AB7D4F" w:rsidP="000E5536">
      <w:pPr>
        <w:pStyle w:val="BodyText2"/>
      </w:pPr>
      <w:r>
        <w:t>To see the path to executables, use which:</w:t>
      </w:r>
    </w:p>
    <w:p w14:paraId="4B36C633" w14:textId="77777777" w:rsidR="00AB7D4F" w:rsidRPr="00A216D3" w:rsidRDefault="00AB7D4F" w:rsidP="000E5536">
      <w:pPr>
        <w:pStyle w:val="Code"/>
      </w:pPr>
      <w:r>
        <w:t>$ which java</w:t>
      </w:r>
    </w:p>
    <w:p w14:paraId="0F5E7FDA" w14:textId="77777777" w:rsidR="00A216D3" w:rsidRDefault="00A216D3" w:rsidP="000E5536">
      <w:pPr>
        <w:pStyle w:val="BodyText2"/>
      </w:pPr>
      <w:r>
        <w:t xml:space="preserve">To set </w:t>
      </w:r>
      <w:r w:rsidR="00A23DBD">
        <w:t>environment variables use export</w:t>
      </w:r>
      <w:r w:rsidR="00AB7D4F">
        <w:t xml:space="preserve"> (here we are configuring the Java path)</w:t>
      </w:r>
      <w:r>
        <w:t>:</w:t>
      </w:r>
    </w:p>
    <w:p w14:paraId="375B8232" w14:textId="77777777" w:rsidR="00A216D3" w:rsidRDefault="00A216D3" w:rsidP="000E5536">
      <w:pPr>
        <w:pStyle w:val="Code"/>
      </w:pPr>
      <w:r w:rsidRPr="00B161EB">
        <w:t>$ export JAVA_HOME=/usr/java/jdk1.6.0_31/bin/java</w:t>
      </w:r>
    </w:p>
    <w:p w14:paraId="4C9E9440" w14:textId="77777777" w:rsidR="00AB7D4F" w:rsidRDefault="00AB7D4F" w:rsidP="000E5536">
      <w:pPr>
        <w:pStyle w:val="Code"/>
      </w:pPr>
      <w:r>
        <w:t xml:space="preserve">$ </w:t>
      </w:r>
      <w:r w:rsidRPr="00AB7D4F">
        <w:t>export PATH=$PATH:/usr/java/</w:t>
      </w:r>
      <w:r w:rsidRPr="00B161EB">
        <w:t>jdk1.6.0_31</w:t>
      </w:r>
      <w:r>
        <w:t>/</w:t>
      </w:r>
      <w:r w:rsidRPr="00AB7D4F">
        <w:t>bin</w:t>
      </w:r>
    </w:p>
    <w:p w14:paraId="520F132E" w14:textId="1BA6C0AA" w:rsidR="00EC66C5" w:rsidRDefault="00EC66C5" w:rsidP="0034374E">
      <w:pPr>
        <w:pStyle w:val="Heading3"/>
      </w:pPr>
      <w:r>
        <w:t>Creating files</w:t>
      </w:r>
    </w:p>
    <w:p w14:paraId="275FA76D" w14:textId="360C746D" w:rsidR="00EC66C5" w:rsidRDefault="00EC66C5" w:rsidP="000E5536">
      <w:pPr>
        <w:pStyle w:val="BodyText2"/>
      </w:pPr>
      <w:r>
        <w:t>Easily with echo &gt;. e.g:</w:t>
      </w:r>
    </w:p>
    <w:p w14:paraId="6739F8D8" w14:textId="06ADEE18" w:rsidR="00EC66C5" w:rsidRPr="00EC66C5" w:rsidRDefault="00EC66C5" w:rsidP="000E5536">
      <w:pPr>
        <w:pStyle w:val="Code"/>
      </w:pPr>
      <w:r w:rsidRPr="00EC66C5">
        <w:t>echo onerow &gt; st-geom-onerow.tsv</w:t>
      </w:r>
    </w:p>
    <w:p w14:paraId="05DAE0C5" w14:textId="308A13EA" w:rsidR="005F2214" w:rsidRDefault="005F2214" w:rsidP="0034374E">
      <w:pPr>
        <w:pStyle w:val="Heading3"/>
      </w:pPr>
      <w:r>
        <w:t>Ubuntu 10.0.4 LTS</w:t>
      </w:r>
      <w:r w:rsidR="003F1AB4">
        <w:t xml:space="preserve"> (Precise)</w:t>
      </w:r>
    </w:p>
    <w:p w14:paraId="38ED9AC4" w14:textId="064E057C" w:rsidR="005F2214" w:rsidRDefault="005F2214" w:rsidP="000E5536">
      <w:pPr>
        <w:pStyle w:val="BodyText2"/>
      </w:pPr>
      <w:r>
        <w:t>To see whether an OS is 32-bit or 64-bit, type:</w:t>
      </w:r>
    </w:p>
    <w:p w14:paraId="40E758FF" w14:textId="1C2ECEC5" w:rsidR="005F2214" w:rsidRDefault="005F2214" w:rsidP="000E5536">
      <w:pPr>
        <w:pStyle w:val="Code"/>
      </w:pPr>
      <w:r w:rsidRPr="005F2214">
        <w:t xml:space="preserve">uname </w:t>
      </w:r>
      <w:r>
        <w:t>–</w:t>
      </w:r>
      <w:r w:rsidRPr="005F2214">
        <w:t>a</w:t>
      </w:r>
    </w:p>
    <w:p w14:paraId="172A55C5" w14:textId="4ABF27C5" w:rsidR="005F2214" w:rsidRPr="005F2214" w:rsidRDefault="005F2214" w:rsidP="000E5536">
      <w:pPr>
        <w:pStyle w:val="BodyText2"/>
      </w:pPr>
      <w:r>
        <w:t>And you can tell by the reply.</w:t>
      </w:r>
    </w:p>
    <w:p w14:paraId="7AAA3E27" w14:textId="77777777" w:rsidR="007C2736" w:rsidRDefault="007C2736" w:rsidP="000E5536">
      <w:pPr>
        <w:pStyle w:val="Heading2"/>
      </w:pPr>
      <w:r>
        <w:t>SSH</w:t>
      </w:r>
    </w:p>
    <w:p w14:paraId="701F5560" w14:textId="77777777" w:rsidR="006E60E0" w:rsidRDefault="006E60E0" w:rsidP="000E5536">
      <w:pPr>
        <w:pStyle w:val="BodyText2"/>
      </w:pPr>
      <w:r>
        <w:lastRenderedPageBreak/>
        <w:t>Listing files on a remote server:</w:t>
      </w:r>
    </w:p>
    <w:p w14:paraId="7D1B43C6" w14:textId="77777777" w:rsidR="006E60E0" w:rsidRPr="006E60E0" w:rsidRDefault="006E60E0" w:rsidP="000E5536">
      <w:pPr>
        <w:pStyle w:val="Code"/>
      </w:pPr>
      <w:r w:rsidRPr="006E60E0">
        <w:t>(envname)[dopa@h05-nn01 ~]$ ssh cottaan@cruise 'ls -d /exports/monde/GBIFSpeciesFiles/*'</w:t>
      </w:r>
    </w:p>
    <w:p w14:paraId="1A040588" w14:textId="77777777" w:rsidR="005335A5" w:rsidRDefault="005335A5" w:rsidP="0034374E">
      <w:pPr>
        <w:pStyle w:val="Heading3"/>
      </w:pPr>
      <w:r>
        <w:t>Connecting to remote machines</w:t>
      </w:r>
    </w:p>
    <w:p w14:paraId="4365EE77" w14:textId="40DBB5FD" w:rsidR="00214B12" w:rsidRDefault="00214B12" w:rsidP="000E5536">
      <w:pPr>
        <w:pStyle w:val="BodyText2"/>
      </w:pPr>
      <w:r>
        <w:t>Our outgoing IP addresses are:</w:t>
      </w:r>
    </w:p>
    <w:p w14:paraId="47E176AA" w14:textId="77777777" w:rsidR="00214B12" w:rsidRDefault="00214B12" w:rsidP="000E5536">
      <w:pPr>
        <w:pStyle w:val="Code"/>
      </w:pPr>
      <w:r>
        <w:t>139.191.170.x</w:t>
      </w:r>
    </w:p>
    <w:p w14:paraId="387A249F" w14:textId="1471C42F" w:rsidR="00214B12" w:rsidRDefault="00214B12" w:rsidP="000E5536">
      <w:pPr>
        <w:pStyle w:val="Code"/>
      </w:pPr>
      <w:r>
        <w:t>139.191.147.x</w:t>
      </w:r>
    </w:p>
    <w:p w14:paraId="2754FCF6" w14:textId="77777777" w:rsidR="005335A5" w:rsidRDefault="005335A5" w:rsidP="000E5536">
      <w:pPr>
        <w:pStyle w:val="BodyText2"/>
      </w:pPr>
      <w:r>
        <w:t xml:space="preserve">You can use ssh to log into other machines, e.g. ssh cottaan@cruise. But you will have to enter a password. If you don’t want to enter a password every time then you can use ssh key generation to help (from instructions </w:t>
      </w:r>
      <w:hyperlink r:id="rId1192" w:history="1">
        <w:r w:rsidRPr="005335A5">
          <w:rPr>
            <w:rStyle w:val="Hyperlink"/>
          </w:rPr>
          <w:t>here</w:t>
        </w:r>
      </w:hyperlink>
      <w:r>
        <w:t>):</w:t>
      </w:r>
    </w:p>
    <w:p w14:paraId="027938F2" w14:textId="77777777" w:rsidR="005335A5" w:rsidRDefault="005335A5" w:rsidP="000E5536">
      <w:pPr>
        <w:pStyle w:val="Code"/>
      </w:pPr>
      <w:r w:rsidRPr="005335A5">
        <w:t xml:space="preserve">[dopa@h05-nn01 ~]$ ssh-keygen -t </w:t>
      </w:r>
      <w:r>
        <w:t>rsa</w:t>
      </w:r>
      <w:r>
        <w:tab/>
      </w:r>
      <w:r>
        <w:tab/>
      </w:r>
      <w:r w:rsidRPr="00393935">
        <w:t>#</w:t>
      </w:r>
      <w:r>
        <w:t xml:space="preserve"> creates a pair of authentication keys</w:t>
      </w:r>
    </w:p>
    <w:p w14:paraId="7F8A4BA4" w14:textId="77777777" w:rsidR="005335A5" w:rsidRDefault="005335A5" w:rsidP="000E5536">
      <w:pPr>
        <w:pStyle w:val="Code"/>
      </w:pPr>
      <w:r w:rsidRPr="005335A5">
        <w:t>[dopa@h05-nn01 ~]$ ssh cottaan@cruise mkdir -p .ssh</w:t>
      </w:r>
      <w:r>
        <w:tab/>
      </w:r>
      <w:r w:rsidRPr="00393935">
        <w:t>#</w:t>
      </w:r>
      <w:r>
        <w:t xml:space="preserve"> log onto the remote machine and create a folder to hold the authorised keys</w:t>
      </w:r>
    </w:p>
    <w:p w14:paraId="7784C777" w14:textId="77777777" w:rsidR="005335A5" w:rsidRDefault="005335A5" w:rsidP="000E5536">
      <w:pPr>
        <w:pStyle w:val="Code"/>
      </w:pPr>
      <w:r w:rsidRPr="005335A5">
        <w:t>[dopa@h05-nn01 ~]$ cat .ssh/id_rsa.pub | ssh cottaan@cruise 'cat &gt;&gt; .ssh/authorized_keys'</w:t>
      </w:r>
      <w:r>
        <w:t xml:space="preserve"> </w:t>
      </w:r>
      <w:r>
        <w:tab/>
      </w:r>
      <w:r w:rsidRPr="00393935">
        <w:t>#</w:t>
      </w:r>
      <w:r>
        <w:t xml:space="preserve"> copy the key from the local machine to the remote servers authorised_keys folder</w:t>
      </w:r>
    </w:p>
    <w:p w14:paraId="3BE51EEF" w14:textId="77777777" w:rsidR="00713EC7" w:rsidRDefault="00713EC7" w:rsidP="000E5536">
      <w:pPr>
        <w:pStyle w:val="BodyText"/>
      </w:pPr>
      <w:r>
        <w:t>From the MapServer machine to the Hadoop test cluster</w:t>
      </w:r>
      <w:r w:rsidR="007C360A">
        <w:t xml:space="preserve"> – but this didn’t work – you still have to enter a password</w:t>
      </w:r>
      <w:r>
        <w:t>:</w:t>
      </w:r>
    </w:p>
    <w:p w14:paraId="5FE096A8" w14:textId="77777777" w:rsidR="00713EC7" w:rsidRDefault="00713EC7" w:rsidP="000E5536">
      <w:pPr>
        <w:pStyle w:val="Code"/>
      </w:pPr>
      <w:r>
        <w:t>[webuser@h05-dev-vm3 dopa-services]$ ssh-keygen -t rsa</w:t>
      </w:r>
    </w:p>
    <w:p w14:paraId="46009115" w14:textId="77777777" w:rsidR="00713EC7" w:rsidRDefault="00713EC7" w:rsidP="000E5536">
      <w:pPr>
        <w:pStyle w:val="Code"/>
      </w:pPr>
      <w:r>
        <w:t>[webuser@h05-dev-vm3 dopa-services]$ ssh dopa@h05-nn01 mkdir -p .ssh</w:t>
      </w:r>
    </w:p>
    <w:p w14:paraId="1ECABB9B" w14:textId="77777777" w:rsidR="00713EC7" w:rsidRDefault="00713EC7" w:rsidP="000E5536">
      <w:pPr>
        <w:pStyle w:val="Code"/>
      </w:pPr>
      <w:r>
        <w:t>[webuser@h05-dev-vm3 /]$ cat /home/webuser/.ssh/id_rsa.pub | ssh dopa@h05-nn01 'cat &gt;&gt; .ssh/authorized_keys'</w:t>
      </w:r>
    </w:p>
    <w:p w14:paraId="628BEF24" w14:textId="77777777" w:rsidR="002950DC" w:rsidRDefault="002950DC" w:rsidP="000E5536">
      <w:pPr>
        <w:pStyle w:val="BodyText"/>
        <w:rPr>
          <w:rStyle w:val="Hyperlink"/>
        </w:rPr>
      </w:pPr>
      <w:r>
        <w:t>We could use the following library from GitHub which is for remote python execution and deployment:</w:t>
      </w:r>
      <w:r w:rsidRPr="002950DC">
        <w:t xml:space="preserve"> </w:t>
      </w:r>
      <w:hyperlink r:id="rId1193" w:history="1">
        <w:r>
          <w:rPr>
            <w:rStyle w:val="Hyperlink"/>
          </w:rPr>
          <w:t>https://github.com/fabric/fabric</w:t>
        </w:r>
      </w:hyperlink>
    </w:p>
    <w:p w14:paraId="10358AE2" w14:textId="1DB54CF6" w:rsidR="00BE083E" w:rsidRDefault="00BE083E" w:rsidP="007D2F52">
      <w:pPr>
        <w:pStyle w:val="Heading4"/>
      </w:pPr>
      <w:r>
        <w:t>ssh tunnelling</w:t>
      </w:r>
    </w:p>
    <w:p w14:paraId="12B25774" w14:textId="77777777" w:rsidR="00BE083E" w:rsidRDefault="00BE083E" w:rsidP="000E5536">
      <w:pPr>
        <w:pStyle w:val="Heading5"/>
      </w:pPr>
      <w:bookmarkStart w:id="207" w:name="_Ref417388580"/>
      <w:r>
        <w:t>Using Putty</w:t>
      </w:r>
      <w:bookmarkEnd w:id="207"/>
    </w:p>
    <w:p w14:paraId="5ED1C213" w14:textId="30BE3441" w:rsidR="00BE083E" w:rsidRDefault="00BE083E" w:rsidP="000E5536">
      <w:pPr>
        <w:pStyle w:val="BodyText2"/>
      </w:pPr>
      <w:r>
        <w:t xml:space="preserve">You can create a session in putty that allows you to tunnel all traffic through a specific local port to a remote one. </w:t>
      </w:r>
      <w:hyperlink r:id="rId1194" w:history="1">
        <w:r w:rsidRPr="00BE083E">
          <w:rPr>
            <w:rStyle w:val="Hyperlink"/>
          </w:rPr>
          <w:t>Heres</w:t>
        </w:r>
      </w:hyperlink>
      <w:r>
        <w:t xml:space="preserve"> how to set up. For SPREP here are the putty windows:</w:t>
      </w:r>
    </w:p>
    <w:p w14:paraId="300F30F0" w14:textId="0839534D" w:rsidR="00BE083E" w:rsidRDefault="00BE083E" w:rsidP="000E5536">
      <w:pPr>
        <w:pStyle w:val="BodyText2"/>
      </w:pPr>
      <w:r>
        <w:rPr>
          <w:noProof/>
          <w:lang w:bidi="ar-SA"/>
        </w:rPr>
        <w:drawing>
          <wp:inline distT="0" distB="0" distL="0" distR="0" wp14:anchorId="36BF785C" wp14:editId="216A5B32">
            <wp:extent cx="5936615" cy="2893060"/>
            <wp:effectExtent l="0" t="0" r="698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95">
                      <a:extLst>
                        <a:ext uri="{28A0092B-C50C-407E-A947-70E740481C1C}">
                          <a14:useLocalDpi xmlns:a14="http://schemas.microsoft.com/office/drawing/2010/main" val="0"/>
                        </a:ext>
                      </a:extLst>
                    </a:blip>
                    <a:srcRect/>
                    <a:stretch>
                      <a:fillRect/>
                    </a:stretch>
                  </pic:blipFill>
                  <pic:spPr bwMode="auto">
                    <a:xfrm>
                      <a:off x="0" y="0"/>
                      <a:ext cx="5936615" cy="2893060"/>
                    </a:xfrm>
                    <a:prstGeom prst="rect">
                      <a:avLst/>
                    </a:prstGeom>
                    <a:noFill/>
                    <a:ln>
                      <a:noFill/>
                    </a:ln>
                  </pic:spPr>
                </pic:pic>
              </a:graphicData>
            </a:graphic>
          </wp:inline>
        </w:drawing>
      </w:r>
    </w:p>
    <w:p w14:paraId="1A3D650D" w14:textId="4602B628" w:rsidR="00BE083E" w:rsidRDefault="00BE083E" w:rsidP="000E5536">
      <w:pPr>
        <w:pStyle w:val="ListBullet"/>
      </w:pPr>
      <w:r>
        <w:t>Open the putty session and login</w:t>
      </w:r>
    </w:p>
    <w:p w14:paraId="0BE75DB6" w14:textId="7D68E45D" w:rsidR="00BE083E" w:rsidRDefault="00BE083E" w:rsidP="000E5536">
      <w:pPr>
        <w:pStyle w:val="ListBullet"/>
      </w:pPr>
      <w:r>
        <w:t>Open the client that will use the ssh tunnel (e.g. pgAdmin)</w:t>
      </w:r>
    </w:p>
    <w:p w14:paraId="7112E85B" w14:textId="4142FB63" w:rsidR="00BE083E" w:rsidRPr="00BE083E" w:rsidRDefault="00BE083E" w:rsidP="000E5536">
      <w:pPr>
        <w:pStyle w:val="ListBullet"/>
      </w:pPr>
      <w:r>
        <w:t>In the</w:t>
      </w:r>
      <w:r w:rsidRPr="00BE083E">
        <w:t xml:space="preserve"> </w:t>
      </w:r>
      <w:r>
        <w:t xml:space="preserve">Host and port </w:t>
      </w:r>
      <w:r w:rsidRPr="00BE083E">
        <w:t>instead of using the server's name and port, you specify the destination you chose instea</w:t>
      </w:r>
      <w:r>
        <w:t xml:space="preserve">d (i.e. localhost and 5432). </w:t>
      </w:r>
    </w:p>
    <w:p w14:paraId="531E877F" w14:textId="5540E94E" w:rsidR="00BE083E" w:rsidRDefault="00BE083E" w:rsidP="000E5536">
      <w:pPr>
        <w:pStyle w:val="Heading5"/>
      </w:pPr>
      <w:r>
        <w:t>In pgAdmin</w:t>
      </w:r>
    </w:p>
    <w:p w14:paraId="4F564C9D" w14:textId="77777777" w:rsidR="00BE083E" w:rsidRPr="00CC0228" w:rsidRDefault="00BE083E" w:rsidP="000E5536">
      <w:pPr>
        <w:pStyle w:val="BodyText2"/>
      </w:pPr>
      <w:r>
        <w:t xml:space="preserve">In the following screenshots the Host is the </w:t>
      </w:r>
      <w:r>
        <w:rPr>
          <w:i/>
        </w:rPr>
        <w:t xml:space="preserve">internal </w:t>
      </w:r>
      <w:r>
        <w:t>address that the ssh is forwarded to (i.e once it is in the network). The ssh tunnel username just happens to be the same as the database username in this case. They don’t have to be the same.</w:t>
      </w:r>
    </w:p>
    <w:p w14:paraId="3CC5F54F" w14:textId="77777777" w:rsidR="00BE083E" w:rsidRDefault="00BE083E" w:rsidP="000E5536">
      <w:pPr>
        <w:pStyle w:val="BodyText2"/>
      </w:pPr>
      <w:r>
        <w:rPr>
          <w:noProof/>
          <w:lang w:bidi="ar-SA"/>
        </w:rPr>
        <w:lastRenderedPageBreak/>
        <w:drawing>
          <wp:inline distT="0" distB="0" distL="0" distR="0" wp14:anchorId="11609C1D" wp14:editId="4251B1CB">
            <wp:extent cx="5943600" cy="31184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6">
                      <a:extLst>
                        <a:ext uri="{28A0092B-C50C-407E-A947-70E740481C1C}">
                          <a14:useLocalDpi xmlns:a14="http://schemas.microsoft.com/office/drawing/2010/main" val="0"/>
                        </a:ext>
                      </a:extLst>
                    </a:blip>
                    <a:srcRect/>
                    <a:stretch>
                      <a:fillRect/>
                    </a:stretch>
                  </pic:blipFill>
                  <pic:spPr bwMode="auto">
                    <a:xfrm>
                      <a:off x="0" y="0"/>
                      <a:ext cx="5943600" cy="3118485"/>
                    </a:xfrm>
                    <a:prstGeom prst="rect">
                      <a:avLst/>
                    </a:prstGeom>
                    <a:noFill/>
                    <a:ln>
                      <a:noFill/>
                    </a:ln>
                  </pic:spPr>
                </pic:pic>
              </a:graphicData>
            </a:graphic>
          </wp:inline>
        </w:drawing>
      </w:r>
    </w:p>
    <w:p w14:paraId="2D621D02" w14:textId="5ECC9E88" w:rsidR="007C2736" w:rsidRDefault="007C2736" w:rsidP="0034374E">
      <w:pPr>
        <w:pStyle w:val="Heading3"/>
      </w:pPr>
      <w:r>
        <w:t>Connections</w:t>
      </w:r>
    </w:p>
    <w:p w14:paraId="27FFA2E8" w14:textId="77777777" w:rsidR="00953576" w:rsidRPr="00953576" w:rsidRDefault="00953576" w:rsidP="000E5536">
      <w:pPr>
        <w:pStyle w:val="BodyText2"/>
      </w:pPr>
    </w:p>
    <w:tbl>
      <w:tblPr>
        <w:tblStyle w:val="LightShading-Accent11"/>
        <w:tblW w:w="0" w:type="auto"/>
        <w:tblLook w:val="04A0" w:firstRow="1" w:lastRow="0" w:firstColumn="1" w:lastColumn="0" w:noHBand="0" w:noVBand="1"/>
      </w:tblPr>
      <w:tblGrid>
        <w:gridCol w:w="2036"/>
        <w:gridCol w:w="1414"/>
        <w:gridCol w:w="1000"/>
        <w:gridCol w:w="1169"/>
        <w:gridCol w:w="3741"/>
      </w:tblGrid>
      <w:tr w:rsidR="00314734" w:rsidRPr="00E5005D" w14:paraId="040BCF0F" w14:textId="5914EBC3" w:rsidTr="003147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5195535" w14:textId="77777777" w:rsidR="00314734" w:rsidRPr="00E5005D" w:rsidRDefault="00314734" w:rsidP="000E5536">
            <w:pPr>
              <w:pStyle w:val="Tiny"/>
            </w:pPr>
            <w:r w:rsidRPr="00E5005D">
              <w:t>Machine</w:t>
            </w:r>
          </w:p>
        </w:tc>
        <w:tc>
          <w:tcPr>
            <w:tcW w:w="1440" w:type="dxa"/>
          </w:tcPr>
          <w:p w14:paraId="07E68B34" w14:textId="77777777" w:rsidR="00314734" w:rsidRPr="00E5005D" w:rsidRDefault="00314734" w:rsidP="000E5536">
            <w:pPr>
              <w:pStyle w:val="Tiny"/>
              <w:cnfStyle w:val="100000000000" w:firstRow="1" w:lastRow="0" w:firstColumn="0" w:lastColumn="0" w:oddVBand="0" w:evenVBand="0" w:oddHBand="0" w:evenHBand="0" w:firstRowFirstColumn="0" w:firstRowLastColumn="0" w:lastRowFirstColumn="0" w:lastRowLastColumn="0"/>
            </w:pPr>
            <w:r w:rsidRPr="00E5005D">
              <w:t>Alias</w:t>
            </w:r>
          </w:p>
        </w:tc>
        <w:tc>
          <w:tcPr>
            <w:tcW w:w="810" w:type="dxa"/>
          </w:tcPr>
          <w:p w14:paraId="3276FF2A" w14:textId="77777777" w:rsidR="00314734" w:rsidRPr="00E5005D" w:rsidRDefault="00314734" w:rsidP="000E5536">
            <w:pPr>
              <w:pStyle w:val="Tiny"/>
              <w:cnfStyle w:val="100000000000" w:firstRow="1" w:lastRow="0" w:firstColumn="0" w:lastColumn="0" w:oddVBand="0" w:evenVBand="0" w:oddHBand="0" w:evenHBand="0" w:firstRowFirstColumn="0" w:firstRowLastColumn="0" w:lastRowFirstColumn="0" w:lastRowLastColumn="0"/>
            </w:pPr>
            <w:r w:rsidRPr="00E5005D">
              <w:t xml:space="preserve">User </w:t>
            </w:r>
          </w:p>
        </w:tc>
        <w:tc>
          <w:tcPr>
            <w:tcW w:w="1170" w:type="dxa"/>
          </w:tcPr>
          <w:p w14:paraId="1A27CDB8" w14:textId="77777777" w:rsidR="00314734" w:rsidRPr="00E5005D" w:rsidRDefault="00314734" w:rsidP="000E5536">
            <w:pPr>
              <w:pStyle w:val="Tiny"/>
              <w:cnfStyle w:val="100000000000" w:firstRow="1" w:lastRow="0" w:firstColumn="0" w:lastColumn="0" w:oddVBand="0" w:evenVBand="0" w:oddHBand="0" w:evenHBand="0" w:firstRowFirstColumn="0" w:firstRowLastColumn="0" w:lastRowFirstColumn="0" w:lastRowLastColumn="0"/>
            </w:pPr>
            <w:r w:rsidRPr="00E5005D">
              <w:t>Password</w:t>
            </w:r>
          </w:p>
        </w:tc>
        <w:tc>
          <w:tcPr>
            <w:tcW w:w="3870" w:type="dxa"/>
          </w:tcPr>
          <w:p w14:paraId="12A576ED" w14:textId="184B3F8F" w:rsidR="00314734" w:rsidRDefault="00314734" w:rsidP="000E5536">
            <w:pPr>
              <w:pStyle w:val="Tiny"/>
              <w:cnfStyle w:val="100000000000" w:firstRow="1" w:lastRow="0" w:firstColumn="0" w:lastColumn="0" w:oddVBand="0" w:evenVBand="0" w:oddHBand="0" w:evenHBand="0" w:firstRowFirstColumn="0" w:firstRowLastColumn="0" w:lastRowFirstColumn="0" w:lastRowLastColumn="0"/>
            </w:pPr>
            <w:r>
              <w:t>Notes</w:t>
            </w:r>
          </w:p>
        </w:tc>
      </w:tr>
      <w:tr w:rsidR="00314734" w:rsidRPr="00E5005D" w14:paraId="7C60EE02" w14:textId="70D028D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5413234D" w14:textId="77777777" w:rsidR="00314734" w:rsidRPr="00E5005D" w:rsidRDefault="00314734" w:rsidP="000E5536">
            <w:pPr>
              <w:pStyle w:val="Tiny"/>
            </w:pPr>
            <w:r w:rsidRPr="00E5005D">
              <w:t>h05-dev-vm3</w:t>
            </w:r>
          </w:p>
        </w:tc>
        <w:tc>
          <w:tcPr>
            <w:tcW w:w="1440" w:type="dxa"/>
          </w:tcPr>
          <w:p w14:paraId="7D3E2B4B"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MapServer machine</w:t>
            </w:r>
          </w:p>
        </w:tc>
        <w:tc>
          <w:tcPr>
            <w:tcW w:w="810" w:type="dxa"/>
          </w:tcPr>
          <w:p w14:paraId="550FD2C8"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webuser</w:t>
            </w:r>
          </w:p>
        </w:tc>
        <w:tc>
          <w:tcPr>
            <w:tcW w:w="1170" w:type="dxa"/>
          </w:tcPr>
          <w:p w14:paraId="5B162A48"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w3bus3r</w:t>
            </w:r>
          </w:p>
        </w:tc>
        <w:tc>
          <w:tcPr>
            <w:tcW w:w="3870" w:type="dxa"/>
          </w:tcPr>
          <w:p w14:paraId="7CBB38D6" w14:textId="0027D8A3"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REST Services moved to ho</w:t>
            </w:r>
            <w:r w:rsidR="0020343F">
              <w:t>5-stg</w:t>
            </w:r>
            <w:r>
              <w:t>-vm8 at the end of 2015</w:t>
            </w:r>
          </w:p>
        </w:tc>
      </w:tr>
      <w:tr w:rsidR="00314734" w:rsidRPr="00E5005D" w14:paraId="4EEF51D5"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52EE6780" w14:textId="4E2348C5" w:rsidR="00314734" w:rsidRPr="00E5005D" w:rsidRDefault="00314734" w:rsidP="000E5536">
            <w:pPr>
              <w:pStyle w:val="Tiny"/>
            </w:pPr>
            <w:r>
              <w:t>h05-dev-vm8</w:t>
            </w:r>
          </w:p>
        </w:tc>
        <w:tc>
          <w:tcPr>
            <w:tcW w:w="1440" w:type="dxa"/>
          </w:tcPr>
          <w:p w14:paraId="1F058194" w14:textId="460D1B64"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810" w:type="dxa"/>
          </w:tcPr>
          <w:p w14:paraId="3148C9B5"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506EEE68"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4ABCFAD3" w14:textId="77777777"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20343F" w:rsidRPr="00E5005D" w14:paraId="7A2DB1DB"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54FDC29" w14:textId="7FE0967A" w:rsidR="0020343F" w:rsidRDefault="0020343F" w:rsidP="000E5536">
            <w:pPr>
              <w:pStyle w:val="Tiny"/>
            </w:pPr>
            <w:r>
              <w:t>h05-stg-vm8</w:t>
            </w:r>
          </w:p>
        </w:tc>
        <w:tc>
          <w:tcPr>
            <w:tcW w:w="1440" w:type="dxa"/>
          </w:tcPr>
          <w:p w14:paraId="23BDDC0D" w14:textId="65F9CDA4" w:rsidR="0020343F" w:rsidRDefault="0020343F" w:rsidP="000E5536">
            <w:pPr>
              <w:pStyle w:val="Tiny"/>
              <w:cnfStyle w:val="000000100000" w:firstRow="0" w:lastRow="0" w:firstColumn="0" w:lastColumn="0" w:oddVBand="0" w:evenVBand="0" w:oddHBand="1" w:evenHBand="0" w:firstRowFirstColumn="0" w:firstRowLastColumn="0" w:lastRowFirstColumn="0" w:lastRowLastColumn="0"/>
            </w:pPr>
            <w:r>
              <w:t>REST Server</w:t>
            </w:r>
          </w:p>
        </w:tc>
        <w:tc>
          <w:tcPr>
            <w:tcW w:w="810" w:type="dxa"/>
          </w:tcPr>
          <w:p w14:paraId="45AF9951" w14:textId="6A852469" w:rsidR="0020343F" w:rsidRPr="00E5005D" w:rsidRDefault="0020343F" w:rsidP="000E5536">
            <w:pPr>
              <w:pStyle w:val="Tiny"/>
              <w:cnfStyle w:val="000000100000" w:firstRow="0" w:lastRow="0" w:firstColumn="0" w:lastColumn="0" w:oddVBand="0" w:evenVBand="0" w:oddHBand="1" w:evenHBand="0" w:firstRowFirstColumn="0" w:firstRowLastColumn="0" w:lastRowFirstColumn="0" w:lastRowLastColumn="0"/>
            </w:pPr>
            <w:r w:rsidRPr="0020343F">
              <w:t>webmandand</w:t>
            </w:r>
          </w:p>
        </w:tc>
        <w:tc>
          <w:tcPr>
            <w:tcW w:w="1170" w:type="dxa"/>
          </w:tcPr>
          <w:p w14:paraId="7C9993E9" w14:textId="086562F9" w:rsidR="0020343F" w:rsidRPr="00E5005D" w:rsidRDefault="0020343F" w:rsidP="000E5536">
            <w:pPr>
              <w:pStyle w:val="Tiny"/>
              <w:cnfStyle w:val="000000100000" w:firstRow="0" w:lastRow="0" w:firstColumn="0" w:lastColumn="0" w:oddVBand="0" w:evenVBand="0" w:oddHBand="1" w:evenHBand="0" w:firstRowFirstColumn="0" w:firstRowLastColumn="0" w:lastRowFirstColumn="0" w:lastRowLastColumn="0"/>
            </w:pPr>
            <w:r w:rsidRPr="0020343F">
              <w:t>Changeme1!</w:t>
            </w:r>
          </w:p>
        </w:tc>
        <w:tc>
          <w:tcPr>
            <w:tcW w:w="3870" w:type="dxa"/>
          </w:tcPr>
          <w:p w14:paraId="2ACC4988" w14:textId="77777777" w:rsidR="0020343F" w:rsidRDefault="0020343F"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39D3079D"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74C0FCD8" w14:textId="3D02D583" w:rsidR="00314734" w:rsidRDefault="00314734" w:rsidP="000E5536">
            <w:pPr>
              <w:pStyle w:val="Tiny"/>
            </w:pPr>
            <w:r>
              <w:t>h05-dev-vm11</w:t>
            </w:r>
          </w:p>
        </w:tc>
        <w:tc>
          <w:tcPr>
            <w:tcW w:w="1440" w:type="dxa"/>
          </w:tcPr>
          <w:p w14:paraId="2AB0E713" w14:textId="68E88BF8"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r>
              <w:t>Geoserver machine</w:t>
            </w:r>
          </w:p>
        </w:tc>
        <w:tc>
          <w:tcPr>
            <w:tcW w:w="810" w:type="dxa"/>
          </w:tcPr>
          <w:p w14:paraId="5F9DA070"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3D20CF0A"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2EB3911E" w14:textId="77777777"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4546D46" w14:textId="35805245"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D97CB79" w14:textId="77777777" w:rsidR="00314734" w:rsidRPr="00E5005D" w:rsidRDefault="00314734" w:rsidP="000E5536">
            <w:pPr>
              <w:pStyle w:val="Tiny"/>
            </w:pPr>
            <w:r w:rsidRPr="00E5005D">
              <w:t>h03-dev-vm7</w:t>
            </w:r>
          </w:p>
        </w:tc>
        <w:tc>
          <w:tcPr>
            <w:tcW w:w="1440" w:type="dxa"/>
          </w:tcPr>
          <w:p w14:paraId="3365A777"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eHabitat dev</w:t>
            </w:r>
          </w:p>
        </w:tc>
        <w:tc>
          <w:tcPr>
            <w:tcW w:w="810" w:type="dxa"/>
          </w:tcPr>
          <w:p w14:paraId="5DD65725"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webuser</w:t>
            </w:r>
          </w:p>
        </w:tc>
        <w:tc>
          <w:tcPr>
            <w:tcW w:w="1170" w:type="dxa"/>
          </w:tcPr>
          <w:p w14:paraId="02DA1B42"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ehab2011uncert</w:t>
            </w:r>
          </w:p>
        </w:tc>
        <w:tc>
          <w:tcPr>
            <w:tcW w:w="3870" w:type="dxa"/>
          </w:tcPr>
          <w:p w14:paraId="16E0E388"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28B3C337" w14:textId="4C85904D" w:rsidTr="00314734">
        <w:tc>
          <w:tcPr>
            <w:cnfStyle w:val="001000000000" w:firstRow="0" w:lastRow="0" w:firstColumn="1" w:lastColumn="0" w:oddVBand="0" w:evenVBand="0" w:oddHBand="0" w:evenHBand="0" w:firstRowFirstColumn="0" w:firstRowLastColumn="0" w:lastRowFirstColumn="0" w:lastRowLastColumn="0"/>
            <w:tcW w:w="2070" w:type="dxa"/>
          </w:tcPr>
          <w:p w14:paraId="35F0D60C" w14:textId="77777777" w:rsidR="00314734" w:rsidRPr="00E5005D" w:rsidRDefault="00314734" w:rsidP="000E5536">
            <w:pPr>
              <w:pStyle w:val="Tiny"/>
            </w:pPr>
            <w:r>
              <w:t>hadoop-h05</w:t>
            </w:r>
          </w:p>
        </w:tc>
        <w:tc>
          <w:tcPr>
            <w:tcW w:w="1440" w:type="dxa"/>
          </w:tcPr>
          <w:p w14:paraId="73505CFE"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Hadoop</w:t>
            </w:r>
          </w:p>
        </w:tc>
        <w:tc>
          <w:tcPr>
            <w:tcW w:w="810" w:type="dxa"/>
          </w:tcPr>
          <w:p w14:paraId="6D0C7A9A"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dopa</w:t>
            </w:r>
          </w:p>
        </w:tc>
        <w:tc>
          <w:tcPr>
            <w:tcW w:w="1170" w:type="dxa"/>
          </w:tcPr>
          <w:p w14:paraId="12C84961"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3AFDC725" w14:textId="77777777"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230F06" w:rsidRPr="00E5005D" w14:paraId="0D31F999"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D2EFC73" w14:textId="6DE26CB6" w:rsidR="00230F06" w:rsidRDefault="00230F06" w:rsidP="000E5536">
            <w:pPr>
              <w:pStyle w:val="Tiny"/>
            </w:pPr>
            <w:r>
              <w:t>Hadoop-m1 (Hadoop-m1.jrc.it)</w:t>
            </w:r>
          </w:p>
        </w:tc>
        <w:tc>
          <w:tcPr>
            <w:tcW w:w="1440" w:type="dxa"/>
          </w:tcPr>
          <w:p w14:paraId="2E978080" w14:textId="33254E38" w:rsidR="00230F06" w:rsidRDefault="00230F06" w:rsidP="000E5536">
            <w:pPr>
              <w:pStyle w:val="Tiny"/>
              <w:cnfStyle w:val="000000100000" w:firstRow="0" w:lastRow="0" w:firstColumn="0" w:lastColumn="0" w:oddVBand="0" w:evenVBand="0" w:oddHBand="1" w:evenHBand="0" w:firstRowFirstColumn="0" w:firstRowLastColumn="0" w:lastRowFirstColumn="0" w:lastRowLastColumn="0"/>
            </w:pPr>
            <w:r>
              <w:t>Hadoop-m1</w:t>
            </w:r>
          </w:p>
        </w:tc>
        <w:tc>
          <w:tcPr>
            <w:tcW w:w="810" w:type="dxa"/>
          </w:tcPr>
          <w:p w14:paraId="0529753C" w14:textId="39369934" w:rsidR="00230F06" w:rsidRDefault="00230F06" w:rsidP="000E5536">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22834442" w14:textId="7EA03814" w:rsidR="00230F06" w:rsidRDefault="00230F06" w:rsidP="000E5536">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20DE5A11" w14:textId="77777777" w:rsidR="00230F06" w:rsidRDefault="00230F06"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767E98D" w14:textId="34CDA2DF" w:rsidTr="00314734">
        <w:tc>
          <w:tcPr>
            <w:cnfStyle w:val="001000000000" w:firstRow="0" w:lastRow="0" w:firstColumn="1" w:lastColumn="0" w:oddVBand="0" w:evenVBand="0" w:oddHBand="0" w:evenHBand="0" w:firstRowFirstColumn="0" w:firstRowLastColumn="0" w:lastRowFirstColumn="0" w:lastRowLastColumn="0"/>
            <w:tcW w:w="2070" w:type="dxa"/>
          </w:tcPr>
          <w:p w14:paraId="1354D892" w14:textId="77777777" w:rsidR="00314734" w:rsidRPr="00E5005D" w:rsidRDefault="00314734" w:rsidP="000E5536">
            <w:pPr>
              <w:pStyle w:val="Tiny"/>
            </w:pPr>
            <w:r>
              <w:t>hadoop-sn (139.191.147.220)</w:t>
            </w:r>
          </w:p>
        </w:tc>
        <w:tc>
          <w:tcPr>
            <w:tcW w:w="1440" w:type="dxa"/>
          </w:tcPr>
          <w:p w14:paraId="3905065F"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Hadoop client node</w:t>
            </w:r>
          </w:p>
        </w:tc>
        <w:tc>
          <w:tcPr>
            <w:tcW w:w="810" w:type="dxa"/>
          </w:tcPr>
          <w:p w14:paraId="10D2403C"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 xml:space="preserve">dopa </w:t>
            </w:r>
          </w:p>
        </w:tc>
        <w:tc>
          <w:tcPr>
            <w:tcW w:w="1170" w:type="dxa"/>
          </w:tcPr>
          <w:p w14:paraId="6CF6E97A"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4FEE02FA" w14:textId="77777777"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222B16C2" w14:textId="78F512F9"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877A65B" w14:textId="77777777" w:rsidR="00314734" w:rsidRPr="00E5005D" w:rsidRDefault="00314734" w:rsidP="000E5536">
            <w:pPr>
              <w:pStyle w:val="Tiny"/>
            </w:pPr>
            <w:r>
              <w:t>Hadoop-m2 (</w:t>
            </w:r>
            <w:r w:rsidRPr="009510AC">
              <w:t>139.191.147.222</w:t>
            </w:r>
            <w:r>
              <w:t>)</w:t>
            </w:r>
          </w:p>
        </w:tc>
        <w:tc>
          <w:tcPr>
            <w:tcW w:w="1440" w:type="dxa"/>
          </w:tcPr>
          <w:p w14:paraId="3135CC9F"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Hadoop client node</w:t>
            </w:r>
          </w:p>
        </w:tc>
        <w:tc>
          <w:tcPr>
            <w:tcW w:w="810" w:type="dxa"/>
          </w:tcPr>
          <w:p w14:paraId="77F7C840" w14:textId="786E2FC6"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77CA2CF1"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6CE5D8B5" w14:textId="77777777" w:rsidR="00314734" w:rsidRDefault="00314734"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F00EBCA" w14:textId="48B79A81" w:rsidTr="00314734">
        <w:tc>
          <w:tcPr>
            <w:cnfStyle w:val="001000000000" w:firstRow="0" w:lastRow="0" w:firstColumn="1" w:lastColumn="0" w:oddVBand="0" w:evenVBand="0" w:oddHBand="0" w:evenHBand="0" w:firstRowFirstColumn="0" w:firstRowLastColumn="0" w:lastRowFirstColumn="0" w:lastRowLastColumn="0"/>
            <w:tcW w:w="2070" w:type="dxa"/>
          </w:tcPr>
          <w:p w14:paraId="6A14D808" w14:textId="77777777" w:rsidR="00314734" w:rsidRPr="00E5005D" w:rsidRDefault="00314734" w:rsidP="000E5536">
            <w:pPr>
              <w:pStyle w:val="Tiny"/>
            </w:pPr>
            <w:r w:rsidRPr="00E5005D">
              <w:t>h05-nn01.jrc.it</w:t>
            </w:r>
          </w:p>
        </w:tc>
        <w:tc>
          <w:tcPr>
            <w:tcW w:w="1440" w:type="dxa"/>
          </w:tcPr>
          <w:p w14:paraId="3CB096A7"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 xml:space="preserve">Hadoop test </w:t>
            </w:r>
          </w:p>
        </w:tc>
        <w:tc>
          <w:tcPr>
            <w:tcW w:w="810" w:type="dxa"/>
          </w:tcPr>
          <w:p w14:paraId="5D906626"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dopa</w:t>
            </w:r>
          </w:p>
        </w:tc>
        <w:tc>
          <w:tcPr>
            <w:tcW w:w="1170" w:type="dxa"/>
          </w:tcPr>
          <w:p w14:paraId="07ABA5B6"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hadoop</w:t>
            </w:r>
          </w:p>
        </w:tc>
        <w:tc>
          <w:tcPr>
            <w:tcW w:w="3870" w:type="dxa"/>
          </w:tcPr>
          <w:p w14:paraId="46AF1F5A"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F30F23B" w14:textId="4752AD6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16298D2" w14:textId="77777777" w:rsidR="00314734" w:rsidRPr="00E5005D" w:rsidRDefault="00314734" w:rsidP="000E5536">
            <w:pPr>
              <w:pStyle w:val="Tiny"/>
            </w:pPr>
            <w:r w:rsidRPr="00E5005D">
              <w:t>cruise</w:t>
            </w:r>
          </w:p>
        </w:tc>
        <w:tc>
          <w:tcPr>
            <w:tcW w:w="1440" w:type="dxa"/>
          </w:tcPr>
          <w:p w14:paraId="7E8D9477"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p>
        </w:tc>
        <w:tc>
          <w:tcPr>
            <w:tcW w:w="810" w:type="dxa"/>
          </w:tcPr>
          <w:p w14:paraId="188593D1"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cottaan</w:t>
            </w:r>
          </w:p>
        </w:tc>
        <w:tc>
          <w:tcPr>
            <w:tcW w:w="1170" w:type="dxa"/>
          </w:tcPr>
          <w:p w14:paraId="578472B2"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lt;normal&gt;</w:t>
            </w:r>
          </w:p>
        </w:tc>
        <w:tc>
          <w:tcPr>
            <w:tcW w:w="3870" w:type="dxa"/>
          </w:tcPr>
          <w:p w14:paraId="49D2AC2B"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18275B6E" w14:textId="3223DB78" w:rsidTr="00314734">
        <w:tc>
          <w:tcPr>
            <w:cnfStyle w:val="001000000000" w:firstRow="0" w:lastRow="0" w:firstColumn="1" w:lastColumn="0" w:oddVBand="0" w:evenVBand="0" w:oddHBand="0" w:evenHBand="0" w:firstRowFirstColumn="0" w:firstRowLastColumn="0" w:lastRowFirstColumn="0" w:lastRowLastColumn="0"/>
            <w:tcW w:w="2070" w:type="dxa"/>
          </w:tcPr>
          <w:p w14:paraId="63C9738F" w14:textId="77777777" w:rsidR="00314734" w:rsidRPr="00E5005D" w:rsidRDefault="00314734" w:rsidP="000E5536">
            <w:pPr>
              <w:pStyle w:val="Tiny"/>
            </w:pPr>
            <w:r w:rsidRPr="00E5005D">
              <w:t>species.jrc.org</w:t>
            </w:r>
          </w:p>
        </w:tc>
        <w:tc>
          <w:tcPr>
            <w:tcW w:w="1440" w:type="dxa"/>
          </w:tcPr>
          <w:p w14:paraId="426322A5"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PostGIS Database</w:t>
            </w:r>
          </w:p>
        </w:tc>
        <w:tc>
          <w:tcPr>
            <w:tcW w:w="810" w:type="dxa"/>
          </w:tcPr>
          <w:p w14:paraId="7034EAC8"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arcgisuser</w:t>
            </w:r>
          </w:p>
        </w:tc>
        <w:tc>
          <w:tcPr>
            <w:tcW w:w="1170" w:type="dxa"/>
          </w:tcPr>
          <w:p w14:paraId="391FE880"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4rcg1sus3r</w:t>
            </w:r>
          </w:p>
        </w:tc>
        <w:tc>
          <w:tcPr>
            <w:tcW w:w="3870" w:type="dxa"/>
          </w:tcPr>
          <w:p w14:paraId="24A74903"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78188586" w14:textId="40A8B75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ED9135E" w14:textId="3A1CAD0A" w:rsidR="00314734" w:rsidRPr="00E5005D" w:rsidRDefault="00314734" w:rsidP="000E5536">
            <w:pPr>
              <w:pStyle w:val="Tiny"/>
            </w:pPr>
            <w:r w:rsidRPr="006E327C">
              <w:t>123.176.76.184</w:t>
            </w:r>
          </w:p>
        </w:tc>
        <w:tc>
          <w:tcPr>
            <w:tcW w:w="1440" w:type="dxa"/>
          </w:tcPr>
          <w:p w14:paraId="58C8D69D" w14:textId="79272295"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SPREP</w:t>
            </w:r>
          </w:p>
        </w:tc>
        <w:tc>
          <w:tcPr>
            <w:tcW w:w="810" w:type="dxa"/>
          </w:tcPr>
          <w:p w14:paraId="2BDE1A3B" w14:textId="76FA1098"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6E327C">
              <w:t>jrc</w:t>
            </w:r>
          </w:p>
        </w:tc>
        <w:tc>
          <w:tcPr>
            <w:tcW w:w="1170" w:type="dxa"/>
          </w:tcPr>
          <w:p w14:paraId="02A11112" w14:textId="186A3CA3"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6E327C">
              <w:t>R3m0teAccess!</w:t>
            </w:r>
          </w:p>
        </w:tc>
        <w:tc>
          <w:tcPr>
            <w:tcW w:w="3870" w:type="dxa"/>
          </w:tcPr>
          <w:p w14:paraId="238DF70C" w14:textId="3B8E6800" w:rsidR="00314734" w:rsidRDefault="00314734" w:rsidP="000E5536">
            <w:pPr>
              <w:pStyle w:val="Tiny"/>
              <w:cnfStyle w:val="000000100000" w:firstRow="0" w:lastRow="0" w:firstColumn="0" w:lastColumn="0" w:oddVBand="0" w:evenVBand="0" w:oddHBand="1" w:evenHBand="0" w:firstRowFirstColumn="0" w:firstRowLastColumn="0" w:lastRowFirstColumn="0" w:lastRowLastColumn="0"/>
            </w:pPr>
            <w:r>
              <w:t>Ubuntu 12.04 LTS</w:t>
            </w:r>
          </w:p>
        </w:tc>
      </w:tr>
      <w:tr w:rsidR="00B45F16" w:rsidRPr="00E5005D" w14:paraId="356885DE"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1B275F5D" w14:textId="300CCCCE" w:rsidR="00B45F16" w:rsidRPr="006E327C" w:rsidRDefault="00B45F16" w:rsidP="000E5536">
            <w:pPr>
              <w:pStyle w:val="Tiny"/>
            </w:pPr>
            <w:r>
              <w:t>139.191.147.168</w:t>
            </w:r>
          </w:p>
        </w:tc>
        <w:tc>
          <w:tcPr>
            <w:tcW w:w="1440" w:type="dxa"/>
          </w:tcPr>
          <w:p w14:paraId="50824129" w14:textId="7619D0C7" w:rsidR="00B45F16" w:rsidRDefault="00B45F16" w:rsidP="000E5536">
            <w:pPr>
              <w:pStyle w:val="Tiny"/>
              <w:cnfStyle w:val="000000000000" w:firstRow="0" w:lastRow="0" w:firstColumn="0" w:lastColumn="0" w:oddVBand="0" w:evenVBand="0" w:oddHBand="0" w:evenHBand="0" w:firstRowFirstColumn="0" w:firstRowLastColumn="0" w:lastRowFirstColumn="0" w:lastRowLastColumn="0"/>
            </w:pPr>
            <w:r>
              <w:t>Drupal</w:t>
            </w:r>
          </w:p>
        </w:tc>
        <w:tc>
          <w:tcPr>
            <w:tcW w:w="810" w:type="dxa"/>
          </w:tcPr>
          <w:p w14:paraId="300A9B96" w14:textId="1549603B" w:rsidR="00B45F16" w:rsidRPr="006E327C" w:rsidRDefault="00363BFC" w:rsidP="000E5536">
            <w:pPr>
              <w:pStyle w:val="Tiny"/>
              <w:cnfStyle w:val="000000000000" w:firstRow="0" w:lastRow="0" w:firstColumn="0" w:lastColumn="0" w:oddVBand="0" w:evenVBand="0" w:oddHBand="0" w:evenHBand="0" w:firstRowFirstColumn="0" w:firstRowLastColumn="0" w:lastRowFirstColumn="0" w:lastRowLastColumn="0"/>
            </w:pPr>
            <w:r w:rsidRPr="00363BFC">
              <w:t>webdavyjam</w:t>
            </w:r>
          </w:p>
        </w:tc>
        <w:tc>
          <w:tcPr>
            <w:tcW w:w="1170" w:type="dxa"/>
          </w:tcPr>
          <w:p w14:paraId="21FF8D3B" w14:textId="24F8B288" w:rsidR="00B45F16" w:rsidRPr="006E327C" w:rsidRDefault="00363BFC" w:rsidP="000E5536">
            <w:pPr>
              <w:pStyle w:val="Tiny"/>
              <w:cnfStyle w:val="000000000000" w:firstRow="0" w:lastRow="0" w:firstColumn="0" w:lastColumn="0" w:oddVBand="0" w:evenVBand="0" w:oddHBand="0" w:evenHBand="0" w:firstRowFirstColumn="0" w:firstRowLastColumn="0" w:lastRowFirstColumn="0" w:lastRowLastColumn="0"/>
            </w:pPr>
            <w:r w:rsidRPr="00363BFC">
              <w:t>1d3rb0y</w:t>
            </w:r>
          </w:p>
        </w:tc>
        <w:tc>
          <w:tcPr>
            <w:tcW w:w="3870" w:type="dxa"/>
          </w:tcPr>
          <w:p w14:paraId="63D9CBB3" w14:textId="58C9479E" w:rsidR="00B45F16" w:rsidRDefault="00981BE7" w:rsidP="000E5536">
            <w:pPr>
              <w:pStyle w:val="Tiny"/>
              <w:cnfStyle w:val="000000000000" w:firstRow="0" w:lastRow="0" w:firstColumn="0" w:lastColumn="0" w:oddVBand="0" w:evenVBand="0" w:oddHBand="0" w:evenHBand="0" w:firstRowFirstColumn="0" w:firstRowLastColumn="0" w:lastRowFirstColumn="0" w:lastRowLastColumn="0"/>
            </w:pPr>
            <w:r>
              <w:t>Drupal Dev Machine (testcharlie)</w:t>
            </w:r>
          </w:p>
        </w:tc>
      </w:tr>
    </w:tbl>
    <w:p w14:paraId="38EB5823" w14:textId="77777777" w:rsidR="00E871D3" w:rsidRDefault="00E871D3" w:rsidP="0034374E">
      <w:pPr>
        <w:pStyle w:val="Heading3"/>
      </w:pPr>
      <w:bookmarkStart w:id="208" w:name="_Ref398800010"/>
      <w:r>
        <w:t>SOCK proxy</w:t>
      </w:r>
      <w:bookmarkEnd w:id="208"/>
    </w:p>
    <w:p w14:paraId="30FF2E97" w14:textId="77777777" w:rsidR="00D000FC" w:rsidRDefault="00E871D3" w:rsidP="000E5536">
      <w:pPr>
        <w:pStyle w:val="BodyText2"/>
      </w:pPr>
      <w:r>
        <w:t>The Hadoop cluster has an internal network which</w:t>
      </w:r>
      <w:r w:rsidR="00B84CC8">
        <w:t xml:space="preserve"> you cant get to easily to get to the Hadoop logs and tools. So if you create entries in the hosts file then allow all http traffic to go though the localhost then they can be pointed to the right machines in the Hadoop cluster.</w:t>
      </w:r>
      <w:r w:rsidR="00D000FC">
        <w:t xml:space="preserve"> Here is the hosts file (in c:\windows\system32\drivers\etc\hosts.</w:t>
      </w:r>
    </w:p>
    <w:p w14:paraId="5E1DA4B9" w14:textId="77777777" w:rsidR="00D000FC" w:rsidRPr="00035D81" w:rsidRDefault="00D000FC" w:rsidP="000E5536">
      <w:pPr>
        <w:pStyle w:val="TableText"/>
        <w:rPr>
          <w:rStyle w:val="text"/>
        </w:rPr>
      </w:pPr>
      <w:r w:rsidRPr="00035D81">
        <w:rPr>
          <w:rStyle w:val="text"/>
        </w:rPr>
        <w:t>10.0.100.229    hadoop-m1</w:t>
      </w:r>
    </w:p>
    <w:p w14:paraId="32452480" w14:textId="77777777" w:rsidR="00D000FC" w:rsidRPr="00035D81" w:rsidRDefault="00D000FC" w:rsidP="000E5536">
      <w:pPr>
        <w:pStyle w:val="TableText"/>
        <w:rPr>
          <w:rStyle w:val="text"/>
        </w:rPr>
      </w:pPr>
      <w:r w:rsidRPr="00035D81">
        <w:rPr>
          <w:rStyle w:val="text"/>
        </w:rPr>
        <w:t>10.0.100.238    hadoop-m2</w:t>
      </w:r>
    </w:p>
    <w:p w14:paraId="21960D6E" w14:textId="77777777" w:rsidR="00D000FC" w:rsidRPr="00035D81" w:rsidRDefault="00D000FC" w:rsidP="000E5536">
      <w:pPr>
        <w:pStyle w:val="TableText"/>
        <w:rPr>
          <w:rStyle w:val="text"/>
        </w:rPr>
      </w:pPr>
      <w:r w:rsidRPr="00035D81">
        <w:rPr>
          <w:rStyle w:val="text"/>
        </w:rPr>
        <w:t>10.0.100.231    hadoop-01</w:t>
      </w:r>
    </w:p>
    <w:p w14:paraId="148E0104" w14:textId="77777777" w:rsidR="00D000FC" w:rsidRPr="00035D81" w:rsidRDefault="00D000FC" w:rsidP="000E5536">
      <w:pPr>
        <w:pStyle w:val="TableText"/>
        <w:rPr>
          <w:rStyle w:val="text"/>
        </w:rPr>
      </w:pPr>
      <w:r w:rsidRPr="00035D81">
        <w:rPr>
          <w:rStyle w:val="text"/>
        </w:rPr>
        <w:t>10.0.100.232    hadoop-02</w:t>
      </w:r>
    </w:p>
    <w:p w14:paraId="26C9B7F1" w14:textId="77777777" w:rsidR="00D000FC" w:rsidRPr="00035D81" w:rsidRDefault="00D000FC" w:rsidP="000E5536">
      <w:pPr>
        <w:pStyle w:val="TableText"/>
        <w:rPr>
          <w:rStyle w:val="text"/>
        </w:rPr>
      </w:pPr>
      <w:r w:rsidRPr="00035D81">
        <w:rPr>
          <w:rStyle w:val="text"/>
        </w:rPr>
        <w:t>10.0.100.233    hadoop-03</w:t>
      </w:r>
    </w:p>
    <w:p w14:paraId="23A268F3" w14:textId="77777777" w:rsidR="00D000FC" w:rsidRPr="00035D81" w:rsidRDefault="00D000FC" w:rsidP="000E5536">
      <w:pPr>
        <w:pStyle w:val="TableText"/>
        <w:rPr>
          <w:rStyle w:val="text"/>
        </w:rPr>
      </w:pPr>
      <w:r w:rsidRPr="00035D81">
        <w:rPr>
          <w:rStyle w:val="text"/>
        </w:rPr>
        <w:t>10.0.100.234    hadoop-04</w:t>
      </w:r>
    </w:p>
    <w:p w14:paraId="28A1084C" w14:textId="77777777" w:rsidR="00D000FC" w:rsidRPr="00035D81" w:rsidRDefault="00D000FC" w:rsidP="000E5536">
      <w:pPr>
        <w:pStyle w:val="TableText"/>
        <w:rPr>
          <w:rStyle w:val="text"/>
        </w:rPr>
      </w:pPr>
      <w:r w:rsidRPr="00035D81">
        <w:rPr>
          <w:rStyle w:val="text"/>
        </w:rPr>
        <w:t>10.0.100.235    hadoop-05</w:t>
      </w:r>
    </w:p>
    <w:p w14:paraId="44C8132A" w14:textId="77777777" w:rsidR="00D000FC" w:rsidRPr="00035D81" w:rsidRDefault="00D000FC" w:rsidP="000E5536">
      <w:pPr>
        <w:pStyle w:val="TableText"/>
        <w:rPr>
          <w:rStyle w:val="text"/>
        </w:rPr>
      </w:pPr>
      <w:r w:rsidRPr="00035D81">
        <w:rPr>
          <w:rStyle w:val="text"/>
        </w:rPr>
        <w:t>10.0.100.236    hadoop-06</w:t>
      </w:r>
    </w:p>
    <w:p w14:paraId="4A941E01" w14:textId="77777777" w:rsidR="00D000FC" w:rsidRPr="00035D81" w:rsidRDefault="00D000FC" w:rsidP="000E5536">
      <w:pPr>
        <w:pStyle w:val="TableText"/>
        <w:rPr>
          <w:rStyle w:val="text"/>
        </w:rPr>
      </w:pPr>
      <w:r w:rsidRPr="00035D81">
        <w:rPr>
          <w:rStyle w:val="text"/>
        </w:rPr>
        <w:t>10.0.100.237    hadoop-07</w:t>
      </w:r>
    </w:p>
    <w:p w14:paraId="54ECA37E" w14:textId="2F4FEDD9" w:rsidR="00D000FC" w:rsidRPr="00035D81" w:rsidRDefault="00D000FC" w:rsidP="000E5536">
      <w:pPr>
        <w:pStyle w:val="TableText"/>
        <w:rPr>
          <w:rStyle w:val="text"/>
        </w:rPr>
      </w:pPr>
      <w:r w:rsidRPr="00035D81">
        <w:rPr>
          <w:rStyle w:val="text"/>
        </w:rPr>
        <w:t>10.0.100.230    hadoop-sn</w:t>
      </w:r>
    </w:p>
    <w:p w14:paraId="37A11400" w14:textId="6AFF0841" w:rsidR="00E871D3" w:rsidRDefault="00B84CC8" w:rsidP="000E5536">
      <w:pPr>
        <w:pStyle w:val="BodyText2"/>
      </w:pPr>
      <w:r>
        <w:lastRenderedPageBreak/>
        <w:t>To set this up in ssh:</w:t>
      </w:r>
    </w:p>
    <w:p w14:paraId="3989234F" w14:textId="08A53587" w:rsidR="00B84CC8" w:rsidRDefault="00B84CC8" w:rsidP="000E5536">
      <w:pPr>
        <w:pStyle w:val="ListBullet"/>
      </w:pPr>
      <w:r>
        <w:t xml:space="preserve">Open the </w:t>
      </w:r>
      <w:r w:rsidR="00487DDA">
        <w:t xml:space="preserve">Hadoop-m2 </w:t>
      </w:r>
      <w:r>
        <w:t xml:space="preserve">ssh connection and click on ssh | tunnels </w:t>
      </w:r>
    </w:p>
    <w:p w14:paraId="5D1C6956" w14:textId="77777777" w:rsidR="00B84CC8" w:rsidRDefault="00B84CC8" w:rsidP="000E5536">
      <w:pPr>
        <w:pStyle w:val="ListBullet"/>
      </w:pPr>
      <w:r>
        <w:t>Set source port = 1080, destination=dynamic and click Add</w:t>
      </w:r>
    </w:p>
    <w:p w14:paraId="2601E7B4" w14:textId="6A1AC91A" w:rsidR="00B00CFF" w:rsidRDefault="00B00CFF" w:rsidP="000E5536">
      <w:pPr>
        <w:pStyle w:val="ListBullet"/>
      </w:pPr>
      <w:r>
        <w:t xml:space="preserve">In Firefox go to options | advanced | network | settings | </w:t>
      </w:r>
      <w:r w:rsidR="00C81FF9">
        <w:t>SOCKS H</w:t>
      </w:r>
      <w:r>
        <w:t>ost = localhost and port=1080</w:t>
      </w:r>
    </w:p>
    <w:p w14:paraId="3222A79A" w14:textId="77777777" w:rsidR="00BB63DF" w:rsidRDefault="00BB63DF" w:rsidP="000E5536">
      <w:pPr>
        <w:pStyle w:val="ListBullet"/>
      </w:pPr>
      <w:r>
        <w:t xml:space="preserve">You can then open the connection and enter an ip address in a browser and it will find the node (e.g. </w:t>
      </w:r>
      <w:hyperlink r:id="rId1197" w:history="1">
        <w:r w:rsidRPr="001F25C7">
          <w:rPr>
            <w:rStyle w:val="Hyperlink"/>
          </w:rPr>
          <w:t>http://10.0.100.234:8042/node</w:t>
        </w:r>
      </w:hyperlink>
      <w:r>
        <w:t xml:space="preserve">) </w:t>
      </w:r>
    </w:p>
    <w:p w14:paraId="3B2D98D2" w14:textId="726BB72A" w:rsidR="00487DDA" w:rsidRDefault="00487DDA" w:rsidP="000E5536">
      <w:pPr>
        <w:pStyle w:val="ListBullet"/>
      </w:pPr>
      <w:r>
        <w:t xml:space="preserve">You can also simply click on the links from </w:t>
      </w:r>
      <w:hyperlink r:id="rId1198" w:history="1">
        <w:r w:rsidRPr="0065259E">
          <w:rPr>
            <w:rStyle w:val="Hyperlink"/>
          </w:rPr>
          <w:t>Cloudera Manager</w:t>
        </w:r>
      </w:hyperlink>
      <w:r>
        <w:t xml:space="preserve"> to the </w:t>
      </w:r>
      <w:r w:rsidR="00C81FF9">
        <w:t>UIs and the actual IP addresses of the Hadoop network are found</w:t>
      </w:r>
    </w:p>
    <w:p w14:paraId="76849629" w14:textId="77777777" w:rsidR="00352E10" w:rsidRDefault="00352E10" w:rsidP="000E5536">
      <w:pPr>
        <w:pStyle w:val="Heading2"/>
      </w:pPr>
      <w:r>
        <w:t>Useful tools</w:t>
      </w:r>
    </w:p>
    <w:p w14:paraId="57818D37" w14:textId="77777777" w:rsidR="00352E10" w:rsidRDefault="00352E10" w:rsidP="000E5536">
      <w:pPr>
        <w:pStyle w:val="BodyText2"/>
      </w:pPr>
      <w:r>
        <w:t>There is a list of hand-selected tools here:</w:t>
      </w:r>
      <w:r w:rsidRPr="0080648E">
        <w:t xml:space="preserve"> </w:t>
      </w:r>
      <w:hyperlink r:id="rId1199" w:history="1">
        <w:r>
          <w:rPr>
            <w:rStyle w:val="Hyperlink"/>
          </w:rPr>
          <w:t>http://selection.datavisualization.ch/</w:t>
        </w:r>
      </w:hyperlink>
    </w:p>
    <w:p w14:paraId="20136D98" w14:textId="77777777" w:rsidR="00352E10" w:rsidRPr="000021BE" w:rsidRDefault="00352E10" w:rsidP="000E5536">
      <w:pPr>
        <w:pStyle w:val="BodyText2"/>
        <w:rPr>
          <w:color w:val="F49100" w:themeColor="hyperlink"/>
          <w:u w:val="single"/>
        </w:rPr>
      </w:pPr>
      <w:r>
        <w:t xml:space="preserve">UseFathom.js to create simple Javascript based presentations: </w:t>
      </w:r>
      <w:hyperlink r:id="rId1200" w:history="1">
        <w:r>
          <w:rPr>
            <w:rStyle w:val="Hyperlink"/>
          </w:rPr>
          <w:t>http://markdalgleish.com/projects/fathom/</w:t>
        </w:r>
      </w:hyperlink>
    </w:p>
    <w:p w14:paraId="2460284D" w14:textId="77777777" w:rsidR="00352E10" w:rsidRDefault="00352E10" w:rsidP="000E5536">
      <w:pPr>
        <w:pStyle w:val="BodyText2"/>
      </w:pPr>
      <w:r>
        <w:t xml:space="preserve">Very easy to use web site to capture spatial data with in-built Authentication - </w:t>
      </w:r>
      <w:hyperlink r:id="rId1201" w:history="1">
        <w:r>
          <w:rPr>
            <w:rStyle w:val="Hyperlink"/>
          </w:rPr>
          <w:t>http://geojson.io/</w:t>
        </w:r>
      </w:hyperlink>
      <w:r>
        <w:t xml:space="preserve">. See the example use-case </w:t>
      </w:r>
      <w:hyperlink r:id="rId1202" w:history="1">
        <w:r w:rsidRPr="000021BE">
          <w:rPr>
            <w:rStyle w:val="Hyperlink"/>
          </w:rPr>
          <w:t>here</w:t>
        </w:r>
      </w:hyperlink>
      <w:r>
        <w:t>.</w:t>
      </w:r>
    </w:p>
    <w:p w14:paraId="17F6E1C6" w14:textId="77777777" w:rsidR="00352E10" w:rsidRDefault="00352E10" w:rsidP="000E5536">
      <w:pPr>
        <w:pStyle w:val="BodyText2"/>
        <w:rPr>
          <w:rStyle w:val="Hyperlink"/>
        </w:rPr>
      </w:pPr>
      <w:r>
        <w:t xml:space="preserve">Excellent list of essential Python spatial packages </w:t>
      </w:r>
      <w:hyperlink r:id="rId1203" w:history="1">
        <w:r>
          <w:rPr>
            <w:rStyle w:val="Hyperlink"/>
          </w:rPr>
          <w:t>http://spatialdemography.org/essential-python-geospatial-libraries/</w:t>
        </w:r>
      </w:hyperlink>
    </w:p>
    <w:p w14:paraId="75402D90" w14:textId="77777777" w:rsidR="000771BE" w:rsidRDefault="000771BE" w:rsidP="000E5536">
      <w:pPr>
        <w:pStyle w:val="BodyText2"/>
      </w:pPr>
      <w:r>
        <w:t xml:space="preserve">GPGPU - </w:t>
      </w:r>
      <w:r w:rsidRPr="007F2F91">
        <w:t>General-purpose computing on graphics processing units</w:t>
      </w:r>
    </w:p>
    <w:p w14:paraId="4E313536" w14:textId="50D3469C" w:rsidR="00023D79" w:rsidRDefault="00023D79" w:rsidP="000E5536">
      <w:pPr>
        <w:pStyle w:val="Heading2"/>
      </w:pPr>
      <w:r>
        <w:t>Virtualization</w:t>
      </w:r>
    </w:p>
    <w:p w14:paraId="5448C163" w14:textId="3D995A95" w:rsidR="00023D79" w:rsidRDefault="00023D79" w:rsidP="0034374E">
      <w:pPr>
        <w:pStyle w:val="Heading3"/>
      </w:pPr>
      <w:r>
        <w:t>Installing VirtualBox on my Mac</w:t>
      </w:r>
    </w:p>
    <w:p w14:paraId="55B31C03" w14:textId="3DC68876" w:rsidR="00023D79" w:rsidRDefault="00023D79" w:rsidP="000E5536">
      <w:pPr>
        <w:pStyle w:val="BodyText2"/>
        <w:numPr>
          <w:ilvl w:val="0"/>
          <w:numId w:val="25"/>
        </w:numPr>
      </w:pPr>
      <w:r>
        <w:t xml:space="preserve">Downloading VirtualBox from </w:t>
      </w:r>
      <w:hyperlink r:id="rId1204" w:history="1">
        <w:r w:rsidRPr="00023D79">
          <w:rPr>
            <w:rStyle w:val="Hyperlink"/>
          </w:rPr>
          <w:t>here</w:t>
        </w:r>
      </w:hyperlink>
      <w:r>
        <w:t>.</w:t>
      </w:r>
    </w:p>
    <w:p w14:paraId="1296D220" w14:textId="498C61F3" w:rsidR="008C4544" w:rsidRDefault="006D065F" w:rsidP="000E5536">
      <w:pPr>
        <w:pStyle w:val="BodyText2"/>
        <w:numPr>
          <w:ilvl w:val="0"/>
          <w:numId w:val="25"/>
        </w:numPr>
      </w:pPr>
      <w:r>
        <w:t>Installed and runs</w:t>
      </w:r>
    </w:p>
    <w:p w14:paraId="674EAE35" w14:textId="3743C2EA" w:rsidR="003F4279" w:rsidRDefault="00CE5A0B" w:rsidP="0034374E">
      <w:pPr>
        <w:pStyle w:val="Heading3"/>
      </w:pPr>
      <w:r>
        <w:t>Installing Windows XP</w:t>
      </w:r>
    </w:p>
    <w:p w14:paraId="3F34DC39" w14:textId="75AFB14D" w:rsidR="00CE5A0B" w:rsidRPr="00CE5A0B" w:rsidRDefault="00F067F9" w:rsidP="007D2F52">
      <w:pPr>
        <w:pStyle w:val="Heading4"/>
      </w:pPr>
      <w:r>
        <w:t>From a VM install</w:t>
      </w:r>
    </w:p>
    <w:p w14:paraId="7031DFB7" w14:textId="5B2A2F96" w:rsidR="00F067F9" w:rsidRDefault="003F4279" w:rsidP="000E5536">
      <w:pPr>
        <w:pStyle w:val="BodyText2"/>
      </w:pPr>
      <w:r>
        <w:t xml:space="preserve">Following the instructions </w:t>
      </w:r>
      <w:hyperlink r:id="rId1205" w:history="1">
        <w:r w:rsidRPr="003F4279">
          <w:rPr>
            <w:rStyle w:val="Hyperlink"/>
          </w:rPr>
          <w:t>here</w:t>
        </w:r>
      </w:hyperlink>
      <w:r>
        <w:t xml:space="preserve"> to install a VM for Windows XP for free.</w:t>
      </w:r>
      <w:r w:rsidR="004971B4">
        <w:t xml:space="preserve"> </w:t>
      </w:r>
      <w:r w:rsidR="00944142">
        <w:t>Download</w:t>
      </w:r>
      <w:r w:rsidR="0090715A">
        <w:t xml:space="preserve"> the test VMs from </w:t>
      </w:r>
      <w:hyperlink r:id="rId1206" w:history="1">
        <w:r w:rsidR="0090715A" w:rsidRPr="0090715A">
          <w:rPr>
            <w:rStyle w:val="Hyperlink"/>
          </w:rPr>
          <w:t>here</w:t>
        </w:r>
      </w:hyperlink>
      <w:r w:rsidR="00944142">
        <w:t xml:space="preserve"> – but they are limited to 90 days.</w:t>
      </w:r>
      <w:r w:rsidR="004971B4">
        <w:t xml:space="preserve"> Found a key for XP from the old DELL laptop so installing a full version.</w:t>
      </w:r>
    </w:p>
    <w:p w14:paraId="3FC3BFB0" w14:textId="539D985B" w:rsidR="00F067F9" w:rsidRDefault="00F067F9" w:rsidP="007D2F52">
      <w:pPr>
        <w:pStyle w:val="Heading4"/>
      </w:pPr>
      <w:r>
        <w:t>From a full XP install</w:t>
      </w:r>
    </w:p>
    <w:p w14:paraId="467077EF" w14:textId="0AF63DD6" w:rsidR="004971B4" w:rsidRPr="004971B4" w:rsidRDefault="004971B4" w:rsidP="000E5536">
      <w:pPr>
        <w:pStyle w:val="BodyText2"/>
      </w:pPr>
      <w:r>
        <w:t xml:space="preserve">Following the instructions </w:t>
      </w:r>
      <w:hyperlink r:id="rId1207" w:history="1">
        <w:r w:rsidRPr="004971B4">
          <w:rPr>
            <w:rStyle w:val="Hyperlink"/>
          </w:rPr>
          <w:t>here</w:t>
        </w:r>
      </w:hyperlink>
      <w:r>
        <w:t xml:space="preserve"> to install XP on VirtualBox.</w:t>
      </w:r>
    </w:p>
    <w:p w14:paraId="40DF462E" w14:textId="0D063CE7" w:rsidR="004971B4" w:rsidRDefault="004971B4" w:rsidP="000E5536">
      <w:pPr>
        <w:pStyle w:val="BodyText2"/>
        <w:numPr>
          <w:ilvl w:val="0"/>
          <w:numId w:val="26"/>
        </w:numPr>
      </w:pPr>
      <w:r>
        <w:t xml:space="preserve">Download the Windows XP *.iso from </w:t>
      </w:r>
      <w:hyperlink r:id="rId1208" w:history="1">
        <w:r w:rsidRPr="005409AC">
          <w:rPr>
            <w:rStyle w:val="Hyperlink"/>
          </w:rPr>
          <w:t>here</w:t>
        </w:r>
      </w:hyperlink>
      <w:r>
        <w:t xml:space="preserve">. </w:t>
      </w:r>
    </w:p>
    <w:p w14:paraId="7285F763" w14:textId="6031E558" w:rsidR="004971B4" w:rsidRDefault="004971B4" w:rsidP="000E5536">
      <w:pPr>
        <w:pStyle w:val="BodyText2"/>
        <w:numPr>
          <w:ilvl w:val="0"/>
          <w:numId w:val="26"/>
        </w:numPr>
      </w:pPr>
      <w:r>
        <w:t>Create a new VM in VirtualBox with the default setting for the Windows XP VM</w:t>
      </w:r>
    </w:p>
    <w:p w14:paraId="4352F29A" w14:textId="1C355E54" w:rsidR="004971B4" w:rsidRPr="00023D79" w:rsidRDefault="004971B4" w:rsidP="000E5536">
      <w:pPr>
        <w:pStyle w:val="BodyText2"/>
        <w:numPr>
          <w:ilvl w:val="0"/>
          <w:numId w:val="26"/>
        </w:numPr>
      </w:pPr>
      <w:r>
        <w:t>Start the Windows XP VM</w:t>
      </w:r>
    </w:p>
    <w:p w14:paraId="00E23815" w14:textId="642B4786" w:rsidR="0057777E" w:rsidRDefault="0057777E" w:rsidP="000E5536">
      <w:pPr>
        <w:pStyle w:val="BodyText2"/>
      </w:pPr>
      <w:r>
        <w:t>I have a Windows XP Home Edition key:</w:t>
      </w:r>
      <w:r w:rsidR="00F067F9">
        <w:t xml:space="preserve"> </w:t>
      </w:r>
      <w:r>
        <w:t>V8962-TBQ9V-YJWMB-6YBPH-Y26DT          00043-748-429-726          X12-51823</w:t>
      </w:r>
    </w:p>
    <w:p w14:paraId="3A20D5D7" w14:textId="77777777" w:rsidR="00F21442" w:rsidRDefault="00F21442" w:rsidP="000E5536">
      <w:pPr>
        <w:pStyle w:val="Heading2"/>
      </w:pPr>
      <w:r>
        <w:t>Web Design</w:t>
      </w:r>
    </w:p>
    <w:p w14:paraId="18B85B92" w14:textId="77777777" w:rsidR="00F21442" w:rsidRDefault="00F21442" w:rsidP="0034374E">
      <w:pPr>
        <w:pStyle w:val="Heading3"/>
      </w:pPr>
      <w:r>
        <w:t>CSS</w:t>
      </w:r>
    </w:p>
    <w:p w14:paraId="739DA7EF" w14:textId="77777777" w:rsidR="00F21442" w:rsidRPr="00FE6F7F" w:rsidRDefault="003630B2" w:rsidP="000E5536">
      <w:pPr>
        <w:pStyle w:val="BodyText2"/>
      </w:pPr>
      <w:hyperlink r:id="rId1209" w:history="1">
        <w:r w:rsidR="00F21442" w:rsidRPr="00A95575">
          <w:rPr>
            <w:rStyle w:val="Hyperlink"/>
          </w:rPr>
          <w:t>http://fortawesome.github.io/Font-Awesome/</w:t>
        </w:r>
      </w:hyperlink>
      <w:r w:rsidR="00F21442">
        <w:t xml:space="preserve"> is really good for icons and it is based on css</w:t>
      </w:r>
    </w:p>
    <w:p w14:paraId="02406900" w14:textId="77777777" w:rsidR="00F21442" w:rsidRDefault="00F21442" w:rsidP="0034374E">
      <w:pPr>
        <w:pStyle w:val="Heading3"/>
      </w:pPr>
      <w:r>
        <w:t>Icons</w:t>
      </w:r>
    </w:p>
    <w:p w14:paraId="7C08CB23" w14:textId="77777777" w:rsidR="00F21442" w:rsidRPr="00FE6F7F" w:rsidRDefault="003630B2" w:rsidP="000E5536">
      <w:pPr>
        <w:pStyle w:val="BodyText2"/>
      </w:pPr>
      <w:hyperlink r:id="rId1210" w:history="1">
        <w:r w:rsidR="00F21442" w:rsidRPr="00A95575">
          <w:rPr>
            <w:rStyle w:val="Hyperlink"/>
          </w:rPr>
          <w:t>http://fortawesome.github.io/Font-Awesome/</w:t>
        </w:r>
      </w:hyperlink>
      <w:r w:rsidR="00F21442">
        <w:t xml:space="preserve"> is really good for icons and it is based on css</w:t>
      </w:r>
    </w:p>
    <w:p w14:paraId="60EE28D4" w14:textId="239A592E" w:rsidR="00A75EB7" w:rsidRDefault="00A75EB7" w:rsidP="0034374E">
      <w:pPr>
        <w:pStyle w:val="Heading3"/>
      </w:pPr>
      <w:r>
        <w:t>Colours and colour blindness</w:t>
      </w:r>
    </w:p>
    <w:p w14:paraId="51076429" w14:textId="3FAB1B26" w:rsidR="00A75EB7" w:rsidRPr="00A75EB7" w:rsidRDefault="00A75EB7" w:rsidP="000E5536">
      <w:pPr>
        <w:pStyle w:val="BodyText2"/>
      </w:pPr>
      <w:r>
        <w:lastRenderedPageBreak/>
        <w:t xml:space="preserve">We need to change the palettes for the water transitions for the Nature paper to be able to deal with colour blindness and there is a really good tool </w:t>
      </w:r>
      <w:hyperlink r:id="rId1211" w:history="1">
        <w:r w:rsidRPr="00A75EB7">
          <w:rPr>
            <w:rStyle w:val="Hyperlink"/>
          </w:rPr>
          <w:t>here</w:t>
        </w:r>
      </w:hyperlink>
      <w:r>
        <w:t xml:space="preserve"> which simulates colour blindness. It runs in the tray and simulates colour blindness with whatever is on the screen. </w:t>
      </w:r>
    </w:p>
    <w:p w14:paraId="7865E903" w14:textId="77777777" w:rsidR="00C45ADD" w:rsidRPr="00C45ADD" w:rsidRDefault="00C45ADD" w:rsidP="000E5536">
      <w:pPr>
        <w:pStyle w:val="Heading2"/>
      </w:pPr>
      <w:r>
        <w:t>Windows</w:t>
      </w:r>
    </w:p>
    <w:p w14:paraId="78A90D33" w14:textId="77777777" w:rsidR="00C45ADD" w:rsidRDefault="00C45ADD" w:rsidP="0034374E">
      <w:pPr>
        <w:pStyle w:val="Heading3"/>
      </w:pPr>
      <w:r>
        <w:t>Font issues</w:t>
      </w:r>
    </w:p>
    <w:p w14:paraId="086C5A23" w14:textId="77777777" w:rsidR="00C45ADD" w:rsidRDefault="00C45ADD" w:rsidP="000E5536">
      <w:pPr>
        <w:pStyle w:val="BodyText2"/>
      </w:pPr>
      <w:r>
        <w:t>When I had a new computer there were some issues with fonts being in italics in Chrome and Firefox when they weren’t before. This seemed to apply only to the Lucida Sans, Lucida Grande fonts that were normally used in my applications. If I removed these then the web pages were OK – but I like the fonts. See below:</w:t>
      </w:r>
    </w:p>
    <w:p w14:paraId="3FCAA6E3" w14:textId="77777777" w:rsidR="00C45ADD" w:rsidRDefault="00C45ADD" w:rsidP="000E5536">
      <w:pPr>
        <w:pStyle w:val="BodyText2"/>
      </w:pPr>
      <w:r>
        <w:rPr>
          <w:noProof/>
          <w:lang w:bidi="ar-SA"/>
        </w:rPr>
        <w:drawing>
          <wp:inline distT="0" distB="0" distL="0" distR="0" wp14:anchorId="0E94AAF0" wp14:editId="786E756D">
            <wp:extent cx="1269242" cy="831195"/>
            <wp:effectExtent l="0" t="0" r="762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2">
                      <a:extLst>
                        <a:ext uri="{28A0092B-C50C-407E-A947-70E740481C1C}">
                          <a14:useLocalDpi xmlns:a14="http://schemas.microsoft.com/office/drawing/2010/main" val="0"/>
                        </a:ext>
                      </a:extLst>
                    </a:blip>
                    <a:srcRect/>
                    <a:stretch>
                      <a:fillRect/>
                    </a:stretch>
                  </pic:blipFill>
                  <pic:spPr bwMode="auto">
                    <a:xfrm>
                      <a:off x="0" y="0"/>
                      <a:ext cx="1305633" cy="855027"/>
                    </a:xfrm>
                    <a:prstGeom prst="rect">
                      <a:avLst/>
                    </a:prstGeom>
                    <a:noFill/>
                    <a:ln>
                      <a:noFill/>
                    </a:ln>
                  </pic:spPr>
                </pic:pic>
              </a:graphicData>
            </a:graphic>
          </wp:inline>
        </w:drawing>
      </w:r>
      <w:r>
        <w:t xml:space="preserve">  </w:t>
      </w:r>
      <w:r>
        <w:tab/>
      </w:r>
      <w:r>
        <w:tab/>
      </w:r>
      <w:r>
        <w:rPr>
          <w:noProof/>
          <w:lang w:bidi="ar-SA"/>
        </w:rPr>
        <w:drawing>
          <wp:inline distT="0" distB="0" distL="0" distR="0" wp14:anchorId="409BD84C" wp14:editId="35C5C5A2">
            <wp:extent cx="1113805" cy="818866"/>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13">
                      <a:extLst>
                        <a:ext uri="{28A0092B-C50C-407E-A947-70E740481C1C}">
                          <a14:useLocalDpi xmlns:a14="http://schemas.microsoft.com/office/drawing/2010/main" val="0"/>
                        </a:ext>
                      </a:extLst>
                    </a:blip>
                    <a:srcRect/>
                    <a:stretch>
                      <a:fillRect/>
                    </a:stretch>
                  </pic:blipFill>
                  <pic:spPr bwMode="auto">
                    <a:xfrm>
                      <a:off x="0" y="0"/>
                      <a:ext cx="1127180" cy="828699"/>
                    </a:xfrm>
                    <a:prstGeom prst="rect">
                      <a:avLst/>
                    </a:prstGeom>
                    <a:noFill/>
                    <a:ln>
                      <a:noFill/>
                    </a:ln>
                  </pic:spPr>
                </pic:pic>
              </a:graphicData>
            </a:graphic>
          </wp:inline>
        </w:drawing>
      </w:r>
    </w:p>
    <w:p w14:paraId="5C7138D1" w14:textId="54346998" w:rsidR="00C45ADD" w:rsidRDefault="00C45ADD" w:rsidP="000E5536">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15</w:t>
      </w:r>
      <w:r w:rsidR="00B13D76">
        <w:rPr>
          <w:noProof/>
        </w:rPr>
        <w:fldChar w:fldCharType="end"/>
      </w:r>
      <w:r>
        <w:t xml:space="preserve">  Using Arial</w:t>
      </w:r>
    </w:p>
    <w:p w14:paraId="7E9D8868" w14:textId="040BF73E" w:rsidR="00C45ADD" w:rsidRPr="00C45ADD" w:rsidRDefault="00C45ADD" w:rsidP="000E5536">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16</w:t>
      </w:r>
      <w:r w:rsidR="00B13D76">
        <w:rPr>
          <w:noProof/>
        </w:rPr>
        <w:fldChar w:fldCharType="end"/>
      </w:r>
      <w:r>
        <w:t xml:space="preserve"> With Lucida Grande on new PC</w:t>
      </w:r>
    </w:p>
    <w:p w14:paraId="4AA3A456" w14:textId="77777777" w:rsidR="00D7170A" w:rsidRDefault="00D7170A" w:rsidP="000E5536">
      <w:pPr>
        <w:pStyle w:val="Heading1"/>
      </w:pPr>
      <w:r>
        <w:t>Standards</w:t>
      </w:r>
    </w:p>
    <w:p w14:paraId="0ECA847D" w14:textId="77777777" w:rsidR="00D7170A" w:rsidRPr="00D7170A" w:rsidRDefault="00D7170A" w:rsidP="000E5536">
      <w:pPr>
        <w:pStyle w:val="BodyText2"/>
      </w:pPr>
    </w:p>
    <w:p w14:paraId="0A497879" w14:textId="607B60E9" w:rsidR="00D7170A" w:rsidRDefault="00D7170A" w:rsidP="000E5536">
      <w:pPr>
        <w:pStyle w:val="Heading2"/>
      </w:pPr>
      <w:r>
        <w:t>Spatial</w:t>
      </w:r>
    </w:p>
    <w:p w14:paraId="3F9F61E5" w14:textId="1DFDD4A8" w:rsidR="00D7170A" w:rsidRDefault="00D7170A" w:rsidP="000E5536">
      <w:pPr>
        <w:pStyle w:val="BodyText2"/>
      </w:pPr>
      <w:r>
        <w:t xml:space="preserve">ST_Geometry is the implementation of the </w:t>
      </w:r>
      <w:r w:rsidRPr="00D7170A">
        <w:t>OGC Simple Feature Access specification v.1.2.1</w:t>
      </w:r>
      <w:r>
        <w:t xml:space="preserve"> and is used as a storage format in geodatabases. This specification describes the following standards:</w:t>
      </w:r>
    </w:p>
    <w:p w14:paraId="32E7CA3B" w14:textId="4742B55F" w:rsidR="00D7170A" w:rsidRDefault="00D7170A" w:rsidP="000E5536">
      <w:pPr>
        <w:pStyle w:val="BodyText2"/>
      </w:pPr>
      <w:r>
        <w:t xml:space="preserve">Well-known Text (WKT) is </w:t>
      </w:r>
      <w:r w:rsidRPr="00D7170A">
        <w:t>a text markup language for representing vector geometry objects on a map</w:t>
      </w:r>
      <w:r>
        <w:t>.</w:t>
      </w:r>
    </w:p>
    <w:p w14:paraId="08B08707" w14:textId="6EBDDA8A" w:rsidR="00D7170A" w:rsidRPr="00D7170A" w:rsidRDefault="00D7170A" w:rsidP="000E5536">
      <w:pPr>
        <w:pStyle w:val="BodyText2"/>
      </w:pPr>
      <w:r>
        <w:t>Well-known Binary (WKB) is used to transfer and store the same information in databases.</w:t>
      </w:r>
    </w:p>
    <w:p w14:paraId="26398BAF" w14:textId="77777777" w:rsidR="00D7170A" w:rsidRPr="00D7170A" w:rsidRDefault="00D7170A" w:rsidP="000E5536">
      <w:pPr>
        <w:pStyle w:val="BodyText2"/>
      </w:pPr>
    </w:p>
    <w:p w14:paraId="7C86FFDA" w14:textId="02E46385" w:rsidR="00AC3489" w:rsidRDefault="00AC3489" w:rsidP="000E5536">
      <w:pPr>
        <w:pStyle w:val="Heading1"/>
      </w:pPr>
      <w:r>
        <w:t>Coordinate systems</w:t>
      </w:r>
    </w:p>
    <w:p w14:paraId="62125AFC" w14:textId="77777777" w:rsidR="001C362A" w:rsidRDefault="001C362A" w:rsidP="000E5536">
      <w:pPr>
        <w:pStyle w:val="Heading2"/>
      </w:pPr>
      <w:r>
        <w:t>EPSG codes</w:t>
      </w:r>
    </w:p>
    <w:p w14:paraId="75395B12" w14:textId="77777777" w:rsidR="00AC3489" w:rsidRDefault="00AC3489" w:rsidP="000E5536">
      <w:pPr>
        <w:pStyle w:val="BodyText2"/>
      </w:pPr>
      <w:r>
        <w:t>WebMercator</w:t>
      </w:r>
      <w:r w:rsidR="00644F71">
        <w:tab/>
      </w:r>
      <w:r w:rsidR="008C7C28">
        <w:t>3857</w:t>
      </w:r>
    </w:p>
    <w:p w14:paraId="3467C677" w14:textId="77777777" w:rsidR="00AC3489" w:rsidRDefault="00AC3489" w:rsidP="000E5536">
      <w:pPr>
        <w:pStyle w:val="BodyText2"/>
      </w:pPr>
      <w:r>
        <w:t xml:space="preserve">Mollweide </w:t>
      </w:r>
      <w:r>
        <w:tab/>
      </w:r>
      <w:r w:rsidR="00644F71">
        <w:t>97099</w:t>
      </w:r>
    </w:p>
    <w:p w14:paraId="0C357FB3" w14:textId="77777777" w:rsidR="00AC3489" w:rsidRDefault="00AC3489" w:rsidP="000E5536">
      <w:pPr>
        <w:pStyle w:val="BodyText2"/>
      </w:pPr>
      <w:r>
        <w:t>WGS84</w:t>
      </w:r>
      <w:r>
        <w:tab/>
      </w:r>
      <w:r>
        <w:tab/>
      </w:r>
      <w:r w:rsidR="00644F71">
        <w:t>4326</w:t>
      </w:r>
    </w:p>
    <w:p w14:paraId="7B70BFE7" w14:textId="77777777" w:rsidR="00644F71" w:rsidRPr="00AC3489" w:rsidRDefault="00644F71" w:rsidP="000E5536">
      <w:pPr>
        <w:pStyle w:val="BodyText2"/>
      </w:pPr>
      <w:r>
        <w:t>East Malaysia</w:t>
      </w:r>
      <w:r>
        <w:tab/>
        <w:t>3376</w:t>
      </w:r>
    </w:p>
    <w:p w14:paraId="2F7F04DE" w14:textId="20C24FB4" w:rsidR="00B37D09" w:rsidRDefault="00C476E5" w:rsidP="000E5536">
      <w:pPr>
        <w:pStyle w:val="Heading1"/>
      </w:pPr>
      <w:r>
        <w:t>Performance</w:t>
      </w:r>
      <w:bookmarkEnd w:id="206"/>
    </w:p>
    <w:p w14:paraId="36EA8D8B" w14:textId="77777777" w:rsidR="00B37D09" w:rsidRDefault="00C476E5" w:rsidP="000E5536">
      <w:pPr>
        <w:pStyle w:val="Heading2"/>
      </w:pPr>
      <w:bookmarkStart w:id="209" w:name="_Toc315774617"/>
      <w:r>
        <w:t>Performance Comparison</w:t>
      </w:r>
      <w:bookmarkEnd w:id="209"/>
    </w:p>
    <w:p w14:paraId="5F44DF9E" w14:textId="77777777" w:rsidR="00F60A3F" w:rsidRDefault="00F60A3F" w:rsidP="0034374E">
      <w:pPr>
        <w:pStyle w:val="Heading3"/>
      </w:pPr>
      <w:r>
        <w:t>Papers</w:t>
      </w:r>
    </w:p>
    <w:p w14:paraId="70438D3B" w14:textId="77777777" w:rsidR="00F60A3F" w:rsidRDefault="00F60A3F" w:rsidP="000E5536">
      <w:pPr>
        <w:pStyle w:val="BodyText2"/>
      </w:pPr>
      <w:r>
        <w:t>Comparison of PostGIS, Hadoop and clusterGIS:</w:t>
      </w:r>
    </w:p>
    <w:p w14:paraId="6A8E12A8" w14:textId="77777777" w:rsidR="00F60A3F" w:rsidRDefault="003630B2" w:rsidP="000E5536">
      <w:pPr>
        <w:pStyle w:val="BodyText2"/>
      </w:pPr>
      <w:hyperlink r:id="rId1214" w:history="1">
        <w:r w:rsidR="00F60A3F">
          <w:rPr>
            <w:rStyle w:val="Hyperlink"/>
          </w:rPr>
          <w:t>http://www.nathankerr.com/projects/parallel-gis-processing/alternative_approaches_to_parallel_gis_processing.pdf</w:t>
        </w:r>
      </w:hyperlink>
    </w:p>
    <w:p w14:paraId="676EAB8B" w14:textId="77777777" w:rsidR="00800ECA" w:rsidRDefault="00800ECA" w:rsidP="000E5536">
      <w:pPr>
        <w:pStyle w:val="BodyText2"/>
      </w:pPr>
      <w:r>
        <w:t xml:space="preserve">Excellent presentation here from CSIRO and the following </w:t>
      </w:r>
      <w:hyperlink r:id="rId1215" w:history="1">
        <w:r w:rsidRPr="00800ECA">
          <w:rPr>
            <w:rStyle w:val="Hyperlink"/>
          </w:rPr>
          <w:t>conclusion</w:t>
        </w:r>
      </w:hyperlink>
      <w:r>
        <w:t>:</w:t>
      </w:r>
    </w:p>
    <w:p w14:paraId="1BB7DEA5" w14:textId="77777777" w:rsidR="00800ECA" w:rsidRDefault="00800ECA" w:rsidP="000E5536">
      <w:pPr>
        <w:pStyle w:val="BodyText2"/>
      </w:pPr>
      <w:r>
        <w:lastRenderedPageBreak/>
        <w:t>GIS software proprietors have not responded to trends in computer processing technology. Our traditional software tools cannot meet the demands of the major new science challenges</w:t>
      </w:r>
      <w:r w:rsidR="00C738C1">
        <w:t xml:space="preserve">. </w:t>
      </w:r>
      <w:r>
        <w:t>Need to adopt new, enduring software tools that can utilise, and scale with, high performance computing technology.</w:t>
      </w:r>
    </w:p>
    <w:p w14:paraId="77E53009" w14:textId="77777777" w:rsidR="00F60A3F" w:rsidRPr="00F60A3F" w:rsidRDefault="00270BFC" w:rsidP="0034374E">
      <w:pPr>
        <w:pStyle w:val="Heading3"/>
      </w:pPr>
      <w:r>
        <w:t>Benchmarking</w:t>
      </w:r>
    </w:p>
    <w:p w14:paraId="2E70D024" w14:textId="77777777" w:rsidR="00B37D09" w:rsidRDefault="00C476E5" w:rsidP="000E5536">
      <w:pPr>
        <w:pStyle w:val="BodyText2"/>
      </w:pPr>
      <w:r>
        <w:t>Test results for Sei Whale (2475):</w:t>
      </w:r>
    </w:p>
    <w:p w14:paraId="38EDCD1F" w14:textId="77777777" w:rsidR="00B37D09" w:rsidRDefault="00C476E5" w:rsidP="000E5536">
      <w:pPr>
        <w:pStyle w:val="BodyText"/>
      </w:pPr>
      <w:r>
        <w:tab/>
      </w:r>
      <w:r>
        <w:tab/>
      </w:r>
      <w:r>
        <w:tab/>
      </w:r>
      <w:r>
        <w:tab/>
      </w:r>
      <w:r>
        <w:tab/>
      </w:r>
      <w:r>
        <w:tab/>
      </w:r>
      <w:r>
        <w:tab/>
        <w:t>To Raster</w:t>
      </w:r>
      <w:r>
        <w:tab/>
      </w:r>
      <w:r>
        <w:tab/>
      </w:r>
      <w:r>
        <w:tab/>
      </w:r>
      <w:r>
        <w:tab/>
      </w:r>
      <w:r>
        <w:tab/>
        <w:t>To numpy</w:t>
      </w:r>
    </w:p>
    <w:p w14:paraId="15E2E226" w14:textId="77777777" w:rsidR="00B37D09" w:rsidRDefault="00C476E5" w:rsidP="000E5536">
      <w:pPr>
        <w:pStyle w:val="BodyText"/>
      </w:pPr>
      <w:r>
        <w:t>ArcGIS</w:t>
      </w:r>
      <w:r>
        <w:tab/>
      </w:r>
      <w:r>
        <w:tab/>
      </w:r>
      <w:r>
        <w:tab/>
      </w:r>
      <w:r>
        <w:tab/>
      </w:r>
      <w:r>
        <w:tab/>
      </w:r>
      <w:r>
        <w:tab/>
        <w:t>14 minutes 11 seconds</w:t>
      </w:r>
      <w:r>
        <w:tab/>
      </w:r>
      <w:r>
        <w:tab/>
        <w:t>memory error after 21 secs (same on IUCN machine)</w:t>
      </w:r>
    </w:p>
    <w:p w14:paraId="3C0A9503" w14:textId="77777777" w:rsidR="00B37D09" w:rsidRDefault="00C476E5" w:rsidP="000E5536">
      <w:pPr>
        <w:pStyle w:val="BodyText"/>
      </w:pPr>
      <w:r>
        <w:t>GDAL</w:t>
      </w:r>
    </w:p>
    <w:p w14:paraId="7D035952" w14:textId="77777777" w:rsidR="00B37D09" w:rsidRDefault="00C476E5" w:rsidP="000E5536">
      <w:pPr>
        <w:pStyle w:val="BodyText"/>
      </w:pPr>
      <w:r>
        <w:t>GRASS</w:t>
      </w:r>
    </w:p>
    <w:p w14:paraId="048698B4" w14:textId="77777777" w:rsidR="00B37D09" w:rsidRDefault="00C476E5" w:rsidP="000E5536">
      <w:pPr>
        <w:pStyle w:val="BodyText2"/>
      </w:pPr>
      <w:r>
        <w:t>R</w:t>
      </w:r>
    </w:p>
    <w:p w14:paraId="3A9CD2E2" w14:textId="77777777" w:rsidR="00B37D09" w:rsidRDefault="00C476E5" w:rsidP="000E5536">
      <w:pPr>
        <w:pStyle w:val="BodyText"/>
      </w:pPr>
      <w:r>
        <w:t xml:space="preserve">Massively parallel processing - </w:t>
      </w:r>
      <w:hyperlink r:id="rId1216" w:history="1">
        <w:r w:rsidRPr="0077669C">
          <w:rPr>
            <w:rStyle w:val="Hyperlink"/>
          </w:rPr>
          <w:t>https://plus.google.com/116969159384245484847/posts/6SXDRWXFWkN</w:t>
        </w:r>
      </w:hyperlink>
    </w:p>
    <w:p w14:paraId="2D53095C" w14:textId="77777777" w:rsidR="00B37D09" w:rsidRDefault="00C476E5" w:rsidP="000E5536">
      <w:pPr>
        <w:pStyle w:val="BodyText"/>
      </w:pPr>
      <w:r>
        <w:t>Google AppEngine</w:t>
      </w:r>
    </w:p>
    <w:p w14:paraId="659ADF6B" w14:textId="77777777" w:rsidR="00B37D09" w:rsidRDefault="00C476E5" w:rsidP="000E5536">
      <w:pPr>
        <w:pStyle w:val="BodyText"/>
      </w:pPr>
      <w:r>
        <w:t>Google Megastore</w:t>
      </w:r>
    </w:p>
    <w:p w14:paraId="0179F347" w14:textId="77777777" w:rsidR="00B37D09" w:rsidRDefault="00C476E5" w:rsidP="000E5536">
      <w:pPr>
        <w:pStyle w:val="BodyText"/>
      </w:pPr>
      <w:r>
        <w:t>Google BigTable</w:t>
      </w:r>
    </w:p>
    <w:p w14:paraId="3E769162" w14:textId="77777777" w:rsidR="00B37D09" w:rsidRDefault="00C476E5" w:rsidP="000E5536">
      <w:pPr>
        <w:pStyle w:val="BodyText"/>
      </w:pPr>
      <w:r>
        <w:t>Google Fusion Tables</w:t>
      </w:r>
    </w:p>
    <w:p w14:paraId="65B424FB" w14:textId="77777777" w:rsidR="00B37D09" w:rsidRDefault="00C476E5" w:rsidP="000E5536">
      <w:pPr>
        <w:pStyle w:val="BodyText"/>
      </w:pPr>
      <w:r>
        <w:t>Amazon SimpleDB</w:t>
      </w:r>
    </w:p>
    <w:p w14:paraId="4AFBA852" w14:textId="77777777" w:rsidR="00B37D09" w:rsidRDefault="00C476E5" w:rsidP="000E5536">
      <w:pPr>
        <w:pStyle w:val="BodyText"/>
      </w:pPr>
      <w:r>
        <w:t xml:space="preserve">Amazon DynamoDB - superceeded SimpleDB - </w:t>
      </w:r>
      <w:hyperlink r:id="rId1217" w:history="1">
        <w:r w:rsidRPr="0077669C">
          <w:rPr>
            <w:rStyle w:val="Hyperlink"/>
          </w:rPr>
          <w:t>http://www.allthingsdistributed.com/2012/01/amazon-dynamodb.html</w:t>
        </w:r>
      </w:hyperlink>
    </w:p>
    <w:p w14:paraId="33752449" w14:textId="77777777" w:rsidR="00B37D09" w:rsidRDefault="00C476E5" w:rsidP="000E5536">
      <w:pPr>
        <w:pStyle w:val="BodyText"/>
      </w:pPr>
      <w:r>
        <w:t>Hadoop</w:t>
      </w:r>
    </w:p>
    <w:p w14:paraId="2FFDDDD6" w14:textId="77777777" w:rsidR="00B37D09" w:rsidRDefault="00C476E5" w:rsidP="000E5536">
      <w:pPr>
        <w:pStyle w:val="BodyText2"/>
      </w:pPr>
      <w:r>
        <w:t>What about greenplum?</w:t>
      </w:r>
    </w:p>
    <w:p w14:paraId="39342200" w14:textId="77777777" w:rsidR="00B37D09" w:rsidRDefault="00C476E5" w:rsidP="000E5536">
      <w:pPr>
        <w:pStyle w:val="BodyText"/>
      </w:pPr>
      <w:r>
        <w:t>Dont want to be waiting around for indexes to be built or records to be posted!!</w:t>
      </w:r>
    </w:p>
    <w:p w14:paraId="200929E0" w14:textId="77777777" w:rsidR="00B37D09" w:rsidRDefault="00C476E5" w:rsidP="000E5536">
      <w:pPr>
        <w:pStyle w:val="BodyText2"/>
      </w:pPr>
      <w:r>
        <w:t>Microsoft Azure</w:t>
      </w:r>
    </w:p>
    <w:p w14:paraId="1A9841FB" w14:textId="77777777" w:rsidR="00053B4B" w:rsidRPr="00053B4B" w:rsidRDefault="00053B4B" w:rsidP="000E5536">
      <w:pPr>
        <w:pStyle w:val="Heading2"/>
      </w:pPr>
      <w:r>
        <w:t>Query Optimisation</w:t>
      </w:r>
    </w:p>
    <w:p w14:paraId="5E27F839" w14:textId="77777777" w:rsidR="00B72963" w:rsidRDefault="00B72963" w:rsidP="000E5536">
      <w:pPr>
        <w:pStyle w:val="BodyText2"/>
      </w:pPr>
      <w:r>
        <w:t>Trying to speed up the protected areas query:</w:t>
      </w:r>
    </w:p>
    <w:p w14:paraId="3E6A8BD5" w14:textId="77777777" w:rsidR="00B72963" w:rsidRDefault="00B72963" w:rsidP="000E5536">
      <w:pPr>
        <w:pStyle w:val="Code"/>
      </w:pPr>
      <w:r>
        <w:t>SELECT * FROM quadkeydata WHERE typeid=2 AND tx BETWEEN 2</w:t>
      </w:r>
      <w:r w:rsidR="006E7D4A">
        <w:t>6</w:t>
      </w:r>
      <w:r>
        <w:t>728 AND 27776 AND ty BETWEEN 16008 and 17032</w:t>
      </w:r>
    </w:p>
    <w:p w14:paraId="18833E27" w14:textId="77777777" w:rsidR="00B72963" w:rsidRDefault="00B72963" w:rsidP="000E5536">
      <w:pPr>
        <w:pStyle w:val="BodyText2"/>
      </w:pPr>
      <w:r>
        <w:t xml:space="preserve">This takes </w:t>
      </w:r>
      <w:r w:rsidR="006E7D4A">
        <w:t>8 minutes</w:t>
      </w:r>
      <w:r>
        <w:t xml:space="preserve"> for some reason</w:t>
      </w:r>
      <w:r w:rsidR="00FC1CE5">
        <w:t xml:space="preserve"> and returns 18481 rows</w:t>
      </w:r>
      <w:r>
        <w:t>!</w:t>
      </w:r>
      <w:r w:rsidR="00524A1C">
        <w:t xml:space="preserve"> Heres a row:</w:t>
      </w:r>
    </w:p>
    <w:p w14:paraId="7DF4147D" w14:textId="77777777" w:rsidR="00524A1C" w:rsidRDefault="00524A1C" w:rsidP="000E5536">
      <w:pPr>
        <w:pStyle w:val="BodyText2"/>
      </w:pPr>
      <w:r>
        <w:t xml:space="preserve">quadkey: </w:t>
      </w:r>
      <w:r w:rsidRPr="00524A1C">
        <w:t>132323333103032</w:t>
      </w:r>
      <w:r>
        <w:t xml:space="preserve"> </w:t>
      </w:r>
      <w:r>
        <w:tab/>
        <w:t xml:space="preserve">tx: </w:t>
      </w:r>
      <w:r w:rsidRPr="00524A1C">
        <w:t>27626</w:t>
      </w:r>
      <w:r>
        <w:tab/>
        <w:t xml:space="preserve">ty: </w:t>
      </w:r>
      <w:r w:rsidRPr="00524A1C">
        <w:t>16436</w:t>
      </w:r>
      <w:r>
        <w:tab/>
        <w:t xml:space="preserve">tz: </w:t>
      </w:r>
      <w:r w:rsidRPr="00524A1C">
        <w:t>3</w:t>
      </w:r>
      <w:r>
        <w:tab/>
        <w:t xml:space="preserve">objid: </w:t>
      </w:r>
      <w:r w:rsidRPr="00524A1C">
        <w:t>62621</w:t>
      </w:r>
      <w:r>
        <w:tab/>
        <w:t xml:space="preserve">typeid: </w:t>
      </w:r>
      <w:r w:rsidRPr="00524A1C">
        <w:t>2</w:t>
      </w:r>
    </w:p>
    <w:p w14:paraId="17C2F3B4" w14:textId="77777777" w:rsidR="006C65DE" w:rsidRDefault="006C65DE" w:rsidP="000E5536">
      <w:pPr>
        <w:pStyle w:val="Code"/>
      </w:pPr>
      <w:r>
        <w:t>SELECT * FROM quadkeydata WHERE typeid=2 AND quadkey like '13232333310203%'</w:t>
      </w:r>
    </w:p>
    <w:p w14:paraId="2D0BF045" w14:textId="77777777" w:rsidR="006C65DE" w:rsidRDefault="006C65DE" w:rsidP="000E5536">
      <w:pPr>
        <w:pStyle w:val="Code"/>
      </w:pPr>
      <w:r>
        <w:t>Total query runtime: 39363 ms.</w:t>
      </w:r>
    </w:p>
    <w:p w14:paraId="3E0D6387" w14:textId="77777777" w:rsidR="005460FD" w:rsidRDefault="006C65DE" w:rsidP="000E5536">
      <w:pPr>
        <w:pStyle w:val="Code"/>
      </w:pPr>
      <w:r>
        <w:t>4 rows retrieved.</w:t>
      </w:r>
    </w:p>
    <w:p w14:paraId="22B0116E" w14:textId="77777777" w:rsidR="00153070" w:rsidRDefault="00153070" w:rsidP="000E5536">
      <w:pPr>
        <w:pStyle w:val="BodyText2"/>
      </w:pPr>
      <w:r>
        <w:t>This is fast:</w:t>
      </w:r>
    </w:p>
    <w:p w14:paraId="57996534" w14:textId="77777777" w:rsidR="00153070" w:rsidRDefault="00153070" w:rsidP="000E5536">
      <w:pPr>
        <w:pStyle w:val="Code"/>
      </w:pPr>
      <w:r>
        <w:t>SELECT quadkey FROM quadkeydata WHERE typeid=2 AND quadkey BETWEEN '132323330' AND '132323331' OR quadkey BETWEEN '132323331' AND '132323332' OR quadkey BETWEEN '132323332' AND '132323333' OR quadkey BETWEEN '132323334' AND '132323334'</w:t>
      </w:r>
    </w:p>
    <w:p w14:paraId="32CC573B" w14:textId="77777777" w:rsidR="00CC13A1" w:rsidRDefault="00CC13A1" w:rsidP="000E5536">
      <w:pPr>
        <w:pStyle w:val="BodyText2"/>
      </w:pPr>
    </w:p>
    <w:p w14:paraId="643B3604" w14:textId="77777777" w:rsidR="00CC13A1" w:rsidRDefault="00CC13A1" w:rsidP="000E5536">
      <w:pPr>
        <w:pStyle w:val="Code"/>
      </w:pPr>
      <w:r>
        <w:t>SELECT quadkey FROM quadkeydata WHERE typeid=2 AND quadkey BETWEEN '132233' AND '132234'</w:t>
      </w:r>
      <w:r>
        <w:tab/>
      </w:r>
    </w:p>
    <w:p w14:paraId="4E943183" w14:textId="77777777" w:rsidR="00CC13A1" w:rsidRDefault="00CC13A1" w:rsidP="000E5536">
      <w:pPr>
        <w:pStyle w:val="Code"/>
      </w:pPr>
      <w:r>
        <w:t>Total query runtime: 62986 ms.</w:t>
      </w:r>
    </w:p>
    <w:p w14:paraId="263C444F" w14:textId="77777777" w:rsidR="00CC13A1" w:rsidRDefault="00CC13A1" w:rsidP="000E5536">
      <w:pPr>
        <w:pStyle w:val="Code"/>
      </w:pPr>
      <w:r>
        <w:t>1328 rows retrieved.</w:t>
      </w:r>
    </w:p>
    <w:p w14:paraId="71155CBE" w14:textId="77777777" w:rsidR="00CC13A1" w:rsidRDefault="00CC13A1" w:rsidP="000E5536">
      <w:pPr>
        <w:pStyle w:val="BodyText2"/>
      </w:pPr>
    </w:p>
    <w:p w14:paraId="5B93E141" w14:textId="77777777" w:rsidR="00CC13A1" w:rsidRDefault="00CC13A1" w:rsidP="000E5536">
      <w:pPr>
        <w:pStyle w:val="Code"/>
      </w:pPr>
      <w:r>
        <w:t xml:space="preserve">SELECT quadkey FROM quadkeydata WHERE typeid=2 AND substr(quadkey,0,7)='132233' </w:t>
      </w:r>
    </w:p>
    <w:p w14:paraId="53355ABF" w14:textId="77777777" w:rsidR="00CC13A1" w:rsidRDefault="00CC13A1" w:rsidP="000E5536">
      <w:pPr>
        <w:pStyle w:val="Code"/>
      </w:pPr>
      <w:r>
        <w:t>Total query runtime: 26131 ms.</w:t>
      </w:r>
    </w:p>
    <w:p w14:paraId="40E72CF3" w14:textId="77777777" w:rsidR="00CC13A1" w:rsidRDefault="00CC13A1" w:rsidP="000E5536">
      <w:pPr>
        <w:pStyle w:val="Code"/>
      </w:pPr>
      <w:r>
        <w:t>1328 rows retrieved.</w:t>
      </w:r>
    </w:p>
    <w:p w14:paraId="7FB43EC4" w14:textId="77777777" w:rsidR="000A7157" w:rsidRDefault="000A7157" w:rsidP="000E5536">
      <w:pPr>
        <w:pStyle w:val="BodyText2"/>
      </w:pPr>
      <w:r>
        <w:t>So in this case the substr() method is much quicker!</w:t>
      </w:r>
    </w:p>
    <w:p w14:paraId="40D8D2E6" w14:textId="77777777" w:rsidR="00AC1B15" w:rsidRDefault="00AC1B15" w:rsidP="000E5536">
      <w:pPr>
        <w:pStyle w:val="BodyText2"/>
      </w:pPr>
      <w:r>
        <w:t>At the following lev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1"/>
        <w:gridCol w:w="1503"/>
        <w:gridCol w:w="5626"/>
      </w:tblGrid>
      <w:tr w:rsidR="00AC1B15" w:rsidRPr="00E60DAD" w14:paraId="1184A477" w14:textId="77777777" w:rsidTr="00975BDB">
        <w:tc>
          <w:tcPr>
            <w:tcW w:w="2268" w:type="dxa"/>
          </w:tcPr>
          <w:p w14:paraId="591F9865" w14:textId="77777777" w:rsidR="00AC1B15" w:rsidRPr="00E60DAD" w:rsidRDefault="00AC1B15" w:rsidP="000E5536">
            <w:pPr>
              <w:pStyle w:val="BodyText2"/>
            </w:pPr>
            <w:r w:rsidRPr="00E60DAD">
              <w:t>zoom scale</w:t>
            </w:r>
          </w:p>
        </w:tc>
        <w:tc>
          <w:tcPr>
            <w:tcW w:w="1530" w:type="dxa"/>
          </w:tcPr>
          <w:p w14:paraId="2C26488A" w14:textId="77777777" w:rsidR="00AC1B15" w:rsidRPr="00E60DAD" w:rsidRDefault="00AC1B15" w:rsidP="000E5536">
            <w:pPr>
              <w:pStyle w:val="BodyText2"/>
            </w:pPr>
            <w:r w:rsidRPr="00E60DAD">
              <w:t>substr time (sec)</w:t>
            </w:r>
          </w:p>
        </w:tc>
        <w:tc>
          <w:tcPr>
            <w:tcW w:w="5778" w:type="dxa"/>
          </w:tcPr>
          <w:p w14:paraId="53B9948C" w14:textId="77777777" w:rsidR="00AC1B15" w:rsidRPr="00E60DAD" w:rsidRDefault="00AC1B15" w:rsidP="000E5536">
            <w:pPr>
              <w:pStyle w:val="BodyText2"/>
            </w:pPr>
            <w:r w:rsidRPr="00E60DAD">
              <w:t>between time (sec)</w:t>
            </w:r>
          </w:p>
        </w:tc>
      </w:tr>
      <w:tr w:rsidR="00975BDB" w:rsidRPr="00E60DAD" w14:paraId="0F8912C5" w14:textId="77777777" w:rsidTr="00975BDB">
        <w:tc>
          <w:tcPr>
            <w:tcW w:w="2268" w:type="dxa"/>
          </w:tcPr>
          <w:p w14:paraId="28A62866" w14:textId="77777777" w:rsidR="00975BDB" w:rsidRDefault="00975BDB" w:rsidP="000E5536">
            <w:pPr>
              <w:pStyle w:val="BodyText2"/>
            </w:pPr>
            <w:r>
              <w:t>1322</w:t>
            </w:r>
          </w:p>
        </w:tc>
        <w:tc>
          <w:tcPr>
            <w:tcW w:w="1530" w:type="dxa"/>
          </w:tcPr>
          <w:p w14:paraId="09688941" w14:textId="77777777" w:rsidR="00975BDB" w:rsidRDefault="00975BDB" w:rsidP="000E5536">
            <w:pPr>
              <w:pStyle w:val="BodyText2"/>
            </w:pPr>
            <w:r>
              <w:t>26</w:t>
            </w:r>
          </w:p>
        </w:tc>
        <w:tc>
          <w:tcPr>
            <w:tcW w:w="5778" w:type="dxa"/>
          </w:tcPr>
          <w:p w14:paraId="0A663EEF" w14:textId="77777777" w:rsidR="00975BDB" w:rsidRDefault="00975BDB" w:rsidP="000E5536">
            <w:pPr>
              <w:pStyle w:val="BodyText2"/>
            </w:pPr>
            <w:r>
              <w:t>66</w:t>
            </w:r>
          </w:p>
        </w:tc>
      </w:tr>
      <w:tr w:rsidR="00975BDB" w:rsidRPr="00E60DAD" w14:paraId="0779C343" w14:textId="77777777" w:rsidTr="00975BDB">
        <w:tc>
          <w:tcPr>
            <w:tcW w:w="2268" w:type="dxa"/>
          </w:tcPr>
          <w:p w14:paraId="18A1CF09" w14:textId="77777777" w:rsidR="00975BDB" w:rsidRPr="00E60DAD" w:rsidRDefault="00975BDB" w:rsidP="000E5536">
            <w:pPr>
              <w:pStyle w:val="BodyText2"/>
            </w:pPr>
            <w:r>
              <w:t>13223</w:t>
            </w:r>
          </w:p>
        </w:tc>
        <w:tc>
          <w:tcPr>
            <w:tcW w:w="1530" w:type="dxa"/>
          </w:tcPr>
          <w:p w14:paraId="129039FB" w14:textId="77777777" w:rsidR="00975BDB" w:rsidRPr="00E60DAD" w:rsidRDefault="00975BDB" w:rsidP="000E5536">
            <w:pPr>
              <w:pStyle w:val="BodyText2"/>
            </w:pPr>
            <w:r>
              <w:t>26</w:t>
            </w:r>
          </w:p>
        </w:tc>
        <w:tc>
          <w:tcPr>
            <w:tcW w:w="5778" w:type="dxa"/>
          </w:tcPr>
          <w:p w14:paraId="420CFE04" w14:textId="77777777" w:rsidR="00975BDB" w:rsidRPr="00E60DAD" w:rsidRDefault="00975BDB" w:rsidP="000E5536">
            <w:pPr>
              <w:pStyle w:val="BodyText2"/>
            </w:pPr>
            <w:r>
              <w:t>29</w:t>
            </w:r>
          </w:p>
        </w:tc>
      </w:tr>
      <w:tr w:rsidR="00AC1B15" w:rsidRPr="00E60DAD" w14:paraId="7CB1A600" w14:textId="77777777" w:rsidTr="00975BDB">
        <w:tc>
          <w:tcPr>
            <w:tcW w:w="2268" w:type="dxa"/>
          </w:tcPr>
          <w:p w14:paraId="654492B7" w14:textId="77777777" w:rsidR="00AC1B15" w:rsidRPr="00E60DAD" w:rsidRDefault="00AC1B15" w:rsidP="000E5536">
            <w:pPr>
              <w:pStyle w:val="BodyText2"/>
            </w:pPr>
            <w:r w:rsidRPr="00E60DAD">
              <w:t>132233</w:t>
            </w:r>
          </w:p>
        </w:tc>
        <w:tc>
          <w:tcPr>
            <w:tcW w:w="1530" w:type="dxa"/>
          </w:tcPr>
          <w:p w14:paraId="12BD6B39" w14:textId="77777777" w:rsidR="00AC1B15" w:rsidRPr="00E60DAD" w:rsidRDefault="00AC1B15" w:rsidP="000E5536">
            <w:pPr>
              <w:pStyle w:val="BodyText2"/>
            </w:pPr>
            <w:r w:rsidRPr="00E60DAD">
              <w:t>26</w:t>
            </w:r>
          </w:p>
        </w:tc>
        <w:tc>
          <w:tcPr>
            <w:tcW w:w="5778" w:type="dxa"/>
          </w:tcPr>
          <w:p w14:paraId="07C71D09" w14:textId="77777777" w:rsidR="00AC1B15" w:rsidRPr="00E60DAD" w:rsidRDefault="00975BDB" w:rsidP="000E5536">
            <w:pPr>
              <w:pStyle w:val="BodyText2"/>
            </w:pPr>
            <w:r>
              <w:t>16</w:t>
            </w:r>
          </w:p>
        </w:tc>
      </w:tr>
      <w:tr w:rsidR="00AC1B15" w:rsidRPr="00E60DAD" w14:paraId="6C8C6197" w14:textId="77777777" w:rsidTr="00975BDB">
        <w:tc>
          <w:tcPr>
            <w:tcW w:w="2268" w:type="dxa"/>
          </w:tcPr>
          <w:p w14:paraId="463A55FF" w14:textId="77777777" w:rsidR="00AC1B15" w:rsidRPr="00CF4B94" w:rsidRDefault="00AC1B15" w:rsidP="000E5536">
            <w:pPr>
              <w:pStyle w:val="BodyText2"/>
            </w:pPr>
            <w:r w:rsidRPr="00E60DAD">
              <w:lastRenderedPageBreak/>
              <w:t>1322333</w:t>
            </w:r>
          </w:p>
        </w:tc>
        <w:tc>
          <w:tcPr>
            <w:tcW w:w="1530" w:type="dxa"/>
          </w:tcPr>
          <w:p w14:paraId="4701E530" w14:textId="77777777" w:rsidR="00AC1B15" w:rsidRPr="00E60DAD" w:rsidRDefault="00AC1B15" w:rsidP="000E5536">
            <w:pPr>
              <w:pStyle w:val="BodyText2"/>
            </w:pPr>
            <w:r w:rsidRPr="00E60DAD">
              <w:t>26</w:t>
            </w:r>
          </w:p>
        </w:tc>
        <w:tc>
          <w:tcPr>
            <w:tcW w:w="5778" w:type="dxa"/>
          </w:tcPr>
          <w:p w14:paraId="2EC23C34" w14:textId="77777777" w:rsidR="00AC1B15" w:rsidRPr="00E60DAD" w:rsidRDefault="00AC1B15" w:rsidP="000E5536">
            <w:pPr>
              <w:pStyle w:val="BodyText2"/>
            </w:pPr>
            <w:r w:rsidRPr="00E60DAD">
              <w:t>14</w:t>
            </w:r>
          </w:p>
        </w:tc>
      </w:tr>
      <w:tr w:rsidR="00AC1B15" w:rsidRPr="00E60DAD" w14:paraId="024DA3FC" w14:textId="77777777" w:rsidTr="00975BDB">
        <w:tc>
          <w:tcPr>
            <w:tcW w:w="2268" w:type="dxa"/>
          </w:tcPr>
          <w:p w14:paraId="6088E1BA" w14:textId="77777777" w:rsidR="00AC1B15" w:rsidRPr="00E60DAD" w:rsidRDefault="00AC1B15" w:rsidP="000E5536">
            <w:pPr>
              <w:pStyle w:val="BodyText2"/>
            </w:pPr>
            <w:r w:rsidRPr="00E60DAD">
              <w:t>13223331</w:t>
            </w:r>
          </w:p>
        </w:tc>
        <w:tc>
          <w:tcPr>
            <w:tcW w:w="1530" w:type="dxa"/>
          </w:tcPr>
          <w:p w14:paraId="7E4890C8" w14:textId="77777777" w:rsidR="00AC1B15" w:rsidRPr="00E60DAD" w:rsidRDefault="00AC1B15" w:rsidP="000E5536">
            <w:pPr>
              <w:pStyle w:val="BodyText2"/>
            </w:pPr>
            <w:r w:rsidRPr="00E60DAD">
              <w:t>26</w:t>
            </w:r>
          </w:p>
        </w:tc>
        <w:tc>
          <w:tcPr>
            <w:tcW w:w="5778" w:type="dxa"/>
          </w:tcPr>
          <w:p w14:paraId="40E73E4B" w14:textId="77777777" w:rsidR="00AC1B15" w:rsidRPr="00E60DAD" w:rsidRDefault="00AC1B15" w:rsidP="000E5536">
            <w:pPr>
              <w:pStyle w:val="BodyText2"/>
            </w:pPr>
            <w:r w:rsidRPr="00E60DAD">
              <w:t>13</w:t>
            </w:r>
          </w:p>
        </w:tc>
      </w:tr>
      <w:tr w:rsidR="00AC1B15" w:rsidRPr="00E60DAD" w14:paraId="5EE545E7" w14:textId="77777777" w:rsidTr="00975BDB">
        <w:tc>
          <w:tcPr>
            <w:tcW w:w="2268" w:type="dxa"/>
          </w:tcPr>
          <w:p w14:paraId="77989AC3" w14:textId="77777777" w:rsidR="00AC1B15" w:rsidRPr="00E60DAD" w:rsidRDefault="00AC1B15" w:rsidP="000E5536">
            <w:pPr>
              <w:pStyle w:val="BodyText2"/>
            </w:pPr>
            <w:r w:rsidRPr="00E60DAD">
              <w:t>132233310</w:t>
            </w:r>
            <w:r w:rsidR="0081622C">
              <w:t xml:space="preserve"> (</w:t>
            </w:r>
            <w:r w:rsidR="000C4784" w:rsidRPr="000C4784">
              <w:rPr>
                <w:rFonts w:ascii="Cambria Math" w:hAnsi="Cambria Math" w:cs="Cambria Math"/>
              </w:rPr>
              <w:t>≃</w:t>
            </w:r>
            <w:r w:rsidR="00A372E1">
              <w:t>78</w:t>
            </w:r>
            <w:r w:rsidR="0081622C">
              <w:t>Km cell)</w:t>
            </w:r>
          </w:p>
        </w:tc>
        <w:tc>
          <w:tcPr>
            <w:tcW w:w="1530" w:type="dxa"/>
          </w:tcPr>
          <w:p w14:paraId="34762F17" w14:textId="77777777" w:rsidR="00AC1B15" w:rsidRPr="00E60DAD" w:rsidRDefault="00AC1B15" w:rsidP="000E5536">
            <w:pPr>
              <w:pStyle w:val="BodyText2"/>
            </w:pPr>
            <w:r w:rsidRPr="00E60DAD">
              <w:t>26</w:t>
            </w:r>
          </w:p>
        </w:tc>
        <w:tc>
          <w:tcPr>
            <w:tcW w:w="5778" w:type="dxa"/>
          </w:tcPr>
          <w:p w14:paraId="34F966B0" w14:textId="77777777" w:rsidR="00AC1B15" w:rsidRPr="00E60DAD" w:rsidRDefault="00AC1B15" w:rsidP="000E5536">
            <w:pPr>
              <w:pStyle w:val="BodyText2"/>
            </w:pPr>
            <w:r w:rsidRPr="00E60DAD">
              <w:t>1</w:t>
            </w:r>
          </w:p>
        </w:tc>
      </w:tr>
    </w:tbl>
    <w:p w14:paraId="1CB79233" w14:textId="77777777" w:rsidR="00AC1B15" w:rsidRDefault="00536E27" w:rsidP="000E5536">
      <w:pPr>
        <w:pStyle w:val="BodyText2"/>
      </w:pPr>
      <w:r>
        <w:t xml:space="preserve">Why does this query take </w:t>
      </w:r>
      <w:r w:rsidR="00402B1C">
        <w:t xml:space="preserve">between 20 secs and </w:t>
      </w:r>
      <w:r>
        <w:t>8 minutes:</w:t>
      </w:r>
    </w:p>
    <w:p w14:paraId="49707BDA" w14:textId="77777777" w:rsidR="00536E27" w:rsidRDefault="00536E27" w:rsidP="000E5536">
      <w:pPr>
        <w:pStyle w:val="Code"/>
      </w:pPr>
      <w:r w:rsidRPr="00536E27">
        <w:t>select * from (SELECT tx,ty,z FROM quadkeydata WHERE typeid=1 AND objid=17975)as rows where rows.tx BETWEEN 26483 AND 26739 AND rows.ty BETWEEN 16346 AND 16602</w:t>
      </w:r>
    </w:p>
    <w:p w14:paraId="7B4C456A" w14:textId="77777777" w:rsidR="00536E27" w:rsidRDefault="00536E27" w:rsidP="000E5536">
      <w:pPr>
        <w:pStyle w:val="BodyText2"/>
      </w:pPr>
      <w:r>
        <w:t>But this one only take 2/100ths of a second:</w:t>
      </w:r>
    </w:p>
    <w:p w14:paraId="380FF0F0" w14:textId="77777777" w:rsidR="00536E27" w:rsidRDefault="00536E27" w:rsidP="000E5536">
      <w:pPr>
        <w:pStyle w:val="Code"/>
      </w:pPr>
      <w:r w:rsidRPr="00536E27">
        <w:t>select * from (SELECT tx,ty,z FROM quadkeydata WHERE typeid=1 AND objid=17975)as rows where rows.tx BETWEEN 26355 AND 26867 AND rows.ty BETWEEN 16218 AND 16730</w:t>
      </w:r>
    </w:p>
    <w:p w14:paraId="569B03B9" w14:textId="77777777" w:rsidR="00CB2EF5" w:rsidRDefault="00CB2EF5" w:rsidP="000E5536">
      <w:pPr>
        <w:pStyle w:val="Heading2"/>
      </w:pPr>
      <w:r>
        <w:t>Client web mapping</w:t>
      </w:r>
    </w:p>
    <w:p w14:paraId="13EAB690" w14:textId="77777777" w:rsidR="00CB2EF5" w:rsidRPr="00CB2EF5" w:rsidRDefault="00CB2EF5" w:rsidP="000E5536">
      <w:pPr>
        <w:pStyle w:val="BodyText2"/>
      </w:pPr>
      <w:r>
        <w:t xml:space="preserve">Excellent short article on how to optimse web mapping performance using ESRI Web APIs: </w:t>
      </w:r>
      <w:hyperlink r:id="rId1218" w:anchor="jshelp/limits_for_graphics.htm" w:history="1">
        <w:r>
          <w:rPr>
            <w:rStyle w:val="Hyperlink"/>
          </w:rPr>
          <w:t>http://help.arcgis.com/en/webapi/javascript/arcgis/help/jshelp_start.htm#jshelp/limits_for_graphics.htm</w:t>
        </w:r>
      </w:hyperlink>
    </w:p>
    <w:p w14:paraId="2E6A6A6F" w14:textId="709A41BF" w:rsidR="00B37D09" w:rsidRDefault="00C476E5" w:rsidP="000E5536">
      <w:pPr>
        <w:pStyle w:val="Heading1"/>
      </w:pPr>
      <w:bookmarkStart w:id="210" w:name="_Toc315774618"/>
      <w:r>
        <w:t>Code Management</w:t>
      </w:r>
      <w:bookmarkEnd w:id="210"/>
    </w:p>
    <w:p w14:paraId="17C37318" w14:textId="77777777" w:rsidR="00F7430F" w:rsidRDefault="00F7430F" w:rsidP="000E5536">
      <w:pPr>
        <w:pStyle w:val="Heading2"/>
      </w:pPr>
      <w:bookmarkStart w:id="211" w:name="_Toc315774619"/>
      <w:r>
        <w:t>Code management architecture</w:t>
      </w:r>
    </w:p>
    <w:p w14:paraId="40230DF3" w14:textId="77777777" w:rsidR="00F7430F" w:rsidRPr="00D90067" w:rsidRDefault="00F7430F" w:rsidP="000E5536">
      <w:pPr>
        <w:pStyle w:val="BodyText2"/>
      </w:pPr>
      <w:r>
        <w:t xml:space="preserve">Code is written on the desktop at JRC. This is a clone from a Github repo. Changes are pushed to Github and these are then pulled down to the eHabitats dev machine. These are then synchronised with the external machine by lrm-it. </w:t>
      </w:r>
    </w:p>
    <w:p w14:paraId="43820009" w14:textId="77777777" w:rsidR="00B37D09" w:rsidRDefault="00C476E5" w:rsidP="000E5536">
      <w:pPr>
        <w:pStyle w:val="Heading2"/>
      </w:pPr>
      <w:r>
        <w:t>Git</w:t>
      </w:r>
      <w:bookmarkEnd w:id="211"/>
    </w:p>
    <w:p w14:paraId="6D483FB2" w14:textId="77777777" w:rsidR="00B37D09" w:rsidRDefault="007C4AA7" w:rsidP="000E5536">
      <w:pPr>
        <w:pStyle w:val="BodyText"/>
      </w:pPr>
      <w:r>
        <w:t xml:space="preserve">Excellent git reference here: </w:t>
      </w:r>
      <w:hyperlink r:id="rId1219" w:history="1">
        <w:r>
          <w:rPr>
            <w:rStyle w:val="Hyperlink"/>
          </w:rPr>
          <w:t>http://gitref.org</w:t>
        </w:r>
      </w:hyperlink>
    </w:p>
    <w:p w14:paraId="07C0751F" w14:textId="77777777" w:rsidR="002B741A" w:rsidRDefault="002B741A" w:rsidP="000E5536">
      <w:pPr>
        <w:pStyle w:val="BodyText2"/>
      </w:pPr>
      <w:bookmarkStart w:id="212" w:name="_Toc315774596"/>
      <w:bookmarkStart w:id="213" w:name="_Toc315774620"/>
      <w:r>
        <w:t>There are passwords on github for all of the databases!</w:t>
      </w:r>
    </w:p>
    <w:p w14:paraId="4595FD94" w14:textId="77777777" w:rsidR="00A4204A" w:rsidRDefault="00A4204A" w:rsidP="0034374E">
      <w:pPr>
        <w:pStyle w:val="Heading3"/>
      </w:pPr>
      <w:r>
        <w:t>Installing</w:t>
      </w:r>
    </w:p>
    <w:p w14:paraId="262DE990" w14:textId="77777777" w:rsidR="00A4204A" w:rsidRPr="00A4204A" w:rsidRDefault="00A4204A" w:rsidP="000E5536">
      <w:pPr>
        <w:pStyle w:val="BodyText2"/>
      </w:pPr>
    </w:p>
    <w:p w14:paraId="025B0EEF" w14:textId="344C8BD6" w:rsidR="00A4204A" w:rsidRDefault="00A4204A" w:rsidP="007D2F52">
      <w:pPr>
        <w:pStyle w:val="Heading4"/>
      </w:pPr>
      <w:bookmarkStart w:id="214" w:name="_Ref416880293"/>
      <w:r>
        <w:t>On Ubuntu</w:t>
      </w:r>
      <w:bookmarkEnd w:id="214"/>
    </w:p>
    <w:p w14:paraId="7A589B59" w14:textId="014CC675" w:rsidR="00A4204A" w:rsidRDefault="00A4204A" w:rsidP="000E5536">
      <w:pPr>
        <w:pStyle w:val="BodyText2"/>
      </w:pPr>
      <w:r w:rsidRPr="00A4204A">
        <w:t>apt-get install git</w:t>
      </w:r>
    </w:p>
    <w:p w14:paraId="650B6CD5" w14:textId="77777777" w:rsidR="00A4204A" w:rsidRDefault="00A4204A" w:rsidP="0034374E">
      <w:pPr>
        <w:pStyle w:val="Heading3"/>
      </w:pPr>
      <w:r>
        <w:t>Configuring</w:t>
      </w:r>
    </w:p>
    <w:p w14:paraId="7D59D7A3" w14:textId="77777777" w:rsidR="00A94783" w:rsidRDefault="00A94783" w:rsidP="007D2F52">
      <w:pPr>
        <w:pStyle w:val="Heading4"/>
      </w:pPr>
      <w:r>
        <w:t>Setting up Git in Wing IDE</w:t>
      </w:r>
      <w:bookmarkEnd w:id="212"/>
    </w:p>
    <w:p w14:paraId="7AB27CF3" w14:textId="77777777" w:rsidR="00A94783" w:rsidRDefault="00A94783" w:rsidP="000E5536">
      <w:pPr>
        <w:pStyle w:val="BodyText"/>
      </w:pPr>
      <w:r>
        <w:t>Git not working</w:t>
      </w:r>
    </w:p>
    <w:p w14:paraId="2C70767B" w14:textId="77777777" w:rsidR="00A94783" w:rsidRDefault="00A94783" w:rsidP="000E5536">
      <w:pPr>
        <w:pStyle w:val="BodyText"/>
      </w:pPr>
      <w:r>
        <w:t>Pasted the git.exe. location (C:\Program Files (x86)\Git\bin\git.exe) into the preferences (version control | Git)</w:t>
      </w:r>
    </w:p>
    <w:p w14:paraId="717E1E6D" w14:textId="77777777" w:rsidR="00A94783" w:rsidRDefault="00A94783" w:rsidP="000E5536">
      <w:pPr>
        <w:pStyle w:val="BodyText"/>
      </w:pPr>
      <w:r>
        <w:t>I have now got a Git menu item!!</w:t>
      </w:r>
    </w:p>
    <w:p w14:paraId="0E624252" w14:textId="77777777" w:rsidR="00A94783" w:rsidRDefault="00A94783" w:rsidP="000E5536">
      <w:pPr>
        <w:pStyle w:val="BodyText"/>
      </w:pPr>
      <w:r>
        <w:t xml:space="preserve">Clicked on fetch repository changes and pasted in </w:t>
      </w:r>
      <w:hyperlink r:id="rId1220" w:history="1">
        <w:r w:rsidRPr="0077669C">
          <w:rPr>
            <w:rStyle w:val="Hyperlink"/>
          </w:rPr>
          <w:t>http for gp scripts.</w:t>
        </w:r>
      </w:hyperlink>
    </w:p>
    <w:p w14:paraId="6A970E0A" w14:textId="77777777" w:rsidR="00A94783" w:rsidRDefault="00A94783" w:rsidP="000E5536">
      <w:pPr>
        <w:pStyle w:val="BodyText"/>
      </w:pPr>
      <w:r>
        <w:t>On the Git console it said failed to start - probably need to configure the key for WingIDE</w:t>
      </w:r>
    </w:p>
    <w:p w14:paraId="4002960F" w14:textId="77777777" w:rsidR="00A94783" w:rsidRDefault="00A94783" w:rsidP="000E5536">
      <w:pPr>
        <w:pStyle w:val="BodyText"/>
      </w:pPr>
      <w:r>
        <w:t>Tried again:</w:t>
      </w:r>
    </w:p>
    <w:p w14:paraId="3E43A407" w14:textId="77777777" w:rsidR="00A94783" w:rsidRDefault="003630B2" w:rsidP="000E5536">
      <w:pPr>
        <w:pStyle w:val="BodyText"/>
      </w:pPr>
      <w:hyperlink r:id="rId1221" w:history="1">
        <w:r w:rsidR="00A94783" w:rsidRPr="0077669C">
          <w:rPr>
            <w:rStyle w:val="Hyperlink"/>
          </w:rPr>
          <w:t>https://andrewcottam@github.com/andrewcottam/ArcGIS-Geoprocessing-Scripts.git</w:t>
        </w:r>
      </w:hyperlink>
    </w:p>
    <w:p w14:paraId="43F86D92" w14:textId="77777777" w:rsidR="00A94783" w:rsidRDefault="00A94783" w:rsidP="000E5536">
      <w:pPr>
        <w:pStyle w:val="BodyText"/>
      </w:pPr>
      <w:r>
        <w:t>e:\cottaan\WingIDE</w:t>
      </w:r>
    </w:p>
    <w:p w14:paraId="2C904964" w14:textId="77777777" w:rsidR="00A94783" w:rsidRDefault="00A94783" w:rsidP="000E5536">
      <w:pPr>
        <w:pStyle w:val="BodyText2"/>
      </w:pPr>
      <w:r>
        <w:t>Failed: fatal: Not a git repository (or any of the parent directories): .git</w:t>
      </w:r>
    </w:p>
    <w:p w14:paraId="365C4284" w14:textId="77777777" w:rsidR="00A94783" w:rsidRDefault="00A94783" w:rsidP="000E5536">
      <w:pPr>
        <w:pStyle w:val="BodyText"/>
      </w:pPr>
      <w:r>
        <w:t>1. You have to clone the repo using Git Bash</w:t>
      </w:r>
    </w:p>
    <w:p w14:paraId="0C709CD8" w14:textId="77777777" w:rsidR="00A94783" w:rsidRDefault="00A94783" w:rsidP="000E5536">
      <w:pPr>
        <w:pStyle w:val="BodyText2"/>
      </w:pPr>
      <w:r>
        <w:t>2. Then open Wing IDE and right click in the project area and select 'Add existing directory..'</w:t>
      </w:r>
    </w:p>
    <w:p w14:paraId="573DCA9B" w14:textId="77777777" w:rsidR="00A94783" w:rsidRDefault="00A94783" w:rsidP="000E5536">
      <w:pPr>
        <w:pStyle w:val="BodyText"/>
      </w:pPr>
      <w:r>
        <w:t xml:space="preserve">But failing to push to remote - tried </w:t>
      </w:r>
      <w:hyperlink r:id="rId1222" w:history="1">
        <w:r w:rsidRPr="0077669C">
          <w:rPr>
            <w:rStyle w:val="Hyperlink"/>
          </w:rPr>
          <w:t>http and ssh</w:t>
        </w:r>
      </w:hyperlink>
    </w:p>
    <w:p w14:paraId="789288BA" w14:textId="77777777" w:rsidR="00A94783" w:rsidRDefault="00A94783" w:rsidP="000E5536">
      <w:pPr>
        <w:pStyle w:val="BodyText"/>
      </w:pPr>
      <w:r>
        <w:t>restarted Wing and this time using ssh i got Permission denied (publickey).</w:t>
      </w:r>
    </w:p>
    <w:p w14:paraId="28944168" w14:textId="77777777" w:rsidR="00A94783" w:rsidRDefault="00A94783" w:rsidP="000E5536">
      <w:pPr>
        <w:pStyle w:val="BodyText"/>
      </w:pPr>
      <w:r>
        <w:t>fatal: The remote end hung up unexpectedly.</w:t>
      </w:r>
    </w:p>
    <w:p w14:paraId="5A9DF3BE" w14:textId="77777777" w:rsidR="00A94783" w:rsidRDefault="00A94783" w:rsidP="000E5536">
      <w:pPr>
        <w:pStyle w:val="BodyText2"/>
      </w:pPr>
      <w:r>
        <w:t xml:space="preserve">Trying </w:t>
      </w:r>
      <w:hyperlink r:id="rId1223" w:history="1">
        <w:r w:rsidRPr="0077669C">
          <w:rPr>
            <w:rStyle w:val="Hyperlink"/>
          </w:rPr>
          <w:t>http - nothing! No messag, nothing. Reverting to Aptana.</w:t>
        </w:r>
      </w:hyperlink>
      <w:r>
        <w:tab/>
      </w:r>
    </w:p>
    <w:p w14:paraId="789CAC5E" w14:textId="3C529BE6" w:rsidR="00B37D09" w:rsidRDefault="00C476E5" w:rsidP="007D2F52">
      <w:pPr>
        <w:pStyle w:val="Heading4"/>
      </w:pPr>
      <w:r>
        <w:lastRenderedPageBreak/>
        <w:t>Setting up a new GitHub Key in Windows</w:t>
      </w:r>
      <w:bookmarkEnd w:id="213"/>
    </w:p>
    <w:p w14:paraId="2D8D8504" w14:textId="77777777" w:rsidR="00B37D09" w:rsidRDefault="00C476E5" w:rsidP="000E5536">
      <w:pPr>
        <w:pStyle w:val="BodyText"/>
      </w:pPr>
      <w:r>
        <w:t xml:space="preserve">Following instructions here: </w:t>
      </w:r>
      <w:hyperlink r:id="rId1224" w:history="1">
        <w:r w:rsidRPr="0077669C">
          <w:rPr>
            <w:rStyle w:val="Hyperlink"/>
          </w:rPr>
          <w:t>http://help.github.com/win-set-up-git/</w:t>
        </w:r>
      </w:hyperlink>
    </w:p>
    <w:p w14:paraId="2934AF77" w14:textId="77777777" w:rsidR="00B37D09" w:rsidRDefault="00C476E5" w:rsidP="000E5536">
      <w:pPr>
        <w:pStyle w:val="BodyText"/>
      </w:pPr>
      <w:r>
        <w:t>But I could clone using GitBash but not from Aptana Studio 3. Permission Denied (public key)</w:t>
      </w:r>
    </w:p>
    <w:p w14:paraId="653C26DE" w14:textId="77777777" w:rsidR="00B37D09" w:rsidRDefault="00C476E5" w:rsidP="000E5536">
      <w:pPr>
        <w:pStyle w:val="BodyText"/>
      </w:pPr>
      <w:r>
        <w:t xml:space="preserve">Dont use the SSH url use the </w:t>
      </w:r>
      <w:r w:rsidR="00B21532">
        <w:fldChar w:fldCharType="begin"/>
      </w:r>
      <w:r w:rsidR="0077669C">
        <w:instrText xml:space="preserve"> HYPERLINK "http:// url - this will prompt you to use your password whereas the SSH url wont" </w:instrText>
      </w:r>
      <w:r w:rsidR="00B21532">
        <w:fldChar w:fldCharType="separate"/>
      </w:r>
      <w:r w:rsidR="0077669C">
        <w:rPr>
          <w:b/>
        </w:rPr>
        <w:t>Error! Hyperlink reference not valid.</w:t>
      </w:r>
      <w:r w:rsidR="00B21532">
        <w:fldChar w:fldCharType="end"/>
      </w:r>
    </w:p>
    <w:p w14:paraId="4FAC0D28" w14:textId="77777777" w:rsidR="00B37D09" w:rsidRDefault="00C476E5" w:rsidP="000E5536">
      <w:pPr>
        <w:pStyle w:val="BodyText"/>
      </w:pPr>
      <w:r>
        <w:t>All sorts of issues using Git with Aptana 3 on the new PC. Couldnt get it going - remote connection kept hanging up - probably some port blocking going on.</w:t>
      </w:r>
    </w:p>
    <w:p w14:paraId="168190B3" w14:textId="77777777" w:rsidR="00B37D09" w:rsidRDefault="00C476E5" w:rsidP="000E5536">
      <w:pPr>
        <w:pStyle w:val="BodyText"/>
      </w:pPr>
      <w:r>
        <w:t xml:space="preserve">Trying again. This time it worked OK. The repo on git already existed (ArcGIS-Geoprocessing-Scripts) and I just imported it to git on my local machine using the </w:t>
      </w:r>
      <w:hyperlink r:id="rId1225" w:history="1">
        <w:r w:rsidRPr="0077669C">
          <w:rPr>
            <w:rStyle w:val="Hyperlink"/>
          </w:rPr>
          <w:t>http link.</w:t>
        </w:r>
      </w:hyperlink>
    </w:p>
    <w:p w14:paraId="0398DC5A" w14:textId="77777777" w:rsidR="00B37D09" w:rsidRDefault="00C476E5" w:rsidP="000E5536">
      <w:pPr>
        <w:pStyle w:val="BodyText2"/>
      </w:pPr>
      <w:r>
        <w:t xml:space="preserve">Trying to push. Worked. This is all using </w:t>
      </w:r>
      <w:hyperlink r:id="rId1226" w:history="1">
        <w:r w:rsidRPr="0077669C">
          <w:rPr>
            <w:rStyle w:val="Hyperlink"/>
          </w:rPr>
          <w:t>https and not ssh.</w:t>
        </w:r>
      </w:hyperlink>
    </w:p>
    <w:p w14:paraId="1A4A1A73" w14:textId="77777777" w:rsidR="00B37D09" w:rsidRDefault="00C476E5" w:rsidP="000E5536">
      <w:pPr>
        <w:pStyle w:val="BodyText"/>
      </w:pPr>
      <w:r>
        <w:t>Creating a Repo</w:t>
      </w:r>
    </w:p>
    <w:p w14:paraId="27E578A2" w14:textId="77777777" w:rsidR="00B37D09" w:rsidRDefault="00C476E5" w:rsidP="000E5536">
      <w:pPr>
        <w:pStyle w:val="BodyText"/>
      </w:pPr>
      <w:r>
        <w:t xml:space="preserve">Cant seem to do it anymore - cant get the </w:t>
      </w:r>
      <w:hyperlink r:id="rId1227" w:history="1">
        <w:r w:rsidRPr="0077669C">
          <w:rPr>
            <w:rStyle w:val="Hyperlink"/>
          </w:rPr>
          <w:t>https url to paste into Aptana</w:t>
        </w:r>
      </w:hyperlink>
    </w:p>
    <w:p w14:paraId="2951A3F0" w14:textId="77777777" w:rsidR="00B37D09" w:rsidRDefault="00C476E5" w:rsidP="000E5536">
      <w:pPr>
        <w:pStyle w:val="BodyText2"/>
      </w:pPr>
      <w:r>
        <w:t>I had to run all of the git commands at the cmd prompt from within Aptana to create the remote repo - still getting the remote end hung up unexpectedly</w:t>
      </w:r>
    </w:p>
    <w:p w14:paraId="3C0AF3CC" w14:textId="77777777" w:rsidR="00B37D09" w:rsidRDefault="00C476E5" w:rsidP="000E5536">
      <w:pPr>
        <w:pStyle w:val="BodyText"/>
      </w:pPr>
      <w:r>
        <w:t>To get the info on the GIT Setup:</w:t>
      </w:r>
    </w:p>
    <w:p w14:paraId="0B37A923" w14:textId="77777777" w:rsidR="00B37D09" w:rsidRDefault="00C476E5" w:rsidP="000E5536">
      <w:pPr>
        <w:pStyle w:val="BodyText"/>
      </w:pPr>
      <w:r>
        <w:t>git config --list</w:t>
      </w:r>
    </w:p>
    <w:p w14:paraId="716056E3" w14:textId="77777777" w:rsidR="00B37D09" w:rsidRDefault="00C476E5" w:rsidP="000E5536">
      <w:pPr>
        <w:pStyle w:val="BodyText"/>
      </w:pPr>
      <w:r>
        <w:t>core.symlinks=false</w:t>
      </w:r>
    </w:p>
    <w:p w14:paraId="17F244FE" w14:textId="77777777" w:rsidR="00B37D09" w:rsidRDefault="00C476E5" w:rsidP="000E5536">
      <w:pPr>
        <w:pStyle w:val="BodyText"/>
      </w:pPr>
      <w:r>
        <w:t>core.autocrlf=true</w:t>
      </w:r>
    </w:p>
    <w:p w14:paraId="444D87EF" w14:textId="77777777" w:rsidR="00B37D09" w:rsidRDefault="00C476E5" w:rsidP="000E5536">
      <w:pPr>
        <w:pStyle w:val="BodyText"/>
      </w:pPr>
      <w:r>
        <w:t>color.diff=auto</w:t>
      </w:r>
    </w:p>
    <w:p w14:paraId="6D64B67C" w14:textId="77777777" w:rsidR="00B37D09" w:rsidRDefault="00C476E5" w:rsidP="000E5536">
      <w:pPr>
        <w:pStyle w:val="BodyText"/>
      </w:pPr>
      <w:r>
        <w:t>color.status=auto</w:t>
      </w:r>
    </w:p>
    <w:p w14:paraId="4BB9AB02" w14:textId="77777777" w:rsidR="00B37D09" w:rsidRDefault="00C476E5" w:rsidP="000E5536">
      <w:pPr>
        <w:pStyle w:val="BodyText"/>
      </w:pPr>
      <w:r>
        <w:t>color.branch=auto</w:t>
      </w:r>
    </w:p>
    <w:p w14:paraId="2CE23E39" w14:textId="77777777" w:rsidR="00B37D09" w:rsidRDefault="00C476E5" w:rsidP="000E5536">
      <w:pPr>
        <w:pStyle w:val="BodyText"/>
      </w:pPr>
      <w:r>
        <w:t>color.interactive=true</w:t>
      </w:r>
    </w:p>
    <w:p w14:paraId="7E79EA05" w14:textId="77777777" w:rsidR="00B37D09" w:rsidRDefault="00C476E5" w:rsidP="000E5536">
      <w:pPr>
        <w:pStyle w:val="BodyText"/>
      </w:pPr>
      <w:r>
        <w:t>pack.packsizelimit=2g</w:t>
      </w:r>
    </w:p>
    <w:p w14:paraId="2613AF70" w14:textId="77777777" w:rsidR="00B37D09" w:rsidRDefault="00C476E5" w:rsidP="000E5536">
      <w:pPr>
        <w:pStyle w:val="BodyText"/>
      </w:pPr>
      <w:r>
        <w:t>help.format=html</w:t>
      </w:r>
    </w:p>
    <w:p w14:paraId="5C3E2BA2" w14:textId="77777777" w:rsidR="00B37D09" w:rsidRDefault="003630B2" w:rsidP="000E5536">
      <w:pPr>
        <w:pStyle w:val="BodyText"/>
      </w:pPr>
      <w:hyperlink r:id="rId1228" w:history="1">
        <w:r w:rsidR="00C476E5" w:rsidRPr="0077669C">
          <w:rPr>
            <w:rStyle w:val="Hyperlink"/>
          </w:rPr>
          <w:t>http.sslcainfo=/bin/curl-ca-bundle.crt</w:t>
        </w:r>
      </w:hyperlink>
    </w:p>
    <w:p w14:paraId="581CDEC9" w14:textId="77777777" w:rsidR="00B37D09" w:rsidRDefault="00C476E5" w:rsidP="000E5536">
      <w:pPr>
        <w:pStyle w:val="BodyText"/>
      </w:pPr>
      <w:r>
        <w:t>sendemail.smtpserver=/bin/msmtp.exe</w:t>
      </w:r>
    </w:p>
    <w:p w14:paraId="669BA54D" w14:textId="77777777" w:rsidR="00B37D09" w:rsidRDefault="00C476E5" w:rsidP="000E5536">
      <w:pPr>
        <w:pStyle w:val="BodyText"/>
      </w:pPr>
      <w:r>
        <w:t>diff.astextplain.textconv=astextplain</w:t>
      </w:r>
    </w:p>
    <w:p w14:paraId="7C216478" w14:textId="77777777" w:rsidR="00B37D09" w:rsidRDefault="00C476E5" w:rsidP="000E5536">
      <w:pPr>
        <w:pStyle w:val="BodyText"/>
      </w:pPr>
      <w:r>
        <w:t>user.name=Andrew Cottam</w:t>
      </w:r>
    </w:p>
    <w:p w14:paraId="28184635" w14:textId="77777777" w:rsidR="00B37D09" w:rsidRDefault="00C476E5" w:rsidP="000E5536">
      <w:pPr>
        <w:pStyle w:val="BodyText"/>
      </w:pPr>
      <w:r>
        <w:t>user.email=a.cottam@gmail.com</w:t>
      </w:r>
    </w:p>
    <w:p w14:paraId="464A2769" w14:textId="77777777" w:rsidR="00B37D09" w:rsidRDefault="00C476E5" w:rsidP="000E5536">
      <w:pPr>
        <w:pStyle w:val="BodyText"/>
      </w:pPr>
      <w:r>
        <w:t>github.user=andrewcottam</w:t>
      </w:r>
    </w:p>
    <w:p w14:paraId="25D6BDEA" w14:textId="77777777" w:rsidR="00B37D09" w:rsidRDefault="00C476E5" w:rsidP="000E5536">
      <w:pPr>
        <w:pStyle w:val="BodyText"/>
      </w:pPr>
      <w:r>
        <w:t>github.token=3272805ed5f8ba77210952090ebb4c7e</w:t>
      </w:r>
    </w:p>
    <w:p w14:paraId="3A407A86" w14:textId="77777777" w:rsidR="00B37D09" w:rsidRDefault="00C476E5" w:rsidP="000E5536">
      <w:pPr>
        <w:pStyle w:val="BodyText"/>
      </w:pPr>
      <w:r>
        <w:t>gui.recentrepo=E:/cottaan/Aptana Studio 3/Aptana Studio Workspace/eSpeciesWebsite</w:t>
      </w:r>
    </w:p>
    <w:p w14:paraId="56A92937" w14:textId="77777777" w:rsidR="00B37D09" w:rsidRDefault="00C476E5" w:rsidP="000E5536">
      <w:pPr>
        <w:pStyle w:val="BodyText"/>
      </w:pPr>
      <w:r>
        <w:t>core.repositoryformatversion=0</w:t>
      </w:r>
    </w:p>
    <w:p w14:paraId="329F0836" w14:textId="77777777" w:rsidR="00B37D09" w:rsidRDefault="00C476E5" w:rsidP="000E5536">
      <w:pPr>
        <w:pStyle w:val="BodyText"/>
      </w:pPr>
      <w:r>
        <w:t>core.filemode=false</w:t>
      </w:r>
    </w:p>
    <w:p w14:paraId="1A0AC24E" w14:textId="77777777" w:rsidR="00B37D09" w:rsidRDefault="00C476E5" w:rsidP="000E5536">
      <w:pPr>
        <w:pStyle w:val="BodyText"/>
      </w:pPr>
      <w:r>
        <w:t>core.bare=false</w:t>
      </w:r>
    </w:p>
    <w:p w14:paraId="29CCF724" w14:textId="77777777" w:rsidR="00B37D09" w:rsidRDefault="00C476E5" w:rsidP="000E5536">
      <w:pPr>
        <w:pStyle w:val="BodyText"/>
      </w:pPr>
      <w:r>
        <w:t>core.logallrefupdates=true</w:t>
      </w:r>
    </w:p>
    <w:p w14:paraId="3731DA86" w14:textId="77777777" w:rsidR="00B37D09" w:rsidRDefault="00C476E5" w:rsidP="000E5536">
      <w:pPr>
        <w:pStyle w:val="BodyText"/>
      </w:pPr>
      <w:r>
        <w:t>core.symlinks=false</w:t>
      </w:r>
    </w:p>
    <w:p w14:paraId="0E99143C" w14:textId="77777777" w:rsidR="00B37D09" w:rsidRDefault="00C476E5" w:rsidP="000E5536">
      <w:pPr>
        <w:pStyle w:val="BodyText"/>
      </w:pPr>
      <w:r>
        <w:t>core.ignorecase=true</w:t>
      </w:r>
    </w:p>
    <w:p w14:paraId="21A9F533" w14:textId="77777777" w:rsidR="00B37D09" w:rsidRDefault="00C476E5" w:rsidP="000E5536">
      <w:pPr>
        <w:pStyle w:val="BodyText"/>
      </w:pPr>
      <w:r>
        <w:t>core.hidedotfiles=dotGitOnly</w:t>
      </w:r>
    </w:p>
    <w:p w14:paraId="1030703C" w14:textId="77777777" w:rsidR="00B37D09" w:rsidRDefault="00C476E5" w:rsidP="000E5536">
      <w:pPr>
        <w:pStyle w:val="BodyText"/>
      </w:pPr>
      <w:r>
        <w:t>remote.origin.fetch=+refs/heads/*:refs/remotes/origin/*</w:t>
      </w:r>
    </w:p>
    <w:p w14:paraId="2D4E64F2" w14:textId="77777777" w:rsidR="00B37D09" w:rsidRDefault="00C476E5" w:rsidP="000E5536">
      <w:pPr>
        <w:pStyle w:val="BodyText"/>
      </w:pPr>
      <w:r>
        <w:t>remote.origin.url=</w:t>
      </w:r>
      <w:hyperlink r:id="rId1229" w:history="1">
        <w:r w:rsidRPr="0077669C">
          <w:rPr>
            <w:rStyle w:val="Hyperlink"/>
          </w:rPr>
          <w:t>https://andrewcottam@github.com/andrewcottam/ArcGIS-Geoprocessing-Scripts.git</w:t>
        </w:r>
      </w:hyperlink>
    </w:p>
    <w:p w14:paraId="338365C4" w14:textId="77777777" w:rsidR="00B37D09" w:rsidRDefault="00C476E5" w:rsidP="000E5536">
      <w:pPr>
        <w:pStyle w:val="BodyText"/>
      </w:pPr>
      <w:r>
        <w:t>branch.master.remote=origin</w:t>
      </w:r>
    </w:p>
    <w:p w14:paraId="52E3DF7A" w14:textId="77777777" w:rsidR="00B37D09" w:rsidRDefault="00C476E5" w:rsidP="000E5536">
      <w:pPr>
        <w:pStyle w:val="BodyText2"/>
      </w:pPr>
      <w:r>
        <w:t>branch.master.merge=refs/heads/master</w:t>
      </w:r>
    </w:p>
    <w:p w14:paraId="0B012BE8" w14:textId="77777777" w:rsidR="00B37D09" w:rsidRDefault="00C476E5" w:rsidP="000E5536">
      <w:pPr>
        <w:pStyle w:val="BodyText"/>
      </w:pPr>
      <w:r>
        <w:t xml:space="preserve">The user.name on the IUCN machine is AndrewCottam and each time you edit stuff on that machine it creates a branch and merges it. </w:t>
      </w:r>
    </w:p>
    <w:p w14:paraId="46FE1BED" w14:textId="77777777" w:rsidR="00B37D09" w:rsidRDefault="00C476E5" w:rsidP="000E5536">
      <w:pPr>
        <w:pStyle w:val="BodyText"/>
      </w:pPr>
      <w:r>
        <w:t>Updated it on the IUCN machine to: Andrew Cottam</w:t>
      </w:r>
    </w:p>
    <w:p w14:paraId="1D82393A" w14:textId="77777777" w:rsidR="00B37D09" w:rsidRDefault="00C476E5" w:rsidP="000E5536">
      <w:pPr>
        <w:pStyle w:val="BodyText2"/>
      </w:pPr>
      <w:r>
        <w:t>git config --global user.name "Andrew Cottam"</w:t>
      </w:r>
    </w:p>
    <w:p w14:paraId="27DA2FA7" w14:textId="77777777" w:rsidR="00B37D09" w:rsidRDefault="00C476E5" w:rsidP="000E5536">
      <w:pPr>
        <w:pStyle w:val="BodyText"/>
      </w:pPr>
      <w:r>
        <w:t>To unstage a file using git you use the following:</w:t>
      </w:r>
    </w:p>
    <w:p w14:paraId="7862DB61" w14:textId="77777777" w:rsidR="00B37D09" w:rsidRDefault="00C476E5" w:rsidP="000E5536">
      <w:pPr>
        <w:pStyle w:val="BodyText"/>
      </w:pPr>
      <w:r>
        <w:t>git rm --cached file</w:t>
      </w:r>
    </w:p>
    <w:p w14:paraId="0386FD8C" w14:textId="77777777" w:rsidR="00B37D09" w:rsidRDefault="00C476E5" w:rsidP="000E5536">
      <w:pPr>
        <w:pStyle w:val="BodyText"/>
      </w:pPr>
      <w:r>
        <w:t>Unlike: git rm file which removes the file in the index and deletes the file git rm --cached file only removes the file from the index</w:t>
      </w:r>
    </w:p>
    <w:p w14:paraId="6CB98726" w14:textId="77777777" w:rsidR="00B37D09" w:rsidRDefault="00C476E5" w:rsidP="000E5536">
      <w:pPr>
        <w:pStyle w:val="BodyText2"/>
      </w:pPr>
      <w:r>
        <w:t>e.g. git rm --cached .project</w:t>
      </w:r>
    </w:p>
    <w:p w14:paraId="2482ABDA" w14:textId="33638644" w:rsidR="00B37D09" w:rsidRDefault="00C476E5" w:rsidP="007D2F52">
      <w:pPr>
        <w:pStyle w:val="Heading4"/>
      </w:pPr>
      <w:bookmarkStart w:id="215" w:name="_Toc315774621"/>
      <w:r>
        <w:t>Setting up a new GitHub Key in UNIX on the eHabitats machine</w:t>
      </w:r>
      <w:bookmarkEnd w:id="215"/>
    </w:p>
    <w:p w14:paraId="4407852A" w14:textId="77777777" w:rsidR="000A59A1" w:rsidRDefault="000A59A1" w:rsidP="000E5536">
      <w:pPr>
        <w:pStyle w:val="Heading5"/>
      </w:pPr>
      <w:r>
        <w:lastRenderedPageBreak/>
        <w:t>Create an ssh key</w:t>
      </w:r>
    </w:p>
    <w:p w14:paraId="6F8C7439" w14:textId="77777777" w:rsidR="00B37D09" w:rsidRDefault="00C476E5" w:rsidP="000E5536">
      <w:pPr>
        <w:pStyle w:val="BodyText"/>
      </w:pPr>
      <w:r>
        <w:t>cd ~/.ssh</w:t>
      </w:r>
    </w:p>
    <w:p w14:paraId="7A5391FC" w14:textId="77777777" w:rsidR="00B37D09" w:rsidRDefault="00C476E5" w:rsidP="000E5536">
      <w:pPr>
        <w:pStyle w:val="BodyText"/>
      </w:pPr>
      <w:r>
        <w:t>ssh-keygen -t rsa -C "a.cottam@gmail.com"</w:t>
      </w:r>
    </w:p>
    <w:p w14:paraId="7314644F" w14:textId="77777777" w:rsidR="00B37D09" w:rsidRDefault="00C476E5" w:rsidP="000E5536">
      <w:pPr>
        <w:pStyle w:val="BodyText"/>
      </w:pPr>
      <w:r>
        <w:t>(no file or pathphrase)</w:t>
      </w:r>
    </w:p>
    <w:p w14:paraId="70591CF6" w14:textId="77777777" w:rsidR="00B37D09" w:rsidRDefault="00C476E5" w:rsidP="000E5536">
      <w:pPr>
        <w:pStyle w:val="BodyText"/>
      </w:pPr>
      <w:r>
        <w:t>cat id_rsa.pub</w:t>
      </w:r>
    </w:p>
    <w:p w14:paraId="25B909B9" w14:textId="77777777" w:rsidR="00B37D09" w:rsidRDefault="00C476E5" w:rsidP="000E5536">
      <w:pPr>
        <w:pStyle w:val="BodyText"/>
      </w:pPr>
      <w:r>
        <w:t>(copied the key into a new entry in my public keys in github)</w:t>
      </w:r>
    </w:p>
    <w:p w14:paraId="46B6B787" w14:textId="77777777" w:rsidR="000A59A1" w:rsidRDefault="000A59A1" w:rsidP="000E5536">
      <w:pPr>
        <w:pStyle w:val="Heading5"/>
      </w:pPr>
      <w:r>
        <w:t>Configure git globally</w:t>
      </w:r>
    </w:p>
    <w:p w14:paraId="6AAB8E28" w14:textId="77777777" w:rsidR="00B37D09" w:rsidRDefault="00C476E5" w:rsidP="000E5536">
      <w:pPr>
        <w:pStyle w:val="BodyText"/>
      </w:pPr>
      <w:r>
        <w:t>git config --global user.name "Andrew Cottam"</w:t>
      </w:r>
    </w:p>
    <w:p w14:paraId="527985BF" w14:textId="77777777" w:rsidR="00B37D09" w:rsidRDefault="00C476E5" w:rsidP="000E5536">
      <w:pPr>
        <w:pStyle w:val="BodyText"/>
      </w:pPr>
      <w:r>
        <w:t>git config --global user.email "a.cottam@gmail.com"</w:t>
      </w:r>
    </w:p>
    <w:p w14:paraId="1B0CDBD6" w14:textId="77777777" w:rsidR="000A59A1" w:rsidRDefault="000A59A1" w:rsidP="000E5536">
      <w:pPr>
        <w:pStyle w:val="Heading5"/>
      </w:pPr>
      <w:r>
        <w:t>Create a local git repository</w:t>
      </w:r>
    </w:p>
    <w:p w14:paraId="575A6659" w14:textId="77777777" w:rsidR="00B37D09" w:rsidRDefault="00C476E5" w:rsidP="000E5536">
      <w:pPr>
        <w:pStyle w:val="BodyText"/>
      </w:pPr>
      <w:r>
        <w:t>navigated to the cgi-bin folder</w:t>
      </w:r>
    </w:p>
    <w:p w14:paraId="42155AB8" w14:textId="77777777" w:rsidR="00B37D09" w:rsidRDefault="00C476E5" w:rsidP="000E5536">
      <w:pPr>
        <w:pStyle w:val="BodyText"/>
      </w:pPr>
      <w:r>
        <w:t>webuser@h03-dev-vm7:/srv/www/cgi-bin&gt; git init</w:t>
      </w:r>
    </w:p>
    <w:p w14:paraId="48461E62" w14:textId="77777777" w:rsidR="00B37D09" w:rsidRDefault="00C476E5" w:rsidP="000E5536">
      <w:pPr>
        <w:pStyle w:val="BodyText"/>
      </w:pPr>
      <w:r>
        <w:t>Initialized empty Git repository in /srv/www/cgi-bin/.git/</w:t>
      </w:r>
    </w:p>
    <w:p w14:paraId="450871C3" w14:textId="77777777" w:rsidR="00B37D09" w:rsidRDefault="00C476E5" w:rsidP="000E5536">
      <w:pPr>
        <w:pStyle w:val="BodyText"/>
      </w:pPr>
      <w:r>
        <w:t>webuser@h03-dev-vm7:/srv/www/cgi-bin&gt; touch README</w:t>
      </w:r>
    </w:p>
    <w:p w14:paraId="70012FB6" w14:textId="77777777" w:rsidR="00B37D09" w:rsidRDefault="00C476E5" w:rsidP="000E5536">
      <w:pPr>
        <w:pStyle w:val="BodyText"/>
      </w:pPr>
      <w:r>
        <w:t>webuser@h03-dev-vm7:/srv/www/cgi-bin&gt; git add README</w:t>
      </w:r>
    </w:p>
    <w:p w14:paraId="78904C34" w14:textId="77777777" w:rsidR="00B37D09" w:rsidRDefault="00C476E5" w:rsidP="000E5536">
      <w:pPr>
        <w:pStyle w:val="BodyText"/>
      </w:pPr>
      <w:r>
        <w:t>webuser@h03-dev-vm7:/srv/www/cgi-bin&gt; git commit -m 'first commit'</w:t>
      </w:r>
    </w:p>
    <w:p w14:paraId="52C86718" w14:textId="77777777" w:rsidR="00B37D09" w:rsidRDefault="00C476E5" w:rsidP="000E5536">
      <w:pPr>
        <w:pStyle w:val="BodyText"/>
      </w:pPr>
      <w:r>
        <w:t>[master (root-commit) a9341fa] first commit</w:t>
      </w:r>
    </w:p>
    <w:p w14:paraId="6D27D577" w14:textId="77777777" w:rsidR="00B37D09" w:rsidRDefault="00C476E5" w:rsidP="000E5536">
      <w:pPr>
        <w:pStyle w:val="BodyText"/>
      </w:pPr>
      <w:r>
        <w:t xml:space="preserve"> 0 files changed, 0 insertions(+), 0 deletions(-)</w:t>
      </w:r>
    </w:p>
    <w:p w14:paraId="2C351697" w14:textId="77777777" w:rsidR="00B37D09" w:rsidRDefault="00C476E5" w:rsidP="000E5536">
      <w:pPr>
        <w:pStyle w:val="BodyText"/>
      </w:pPr>
      <w:r>
        <w:t xml:space="preserve"> create mode 100644 README</w:t>
      </w:r>
    </w:p>
    <w:p w14:paraId="0BB0691D" w14:textId="77777777" w:rsidR="000A59A1" w:rsidRDefault="00D072EE" w:rsidP="000E5536">
      <w:pPr>
        <w:pStyle w:val="Heading5"/>
      </w:pPr>
      <w:r>
        <w:t>Create a remote repository on git hub</w:t>
      </w:r>
    </w:p>
    <w:p w14:paraId="09BD313D" w14:textId="77777777" w:rsidR="00B37D09" w:rsidRDefault="00C476E5" w:rsidP="000E5536">
      <w:pPr>
        <w:pStyle w:val="BodyText"/>
      </w:pPr>
      <w:r>
        <w:t>webuser@h03-dev-vm7:/srv/www/cgi-bin&gt; git remote add origin git@github.com:andrewcottam/eSpecies-REST-Services.git</w:t>
      </w:r>
    </w:p>
    <w:p w14:paraId="3A16B160" w14:textId="77777777" w:rsidR="00B37D09" w:rsidRDefault="00C476E5" w:rsidP="000E5536">
      <w:pPr>
        <w:pStyle w:val="BodyText"/>
      </w:pPr>
      <w:r>
        <w:t>webuser@h03-dev-vm7:/srv/www/cgi-bin&gt; git push -u origin master</w:t>
      </w:r>
    </w:p>
    <w:p w14:paraId="139F7CE8" w14:textId="77777777" w:rsidR="00B37D09" w:rsidRDefault="00C476E5" w:rsidP="000E5536">
      <w:pPr>
        <w:pStyle w:val="BodyText"/>
      </w:pPr>
      <w:r>
        <w:t>Counting objects: 3, done.</w:t>
      </w:r>
    </w:p>
    <w:p w14:paraId="68877944" w14:textId="77777777" w:rsidR="00B37D09" w:rsidRDefault="00C476E5" w:rsidP="000E5536">
      <w:pPr>
        <w:pStyle w:val="BodyText"/>
      </w:pPr>
      <w:r>
        <w:t>Writing objects: 100% (3/3), 208 bytes, done.</w:t>
      </w:r>
    </w:p>
    <w:p w14:paraId="30440D41" w14:textId="77777777" w:rsidR="00B37D09" w:rsidRDefault="00C476E5" w:rsidP="000E5536">
      <w:pPr>
        <w:pStyle w:val="BodyText"/>
      </w:pPr>
      <w:r>
        <w:t>Total 3 (delta 0), reused 0 (delta 0)</w:t>
      </w:r>
    </w:p>
    <w:p w14:paraId="3DBD5180" w14:textId="77777777" w:rsidR="00B37D09" w:rsidRDefault="00C476E5" w:rsidP="000E5536">
      <w:pPr>
        <w:pStyle w:val="BodyText"/>
      </w:pPr>
      <w:r>
        <w:t>To git@github.com:andrewcottam/eSpecies-REST-Services.git</w:t>
      </w:r>
    </w:p>
    <w:p w14:paraId="22EC8201" w14:textId="77777777" w:rsidR="00B37D09" w:rsidRDefault="00C476E5" w:rsidP="000E5536">
      <w:pPr>
        <w:pStyle w:val="BodyText"/>
      </w:pPr>
      <w:r>
        <w:t xml:space="preserve"> * [new branch]      master -&gt; master</w:t>
      </w:r>
    </w:p>
    <w:p w14:paraId="6644266B" w14:textId="77777777" w:rsidR="00B37D09" w:rsidRDefault="00C476E5" w:rsidP="000E5536">
      <w:pPr>
        <w:pStyle w:val="BodyText"/>
      </w:pPr>
      <w:r>
        <w:t>Branch master set up to track remote branch master from origin.</w:t>
      </w:r>
    </w:p>
    <w:p w14:paraId="5F82D0B4" w14:textId="77777777" w:rsidR="00B37D09" w:rsidRDefault="00C476E5" w:rsidP="000E5536">
      <w:pPr>
        <w:pStyle w:val="BodyText"/>
      </w:pPr>
      <w:r>
        <w:t>webuser@h03-dev-vm7:/srv/www/cgi-bin&gt; git commit -m "initial commit"</w:t>
      </w:r>
    </w:p>
    <w:p w14:paraId="388D7091" w14:textId="77777777" w:rsidR="00B37D09" w:rsidRDefault="00C476E5" w:rsidP="000E5536">
      <w:pPr>
        <w:pStyle w:val="BodyText"/>
      </w:pPr>
      <w:r>
        <w:t>[master 393f897] initial commit</w:t>
      </w:r>
    </w:p>
    <w:p w14:paraId="25244916" w14:textId="77777777" w:rsidR="00B37D09" w:rsidRDefault="00C476E5" w:rsidP="000E5536">
      <w:pPr>
        <w:pStyle w:val="BodyText"/>
      </w:pPr>
      <w:r>
        <w:t xml:space="preserve"> 1 files changed, 236 insertions(+), 0 deletions(-)</w:t>
      </w:r>
    </w:p>
    <w:p w14:paraId="7C14A5BC" w14:textId="77777777" w:rsidR="00B37D09" w:rsidRDefault="00C476E5" w:rsidP="000E5536">
      <w:pPr>
        <w:pStyle w:val="BodyText"/>
      </w:pPr>
      <w:r>
        <w:t xml:space="preserve"> create mode 100755 REST</w:t>
      </w:r>
    </w:p>
    <w:p w14:paraId="3F2707D8" w14:textId="77777777" w:rsidR="00B37D09" w:rsidRDefault="00C476E5" w:rsidP="000E5536">
      <w:pPr>
        <w:pStyle w:val="BodyText"/>
      </w:pPr>
      <w:r>
        <w:t>webuser@h03-dev-vm7:/srv/www/cgi-bin&gt; git push</w:t>
      </w:r>
    </w:p>
    <w:p w14:paraId="5764CEB2" w14:textId="77777777" w:rsidR="00B37D09" w:rsidRDefault="00C476E5" w:rsidP="000E5536">
      <w:pPr>
        <w:pStyle w:val="BodyText"/>
      </w:pPr>
      <w:r>
        <w:t>Counting objects: 4, done.</w:t>
      </w:r>
    </w:p>
    <w:p w14:paraId="515A6BB6" w14:textId="77777777" w:rsidR="00B37D09" w:rsidRDefault="00C476E5" w:rsidP="000E5536">
      <w:pPr>
        <w:pStyle w:val="BodyText"/>
      </w:pPr>
      <w:r>
        <w:t>Compressing objects: 100% (3/3), done.</w:t>
      </w:r>
    </w:p>
    <w:p w14:paraId="14E31849" w14:textId="77777777" w:rsidR="00B37D09" w:rsidRDefault="00C476E5" w:rsidP="000E5536">
      <w:pPr>
        <w:pStyle w:val="BodyText"/>
      </w:pPr>
      <w:r>
        <w:t>Writing objects: 100% (3/3), 5.79 KiB, done.</w:t>
      </w:r>
    </w:p>
    <w:p w14:paraId="672762F6" w14:textId="77777777" w:rsidR="00B37D09" w:rsidRDefault="00C476E5" w:rsidP="000E5536">
      <w:pPr>
        <w:pStyle w:val="BodyText"/>
      </w:pPr>
      <w:r>
        <w:t>Total 3 (delta 0), reused 0 (delta 0)</w:t>
      </w:r>
    </w:p>
    <w:p w14:paraId="6D0C6B47" w14:textId="77777777" w:rsidR="00B37D09" w:rsidRDefault="00C476E5" w:rsidP="000E5536">
      <w:pPr>
        <w:pStyle w:val="BodyText"/>
      </w:pPr>
      <w:r>
        <w:t>To git@github.com:andrewcottam/eSpecies-REST-Services.git</w:t>
      </w:r>
    </w:p>
    <w:p w14:paraId="107C82EC" w14:textId="77777777" w:rsidR="00B37D09" w:rsidRDefault="00C476E5" w:rsidP="000E5536">
      <w:pPr>
        <w:pStyle w:val="BodyText"/>
      </w:pPr>
      <w:r>
        <w:t xml:space="preserve">   a9341fa..393f897  master -&gt; master</w:t>
      </w:r>
    </w:p>
    <w:p w14:paraId="13B76297" w14:textId="77777777" w:rsidR="00B37D09" w:rsidRDefault="00C476E5" w:rsidP="000E5536">
      <w:pPr>
        <w:pStyle w:val="BodyText2"/>
      </w:pPr>
      <w:r>
        <w:t>webuser@h03-dev-vm7:/srv/www/cgi-bin&gt;</w:t>
      </w:r>
    </w:p>
    <w:p w14:paraId="7D4DFFF0" w14:textId="77777777" w:rsidR="00B37D09" w:rsidRDefault="00C476E5" w:rsidP="000E5536">
      <w:pPr>
        <w:pStyle w:val="BodyText"/>
      </w:pPr>
      <w:r>
        <w:t>webuser@h03-dev-vm7:/srv/www/cgi-bin&gt; git add REST</w:t>
      </w:r>
    </w:p>
    <w:p w14:paraId="34608629" w14:textId="77777777" w:rsidR="00B37D09" w:rsidRDefault="00C476E5" w:rsidP="000E5536">
      <w:pPr>
        <w:pStyle w:val="BodyText"/>
      </w:pPr>
      <w:r>
        <w:t>webuser@h03-dev-vm7:/srv/www/cgi-bin&gt; git commit -m 'Improved server logging'</w:t>
      </w:r>
    </w:p>
    <w:p w14:paraId="7607A2FD" w14:textId="77777777" w:rsidR="00B37D09" w:rsidRDefault="00C476E5" w:rsidP="000E5536">
      <w:pPr>
        <w:pStyle w:val="BodyText"/>
      </w:pPr>
      <w:r>
        <w:t>[master b19c22e] Improved server logging</w:t>
      </w:r>
    </w:p>
    <w:p w14:paraId="1E04CAC9" w14:textId="77777777" w:rsidR="00B37D09" w:rsidRDefault="00C476E5" w:rsidP="000E5536">
      <w:pPr>
        <w:pStyle w:val="BodyText"/>
      </w:pPr>
      <w:r>
        <w:t xml:space="preserve"> 1 files changed, 39 insertions(+), 20 deletions(-)</w:t>
      </w:r>
    </w:p>
    <w:p w14:paraId="38E432B3" w14:textId="77777777" w:rsidR="00B37D09" w:rsidRDefault="00C476E5" w:rsidP="000E5536">
      <w:pPr>
        <w:pStyle w:val="BodyText"/>
      </w:pPr>
      <w:r>
        <w:t>webuser@h03-dev-vm7:/srv/www/cgi-bin&gt; git push</w:t>
      </w:r>
    </w:p>
    <w:p w14:paraId="2579C0EA" w14:textId="77777777" w:rsidR="00B37D09" w:rsidRDefault="00C476E5" w:rsidP="000E5536">
      <w:pPr>
        <w:pStyle w:val="BodyText"/>
      </w:pPr>
      <w:r>
        <w:t>Counting objects: 5, done.</w:t>
      </w:r>
    </w:p>
    <w:p w14:paraId="4AEA9A36" w14:textId="77777777" w:rsidR="00B37D09" w:rsidRDefault="00C476E5" w:rsidP="000E5536">
      <w:pPr>
        <w:pStyle w:val="BodyText"/>
      </w:pPr>
      <w:r>
        <w:t>Compressing objects: 100% (3/3), done.</w:t>
      </w:r>
    </w:p>
    <w:p w14:paraId="252AF537" w14:textId="77777777" w:rsidR="00B37D09" w:rsidRDefault="00C476E5" w:rsidP="000E5536">
      <w:pPr>
        <w:pStyle w:val="BodyText"/>
      </w:pPr>
      <w:r>
        <w:t>Writing objects: 100% (3/3), 906 bytes, done.</w:t>
      </w:r>
    </w:p>
    <w:p w14:paraId="7C0E1286" w14:textId="77777777" w:rsidR="00B37D09" w:rsidRDefault="00C476E5" w:rsidP="000E5536">
      <w:pPr>
        <w:pStyle w:val="BodyText"/>
      </w:pPr>
      <w:r>
        <w:t>Total 3 (delta 1), reused 0 (delta 0)</w:t>
      </w:r>
    </w:p>
    <w:p w14:paraId="42E98CD3" w14:textId="77777777" w:rsidR="00B37D09" w:rsidRDefault="00C476E5" w:rsidP="000E5536">
      <w:pPr>
        <w:pStyle w:val="BodyText"/>
      </w:pPr>
      <w:r>
        <w:t>To git@github.com:andrewcottam/eSpecies-REST-Services.git</w:t>
      </w:r>
    </w:p>
    <w:p w14:paraId="14CC5518" w14:textId="77777777" w:rsidR="00B37D09" w:rsidRDefault="00C476E5" w:rsidP="000E5536">
      <w:pPr>
        <w:pStyle w:val="BodyText"/>
      </w:pPr>
      <w:r>
        <w:t xml:space="preserve">   524bcc9..b19c22e  master -&gt; master</w:t>
      </w:r>
    </w:p>
    <w:p w14:paraId="7DE93668" w14:textId="77777777" w:rsidR="00B37D09" w:rsidRDefault="00C476E5" w:rsidP="000E5536">
      <w:pPr>
        <w:pStyle w:val="BodyText2"/>
      </w:pPr>
      <w:r>
        <w:t>webuser@h03-dev-vm7:/srv/www/cgi-bin&gt;</w:t>
      </w:r>
    </w:p>
    <w:p w14:paraId="76D938ED" w14:textId="77777777" w:rsidR="00411F18" w:rsidRDefault="00411F18" w:rsidP="007D2F52">
      <w:pPr>
        <w:pStyle w:val="Heading4"/>
      </w:pPr>
      <w:r>
        <w:lastRenderedPageBreak/>
        <w:t>Setting up a Git repository on eHabitats machine from GitHub</w:t>
      </w:r>
    </w:p>
    <w:p w14:paraId="0669D3C3" w14:textId="77777777" w:rsidR="00411F18" w:rsidRDefault="00411F18" w:rsidP="000E5536">
      <w:pPr>
        <w:pStyle w:val="BodyText2"/>
      </w:pPr>
      <w:r>
        <w:t>Accidently deleted the eSpecies folder on the eHabitats machine so need to pull it from GitHub:</w:t>
      </w:r>
    </w:p>
    <w:p w14:paraId="24ED9677" w14:textId="77777777" w:rsidR="00411F18" w:rsidRDefault="00411F18" w:rsidP="000E5536">
      <w:pPr>
        <w:pStyle w:val="Code"/>
      </w:pPr>
      <w:r>
        <w:t>-bash-4.1$ git clone 'https://github.com/andrewcottam/eSpecies-Client-Demo' eSpecies</w:t>
      </w:r>
    </w:p>
    <w:p w14:paraId="49B216AA" w14:textId="77777777" w:rsidR="00411F18" w:rsidRDefault="00411F18" w:rsidP="000E5536">
      <w:pPr>
        <w:pStyle w:val="Code"/>
      </w:pPr>
      <w:r>
        <w:t>Initialized empty Git repository in /srv/www/htdocs/eSpecies/.git/</w:t>
      </w:r>
    </w:p>
    <w:p w14:paraId="501C63E1" w14:textId="77777777" w:rsidR="00411F18" w:rsidRDefault="00411F18" w:rsidP="000E5536">
      <w:pPr>
        <w:pStyle w:val="Code"/>
      </w:pPr>
      <w:r>
        <w:t>remote: Reusing existing pack: 1022, done.</w:t>
      </w:r>
    </w:p>
    <w:p w14:paraId="6C308CB2" w14:textId="77777777" w:rsidR="00411F18" w:rsidRDefault="00411F18" w:rsidP="000E5536">
      <w:pPr>
        <w:pStyle w:val="Code"/>
      </w:pPr>
      <w:r>
        <w:t>remote: Counting objects: 12, done.</w:t>
      </w:r>
    </w:p>
    <w:p w14:paraId="1D928054" w14:textId="77777777" w:rsidR="00411F18" w:rsidRDefault="00411F18" w:rsidP="000E5536">
      <w:pPr>
        <w:pStyle w:val="Code"/>
      </w:pPr>
      <w:r>
        <w:t>remote: Compressing objects: 100% (9/9), done.</w:t>
      </w:r>
    </w:p>
    <w:p w14:paraId="1851CD24" w14:textId="77777777" w:rsidR="00411F18" w:rsidRDefault="00411F18" w:rsidP="000E5536">
      <w:pPr>
        <w:pStyle w:val="Code"/>
      </w:pPr>
      <w:r>
        <w:t>remote: Total 1034 (delta 3), reused 8 (delta 3)</w:t>
      </w:r>
    </w:p>
    <w:p w14:paraId="1537A184" w14:textId="77777777" w:rsidR="00411F18" w:rsidRDefault="00411F18" w:rsidP="000E5536">
      <w:pPr>
        <w:pStyle w:val="Code"/>
      </w:pPr>
      <w:r>
        <w:t>Receiving objects: 100% (1034/1034), 1.30 MiB | 75 KiB/s, done.</w:t>
      </w:r>
    </w:p>
    <w:p w14:paraId="123C0AB7" w14:textId="77777777" w:rsidR="00411F18" w:rsidRDefault="00411F18" w:rsidP="000E5536">
      <w:pPr>
        <w:pStyle w:val="Code"/>
      </w:pPr>
      <w:r>
        <w:t>Resolving deltas: 100% (688/688), done.</w:t>
      </w:r>
    </w:p>
    <w:p w14:paraId="2473C614" w14:textId="77777777" w:rsidR="00043D4D" w:rsidRDefault="00043D4D" w:rsidP="000E5536">
      <w:pPr>
        <w:pStyle w:val="BodyText2"/>
      </w:pPr>
      <w:r>
        <w:t>Then I clone the project on my local PC so I can develop on my local machine and pull on the eHabitats dev machine.</w:t>
      </w:r>
    </w:p>
    <w:p w14:paraId="0882BE91" w14:textId="77777777" w:rsidR="001F3905" w:rsidRDefault="001F3905" w:rsidP="007D2F52">
      <w:pPr>
        <w:pStyle w:val="Heading4"/>
      </w:pPr>
      <w:r>
        <w:t>Setting up git project</w:t>
      </w:r>
      <w:r w:rsidR="00EF20DD">
        <w:t>s</w:t>
      </w:r>
      <w:r>
        <w:t xml:space="preserve"> on map server machine</w:t>
      </w:r>
    </w:p>
    <w:p w14:paraId="1AD5773A" w14:textId="77777777" w:rsidR="00EF20DD" w:rsidRPr="00EF20DD" w:rsidRDefault="00EF20DD" w:rsidP="000E5536">
      <w:pPr>
        <w:pStyle w:val="Heading5"/>
      </w:pPr>
      <w:r>
        <w:t>Creating a new Git project</w:t>
      </w:r>
    </w:p>
    <w:p w14:paraId="0A4BA88B" w14:textId="77777777" w:rsidR="00F57854" w:rsidRPr="00826DB2" w:rsidRDefault="00F57854" w:rsidP="000E5536">
      <w:pPr>
        <w:pStyle w:val="Code"/>
        <w:rPr>
          <w:rStyle w:val="CommentReference"/>
          <w:sz w:val="12"/>
          <w:szCs w:val="20"/>
        </w:rPr>
      </w:pPr>
      <w:r w:rsidRPr="00826DB2">
        <w:rPr>
          <w:rStyle w:val="CommentReference"/>
          <w:sz w:val="12"/>
          <w:szCs w:val="20"/>
        </w:rPr>
        <w:t>[webuser@h05-dev-vm3 dopa-services]$ git config --global user.name "Andrew Cottam"</w:t>
      </w:r>
    </w:p>
    <w:p w14:paraId="138D8004" w14:textId="77777777" w:rsidR="00F57854" w:rsidRPr="00826DB2" w:rsidRDefault="00F57854" w:rsidP="000E5536">
      <w:pPr>
        <w:pStyle w:val="Code"/>
        <w:rPr>
          <w:rStyle w:val="CommentReference"/>
          <w:sz w:val="12"/>
          <w:szCs w:val="20"/>
        </w:rPr>
      </w:pPr>
      <w:r w:rsidRPr="00826DB2">
        <w:rPr>
          <w:rStyle w:val="CommentReference"/>
          <w:sz w:val="12"/>
          <w:szCs w:val="20"/>
        </w:rPr>
        <w:t>[webuser@h05-dev-vm3 dopa-services]$ git config --global user.email "a.cottam@gmail.com"</w:t>
      </w:r>
    </w:p>
    <w:p w14:paraId="3674D0AD" w14:textId="77777777" w:rsidR="001F3905" w:rsidRDefault="001F3905" w:rsidP="000E5536">
      <w:pPr>
        <w:pStyle w:val="Code"/>
      </w:pPr>
      <w:r w:rsidRPr="001F3905">
        <w:t xml:space="preserve">[webuser@h05-dev-vm3 dopa-services]$ </w:t>
      </w:r>
      <w:r>
        <w:t>git init</w:t>
      </w:r>
    </w:p>
    <w:p w14:paraId="3A7651AB" w14:textId="77777777" w:rsidR="001F3905" w:rsidRDefault="001F3905" w:rsidP="000E5536">
      <w:pPr>
        <w:pStyle w:val="Code"/>
      </w:pPr>
      <w:r>
        <w:t>[webuser@h05-dev-vm3 dopa-services]$ git add .</w:t>
      </w:r>
    </w:p>
    <w:p w14:paraId="6827D846" w14:textId="77777777" w:rsidR="001F3905" w:rsidRDefault="001F3905" w:rsidP="000E5536">
      <w:pPr>
        <w:pStyle w:val="Code"/>
      </w:pPr>
      <w:r>
        <w:t>[webuser@h05-dev-vm3 dopa-services]$ git rm --cached cgi-bin/dbconnect.py</w:t>
      </w:r>
    </w:p>
    <w:p w14:paraId="5BA0D663" w14:textId="77777777" w:rsidR="001F3905" w:rsidRDefault="001F3905" w:rsidP="000E5536">
      <w:pPr>
        <w:pStyle w:val="Code"/>
      </w:pPr>
      <w:r>
        <w:t>[webuser@h05-dev-vm3 dopa-services]$ ssh-keygen -t rsa -C "a.cottam@gmail.com"</w:t>
      </w:r>
    </w:p>
    <w:p w14:paraId="444D6F74" w14:textId="77777777" w:rsidR="001F3905" w:rsidRDefault="00DF24BF" w:rsidP="000E5536">
      <w:pPr>
        <w:pStyle w:val="Code"/>
      </w:pPr>
      <w:r w:rsidRPr="00DF24BF">
        <w:t>[webuser@h05-dev-vm3 dopa-services]$ cd ../../../home/webuser/.ssh</w:t>
      </w:r>
    </w:p>
    <w:p w14:paraId="69B986A9" w14:textId="77777777" w:rsidR="00DF24BF" w:rsidRDefault="00DF24BF" w:rsidP="000E5536">
      <w:pPr>
        <w:pStyle w:val="Code"/>
      </w:pPr>
      <w:r>
        <w:t>[webuser@h05-dev-vm3 .ssh]$ cat id_rsa.pub</w:t>
      </w:r>
    </w:p>
    <w:p w14:paraId="0D6FF337" w14:textId="77777777" w:rsidR="00DF24BF" w:rsidRDefault="00DF24BF" w:rsidP="000E5536">
      <w:pPr>
        <w:pStyle w:val="Code"/>
      </w:pPr>
      <w:r>
        <w:t>ssh-rsa AAAAB3NzaC1yc2EAAAABIwAAAQEAxrB6H6d60cmhLdTczBGo0ix2CU6nV06LL93bx8qgQFA7NVmlgvfPWYrjnxmk+etvYwwV1Gq560cknh39NIBrRBTY0X9pS6koswEQx/7sXP8ARJxd6a/84KLwljii7vW7ebDxNB+RWrg87e+8wuehdNKjYBDkE/Q49uZG31wEG+Sl7EqDEpV7ARxA4Fc9MszFw+v1vFb43wSeyeW6h7eeAST1s89ZyeIIPdX+FvorwW4Oqxpk19LmT6QAaLTtrA1iGs3vdtH1FUNLRIX4i11w4IxrtkK4ZOB/MsGQ7WuOAepBrm/59aKXdeM0bHpx7P9vrtnSJOdr6QR0</w:t>
      </w:r>
      <w:r w:rsidR="004A24D3">
        <w:t>n0CFQR26+w== a.cottam@gmail.com</w:t>
      </w:r>
    </w:p>
    <w:p w14:paraId="1AD23516" w14:textId="77777777" w:rsidR="00DF24BF" w:rsidRDefault="00DF24BF" w:rsidP="000E5536">
      <w:pPr>
        <w:pStyle w:val="BodyText2"/>
      </w:pPr>
      <w:r>
        <w:t>Copied this ssh key to github as a new ssh key</w:t>
      </w:r>
    </w:p>
    <w:p w14:paraId="0D4B5800" w14:textId="77777777" w:rsidR="00DF24BF" w:rsidRDefault="00826DB2" w:rsidP="000E5536">
      <w:pPr>
        <w:pStyle w:val="Code"/>
        <w:rPr>
          <w:rStyle w:val="CommentReference"/>
          <w:sz w:val="12"/>
          <w:szCs w:val="20"/>
        </w:rPr>
      </w:pPr>
      <w:r w:rsidRPr="00826DB2">
        <w:rPr>
          <w:rStyle w:val="CommentReference"/>
          <w:sz w:val="12"/>
          <w:szCs w:val="20"/>
        </w:rPr>
        <w:t>[webuser@h05-dev-vm3 dopa-services]$ git commit -m 'initial commit'</w:t>
      </w:r>
    </w:p>
    <w:p w14:paraId="1E7BA4A9" w14:textId="77777777" w:rsidR="00831CA8" w:rsidRDefault="00831CA8" w:rsidP="000E5536">
      <w:pPr>
        <w:pStyle w:val="BodyText2"/>
      </w:pPr>
      <w:r>
        <w:t>Then I got some issues with 403 errors and followed the i</w:t>
      </w:r>
      <w:r w:rsidR="00F12C07">
        <w:t xml:space="preserve">nstructions </w:t>
      </w:r>
      <w:hyperlink r:id="rId1230" w:history="1">
        <w:r w:rsidR="00F12C07" w:rsidRPr="00F12C07">
          <w:rPr>
            <w:rStyle w:val="Hyperlink"/>
          </w:rPr>
          <w:t>here</w:t>
        </w:r>
      </w:hyperlink>
      <w:r w:rsidR="00F12C07">
        <w:t xml:space="preserve"> to sort it out.</w:t>
      </w:r>
    </w:p>
    <w:p w14:paraId="0868A4C4" w14:textId="77777777" w:rsidR="00EF20DD" w:rsidRDefault="00EF20DD" w:rsidP="000E5536">
      <w:pPr>
        <w:pStyle w:val="Heading5"/>
      </w:pPr>
      <w:r>
        <w:t>Cloning an existing Git project</w:t>
      </w:r>
    </w:p>
    <w:p w14:paraId="31859D9D" w14:textId="77777777" w:rsidR="00EF20DD" w:rsidRDefault="00EF20DD" w:rsidP="000E5536">
      <w:pPr>
        <w:pStyle w:val="BodyText2"/>
      </w:pPr>
      <w:r>
        <w:t>For example, I want to put the dgrid and its dependencies on the Map Server machine and these all exist on Github. So in the right folder on the Map Server machine:</w:t>
      </w:r>
    </w:p>
    <w:p w14:paraId="6DFC6287" w14:textId="77777777" w:rsidR="00EF20DD" w:rsidRDefault="00EF20DD" w:rsidP="000E5536">
      <w:pPr>
        <w:pStyle w:val="Code"/>
      </w:pPr>
      <w:r w:rsidRPr="00EF20DD">
        <w:t xml:space="preserve">-bash-4.1$ git clone </w:t>
      </w:r>
      <w:hyperlink r:id="rId1231" w:history="1">
        <w:r w:rsidRPr="00685783">
          <w:rPr>
            <w:rStyle w:val="Hyperlink"/>
          </w:rPr>
          <w:t>https://github.com/kriszyp/xstyle.git</w:t>
        </w:r>
      </w:hyperlink>
    </w:p>
    <w:p w14:paraId="065CD4BA" w14:textId="77777777" w:rsidR="00EF20DD" w:rsidRDefault="00EF20DD" w:rsidP="000E5536">
      <w:pPr>
        <w:pStyle w:val="Code"/>
      </w:pPr>
      <w:r w:rsidRPr="00EF20DD">
        <w:t xml:space="preserve">-bash-4.1$ git clone </w:t>
      </w:r>
      <w:hyperlink r:id="rId1232" w:history="1">
        <w:r w:rsidRPr="00685783">
          <w:rPr>
            <w:rStyle w:val="Hyperlink"/>
          </w:rPr>
          <w:t>https://github.com/kriszyp/put-selector.git</w:t>
        </w:r>
      </w:hyperlink>
    </w:p>
    <w:p w14:paraId="32598477" w14:textId="77777777" w:rsidR="00EF20DD" w:rsidRDefault="00EF20DD" w:rsidP="000E5536">
      <w:pPr>
        <w:pStyle w:val="Code"/>
      </w:pPr>
      <w:r w:rsidRPr="00EF20DD">
        <w:t xml:space="preserve">-bash-4.1$ git clone </w:t>
      </w:r>
      <w:hyperlink r:id="rId1233" w:history="1">
        <w:r w:rsidRPr="00685783">
          <w:rPr>
            <w:rStyle w:val="Hyperlink"/>
          </w:rPr>
          <w:t>https://github.com/SitePen/dgrid.git</w:t>
        </w:r>
      </w:hyperlink>
    </w:p>
    <w:p w14:paraId="2F3B991B" w14:textId="77777777" w:rsidR="00EF20DD" w:rsidRPr="00EF20DD" w:rsidRDefault="00EF20DD" w:rsidP="000E5536">
      <w:pPr>
        <w:pStyle w:val="BodyText2"/>
      </w:pPr>
      <w:r>
        <w:t>This should put all the source files onto the MapServer machine.</w:t>
      </w:r>
    </w:p>
    <w:p w14:paraId="1C6D6C6A" w14:textId="77777777" w:rsidR="00A953DD" w:rsidRDefault="00A953DD" w:rsidP="007D2F52">
      <w:pPr>
        <w:pStyle w:val="Heading4"/>
      </w:pPr>
      <w:r>
        <w:t>Adding an existing Aptana project to Github</w:t>
      </w:r>
    </w:p>
    <w:p w14:paraId="2CE4DC8D" w14:textId="77777777" w:rsidR="00A953DD" w:rsidRDefault="00365DA4" w:rsidP="000E5536">
      <w:pPr>
        <w:pStyle w:val="ListBullet"/>
      </w:pPr>
      <w:r>
        <w:t>Create the project in Aptana</w:t>
      </w:r>
    </w:p>
    <w:p w14:paraId="62EDCFFB" w14:textId="77777777" w:rsidR="005A2AFA" w:rsidRDefault="00DC0108" w:rsidP="000E5536">
      <w:pPr>
        <w:pStyle w:val="ListBullet"/>
      </w:pPr>
      <w:r>
        <w:t>Right click the project and select Team | Share Project…</w:t>
      </w:r>
    </w:p>
    <w:p w14:paraId="5850CA51" w14:textId="77777777" w:rsidR="00DC0108" w:rsidRDefault="000974C1" w:rsidP="000E5536">
      <w:pPr>
        <w:pStyle w:val="ListBullet"/>
      </w:pPr>
      <w:r>
        <w:t>Select Aptana Git as the repository type</w:t>
      </w:r>
    </w:p>
    <w:p w14:paraId="2E6E621D" w14:textId="77777777" w:rsidR="00754DEA" w:rsidRDefault="00754DEA" w:rsidP="000E5536">
      <w:pPr>
        <w:pStyle w:val="ListBullet"/>
      </w:pPr>
      <w:r>
        <w:t>Select the Git repository location and create the repository</w:t>
      </w:r>
      <w:r w:rsidR="009B63A4">
        <w:t xml:space="preserve"> and click Finish</w:t>
      </w:r>
    </w:p>
    <w:p w14:paraId="5BB6C076" w14:textId="77777777" w:rsidR="009B63A4" w:rsidRDefault="00CD720E" w:rsidP="000E5536">
      <w:pPr>
        <w:pStyle w:val="ListBullet"/>
      </w:pPr>
      <w:r>
        <w:t>Commit the initial files</w:t>
      </w:r>
    </w:p>
    <w:p w14:paraId="0D02451D" w14:textId="77777777" w:rsidR="00E5654E" w:rsidRDefault="00E5654E" w:rsidP="000E5536">
      <w:pPr>
        <w:pStyle w:val="ListBullet"/>
      </w:pPr>
      <w:r>
        <w:t>Create a new repository in Github</w:t>
      </w:r>
    </w:p>
    <w:p w14:paraId="2B221FA3" w14:textId="77777777" w:rsidR="00A16F97" w:rsidRDefault="00A16F97" w:rsidP="000E5536">
      <w:pPr>
        <w:pStyle w:val="ListBullet"/>
        <w:rPr>
          <w:lang w:bidi="ar-SA"/>
        </w:rPr>
      </w:pPr>
      <w:r>
        <w:rPr>
          <w:lang w:bidi="ar-SA"/>
        </w:rPr>
        <w:t>Then in terminal:</w:t>
      </w:r>
    </w:p>
    <w:p w14:paraId="5724693C" w14:textId="77777777" w:rsidR="00A16F97" w:rsidRPr="00A16F97" w:rsidRDefault="00A16F97" w:rsidP="000E5536">
      <w:pPr>
        <w:pStyle w:val="ListBullet2"/>
        <w:rPr>
          <w:lang w:bidi="ar-SA"/>
        </w:rPr>
      </w:pPr>
      <w:r w:rsidRPr="00A16F97">
        <w:rPr>
          <w:lang w:bidi="ar-SA"/>
        </w:rPr>
        <w:t>cd existing_git_repo</w:t>
      </w:r>
    </w:p>
    <w:p w14:paraId="2AE60567" w14:textId="77777777" w:rsidR="00A16F97" w:rsidRPr="00A16F97" w:rsidRDefault="00A16F97" w:rsidP="000E5536">
      <w:pPr>
        <w:pStyle w:val="ListBullet2"/>
        <w:rPr>
          <w:lang w:bidi="ar-SA"/>
        </w:rPr>
      </w:pPr>
      <w:r w:rsidRPr="00A16F97">
        <w:rPr>
          <w:lang w:bidi="ar-SA"/>
        </w:rPr>
        <w:t>git remote add origin git@github.com:andrewcottam/SpeciesCharismaIndex.git</w:t>
      </w:r>
    </w:p>
    <w:p w14:paraId="556A1BC1" w14:textId="77777777" w:rsidR="0088450F" w:rsidRPr="00A16F97" w:rsidRDefault="00A16F97" w:rsidP="000E5536">
      <w:pPr>
        <w:pStyle w:val="ListBullet2"/>
        <w:rPr>
          <w:lang w:bidi="ar-SA"/>
        </w:rPr>
      </w:pPr>
      <w:r w:rsidRPr="00A16F97">
        <w:rPr>
          <w:lang w:bidi="ar-SA"/>
        </w:rPr>
        <w:t>git push -u origin master</w:t>
      </w:r>
    </w:p>
    <w:p w14:paraId="62B7A50F" w14:textId="77777777" w:rsidR="001D2A47" w:rsidRDefault="001D2A47" w:rsidP="0034374E">
      <w:pPr>
        <w:pStyle w:val="Heading3"/>
      </w:pPr>
      <w:bookmarkStart w:id="216" w:name="_Toc315774622"/>
      <w:r>
        <w:t>Useful Git commands</w:t>
      </w:r>
    </w:p>
    <w:p w14:paraId="3A442A82" w14:textId="77777777" w:rsidR="001D2A47" w:rsidRDefault="001D2A47" w:rsidP="000E5536">
      <w:pPr>
        <w:pStyle w:val="BodyText2"/>
      </w:pPr>
      <w:r>
        <w:t xml:space="preserve">The following adds all </w:t>
      </w:r>
      <w:r w:rsidR="00FE6E1D">
        <w:t>tracked</w:t>
      </w:r>
      <w:r>
        <w:t xml:space="preserve"> files to the index and commits them:</w:t>
      </w:r>
    </w:p>
    <w:p w14:paraId="641F92F1" w14:textId="77777777" w:rsidR="001D2A47" w:rsidRDefault="001D2A47" w:rsidP="000E5536">
      <w:pPr>
        <w:pStyle w:val="Code"/>
      </w:pPr>
      <w:r>
        <w:t>&gt;&gt;</w:t>
      </w:r>
      <w:r w:rsidR="00572B08">
        <w:t>git commit -a</w:t>
      </w:r>
      <w:r w:rsidRPr="00BF1ED9">
        <w:t>m 'Minor edits'</w:t>
      </w:r>
    </w:p>
    <w:p w14:paraId="2A551FF6" w14:textId="77777777" w:rsidR="001D2A47" w:rsidRDefault="001D2A47" w:rsidP="000E5536">
      <w:pPr>
        <w:pStyle w:val="BodyText2"/>
      </w:pPr>
      <w:r>
        <w:t>Gets the file differences since the last commit:</w:t>
      </w:r>
    </w:p>
    <w:p w14:paraId="1EB7F63D" w14:textId="77777777" w:rsidR="001D2A47" w:rsidRDefault="001D2A47" w:rsidP="000E5536">
      <w:pPr>
        <w:pStyle w:val="Code"/>
      </w:pPr>
      <w:r>
        <w:t>&gt;&gt;git diff</w:t>
      </w:r>
    </w:p>
    <w:p w14:paraId="126E3BC8" w14:textId="77777777" w:rsidR="00F73E5D" w:rsidRDefault="00F73E5D" w:rsidP="000E5536">
      <w:pPr>
        <w:pStyle w:val="BodyText2"/>
      </w:pPr>
      <w:r>
        <w:lastRenderedPageBreak/>
        <w:t>Gets the change</w:t>
      </w:r>
      <w:r w:rsidR="00C517C2">
        <w:t>d</w:t>
      </w:r>
      <w:r>
        <w:t xml:space="preserve"> files since the last commit:</w:t>
      </w:r>
    </w:p>
    <w:p w14:paraId="29F83549" w14:textId="77777777" w:rsidR="00F73E5D" w:rsidRDefault="00F73E5D" w:rsidP="000E5536">
      <w:pPr>
        <w:pStyle w:val="Code"/>
      </w:pPr>
      <w:r>
        <w:t xml:space="preserve">git status </w:t>
      </w:r>
      <w:r w:rsidR="00912519">
        <w:t>–</w:t>
      </w:r>
      <w:r>
        <w:t>s</w:t>
      </w:r>
    </w:p>
    <w:p w14:paraId="3220EBE4" w14:textId="77777777" w:rsidR="00912519" w:rsidRDefault="00912519" w:rsidP="000E5536">
      <w:pPr>
        <w:pStyle w:val="BodyText2"/>
      </w:pPr>
      <w:r>
        <w:t>If you want to go back to the last commit and lose any changes then:</w:t>
      </w:r>
    </w:p>
    <w:p w14:paraId="34065069" w14:textId="77777777" w:rsidR="00912519" w:rsidRDefault="00912519" w:rsidP="000E5536">
      <w:pPr>
        <w:pStyle w:val="Code"/>
      </w:pPr>
      <w:r>
        <w:t>git reset</w:t>
      </w:r>
    </w:p>
    <w:p w14:paraId="7147AA07" w14:textId="77777777" w:rsidR="00FC2E56" w:rsidRDefault="00FC2E56" w:rsidP="000E5536">
      <w:pPr>
        <w:pStyle w:val="Code"/>
      </w:pPr>
      <w:r>
        <w:t>git checkout tourism.html – not sure why you have to do this! but it works</w:t>
      </w:r>
    </w:p>
    <w:p w14:paraId="6552BF3C" w14:textId="77777777" w:rsidR="00B82AA2" w:rsidRDefault="00B82AA2" w:rsidP="000E5536">
      <w:pPr>
        <w:pStyle w:val="BodyText"/>
      </w:pPr>
      <w:r>
        <w:t>Or:</w:t>
      </w:r>
    </w:p>
    <w:p w14:paraId="327F41D5" w14:textId="77777777" w:rsidR="00B82AA2" w:rsidRDefault="00B82AA2" w:rsidP="000E5536">
      <w:pPr>
        <w:pStyle w:val="Code"/>
      </w:pPr>
      <w:r>
        <w:t>-bash-4.1$ git pull</w:t>
      </w:r>
    </w:p>
    <w:p w14:paraId="570D4478" w14:textId="77777777" w:rsidR="00B82AA2" w:rsidRDefault="00B82AA2" w:rsidP="000E5536">
      <w:pPr>
        <w:pStyle w:val="Code"/>
      </w:pPr>
      <w:r>
        <w:t>Updating 256a118..bde5b57</w:t>
      </w:r>
    </w:p>
    <w:p w14:paraId="3308A35C" w14:textId="77777777" w:rsidR="00B82AA2" w:rsidRDefault="00B82AA2" w:rsidP="000E5536">
      <w:pPr>
        <w:pStyle w:val="Code"/>
      </w:pPr>
      <w:r>
        <w:t>error: Your local changes to 'scripts/SpeciesBox.js' would be overwritten by merge.  Aborting.</w:t>
      </w:r>
    </w:p>
    <w:p w14:paraId="6D6FCC3F" w14:textId="77777777" w:rsidR="00B82AA2" w:rsidRDefault="00B82AA2" w:rsidP="000E5536">
      <w:pPr>
        <w:pStyle w:val="Code"/>
      </w:pPr>
      <w:r>
        <w:t>Please, commit your changes or stash them before you can merge.</w:t>
      </w:r>
    </w:p>
    <w:p w14:paraId="74FB8631" w14:textId="77777777" w:rsidR="00B82AA2" w:rsidRDefault="00B82AA2" w:rsidP="000E5536">
      <w:pPr>
        <w:pStyle w:val="Code"/>
      </w:pPr>
      <w:r>
        <w:t>-bash-4.1$ git fetch --all</w:t>
      </w:r>
    </w:p>
    <w:p w14:paraId="705808FF" w14:textId="77777777" w:rsidR="00B82AA2" w:rsidRDefault="00B82AA2" w:rsidP="000E5536">
      <w:pPr>
        <w:pStyle w:val="Code"/>
      </w:pPr>
      <w:r>
        <w:t>Fetching origin</w:t>
      </w:r>
    </w:p>
    <w:p w14:paraId="7C5E20EF" w14:textId="77777777" w:rsidR="00B82AA2" w:rsidRDefault="00B82AA2" w:rsidP="000E5536">
      <w:pPr>
        <w:pStyle w:val="Code"/>
      </w:pPr>
      <w:r>
        <w:t>-bash-4.1$ git reset --hard origin/master</w:t>
      </w:r>
    </w:p>
    <w:p w14:paraId="42226C3B" w14:textId="77777777" w:rsidR="00B82AA2" w:rsidRDefault="00B82AA2" w:rsidP="000E5536">
      <w:pPr>
        <w:pStyle w:val="Code"/>
      </w:pPr>
      <w:r>
        <w:t>HEAD is now at bde5b57 Re-engineering to use widget to DOM attribute mapping</w:t>
      </w:r>
    </w:p>
    <w:p w14:paraId="3D9EF391" w14:textId="77777777" w:rsidR="00B82AA2" w:rsidRPr="00BF1ED9" w:rsidRDefault="00B82AA2" w:rsidP="000E5536">
      <w:pPr>
        <w:pStyle w:val="Code"/>
      </w:pPr>
      <w:r>
        <w:t>-bash-4.1$</w:t>
      </w:r>
    </w:p>
    <w:p w14:paraId="15F2DD3E" w14:textId="77777777" w:rsidR="001971C5" w:rsidRDefault="001971C5" w:rsidP="000E5536">
      <w:pPr>
        <w:pStyle w:val="BodyText2"/>
      </w:pPr>
      <w:r>
        <w:t xml:space="preserve">There are </w:t>
      </w:r>
      <w:r w:rsidRPr="001971C5">
        <w:t>two columns in the short status output. The first column is for the staging area, the seco</w:t>
      </w:r>
      <w:r>
        <w:t>nd is for the working directory:</w:t>
      </w:r>
    </w:p>
    <w:p w14:paraId="211E45A7" w14:textId="77777777" w:rsidR="001971C5" w:rsidRPr="00F318B5" w:rsidRDefault="001971C5" w:rsidP="000E5536">
      <w:pPr>
        <w:pStyle w:val="Code"/>
      </w:pPr>
      <w:r w:rsidRPr="00F318B5">
        <w:t>$ git status -s</w:t>
      </w:r>
    </w:p>
    <w:p w14:paraId="2162DF00" w14:textId="77777777" w:rsidR="001971C5" w:rsidRPr="00F318B5" w:rsidRDefault="001971C5" w:rsidP="000E5536">
      <w:pPr>
        <w:pStyle w:val="Code"/>
      </w:pPr>
      <w:r w:rsidRPr="00F318B5">
        <w:t>MM README</w:t>
      </w:r>
    </w:p>
    <w:p w14:paraId="6911D9D7" w14:textId="77777777" w:rsidR="001971C5" w:rsidRPr="00F318B5" w:rsidRDefault="001971C5" w:rsidP="000E5536">
      <w:pPr>
        <w:pStyle w:val="Code"/>
      </w:pPr>
      <w:r w:rsidRPr="00F318B5">
        <w:t xml:space="preserve"> </w:t>
      </w:r>
      <w:r w:rsidR="00F318B5">
        <w:t xml:space="preserve">   </w:t>
      </w:r>
      <w:r w:rsidRPr="00F318B5">
        <w:t>D hello.rb</w:t>
      </w:r>
    </w:p>
    <w:p w14:paraId="6CDEFAF3" w14:textId="77777777" w:rsidR="00EB12E4" w:rsidRDefault="00EB12E4" w:rsidP="000E5536">
      <w:pPr>
        <w:pStyle w:val="BodyText2"/>
        <w:rPr>
          <w:lang w:eastAsia="en-GB" w:bidi="ar-SA"/>
        </w:rPr>
      </w:pPr>
      <w:r>
        <w:rPr>
          <w:lang w:eastAsia="en-GB" w:bidi="ar-SA"/>
        </w:rPr>
        <w:t>So in the above example the README file has been put in the staging area (indicated by the green M) and has been modified since it was put there. You will need to add it to include the changes in any commit.</w:t>
      </w:r>
    </w:p>
    <w:p w14:paraId="414E210E" w14:textId="77777777" w:rsidR="008F75FA" w:rsidRDefault="008F75FA" w:rsidP="000E5536">
      <w:pPr>
        <w:pStyle w:val="BodyText2"/>
        <w:rPr>
          <w:lang w:eastAsia="en-GB" w:bidi="ar-SA"/>
        </w:rPr>
      </w:pPr>
      <w:r w:rsidRPr="00F318B5">
        <w:rPr>
          <w:lang w:eastAsia="en-GB" w:bidi="ar-SA"/>
        </w:rPr>
        <w:t>The git diff --cached command will show you what contents have been staged.</w:t>
      </w:r>
    </w:p>
    <w:p w14:paraId="6D56FBC3" w14:textId="77777777" w:rsidR="00F318B5" w:rsidRDefault="00F318B5" w:rsidP="000E5536">
      <w:pPr>
        <w:pStyle w:val="BodyText2"/>
        <w:rPr>
          <w:lang w:eastAsia="en-GB" w:bidi="ar-SA"/>
        </w:rPr>
      </w:pPr>
      <w:r>
        <w:rPr>
          <w:lang w:eastAsia="en-GB" w:bidi="ar-SA"/>
        </w:rPr>
        <w:t xml:space="preserve">In git two hyphens -- </w:t>
      </w:r>
      <w:r w:rsidRPr="00F318B5">
        <w:rPr>
          <w:lang w:eastAsia="en-GB" w:bidi="ar-SA"/>
        </w:rPr>
        <w:t xml:space="preserve"> is used to tell Git when you have stopped listing options and are now listing file paths</w:t>
      </w:r>
      <w:r>
        <w:rPr>
          <w:lang w:eastAsia="en-GB" w:bidi="ar-SA"/>
        </w:rPr>
        <w:t>.</w:t>
      </w:r>
    </w:p>
    <w:p w14:paraId="3D055456" w14:textId="77777777" w:rsidR="00A962C6" w:rsidRDefault="00A962C6" w:rsidP="000E5536">
      <w:pPr>
        <w:pStyle w:val="BodyText2"/>
        <w:rPr>
          <w:lang w:eastAsia="en-GB" w:bidi="ar-SA"/>
        </w:rPr>
      </w:pPr>
      <w:r>
        <w:rPr>
          <w:lang w:eastAsia="en-GB" w:bidi="ar-SA"/>
        </w:rPr>
        <w:t>Git reset unstages files from the staging area.</w:t>
      </w:r>
    </w:p>
    <w:p w14:paraId="108141AF" w14:textId="77777777" w:rsidR="00512851" w:rsidRDefault="00512851" w:rsidP="000E5536">
      <w:pPr>
        <w:pStyle w:val="BodyText2"/>
        <w:rPr>
          <w:lang w:eastAsia="en-GB" w:bidi="ar-SA"/>
        </w:rPr>
      </w:pPr>
      <w:r>
        <w:rPr>
          <w:lang w:eastAsia="en-GB" w:bidi="ar-SA"/>
        </w:rPr>
        <w:t xml:space="preserve">How can you roll back to </w:t>
      </w:r>
      <w:r w:rsidR="00D00B96">
        <w:rPr>
          <w:lang w:eastAsia="en-GB" w:bidi="ar-SA"/>
        </w:rPr>
        <w:t>a specific commit:</w:t>
      </w:r>
    </w:p>
    <w:p w14:paraId="49C19344" w14:textId="77777777" w:rsidR="00512851" w:rsidRDefault="00512851" w:rsidP="000E5536">
      <w:pPr>
        <w:pStyle w:val="Code"/>
        <w:rPr>
          <w:lang w:eastAsia="en-GB" w:bidi="ar-SA"/>
        </w:rPr>
      </w:pPr>
      <w:r>
        <w:rPr>
          <w:lang w:eastAsia="en-GB" w:bidi="ar-SA"/>
        </w:rPr>
        <w:t xml:space="preserve">git reset --hard </w:t>
      </w:r>
      <w:r w:rsidRPr="00512851">
        <w:rPr>
          <w:lang w:eastAsia="en-GB" w:bidi="ar-SA"/>
        </w:rPr>
        <w:t>1b1a3f3322a66759046a545d47addeef6ce74970</w:t>
      </w:r>
    </w:p>
    <w:p w14:paraId="223B767D" w14:textId="77777777" w:rsidR="00512851" w:rsidRDefault="00512851" w:rsidP="000E5536">
      <w:pPr>
        <w:pStyle w:val="BodyText2"/>
        <w:rPr>
          <w:lang w:eastAsia="en-GB" w:bidi="ar-SA"/>
        </w:rPr>
      </w:pPr>
      <w:r>
        <w:rPr>
          <w:lang w:eastAsia="en-GB" w:bidi="ar-SA"/>
        </w:rPr>
        <w:t xml:space="preserve">This will reset to the commit </w:t>
      </w:r>
      <w:r w:rsidRPr="00512851">
        <w:rPr>
          <w:lang w:eastAsia="en-GB" w:bidi="ar-SA"/>
        </w:rPr>
        <w:t>1b1a3f3322a66759046a545d47addeef6ce74970</w:t>
      </w:r>
    </w:p>
    <w:p w14:paraId="5E3D6AA2" w14:textId="77777777" w:rsidR="00196FA1" w:rsidRDefault="00196FA1" w:rsidP="007D2F52">
      <w:pPr>
        <w:pStyle w:val="Heading4"/>
      </w:pPr>
      <w:r>
        <w:t>Branches</w:t>
      </w:r>
    </w:p>
    <w:p w14:paraId="75309ECB" w14:textId="77777777" w:rsidR="00196FA1" w:rsidRDefault="00196FA1" w:rsidP="000E5536">
      <w:pPr>
        <w:pStyle w:val="BodyText2"/>
      </w:pPr>
      <w:r>
        <w:t xml:space="preserve">If you want to try out new code, create a new branch and test it. At the end of the dev, commit your changes and then you can go back to the HEAD and the changes stay as they are. You can then switch branches willy-nilly. Excellent description of branching and why to use it </w:t>
      </w:r>
      <w:hyperlink r:id="rId1234" w:history="1">
        <w:r w:rsidRPr="00DF4FD0">
          <w:rPr>
            <w:rStyle w:val="Hyperlink"/>
          </w:rPr>
          <w:t>here</w:t>
        </w:r>
      </w:hyperlink>
      <w:r>
        <w:t>. E.g. to make a specific branch live on the external website:</w:t>
      </w:r>
    </w:p>
    <w:p w14:paraId="6548B8B2" w14:textId="77777777" w:rsidR="00196FA1" w:rsidRDefault="00196FA1" w:rsidP="000E5536">
      <w:pPr>
        <w:pStyle w:val="Code"/>
      </w:pPr>
      <w:r w:rsidRPr="00444F3D">
        <w:t xml:space="preserve">-bash-4.1$ git checkout withComparisonChart  </w:t>
      </w:r>
    </w:p>
    <w:p w14:paraId="31E274AF" w14:textId="77777777" w:rsidR="00196FA1" w:rsidRDefault="00196FA1" w:rsidP="000E5536">
      <w:pPr>
        <w:pStyle w:val="Code"/>
      </w:pPr>
      <w:r w:rsidRPr="00444F3D">
        <w:t>-bash-4.1$ rsync -av --delete /srv/www/htdocs/eSpecies/ webuser@h05-prod-vm7:/srv/www/htdocs/eSpecies/</w:t>
      </w:r>
    </w:p>
    <w:p w14:paraId="57A32641" w14:textId="77777777" w:rsidR="00196FA1" w:rsidRDefault="00196FA1" w:rsidP="000E5536">
      <w:pPr>
        <w:pStyle w:val="BodyText2"/>
      </w:pPr>
      <w:r>
        <w:t>To switch branches Alt+SHIFT+G+W</w:t>
      </w:r>
    </w:p>
    <w:p w14:paraId="28FF6CCC" w14:textId="77777777" w:rsidR="00025243" w:rsidRDefault="00025243" w:rsidP="000E5536">
      <w:pPr>
        <w:pStyle w:val="BodyText2"/>
      </w:pPr>
      <w:r>
        <w:t>If you have created some code that you want to keep, but you want to go back to a former commit, then you can create move that commit to a new branch:</w:t>
      </w:r>
    </w:p>
    <w:p w14:paraId="69FD9823" w14:textId="77777777" w:rsidR="00025243" w:rsidRDefault="00025243" w:rsidP="000E5536">
      <w:pPr>
        <w:pStyle w:val="Code"/>
      </w:pPr>
      <w:r w:rsidRPr="00025243">
        <w:t>[webuser@h05-dev-vm3 cgi-bin]$ git branch createWaterPointsSubprocess</w:t>
      </w:r>
      <w:r>
        <w:t xml:space="preserve"> – create the new branch</w:t>
      </w:r>
    </w:p>
    <w:p w14:paraId="40C2623D" w14:textId="77777777" w:rsidR="00025243" w:rsidRDefault="00025243" w:rsidP="000E5536">
      <w:pPr>
        <w:pStyle w:val="Code"/>
      </w:pPr>
      <w:r>
        <w:t>[webuser@h05-dev-vm3 cgi-bin]$ git reset --hard HEAD~1 – this will go back to where you were b4 you tried something out</w:t>
      </w:r>
      <w:r w:rsidR="00784D75">
        <w:t xml:space="preserve"> (which is now on branch creatWaterPointsSubprocess)</w:t>
      </w:r>
    </w:p>
    <w:p w14:paraId="7C3F8ABC" w14:textId="77777777" w:rsidR="00025243" w:rsidRDefault="00025243" w:rsidP="000E5536">
      <w:pPr>
        <w:pStyle w:val="Code"/>
      </w:pPr>
      <w:r>
        <w:t>HEAD is now at c602422 changed createwaterpoints to speed it up'</w:t>
      </w:r>
    </w:p>
    <w:p w14:paraId="2CBA4090" w14:textId="77777777" w:rsidR="00855F99" w:rsidRDefault="00855F99" w:rsidP="000E5536">
      <w:pPr>
        <w:pStyle w:val="BodyText2"/>
      </w:pPr>
      <w:r>
        <w:t>By default when you push you only push the main or maybe current bracnch. However, you can push all:</w:t>
      </w:r>
    </w:p>
    <w:p w14:paraId="004BAE4E" w14:textId="77777777" w:rsidR="00855F99" w:rsidRDefault="00B409B7" w:rsidP="000E5536">
      <w:pPr>
        <w:pStyle w:val="Code"/>
      </w:pPr>
      <w:r>
        <w:t xml:space="preserve">git push </w:t>
      </w:r>
      <w:r w:rsidR="00552DB7">
        <w:t>–</w:t>
      </w:r>
      <w:r>
        <w:t>all</w:t>
      </w:r>
    </w:p>
    <w:p w14:paraId="726A9F94" w14:textId="77777777" w:rsidR="00552DB7" w:rsidRDefault="00552DB7" w:rsidP="000E5536">
      <w:pPr>
        <w:pStyle w:val="BodyText2"/>
      </w:pPr>
      <w:r>
        <w:t xml:space="preserve">If you create a new branch and make some changes, but in the meantime you also make some changes in the master branch that you then want to put into the new branch, you can put the changes in by git rebase master. </w:t>
      </w:r>
    </w:p>
    <w:p w14:paraId="7F78E846" w14:textId="77777777" w:rsidR="00196FA1" w:rsidRDefault="00196FA1" w:rsidP="007D2F52">
      <w:pPr>
        <w:pStyle w:val="Heading4"/>
      </w:pPr>
      <w:r>
        <w:t>Pushing as a specific user</w:t>
      </w:r>
    </w:p>
    <w:p w14:paraId="5C73C93A" w14:textId="77777777" w:rsidR="00196FA1" w:rsidRDefault="00196FA1" w:rsidP="000E5536">
      <w:pPr>
        <w:pStyle w:val="BodyText2"/>
      </w:pPr>
      <w:r>
        <w:t>To push as a specific user (with a particular SSH key) you need to set your usename in the local git config file and not the global config file, e.g. the following lines should be used instead of git config --global …</w:t>
      </w:r>
    </w:p>
    <w:p w14:paraId="60FBA364" w14:textId="77777777" w:rsidR="00196FA1" w:rsidRDefault="00196FA1" w:rsidP="000E5536">
      <w:pPr>
        <w:pStyle w:val="Code"/>
      </w:pPr>
      <w:r w:rsidRPr="00BA1D94">
        <w:t>-bash-4.1$ git config user.name "Andrew Cottam"</w:t>
      </w:r>
    </w:p>
    <w:p w14:paraId="30B80DB1" w14:textId="77777777" w:rsidR="00196FA1" w:rsidRDefault="00196FA1" w:rsidP="000E5536">
      <w:pPr>
        <w:pStyle w:val="Code"/>
      </w:pPr>
      <w:r w:rsidRPr="00BA1D94">
        <w:t>-bash-4.1$ git config user.email "a.cottam@gmail.com"</w:t>
      </w:r>
    </w:p>
    <w:p w14:paraId="1FF21B64" w14:textId="77777777" w:rsidR="00196FA1" w:rsidRPr="00524610" w:rsidRDefault="00196FA1" w:rsidP="000E5536">
      <w:pPr>
        <w:pStyle w:val="BodyText2"/>
      </w:pPr>
      <w:r>
        <w:t>This is only relevant if you are pushing from a machine which has other users that can push to github, e.g. on the ehabitat dev machine Michael also has a git ssh key.</w:t>
      </w:r>
    </w:p>
    <w:p w14:paraId="261187DF" w14:textId="77777777" w:rsidR="00196FA1" w:rsidRDefault="00196FA1" w:rsidP="007D2F52">
      <w:pPr>
        <w:pStyle w:val="Heading4"/>
      </w:pPr>
      <w:r>
        <w:lastRenderedPageBreak/>
        <w:t>Releases</w:t>
      </w:r>
    </w:p>
    <w:p w14:paraId="099646DD" w14:textId="77777777" w:rsidR="00196FA1" w:rsidRDefault="00196FA1" w:rsidP="000E5536">
      <w:pPr>
        <w:pStyle w:val="BodyText2"/>
      </w:pPr>
      <w:r>
        <w:t>To create a release you can use tags, e.g.</w:t>
      </w:r>
    </w:p>
    <w:p w14:paraId="65293F62" w14:textId="77777777" w:rsidR="00196FA1" w:rsidRPr="00196FA1" w:rsidRDefault="00196FA1" w:rsidP="000E5536">
      <w:pPr>
        <w:pStyle w:val="Code"/>
      </w:pPr>
      <w:r w:rsidRPr="00196FA1">
        <w:t>git tag -a v1.4 -m 'my version 1.4'</w:t>
      </w:r>
    </w:p>
    <w:p w14:paraId="7A718E28" w14:textId="77777777" w:rsidR="00E65351" w:rsidRDefault="00E65351" w:rsidP="007D2F52">
      <w:pPr>
        <w:pStyle w:val="Heading4"/>
        <w:rPr>
          <w:lang w:eastAsia="en-GB" w:bidi="ar-SA"/>
        </w:rPr>
      </w:pPr>
      <w:r>
        <w:rPr>
          <w:lang w:eastAsia="en-GB" w:bidi="ar-SA"/>
        </w:rPr>
        <w:t>Removing files from staging area</w:t>
      </w:r>
    </w:p>
    <w:p w14:paraId="71678286" w14:textId="77777777" w:rsidR="00E65351" w:rsidRPr="00E65351" w:rsidRDefault="00E65351" w:rsidP="000E5536">
      <w:pPr>
        <w:pStyle w:val="BodyText2"/>
        <w:rPr>
          <w:lang w:eastAsia="en-GB" w:bidi="ar-SA"/>
        </w:rPr>
      </w:pPr>
      <w:r>
        <w:rPr>
          <w:lang w:eastAsia="en-GB" w:bidi="ar-SA"/>
        </w:rPr>
        <w:t>Is just git rm &lt;filename&gt;</w:t>
      </w:r>
    </w:p>
    <w:p w14:paraId="2B074166" w14:textId="77777777" w:rsidR="005A366F" w:rsidRDefault="005A366F" w:rsidP="007D2F52">
      <w:pPr>
        <w:pStyle w:val="Heading4"/>
        <w:rPr>
          <w:lang w:eastAsia="en-GB" w:bidi="ar-SA"/>
        </w:rPr>
      </w:pPr>
      <w:r>
        <w:rPr>
          <w:lang w:eastAsia="en-GB" w:bidi="ar-SA"/>
        </w:rPr>
        <w:t>Synchronising at work and home</w:t>
      </w:r>
    </w:p>
    <w:p w14:paraId="50649D20" w14:textId="77777777" w:rsidR="005A366F" w:rsidRDefault="005A366F" w:rsidP="000E5536">
      <w:pPr>
        <w:pStyle w:val="BodyText2"/>
        <w:rPr>
          <w:lang w:eastAsia="en-GB" w:bidi="ar-SA"/>
        </w:rPr>
      </w:pPr>
      <w:r>
        <w:rPr>
          <w:lang w:eastAsia="en-GB" w:bidi="ar-SA"/>
        </w:rPr>
        <w:t>If I make a commit at work, then make some changes and at home pull and makes some changes and commit – I can reset the work project to be the same as the home one:</w:t>
      </w:r>
    </w:p>
    <w:p w14:paraId="3EECC1DF" w14:textId="77777777" w:rsidR="005A366F" w:rsidRDefault="005A366F" w:rsidP="000E5536">
      <w:pPr>
        <w:pStyle w:val="Code"/>
        <w:rPr>
          <w:lang w:eastAsia="en-GB" w:bidi="ar-SA"/>
        </w:rPr>
      </w:pPr>
      <w:r>
        <w:rPr>
          <w:lang w:eastAsia="en-GB" w:bidi="ar-SA"/>
        </w:rPr>
        <w:t>git fetch --all</w:t>
      </w:r>
    </w:p>
    <w:p w14:paraId="1BD65B69" w14:textId="77777777" w:rsidR="005A366F" w:rsidRDefault="005A366F" w:rsidP="000E5536">
      <w:pPr>
        <w:pStyle w:val="Code"/>
        <w:rPr>
          <w:lang w:eastAsia="en-GB" w:bidi="ar-SA"/>
        </w:rPr>
      </w:pPr>
      <w:r>
        <w:rPr>
          <w:lang w:eastAsia="en-GB" w:bidi="ar-SA"/>
        </w:rPr>
        <w:t>git reset --hard origin/master</w:t>
      </w:r>
    </w:p>
    <w:p w14:paraId="097D84FE" w14:textId="77777777" w:rsidR="005A366F" w:rsidRDefault="005A366F" w:rsidP="000E5536">
      <w:pPr>
        <w:pStyle w:val="BodyText2"/>
        <w:rPr>
          <w:lang w:eastAsia="en-GB" w:bidi="ar-SA"/>
        </w:rPr>
      </w:pPr>
      <w:r>
        <w:rPr>
          <w:lang w:eastAsia="en-GB" w:bidi="ar-SA"/>
        </w:rPr>
        <w:t>git fetch - downloads the latest from remote without trying to merge or rebase anything. Then the git reset resets the master branch to what you just fetched.</w:t>
      </w:r>
      <w:r w:rsidR="000B3485">
        <w:rPr>
          <w:lang w:eastAsia="en-GB" w:bidi="ar-SA"/>
        </w:rPr>
        <w:t xml:space="preserve"> Or if you have local changes at work that you want to overwrite then:</w:t>
      </w:r>
    </w:p>
    <w:p w14:paraId="2F63C071" w14:textId="77777777" w:rsidR="000B3485" w:rsidRDefault="000B3485" w:rsidP="000E5536">
      <w:pPr>
        <w:pStyle w:val="Code"/>
        <w:rPr>
          <w:lang w:eastAsia="en-GB" w:bidi="ar-SA"/>
        </w:rPr>
      </w:pPr>
      <w:r>
        <w:rPr>
          <w:lang w:eastAsia="en-GB" w:bidi="ar-SA"/>
        </w:rPr>
        <w:t>git reset --hard</w:t>
      </w:r>
    </w:p>
    <w:p w14:paraId="20DA836C" w14:textId="77777777" w:rsidR="000B3485" w:rsidRPr="005A366F" w:rsidRDefault="000B3485" w:rsidP="000E5536">
      <w:pPr>
        <w:pStyle w:val="Code"/>
        <w:rPr>
          <w:lang w:eastAsia="en-GB" w:bidi="ar-SA"/>
        </w:rPr>
      </w:pPr>
      <w:r>
        <w:rPr>
          <w:lang w:eastAsia="en-GB" w:bidi="ar-SA"/>
        </w:rPr>
        <w:t>git pull</w:t>
      </w:r>
    </w:p>
    <w:p w14:paraId="79F08DF0" w14:textId="77777777" w:rsidR="003F67F6" w:rsidRDefault="003F67F6" w:rsidP="007D2F52">
      <w:pPr>
        <w:pStyle w:val="Heading4"/>
      </w:pPr>
      <w:r>
        <w:t>Ignoring files</w:t>
      </w:r>
    </w:p>
    <w:p w14:paraId="1C8229E0" w14:textId="77777777" w:rsidR="003F67F6" w:rsidRDefault="003F67F6" w:rsidP="000E5536">
      <w:pPr>
        <w:pStyle w:val="BodyText2"/>
      </w:pPr>
      <w:r>
        <w:t>It would be really good to be abl</w:t>
      </w:r>
      <w:r w:rsidR="005F6628">
        <w:t>e to do something like git add .</w:t>
      </w:r>
      <w:r>
        <w:t xml:space="preserve"> which would add all the files except those that are ignored.</w:t>
      </w:r>
      <w:r w:rsidR="009A53AB">
        <w:t xml:space="preserve"> Created a .gitignore file on h05-dev-vm3 – this is hidden by default and you have to show it in Aptana. Added files.</w:t>
      </w:r>
      <w:r w:rsidR="006059FF">
        <w:t xml:space="preserve"> Now when I do a git status – none of these files are shown! Fab.</w:t>
      </w:r>
      <w:r w:rsidR="005F6628">
        <w:t xml:space="preserve"> You need to add files with:</w:t>
      </w:r>
    </w:p>
    <w:p w14:paraId="488D2940" w14:textId="77777777" w:rsidR="005F6628" w:rsidRPr="003F67F6" w:rsidRDefault="005F6628" w:rsidP="000E5536">
      <w:pPr>
        <w:pStyle w:val="Code"/>
      </w:pPr>
      <w:r>
        <w:t>git add .</w:t>
      </w:r>
    </w:p>
    <w:p w14:paraId="6A7462E6" w14:textId="77777777" w:rsidR="00101716" w:rsidRDefault="00101716" w:rsidP="007D2F52">
      <w:pPr>
        <w:pStyle w:val="Heading4"/>
      </w:pPr>
      <w:r>
        <w:t>Non-fast forward issues</w:t>
      </w:r>
      <w:r>
        <w:tab/>
      </w:r>
    </w:p>
    <w:p w14:paraId="0E030BEA" w14:textId="77777777" w:rsidR="00101716" w:rsidRPr="00101716" w:rsidRDefault="00CF53B0" w:rsidP="000E5536">
      <w:pPr>
        <w:pStyle w:val="BodyText2"/>
      </w:pPr>
      <w:r>
        <w:t>For the Python REST Server i</w:t>
      </w:r>
      <w:r w:rsidR="00101716">
        <w:t xml:space="preserve">f you try and push and there are changes on the remote server that cannot be overridden, then you will get an error like ‘non fast-forward blab la bla’. You can get over this by doing </w:t>
      </w:r>
      <w:r w:rsidR="002244B2" w:rsidRPr="002244B2">
        <w:t>git reset --hard origin/master</w:t>
      </w:r>
      <w:r w:rsidR="002244B2">
        <w:t>.</w:t>
      </w:r>
    </w:p>
    <w:p w14:paraId="25ECDB3D" w14:textId="77777777" w:rsidR="00023D3E" w:rsidRDefault="00023D3E" w:rsidP="007D2F52">
      <w:pPr>
        <w:pStyle w:val="Heading4"/>
      </w:pPr>
      <w:r>
        <w:t>Merge conflicts..</w:t>
      </w:r>
    </w:p>
    <w:p w14:paraId="0AA374BA" w14:textId="77777777" w:rsidR="00023D3E" w:rsidRPr="00023D3E" w:rsidRDefault="00023D3E" w:rsidP="000E5536">
      <w:pPr>
        <w:pStyle w:val="BodyText2"/>
      </w:pPr>
      <w:r>
        <w:t>If you need to merge conflicts, right click Team | Merge conflicts.. in Aptana.</w:t>
      </w:r>
    </w:p>
    <w:p w14:paraId="037976FE" w14:textId="73CC0E28" w:rsidR="0088626A" w:rsidRDefault="0088626A" w:rsidP="007D2F52">
      <w:pPr>
        <w:pStyle w:val="Heading4"/>
      </w:pPr>
      <w:r>
        <w:t>Tags</w:t>
      </w:r>
    </w:p>
    <w:p w14:paraId="65D692D6" w14:textId="7F66E6B6" w:rsidR="0088626A" w:rsidRPr="0088626A" w:rsidRDefault="0088626A" w:rsidP="000E5536">
      <w:pPr>
        <w:pStyle w:val="BodyText2"/>
      </w:pPr>
      <w:r>
        <w:t xml:space="preserve">Docs </w:t>
      </w:r>
      <w:hyperlink r:id="rId1235" w:history="1">
        <w:r w:rsidRPr="0088626A">
          <w:rPr>
            <w:rStyle w:val="Hyperlink"/>
          </w:rPr>
          <w:t>here</w:t>
        </w:r>
      </w:hyperlink>
      <w:r>
        <w:t>.</w:t>
      </w:r>
      <w:r w:rsidR="007E7E71">
        <w:t xml:space="preserve"> Easy to use. Added a release version for the Python REST Server </w:t>
      </w:r>
      <w:hyperlink r:id="rId1236" w:history="1">
        <w:r w:rsidR="007E7E71" w:rsidRPr="007E7E71">
          <w:rPr>
            <w:rStyle w:val="Hyperlink"/>
          </w:rPr>
          <w:t>here</w:t>
        </w:r>
      </w:hyperlink>
      <w:r w:rsidR="007E7E71">
        <w:t>.</w:t>
      </w:r>
    </w:p>
    <w:p w14:paraId="69056666" w14:textId="6DF94D3B" w:rsidR="00FF545B" w:rsidRDefault="00FF545B" w:rsidP="007D2F52">
      <w:pPr>
        <w:pStyle w:val="Heading4"/>
      </w:pPr>
      <w:bookmarkStart w:id="217" w:name="_Ref454274054"/>
      <w:r>
        <w:t>Merging an upstream repository into your fork</w:t>
      </w:r>
      <w:bookmarkEnd w:id="217"/>
    </w:p>
    <w:p w14:paraId="30880A20" w14:textId="21D3CF21" w:rsidR="00FF545B" w:rsidRDefault="00FF545B" w:rsidP="000E5536">
      <w:pPr>
        <w:pStyle w:val="BodyText2"/>
      </w:pPr>
      <w:r>
        <w:t xml:space="preserve">I have forked the ESRI spatial-framework-for-hadoop and after 2-3 years they have made some changes that I want to pull into my forked repo. Following instructions </w:t>
      </w:r>
      <w:hyperlink r:id="rId1237" w:history="1">
        <w:r w:rsidRPr="00FF545B">
          <w:rPr>
            <w:rStyle w:val="Hyperlink"/>
          </w:rPr>
          <w:t>here</w:t>
        </w:r>
      </w:hyperlink>
      <w:r>
        <w:t>.</w:t>
      </w:r>
    </w:p>
    <w:p w14:paraId="55BDEEA4" w14:textId="27D18B9A" w:rsidR="00FF545B" w:rsidRDefault="00A63430" w:rsidP="00D96B97">
      <w:pPr>
        <w:pStyle w:val="Unix"/>
      </w:pPr>
      <w:r>
        <w:rPr>
          <w:rFonts w:hint="eastAsia"/>
        </w:rPr>
        <w:t xml:space="preserve">E:\cottaan\My Documents\github repos\spatial-framework-for-hadoop [master </w:t>
      </w:r>
      <w:r>
        <w:rPr>
          <w:rFonts w:hint="eastAsia"/>
        </w:rPr>
        <w:t>≡</w:t>
      </w:r>
      <w:r>
        <w:rPr>
          <w:rFonts w:hint="eastAsia"/>
        </w:rPr>
        <w:t xml:space="preserve"> +10</w:t>
      </w:r>
      <w:r>
        <w:t>~0 -0 !]&gt; git pull https://github.com/Esri/spatial-framework-for-hadoop.git master</w:t>
      </w:r>
    </w:p>
    <w:p w14:paraId="1D601AE0" w14:textId="654C8BA8" w:rsidR="00C222F7" w:rsidRDefault="00C222F7" w:rsidP="000E5536">
      <w:pPr>
        <w:pStyle w:val="BodyText2"/>
      </w:pPr>
      <w:r>
        <w:t>I did this on 21/6/2016 and there were 91 files changed and 5542 insertions and 1190 deletions. This worked really well and brought all the new ESRI changes into my repo. And for the ESRI Geometry Library:</w:t>
      </w:r>
    </w:p>
    <w:p w14:paraId="4278F30D" w14:textId="5205E52C" w:rsidR="00C222F7" w:rsidRDefault="00C222F7" w:rsidP="00D96B97">
      <w:pPr>
        <w:pStyle w:val="Unix"/>
      </w:pPr>
      <w:r w:rsidRPr="00C222F7">
        <w:rPr>
          <w:rFonts w:hint="eastAsia"/>
        </w:rPr>
        <w:t xml:space="preserve">E:\cottaan\My Documents\github repos\geometry-api-java [master </w:t>
      </w:r>
      <w:r w:rsidRPr="00C222F7">
        <w:rPr>
          <w:rFonts w:hint="eastAsia"/>
        </w:rPr>
        <w:t>≡</w:t>
      </w:r>
      <w:r w:rsidRPr="00C222F7">
        <w:rPr>
          <w:rFonts w:hint="eastAsia"/>
        </w:rPr>
        <w:t>]&gt;</w:t>
      </w:r>
      <w:r>
        <w:t xml:space="preserve">git pull </w:t>
      </w:r>
      <w:hyperlink r:id="rId1238" w:history="1">
        <w:r w:rsidRPr="004D128A">
          <w:rPr>
            <w:rStyle w:val="Hyperlink"/>
          </w:rPr>
          <w:t>https://github.com/Esri/geometry-api-java.git</w:t>
        </w:r>
      </w:hyperlink>
      <w:r>
        <w:t xml:space="preserve"> master</w:t>
      </w:r>
    </w:p>
    <w:p w14:paraId="34E6147A" w14:textId="7DC736F9" w:rsidR="002C2B13" w:rsidRDefault="002C2B13" w:rsidP="007D2F52">
      <w:pPr>
        <w:pStyle w:val="Heading4"/>
      </w:pPr>
      <w:r>
        <w:t>Removing all history and setting current commit as initial</w:t>
      </w:r>
    </w:p>
    <w:p w14:paraId="5E94F9F9" w14:textId="5A00C34C" w:rsidR="002C2B13" w:rsidRDefault="002C2B13" w:rsidP="000E5536">
      <w:pPr>
        <w:pStyle w:val="BodyText2"/>
      </w:pPr>
      <w:r>
        <w:t>The general repo had been committed so many times and it contained this file which was big, so was &gt;3Gb in size so I did the following to remove all history and recreate the repo:</w:t>
      </w:r>
    </w:p>
    <w:p w14:paraId="6A512588" w14:textId="4FE77E82" w:rsidR="002C2B13" w:rsidRDefault="002C2B13" w:rsidP="00D96B97">
      <w:pPr>
        <w:pStyle w:val="Unix"/>
      </w:pPr>
      <w:r w:rsidRPr="002C2B13">
        <w:t>E:\&gt;cd E:\cottaan\Documents\GitHub\general</w:t>
      </w:r>
    </w:p>
    <w:p w14:paraId="7EED160B" w14:textId="21DF0B34" w:rsidR="002C2B13" w:rsidRDefault="002C2B13" w:rsidP="00D96B97">
      <w:pPr>
        <w:pStyle w:val="Unix"/>
      </w:pPr>
      <w:r w:rsidRPr="002C2B13">
        <w:t>E:\cottaan\Documents\GitHub\general&gt;rmdir /s .git</w:t>
      </w:r>
    </w:p>
    <w:p w14:paraId="04BD9798" w14:textId="3CE1CB77" w:rsidR="002C2B13" w:rsidRDefault="002C2B13" w:rsidP="00D96B97">
      <w:pPr>
        <w:pStyle w:val="Unix"/>
      </w:pPr>
      <w:r w:rsidRPr="002C2B13">
        <w:t>E:\cottaan\Documents\GitHub\general&gt;git init</w:t>
      </w:r>
    </w:p>
    <w:p w14:paraId="3D4775DD" w14:textId="5291A2AF" w:rsidR="002C2B13" w:rsidRDefault="002C2B13" w:rsidP="00D96B97">
      <w:pPr>
        <w:pStyle w:val="Unix"/>
      </w:pPr>
      <w:r w:rsidRPr="002C2B13">
        <w:t>E:\cottaan\Documents\GitHub\general&gt;git add .</w:t>
      </w:r>
    </w:p>
    <w:p w14:paraId="381AE852" w14:textId="14AC6ACA" w:rsidR="002C2B13" w:rsidRDefault="002C2B13" w:rsidP="00D96B97">
      <w:pPr>
        <w:pStyle w:val="Unix"/>
      </w:pPr>
      <w:r w:rsidRPr="002C2B13">
        <w:t>E:\cottaan\Documents\GitHub\general&gt;git commit -m "Initial commit"</w:t>
      </w:r>
    </w:p>
    <w:p w14:paraId="358975C4" w14:textId="19C49F08" w:rsidR="002C2B13" w:rsidRDefault="002C2B13" w:rsidP="00D96B97">
      <w:pPr>
        <w:pStyle w:val="Unix"/>
      </w:pPr>
      <w:r w:rsidRPr="002C2B13">
        <w:t xml:space="preserve">E:\cottaan\Documents\GitHub\general&gt;git remote add origin </w:t>
      </w:r>
      <w:hyperlink r:id="rId1239" w:history="1">
        <w:r w:rsidRPr="00E038A5">
          <w:rPr>
            <w:rStyle w:val="Hyperlink"/>
          </w:rPr>
          <w:t>https://github.com/andrewcottam/general</w:t>
        </w:r>
      </w:hyperlink>
    </w:p>
    <w:p w14:paraId="4D550F10" w14:textId="2068BECA" w:rsidR="002C2B13" w:rsidRDefault="002C2B13" w:rsidP="00D96B97">
      <w:pPr>
        <w:pStyle w:val="Unix"/>
      </w:pPr>
      <w:r w:rsidRPr="002C2B13">
        <w:t>E:\cottaan\Documents\GitHub\general&gt;git push -u --force origin master</w:t>
      </w:r>
    </w:p>
    <w:p w14:paraId="3B260BDA" w14:textId="77777777" w:rsidR="002C2B13" w:rsidRDefault="002C2B13" w:rsidP="00D96B97">
      <w:pPr>
        <w:pStyle w:val="Unix"/>
      </w:pPr>
      <w:r>
        <w:lastRenderedPageBreak/>
        <w:t>Username for 'https://github.com': andrewcottam</w:t>
      </w:r>
    </w:p>
    <w:p w14:paraId="6D6C1A5B" w14:textId="6BD1985E" w:rsidR="002C2B13" w:rsidRDefault="002C2B13" w:rsidP="00D96B97">
      <w:pPr>
        <w:pStyle w:val="Unix"/>
      </w:pPr>
      <w:r>
        <w:t>Password for 'https://andrewcottam@github.com':</w:t>
      </w:r>
    </w:p>
    <w:p w14:paraId="62CF4CED" w14:textId="7E825097" w:rsidR="002C2B13" w:rsidRPr="002C2B13" w:rsidRDefault="002C2B13" w:rsidP="000E5536">
      <w:pPr>
        <w:pStyle w:val="BodyText2"/>
      </w:pPr>
      <w:r>
        <w:t>This worked and now the repo is only 85Mb.</w:t>
      </w:r>
    </w:p>
    <w:p w14:paraId="644DC50B" w14:textId="5C159762" w:rsidR="00F37EE7" w:rsidRDefault="00F37EE7" w:rsidP="007D2F52">
      <w:pPr>
        <w:pStyle w:val="Heading4"/>
      </w:pPr>
      <w:r>
        <w:t>Showing commits</w:t>
      </w:r>
    </w:p>
    <w:p w14:paraId="435D8509" w14:textId="4C03A83E" w:rsidR="00F37EE7" w:rsidRPr="00F37EE7" w:rsidRDefault="003B19DD" w:rsidP="00D96B97">
      <w:pPr>
        <w:pStyle w:val="Unix"/>
      </w:pPr>
      <w:r>
        <w:t>git log --since=1.hour</w:t>
      </w:r>
    </w:p>
    <w:p w14:paraId="204BBD9B" w14:textId="3F1BD0E4" w:rsidR="001541F2" w:rsidRDefault="001541F2" w:rsidP="0034374E">
      <w:pPr>
        <w:pStyle w:val="Heading3"/>
      </w:pPr>
      <w:r>
        <w:t>Issues</w:t>
      </w:r>
    </w:p>
    <w:p w14:paraId="03A809FB" w14:textId="77777777" w:rsidR="00100796" w:rsidRDefault="00100796" w:rsidP="007D2F52">
      <w:pPr>
        <w:pStyle w:val="Heading4"/>
      </w:pPr>
      <w:r>
        <w:t>403 Forbidden errors</w:t>
      </w:r>
    </w:p>
    <w:p w14:paraId="609385EC" w14:textId="77777777" w:rsidR="00100796" w:rsidRDefault="00100796" w:rsidP="000E5536">
      <w:pPr>
        <w:pStyle w:val="BodyText2"/>
      </w:pPr>
      <w:r>
        <w:t>403 Forbidden while accessing</w:t>
      </w:r>
      <w:r>
        <w:rPr>
          <w:rStyle w:val="apple-converted-space"/>
          <w:rFonts w:ascii="Calibri" w:hAnsi="Calibri"/>
          <w:color w:val="222222"/>
          <w:sz w:val="22"/>
          <w:szCs w:val="22"/>
        </w:rPr>
        <w:t> </w:t>
      </w:r>
      <w:hyperlink r:id="rId1240" w:tgtFrame="_blank" w:history="1">
        <w:r>
          <w:rPr>
            <w:rStyle w:val="Hyperlink"/>
            <w:rFonts w:ascii="Calibri" w:hAnsi="Calibri"/>
            <w:color w:val="1155CC"/>
            <w:sz w:val="22"/>
            <w:szCs w:val="22"/>
          </w:rPr>
          <w:t>https://github.com/</w:t>
        </w:r>
      </w:hyperlink>
    </w:p>
    <w:p w14:paraId="1685A13A" w14:textId="77777777" w:rsidR="00100796" w:rsidRDefault="00100796" w:rsidP="000E5536">
      <w:pPr>
        <w:pStyle w:val="BodyText2"/>
      </w:pPr>
      <w:r>
        <w:t>SOLUTION:</w:t>
      </w:r>
    </w:p>
    <w:p w14:paraId="1F86F687" w14:textId="77777777" w:rsidR="00100796" w:rsidRPr="00D01C77" w:rsidRDefault="00100796" w:rsidP="00D96B97">
      <w:pPr>
        <w:pStyle w:val="Unix"/>
      </w:pPr>
      <w:r w:rsidRPr="00D01C77">
        <w:t>git config --global user.email "a.cottam@gmail.com"</w:t>
      </w:r>
    </w:p>
    <w:p w14:paraId="17AC6553" w14:textId="77777777" w:rsidR="00100796" w:rsidRPr="00D01C77" w:rsidRDefault="00100796" w:rsidP="00D96B97">
      <w:pPr>
        <w:pStyle w:val="Unix"/>
      </w:pPr>
      <w:r w:rsidRPr="00D01C77">
        <w:t>git config --global user.name "andrewcottam"</w:t>
      </w:r>
    </w:p>
    <w:p w14:paraId="4BB7D12E" w14:textId="77777777" w:rsidR="00100796" w:rsidRPr="00D01C77" w:rsidRDefault="00100796" w:rsidP="00D96B97">
      <w:pPr>
        <w:pStyle w:val="Unix"/>
      </w:pPr>
      <w:r w:rsidRPr="00D01C77">
        <w:t>git remote set-url origin https://andrewcottam@github.com/andrewcottam/eSpecies-Preprocessing-Scripts.git</w:t>
      </w:r>
    </w:p>
    <w:p w14:paraId="65E0BC1B" w14:textId="77777777" w:rsidR="00100796" w:rsidRDefault="00100796" w:rsidP="00D96B97">
      <w:pPr>
        <w:pStyle w:val="Unix"/>
      </w:pPr>
      <w:r w:rsidRPr="00D01C77">
        <w:t>unset SSH_ASKPASS</w:t>
      </w:r>
    </w:p>
    <w:p w14:paraId="799D554F" w14:textId="77777777" w:rsidR="00100796" w:rsidRPr="000811C0" w:rsidRDefault="00100796" w:rsidP="000E5536">
      <w:pPr>
        <w:pStyle w:val="BodyText2"/>
      </w:pPr>
      <w:r>
        <w:t>Now git push works!!!!</w:t>
      </w:r>
    </w:p>
    <w:p w14:paraId="14F6A70D" w14:textId="359C1699" w:rsidR="001541F2" w:rsidRDefault="001541F2" w:rsidP="007D2F52">
      <w:pPr>
        <w:pStyle w:val="Heading4"/>
      </w:pPr>
      <w:r>
        <w:t>Connection refused</w:t>
      </w:r>
    </w:p>
    <w:p w14:paraId="46E761B4" w14:textId="0F8CCE3C" w:rsidR="001541F2" w:rsidRDefault="001541F2" w:rsidP="000E5536">
      <w:pPr>
        <w:pStyle w:val="BodyText2"/>
      </w:pPr>
      <w:r>
        <w:t>New JRC policies mean that some urls are now blocked. But you can get round them by using proxies:</w:t>
      </w:r>
    </w:p>
    <w:p w14:paraId="23DEC16B" w14:textId="2B68B5C5" w:rsidR="00100796" w:rsidRDefault="00100796" w:rsidP="00D96B97">
      <w:pPr>
        <w:pStyle w:val="Unix"/>
      </w:pPr>
      <w:r>
        <w:t>git cofig –l                          to list all the get config information</w:t>
      </w:r>
    </w:p>
    <w:p w14:paraId="0BDF45FE" w14:textId="5EF15F59" w:rsidR="001541F2" w:rsidRDefault="001541F2" w:rsidP="00D96B97">
      <w:pPr>
        <w:pStyle w:val="Unix"/>
      </w:pPr>
      <w:r>
        <w:t xml:space="preserve">git config --global http.proxy </w:t>
      </w:r>
      <w:hyperlink r:id="rId1241" w:history="1">
        <w:r>
          <w:rPr>
            <w:rStyle w:val="Hyperlink"/>
          </w:rPr>
          <w:t>http://10.168.209.73:8012</w:t>
        </w:r>
      </w:hyperlink>
    </w:p>
    <w:p w14:paraId="6CE3B5A4" w14:textId="0E8695B0" w:rsidR="001541F2" w:rsidRPr="001541F2" w:rsidRDefault="00100796" w:rsidP="000E5536">
      <w:pPr>
        <w:pStyle w:val="BodyText2"/>
      </w:pPr>
      <w:r>
        <w:t>Then you will be able to use Git.</w:t>
      </w:r>
    </w:p>
    <w:p w14:paraId="100F30AD" w14:textId="548365BD" w:rsidR="00C7496D" w:rsidRDefault="00C7496D" w:rsidP="007D2F52">
      <w:pPr>
        <w:pStyle w:val="Heading4"/>
      </w:pPr>
      <w:r>
        <w:t>Invalid Authentication Credentials</w:t>
      </w:r>
    </w:p>
    <w:p w14:paraId="31CB04C9" w14:textId="6909A110" w:rsidR="00C7496D" w:rsidRPr="00C7496D" w:rsidRDefault="00C7496D" w:rsidP="000E5536">
      <w:pPr>
        <w:pStyle w:val="BodyText2"/>
      </w:pPr>
      <w:r>
        <w:t>In Eclipse I am trying to Pull from my gee_javascript_playground_repo and I am getting errors saying ‘</w:t>
      </w:r>
      <w:r w:rsidRPr="00C7496D">
        <w:t>Invalid Authentication Credentials</w:t>
      </w:r>
      <w:r>
        <w:t xml:space="preserve">’. This may be because I recently changed my Google password. Anyway, there is a </w:t>
      </w:r>
      <w:hyperlink r:id="rId1242" w:history="1">
        <w:r w:rsidRPr="00C7496D">
          <w:rPr>
            <w:rStyle w:val="Hyperlink"/>
          </w:rPr>
          <w:t>link</w:t>
        </w:r>
      </w:hyperlink>
      <w:r>
        <w:t xml:space="preserve"> to Generate a new identifier. Following the instructions Pulling only works in GitBash not in Eclipse.</w:t>
      </w:r>
      <w:r w:rsidR="00BB6481">
        <w:t xml:space="preserve"> Seems to be OK in GitHub for Windows too.</w:t>
      </w:r>
    </w:p>
    <w:p w14:paraId="61EBEA3C" w14:textId="77777777" w:rsidR="00F7430F" w:rsidRDefault="00F7430F" w:rsidP="000E5536">
      <w:pPr>
        <w:pStyle w:val="Heading2"/>
      </w:pPr>
      <w:r>
        <w:t>GitHub</w:t>
      </w:r>
    </w:p>
    <w:p w14:paraId="3285E314" w14:textId="7EBED811" w:rsidR="00F7430F" w:rsidRDefault="00F7430F" w:rsidP="0034374E">
      <w:pPr>
        <w:pStyle w:val="Heading3"/>
      </w:pPr>
      <w:bookmarkStart w:id="218" w:name="_Ref455386268"/>
      <w:r>
        <w:t>Issues</w:t>
      </w:r>
      <w:bookmarkEnd w:id="218"/>
    </w:p>
    <w:p w14:paraId="34501192" w14:textId="69E206FA" w:rsidR="00F7430F" w:rsidRPr="00F7430F" w:rsidRDefault="00F7430F" w:rsidP="000E5536">
      <w:pPr>
        <w:pStyle w:val="BodyText2"/>
      </w:pPr>
      <w:r>
        <w:t>GitHub repos sometimes automatically redirect to https:// and this is down to the repo settings. For example, I have one repo called ‘gee_swdb_validation_tool’ and this has the repo setting ‘Enforce HTTPS’ set to false. However, for a new repo created on 1/7/2016 it had ‘Enforce HTTPS’ set to true and ‘</w:t>
      </w:r>
      <w:r w:rsidRPr="00F7430F">
        <w:t>Required for your site because you are using the default domain (andrewcottam.github.io)</w:t>
      </w:r>
      <w:r>
        <w:t>’.</w:t>
      </w:r>
      <w:r w:rsidR="00DB3E35">
        <w:t xml:space="preserve"> See </w:t>
      </w:r>
      <w:hyperlink r:id="rId1243" w:history="1">
        <w:r w:rsidR="00DB3E35" w:rsidRPr="00DB3E35">
          <w:rPr>
            <w:rStyle w:val="Hyperlink"/>
          </w:rPr>
          <w:t>here</w:t>
        </w:r>
      </w:hyperlink>
      <w:r w:rsidR="00DB3E35">
        <w:t xml:space="preserve"> for the reason why!</w:t>
      </w:r>
    </w:p>
    <w:p w14:paraId="1185E33E" w14:textId="77777777" w:rsidR="00F7430F" w:rsidRPr="009D05F2" w:rsidRDefault="00F7430F" w:rsidP="000E5536">
      <w:pPr>
        <w:pStyle w:val="Heading2"/>
      </w:pPr>
      <w:r>
        <w:t>GitHub for Windows</w:t>
      </w:r>
    </w:p>
    <w:p w14:paraId="586B6ACF" w14:textId="77777777" w:rsidR="00F7430F" w:rsidRDefault="00F7430F" w:rsidP="0034374E">
      <w:pPr>
        <w:pStyle w:val="Heading3"/>
      </w:pPr>
      <w:r>
        <w:t>Connecting to a remote Git repository</w:t>
      </w:r>
    </w:p>
    <w:p w14:paraId="2BED6443" w14:textId="77777777" w:rsidR="00F7430F" w:rsidRDefault="00F7430F" w:rsidP="000E5536">
      <w:pPr>
        <w:pStyle w:val="BodyText2"/>
      </w:pPr>
      <w:r>
        <w:t>I want to use GitHub to be able to see changes I make to the GEE repos. Heres how to do it:</w:t>
      </w:r>
    </w:p>
    <w:p w14:paraId="4D2C28BE" w14:textId="77777777" w:rsidR="00F7430F" w:rsidRDefault="00F7430F" w:rsidP="003630B2">
      <w:pPr>
        <w:pStyle w:val="ListNumber"/>
        <w:numPr>
          <w:ilvl w:val="0"/>
          <w:numId w:val="36"/>
        </w:numPr>
      </w:pPr>
      <w:r>
        <w:t>Open Git bash and clone the GEE private scripts</w:t>
      </w:r>
    </w:p>
    <w:p w14:paraId="3223E906" w14:textId="77777777" w:rsidR="00F7430F" w:rsidRDefault="00F7430F" w:rsidP="00D96B97">
      <w:pPr>
        <w:pStyle w:val="Unix"/>
      </w:pPr>
      <w:r>
        <w:t>$ git clone https://earthengine.googlesource.com/102937579132037320468 private_ee_scripts</w:t>
      </w:r>
    </w:p>
    <w:p w14:paraId="26AF6984" w14:textId="77777777" w:rsidR="00F7430F" w:rsidRDefault="00F7430F" w:rsidP="003630B2">
      <w:pPr>
        <w:pStyle w:val="ListNumber"/>
      </w:pPr>
      <w:r>
        <w:t>Add the repo in GitHub for Windows</w:t>
      </w:r>
    </w:p>
    <w:p w14:paraId="326FBABB" w14:textId="77777777" w:rsidR="00F7430F" w:rsidRPr="009D05F2" w:rsidRDefault="00F7430F" w:rsidP="000E5536">
      <w:pPr>
        <w:pStyle w:val="BodyText2"/>
      </w:pPr>
      <w:r>
        <w:t>This will show the commits but not the diffs for some reason.</w:t>
      </w:r>
    </w:p>
    <w:p w14:paraId="035B603E" w14:textId="77777777" w:rsidR="00F7430F" w:rsidRDefault="00F7430F" w:rsidP="0034374E">
      <w:pPr>
        <w:pStyle w:val="Heading3"/>
      </w:pPr>
      <w:r>
        <w:t>Updating a forked repo</w:t>
      </w:r>
    </w:p>
    <w:p w14:paraId="6387E8DD" w14:textId="77777777" w:rsidR="00F7430F" w:rsidRPr="00C87226" w:rsidRDefault="00F7430F" w:rsidP="000E5536">
      <w:pPr>
        <w:pStyle w:val="BodyText2"/>
      </w:pPr>
      <w:r>
        <w:lastRenderedPageBreak/>
        <w:t>I forked the ESRI Geometry Java API into my own repo. Now, my local repo is behind the ESRI repo, but I can update it from GitHub for Windows. Click on the repo and click on Update from ESRI/master –this merges in the changes from the ESRI repo into your own repo. Don’t forget to sync it to GitHub.</w:t>
      </w:r>
    </w:p>
    <w:p w14:paraId="58FE8F4A" w14:textId="77777777" w:rsidR="00F7430F" w:rsidRDefault="00F7430F" w:rsidP="000E5536">
      <w:pPr>
        <w:pStyle w:val="Heading2"/>
      </w:pPr>
      <w:r>
        <w:t>Importing projects from web</w:t>
      </w:r>
    </w:p>
    <w:p w14:paraId="38CBED50" w14:textId="77777777" w:rsidR="00F7430F" w:rsidRDefault="00F7430F" w:rsidP="0034374E">
      <w:pPr>
        <w:pStyle w:val="Heading3"/>
      </w:pPr>
      <w:r>
        <w:t>Importing Google Code projects</w:t>
      </w:r>
    </w:p>
    <w:p w14:paraId="025BF154" w14:textId="77777777" w:rsidR="00F7430F" w:rsidRPr="00574DAE" w:rsidRDefault="00F7430F" w:rsidP="000E5536">
      <w:pPr>
        <w:pStyle w:val="BodyText2"/>
      </w:pPr>
      <w:r>
        <w:t xml:space="preserve">Click Import | Git Repository as  New Project and enter the url that appears on the checkout page of the Google Code project, e.g. on this page </w:t>
      </w:r>
      <w:hyperlink r:id="rId1244" w:history="1">
        <w:r>
          <w:rPr>
            <w:rStyle w:val="Hyperlink"/>
          </w:rPr>
          <w:t>https://code.google.com/p/earthengine-api/source/checkout</w:t>
        </w:r>
      </w:hyperlink>
      <w:r>
        <w:t xml:space="preserve"> there is a link for the git repository Command-line access (</w:t>
      </w:r>
      <w:r w:rsidRPr="00574DAE">
        <w:t xml:space="preserve">git clone </w:t>
      </w:r>
      <w:hyperlink r:id="rId1245" w:history="1">
        <w:r w:rsidRPr="00FA70C6">
          <w:rPr>
            <w:rStyle w:val="Hyperlink"/>
          </w:rPr>
          <w:t>https://code.google.com/p/earthengine-api/</w:t>
        </w:r>
      </w:hyperlink>
      <w:r>
        <w:t>) – paste this in without the git clone bit.</w:t>
      </w:r>
    </w:p>
    <w:p w14:paraId="1C45E023" w14:textId="77777777" w:rsidR="00F7430F" w:rsidRDefault="00F7430F" w:rsidP="0034374E">
      <w:pPr>
        <w:pStyle w:val="Heading3"/>
      </w:pPr>
      <w:r>
        <w:t>Importing SVN projects into Aptana</w:t>
      </w:r>
    </w:p>
    <w:p w14:paraId="3FB4502C" w14:textId="77777777" w:rsidR="00F7430F" w:rsidRDefault="00F7430F" w:rsidP="000E5536">
      <w:pPr>
        <w:pStyle w:val="BodyText2"/>
      </w:pPr>
      <w:r>
        <w:t xml:space="preserve">Is very simple – click Import.. from SVN and enter the SVN path, e.g. </w:t>
      </w:r>
      <w:hyperlink r:id="rId1246" w:history="1">
        <w:r w:rsidRPr="00CF73E0">
          <w:rPr>
            <w:rStyle w:val="Hyperlink"/>
          </w:rPr>
          <w:t>https://owslib.svn.sourceforge.net/svnroot/owslib</w:t>
        </w:r>
      </w:hyperlink>
    </w:p>
    <w:p w14:paraId="03746DF9" w14:textId="77777777" w:rsidR="00F7430F" w:rsidRDefault="00F7430F" w:rsidP="000E5536">
      <w:pPr>
        <w:pStyle w:val="BodyText2"/>
      </w:pPr>
      <w:r>
        <w:t>Once they are imported, you can update the source code by clicking Team | Update and it will pull down the lastest version . I did this on 10/7/12 with the owslib and the version of wfs200 changed:</w:t>
      </w:r>
    </w:p>
    <w:p w14:paraId="24AB8F99" w14:textId="77777777" w:rsidR="00F7430F" w:rsidRDefault="00F7430F" w:rsidP="000E5536">
      <w:pPr>
        <w:pStyle w:val="BodyText2"/>
      </w:pPr>
      <w:r>
        <w:rPr>
          <w:noProof/>
          <w:lang w:bidi="ar-SA"/>
        </w:rPr>
        <w:drawing>
          <wp:inline distT="0" distB="0" distL="0" distR="0" wp14:anchorId="2D8339ED" wp14:editId="1E51FA4A">
            <wp:extent cx="1807200" cy="529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47">
                      <a:extLst>
                        <a:ext uri="{28A0092B-C50C-407E-A947-70E740481C1C}">
                          <a14:useLocalDpi xmlns:a14="http://schemas.microsoft.com/office/drawing/2010/main" val="0"/>
                        </a:ext>
                      </a:extLst>
                    </a:blip>
                    <a:srcRect/>
                    <a:stretch>
                      <a:fillRect/>
                    </a:stretch>
                  </pic:blipFill>
                  <pic:spPr bwMode="auto">
                    <a:xfrm>
                      <a:off x="0" y="0"/>
                      <a:ext cx="1807200" cy="529200"/>
                    </a:xfrm>
                    <a:prstGeom prst="rect">
                      <a:avLst/>
                    </a:prstGeom>
                    <a:noFill/>
                    <a:ln>
                      <a:noFill/>
                    </a:ln>
                  </pic:spPr>
                </pic:pic>
              </a:graphicData>
            </a:graphic>
          </wp:inline>
        </w:drawing>
      </w:r>
      <w:r>
        <w:t xml:space="preserve">to </w:t>
      </w:r>
      <w:r>
        <w:rPr>
          <w:noProof/>
          <w:lang w:bidi="ar-SA"/>
        </w:rPr>
        <w:drawing>
          <wp:inline distT="0" distB="0" distL="0" distR="0" wp14:anchorId="49FB9D68" wp14:editId="54D28548">
            <wp:extent cx="1756800" cy="561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48">
                      <a:extLst>
                        <a:ext uri="{28A0092B-C50C-407E-A947-70E740481C1C}">
                          <a14:useLocalDpi xmlns:a14="http://schemas.microsoft.com/office/drawing/2010/main" val="0"/>
                        </a:ext>
                      </a:extLst>
                    </a:blip>
                    <a:srcRect/>
                    <a:stretch>
                      <a:fillRect/>
                    </a:stretch>
                  </pic:blipFill>
                  <pic:spPr bwMode="auto">
                    <a:xfrm>
                      <a:off x="0" y="0"/>
                      <a:ext cx="1756800" cy="561600"/>
                    </a:xfrm>
                    <a:prstGeom prst="rect">
                      <a:avLst/>
                    </a:prstGeom>
                    <a:noFill/>
                    <a:ln>
                      <a:noFill/>
                    </a:ln>
                  </pic:spPr>
                </pic:pic>
              </a:graphicData>
            </a:graphic>
          </wp:inline>
        </w:drawing>
      </w:r>
    </w:p>
    <w:p w14:paraId="64B0A584" w14:textId="77777777" w:rsidR="00F7430F" w:rsidRPr="0017447F" w:rsidRDefault="00F7430F" w:rsidP="000E5536">
      <w:pPr>
        <w:pStyle w:val="BodyText2"/>
      </w:pPr>
      <w:r>
        <w:t>Can you see what code has changed? The second number is the revision and if you right click on the file and select Compare with | Revision – you can choose which one to compare with. Double click on the revision number to see the differences. Brilliant. But how do I see what version of owslib I have on cruise?</w:t>
      </w:r>
    </w:p>
    <w:p w14:paraId="67CA96FC" w14:textId="77777777" w:rsidR="00F7430F" w:rsidRDefault="00F7430F" w:rsidP="0034374E">
      <w:pPr>
        <w:pStyle w:val="Heading3"/>
      </w:pPr>
      <w:r>
        <w:t>Mercurial</w:t>
      </w:r>
    </w:p>
    <w:p w14:paraId="620F402D" w14:textId="77777777" w:rsidR="00F7430F" w:rsidRDefault="00F7430F" w:rsidP="000E5536">
      <w:pPr>
        <w:pStyle w:val="BodyText2"/>
      </w:pPr>
      <w:r>
        <w:t xml:space="preserve">Instructions for installing the plugin for Aptana from </w:t>
      </w:r>
      <w:hyperlink r:id="rId1249" w:anchor="download" w:history="1">
        <w:r w:rsidRPr="007C42B2">
          <w:rPr>
            <w:rStyle w:val="Hyperlink"/>
          </w:rPr>
          <w:t>here</w:t>
        </w:r>
      </w:hyperlink>
      <w:r>
        <w:t>.</w:t>
      </w:r>
    </w:p>
    <w:p w14:paraId="7E1DD722" w14:textId="77777777" w:rsidR="00F7430F" w:rsidRDefault="00F7430F" w:rsidP="000E5536">
      <w:pPr>
        <w:pStyle w:val="ListBullet"/>
      </w:pPr>
      <w:r>
        <w:t>In Aptana, Help | Install new software…</w:t>
      </w:r>
    </w:p>
    <w:p w14:paraId="59D33CEB" w14:textId="77777777" w:rsidR="00F7430F" w:rsidRDefault="00F7430F" w:rsidP="000E5536">
      <w:pPr>
        <w:pStyle w:val="ListBullet"/>
      </w:pPr>
      <w:r>
        <w:t xml:space="preserve">In the work with box, enter </w:t>
      </w:r>
      <w:hyperlink r:id="rId1250" w:history="1">
        <w:r w:rsidRPr="00E038ED">
          <w:rPr>
            <w:rStyle w:val="Hyperlink"/>
          </w:rPr>
          <w:t>http://cbes.javaforge.com/update</w:t>
        </w:r>
      </w:hyperlink>
    </w:p>
    <w:p w14:paraId="17D4F018" w14:textId="77777777" w:rsidR="00F7430F" w:rsidRDefault="00F7430F" w:rsidP="000E5536">
      <w:pPr>
        <w:pStyle w:val="ListBullet"/>
      </w:pPr>
      <w:r>
        <w:t>Select Mercurial Eclipse and click next</w:t>
      </w:r>
    </w:p>
    <w:p w14:paraId="5F0B91B3" w14:textId="77777777" w:rsidR="00F7430F" w:rsidRDefault="00F7430F" w:rsidP="000E5536">
      <w:pPr>
        <w:pStyle w:val="ListBullet"/>
      </w:pPr>
      <w:r>
        <w:t>Once installed restart Aptana</w:t>
      </w:r>
    </w:p>
    <w:p w14:paraId="59E156B8" w14:textId="77777777" w:rsidR="00F7430F" w:rsidRDefault="00F7430F" w:rsidP="000E5536">
      <w:pPr>
        <w:pStyle w:val="ListBullet"/>
      </w:pPr>
      <w:r>
        <w:t>Right click the project explorer and click Import…</w:t>
      </w:r>
    </w:p>
    <w:p w14:paraId="34C8B0C1" w14:textId="77777777" w:rsidR="00F7430F" w:rsidRDefault="00F7430F" w:rsidP="000E5536">
      <w:pPr>
        <w:pStyle w:val="ListBullet"/>
      </w:pPr>
      <w:r>
        <w:t>Select Mercurial and Clone existing</w:t>
      </w:r>
    </w:p>
    <w:p w14:paraId="1231A2C6" w14:textId="77777777" w:rsidR="00F7430F" w:rsidRPr="007C42B2" w:rsidRDefault="00F7430F" w:rsidP="000E5536">
      <w:pPr>
        <w:pStyle w:val="ListBullet"/>
      </w:pPr>
      <w:r>
        <w:t xml:space="preserve">Enter the Clone url, e.g. </w:t>
      </w:r>
      <w:hyperlink r:id="rId1251" w:history="1">
        <w:r w:rsidRPr="00E038ED">
          <w:rPr>
            <w:rStyle w:val="Hyperlink"/>
          </w:rPr>
          <w:t>https://code.google.com/p/webgl-globe/</w:t>
        </w:r>
      </w:hyperlink>
    </w:p>
    <w:p w14:paraId="153E446C" w14:textId="77777777" w:rsidR="00F7430F" w:rsidRDefault="00F7430F" w:rsidP="0034374E">
      <w:pPr>
        <w:pStyle w:val="Heading3"/>
      </w:pPr>
      <w:r>
        <w:t>Maven</w:t>
      </w:r>
    </w:p>
    <w:p w14:paraId="10D3A972" w14:textId="77777777" w:rsidR="00F7430F" w:rsidRDefault="00F7430F" w:rsidP="000E5536">
      <w:pPr>
        <w:pStyle w:val="BodyText2"/>
      </w:pPr>
      <w:r>
        <w:t>You can use Maven to import projects from Github as follows:</w:t>
      </w:r>
    </w:p>
    <w:p w14:paraId="23183576" w14:textId="77777777" w:rsidR="00F7430F" w:rsidRDefault="00F7430F" w:rsidP="000E5536">
      <w:pPr>
        <w:pStyle w:val="ListBullet2"/>
      </w:pPr>
      <w:r>
        <w:t>Go to the repository, e.g.</w:t>
      </w:r>
      <w:r w:rsidRPr="00787D20">
        <w:t xml:space="preserve"> </w:t>
      </w:r>
      <w:hyperlink r:id="rId1252" w:history="1">
        <w:r w:rsidRPr="009B67CF">
          <w:rPr>
            <w:rStyle w:val="Hyperlink"/>
          </w:rPr>
          <w:t>https://github.com/Esri/spatial-framework-for-hadoop</w:t>
        </w:r>
      </w:hyperlink>
      <w:r>
        <w:t xml:space="preserve"> and click on Clone in Desktop (make sure you are signed into Github first)</w:t>
      </w:r>
    </w:p>
    <w:p w14:paraId="72C7A86F" w14:textId="77777777" w:rsidR="00F7430F" w:rsidRDefault="00F7430F" w:rsidP="000E5536">
      <w:pPr>
        <w:pStyle w:val="ListBullet2"/>
      </w:pPr>
      <w:r>
        <w:t>In Github for Windows right click the repository and click Open in Explorer</w:t>
      </w:r>
    </w:p>
    <w:p w14:paraId="7095AFD8" w14:textId="77777777" w:rsidR="00F7430F" w:rsidRDefault="00F7430F" w:rsidP="000E5536">
      <w:pPr>
        <w:pStyle w:val="ListBullet2"/>
      </w:pPr>
      <w:r>
        <w:t>Copy the path and open Aptana and in the project explorer right click | Import | Existing Maven projects. You will need the m2e Maven Integration for Eclipse plugin</w:t>
      </w:r>
    </w:p>
    <w:p w14:paraId="3987E5AF" w14:textId="77777777" w:rsidR="00F7430F" w:rsidRPr="00787D20" w:rsidRDefault="00F7430F" w:rsidP="000E5536">
      <w:pPr>
        <w:pStyle w:val="ListBullet2"/>
      </w:pPr>
      <w:r>
        <w:t>Paste the location in the root directory and click Finish</w:t>
      </w:r>
    </w:p>
    <w:p w14:paraId="65309A31" w14:textId="77777777" w:rsidR="00F7430F" w:rsidRDefault="00F7430F" w:rsidP="000E5536">
      <w:pPr>
        <w:pStyle w:val="Heading2"/>
      </w:pPr>
      <w:r>
        <w:t>Maven</w:t>
      </w:r>
    </w:p>
    <w:p w14:paraId="14982A9C" w14:textId="77777777" w:rsidR="00F7430F" w:rsidRPr="00AC0C76" w:rsidRDefault="00F7430F" w:rsidP="000E5536">
      <w:pPr>
        <w:pStyle w:val="BodyText2"/>
      </w:pPr>
      <w:r>
        <w:t>Maven clean removes artifacts from other builds</w:t>
      </w:r>
    </w:p>
    <w:p w14:paraId="139279DA" w14:textId="77777777" w:rsidR="00B81541" w:rsidRDefault="00B81541" w:rsidP="000E5536">
      <w:pPr>
        <w:pStyle w:val="Heading2"/>
      </w:pPr>
      <w:r>
        <w:t>SVN</w:t>
      </w:r>
    </w:p>
    <w:p w14:paraId="7559498E" w14:textId="79059472" w:rsidR="00B37D09" w:rsidRDefault="00C476E5" w:rsidP="0034374E">
      <w:pPr>
        <w:pStyle w:val="Heading3"/>
      </w:pPr>
      <w:r>
        <w:t>Setting up SVN on Windows</w:t>
      </w:r>
      <w:bookmarkEnd w:id="216"/>
    </w:p>
    <w:p w14:paraId="7D67B09D" w14:textId="77777777" w:rsidR="00B37D09" w:rsidRDefault="00C476E5" w:rsidP="000E5536">
      <w:pPr>
        <w:pStyle w:val="BodyText"/>
      </w:pPr>
      <w:r>
        <w:t>SVN Repository:</w:t>
      </w:r>
    </w:p>
    <w:p w14:paraId="0DEF63C2" w14:textId="77777777" w:rsidR="00B37D09" w:rsidRDefault="003630B2" w:rsidP="000E5536">
      <w:pPr>
        <w:pStyle w:val="BodyText2"/>
      </w:pPr>
      <w:hyperlink r:id="rId1253" w:history="1">
        <w:r w:rsidR="00C476E5" w:rsidRPr="0077669C">
          <w:rPr>
            <w:rStyle w:val="Hyperlink"/>
          </w:rPr>
          <w:t>http://s-jrciprvm-svn001p.jrc.org:8080/svn/h03-monde-repo/</w:t>
        </w:r>
      </w:hyperlink>
    </w:p>
    <w:p w14:paraId="33D2D288" w14:textId="77777777" w:rsidR="00B37D09" w:rsidRDefault="00C476E5" w:rsidP="000E5536">
      <w:pPr>
        <w:pStyle w:val="BodyText"/>
      </w:pPr>
      <w:r>
        <w:t xml:space="preserve">user: </w:t>
      </w:r>
      <w:r>
        <w:tab/>
      </w:r>
      <w:r>
        <w:tab/>
        <w:t>cottaan</w:t>
      </w:r>
    </w:p>
    <w:p w14:paraId="39E38911" w14:textId="77777777" w:rsidR="00B37D09" w:rsidRDefault="00C476E5" w:rsidP="000E5536">
      <w:pPr>
        <w:pStyle w:val="BodyText2"/>
      </w:pPr>
      <w:r>
        <w:t>password:</w:t>
      </w:r>
      <w:r>
        <w:tab/>
        <w:t>Docview9</w:t>
      </w:r>
    </w:p>
    <w:p w14:paraId="7ED2DF1B" w14:textId="77777777" w:rsidR="00570CDA" w:rsidRDefault="00570CDA" w:rsidP="000E5536">
      <w:pPr>
        <w:pStyle w:val="Heading1"/>
      </w:pPr>
      <w:bookmarkStart w:id="219" w:name="_Toc315774631"/>
      <w:r>
        <w:t>Deployment</w:t>
      </w:r>
    </w:p>
    <w:p w14:paraId="7AC60FE8" w14:textId="77777777" w:rsidR="00570CDA" w:rsidRDefault="00570CDA" w:rsidP="000E5536">
      <w:pPr>
        <w:pStyle w:val="BodyText2"/>
      </w:pPr>
      <w:r>
        <w:t>We are deploying from GitHub – and this is the process:</w:t>
      </w:r>
    </w:p>
    <w:p w14:paraId="1B5D364A" w14:textId="77777777" w:rsidR="00570CDA" w:rsidRDefault="00570CDA" w:rsidP="000E5536">
      <w:pPr>
        <w:pStyle w:val="ListBullet"/>
      </w:pPr>
      <w:r>
        <w:t xml:space="preserve">Push code to Github from Aptana </w:t>
      </w:r>
    </w:p>
    <w:p w14:paraId="61F863DC" w14:textId="77777777" w:rsidR="00570CDA" w:rsidRDefault="00570CDA" w:rsidP="000E5536">
      <w:pPr>
        <w:pStyle w:val="ListBullet"/>
      </w:pPr>
      <w:r>
        <w:t>Any web pages are available immediately at ‘</w:t>
      </w:r>
      <w:r w:rsidRPr="00570CDA">
        <w:t>http://andrewcottam.github.io/</w:t>
      </w:r>
      <w:r>
        <w:t>&lt;repo name&gt;/’ if they have a branch called gh-pages and an index.html file</w:t>
      </w:r>
    </w:p>
    <w:p w14:paraId="111BEADB" w14:textId="77777777" w:rsidR="00570CDA" w:rsidRDefault="00570CDA" w:rsidP="000E5536">
      <w:pPr>
        <w:pStyle w:val="ListBullet"/>
      </w:pPr>
      <w:r>
        <w:t xml:space="preserve">Pull or clone to </w:t>
      </w:r>
      <w:r w:rsidR="00202786">
        <w:t>the relevant folder on ‘h03-dev-vm7/eSpecies</w:t>
      </w:r>
      <w:r>
        <w:t>/&lt;repo name&gt;</w:t>
      </w:r>
      <w:r w:rsidR="00202786">
        <w:t>’ (</w:t>
      </w:r>
    </w:p>
    <w:p w14:paraId="770D97AA" w14:textId="77777777" w:rsidR="00570CDA" w:rsidRDefault="00570CDA" w:rsidP="000E5536">
      <w:pPr>
        <w:pStyle w:val="ListBullet"/>
      </w:pPr>
      <w:r>
        <w:t>Synchronise to the live sites</w:t>
      </w:r>
      <w:r w:rsidR="00B46D43">
        <w:t xml:space="preserve"> using one of the following:</w:t>
      </w:r>
    </w:p>
    <w:p w14:paraId="5F80593B" w14:textId="77777777" w:rsidR="00B46D43" w:rsidRDefault="00B46D43" w:rsidP="00D96B97">
      <w:pPr>
        <w:pStyle w:val="Unix"/>
      </w:pPr>
      <w:r w:rsidRPr="0089677B">
        <w:t>rsync -av --delete /srv/www/dopa-services/ webuser@h05-prod-vm3:/srv/www/dopa-services/</w:t>
      </w:r>
      <w:r>
        <w:t xml:space="preserve">                  (pword:</w:t>
      </w:r>
      <w:r w:rsidRPr="0089677B">
        <w:rPr>
          <w:rFonts w:eastAsia="Times New Roman"/>
        </w:rPr>
        <w:t xml:space="preserve"> </w:t>
      </w:r>
      <w:r w:rsidRPr="00DB2745">
        <w:rPr>
          <w:rFonts w:eastAsia="Times New Roman"/>
        </w:rPr>
        <w:t>H3-prd-5</w:t>
      </w:r>
      <w:r>
        <w:rPr>
          <w:rFonts w:eastAsia="Times New Roman"/>
        </w:rPr>
        <w:t>)</w:t>
      </w:r>
    </w:p>
    <w:p w14:paraId="59EC0BAB" w14:textId="77777777" w:rsidR="00B46D43" w:rsidRDefault="00B46D43" w:rsidP="00D96B97">
      <w:pPr>
        <w:pStyle w:val="Unix"/>
        <w:rPr>
          <w:rFonts w:eastAsia="Times New Roman"/>
        </w:rPr>
      </w:pPr>
      <w:r w:rsidRPr="0089677B">
        <w:t>rsync -av --delete /srv/www/htdocs/eSpecies/ webuser@h0</w:t>
      </w:r>
      <w:r>
        <w:t>5</w:t>
      </w:r>
      <w:r w:rsidRPr="0089677B">
        <w:t>-prod-vm7:/srv/www/htdocs/eSpecies/</w:t>
      </w:r>
      <w:r>
        <w:t xml:space="preserve">         (pword: </w:t>
      </w:r>
      <w:r>
        <w:rPr>
          <w:rFonts w:eastAsia="Times New Roman"/>
        </w:rPr>
        <w:t>H7-prd-5)</w:t>
      </w:r>
    </w:p>
    <w:p w14:paraId="4F8873CA" w14:textId="77777777" w:rsidR="00B46D43" w:rsidRDefault="00B46D43" w:rsidP="00D96B97">
      <w:pPr>
        <w:pStyle w:val="Unix"/>
      </w:pPr>
      <w:r w:rsidRPr="00F16FA6">
        <w:t>rsync -av /srv/www/cgi-bin webuser@h05-prod-vm7:/srv/www/cgi-bin</w:t>
      </w:r>
      <w:r>
        <w:t xml:space="preserve">    - to sync everything in this folder</w:t>
      </w:r>
    </w:p>
    <w:p w14:paraId="40CEEFF6" w14:textId="60833583" w:rsidR="00B46D43" w:rsidRDefault="00B46D43" w:rsidP="00D96B97">
      <w:pPr>
        <w:pStyle w:val="Unix"/>
      </w:pPr>
      <w:r w:rsidRPr="00F16FA6">
        <w:t>rsync -av /srv/www/cgi-bin/dbconnect.py webuser@h05-prod-vm</w:t>
      </w:r>
      <w:r w:rsidR="000D52A2">
        <w:t>7</w:t>
      </w:r>
      <w:r w:rsidRPr="00F16FA6">
        <w:t>:/srv/www/cgi-bin/dbconnect.py</w:t>
      </w:r>
      <w:r>
        <w:t xml:space="preserve">   - to sync one file</w:t>
      </w:r>
    </w:p>
    <w:p w14:paraId="5EDB9388" w14:textId="5D4D72C9" w:rsidR="00685CF2" w:rsidRDefault="000D52A2" w:rsidP="00D96B97">
      <w:pPr>
        <w:pStyle w:val="Unix"/>
      </w:pPr>
      <w:r w:rsidRPr="000D52A2">
        <w:t>rsync -av /srv/www/dopa-services/cgi-bin/earthEngine.py webuser@h05-prod-vm3:/srv/www/dopa-services/cgi-bin/earthEngine.py</w:t>
      </w:r>
    </w:p>
    <w:p w14:paraId="5E3592E3" w14:textId="5700DD28" w:rsidR="00924ADD" w:rsidRDefault="00924ADD" w:rsidP="00D96B97">
      <w:pPr>
        <w:pStyle w:val="Unix"/>
      </w:pPr>
      <w:r w:rsidRPr="005B31D7">
        <w:t>rsync -av /home/webuser/.config/ webuser@h05-prod-vm3:/home/webuser/.config/</w:t>
      </w:r>
      <w:r w:rsidR="00D1374A">
        <w:t xml:space="preserve"> </w:t>
      </w:r>
    </w:p>
    <w:p w14:paraId="4BB708EE" w14:textId="7B7B0755" w:rsidR="0010036F" w:rsidRDefault="0010036F" w:rsidP="00D96B97">
      <w:pPr>
        <w:pStyle w:val="Unix"/>
      </w:pPr>
      <w:r w:rsidRPr="0010036F">
        <w:t>rsync -av /home/webuser/.config/earthengine/</w:t>
      </w:r>
      <w:r w:rsidR="005B31D7">
        <w:t>credentials webuser@h05-prod-vm3</w:t>
      </w:r>
      <w:r w:rsidRPr="0010036F">
        <w:t>:/home/webuser/.config/earthengine/credentials</w:t>
      </w:r>
    </w:p>
    <w:p w14:paraId="1AC81B3A" w14:textId="062D3AA6" w:rsidR="00895B50" w:rsidRDefault="00895B50" w:rsidP="00D96B97">
      <w:pPr>
        <w:pStyle w:val="Unix"/>
      </w:pPr>
      <w:r w:rsidRPr="00895B50">
        <w:t>rsync -av --delete /srv/www/dopa-services/cgi-bin/earthEngine.py webuser@h05-prod-vm3:/srv/www/dopa-services/cgi-bin/earthEngine.py</w:t>
      </w:r>
    </w:p>
    <w:p w14:paraId="49A81ECB" w14:textId="15C7305A" w:rsidR="00641E01" w:rsidRPr="00570CDA" w:rsidRDefault="00641E01" w:rsidP="00D96B97">
      <w:pPr>
        <w:pStyle w:val="Unix"/>
      </w:pPr>
      <w:r w:rsidRPr="0089677B">
        <w:t xml:space="preserve">rsync -av </w:t>
      </w:r>
      <w:r w:rsidRPr="00641E01">
        <w:t>/usr/lib/python2.6/site-packages/</w:t>
      </w:r>
      <w:r>
        <w:t xml:space="preserve"> webuser@</w:t>
      </w:r>
      <w:r w:rsidRPr="0089677B">
        <w:t>h05-prod-vm3:/</w:t>
      </w:r>
      <w:r>
        <w:t>usr/lib/python2.6/site-packages/    (pword:</w:t>
      </w:r>
      <w:r w:rsidRPr="0089677B">
        <w:rPr>
          <w:rFonts w:eastAsia="Times New Roman"/>
        </w:rPr>
        <w:t xml:space="preserve"> </w:t>
      </w:r>
      <w:r w:rsidRPr="00DB2745">
        <w:rPr>
          <w:rFonts w:eastAsia="Times New Roman"/>
        </w:rPr>
        <w:t>H3-prd-5</w:t>
      </w:r>
      <w:r>
        <w:rPr>
          <w:rFonts w:eastAsia="Times New Roman"/>
        </w:rPr>
        <w:t>)</w:t>
      </w:r>
    </w:p>
    <w:p w14:paraId="6F07E933" w14:textId="59F40271" w:rsidR="00A4204A" w:rsidRDefault="00A4204A" w:rsidP="000E5536">
      <w:pPr>
        <w:pStyle w:val="Heading2"/>
      </w:pPr>
      <w:r>
        <w:t>Deploying REST Services at SPREP</w:t>
      </w:r>
    </w:p>
    <w:p w14:paraId="444F064C" w14:textId="54EC6A1C" w:rsidR="00F74EC0" w:rsidRPr="00F74EC0" w:rsidRDefault="009A68F5" w:rsidP="000E5536">
      <w:pPr>
        <w:pStyle w:val="BodyText2"/>
      </w:pPr>
      <w:r>
        <w:t>Initially SPREP installed Ubuntu 12</w:t>
      </w:r>
      <w:r w:rsidR="00F74EC0">
        <w:t xml:space="preserve">.04 </w:t>
      </w:r>
      <w:r>
        <w:t>LTS (originally 14.04 but then I couldn’t install GeoNode so they installed 12.04).</w:t>
      </w:r>
      <w:r w:rsidR="00F74EC0">
        <w:t xml:space="preserve"> </w:t>
      </w:r>
    </w:p>
    <w:p w14:paraId="7FB825CE" w14:textId="0683EAD9" w:rsidR="00D4138A" w:rsidRDefault="00D4138A" w:rsidP="0034374E">
      <w:pPr>
        <w:pStyle w:val="Heading3"/>
      </w:pPr>
      <w:r>
        <w:t xml:space="preserve">Install and configure </w:t>
      </w:r>
      <w:r w:rsidR="0026116C">
        <w:t>Postgresql 9.1</w:t>
      </w:r>
    </w:p>
    <w:p w14:paraId="568F5788" w14:textId="7A5F520B" w:rsidR="00D4138A" w:rsidRDefault="00D4138A" w:rsidP="003630B2">
      <w:pPr>
        <w:pStyle w:val="ListNumber"/>
        <w:numPr>
          <w:ilvl w:val="0"/>
          <w:numId w:val="29"/>
        </w:numPr>
      </w:pPr>
      <w:r>
        <w:t>Install Postgresql 9.1</w:t>
      </w:r>
    </w:p>
    <w:p w14:paraId="541DD472" w14:textId="77777777" w:rsidR="00D4138A" w:rsidRDefault="00D4138A" w:rsidP="003630B2">
      <w:pPr>
        <w:pStyle w:val="ListNumber"/>
        <w:numPr>
          <w:ilvl w:val="0"/>
          <w:numId w:val="27"/>
        </w:numPr>
      </w:pPr>
      <w:r>
        <w:t xml:space="preserve">Create a password for the postgres user to be able to access the server (see </w:t>
      </w:r>
      <w:r>
        <w:fldChar w:fldCharType="begin"/>
      </w:r>
      <w:r>
        <w:instrText xml:space="preserve"> REF _Ref417032864 \h </w:instrText>
      </w:r>
      <w:r>
        <w:fldChar w:fldCharType="separate"/>
      </w:r>
      <w:r w:rsidR="00EA3299">
        <w:t>From UNIX</w:t>
      </w:r>
      <w:r>
        <w:fldChar w:fldCharType="end"/>
      </w:r>
      <w:r>
        <w:t xml:space="preserve">) </w:t>
      </w:r>
    </w:p>
    <w:p w14:paraId="176C03AA" w14:textId="77777777" w:rsidR="00D4138A" w:rsidRDefault="00D4138A" w:rsidP="003630B2">
      <w:pPr>
        <w:pStyle w:val="ListNumber"/>
        <w:numPr>
          <w:ilvl w:val="0"/>
          <w:numId w:val="27"/>
        </w:numPr>
      </w:pPr>
      <w:r>
        <w:t xml:space="preserve">(optional) Create a user for the unix user so you don’t have to run psql as sudo (-P to enter password –s – superuser): </w:t>
      </w:r>
    </w:p>
    <w:p w14:paraId="25D559F7" w14:textId="722E9BFF" w:rsidR="00D4138A" w:rsidRDefault="00D4138A" w:rsidP="00D96B97">
      <w:pPr>
        <w:pStyle w:val="Unix"/>
      </w:pPr>
      <w:r w:rsidRPr="00E6023A">
        <w:t>sudo -u postgres createuser jrc -P -s</w:t>
      </w:r>
    </w:p>
    <w:p w14:paraId="04E91DF8" w14:textId="77777777" w:rsidR="00D4138A" w:rsidRDefault="00D4138A" w:rsidP="003630B2">
      <w:pPr>
        <w:pStyle w:val="ListNumber"/>
        <w:numPr>
          <w:ilvl w:val="0"/>
          <w:numId w:val="27"/>
        </w:numPr>
      </w:pPr>
      <w:r>
        <w:t>Create a new database:</w:t>
      </w:r>
    </w:p>
    <w:p w14:paraId="7E2F6046" w14:textId="0123858B" w:rsidR="00D4138A" w:rsidRDefault="00D4138A" w:rsidP="00D96B97">
      <w:pPr>
        <w:pStyle w:val="Unix"/>
      </w:pPr>
      <w:r w:rsidRPr="00E6023A">
        <w:t>createdb -O jrc sprep</w:t>
      </w:r>
      <w:r>
        <w:t>_</w:t>
      </w:r>
      <w:r w:rsidRPr="00E6023A">
        <w:t>ris</w:t>
      </w:r>
    </w:p>
    <w:p w14:paraId="7A8D4B92" w14:textId="77777777" w:rsidR="00D4138A" w:rsidRDefault="00D4138A" w:rsidP="003630B2">
      <w:pPr>
        <w:pStyle w:val="ListNumber"/>
        <w:numPr>
          <w:ilvl w:val="0"/>
          <w:numId w:val="27"/>
        </w:numPr>
      </w:pPr>
      <w:r>
        <w:t xml:space="preserve">Allow access to Postgresql for local network users (see </w:t>
      </w:r>
      <w:hyperlink r:id="rId1254" w:history="1">
        <w:r w:rsidRPr="008A1A0D">
          <w:rPr>
            <w:rStyle w:val="Hyperlink"/>
          </w:rPr>
          <w:t>here</w:t>
        </w:r>
      </w:hyperlink>
      <w:r>
        <w:t xml:space="preserve">) using the </w:t>
      </w:r>
      <w:r w:rsidRPr="003630B2">
        <w:rPr>
          <w:i/>
        </w:rPr>
        <w:t>internal</w:t>
      </w:r>
      <w:r>
        <w:t xml:space="preserve"> IP address by editing the pg_hba.conf file:</w:t>
      </w:r>
    </w:p>
    <w:p w14:paraId="199920D8" w14:textId="4AC6DB5F" w:rsidR="00D4138A" w:rsidRDefault="00D4138A" w:rsidP="00D96B97">
      <w:pPr>
        <w:pStyle w:val="Unix"/>
      </w:pPr>
      <w:r>
        <w:t>sudo nano ~/../..</w:t>
      </w:r>
      <w:r w:rsidRPr="008A1A0D">
        <w:t>/etc/postgresql/9.</w:t>
      </w:r>
      <w:r>
        <w:t>1</w:t>
      </w:r>
      <w:r w:rsidRPr="008A1A0D">
        <w:t>/main/pg_hba.conf</w:t>
      </w:r>
    </w:p>
    <w:p w14:paraId="228DBB3D" w14:textId="1785E2AD" w:rsidR="00D4138A" w:rsidRDefault="00D4138A" w:rsidP="00D96B97">
      <w:pPr>
        <w:pStyle w:val="Unix"/>
      </w:pPr>
      <w:r w:rsidRPr="005338DD">
        <w:t>host    all             all             172.20.20.</w:t>
      </w:r>
      <w:r>
        <w:t>6/32</w:t>
      </w:r>
      <w:r w:rsidRPr="005338DD">
        <w:t xml:space="preserve">             md5</w:t>
      </w:r>
    </w:p>
    <w:p w14:paraId="3254D28D" w14:textId="77777777" w:rsidR="00D4138A" w:rsidRDefault="00D4138A" w:rsidP="003630B2">
      <w:pPr>
        <w:pStyle w:val="ListNumber"/>
        <w:numPr>
          <w:ilvl w:val="0"/>
          <w:numId w:val="27"/>
        </w:numPr>
      </w:pPr>
      <w:r>
        <w:t>E</w:t>
      </w:r>
      <w:r w:rsidRPr="008A1A0D">
        <w:t>nable PostgreSQL to listen across different networks</w:t>
      </w:r>
      <w:r>
        <w:t>:</w:t>
      </w:r>
    </w:p>
    <w:p w14:paraId="7B1E3852" w14:textId="5DC7D610" w:rsidR="00D4138A" w:rsidRDefault="00D4138A" w:rsidP="00D96B97">
      <w:pPr>
        <w:pStyle w:val="Unix"/>
      </w:pPr>
      <w:r>
        <w:t>sudo nano ~/../..</w:t>
      </w:r>
      <w:r w:rsidRPr="008A1A0D">
        <w:t>/etc/postgresql/9.</w:t>
      </w:r>
      <w:r>
        <w:t>1</w:t>
      </w:r>
      <w:r w:rsidRPr="008A1A0D">
        <w:t>/main/postgresql.conf</w:t>
      </w:r>
    </w:p>
    <w:p w14:paraId="51639E78" w14:textId="77777777" w:rsidR="00D4138A" w:rsidRDefault="00D4138A" w:rsidP="00D96B97">
      <w:pPr>
        <w:pStyle w:val="Unix"/>
      </w:pPr>
      <w:r w:rsidRPr="008A1A0D">
        <w:t>listen_addresses = '*'</w:t>
      </w:r>
    </w:p>
    <w:p w14:paraId="75C34505" w14:textId="77777777" w:rsidR="00D4138A" w:rsidRDefault="00D4138A" w:rsidP="003630B2">
      <w:pPr>
        <w:pStyle w:val="ListNumber"/>
        <w:numPr>
          <w:ilvl w:val="0"/>
          <w:numId w:val="27"/>
        </w:numPr>
      </w:pPr>
      <w:r>
        <w:t>Reload the configuration files and restart the server:</w:t>
      </w:r>
    </w:p>
    <w:p w14:paraId="5F3BD271" w14:textId="387B16DE" w:rsidR="00D4138A" w:rsidRDefault="00D4138A" w:rsidP="00D96B97">
      <w:pPr>
        <w:pStyle w:val="Unix"/>
      </w:pPr>
      <w:r w:rsidRPr="00E6023A">
        <w:t>sudo /etc/init.d/postgresql reload</w:t>
      </w:r>
      <w:r>
        <w:t xml:space="preserve"> </w:t>
      </w:r>
    </w:p>
    <w:p w14:paraId="15051C2F" w14:textId="5DC86B0E" w:rsidR="00D4138A" w:rsidRDefault="00D4138A" w:rsidP="00D96B97">
      <w:pPr>
        <w:pStyle w:val="Unix"/>
      </w:pPr>
      <w:r w:rsidRPr="00E6023A">
        <w:t>sudo /etc/init.d/postgresql restart</w:t>
      </w:r>
    </w:p>
    <w:p w14:paraId="0016F678" w14:textId="77777777" w:rsidR="00D4138A" w:rsidRDefault="00D4138A" w:rsidP="003630B2">
      <w:pPr>
        <w:pStyle w:val="ListNumber"/>
        <w:numPr>
          <w:ilvl w:val="0"/>
          <w:numId w:val="27"/>
        </w:numPr>
      </w:pPr>
      <w:r>
        <w:t>Configure postgresql for access from pgAdmin</w:t>
      </w:r>
    </w:p>
    <w:p w14:paraId="0BFA0056" w14:textId="44032285" w:rsidR="00D4138A" w:rsidRDefault="00D4138A" w:rsidP="00D96B97">
      <w:pPr>
        <w:pStyle w:val="Unix"/>
      </w:pPr>
      <w:r w:rsidRPr="00E6023A">
        <w:t>sudo apt-get install pgadmin3</w:t>
      </w:r>
    </w:p>
    <w:p w14:paraId="10EB9333" w14:textId="4750241A" w:rsidR="00D4138A" w:rsidRDefault="00D4138A" w:rsidP="00D96B97">
      <w:pPr>
        <w:pStyle w:val="Unix"/>
      </w:pPr>
      <w:r w:rsidRPr="00E6023A">
        <w:t>sudo apt-get install postgresql-contrib</w:t>
      </w:r>
    </w:p>
    <w:p w14:paraId="387AD640" w14:textId="6885E6D7" w:rsidR="00D4138A" w:rsidRDefault="00D4138A" w:rsidP="00D96B97">
      <w:pPr>
        <w:pStyle w:val="Unix"/>
      </w:pPr>
      <w:r w:rsidRPr="00E6023A">
        <w:t>sudo -u postgres psql</w:t>
      </w:r>
    </w:p>
    <w:p w14:paraId="5B7A2AE9" w14:textId="77777777" w:rsidR="00D4138A" w:rsidRDefault="00D4138A" w:rsidP="00D96B97">
      <w:pPr>
        <w:pStyle w:val="Unix"/>
      </w:pPr>
      <w:r w:rsidRPr="00E6023A">
        <w:t>CREATE EXTENSION adminpack;</w:t>
      </w:r>
    </w:p>
    <w:p w14:paraId="78CD1637" w14:textId="77777777" w:rsidR="00D4138A" w:rsidRDefault="00D4138A" w:rsidP="003630B2">
      <w:pPr>
        <w:pStyle w:val="ListNumber"/>
      </w:pPr>
      <w:r>
        <w:t xml:space="preserve">Connect from pgAdmin using ssh tunnelling (see </w:t>
      </w:r>
      <w:r>
        <w:fldChar w:fldCharType="begin"/>
      </w:r>
      <w:r>
        <w:instrText xml:space="preserve"> REF _Ref417388580 \h </w:instrText>
      </w:r>
      <w:r>
        <w:fldChar w:fldCharType="separate"/>
      </w:r>
      <w:r w:rsidR="00EA3299">
        <w:t>Using Putty</w:t>
      </w:r>
      <w:r>
        <w:fldChar w:fldCharType="end"/>
      </w:r>
      <w:r>
        <w:t>)</w:t>
      </w:r>
    </w:p>
    <w:p w14:paraId="6EDA398F" w14:textId="6EC66169" w:rsidR="00D4138A" w:rsidRDefault="00D4138A" w:rsidP="003630B2">
      <w:pPr>
        <w:pStyle w:val="ListNumber"/>
      </w:pPr>
      <w:r>
        <w:t xml:space="preserve">Run the sql script </w:t>
      </w:r>
      <w:hyperlink r:id="rId1255" w:history="1">
        <w:r w:rsidRPr="00882B65">
          <w:rPr>
            <w:rStyle w:val="Hyperlink"/>
          </w:rPr>
          <w:t>database_objects.sql</w:t>
        </w:r>
      </w:hyperlink>
      <w:r>
        <w:t xml:space="preserve"> to create the necessary database objects in Postgresql</w:t>
      </w:r>
      <w:r w:rsidR="00EB155B">
        <w:t>. You may need to change the default user from ‘jrc’ to ‘geonode’ if you are installing the database objects in a geonode database.</w:t>
      </w:r>
    </w:p>
    <w:p w14:paraId="429BD3BA" w14:textId="7E71D65F" w:rsidR="00AB159B" w:rsidRDefault="00AB159B" w:rsidP="000E5536">
      <w:pPr>
        <w:pStyle w:val="BodyText2"/>
      </w:pPr>
      <w:r>
        <w:t xml:space="preserve">Trying on 28/5/15 and there are some issues with connecting to PostGIS – this used to work before I installed Geonode. Trying to debug: </w:t>
      </w:r>
    </w:p>
    <w:p w14:paraId="16439D1D" w14:textId="77777777" w:rsidR="00AB159B" w:rsidRDefault="00AB159B" w:rsidP="00D96B97">
      <w:pPr>
        <w:pStyle w:val="Unix"/>
      </w:pPr>
      <w:r>
        <w:t>&gt;&gt;&gt; import psycopg2</w:t>
      </w:r>
    </w:p>
    <w:p w14:paraId="3AEF2DF6" w14:textId="77777777" w:rsidR="00AB159B" w:rsidRDefault="00AB159B" w:rsidP="00D96B97">
      <w:pPr>
        <w:pStyle w:val="Unix"/>
      </w:pPr>
      <w:r>
        <w:t>&gt;&gt;&gt; connectionString="dbname='sprep_ris' host='172.20.20.6' user='jrc' password='thargal88'"</w:t>
      </w:r>
    </w:p>
    <w:p w14:paraId="04C31AB3" w14:textId="77777777" w:rsidR="00AB159B" w:rsidRDefault="00AB159B" w:rsidP="00D96B97">
      <w:pPr>
        <w:pStyle w:val="Unix"/>
      </w:pPr>
      <w:r>
        <w:t>&gt;&gt;&gt; psycopg2.connect(connectionString)</w:t>
      </w:r>
    </w:p>
    <w:p w14:paraId="4BE400D2" w14:textId="77777777" w:rsidR="00AB159B" w:rsidRDefault="00AB159B" w:rsidP="00D96B97">
      <w:pPr>
        <w:pStyle w:val="Unix"/>
      </w:pPr>
      <w:r>
        <w:t>Traceback (most recent call last):</w:t>
      </w:r>
    </w:p>
    <w:p w14:paraId="0500502F" w14:textId="77777777" w:rsidR="00AB159B" w:rsidRDefault="00AB159B" w:rsidP="00D96B97">
      <w:pPr>
        <w:pStyle w:val="Unix"/>
      </w:pPr>
      <w:r>
        <w:t xml:space="preserve">  File "&lt;stdin&gt;", line 1, in &lt;module&gt;</w:t>
      </w:r>
    </w:p>
    <w:p w14:paraId="7810D105" w14:textId="77777777" w:rsidR="00AB159B" w:rsidRDefault="00AB159B" w:rsidP="00D96B97">
      <w:pPr>
        <w:pStyle w:val="Unix"/>
      </w:pPr>
      <w:r>
        <w:lastRenderedPageBreak/>
        <w:t xml:space="preserve">  File "/usr/lib/python2.7/dist-packages/psycopg2/__init__.py", line 179, in connect</w:t>
      </w:r>
    </w:p>
    <w:p w14:paraId="382FA4A1" w14:textId="77777777" w:rsidR="00AB159B" w:rsidRDefault="00AB159B" w:rsidP="00D96B97">
      <w:pPr>
        <w:pStyle w:val="Unix"/>
      </w:pPr>
      <w:r>
        <w:t xml:space="preserve">    connection_factory=connection_factory, async=async)</w:t>
      </w:r>
    </w:p>
    <w:p w14:paraId="16CB790D" w14:textId="77777777" w:rsidR="00AB159B" w:rsidRDefault="00AB159B" w:rsidP="00D96B97">
      <w:pPr>
        <w:pStyle w:val="Unix"/>
      </w:pPr>
      <w:r>
        <w:t>psycopg2.OperationalError: could not connect to server: Connection timed out</w:t>
      </w:r>
    </w:p>
    <w:p w14:paraId="16EFA2EB" w14:textId="77777777" w:rsidR="00AB159B" w:rsidRDefault="00AB159B" w:rsidP="00D96B97">
      <w:pPr>
        <w:pStyle w:val="Unix"/>
      </w:pPr>
      <w:r>
        <w:t xml:space="preserve">        Is the server running on host "172.20.20.6" and accepting</w:t>
      </w:r>
    </w:p>
    <w:p w14:paraId="3532F1C5" w14:textId="0249D7E2" w:rsidR="00AB159B" w:rsidRDefault="00AB159B" w:rsidP="00D96B97">
      <w:pPr>
        <w:pStyle w:val="Unix"/>
      </w:pPr>
      <w:r>
        <w:t xml:space="preserve">        TCP/IP connections on port 5432?</w:t>
      </w:r>
    </w:p>
    <w:p w14:paraId="1CD8607C" w14:textId="751B6030" w:rsidR="00AB159B" w:rsidRDefault="00AB159B" w:rsidP="000E5536">
      <w:pPr>
        <w:pStyle w:val="BodyText2"/>
      </w:pPr>
      <w:r>
        <w:t>I can connect from psql so there should be no problem.</w:t>
      </w:r>
      <w:r w:rsidR="00DB37AA">
        <w:t xml:space="preserve"> But when you connect using psql using the host ip address you get the same connection time out. So this works: </w:t>
      </w:r>
    </w:p>
    <w:p w14:paraId="364607E6" w14:textId="2CC0A3D3" w:rsidR="00DB37AA" w:rsidRDefault="00DB37AA" w:rsidP="00D96B97">
      <w:pPr>
        <w:pStyle w:val="Unix"/>
      </w:pPr>
      <w:r w:rsidRPr="00DB37AA">
        <w:t>jrc@test-ris:~$ psql -h localhost sprep_ris</w:t>
      </w:r>
    </w:p>
    <w:p w14:paraId="7559975D" w14:textId="18E537C6" w:rsidR="00DB37AA" w:rsidRDefault="00DB37AA" w:rsidP="000E5536">
      <w:pPr>
        <w:pStyle w:val="BodyText2"/>
      </w:pPr>
      <w:r>
        <w:t>But this doesn’t:</w:t>
      </w:r>
    </w:p>
    <w:p w14:paraId="2C9961C0" w14:textId="15498020" w:rsidR="00DB37AA" w:rsidRDefault="00DB37AA" w:rsidP="00D96B97">
      <w:pPr>
        <w:pStyle w:val="Unix"/>
      </w:pPr>
      <w:r w:rsidRPr="00DB37AA">
        <w:t>jrc@test-ris:~$ psql -h 172.20.20.6 sprep_ris</w:t>
      </w:r>
    </w:p>
    <w:p w14:paraId="2493BC65" w14:textId="52AF2E01" w:rsidR="0087026F" w:rsidRDefault="0087026F" w:rsidP="0034374E">
      <w:pPr>
        <w:pStyle w:val="Heading3"/>
      </w:pPr>
      <w:r>
        <w:t>Install Python REST Server</w:t>
      </w:r>
    </w:p>
    <w:p w14:paraId="403FE82B" w14:textId="77777777" w:rsidR="002627AF" w:rsidRDefault="002627AF" w:rsidP="003630B2">
      <w:pPr>
        <w:pStyle w:val="ListNumber"/>
        <w:numPr>
          <w:ilvl w:val="0"/>
          <w:numId w:val="30"/>
        </w:numPr>
      </w:pPr>
      <w:r>
        <w:t xml:space="preserve">Install Git (see </w:t>
      </w:r>
      <w:r>
        <w:fldChar w:fldCharType="begin"/>
      </w:r>
      <w:r>
        <w:instrText xml:space="preserve"> REF _Ref416880293 \h </w:instrText>
      </w:r>
      <w:r>
        <w:fldChar w:fldCharType="separate"/>
      </w:r>
      <w:r w:rsidR="00EA3299">
        <w:t>On Ubuntu</w:t>
      </w:r>
      <w:r>
        <w:fldChar w:fldCharType="end"/>
      </w:r>
      <w:r>
        <w:t>)</w:t>
      </w:r>
    </w:p>
    <w:p w14:paraId="6B48027D" w14:textId="12151862" w:rsidR="00F74EC0" w:rsidRDefault="00F74EC0" w:rsidP="00D96B97">
      <w:pPr>
        <w:pStyle w:val="Unix"/>
      </w:pPr>
      <w:r>
        <w:t xml:space="preserve">sudo </w:t>
      </w:r>
      <w:r w:rsidRPr="00A4204A">
        <w:t>apt-get install git</w:t>
      </w:r>
    </w:p>
    <w:p w14:paraId="118D4155" w14:textId="79F6253B" w:rsidR="005C274F" w:rsidRDefault="00F74EC0" w:rsidP="003630B2">
      <w:pPr>
        <w:pStyle w:val="ListNumber"/>
        <w:numPr>
          <w:ilvl w:val="0"/>
          <w:numId w:val="27"/>
        </w:numPr>
      </w:pPr>
      <w:r>
        <w:t>Install setuptools</w:t>
      </w:r>
    </w:p>
    <w:p w14:paraId="1D950BE5" w14:textId="7FB6C480" w:rsidR="00F74EC0" w:rsidRDefault="00F74EC0" w:rsidP="00D96B97">
      <w:pPr>
        <w:pStyle w:val="Unix"/>
      </w:pPr>
      <w:r w:rsidRPr="00F74EC0">
        <w:t>sudo apt-get install python-setuptools</w:t>
      </w:r>
    </w:p>
    <w:p w14:paraId="249794D4" w14:textId="74FBF892" w:rsidR="00BC1C24" w:rsidRDefault="00BC1C24" w:rsidP="003630B2">
      <w:pPr>
        <w:pStyle w:val="ListNumber"/>
        <w:numPr>
          <w:ilvl w:val="0"/>
          <w:numId w:val="27"/>
        </w:numPr>
      </w:pPr>
      <w:r>
        <w:t xml:space="preserve">Install Pip (see </w:t>
      </w:r>
      <w:r>
        <w:fldChar w:fldCharType="begin"/>
      </w:r>
      <w:r>
        <w:instrText xml:space="preserve"> REF _Ref416945647 \h </w:instrText>
      </w:r>
      <w:r>
        <w:fldChar w:fldCharType="separate"/>
      </w:r>
      <w:r w:rsidR="00EA3299">
        <w:t>Pip</w:t>
      </w:r>
      <w:r>
        <w:fldChar w:fldCharType="end"/>
      </w:r>
      <w:r>
        <w:t>)</w:t>
      </w:r>
    </w:p>
    <w:p w14:paraId="05D3891A" w14:textId="77777777" w:rsidR="00F74EC0" w:rsidRDefault="00F74EC0" w:rsidP="00D96B97">
      <w:pPr>
        <w:pStyle w:val="Unix"/>
      </w:pPr>
      <w:r>
        <w:t>wget https://bootstrap.pypa.io/get-pip.py</w:t>
      </w:r>
    </w:p>
    <w:p w14:paraId="007EE877" w14:textId="1F3F65B7" w:rsidR="00F74EC0" w:rsidRDefault="00F74EC0" w:rsidP="00D96B97">
      <w:pPr>
        <w:pStyle w:val="Unix"/>
      </w:pPr>
      <w:r>
        <w:t>sudo python get-pip.py</w:t>
      </w:r>
    </w:p>
    <w:p w14:paraId="2E7D2F0B" w14:textId="77777777" w:rsidR="005C274F" w:rsidRDefault="005C274F" w:rsidP="003630B2">
      <w:pPr>
        <w:pStyle w:val="ListNumber"/>
        <w:numPr>
          <w:ilvl w:val="0"/>
          <w:numId w:val="27"/>
        </w:numPr>
      </w:pPr>
      <w:r>
        <w:t xml:space="preserve">Install flup (see </w:t>
      </w:r>
      <w:r>
        <w:fldChar w:fldCharType="begin"/>
      </w:r>
      <w:r>
        <w:instrText xml:space="preserve"> REF _Ref416881125 \h </w:instrText>
      </w:r>
      <w:r>
        <w:fldChar w:fldCharType="separate"/>
      </w:r>
      <w:r w:rsidR="00EA3299">
        <w:t>flup</w:t>
      </w:r>
      <w:r>
        <w:fldChar w:fldCharType="end"/>
      </w:r>
      <w:r>
        <w:t>)</w:t>
      </w:r>
    </w:p>
    <w:p w14:paraId="00A58882" w14:textId="77777777" w:rsidR="00F27110" w:rsidRDefault="00F27110" w:rsidP="00D96B97">
      <w:pPr>
        <w:pStyle w:val="Unix"/>
      </w:pPr>
      <w:r>
        <w:t xml:space="preserve">wget </w:t>
      </w:r>
      <w:hyperlink r:id="rId1256" w:history="1">
        <w:r w:rsidRPr="00795200">
          <w:rPr>
            <w:rStyle w:val="Hyperlink"/>
          </w:rPr>
          <w:t>http://www.saddi.com/software/flup/dist/flup-1.0.2.tar.gz</w:t>
        </w:r>
      </w:hyperlink>
    </w:p>
    <w:p w14:paraId="69728278" w14:textId="77777777" w:rsidR="00F27110" w:rsidRDefault="00F27110" w:rsidP="00D96B97">
      <w:pPr>
        <w:pStyle w:val="Unix"/>
      </w:pPr>
      <w:r w:rsidRPr="008C6890">
        <w:t>tar -xvzf flup-1.0.2.tar.gz</w:t>
      </w:r>
    </w:p>
    <w:p w14:paraId="69042BFB" w14:textId="0FE71714" w:rsidR="00F27110" w:rsidRDefault="00F27110" w:rsidP="00D96B97">
      <w:pPr>
        <w:pStyle w:val="Unix"/>
      </w:pPr>
      <w:r>
        <w:t>cd flup-1.0.2</w:t>
      </w:r>
      <w:r w:rsidR="009E0F78">
        <w:t>/</w:t>
      </w:r>
    </w:p>
    <w:p w14:paraId="0DE58D11" w14:textId="4BCEFE3E" w:rsidR="00F27110" w:rsidRDefault="009E0F78" w:rsidP="00D96B97">
      <w:pPr>
        <w:pStyle w:val="Unix"/>
      </w:pPr>
      <w:r>
        <w:t xml:space="preserve">sudo </w:t>
      </w:r>
      <w:r w:rsidR="00F27110">
        <w:t>python setup.py install</w:t>
      </w:r>
    </w:p>
    <w:p w14:paraId="1D8A33DA" w14:textId="2640CEB7" w:rsidR="00A4204A" w:rsidRDefault="00A4204A" w:rsidP="003630B2">
      <w:pPr>
        <w:pStyle w:val="ListNumber"/>
        <w:numPr>
          <w:ilvl w:val="0"/>
          <w:numId w:val="27"/>
        </w:numPr>
      </w:pPr>
      <w:r>
        <w:t xml:space="preserve">Install webpy (see </w:t>
      </w:r>
      <w:r>
        <w:fldChar w:fldCharType="begin"/>
      </w:r>
      <w:r>
        <w:instrText xml:space="preserve"> REF _Ref416879796 \h </w:instrText>
      </w:r>
      <w:r>
        <w:fldChar w:fldCharType="separate"/>
      </w:r>
      <w:r w:rsidR="00EA3299">
        <w:t>WebPy</w:t>
      </w:r>
      <w:r>
        <w:fldChar w:fldCharType="end"/>
      </w:r>
      <w:r>
        <w:t>)</w:t>
      </w:r>
    </w:p>
    <w:p w14:paraId="7C8EC258" w14:textId="77777777" w:rsidR="009E0F78" w:rsidRDefault="009E0F78" w:rsidP="00D96B97">
      <w:pPr>
        <w:pStyle w:val="Unix"/>
      </w:pPr>
      <w:r>
        <w:t xml:space="preserve">wget </w:t>
      </w:r>
      <w:hyperlink r:id="rId1257" w:history="1">
        <w:r w:rsidRPr="00795200">
          <w:rPr>
            <w:rStyle w:val="Hyperlink"/>
          </w:rPr>
          <w:t>http://webpy.org/static/web.py-0.37.tar.gz</w:t>
        </w:r>
      </w:hyperlink>
    </w:p>
    <w:p w14:paraId="0BC297BE" w14:textId="77777777" w:rsidR="009E0F78" w:rsidRDefault="009E0F78" w:rsidP="00D96B97">
      <w:pPr>
        <w:pStyle w:val="Unix"/>
      </w:pPr>
      <w:r w:rsidRPr="00847A5A">
        <w:t>tar -xvzf web.py-0.37.tar.gz</w:t>
      </w:r>
    </w:p>
    <w:p w14:paraId="43440B8C" w14:textId="77777777" w:rsidR="009E0F78" w:rsidRDefault="009E0F78" w:rsidP="00D96B97">
      <w:pPr>
        <w:pStyle w:val="Unix"/>
      </w:pPr>
      <w:r w:rsidRPr="009E0F78">
        <w:t>cd web.py-0.37/</w:t>
      </w:r>
    </w:p>
    <w:p w14:paraId="7F44B0DC" w14:textId="3B224678" w:rsidR="009E0F78" w:rsidRDefault="009E0F78" w:rsidP="00D96B97">
      <w:pPr>
        <w:pStyle w:val="Unix"/>
      </w:pPr>
      <w:r>
        <w:t xml:space="preserve">sudo </w:t>
      </w:r>
      <w:r w:rsidRPr="00B6119B">
        <w:t>python setup.py ins</w:t>
      </w:r>
      <w:r>
        <w:t>tall</w:t>
      </w:r>
    </w:p>
    <w:p w14:paraId="16F6BAF7" w14:textId="24F72467" w:rsidR="009E0F78" w:rsidRDefault="009E0F78" w:rsidP="003630B2">
      <w:pPr>
        <w:pStyle w:val="ListNumber"/>
        <w:numPr>
          <w:ilvl w:val="0"/>
          <w:numId w:val="27"/>
        </w:numPr>
      </w:pPr>
      <w:r>
        <w:t>Install psycopg2</w:t>
      </w:r>
      <w:r w:rsidR="00FC5CE9">
        <w:t xml:space="preserve"> – may already be installed</w:t>
      </w:r>
    </w:p>
    <w:p w14:paraId="7F239FCF" w14:textId="644F286E" w:rsidR="008C1579" w:rsidRDefault="009E0F78" w:rsidP="00D96B97">
      <w:pPr>
        <w:pStyle w:val="Unix"/>
      </w:pPr>
      <w:r>
        <w:t xml:space="preserve">sudo </w:t>
      </w:r>
      <w:r w:rsidRPr="008C1579">
        <w:t>apt-get install python-psycopg2</w:t>
      </w:r>
      <w:r w:rsidR="008C1579" w:rsidRPr="008C1579">
        <w:t xml:space="preserve"> </w:t>
      </w:r>
    </w:p>
    <w:p w14:paraId="0951E3D7" w14:textId="77777777" w:rsidR="00EA3299" w:rsidRDefault="004360C2" w:rsidP="000E5536">
      <w:pPr>
        <w:pStyle w:val="Heading5"/>
      </w:pPr>
      <w:r>
        <w:t xml:space="preserve">Install pdfkit (see </w:t>
      </w:r>
      <w:r>
        <w:rPr>
          <w:szCs w:val="22"/>
        </w:rPr>
        <w:fldChar w:fldCharType="begin"/>
      </w:r>
      <w:r>
        <w:instrText xml:space="preserve"> REF _Ref416946800 \h </w:instrText>
      </w:r>
      <w:r>
        <w:rPr>
          <w:szCs w:val="22"/>
        </w:rPr>
      </w:r>
      <w:r>
        <w:rPr>
          <w:szCs w:val="22"/>
        </w:rPr>
        <w:fldChar w:fldCharType="separate"/>
      </w:r>
      <w:r w:rsidR="00EA3299">
        <w:t>OrderedDict</w:t>
      </w:r>
    </w:p>
    <w:p w14:paraId="259E72C5" w14:textId="77777777" w:rsidR="00EA3299" w:rsidRDefault="00EA3299" w:rsidP="00D96B97">
      <w:pPr>
        <w:pStyle w:val="Unix"/>
      </w:pPr>
      <w:r>
        <w:t xml:space="preserve">wget </w:t>
      </w:r>
      <w:r w:rsidRPr="00573BB7">
        <w:t>https://pypi.python.org/packages/source/o/ordereddict/ordereddict-1.1.tar.gz</w:t>
      </w:r>
    </w:p>
    <w:p w14:paraId="4AA5A3DE" w14:textId="77777777" w:rsidR="00EA3299" w:rsidRDefault="00EA3299" w:rsidP="00D96B97">
      <w:pPr>
        <w:pStyle w:val="Unix"/>
      </w:pPr>
      <w:r w:rsidRPr="00630613">
        <w:t>tar -xvzf ordereddict-1.1.tar.gz</w:t>
      </w:r>
    </w:p>
    <w:p w14:paraId="4F8C4D3F" w14:textId="77777777" w:rsidR="00EA3299" w:rsidRDefault="00EA3299" w:rsidP="00D96B97">
      <w:pPr>
        <w:pStyle w:val="Unix"/>
      </w:pPr>
      <w:r w:rsidRPr="00F74EC0">
        <w:t>cd ordereddict-1.1/</w:t>
      </w:r>
    </w:p>
    <w:p w14:paraId="547C3C4F" w14:textId="77777777" w:rsidR="00EA3299" w:rsidRPr="00630613" w:rsidRDefault="00EA3299" w:rsidP="00D96B97">
      <w:pPr>
        <w:pStyle w:val="Unix"/>
      </w:pPr>
      <w:r>
        <w:t>sudo python setup.py install</w:t>
      </w:r>
    </w:p>
    <w:p w14:paraId="0E882A87" w14:textId="550D2132" w:rsidR="004360C2" w:rsidRDefault="00EA3299" w:rsidP="003630B2">
      <w:pPr>
        <w:pStyle w:val="ListNumber"/>
        <w:numPr>
          <w:ilvl w:val="0"/>
          <w:numId w:val="27"/>
        </w:numPr>
      </w:pPr>
      <w:r>
        <w:t>pdfkit</w:t>
      </w:r>
      <w:r w:rsidR="004360C2">
        <w:fldChar w:fldCharType="end"/>
      </w:r>
      <w:r w:rsidR="004360C2">
        <w:t>)</w:t>
      </w:r>
    </w:p>
    <w:p w14:paraId="623707EE" w14:textId="3B588BCE" w:rsidR="00F27110" w:rsidRDefault="00F27110" w:rsidP="00D96B97">
      <w:pPr>
        <w:pStyle w:val="Unix"/>
      </w:pPr>
      <w:r w:rsidRPr="00F27110">
        <w:t>sudo pip install pdfkit</w:t>
      </w:r>
    </w:p>
    <w:p w14:paraId="5BE58455" w14:textId="0F129FDA" w:rsidR="00D808D0" w:rsidRDefault="00D808D0" w:rsidP="00D96B97">
      <w:pPr>
        <w:pStyle w:val="Unix"/>
      </w:pPr>
      <w:r>
        <w:t>sudo apt-get</w:t>
      </w:r>
      <w:r w:rsidRPr="009C0DFB">
        <w:t xml:space="preserve"> install wkhtmltopdf</w:t>
      </w:r>
    </w:p>
    <w:p w14:paraId="741306CE" w14:textId="77777777" w:rsidR="00D808D0" w:rsidRDefault="00D808D0" w:rsidP="00D96B97">
      <w:pPr>
        <w:pStyle w:val="Unix"/>
      </w:pPr>
      <w:r w:rsidRPr="00D808D0">
        <w:t>sudo apt-get install libicu48</w:t>
      </w:r>
    </w:p>
    <w:p w14:paraId="00413874" w14:textId="0F582595" w:rsidR="00250E36" w:rsidRDefault="00250E36" w:rsidP="000E5536">
      <w:pPr>
        <w:pStyle w:val="BodyText2"/>
      </w:pPr>
      <w:r>
        <w:t>Errors may occur in trying to create a pdf:</w:t>
      </w:r>
    </w:p>
    <w:p w14:paraId="43A678AE" w14:textId="4097BD98" w:rsidR="00250E36" w:rsidRDefault="00250E36" w:rsidP="00D96B97">
      <w:pPr>
        <w:pStyle w:val="Unix"/>
      </w:pPr>
      <w:r>
        <w:t>[Tue May 05 22:17:51 2015] [error] [client 139.191.170.67]</w:t>
      </w:r>
      <w:r w:rsidRPr="00250E36">
        <w:t xml:space="preserve"> IOError: wkhtmltopdf: cannot connect to X server</w:t>
      </w:r>
    </w:p>
    <w:p w14:paraId="647083D9" w14:textId="77777777" w:rsidR="00250E36" w:rsidRDefault="00250E36" w:rsidP="00D96B97">
      <w:pPr>
        <w:pStyle w:val="Unix"/>
      </w:pPr>
      <w:r>
        <w:t>[Tue May 05 22:17:51 2015] [error] [client 139.191.170.67] You will need to run whktmltopdf within a "virutal" X server.</w:t>
      </w:r>
    </w:p>
    <w:p w14:paraId="4B7F1777" w14:textId="00D334E8" w:rsidR="00250E36" w:rsidRDefault="00250E36" w:rsidP="000E5536">
      <w:pPr>
        <w:pStyle w:val="BodyText2"/>
      </w:pPr>
      <w:r>
        <w:t xml:space="preserve">Follow instructions </w:t>
      </w:r>
      <w:hyperlink r:id="rId1258" w:history="1">
        <w:r w:rsidRPr="00FB48C2">
          <w:rPr>
            <w:rStyle w:val="Hyperlink"/>
          </w:rPr>
          <w:t>here</w:t>
        </w:r>
      </w:hyperlink>
      <w:r w:rsidR="004F4FBB">
        <w:t xml:space="preserve"> to create a virtual X server:</w:t>
      </w:r>
    </w:p>
    <w:p w14:paraId="65B3FED4" w14:textId="77777777" w:rsidR="00250E36" w:rsidRDefault="00250E36" w:rsidP="00D96B97">
      <w:pPr>
        <w:pStyle w:val="Unix"/>
      </w:pPr>
      <w:r>
        <w:t xml:space="preserve">sudo </w:t>
      </w:r>
      <w:r w:rsidRPr="00FB48C2">
        <w:t>apt-get install xvfb</w:t>
      </w:r>
    </w:p>
    <w:p w14:paraId="5C189A9A" w14:textId="7565C47B" w:rsidR="00250E36" w:rsidRDefault="00250E36" w:rsidP="00D96B97">
      <w:pPr>
        <w:pStyle w:val="Unix"/>
      </w:pPr>
      <w:r w:rsidRPr="00250E36">
        <w:t>sudo nano ../../usr/bin/wkhtmltopdf.sh</w:t>
      </w:r>
    </w:p>
    <w:p w14:paraId="5C2F9972" w14:textId="291E8082" w:rsidR="00250E36" w:rsidRDefault="00250E36" w:rsidP="000E5536">
      <w:pPr>
        <w:pStyle w:val="BodyText2"/>
      </w:pPr>
      <w:r>
        <w:t>Paste in:</w:t>
      </w:r>
    </w:p>
    <w:p w14:paraId="0A9888A3" w14:textId="77777777" w:rsidR="005221AE" w:rsidRDefault="005221AE" w:rsidP="00D96B97">
      <w:pPr>
        <w:pStyle w:val="Unix"/>
      </w:pPr>
      <w:r>
        <w:t>#!/bin/bash</w:t>
      </w:r>
    </w:p>
    <w:p w14:paraId="4543F99C" w14:textId="18BE9B20" w:rsidR="00250E36" w:rsidRDefault="005221AE" w:rsidP="00D96B97">
      <w:pPr>
        <w:pStyle w:val="Unix"/>
      </w:pPr>
      <w:r>
        <w:t>xvfb-run --server-args="-screen 0, 1024x768x24" /usr/bin/wkhtmltopdf $*</w:t>
      </w:r>
    </w:p>
    <w:p w14:paraId="6351E028" w14:textId="57114DF3" w:rsidR="005221AE" w:rsidRDefault="005221AE" w:rsidP="000E5536">
      <w:pPr>
        <w:pStyle w:val="BodyText2"/>
      </w:pPr>
      <w:r>
        <w:t>Then:</w:t>
      </w:r>
    </w:p>
    <w:p w14:paraId="6EAA5E50" w14:textId="37B7D05A" w:rsidR="00250E36" w:rsidRDefault="00250E36" w:rsidP="00D96B97">
      <w:pPr>
        <w:pStyle w:val="Unix"/>
      </w:pPr>
      <w:r>
        <w:t xml:space="preserve">sudo </w:t>
      </w:r>
      <w:r w:rsidRPr="00250E36">
        <w:t xml:space="preserve">chmod a+x </w:t>
      </w:r>
      <w:r w:rsidR="009E0281">
        <w:t>~/../..</w:t>
      </w:r>
      <w:r w:rsidRPr="00250E36">
        <w:t>/usr/bin/wkhtmltopdf.sh</w:t>
      </w:r>
    </w:p>
    <w:p w14:paraId="04E5C305" w14:textId="2578D384" w:rsidR="009E0281" w:rsidRDefault="009E0281" w:rsidP="00D96B97">
      <w:pPr>
        <w:pStyle w:val="Unix"/>
      </w:pPr>
      <w:r>
        <w:t xml:space="preserve">sudo </w:t>
      </w:r>
      <w:r w:rsidRPr="009E0281">
        <w:t xml:space="preserve">ln -s </w:t>
      </w:r>
      <w:r>
        <w:t>~/../..</w:t>
      </w:r>
      <w:r w:rsidRPr="009E0281">
        <w:t xml:space="preserve">/usr/bin/wkhtmltopdf.sh </w:t>
      </w:r>
      <w:r>
        <w:t>~/../..</w:t>
      </w:r>
      <w:r w:rsidRPr="009E0281">
        <w:t>/usr/local/bin/wkhtmltopdf</w:t>
      </w:r>
    </w:p>
    <w:p w14:paraId="13EFC8BB" w14:textId="261666C0" w:rsidR="006873D9" w:rsidRDefault="006873D9" w:rsidP="003630B2">
      <w:pPr>
        <w:pStyle w:val="ListNumber"/>
        <w:numPr>
          <w:ilvl w:val="0"/>
          <w:numId w:val="27"/>
        </w:numPr>
      </w:pPr>
      <w:r>
        <w:t xml:space="preserve">Install OrderedDict (see </w:t>
      </w:r>
      <w:r>
        <w:fldChar w:fldCharType="begin"/>
      </w:r>
      <w:r>
        <w:instrText xml:space="preserve"> REF _Ref416948190 \h </w:instrText>
      </w:r>
      <w:r>
        <w:fldChar w:fldCharType="separate"/>
      </w:r>
      <w:r w:rsidR="00EA3299">
        <w:t>OrderedDict</w:t>
      </w:r>
      <w:r>
        <w:fldChar w:fldCharType="end"/>
      </w:r>
      <w:r>
        <w:t>)</w:t>
      </w:r>
    </w:p>
    <w:p w14:paraId="08D7E615" w14:textId="77777777" w:rsidR="00F27110" w:rsidRDefault="00F27110" w:rsidP="00D96B97">
      <w:pPr>
        <w:pStyle w:val="Unix"/>
      </w:pPr>
      <w:r>
        <w:t xml:space="preserve">wget </w:t>
      </w:r>
      <w:hyperlink r:id="rId1259" w:history="1">
        <w:r w:rsidRPr="00795200">
          <w:rPr>
            <w:rStyle w:val="Hyperlink"/>
          </w:rPr>
          <w:t>https://pypi.python.org/packages/source/o/ordereddict/ordereddict-1.1.tar.gz</w:t>
        </w:r>
      </w:hyperlink>
    </w:p>
    <w:p w14:paraId="5DA2763D" w14:textId="77777777" w:rsidR="00F27110" w:rsidRDefault="00F27110" w:rsidP="00D96B97">
      <w:pPr>
        <w:pStyle w:val="Unix"/>
      </w:pPr>
      <w:r w:rsidRPr="00630613">
        <w:t>tar -xvzf ordereddict-1.1.tar.gz</w:t>
      </w:r>
    </w:p>
    <w:p w14:paraId="3C9EEE5B" w14:textId="77777777" w:rsidR="00F27110" w:rsidRDefault="00F27110" w:rsidP="00D96B97">
      <w:pPr>
        <w:pStyle w:val="Unix"/>
      </w:pPr>
      <w:r w:rsidRPr="00F74EC0">
        <w:t>cd ordereddict-1.1/</w:t>
      </w:r>
    </w:p>
    <w:p w14:paraId="382AFDFD" w14:textId="77777777" w:rsidR="00F27110" w:rsidRPr="00630613" w:rsidRDefault="00F27110" w:rsidP="00D96B97">
      <w:pPr>
        <w:pStyle w:val="Unix"/>
      </w:pPr>
      <w:r>
        <w:lastRenderedPageBreak/>
        <w:t>sudo python setup.py install</w:t>
      </w:r>
    </w:p>
    <w:p w14:paraId="15B445CA" w14:textId="77777777" w:rsidR="00EA3299" w:rsidRDefault="00E41E46" w:rsidP="000E5536">
      <w:pPr>
        <w:pStyle w:val="Heading5"/>
      </w:pPr>
      <w:r>
        <w:t xml:space="preserve">Install lxml (see </w:t>
      </w:r>
      <w:r>
        <w:rPr>
          <w:szCs w:val="22"/>
        </w:rPr>
        <w:fldChar w:fldCharType="begin"/>
      </w:r>
      <w:r>
        <w:instrText xml:space="preserve"> REF _Ref416955918 \h </w:instrText>
      </w:r>
      <w:r>
        <w:rPr>
          <w:szCs w:val="22"/>
        </w:rPr>
      </w:r>
      <w:r>
        <w:rPr>
          <w:szCs w:val="22"/>
        </w:rPr>
        <w:fldChar w:fldCharType="separate"/>
      </w:r>
      <w:r w:rsidR="00EA3299">
        <w:t>Geopy</w:t>
      </w:r>
    </w:p>
    <w:p w14:paraId="3FE60656" w14:textId="77777777" w:rsidR="00EA3299" w:rsidRDefault="00EA3299" w:rsidP="000E5536">
      <w:pPr>
        <w:pStyle w:val="BodyText2"/>
      </w:pPr>
      <w:r w:rsidRPr="00573BB7">
        <w:t>Geopy</w:t>
      </w:r>
      <w:r>
        <w:t xml:space="preserve"> is a geolocation API for Python that uses a number of different geolocation services.</w:t>
      </w:r>
    </w:p>
    <w:p w14:paraId="768DF4AB" w14:textId="77777777" w:rsidR="00EA3299" w:rsidRDefault="00EA3299" w:rsidP="000E5536">
      <w:pPr>
        <w:pStyle w:val="Code"/>
      </w:pPr>
      <w:r>
        <w:t>&gt;&gt;&gt; import geopy</w:t>
      </w:r>
    </w:p>
    <w:p w14:paraId="3EF045BF" w14:textId="77777777" w:rsidR="00EA3299" w:rsidRDefault="00EA3299" w:rsidP="000E5536">
      <w:pPr>
        <w:pStyle w:val="Code"/>
      </w:pPr>
      <w:r w:rsidRPr="00947E1E">
        <w:t>&gt;&gt;&gt; from geopy.geocoders import GeoNames</w:t>
      </w:r>
    </w:p>
    <w:p w14:paraId="22B09385" w14:textId="77777777" w:rsidR="00EA3299" w:rsidRDefault="00EA3299" w:rsidP="000E5536">
      <w:pPr>
        <w:pStyle w:val="Code"/>
      </w:pPr>
      <w:r w:rsidRPr="00947E1E">
        <w:t>&gt;&gt;&gt; geolocator = GeoNames(username="iwc_importer")</w:t>
      </w:r>
    </w:p>
    <w:p w14:paraId="6B1814B4" w14:textId="77777777" w:rsidR="00EA3299" w:rsidRDefault="00EA3299" w:rsidP="000E5536">
      <w:pPr>
        <w:pStyle w:val="Code"/>
      </w:pPr>
      <w:r w:rsidRPr="00855970">
        <w:t>&gt;&gt;&gt; geolocator.geocode("Ailuk",timeout=5000)</w:t>
      </w:r>
    </w:p>
    <w:p w14:paraId="15DF30DC" w14:textId="77777777" w:rsidR="00EA3299" w:rsidRDefault="00EA3299" w:rsidP="000E5536">
      <w:pPr>
        <w:pStyle w:val="Code"/>
      </w:pPr>
      <w:r w:rsidRPr="00855970">
        <w:t>Location((10.28621, 169.92176, 0.0))</w:t>
      </w:r>
    </w:p>
    <w:p w14:paraId="18987E10" w14:textId="485FFD16" w:rsidR="00E41E46" w:rsidRDefault="00EA3299" w:rsidP="003630B2">
      <w:pPr>
        <w:pStyle w:val="ListNumber"/>
        <w:numPr>
          <w:ilvl w:val="0"/>
          <w:numId w:val="27"/>
        </w:numPr>
      </w:pPr>
      <w:r>
        <w:t>lxml</w:t>
      </w:r>
      <w:r w:rsidR="00E41E46">
        <w:fldChar w:fldCharType="end"/>
      </w:r>
      <w:r w:rsidR="00E41E46">
        <w:t>)</w:t>
      </w:r>
    </w:p>
    <w:p w14:paraId="4956C4DF" w14:textId="77777777" w:rsidR="00F27110" w:rsidRDefault="00F27110" w:rsidP="00D96B97">
      <w:pPr>
        <w:pStyle w:val="Unix"/>
      </w:pPr>
      <w:r w:rsidRPr="001406A7">
        <w:t>sudo apt-get install libxml2-dev libxslt-dev python-dev</w:t>
      </w:r>
    </w:p>
    <w:p w14:paraId="20CB6B11" w14:textId="77777777" w:rsidR="00F27110" w:rsidRDefault="00F27110" w:rsidP="00D96B97">
      <w:pPr>
        <w:pStyle w:val="Unix"/>
      </w:pPr>
      <w:r w:rsidRPr="00E41E46">
        <w:t>sudo apt-get install lib32z1-dev</w:t>
      </w:r>
    </w:p>
    <w:p w14:paraId="36D72CAA" w14:textId="77777777" w:rsidR="00F27110" w:rsidRDefault="00F27110" w:rsidP="00D96B97">
      <w:pPr>
        <w:pStyle w:val="Unix"/>
      </w:pPr>
      <w:r>
        <w:t xml:space="preserve">wget </w:t>
      </w:r>
      <w:hyperlink r:id="rId1260" w:history="1">
        <w:r w:rsidRPr="00795200">
          <w:rPr>
            <w:rStyle w:val="Hyperlink"/>
          </w:rPr>
          <w:t>https://pypi.python.org/packages/source/l/lxml/lxml-3.4.3.tar.gz</w:t>
        </w:r>
      </w:hyperlink>
    </w:p>
    <w:p w14:paraId="77D94627" w14:textId="77777777" w:rsidR="00F27110" w:rsidRDefault="00F27110" w:rsidP="00D96B97">
      <w:pPr>
        <w:pStyle w:val="Unix"/>
      </w:pPr>
      <w:r w:rsidRPr="00630613">
        <w:t>tar -xvzf</w:t>
      </w:r>
      <w:r>
        <w:t xml:space="preserve"> </w:t>
      </w:r>
      <w:r w:rsidRPr="005C3442">
        <w:t>lxml-3.4.3.tar.gz</w:t>
      </w:r>
    </w:p>
    <w:p w14:paraId="6565428C" w14:textId="77777777" w:rsidR="00F27110" w:rsidRDefault="00F27110" w:rsidP="00D96B97">
      <w:pPr>
        <w:pStyle w:val="Unix"/>
      </w:pPr>
      <w:r w:rsidRPr="00F74EC0">
        <w:t>cd lxml-3.4.3/</w:t>
      </w:r>
    </w:p>
    <w:p w14:paraId="78B6E2C7" w14:textId="77777777" w:rsidR="00F27110" w:rsidRDefault="00F27110" w:rsidP="00D96B97">
      <w:pPr>
        <w:pStyle w:val="Unix"/>
      </w:pPr>
      <w:r>
        <w:t>sudo python setup.py install</w:t>
      </w:r>
    </w:p>
    <w:p w14:paraId="7218968B" w14:textId="3329137F" w:rsidR="007321B6" w:rsidRDefault="008D1C35" w:rsidP="003630B2">
      <w:pPr>
        <w:pStyle w:val="ListNumber"/>
        <w:numPr>
          <w:ilvl w:val="0"/>
          <w:numId w:val="27"/>
        </w:numPr>
      </w:pPr>
      <w:r>
        <w:t>Change to web root on Apache</w:t>
      </w:r>
    </w:p>
    <w:p w14:paraId="49DDD078" w14:textId="3462CCC3" w:rsidR="009E0F78" w:rsidRDefault="009E0F78" w:rsidP="00D96B97">
      <w:pPr>
        <w:pStyle w:val="Unix"/>
      </w:pPr>
      <w:r w:rsidRPr="009E0F78">
        <w:t>cd ~/../../var/www/</w:t>
      </w:r>
    </w:p>
    <w:p w14:paraId="37E9DB5F" w14:textId="2CBC5566" w:rsidR="009E0F78" w:rsidRDefault="0026116C" w:rsidP="003630B2">
      <w:pPr>
        <w:pStyle w:val="ListNumber"/>
        <w:numPr>
          <w:ilvl w:val="0"/>
          <w:numId w:val="27"/>
        </w:numPr>
      </w:pPr>
      <w:r>
        <w:t>Clone the repo</w:t>
      </w:r>
    </w:p>
    <w:p w14:paraId="080D3940" w14:textId="759716A1" w:rsidR="00A4204A" w:rsidRPr="006D0698" w:rsidRDefault="009E0F78" w:rsidP="00D96B97">
      <w:pPr>
        <w:pStyle w:val="Unix"/>
        <w:rPr>
          <w:rStyle w:val="Hyperlink"/>
          <w:color w:val="auto"/>
          <w:u w:val="none"/>
        </w:rPr>
      </w:pPr>
      <w:r>
        <w:t xml:space="preserve">sudo </w:t>
      </w:r>
      <w:r w:rsidR="007321B6">
        <w:t xml:space="preserve">git </w:t>
      </w:r>
      <w:r w:rsidR="008C6890">
        <w:t>clone</w:t>
      </w:r>
      <w:r w:rsidR="007321B6">
        <w:t xml:space="preserve"> </w:t>
      </w:r>
      <w:hyperlink r:id="rId1261" w:history="1">
        <w:r w:rsidR="008C6890" w:rsidRPr="00795200">
          <w:rPr>
            <w:rStyle w:val="Hyperlink"/>
          </w:rPr>
          <w:t>https://github.com/andrewcottam/python-rest-server.git</w:t>
        </w:r>
      </w:hyperlink>
    </w:p>
    <w:p w14:paraId="7AA1B2CE" w14:textId="77777777" w:rsidR="00D4138A" w:rsidRDefault="0087026F" w:rsidP="003630B2">
      <w:pPr>
        <w:pStyle w:val="ListNumber"/>
        <w:numPr>
          <w:ilvl w:val="0"/>
          <w:numId w:val="27"/>
        </w:numPr>
      </w:pPr>
      <w:r>
        <w:t>rename the ‘</w:t>
      </w:r>
      <w:r w:rsidRPr="00E25C51">
        <w:t>/</w:t>
      </w:r>
      <w:r>
        <w:t>var</w:t>
      </w:r>
      <w:r w:rsidRPr="00E25C51">
        <w:t>/www/</w:t>
      </w:r>
      <w:r>
        <w:t>python-rest-server</w:t>
      </w:r>
      <w:r w:rsidRPr="00E25C51">
        <w:t>/cgi-bin/</w:t>
      </w:r>
      <w:r w:rsidR="002E43FF">
        <w:t>resources</w:t>
      </w:r>
      <w:r w:rsidRPr="00E25C51">
        <w:t>_empty.py</w:t>
      </w:r>
      <w:r>
        <w:t>’ to ‘</w:t>
      </w:r>
      <w:r w:rsidR="002E43FF">
        <w:t>resources</w:t>
      </w:r>
      <w:r w:rsidR="00D4138A">
        <w:t>.py’</w:t>
      </w:r>
    </w:p>
    <w:p w14:paraId="66D96631" w14:textId="1075CD9D" w:rsidR="0087026F" w:rsidRDefault="0087026F" w:rsidP="00D96B97">
      <w:pPr>
        <w:pStyle w:val="Unix"/>
      </w:pPr>
      <w:r w:rsidRPr="00E25C51">
        <w:t xml:space="preserve">sudo mv </w:t>
      </w:r>
      <w:r w:rsidR="00D4138A">
        <w:t>python-rest-server/cgi-bin/</w:t>
      </w:r>
      <w:r w:rsidR="002E43FF">
        <w:t>resources</w:t>
      </w:r>
      <w:r w:rsidRPr="00E25C51">
        <w:t xml:space="preserve">_empty.py </w:t>
      </w:r>
      <w:r w:rsidR="00D4138A">
        <w:t>python-rest-server/cgi-bin/</w:t>
      </w:r>
      <w:r w:rsidR="002E43FF">
        <w:t>resources</w:t>
      </w:r>
      <w:r w:rsidRPr="00E25C51">
        <w:t>.py</w:t>
      </w:r>
    </w:p>
    <w:p w14:paraId="030B62C9" w14:textId="59E9964F" w:rsidR="0087026F" w:rsidRDefault="0087026F" w:rsidP="003630B2">
      <w:pPr>
        <w:pStyle w:val="ListNumber"/>
        <w:numPr>
          <w:ilvl w:val="0"/>
          <w:numId w:val="27"/>
        </w:numPr>
      </w:pPr>
      <w:r>
        <w:t>Add database connection strings and descriptions in the dbconnect.py file</w:t>
      </w:r>
    </w:p>
    <w:p w14:paraId="3CA2B863" w14:textId="77777777" w:rsidR="00FC5CE9" w:rsidRDefault="00FC5CE9" w:rsidP="00D96B97">
      <w:pPr>
        <w:pStyle w:val="Unix"/>
      </w:pPr>
      <w:r>
        <w:t>databases = {</w:t>
      </w:r>
    </w:p>
    <w:p w14:paraId="49887FA4" w14:textId="4C52B287" w:rsidR="00FC5CE9" w:rsidRDefault="00FC5CE9" w:rsidP="00D96B97">
      <w:pPr>
        <w:pStyle w:val="Unix"/>
      </w:pPr>
      <w:r>
        <w:t xml:space="preserve">    "default": dict(connectionString="dbname='sprep_ris' host=</w:t>
      </w:r>
      <w:r w:rsidR="006002E0">
        <w:t>’localhost’</w:t>
      </w:r>
      <w:r>
        <w:t xml:space="preserve"> user='jrc' password='thargal88'", description="&lt;Description that will appear in the services directory&gt;")</w:t>
      </w:r>
    </w:p>
    <w:p w14:paraId="1611485B" w14:textId="1495809C" w:rsidR="00D4138A" w:rsidRDefault="00FC5CE9" w:rsidP="00D96B97">
      <w:pPr>
        <w:pStyle w:val="Unix"/>
      </w:pPr>
      <w:r>
        <w:t>}</w:t>
      </w:r>
    </w:p>
    <w:p w14:paraId="481CC03D" w14:textId="1207CE7D" w:rsidR="0098118A" w:rsidRDefault="0098118A" w:rsidP="003630B2">
      <w:pPr>
        <w:pStyle w:val="ListNumber"/>
      </w:pPr>
      <w:r>
        <w:t>Add schemas and functions so they can be tested</w:t>
      </w:r>
    </w:p>
    <w:p w14:paraId="1B97CD1F" w14:textId="345D2AB3" w:rsidR="006002E0" w:rsidRDefault="006002E0" w:rsidP="000E5536">
      <w:pPr>
        <w:pStyle w:val="BodyText2"/>
      </w:pPr>
      <w:r>
        <w:t xml:space="preserve">In the repo there is an </w:t>
      </w:r>
      <w:hyperlink r:id="rId1262" w:history="1">
        <w:r w:rsidRPr="006002E0">
          <w:rPr>
            <w:rStyle w:val="Hyperlink"/>
          </w:rPr>
          <w:t>sql script</w:t>
        </w:r>
      </w:hyperlink>
      <w:r>
        <w:t xml:space="preserve"> to do this.</w:t>
      </w:r>
    </w:p>
    <w:p w14:paraId="2584C8DD" w14:textId="12336D42" w:rsidR="0087026F" w:rsidRDefault="0087026F" w:rsidP="0034374E">
      <w:pPr>
        <w:pStyle w:val="Heading3"/>
      </w:pPr>
      <w:r>
        <w:t>Configure Apache Web Server</w:t>
      </w:r>
    </w:p>
    <w:p w14:paraId="438A91E5" w14:textId="77777777" w:rsidR="008C1579" w:rsidRDefault="008C1579" w:rsidP="003630B2">
      <w:pPr>
        <w:pStyle w:val="ListNumber"/>
        <w:numPr>
          <w:ilvl w:val="0"/>
          <w:numId w:val="28"/>
        </w:numPr>
      </w:pPr>
      <w:r>
        <w:t>Enable CGI processing in Apache (</w:t>
      </w:r>
      <w:r w:rsidRPr="005C274F">
        <w:t>sudo a2enmod cgi</w:t>
      </w:r>
      <w:r>
        <w:t>)</w:t>
      </w:r>
    </w:p>
    <w:p w14:paraId="5654515B" w14:textId="60127D1E" w:rsidR="0087239C" w:rsidRDefault="0087239C" w:rsidP="003630B2">
      <w:pPr>
        <w:pStyle w:val="ListNumber"/>
        <w:numPr>
          <w:ilvl w:val="0"/>
          <w:numId w:val="27"/>
        </w:numPr>
      </w:pPr>
      <w:r>
        <w:t xml:space="preserve">Add a </w:t>
      </w:r>
      <w:r w:rsidR="00793ECA" w:rsidRPr="00793ECA">
        <w:t>ScriptAlias</w:t>
      </w:r>
      <w:r w:rsidR="00793ECA">
        <w:t xml:space="preserve"> </w:t>
      </w:r>
      <w:r>
        <w:t xml:space="preserve">in the vhost file to point to the </w:t>
      </w:r>
      <w:r w:rsidRPr="0087239C">
        <w:t>/python-rest-server/cgi-bin</w:t>
      </w:r>
      <w:r>
        <w:t xml:space="preserve"> folder, e.g. </w:t>
      </w:r>
      <w:r w:rsidR="00793ECA">
        <w:t>a</w:t>
      </w:r>
      <w:r>
        <w:t>dd the following to the ‘</w:t>
      </w:r>
      <w:r w:rsidR="00561EAC">
        <w:t>etc/apache2/sites-available/</w:t>
      </w:r>
      <w:r w:rsidRPr="00583443">
        <w:t>default</w:t>
      </w:r>
      <w:r>
        <w:t>’ file (in Ubuntu 10.0.4):</w:t>
      </w:r>
    </w:p>
    <w:p w14:paraId="2655CEED" w14:textId="4A05FDE6" w:rsidR="0087239C" w:rsidRDefault="0087239C" w:rsidP="000E5536">
      <w:pPr>
        <w:pStyle w:val="Code"/>
      </w:pPr>
      <w:r w:rsidRPr="00FD247F">
        <w:t>ScriptAlias /</w:t>
      </w:r>
      <w:r>
        <w:t xml:space="preserve">rest </w:t>
      </w:r>
      <w:r w:rsidRPr="00F25D5A">
        <w:t>/var/www/python-rest-server/cgi-bin/services</w:t>
      </w:r>
    </w:p>
    <w:p w14:paraId="40AF11DB" w14:textId="16E78E2B" w:rsidR="001B63D7" w:rsidRDefault="001B63D7" w:rsidP="000E5536">
      <w:pPr>
        <w:pStyle w:val="BodyText"/>
      </w:pPr>
      <w:r>
        <w:t>NOTE: If you have installed Geonode, then you will need to add it to the ‘etc/apache2/sites-available/geonode’ file</w:t>
      </w:r>
    </w:p>
    <w:p w14:paraId="34C623FD" w14:textId="5B01D828" w:rsidR="0087239C" w:rsidRDefault="0087239C" w:rsidP="003630B2">
      <w:pPr>
        <w:pStyle w:val="ListNumber"/>
        <w:numPr>
          <w:ilvl w:val="0"/>
          <w:numId w:val="27"/>
        </w:numPr>
      </w:pPr>
      <w:r>
        <w:t xml:space="preserve">Add a </w:t>
      </w:r>
      <w:r w:rsidR="00793ECA">
        <w:t>DocumentRoot</w:t>
      </w:r>
      <w:r>
        <w:t xml:space="preserve"> in the vhost file to point to the </w:t>
      </w:r>
      <w:r w:rsidRPr="0087239C">
        <w:t>/python-rest-server/</w:t>
      </w:r>
      <w:r w:rsidR="00793ECA">
        <w:t>htmldocs</w:t>
      </w:r>
      <w:r>
        <w:t xml:space="preserve"> folder, e.g. Add the following to the ‘</w:t>
      </w:r>
      <w:r w:rsidRPr="00583443">
        <w:t>etc/apache2/sites-available/default</w:t>
      </w:r>
      <w:r>
        <w:t>’ file (in Ubuntu 10.0.4):</w:t>
      </w:r>
    </w:p>
    <w:p w14:paraId="1209C5AA" w14:textId="77777777" w:rsidR="00793ECA" w:rsidRDefault="00793ECA" w:rsidP="000E5536">
      <w:pPr>
        <w:pStyle w:val="Code"/>
      </w:pPr>
      <w:r>
        <w:t>DocumentRoot /var/www/</w:t>
      </w:r>
      <w:r w:rsidRPr="00F25D5A">
        <w:t>python-rest-server/</w:t>
      </w:r>
      <w:r>
        <w:t>htmldocs</w:t>
      </w:r>
    </w:p>
    <w:p w14:paraId="3BDD82BB" w14:textId="3B8C96A6" w:rsidR="00793ECA" w:rsidRDefault="00793ECA" w:rsidP="000E5536">
      <w:pPr>
        <w:pStyle w:val="BodyText2"/>
      </w:pPr>
      <w:r>
        <w:rPr>
          <w:rStyle w:val="apple-converted-space"/>
          <w:color w:val="000000"/>
        </w:rPr>
        <w:t xml:space="preserve">If you already have a DocumentRoot defined and you are not using separate domains in the Apache vhost.conf files, then you can move the </w:t>
      </w:r>
      <w:r w:rsidRPr="0087239C">
        <w:t>/python-rest-server/</w:t>
      </w:r>
      <w:r>
        <w:t>htmldocs folder to the existing DocumentRoot</w:t>
      </w:r>
      <w:r w:rsidR="00130076">
        <w:t>:</w:t>
      </w:r>
    </w:p>
    <w:p w14:paraId="1B9CD3C6" w14:textId="5E1F6EEB" w:rsidR="00793ECA" w:rsidRDefault="00130076" w:rsidP="000E5536">
      <w:pPr>
        <w:pStyle w:val="Code"/>
      </w:pPr>
      <w:r w:rsidRPr="00130076">
        <w:t>sudo cp /var/www/python-rest-server/htmldocs/ /var/www/resthtmldocs/ -r</w:t>
      </w:r>
    </w:p>
    <w:p w14:paraId="60991C8D" w14:textId="36C59772" w:rsidR="00130076" w:rsidRDefault="00130076" w:rsidP="000E5536">
      <w:pPr>
        <w:pStyle w:val="Code"/>
      </w:pPr>
      <w:r>
        <w:t xml:space="preserve">sudo rm </w:t>
      </w:r>
      <w:r w:rsidRPr="00130076">
        <w:t>/var/www/python-rest-server/htmldocs/</w:t>
      </w:r>
      <w:r>
        <w:t xml:space="preserve"> -r</w:t>
      </w:r>
    </w:p>
    <w:p w14:paraId="524FA87B" w14:textId="77777777" w:rsidR="00130076" w:rsidRDefault="00130076" w:rsidP="000E5536">
      <w:pPr>
        <w:pStyle w:val="BodyText2"/>
      </w:pPr>
      <w:r>
        <w:t>and set the relative path in the /cgi-bin/resources.py file:</w:t>
      </w:r>
    </w:p>
    <w:p w14:paraId="757B6046" w14:textId="5E544334" w:rsidR="00130076" w:rsidRDefault="002A6A6E" w:rsidP="000E5536">
      <w:pPr>
        <w:pStyle w:val="Code"/>
      </w:pPr>
      <w:r w:rsidRPr="002A6A6E">
        <w:t>documentRoot</w:t>
      </w:r>
      <w:r>
        <w:t xml:space="preserve"> = “/resthtmldocs”</w:t>
      </w:r>
    </w:p>
    <w:p w14:paraId="075E8C37" w14:textId="25B6DABD" w:rsidR="00F37A59" w:rsidRDefault="00F37A59" w:rsidP="000E5536">
      <w:pPr>
        <w:pStyle w:val="BodyText2"/>
      </w:pPr>
      <w:r>
        <w:t>This will make sure that all of the html files are found when deployed.</w:t>
      </w:r>
      <w:r w:rsidR="007F21D1">
        <w:t xml:space="preserve"> If this doesn’t work with Geonode installed add the following to the ‘etc/apache2/sites-available/geonode’ file:</w:t>
      </w:r>
    </w:p>
    <w:p w14:paraId="16DD4807" w14:textId="2EEEF8BB" w:rsidR="007F21D1" w:rsidRDefault="007F21D1" w:rsidP="000E5536">
      <w:pPr>
        <w:pStyle w:val="Code"/>
      </w:pPr>
      <w:r w:rsidRPr="007F21D1">
        <w:t>Alias /resthtmldocs/ /var/www/resthtmldocs/</w:t>
      </w:r>
    </w:p>
    <w:p w14:paraId="6A579942" w14:textId="0964ADAB" w:rsidR="00583443" w:rsidRDefault="00583443" w:rsidP="003630B2">
      <w:pPr>
        <w:pStyle w:val="ListNumber"/>
        <w:numPr>
          <w:ilvl w:val="0"/>
          <w:numId w:val="27"/>
        </w:numPr>
      </w:pPr>
      <w:r>
        <w:t>Restart Apache (</w:t>
      </w:r>
      <w:r w:rsidRPr="00583443">
        <w:t>sudo service apache2 restart</w:t>
      </w:r>
      <w:r>
        <w:t>)</w:t>
      </w:r>
    </w:p>
    <w:p w14:paraId="1C1E90D7" w14:textId="5BA73908" w:rsidR="00487E2B" w:rsidRDefault="00487E2B" w:rsidP="000E5536">
      <w:pPr>
        <w:pStyle w:val="Heading2"/>
      </w:pPr>
      <w:r>
        <w:t>On GitHub</w:t>
      </w:r>
    </w:p>
    <w:p w14:paraId="6EAA269D" w14:textId="1EFF1AF5" w:rsidR="00487E2B" w:rsidRDefault="00487E2B" w:rsidP="000E5536">
      <w:pPr>
        <w:pStyle w:val="BodyText2"/>
      </w:pPr>
      <w:r>
        <w:t>Any web pages are available at ‘</w:t>
      </w:r>
      <w:r w:rsidRPr="00570CDA">
        <w:t>http://andrewcottam.github.io/</w:t>
      </w:r>
      <w:r>
        <w:t>&lt;repo name&gt;/’ if they have a branch called gh-pages and an index.html file.</w:t>
      </w:r>
    </w:p>
    <w:p w14:paraId="55FA0E74" w14:textId="79FC1FC1" w:rsidR="00487E2B" w:rsidRPr="00487E2B" w:rsidRDefault="00487E2B" w:rsidP="000E5536">
      <w:pPr>
        <w:pStyle w:val="BodyText2"/>
      </w:pPr>
      <w:r>
        <w:lastRenderedPageBreak/>
        <w:t>On 22/8/16 I had an email from GitHub saying ‘</w:t>
      </w:r>
      <w:r w:rsidRPr="00487E2B">
        <w:t>[andrewcottam/leaflet_map] Page build failure</w:t>
      </w:r>
      <w:r>
        <w:t>’. Not sure why – anyway in the repo go to settings and it normally tells you whats wrong. Unfortunately mine just says page build failure and no more clues.</w:t>
      </w:r>
      <w:r w:rsidR="00CF1FCC">
        <w:t xml:space="preserve"> Seems to be OK after a recommit.</w:t>
      </w:r>
      <w:r>
        <w:t xml:space="preserve"> </w:t>
      </w:r>
    </w:p>
    <w:p w14:paraId="5DD89991" w14:textId="77777777" w:rsidR="009574E5" w:rsidRDefault="009574E5" w:rsidP="000E5536">
      <w:pPr>
        <w:pStyle w:val="Heading1"/>
      </w:pPr>
      <w:r>
        <w:t>Other initiatives</w:t>
      </w:r>
      <w:r w:rsidR="00850980">
        <w:t xml:space="preserve"> and tools</w:t>
      </w:r>
    </w:p>
    <w:p w14:paraId="59882A6A" w14:textId="77777777" w:rsidR="009574E5" w:rsidRDefault="009574E5" w:rsidP="000E5536">
      <w:pPr>
        <w:pStyle w:val="BodyText2"/>
      </w:pPr>
      <w:r>
        <w:t>There are lots of other initiatives that are related:</w:t>
      </w:r>
    </w:p>
    <w:p w14:paraId="57CFFD12" w14:textId="77777777" w:rsidR="009574E5" w:rsidRDefault="009574E5" w:rsidP="000E5536">
      <w:pPr>
        <w:pStyle w:val="Heading2"/>
      </w:pPr>
      <w:r>
        <w:t>Vibrant</w:t>
      </w:r>
    </w:p>
    <w:p w14:paraId="612C9033" w14:textId="77777777" w:rsidR="009574E5" w:rsidRDefault="009574E5" w:rsidP="000E5536">
      <w:pPr>
        <w:pStyle w:val="BodyText2"/>
      </w:pPr>
      <w:r>
        <w:t xml:space="preserve">Natural History Museum led FP7 funded project - </w:t>
      </w:r>
      <w:hyperlink r:id="rId1263" w:history="1">
        <w:r>
          <w:rPr>
            <w:rStyle w:val="Hyperlink"/>
          </w:rPr>
          <w:t>http://vbrant.eu/</w:t>
        </w:r>
      </w:hyperlink>
    </w:p>
    <w:p w14:paraId="05A4ED9E" w14:textId="77777777" w:rsidR="009574E5" w:rsidRDefault="009574E5" w:rsidP="000E5536">
      <w:pPr>
        <w:pStyle w:val="Heading2"/>
      </w:pPr>
      <w:r>
        <w:t>Map of Life</w:t>
      </w:r>
    </w:p>
    <w:p w14:paraId="233C67E5" w14:textId="77777777" w:rsidR="000E293A" w:rsidRDefault="000E293A" w:rsidP="000E5536">
      <w:pPr>
        <w:pStyle w:val="BodyText2"/>
      </w:pPr>
      <w:r>
        <w:t xml:space="preserve">Overall vision of range map/distribution data with Walter Jetz - </w:t>
      </w:r>
      <w:hyperlink r:id="rId1264" w:history="1">
        <w:r>
          <w:rPr>
            <w:rStyle w:val="Hyperlink"/>
          </w:rPr>
          <w:t>http://www.mappinglife.org/</w:t>
        </w:r>
      </w:hyperlink>
    </w:p>
    <w:p w14:paraId="5F6A7715" w14:textId="77777777" w:rsidR="000C7F06" w:rsidRDefault="00822626" w:rsidP="000E5536">
      <w:pPr>
        <w:pStyle w:val="Heading2"/>
      </w:pPr>
      <w:r>
        <w:t>CIESIN</w:t>
      </w:r>
      <w:r w:rsidR="00FF5C17">
        <w:t xml:space="preserve"> s</w:t>
      </w:r>
      <w:r w:rsidR="000C7F06">
        <w:t>pecies richness datasets</w:t>
      </w:r>
    </w:p>
    <w:p w14:paraId="126757FE" w14:textId="77777777" w:rsidR="003F6F00" w:rsidRDefault="00CC6BBB" w:rsidP="000E5536">
      <w:pPr>
        <w:pStyle w:val="BodyText2"/>
      </w:pPr>
      <w:r>
        <w:t xml:space="preserve">Global species richness datasets at the 1Km scale. </w:t>
      </w:r>
    </w:p>
    <w:p w14:paraId="21A76C50" w14:textId="77777777" w:rsidR="000C7F06" w:rsidRDefault="003630B2" w:rsidP="000E5536">
      <w:pPr>
        <w:pStyle w:val="BodyText2"/>
      </w:pPr>
      <w:hyperlink r:id="rId1265" w:anchor="species-v1" w:history="1">
        <w:r w:rsidR="000C7F06">
          <w:rPr>
            <w:rStyle w:val="Hyperlink"/>
          </w:rPr>
          <w:t>http://sedac.ciesin.columbia.edu/maps/services/wms#species-v1</w:t>
        </w:r>
      </w:hyperlink>
    </w:p>
    <w:p w14:paraId="2EF30604" w14:textId="77777777" w:rsidR="00122C4F" w:rsidRDefault="007B60F7" w:rsidP="000E5536">
      <w:pPr>
        <w:pStyle w:val="BodyText2"/>
      </w:pPr>
      <w:r>
        <w:t xml:space="preserve">Looking at the data for </w:t>
      </w:r>
      <w:r w:rsidRPr="00F643C0">
        <w:rPr>
          <w:i/>
        </w:rPr>
        <w:t>Afrixalus knysnae</w:t>
      </w:r>
      <w:r w:rsidR="00F643C0">
        <w:t xml:space="preserve"> - Knysna Banana Frog (</w:t>
      </w:r>
      <w:hyperlink r:id="rId1266" w:history="1">
        <w:r w:rsidR="00F643C0">
          <w:rPr>
            <w:rStyle w:val="Hyperlink"/>
          </w:rPr>
          <w:t>http://maps.iucnredlist.org/map.html?id=56065</w:t>
        </w:r>
      </w:hyperlink>
      <w:r w:rsidR="00F643C0">
        <w:t>)</w:t>
      </w:r>
      <w:r w:rsidR="00122C4F">
        <w:t xml:space="preserve">. </w:t>
      </w:r>
    </w:p>
    <w:p w14:paraId="3C3A8FD6" w14:textId="77777777" w:rsidR="00F643C0" w:rsidRDefault="00122C4F" w:rsidP="000E5536">
      <w:pPr>
        <w:pStyle w:val="ListBullet"/>
      </w:pPr>
      <w:r>
        <w:t xml:space="preserve">Downloading data from here </w:t>
      </w:r>
      <w:hyperlink r:id="rId1267" w:history="1">
        <w:r w:rsidR="00F643C0">
          <w:rPr>
            <w:rStyle w:val="Hyperlink"/>
          </w:rPr>
          <w:t>http://sedac.ciesin.columbia.edu/species/</w:t>
        </w:r>
      </w:hyperlink>
    </w:p>
    <w:p w14:paraId="2DACCA0D" w14:textId="77777777" w:rsidR="00122C4F" w:rsidRDefault="00122C4F" w:rsidP="000E5536">
      <w:pPr>
        <w:pStyle w:val="ListBullet"/>
      </w:pPr>
      <w:r>
        <w:t xml:space="preserve">There are 3 options for download – shape, presence, original </w:t>
      </w:r>
      <w:r w:rsidR="00FA6A98">
        <w:t>– could only select Presence and Original</w:t>
      </w:r>
    </w:p>
    <w:p w14:paraId="58D02F3C" w14:textId="77777777" w:rsidR="00122C4F" w:rsidRDefault="00122C4F" w:rsidP="000E5536">
      <w:pPr>
        <w:pStyle w:val="ListBullet"/>
      </w:pPr>
      <w:r>
        <w:t>Clicked ‘Create Grid Download File’</w:t>
      </w:r>
    </w:p>
    <w:p w14:paraId="45B0FAD2" w14:textId="77777777" w:rsidR="00555EA8" w:rsidRDefault="00553B54" w:rsidP="000E5536">
      <w:pPr>
        <w:pStyle w:val="ListBullet"/>
      </w:pPr>
      <w:r>
        <w:t>Zip file instantly available</w:t>
      </w:r>
      <w:r w:rsidR="00FD7DCF">
        <w:t xml:space="preserve"> – called SpeciesGrid.zip</w:t>
      </w:r>
    </w:p>
    <w:p w14:paraId="319324F4" w14:textId="77777777" w:rsidR="00FD7DCF" w:rsidRDefault="00FD7DCF" w:rsidP="000E5536">
      <w:pPr>
        <w:pStyle w:val="ListBullet"/>
      </w:pPr>
      <w:r>
        <w:t>In the file were really good metadata records, data files (as BIL files)</w:t>
      </w:r>
    </w:p>
    <w:p w14:paraId="74FD763C" w14:textId="77777777" w:rsidR="008F1C3C" w:rsidRDefault="008F1C3C" w:rsidP="000E5536">
      <w:pPr>
        <w:pStyle w:val="ListBullet"/>
      </w:pPr>
      <w:r>
        <w:t>Added the BIL file natively in ArcMap and built pyramids</w:t>
      </w:r>
    </w:p>
    <w:p w14:paraId="3AADD495" w14:textId="77777777" w:rsidR="00B93E0F" w:rsidRDefault="00B93E0F" w:rsidP="000E5536">
      <w:pPr>
        <w:pStyle w:val="ListBullet"/>
      </w:pPr>
      <w:r>
        <w:t>Data is in Lat/Long</w:t>
      </w:r>
      <w:r w:rsidR="001C4F41">
        <w:t xml:space="preserve"> </w:t>
      </w:r>
      <w:r w:rsidR="00163869">
        <w:t xml:space="preserve">and is for the full global extent </w:t>
      </w:r>
      <w:r w:rsidR="001C4F41">
        <w:t xml:space="preserve">– imported </w:t>
      </w:r>
      <w:r w:rsidR="00FC5C85">
        <w:t>into the Default.gdb</w:t>
      </w:r>
    </w:p>
    <w:p w14:paraId="39C12A7A" w14:textId="77777777" w:rsidR="00163869" w:rsidRDefault="00163869" w:rsidP="000E5536">
      <w:pPr>
        <w:pStyle w:val="BodyText2"/>
      </w:pPr>
      <w:r>
        <w:t>Unzipping my 56065.gz file and adding it in as an image using</w:t>
      </w:r>
      <w:r w:rsidR="00ED2E85">
        <w:t xml:space="preserve"> my new tool </w:t>
      </w:r>
      <w:r w:rsidR="008942C9">
        <w:t>‘</w:t>
      </w:r>
      <w:r w:rsidR="00ED2E85">
        <w:t>NumPy</w:t>
      </w:r>
      <w:r w:rsidR="008942C9">
        <w:t xml:space="preserve"> CSV File To Image’</w:t>
      </w:r>
    </w:p>
    <w:p w14:paraId="428755B3" w14:textId="77777777" w:rsidR="008942C9" w:rsidRDefault="008942C9" w:rsidP="000E5536">
      <w:pPr>
        <w:pStyle w:val="BodyText2"/>
      </w:pPr>
      <w:r>
        <w:t>Here is the comparison – blue is ours, red is CIESIN – note less inclusive and different spatial resolution</w:t>
      </w:r>
    </w:p>
    <w:p w14:paraId="5CEF8386" w14:textId="77777777" w:rsidR="008942C9" w:rsidRDefault="008942C9" w:rsidP="000E5536">
      <w:pPr>
        <w:pStyle w:val="BodyText2"/>
      </w:pPr>
      <w:r>
        <w:rPr>
          <w:noProof/>
          <w:lang w:bidi="ar-SA"/>
        </w:rPr>
        <w:drawing>
          <wp:inline distT="0" distB="0" distL="0" distR="0" wp14:anchorId="625E4226" wp14:editId="551CA20A">
            <wp:extent cx="4251347" cy="1657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ESIN Comparison.jpg"/>
                    <pic:cNvPicPr/>
                  </pic:nvPicPr>
                  <pic:blipFill rotWithShape="1">
                    <a:blip r:embed="rId1268" cstate="print">
                      <a:extLst>
                        <a:ext uri="{28A0092B-C50C-407E-A947-70E740481C1C}">
                          <a14:useLocalDpi xmlns:a14="http://schemas.microsoft.com/office/drawing/2010/main" val="0"/>
                        </a:ext>
                      </a:extLst>
                    </a:blip>
                    <a:srcRect t="29836" b="31034"/>
                    <a:stretch/>
                  </pic:blipFill>
                  <pic:spPr bwMode="auto">
                    <a:xfrm>
                      <a:off x="0" y="0"/>
                      <a:ext cx="4254500" cy="1658579"/>
                    </a:xfrm>
                    <a:prstGeom prst="rect">
                      <a:avLst/>
                    </a:prstGeom>
                    <a:ln>
                      <a:noFill/>
                    </a:ln>
                    <a:extLst>
                      <a:ext uri="{53640926-AAD7-44D8-BBD7-CCE9431645EC}">
                        <a14:shadowObscured xmlns:a14="http://schemas.microsoft.com/office/drawing/2010/main"/>
                      </a:ext>
                    </a:extLst>
                  </pic:spPr>
                </pic:pic>
              </a:graphicData>
            </a:graphic>
          </wp:inline>
        </w:drawing>
      </w:r>
    </w:p>
    <w:p w14:paraId="6B95A12A" w14:textId="77777777" w:rsidR="00F4476F" w:rsidRDefault="0084605E" w:rsidP="000E5536">
      <w:pPr>
        <w:pStyle w:val="BodyText2"/>
      </w:pPr>
      <w:r>
        <w:t>This will probably lose any small polygons so we will have to check a small species –</w:t>
      </w:r>
      <w:r w:rsidR="00822EC7">
        <w:t xml:space="preserve"> </w:t>
      </w:r>
      <w:r w:rsidR="00F4476F">
        <w:t>trying some amphibians</w:t>
      </w:r>
      <w:r w:rsidR="0014459E">
        <w:t xml:space="preserve"> with small ranges</w:t>
      </w:r>
      <w:r w:rsidR="00F4476F">
        <w:t>:</w:t>
      </w:r>
    </w:p>
    <w:p w14:paraId="6654C144" w14:textId="77777777" w:rsidR="00F4476F" w:rsidRDefault="005F104B" w:rsidP="000E5536">
      <w:pPr>
        <w:pStyle w:val="BodyText"/>
      </w:pPr>
      <w:r>
        <w:t xml:space="preserve">58125 </w:t>
      </w:r>
      <w:r w:rsidRPr="005F104B">
        <w:t>Phrynobatrachus manengoubensis</w:t>
      </w:r>
      <w:r>
        <w:t xml:space="preserve">. No </w:t>
      </w:r>
      <w:r w:rsidR="00F4476F">
        <w:t>results when you search for this species</w:t>
      </w:r>
      <w:r>
        <w:t xml:space="preserve"> in CIESIN.</w:t>
      </w:r>
      <w:r w:rsidR="00921A89">
        <w:t xml:space="preserve"> </w:t>
      </w:r>
    </w:p>
    <w:p w14:paraId="5C873507" w14:textId="77777777" w:rsidR="0084605E" w:rsidRDefault="002B00D9" w:rsidP="000E5536">
      <w:pPr>
        <w:pStyle w:val="BodyText"/>
      </w:pPr>
      <w:r>
        <w:t>54837</w:t>
      </w:r>
      <w:r w:rsidR="00921A89">
        <w:t xml:space="preserve"> </w:t>
      </w:r>
      <w:r w:rsidR="00921A89" w:rsidRPr="002B00D9">
        <w:rPr>
          <w:i/>
        </w:rPr>
        <w:t>Nectophrynoides asperginis</w:t>
      </w:r>
      <w:r>
        <w:t xml:space="preserve"> (Kihansi Spray Toad)</w:t>
      </w:r>
      <w:r w:rsidR="00921A89">
        <w:t>.</w:t>
      </w:r>
      <w:r w:rsidR="006B7743">
        <w:t xml:space="preserve"> The raster data is missing</w:t>
      </w:r>
      <w:r w:rsidR="00F4476F">
        <w:t xml:space="preserve"> from the data download – there is no BIL at all</w:t>
      </w:r>
      <w:r w:rsidR="00E55450">
        <w:t>.</w:t>
      </w:r>
      <w:r w:rsidR="006B7743">
        <w:t xml:space="preserve"> That is because the </w:t>
      </w:r>
      <w:r w:rsidR="00E55450">
        <w:t xml:space="preserve">polygon </w:t>
      </w:r>
      <w:r w:rsidR="006B7743">
        <w:t>dat</w:t>
      </w:r>
      <w:r w:rsidR="008F2A52">
        <w:t>a is too small to be rasterised using their method.</w:t>
      </w:r>
    </w:p>
    <w:p w14:paraId="4A0A39E4" w14:textId="77777777" w:rsidR="00ED23D2" w:rsidRDefault="00ED23D2" w:rsidP="000E5536">
      <w:pPr>
        <w:pStyle w:val="Heading2"/>
      </w:pPr>
      <w:r>
        <w:t>AquaMaps</w:t>
      </w:r>
    </w:p>
    <w:p w14:paraId="055BAC55" w14:textId="77777777" w:rsidR="00ED23D2" w:rsidRPr="00ED23D2" w:rsidRDefault="00ED23D2" w:rsidP="000E5536">
      <w:pPr>
        <w:pStyle w:val="BodyText2"/>
      </w:pPr>
      <w:r>
        <w:t>Produce species range maps for marine species, but the data are not currently in the IUCN Red List because not all IUCN scientists agree with the method. So these are a separate source of data .</w:t>
      </w:r>
      <w:r w:rsidR="00516BDF">
        <w:t xml:space="preserve"> </w:t>
      </w:r>
      <w:hyperlink r:id="rId1269" w:history="1">
        <w:r w:rsidR="00516BDF">
          <w:rPr>
            <w:rStyle w:val="Hyperlink"/>
          </w:rPr>
          <w:t>http://www.aquamaps.org/</w:t>
        </w:r>
      </w:hyperlink>
    </w:p>
    <w:p w14:paraId="28EEFDD1" w14:textId="77777777" w:rsidR="00170E25" w:rsidRDefault="00170E25" w:rsidP="000E5536">
      <w:pPr>
        <w:pStyle w:val="Heading2"/>
      </w:pPr>
      <w:r>
        <w:t>ProtectedPlanet</w:t>
      </w:r>
    </w:p>
    <w:p w14:paraId="738BF298" w14:textId="77777777" w:rsidR="00170E25" w:rsidRDefault="00170E25" w:rsidP="000E5536">
      <w:pPr>
        <w:pStyle w:val="BodyText2"/>
      </w:pPr>
      <w:r>
        <w:t>Issues:</w:t>
      </w:r>
    </w:p>
    <w:p w14:paraId="5AE6AFD9" w14:textId="77777777" w:rsidR="00170E25" w:rsidRDefault="00170E25" w:rsidP="000E5536">
      <w:pPr>
        <w:pStyle w:val="ListBullet"/>
      </w:pPr>
      <w:r>
        <w:t>Country boundary for Malaysia include Brunei!</w:t>
      </w:r>
    </w:p>
    <w:p w14:paraId="5EF4F0C5" w14:textId="77777777" w:rsidR="00170E25" w:rsidRPr="00170E25" w:rsidRDefault="00170E25" w:rsidP="000E5536">
      <w:pPr>
        <w:pStyle w:val="ListBullet"/>
      </w:pPr>
      <w:r>
        <w:t>Area of Brunei is unknown and yet there is a % protected figure!</w:t>
      </w:r>
    </w:p>
    <w:p w14:paraId="75C5A6B5" w14:textId="77777777" w:rsidR="00170B91" w:rsidRDefault="00170B91" w:rsidP="000E5536">
      <w:pPr>
        <w:pStyle w:val="Heading2"/>
      </w:pPr>
      <w:r>
        <w:lastRenderedPageBreak/>
        <w:t>OneZoom tree of life</w:t>
      </w:r>
    </w:p>
    <w:p w14:paraId="3A99523C" w14:textId="77777777" w:rsidR="00170B91" w:rsidRPr="00170B91" w:rsidRDefault="003630B2" w:rsidP="000E5536">
      <w:pPr>
        <w:pStyle w:val="BodyText2"/>
      </w:pPr>
      <w:hyperlink r:id="rId1270" w:history="1">
        <w:r w:rsidR="002049A3" w:rsidRPr="00AD4996">
          <w:rPr>
            <w:rStyle w:val="Hyperlink"/>
          </w:rPr>
          <w:t>http://www.onezoom.org/mammals.htm</w:t>
        </w:r>
      </w:hyperlink>
      <w:r w:rsidR="002049A3">
        <w:t xml:space="preserve"> </w:t>
      </w:r>
    </w:p>
    <w:p w14:paraId="26F4919A" w14:textId="77777777" w:rsidR="00846812" w:rsidRDefault="00846812" w:rsidP="000E5536">
      <w:pPr>
        <w:pStyle w:val="Heading2"/>
      </w:pPr>
      <w:r>
        <w:t>COMIFAC</w:t>
      </w:r>
    </w:p>
    <w:p w14:paraId="0F829791" w14:textId="77777777" w:rsidR="00846812" w:rsidRPr="00846812" w:rsidRDefault="00846812" w:rsidP="000E5536">
      <w:pPr>
        <w:pStyle w:val="BodyText2"/>
      </w:pPr>
      <w:r>
        <w:t xml:space="preserve">Barts OFAC is </w:t>
      </w:r>
      <w:hyperlink r:id="rId1271" w:history="1">
        <w:r w:rsidRPr="00846812">
          <w:rPr>
            <w:rStyle w:val="Hyperlink"/>
          </w:rPr>
          <w:t>here</w:t>
        </w:r>
      </w:hyperlink>
    </w:p>
    <w:p w14:paraId="1FFD4841" w14:textId="11CF7CED" w:rsidR="00B37D09" w:rsidRDefault="008F2FB2" w:rsidP="000E5536">
      <w:pPr>
        <w:pStyle w:val="Heading1"/>
      </w:pPr>
      <w:r>
        <w:t>Admin stuff</w:t>
      </w:r>
      <w:bookmarkEnd w:id="219"/>
    </w:p>
    <w:p w14:paraId="52C9B064" w14:textId="77777777" w:rsidR="00B37D09" w:rsidRDefault="008F2FB2" w:rsidP="000E5536">
      <w:pPr>
        <w:pStyle w:val="Heading2"/>
      </w:pPr>
      <w:bookmarkStart w:id="220" w:name="_Toc315774632"/>
      <w:r>
        <w:t>ASL</w:t>
      </w:r>
      <w:bookmarkEnd w:id="220"/>
    </w:p>
    <w:p w14:paraId="1E80D0CF" w14:textId="77777777" w:rsidR="00B37D09" w:rsidRDefault="00F26B2F" w:rsidP="000E5536">
      <w:pPr>
        <w:pStyle w:val="BodyText"/>
      </w:pPr>
      <w:r w:rsidRPr="00F26B2F">
        <w:t>Concetta from the Welcome Desk said that I just have to go to Laveno to register the family now with the birth certificates and marriage certificates</w:t>
      </w:r>
    </w:p>
    <w:p w14:paraId="6748DB33" w14:textId="77777777" w:rsidR="00217F6A" w:rsidRDefault="00217F6A" w:rsidP="000E5536">
      <w:pPr>
        <w:pStyle w:val="Heading2"/>
      </w:pPr>
      <w:bookmarkStart w:id="221" w:name="_Toc315774634"/>
      <w:bookmarkStart w:id="222" w:name="_Toc315774633"/>
      <w:r>
        <w:t>External Accounting</w:t>
      </w:r>
    </w:p>
    <w:p w14:paraId="710E1B86" w14:textId="77777777" w:rsidR="00217F6A" w:rsidRPr="00217F6A" w:rsidRDefault="00217F6A" w:rsidP="000E5536">
      <w:pPr>
        <w:pStyle w:val="BodyText2"/>
      </w:pPr>
      <w:r>
        <w:t xml:space="preserve">At the end of the month you need to fill in the Piksel time sheet with the days you worked and get it signed by the Operational Veryfying Agent (OVA – Steve) and the Operational Initiating Agent (OIA – Sophie, or Steve if Sophie isn’t here). Then scan and email to Piksel with an invoice. </w:t>
      </w:r>
    </w:p>
    <w:bookmarkEnd w:id="221"/>
    <w:p w14:paraId="6A566076" w14:textId="77777777" w:rsidR="005A38F9" w:rsidRDefault="005A38F9" w:rsidP="000E5536">
      <w:pPr>
        <w:pStyle w:val="Heading2"/>
      </w:pPr>
      <w:r>
        <w:t>Intranet/eSpecies Website</w:t>
      </w:r>
    </w:p>
    <w:p w14:paraId="0EBF8BA0" w14:textId="77777777" w:rsidR="005A38F9" w:rsidRDefault="005A38F9" w:rsidP="000E5536">
      <w:pPr>
        <w:pStyle w:val="BodyText2"/>
      </w:pPr>
      <w:r>
        <w:t xml:space="preserve">You can edit content on the external/internal eSpecies website using Drupal as the content database is shared with both domains. The images are not shared - they are on the file system, so upload to the internal site and get GEM IT to synchronise. </w:t>
      </w:r>
    </w:p>
    <w:p w14:paraId="655C3D28" w14:textId="77777777" w:rsidR="005A38F9" w:rsidRDefault="003630B2" w:rsidP="000E5536">
      <w:pPr>
        <w:pStyle w:val="BodyText2"/>
      </w:pPr>
      <w:hyperlink r:id="rId1272" w:history="1">
        <w:r w:rsidR="005A38F9" w:rsidRPr="004924C1">
          <w:rPr>
            <w:rStyle w:val="Hyperlink"/>
          </w:rPr>
          <w:t>http://especies.jrc.ec.europa.eu</w:t>
        </w:r>
      </w:hyperlink>
      <w:r w:rsidR="005A38F9">
        <w:t xml:space="preserve"> </w:t>
      </w:r>
    </w:p>
    <w:p w14:paraId="1EA3250A" w14:textId="77777777" w:rsidR="005A38F9" w:rsidRDefault="005A38F9" w:rsidP="000E5536">
      <w:pPr>
        <w:pStyle w:val="BodyText2"/>
      </w:pPr>
      <w:r>
        <w:t>which is a mirror of the internal site</w:t>
      </w:r>
    </w:p>
    <w:p w14:paraId="73D0AD9F" w14:textId="77777777" w:rsidR="005A38F9" w:rsidRDefault="003630B2" w:rsidP="000E5536">
      <w:pPr>
        <w:pStyle w:val="BodyText2"/>
      </w:pPr>
      <w:hyperlink r:id="rId1273" w:history="1">
        <w:r w:rsidR="005A38F9" w:rsidRPr="004924C1">
          <w:rPr>
            <w:rStyle w:val="Hyperlink"/>
          </w:rPr>
          <w:t>http://especies.gvm.ies.jrc.it</w:t>
        </w:r>
      </w:hyperlink>
      <w:r w:rsidR="006D0EDA">
        <w:t xml:space="preserve"> </w:t>
      </w:r>
    </w:p>
    <w:p w14:paraId="27A1A76C" w14:textId="77777777" w:rsidR="005A38F9" w:rsidRPr="0021504E" w:rsidRDefault="005A38F9" w:rsidP="000E5536">
      <w:pPr>
        <w:pStyle w:val="BodyText"/>
      </w:pPr>
      <w:r w:rsidRPr="0021504E">
        <w:t xml:space="preserve">User: </w:t>
      </w:r>
      <w:r>
        <w:tab/>
      </w:r>
      <w:r w:rsidRPr="0021504E">
        <w:t>especies.content.editor</w:t>
      </w:r>
    </w:p>
    <w:p w14:paraId="7FA09B0B" w14:textId="77777777" w:rsidR="005A38F9" w:rsidRPr="0021504E" w:rsidRDefault="005A38F9" w:rsidP="000E5536">
      <w:pPr>
        <w:pStyle w:val="BodyText"/>
      </w:pPr>
      <w:r w:rsidRPr="0021504E">
        <w:t xml:space="preserve">PW: </w:t>
      </w:r>
      <w:r>
        <w:tab/>
      </w:r>
      <w:r w:rsidRPr="0021504E">
        <w:t>Especies.2011Edit</w:t>
      </w:r>
    </w:p>
    <w:p w14:paraId="3C2E2144" w14:textId="50BEF5EF" w:rsidR="00C143D1" w:rsidRDefault="00C143D1" w:rsidP="000E5536">
      <w:pPr>
        <w:pStyle w:val="Heading2"/>
      </w:pPr>
      <w:r>
        <w:t>Job Assessment</w:t>
      </w:r>
    </w:p>
    <w:p w14:paraId="1D4288F4" w14:textId="5E968B55" w:rsidR="00BC1091" w:rsidRDefault="00BC1091" w:rsidP="0034374E">
      <w:pPr>
        <w:pStyle w:val="Heading3"/>
      </w:pPr>
      <w:r>
        <w:t>Contract Agent Appraisal Procedure</w:t>
      </w:r>
    </w:p>
    <w:p w14:paraId="1C8CBF60" w14:textId="12A51B06" w:rsidR="00BC1091" w:rsidRPr="00BC1091" w:rsidRDefault="00BC1091" w:rsidP="000E5536">
      <w:pPr>
        <w:pStyle w:val="BodyText2"/>
      </w:pPr>
      <w:r>
        <w:t>Is in Sysper2 | Job | Objectives | Appraisal and Promotion</w:t>
      </w:r>
    </w:p>
    <w:p w14:paraId="03C7A036" w14:textId="77777777" w:rsidR="00C143D1" w:rsidRDefault="00C143D1" w:rsidP="0034374E">
      <w:pPr>
        <w:pStyle w:val="Heading3"/>
      </w:pPr>
      <w:r>
        <w:t>Grantholder Annual Reports</w:t>
      </w:r>
    </w:p>
    <w:p w14:paraId="1C59EE64" w14:textId="77777777" w:rsidR="00C143D1" w:rsidRPr="00A36996" w:rsidRDefault="00C143D1" w:rsidP="000E5536">
      <w:pPr>
        <w:pStyle w:val="BodyText2"/>
      </w:pPr>
      <w:r>
        <w:t>Here is my list for 2012-13:</w:t>
      </w:r>
    </w:p>
    <w:p w14:paraId="411B43B3" w14:textId="77777777" w:rsidR="00C143D1" w:rsidRDefault="00C143D1" w:rsidP="000E5536">
      <w:pPr>
        <w:pStyle w:val="ListBullet"/>
      </w:pPr>
      <w:r>
        <w:t xml:space="preserve">Development of a methodology to quantitatively assess species charisma </w:t>
      </w:r>
    </w:p>
    <w:p w14:paraId="4E010DE8" w14:textId="77777777" w:rsidR="00C143D1" w:rsidRDefault="00C143D1" w:rsidP="000E5536">
      <w:pPr>
        <w:pStyle w:val="ListBullet"/>
      </w:pPr>
      <w:r>
        <w:t>Assessment of tourism potential in protected areas based on the species charisma indices (for Africa and Global)</w:t>
      </w:r>
    </w:p>
    <w:p w14:paraId="197F5BFE" w14:textId="77777777" w:rsidR="00C143D1" w:rsidRDefault="00C143D1" w:rsidP="000E5536">
      <w:pPr>
        <w:pStyle w:val="ListBullet"/>
      </w:pPr>
      <w:r>
        <w:t>Beta version of the DOPA Species Validator tool for reviewing species lists for protected areas (here)</w:t>
      </w:r>
    </w:p>
    <w:p w14:paraId="45F8E987" w14:textId="77777777" w:rsidR="00C143D1" w:rsidRDefault="00C143D1" w:rsidP="000E5536">
      <w:pPr>
        <w:pStyle w:val="ListBullet"/>
      </w:pPr>
      <w:r>
        <w:t>Proof-of-concept demonstration of Hadoop as a big-data analytics and delivery tool</w:t>
      </w:r>
    </w:p>
    <w:p w14:paraId="7923BA1B" w14:textId="77777777" w:rsidR="00C143D1" w:rsidRDefault="00C143D1" w:rsidP="000E5536">
      <w:pPr>
        <w:pStyle w:val="ListBullet"/>
      </w:pPr>
      <w:r>
        <w:t>Development and deployment of a REST Server to deliver all the information services for DOPA directly from PostGIS (via REST, SMS, SMTP)</w:t>
      </w:r>
    </w:p>
    <w:p w14:paraId="6AA78462" w14:textId="77777777" w:rsidR="00C143D1" w:rsidRDefault="00C143D1" w:rsidP="000E5536">
      <w:pPr>
        <w:pStyle w:val="ListBullet"/>
      </w:pPr>
      <w:r>
        <w:t>Development and delivery of species analyses for integration into DOPA Explorer (ecoregions and protected area species analyses)</w:t>
      </w:r>
    </w:p>
    <w:p w14:paraId="378E9711" w14:textId="77777777" w:rsidR="00C143D1" w:rsidRDefault="00C143D1" w:rsidP="000E5536">
      <w:pPr>
        <w:pStyle w:val="ListBullet"/>
      </w:pPr>
      <w:r>
        <w:t>Kick-off Caribean Regional Workshop held in Barbados</w:t>
      </w:r>
    </w:p>
    <w:p w14:paraId="74463D7E" w14:textId="77777777" w:rsidR="00C143D1" w:rsidRDefault="00C143D1" w:rsidP="000E5536">
      <w:pPr>
        <w:pStyle w:val="ListBullet"/>
      </w:pPr>
      <w:r>
        <w:t>Preparation of mash-up material for regional workshops</w:t>
      </w:r>
    </w:p>
    <w:p w14:paraId="45B1EE34" w14:textId="77777777" w:rsidR="00C143D1" w:rsidRDefault="00C143D1" w:rsidP="000E5536">
      <w:pPr>
        <w:pStyle w:val="ListBullet"/>
      </w:pPr>
      <w:r>
        <w:t>Assessment of impact on species by biofuel development in Malaysia</w:t>
      </w:r>
    </w:p>
    <w:p w14:paraId="560C1C3A" w14:textId="77777777" w:rsidR="00C143D1" w:rsidRPr="00A36996" w:rsidRDefault="00C143D1" w:rsidP="000E5536">
      <w:pPr>
        <w:pStyle w:val="ListBullet"/>
      </w:pPr>
      <w:r>
        <w:t>Philip Schaegners work</w:t>
      </w:r>
    </w:p>
    <w:p w14:paraId="4F68F9C5" w14:textId="77777777" w:rsidR="005A38F9" w:rsidRDefault="005A38F9" w:rsidP="000E5536">
      <w:pPr>
        <w:pStyle w:val="Heading2"/>
      </w:pPr>
      <w:r>
        <w:t>JRC IT Systems</w:t>
      </w:r>
    </w:p>
    <w:p w14:paraId="7E4ACDE9" w14:textId="77777777" w:rsidR="00C143D1" w:rsidRDefault="00C143D1" w:rsidP="0034374E">
      <w:pPr>
        <w:pStyle w:val="Heading3"/>
      </w:pPr>
      <w:r>
        <w:t>Conference booking</w:t>
      </w:r>
    </w:p>
    <w:p w14:paraId="16CA5F47" w14:textId="77777777" w:rsidR="00C143D1" w:rsidRDefault="00C143D1" w:rsidP="000E5536">
      <w:pPr>
        <w:pStyle w:val="BodyText2"/>
      </w:pPr>
      <w:r>
        <w:lastRenderedPageBreak/>
        <w:t xml:space="preserve">Also for parties: </w:t>
      </w:r>
      <w:hyperlink r:id="rId1274" w:history="1">
        <w:r w:rsidRPr="00AD4996">
          <w:rPr>
            <w:rStyle w:val="Hyperlink"/>
          </w:rPr>
          <w:t>http://wab.jrc.cec.eu.int/vcs/</w:t>
        </w:r>
      </w:hyperlink>
    </w:p>
    <w:p w14:paraId="6CB5F58A" w14:textId="77777777" w:rsidR="00C143D1" w:rsidRPr="00E8172B" w:rsidRDefault="00C143D1" w:rsidP="000E5536">
      <w:pPr>
        <w:pStyle w:val="BodyText2"/>
      </w:pPr>
      <w:r>
        <w:t>The little rooms at the end are called ginestre and primule and can be requested in the above url.</w:t>
      </w:r>
    </w:p>
    <w:p w14:paraId="0942CF50" w14:textId="77777777" w:rsidR="005A38F9" w:rsidRDefault="005A38F9" w:rsidP="0034374E">
      <w:pPr>
        <w:pStyle w:val="Heading3"/>
      </w:pPr>
      <w:r>
        <w:t>MyIntracomm</w:t>
      </w:r>
    </w:p>
    <w:p w14:paraId="6317F43F" w14:textId="77777777" w:rsidR="005A38F9" w:rsidRDefault="005A38F9" w:rsidP="000E5536">
      <w:pPr>
        <w:pStyle w:val="BodyText2"/>
      </w:pPr>
      <w:r>
        <w:t xml:space="preserve">Is awful. Apply for access from </w:t>
      </w:r>
      <w:hyperlink r:id="rId1275" w:history="1">
        <w:r w:rsidRPr="00B211A5">
          <w:rPr>
            <w:rStyle w:val="Hyperlink"/>
          </w:rPr>
          <w:t>jrc-helpdesk@ec.europa.eu</w:t>
        </w:r>
      </w:hyperlink>
    </w:p>
    <w:p w14:paraId="2901F9F7" w14:textId="5C900851" w:rsidR="00896B06" w:rsidRDefault="005A38F9" w:rsidP="000E5536">
      <w:pPr>
        <w:pStyle w:val="BodyText2"/>
      </w:pPr>
      <w:r>
        <w:t>Password for MyIntracomm  is thargal01$ - not working 7/5/12 or 02$. Sent email to help desk. You have to login through Remote Desktop to get your password reset. My new password is thargal02$.</w:t>
      </w:r>
      <w:r w:rsidR="00DB4D52">
        <w:t xml:space="preserve"> Blishten88 (15/1/13)</w:t>
      </w:r>
      <w:r w:rsidR="0020735D">
        <w:t>, Blishten89 (6/5/13)</w:t>
      </w:r>
      <w:r w:rsidR="005D35B6">
        <w:t>, Blishten90 (26/8/13)</w:t>
      </w:r>
      <w:r w:rsidR="004C1E6A">
        <w:t xml:space="preserve"> </w:t>
      </w:r>
      <w:r w:rsidR="006554D1">
        <w:t>,Blishten91(18/12/13)</w:t>
      </w:r>
      <w:r w:rsidR="005D688F">
        <w:t>, Blishten92 8/4/2014</w:t>
      </w:r>
      <w:r w:rsidR="001B4C82">
        <w:t>, thargaL89$ (29/1/15)</w:t>
      </w:r>
      <w:r w:rsidR="004B026F">
        <w:t>, thargaL90$ (27/4/15)</w:t>
      </w:r>
      <w:r w:rsidR="00EB760E">
        <w:t>,</w:t>
      </w:r>
      <w:r w:rsidR="00EB760E" w:rsidRPr="00EB760E">
        <w:t xml:space="preserve"> </w:t>
      </w:r>
      <w:r w:rsidR="00EB760E">
        <w:t>thargaL92$ (15/10/15)</w:t>
      </w:r>
      <w:r w:rsidR="008C51A8">
        <w:t>, thargaL93$ (8/1/16)</w:t>
      </w:r>
      <w:r w:rsidR="00EB760E">
        <w:t xml:space="preserve"> </w:t>
      </w:r>
    </w:p>
    <w:p w14:paraId="4BDF53D8" w14:textId="77777777" w:rsidR="005A38F9" w:rsidRDefault="005A38F9" w:rsidP="000E5536">
      <w:pPr>
        <w:pStyle w:val="BodyText2"/>
      </w:pPr>
      <w:r>
        <w:t xml:space="preserve">If you have problems the addresses starting with </w:t>
      </w:r>
      <w:hyperlink r:id="rId1276" w:history="1">
        <w:r w:rsidRPr="00AD4ADE">
          <w:rPr>
            <w:rStyle w:val="Hyperlink"/>
          </w:rPr>
          <w:t>https://intracomm.ec.europa.eu</w:t>
        </w:r>
      </w:hyperlink>
      <w:r>
        <w:t xml:space="preserve"> are the same as </w:t>
      </w:r>
      <w:hyperlink r:id="rId1277" w:history="1">
        <w:r>
          <w:rPr>
            <w:rStyle w:val="Hyperlink"/>
          </w:rPr>
          <w:t>http://www.cc.cec</w:t>
        </w:r>
      </w:hyperlink>
      <w:r>
        <w:t xml:space="preserve">, e.g. </w:t>
      </w:r>
    </w:p>
    <w:p w14:paraId="51A05A83" w14:textId="77777777" w:rsidR="0010383B" w:rsidRDefault="0010383B" w:rsidP="000E5536">
      <w:pPr>
        <w:pStyle w:val="BodyText2"/>
      </w:pPr>
      <w:r>
        <w:t>The presentation templates are stored here:</w:t>
      </w:r>
    </w:p>
    <w:p w14:paraId="0FBD33A7" w14:textId="77777777" w:rsidR="005A38F9" w:rsidRDefault="003630B2" w:rsidP="000E5536">
      <w:pPr>
        <w:pStyle w:val="BodyText2"/>
      </w:pPr>
      <w:hyperlink r:id="rId1278" w:history="1">
        <w:r w:rsidR="005A38F9">
          <w:rPr>
            <w:rStyle w:val="Hyperlink"/>
          </w:rPr>
          <w:t>http://www.cc.cec/dgintranet/jrc/iesnet_pims/communication/templates/index_en.htm</w:t>
        </w:r>
      </w:hyperlink>
    </w:p>
    <w:p w14:paraId="68733BE6" w14:textId="77777777" w:rsidR="005A38F9" w:rsidRDefault="005A38F9" w:rsidP="000E5536">
      <w:pPr>
        <w:pStyle w:val="BodyText2"/>
      </w:pPr>
      <w:r>
        <w:t>is the same as:</w:t>
      </w:r>
    </w:p>
    <w:p w14:paraId="27CDC32B" w14:textId="77777777" w:rsidR="005A38F9" w:rsidRDefault="003630B2" w:rsidP="000E5536">
      <w:pPr>
        <w:pStyle w:val="BodyText2"/>
      </w:pPr>
      <w:hyperlink r:id="rId1279" w:history="1">
        <w:r w:rsidR="005A38F9">
          <w:rPr>
            <w:rStyle w:val="Hyperlink"/>
          </w:rPr>
          <w:t>https://intracomm.ec.europa.eu/dgintranet/jrc/iesnet_pims/communication/templates/index_en.htm</w:t>
        </w:r>
      </w:hyperlink>
    </w:p>
    <w:p w14:paraId="1BC50F95" w14:textId="77777777" w:rsidR="005A38F9" w:rsidRDefault="005A38F9" w:rsidP="000E5536">
      <w:pPr>
        <w:pStyle w:val="BodyText2"/>
      </w:pPr>
      <w:r>
        <w:t>EC password is now 03$ (4/6/12)</w:t>
      </w:r>
    </w:p>
    <w:p w14:paraId="71F37B20" w14:textId="77777777" w:rsidR="00E8275D" w:rsidRDefault="00E8275D" w:rsidP="000E5536">
      <w:pPr>
        <w:pStyle w:val="BodyText2"/>
      </w:pPr>
      <w:r>
        <w:t>EC password is now 04$ (24/9/12)</w:t>
      </w:r>
    </w:p>
    <w:p w14:paraId="24C77D14" w14:textId="77777777" w:rsidR="00950F1A" w:rsidRPr="00C743E9" w:rsidRDefault="00950F1A" w:rsidP="000E5536">
      <w:pPr>
        <w:pStyle w:val="BodyText2"/>
      </w:pPr>
      <w:r>
        <w:t xml:space="preserve">My internet password was changed successfully on 12/11/12 to thargal01. </w:t>
      </w:r>
    </w:p>
    <w:p w14:paraId="141624E3" w14:textId="77777777" w:rsidR="008314AA" w:rsidRDefault="008314AA" w:rsidP="0034374E">
      <w:pPr>
        <w:pStyle w:val="Heading3"/>
      </w:pPr>
      <w:bookmarkStart w:id="223" w:name="_Toc315774635"/>
      <w:r>
        <w:t>email</w:t>
      </w:r>
    </w:p>
    <w:p w14:paraId="3091C9EB" w14:textId="4E0336A3" w:rsidR="008314AA" w:rsidRDefault="008314AA" w:rsidP="000E5536">
      <w:pPr>
        <w:pStyle w:val="BodyText2"/>
      </w:pPr>
      <w:r>
        <w:t xml:space="preserve">Mail.jrc.it and user is Andrew.cottam </w:t>
      </w:r>
    </w:p>
    <w:p w14:paraId="47969394" w14:textId="1520F3CF" w:rsidR="00364424" w:rsidRDefault="003630B2" w:rsidP="000E5536">
      <w:pPr>
        <w:pStyle w:val="BodyText2"/>
      </w:pPr>
      <w:hyperlink r:id="rId1280" w:history="1">
        <w:r w:rsidR="00364424" w:rsidRPr="007E1E65">
          <w:rPr>
            <w:rStyle w:val="Hyperlink"/>
          </w:rPr>
          <w:t>https://m-mail.jrc.ec.europa.eu/login.php</w:t>
        </w:r>
      </w:hyperlink>
      <w:r w:rsidR="000D69D6">
        <w:t xml:space="preserve">   Andrew.cottam   thargaL96$</w:t>
      </w:r>
    </w:p>
    <w:p w14:paraId="2C360A04" w14:textId="39AD6114" w:rsidR="00F3315B" w:rsidRDefault="00F3315B" w:rsidP="000E5536">
      <w:pPr>
        <w:pStyle w:val="BodyText2"/>
      </w:pPr>
      <w:r>
        <w:t xml:space="preserve">On 27/1/16 changed password. </w:t>
      </w:r>
      <w:r w:rsidR="00B95983">
        <w:t>cottaan</w:t>
      </w:r>
      <w:r>
        <w:t>, thargaL88$</w:t>
      </w:r>
    </w:p>
    <w:p w14:paraId="4B7218BA" w14:textId="4080747A" w:rsidR="009452EE" w:rsidRDefault="009452EE" w:rsidP="000E5536">
      <w:pPr>
        <w:pStyle w:val="BodyText2"/>
      </w:pPr>
      <w:r>
        <w:t xml:space="preserve">From January 2017 we can only access email from </w:t>
      </w:r>
      <w:hyperlink r:id="rId1281" w:history="1">
        <w:r w:rsidRPr="009452EE">
          <w:rPr>
            <w:rStyle w:val="Hyperlink"/>
          </w:rPr>
          <w:t>Outlook Web Access</w:t>
        </w:r>
      </w:hyperlink>
      <w:r>
        <w:t xml:space="preserve">: </w:t>
      </w:r>
      <w:r w:rsidR="00FA1E2A">
        <w:t>NET1\</w:t>
      </w:r>
      <w:r>
        <w:rPr>
          <w:rFonts w:ascii="Arial" w:hAnsi="Arial" w:cs="Arial"/>
          <w:color w:val="333333"/>
          <w:shd w:val="clear" w:color="auto" w:fill="FFFFFF"/>
        </w:rPr>
        <w:t>cottaan thargaL88$</w:t>
      </w:r>
    </w:p>
    <w:p w14:paraId="352E02F2" w14:textId="4133DA00" w:rsidR="00E61BB9" w:rsidRDefault="00E61BB9" w:rsidP="0034374E">
      <w:pPr>
        <w:pStyle w:val="Heading3"/>
      </w:pPr>
      <w:r>
        <w:t>ECAS</w:t>
      </w:r>
    </w:p>
    <w:p w14:paraId="7D3F14E7" w14:textId="02CD3644" w:rsidR="00E61BB9" w:rsidRDefault="00E61BB9" w:rsidP="000E5536">
      <w:pPr>
        <w:pStyle w:val="BodyText2"/>
      </w:pPr>
      <w:r>
        <w:t>Logon from Feb 2015 is cottaan/thargal88$</w:t>
      </w:r>
      <w:r w:rsidR="00FD0431">
        <w:t>, thargaL90$ (26/5/15)</w:t>
      </w:r>
      <w:r w:rsidR="00894E02">
        <w:t>, thargaL96$ (5/10/16)</w:t>
      </w:r>
      <w:r w:rsidR="006E1AFA">
        <w:t>, thargaL97$ (9/1/17)</w:t>
      </w:r>
    </w:p>
    <w:p w14:paraId="65ED34F9" w14:textId="77777777" w:rsidR="00C143D1" w:rsidRDefault="00C143D1" w:rsidP="0034374E">
      <w:pPr>
        <w:pStyle w:val="Heading3"/>
      </w:pPr>
      <w:r>
        <w:t>Flexi</w:t>
      </w:r>
    </w:p>
    <w:p w14:paraId="581623B9" w14:textId="77777777" w:rsidR="00C143D1" w:rsidRDefault="00C143D1" w:rsidP="000E5536">
      <w:pPr>
        <w:pStyle w:val="BodyText2"/>
      </w:pPr>
      <w:r>
        <w:t>Must do it every day</w:t>
      </w:r>
    </w:p>
    <w:p w14:paraId="6465664B" w14:textId="77777777" w:rsidR="00C143D1" w:rsidRDefault="00C143D1" w:rsidP="000E5536">
      <w:pPr>
        <w:pStyle w:val="BodyText"/>
      </w:pPr>
      <w:r>
        <w:t>To record a day off flex you need to delete both time periods and you need to put an application in under Absences - Leave Request - Absence type - Flexitime compensation</w:t>
      </w:r>
    </w:p>
    <w:p w14:paraId="21122F47" w14:textId="77777777" w:rsidR="00C143D1" w:rsidRDefault="00C143D1" w:rsidP="000E5536">
      <w:pPr>
        <w:pStyle w:val="BodyText"/>
      </w:pPr>
      <w:r>
        <w:t>Its now called recuperation!</w:t>
      </w:r>
    </w:p>
    <w:p w14:paraId="482FB833" w14:textId="77777777" w:rsidR="00C143D1" w:rsidRDefault="00C143D1" w:rsidP="0034374E">
      <w:pPr>
        <w:pStyle w:val="Heading3"/>
      </w:pPr>
      <w:r>
        <w:t>Joint Sickness Insurance Scheme (JSIS)</w:t>
      </w:r>
    </w:p>
    <w:p w14:paraId="220DE2FE" w14:textId="77777777" w:rsidR="00C143D1" w:rsidRPr="0035203A" w:rsidRDefault="00C143D1" w:rsidP="000E5536">
      <w:pPr>
        <w:pStyle w:val="BodyText2"/>
      </w:pPr>
      <w:r w:rsidRPr="0035203A">
        <w:t>Staff can access the Settlements Office's premises (building 73 – main entrance) every Friday, from 11 a.m. to 1 p.m</w:t>
      </w:r>
    </w:p>
    <w:p w14:paraId="42ECDBF4" w14:textId="77777777" w:rsidR="00C143D1" w:rsidRPr="0035203A" w:rsidRDefault="00C143D1" w:rsidP="000E5536">
      <w:pPr>
        <w:pStyle w:val="BodyText2"/>
      </w:pPr>
      <w:r>
        <w:t xml:space="preserve">JSIS online: </w:t>
      </w:r>
      <w:hyperlink r:id="rId1282" w:history="1">
        <w:r w:rsidRPr="000D156B">
          <w:rPr>
            <w:rStyle w:val="Hyperlink"/>
          </w:rPr>
          <w:t>https://webgate.ec.europa.eu/RCAM</w:t>
        </w:r>
      </w:hyperlink>
      <w:r>
        <w:t xml:space="preserve"> </w:t>
      </w:r>
    </w:p>
    <w:p w14:paraId="69BA4F52" w14:textId="77777777" w:rsidR="00C143D1" w:rsidRDefault="00C143D1" w:rsidP="000E5536">
      <w:pPr>
        <w:pStyle w:val="BodyText2"/>
      </w:pPr>
      <w:r>
        <w:t>Making an application for reimbursement:</w:t>
      </w:r>
    </w:p>
    <w:p w14:paraId="2B81F1FA" w14:textId="77777777" w:rsidR="00C143D1" w:rsidRDefault="00C143D1" w:rsidP="003630B2">
      <w:pPr>
        <w:pStyle w:val="ListNumber"/>
        <w:numPr>
          <w:ilvl w:val="0"/>
          <w:numId w:val="32"/>
        </w:numPr>
      </w:pPr>
      <w:r>
        <w:t>Login into JSIS using the connected@ispra (under tools | JSIS)</w:t>
      </w:r>
    </w:p>
    <w:p w14:paraId="332CE0F5" w14:textId="77777777" w:rsidR="00C143D1" w:rsidRDefault="00C143D1" w:rsidP="003630B2">
      <w:pPr>
        <w:pStyle w:val="ListNumber"/>
        <w:numPr>
          <w:ilvl w:val="0"/>
          <w:numId w:val="32"/>
        </w:numPr>
      </w:pPr>
      <w:r>
        <w:t>Click create a new reimbursement request</w:t>
      </w:r>
    </w:p>
    <w:p w14:paraId="5BBEE860" w14:textId="77777777" w:rsidR="00C143D1" w:rsidRPr="009460FC" w:rsidRDefault="00C143D1" w:rsidP="003630B2">
      <w:pPr>
        <w:pStyle w:val="ListNumber"/>
        <w:numPr>
          <w:ilvl w:val="0"/>
          <w:numId w:val="32"/>
        </w:numPr>
      </w:pPr>
      <w:r>
        <w:t>Standard reimbursement and fill in the details – very straightforward</w:t>
      </w:r>
    </w:p>
    <w:p w14:paraId="25DE9B2A" w14:textId="77777777" w:rsidR="00C143D1" w:rsidRDefault="00C143D1" w:rsidP="0034374E">
      <w:pPr>
        <w:pStyle w:val="Heading3"/>
      </w:pPr>
      <w:r>
        <w:t>Leave</w:t>
      </w:r>
    </w:p>
    <w:p w14:paraId="67F3578C" w14:textId="77777777" w:rsidR="00C143D1" w:rsidRDefault="00C143D1" w:rsidP="000E5536">
      <w:pPr>
        <w:pStyle w:val="BodyText"/>
      </w:pPr>
      <w:r>
        <w:t>In WAB Goto Sysper2</w:t>
      </w:r>
    </w:p>
    <w:p w14:paraId="7D728606" w14:textId="77777777" w:rsidR="00C143D1" w:rsidRDefault="00C143D1" w:rsidP="000E5536">
      <w:pPr>
        <w:pStyle w:val="BodyText"/>
      </w:pPr>
      <w:r>
        <w:t>- My absences - enter details - save and send for validation</w:t>
      </w:r>
    </w:p>
    <w:p w14:paraId="2D8C9129" w14:textId="77777777" w:rsidR="00C143D1" w:rsidRDefault="00C143D1" w:rsidP="000E5536">
      <w:pPr>
        <w:pStyle w:val="BodyText"/>
      </w:pPr>
    </w:p>
    <w:p w14:paraId="04A9AAD7" w14:textId="77777777" w:rsidR="00C143D1" w:rsidRDefault="00C143D1" w:rsidP="000E5536">
      <w:pPr>
        <w:pStyle w:val="BodyText"/>
      </w:pPr>
      <w:r>
        <w:lastRenderedPageBreak/>
        <w:t>Sick leave</w:t>
      </w:r>
    </w:p>
    <w:p w14:paraId="7C0B9E84" w14:textId="77777777" w:rsidR="00C143D1" w:rsidRDefault="00C143D1" w:rsidP="000E5536">
      <w:pPr>
        <w:pStyle w:val="BodyText"/>
      </w:pPr>
      <w:r>
        <w:t>Let teresita and carmen know</w:t>
      </w:r>
    </w:p>
    <w:p w14:paraId="748F0E5C" w14:textId="002FFC88" w:rsidR="00AD5E30" w:rsidRDefault="00AD5E30" w:rsidP="0034374E">
      <w:pPr>
        <w:pStyle w:val="Heading3"/>
      </w:pPr>
      <w:r>
        <w:t>Pubsy</w:t>
      </w:r>
    </w:p>
    <w:p w14:paraId="2F26D7C2" w14:textId="7BDE708D" w:rsidR="00AD5E30" w:rsidRPr="00AD5E30" w:rsidRDefault="00AD5E30" w:rsidP="000E5536">
      <w:pPr>
        <w:pStyle w:val="BodyText2"/>
      </w:pPr>
      <w:r>
        <w:t xml:space="preserve">Available </w:t>
      </w:r>
      <w:hyperlink r:id="rId1283" w:history="1">
        <w:r w:rsidRPr="00AD5E30">
          <w:rPr>
            <w:rStyle w:val="Hyperlink"/>
          </w:rPr>
          <w:t>here</w:t>
        </w:r>
      </w:hyperlink>
      <w:r>
        <w:t>.</w:t>
      </w:r>
    </w:p>
    <w:p w14:paraId="1BA23729" w14:textId="77777777" w:rsidR="00C143D1" w:rsidRDefault="00C143D1" w:rsidP="0034374E">
      <w:pPr>
        <w:pStyle w:val="Heading3"/>
      </w:pPr>
      <w:bookmarkStart w:id="224" w:name="_Toc315774641"/>
      <w:r>
        <w:t>Syslog language application</w:t>
      </w:r>
      <w:bookmarkEnd w:id="224"/>
    </w:p>
    <w:p w14:paraId="392ACE80" w14:textId="77777777" w:rsidR="00C143D1" w:rsidRDefault="00C143D1" w:rsidP="000E5536">
      <w:pPr>
        <w:pStyle w:val="BodyText"/>
      </w:pPr>
      <w:r>
        <w:t>Goto syslog</w:t>
      </w:r>
    </w:p>
    <w:p w14:paraId="3A40DD97" w14:textId="77777777" w:rsidR="00C143D1" w:rsidRDefault="00C143D1" w:rsidP="000E5536">
      <w:pPr>
        <w:pStyle w:val="BodyText"/>
      </w:pPr>
      <w:r>
        <w:t>Click catalog, language training, mydg, ispra, italian,</w:t>
      </w:r>
    </w:p>
    <w:p w14:paraId="6581C292" w14:textId="77777777" w:rsidR="00C143D1" w:rsidRDefault="00C143D1" w:rsidP="000E5536">
      <w:pPr>
        <w:pStyle w:val="BodyText2"/>
      </w:pPr>
      <w:r>
        <w:t>Ispra standard and intensive</w:t>
      </w:r>
    </w:p>
    <w:p w14:paraId="3E123747" w14:textId="77777777" w:rsidR="00C143D1" w:rsidRDefault="00C143D1" w:rsidP="000E5536">
      <w:pPr>
        <w:pStyle w:val="BodyText"/>
      </w:pPr>
      <w:r>
        <w:t>NEED TO WRITE IUCN SPECIES DATA TO (filegdb and taxonomy)</w:t>
      </w:r>
    </w:p>
    <w:p w14:paraId="5BDF6945" w14:textId="77777777" w:rsidR="00C143D1" w:rsidRDefault="00C143D1" w:rsidP="000E5536">
      <w:pPr>
        <w:pStyle w:val="BodyText"/>
      </w:pPr>
      <w:r>
        <w:t>\\DAMON\GIS-data\monde\MONDE_GEODB\Data\AnnexIII\Species_Distribution</w:t>
      </w:r>
    </w:p>
    <w:p w14:paraId="24D66B0A" w14:textId="77777777" w:rsidR="00C143D1" w:rsidRDefault="00C143D1" w:rsidP="000E5536">
      <w:pPr>
        <w:pStyle w:val="BodyText2"/>
      </w:pPr>
      <w:r>
        <w:t>\\DAMON\GIS-data\monde\MONDE_GEODB\Data\AnnexI\Protected_Sites</w:t>
      </w:r>
    </w:p>
    <w:p w14:paraId="6B359066" w14:textId="77777777" w:rsidR="00C143D1" w:rsidRDefault="00C143D1" w:rsidP="0034374E">
      <w:pPr>
        <w:pStyle w:val="Heading3"/>
      </w:pPr>
      <w:r>
        <w:t>Time accounting system</w:t>
      </w:r>
    </w:p>
    <w:p w14:paraId="00F19777" w14:textId="77777777" w:rsidR="00C143D1" w:rsidRDefault="003630B2" w:rsidP="000E5536">
      <w:pPr>
        <w:pStyle w:val="BodyText2"/>
      </w:pPr>
      <w:hyperlink r:id="rId1284" w:history="1">
        <w:r w:rsidR="00C143D1" w:rsidRPr="0077669C">
          <w:rPr>
            <w:rStyle w:val="Hyperlink"/>
          </w:rPr>
          <w:t>http://wab.jrc.cec.eu.int/tas2/dsp_weektsperson.cfm</w:t>
        </w:r>
      </w:hyperlink>
    </w:p>
    <w:p w14:paraId="56097887" w14:textId="7157B599" w:rsidR="00EF19D9" w:rsidRDefault="00EF19D9" w:rsidP="0034374E">
      <w:pPr>
        <w:pStyle w:val="Heading3"/>
      </w:pPr>
      <w:bookmarkStart w:id="225" w:name="_Toc315774637"/>
      <w:bookmarkEnd w:id="223"/>
      <w:r>
        <w:t>Proxies and networking</w:t>
      </w:r>
    </w:p>
    <w:p w14:paraId="0FC32788" w14:textId="77777777" w:rsidR="00CD018C" w:rsidRPr="00EF19D9" w:rsidRDefault="00EF19D9" w:rsidP="000E5536">
      <w:pPr>
        <w:pStyle w:val="BodyText2"/>
      </w:pPr>
      <w:r>
        <w:t>In June 2016 the JRC network was updated to a new network proxy that allows access to the internet. This proxy address is: 10.168.209.7</w:t>
      </w:r>
      <w:r w:rsidR="00CD018C">
        <w:t>2</w:t>
      </w:r>
      <w:r>
        <w:t xml:space="preserve">:8012 and Chrome and IE automatically recognise this proxy and channel all traffic through it. However, some tools may not, including Firefox and Eclipse so these will need to be manually configured. </w:t>
      </w:r>
    </w:p>
    <w:p w14:paraId="1C116FCF" w14:textId="653F42A2" w:rsidR="00BA390C" w:rsidRDefault="00BA390C" w:rsidP="007D2F52">
      <w:pPr>
        <w:pStyle w:val="Heading4"/>
      </w:pPr>
      <w:r>
        <w:t>Setting a Proxy in fme</w:t>
      </w:r>
    </w:p>
    <w:p w14:paraId="46EC39B6" w14:textId="467B2323" w:rsidR="00BA390C" w:rsidRPr="00BA390C" w:rsidRDefault="00BA390C" w:rsidP="000E5536">
      <w:pPr>
        <w:pStyle w:val="BodyText2"/>
      </w:pPr>
      <w:r>
        <w:t>In FME Options just select ‘Use system proxy settings’ and it will ask you to authenticate.</w:t>
      </w:r>
    </w:p>
    <w:p w14:paraId="6DA5F5F1" w14:textId="29C37A62" w:rsidR="003225FB" w:rsidRDefault="003225FB" w:rsidP="007D2F52">
      <w:pPr>
        <w:pStyle w:val="Heading4"/>
      </w:pPr>
      <w:r>
        <w:t>Setting a Proxy in Java</w:t>
      </w:r>
    </w:p>
    <w:p w14:paraId="12D8FF36" w14:textId="30C9C049" w:rsidR="003225FB" w:rsidRDefault="003225FB" w:rsidP="000E5536">
      <w:pPr>
        <w:pStyle w:val="BodyText2"/>
      </w:pPr>
      <w:r>
        <w:t>Goto the Java Control Panel (“</w:t>
      </w:r>
      <w:r w:rsidRPr="003225FB">
        <w:t>C:\Program Files\Java\jdk1.8.0_91\jre\bin</w:t>
      </w:r>
      <w:r>
        <w:t>\</w:t>
      </w:r>
      <w:r w:rsidRPr="003225FB">
        <w:t>javacpl.exe</w:t>
      </w:r>
      <w:r>
        <w:t>”) and set the new proxy there.</w:t>
      </w:r>
      <w:r w:rsidR="00373683">
        <w:t xml:space="preserve"> There were still errors in E</w:t>
      </w:r>
      <w:r w:rsidR="00741649">
        <w:t>c</w:t>
      </w:r>
      <w:r w:rsidR="00373683">
        <w:t>lipse when trying to build in Maven. Probably a Maven issue and not Java.</w:t>
      </w:r>
    </w:p>
    <w:p w14:paraId="04BD2E4C" w14:textId="68A5C870" w:rsidR="00CB294F" w:rsidRDefault="00CB294F" w:rsidP="007D2F52">
      <w:pPr>
        <w:pStyle w:val="Heading4"/>
      </w:pPr>
      <w:bookmarkStart w:id="226" w:name="_Ref454350506"/>
      <w:r>
        <w:t>Setting a Proxy in Maven</w:t>
      </w:r>
      <w:bookmarkEnd w:id="226"/>
    </w:p>
    <w:p w14:paraId="3B075EAF" w14:textId="639C5E7C" w:rsidR="00CB294F" w:rsidRDefault="00CB294F" w:rsidP="000E5536">
      <w:pPr>
        <w:pStyle w:val="BodyText2"/>
      </w:pPr>
      <w:r>
        <w:t xml:space="preserve">In Eclipse go to the Maven preferences and then User Settings. The location of the settings.xml file is shown. </w:t>
      </w:r>
      <w:r w:rsidR="004253A8">
        <w:t>Create the file</w:t>
      </w:r>
      <w:r>
        <w:t xml:space="preserve"> and add:</w:t>
      </w:r>
    </w:p>
    <w:p w14:paraId="14AA60AB" w14:textId="77777777" w:rsidR="004253A8" w:rsidRDefault="004253A8" w:rsidP="000E5536">
      <w:pPr>
        <w:pStyle w:val="Code"/>
      </w:pPr>
      <w:r>
        <w:t>&lt;?xml version="1.0" encoding="UTF-8"?&gt;</w:t>
      </w:r>
    </w:p>
    <w:p w14:paraId="674B30E6" w14:textId="77777777" w:rsidR="004253A8" w:rsidRDefault="004253A8" w:rsidP="000E5536">
      <w:pPr>
        <w:pStyle w:val="Code"/>
      </w:pPr>
      <w:r>
        <w:t xml:space="preserve">&lt;settings xmlns="http://maven.apache.org/SETTINGS/1.0.0" </w:t>
      </w:r>
    </w:p>
    <w:p w14:paraId="4A9FCAE9" w14:textId="77777777" w:rsidR="004253A8" w:rsidRDefault="004253A8" w:rsidP="000E5536">
      <w:pPr>
        <w:pStyle w:val="Code"/>
      </w:pPr>
      <w:r>
        <w:t xml:space="preserve">          xmlns:xsi="http://www.w3.org/2001/XMLSchema-instance" </w:t>
      </w:r>
    </w:p>
    <w:p w14:paraId="6F3820F0" w14:textId="77777777" w:rsidR="004253A8" w:rsidRDefault="004253A8" w:rsidP="000E5536">
      <w:pPr>
        <w:pStyle w:val="Code"/>
      </w:pPr>
      <w:r>
        <w:t xml:space="preserve">          xsi:schemaLocation="http://maven.apache.org/SETTINGS/1.0.0</w:t>
      </w:r>
    </w:p>
    <w:p w14:paraId="57547E4A" w14:textId="77777777" w:rsidR="004253A8" w:rsidRDefault="004253A8" w:rsidP="000E5536">
      <w:pPr>
        <w:pStyle w:val="Code"/>
      </w:pPr>
      <w:r>
        <w:t xml:space="preserve">                              http://maven.apache.org/xsd/settings-1.0.0.xsd"&gt;</w:t>
      </w:r>
    </w:p>
    <w:p w14:paraId="5F7DB453" w14:textId="77777777" w:rsidR="004253A8" w:rsidRDefault="004253A8" w:rsidP="000E5536">
      <w:pPr>
        <w:pStyle w:val="Code"/>
      </w:pPr>
    </w:p>
    <w:p w14:paraId="747BAD04" w14:textId="77777777" w:rsidR="004253A8" w:rsidRDefault="004253A8" w:rsidP="000E5536">
      <w:pPr>
        <w:pStyle w:val="Code"/>
      </w:pPr>
      <w:r>
        <w:t xml:space="preserve"> &lt;proxies&gt;</w:t>
      </w:r>
    </w:p>
    <w:p w14:paraId="47A95CA0" w14:textId="77777777" w:rsidR="004253A8" w:rsidRDefault="004253A8" w:rsidP="000E5536">
      <w:pPr>
        <w:pStyle w:val="Code"/>
      </w:pPr>
      <w:r>
        <w:t xml:space="preserve">    &lt;proxy&gt;</w:t>
      </w:r>
    </w:p>
    <w:p w14:paraId="47534ECD" w14:textId="77777777" w:rsidR="004253A8" w:rsidRDefault="004253A8" w:rsidP="000E5536">
      <w:pPr>
        <w:pStyle w:val="Code"/>
      </w:pPr>
      <w:r>
        <w:t xml:space="preserve">      &lt;id&gt;myproxy&lt;/id&gt;</w:t>
      </w:r>
    </w:p>
    <w:p w14:paraId="6202DECB" w14:textId="77777777" w:rsidR="004253A8" w:rsidRDefault="004253A8" w:rsidP="000E5536">
      <w:pPr>
        <w:pStyle w:val="Code"/>
      </w:pPr>
      <w:r>
        <w:t xml:space="preserve">      &lt;active&gt;true&lt;/active&gt;</w:t>
      </w:r>
    </w:p>
    <w:p w14:paraId="232A0729" w14:textId="77777777" w:rsidR="004253A8" w:rsidRDefault="004253A8" w:rsidP="000E5536">
      <w:pPr>
        <w:pStyle w:val="Code"/>
      </w:pPr>
      <w:r>
        <w:t xml:space="preserve">      &lt;protocol&gt;http&lt;/protocol&gt;</w:t>
      </w:r>
    </w:p>
    <w:p w14:paraId="1E617B93" w14:textId="77777777" w:rsidR="004253A8" w:rsidRDefault="004253A8" w:rsidP="000E5536">
      <w:pPr>
        <w:pStyle w:val="Code"/>
      </w:pPr>
      <w:r>
        <w:t xml:space="preserve">      &lt;host&gt;10.168.209.72&lt;/host&gt;   &lt;!-- Put the IP address of your proxy server here --&gt;</w:t>
      </w:r>
    </w:p>
    <w:p w14:paraId="1CCE7B6A" w14:textId="77777777" w:rsidR="004253A8" w:rsidRDefault="004253A8" w:rsidP="000E5536">
      <w:pPr>
        <w:pStyle w:val="Code"/>
      </w:pPr>
      <w:r>
        <w:t xml:space="preserve">      &lt;port&gt;8012&lt;/port&gt;            &lt;!-- Put your proxy server's port number here --&gt;</w:t>
      </w:r>
    </w:p>
    <w:p w14:paraId="38615026" w14:textId="77777777" w:rsidR="004253A8" w:rsidRDefault="004253A8" w:rsidP="000E5536">
      <w:pPr>
        <w:pStyle w:val="Code"/>
      </w:pPr>
      <w:r>
        <w:t xml:space="preserve">    &lt;/proxy&gt;    </w:t>
      </w:r>
    </w:p>
    <w:p w14:paraId="084C95F4" w14:textId="77777777" w:rsidR="004253A8" w:rsidRDefault="004253A8" w:rsidP="000E5536">
      <w:pPr>
        <w:pStyle w:val="Code"/>
      </w:pPr>
      <w:r>
        <w:t xml:space="preserve">  &lt;/proxies&gt; </w:t>
      </w:r>
    </w:p>
    <w:p w14:paraId="1D1C8343" w14:textId="7D216470" w:rsidR="004253A8" w:rsidRPr="00CB294F" w:rsidRDefault="004253A8" w:rsidP="000E5536">
      <w:pPr>
        <w:pStyle w:val="Code"/>
      </w:pPr>
      <w:r>
        <w:t>&lt;/settings&gt;</w:t>
      </w:r>
    </w:p>
    <w:p w14:paraId="5121E888" w14:textId="77777777" w:rsidR="005443F3" w:rsidRDefault="005443F3" w:rsidP="007D2F52">
      <w:pPr>
        <w:pStyle w:val="Heading4"/>
      </w:pPr>
      <w:r>
        <w:t>Setting a Proxy in Putty</w:t>
      </w:r>
    </w:p>
    <w:p w14:paraId="541939BD" w14:textId="73BC7A42" w:rsidR="005443F3" w:rsidRDefault="005443F3" w:rsidP="000E5536">
      <w:pPr>
        <w:pStyle w:val="BodyText2"/>
      </w:pPr>
      <w:r>
        <w:t xml:space="preserve">JRC have changed the proxy settings so that I cannot connect to external computers from my PC any more (on 6/10/16). However, after submitting a ticket, the advice is: </w:t>
      </w:r>
      <w:r w:rsidRPr="005443F3">
        <w:t>You must setup your PUTTY to go through the proxy (10.168.209.72:8012) and then ssh will work.</w:t>
      </w:r>
      <w:r>
        <w:t xml:space="preserve"> To do this:</w:t>
      </w:r>
    </w:p>
    <w:p w14:paraId="423DC554" w14:textId="77777777" w:rsidR="005443F3" w:rsidRDefault="005443F3" w:rsidP="000E5536">
      <w:pPr>
        <w:pStyle w:val="ListBullet2"/>
      </w:pPr>
      <w:r>
        <w:lastRenderedPageBreak/>
        <w:t>Open Putty and enter the Host Name where you would like to connect to.</w:t>
      </w:r>
    </w:p>
    <w:p w14:paraId="34F370AC" w14:textId="77777777" w:rsidR="00736489" w:rsidRDefault="005443F3" w:rsidP="000E5536">
      <w:pPr>
        <w:pStyle w:val="ListBullet2"/>
      </w:pPr>
      <w:r>
        <w:t xml:space="preserve">Open the plus before Connections and select Proxy. </w:t>
      </w:r>
    </w:p>
    <w:p w14:paraId="56C7FF55" w14:textId="32CBE2C7" w:rsidR="005443F3" w:rsidRDefault="005443F3" w:rsidP="000E5536">
      <w:pPr>
        <w:pStyle w:val="ListBullet2"/>
      </w:pPr>
      <w:r>
        <w:t xml:space="preserve">Enter </w:t>
      </w:r>
      <w:r w:rsidR="00736489" w:rsidRPr="005443F3">
        <w:t>10.168.209.72</w:t>
      </w:r>
      <w:r w:rsidR="00736489">
        <w:t xml:space="preserve"> in </w:t>
      </w:r>
      <w:r>
        <w:t xml:space="preserve">the Proxy hostname and </w:t>
      </w:r>
      <w:r w:rsidR="00736489" w:rsidRPr="005443F3">
        <w:t>8012</w:t>
      </w:r>
      <w:r w:rsidR="00736489">
        <w:t xml:space="preserve"> in the Port and http</w:t>
      </w:r>
    </w:p>
    <w:p w14:paraId="04BD784B" w14:textId="519B439C" w:rsidR="005443F3" w:rsidRPr="005443F3" w:rsidRDefault="005443F3" w:rsidP="000E5536">
      <w:pPr>
        <w:pStyle w:val="ListBullet2"/>
      </w:pPr>
      <w:r>
        <w:t>Now select Open. You should be presented with a password challenge.</w:t>
      </w:r>
    </w:p>
    <w:p w14:paraId="47077F67" w14:textId="77777777" w:rsidR="005443F3" w:rsidRDefault="005443F3" w:rsidP="007D2F52">
      <w:pPr>
        <w:pStyle w:val="Heading4"/>
      </w:pPr>
      <w:bookmarkStart w:id="227" w:name="_Ref457547926"/>
      <w:r>
        <w:t>Setting a Proxy in Python</w:t>
      </w:r>
      <w:bookmarkEnd w:id="227"/>
    </w:p>
    <w:p w14:paraId="05AF7254" w14:textId="77777777" w:rsidR="005443F3" w:rsidRDefault="005443F3" w:rsidP="000E5536">
      <w:pPr>
        <w:pStyle w:val="BodyText2"/>
      </w:pPr>
      <w:r>
        <w:t>To make Python go through a proxy create new environment variables called “HTTP_PROXY” and “HTTPS_PROXY” and set their values to ‘http://10.168.209.72:8012’ (Control Panel | System | Advanced System Settings | Environment Variables | New ..)</w:t>
      </w:r>
    </w:p>
    <w:p w14:paraId="36C1C72D" w14:textId="77777777" w:rsidR="005443F3" w:rsidRDefault="005443F3" w:rsidP="000E5536">
      <w:pPr>
        <w:pStyle w:val="BodyText2"/>
      </w:pPr>
      <w:r>
        <w:t>This used to work for uploading GAE apps but is now failing on 29/7/2016.</w:t>
      </w:r>
    </w:p>
    <w:p w14:paraId="4302C7D7" w14:textId="77777777" w:rsidR="005443F3" w:rsidRDefault="005443F3" w:rsidP="000E5536">
      <w:pPr>
        <w:pStyle w:val="BodyText2"/>
      </w:pPr>
      <w:r>
        <w:t>There are still issues trying to access Google Earth Engine from Python running in Google App Engine even with just an import statement. This is probably because GAE is trying to connect via a non-default port:</w:t>
      </w:r>
    </w:p>
    <w:p w14:paraId="5CB94950" w14:textId="77777777" w:rsidR="005443F3" w:rsidRDefault="005443F3" w:rsidP="000E5536">
      <w:pPr>
        <w:pStyle w:val="Code"/>
      </w:pPr>
      <w:r>
        <w:t>INFO     2016-07-04 15:22:44,484 sdk_update_checker.py:229] Checking for updates to the SDK.</w:t>
      </w:r>
    </w:p>
    <w:p w14:paraId="4B3E6378" w14:textId="77777777" w:rsidR="005443F3" w:rsidRDefault="005443F3" w:rsidP="000E5536">
      <w:pPr>
        <w:pStyle w:val="Code"/>
      </w:pPr>
      <w:r>
        <w:t>INFO     2016-07-04 15:22:44,829 __init__.py:124] Connecting through tunnel to: appengine.google.com:443</w:t>
      </w:r>
    </w:p>
    <w:p w14:paraId="337AD187" w14:textId="77777777" w:rsidR="005443F3" w:rsidRDefault="005443F3" w:rsidP="000E5536">
      <w:pPr>
        <w:pStyle w:val="Code"/>
      </w:pPr>
      <w:r>
        <w:t>INFO     2016-07-04 15:22:45,566 api_server.py:205] Starting API server at: http://localhost:60290</w:t>
      </w:r>
    </w:p>
    <w:p w14:paraId="09C50735" w14:textId="77777777" w:rsidR="005443F3" w:rsidRDefault="005443F3" w:rsidP="000E5536">
      <w:pPr>
        <w:pStyle w:val="Code"/>
      </w:pPr>
      <w:r>
        <w:t>INFO     2016-07-04 15:22:45,571 dispatcher.py:197] Starting module "default" running at: http://localhost:8080</w:t>
      </w:r>
    </w:p>
    <w:p w14:paraId="66B22397" w14:textId="77777777" w:rsidR="005443F3" w:rsidRDefault="005443F3" w:rsidP="000E5536">
      <w:pPr>
        <w:pStyle w:val="Code"/>
      </w:pPr>
      <w:r>
        <w:t xml:space="preserve">INFO     2016-07-04 15:22:45,573 admin_server.py:118] Starting admin server at: </w:t>
      </w:r>
      <w:hyperlink r:id="rId1285" w:history="1">
        <w:r w:rsidRPr="00F918F3">
          <w:rPr>
            <w:rStyle w:val="Hyperlink"/>
          </w:rPr>
          <w:t>http://localhost:8000</w:t>
        </w:r>
      </w:hyperlink>
    </w:p>
    <w:p w14:paraId="5B0C3F8E" w14:textId="77777777" w:rsidR="005443F3" w:rsidRDefault="005443F3" w:rsidP="000E5536">
      <w:pPr>
        <w:pStyle w:val="BodyText2"/>
      </w:pPr>
      <w:r>
        <w:t>On 30/8/16 there was no internet in the scientific network then when it was restored I couldn’t connect to Earth Engine using Jupyter console:</w:t>
      </w:r>
    </w:p>
    <w:p w14:paraId="7FEF1368" w14:textId="77777777" w:rsidR="005443F3" w:rsidRDefault="005443F3" w:rsidP="00D96B97">
      <w:pPr>
        <w:pStyle w:val="Unix"/>
      </w:pPr>
      <w:r w:rsidRPr="00397ECD">
        <w:t>EEException: Unexpected HTTP error: Unable to find the server at accounts.google.com</w:t>
      </w:r>
    </w:p>
    <w:p w14:paraId="11C88168" w14:textId="77777777" w:rsidR="005443F3" w:rsidRDefault="005443F3" w:rsidP="000E5536">
      <w:pPr>
        <w:pStyle w:val="BodyText2"/>
      </w:pPr>
    </w:p>
    <w:p w14:paraId="2E2DA910" w14:textId="3F55671C" w:rsidR="00A74604" w:rsidRDefault="00A74604" w:rsidP="007D2F52">
      <w:pPr>
        <w:pStyle w:val="Heading4"/>
      </w:pPr>
      <w:bookmarkStart w:id="228" w:name="_Ref464140442"/>
      <w:r>
        <w:t>Setting a Proxy in QGIS</w:t>
      </w:r>
      <w:bookmarkEnd w:id="228"/>
    </w:p>
    <w:p w14:paraId="28BB9525" w14:textId="395747DB" w:rsidR="00A74604" w:rsidRDefault="00A74604" w:rsidP="000E5536">
      <w:pPr>
        <w:pStyle w:val="BodyText2"/>
      </w:pPr>
      <w:r>
        <w:t>Goto Settings | Options | Network. Couldn’t get it to load the plugins repository – said it was Unavailable.</w:t>
      </w:r>
      <w:r w:rsidR="00C646C1">
        <w:t xml:space="preserve"> </w:t>
      </w:r>
      <w:r w:rsidR="00FF0047">
        <w:t>Set the following:</w:t>
      </w:r>
    </w:p>
    <w:p w14:paraId="7D9E34AA" w14:textId="10C71894" w:rsidR="00FF0047" w:rsidRPr="00A74604" w:rsidRDefault="00FF0047" w:rsidP="000E5536">
      <w:pPr>
        <w:pStyle w:val="BodyText2"/>
      </w:pPr>
      <w:r>
        <w:rPr>
          <w:noProof/>
          <w:lang w:bidi="ar-SA"/>
        </w:rPr>
        <w:drawing>
          <wp:inline distT="0" distB="0" distL="0" distR="0" wp14:anchorId="051271C4" wp14:editId="410691AD">
            <wp:extent cx="2433600" cy="1101600"/>
            <wp:effectExtent l="0" t="0" r="508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6">
                      <a:extLst>
                        <a:ext uri="{28A0092B-C50C-407E-A947-70E740481C1C}">
                          <a14:useLocalDpi xmlns:a14="http://schemas.microsoft.com/office/drawing/2010/main" val="0"/>
                        </a:ext>
                      </a:extLst>
                    </a:blip>
                    <a:srcRect/>
                    <a:stretch>
                      <a:fillRect/>
                    </a:stretch>
                  </pic:blipFill>
                  <pic:spPr bwMode="auto">
                    <a:xfrm>
                      <a:off x="0" y="0"/>
                      <a:ext cx="2433600" cy="1101600"/>
                    </a:xfrm>
                    <a:prstGeom prst="rect">
                      <a:avLst/>
                    </a:prstGeom>
                    <a:noFill/>
                    <a:ln>
                      <a:noFill/>
                    </a:ln>
                  </pic:spPr>
                </pic:pic>
              </a:graphicData>
            </a:graphic>
          </wp:inline>
        </w:drawing>
      </w:r>
    </w:p>
    <w:p w14:paraId="18FD1C74" w14:textId="4BA79878" w:rsidR="00BB3AD7" w:rsidRDefault="002C264A" w:rsidP="007D2F52">
      <w:pPr>
        <w:pStyle w:val="Heading4"/>
      </w:pPr>
      <w:r>
        <w:t>Checking network connections</w:t>
      </w:r>
    </w:p>
    <w:p w14:paraId="5349A764" w14:textId="0C9C9F86" w:rsidR="002C264A" w:rsidRDefault="002C264A" w:rsidP="000E5536">
      <w:pPr>
        <w:pStyle w:val="BodyText2"/>
      </w:pPr>
      <w:r>
        <w:t xml:space="preserve">I need to check whether I can connect to </w:t>
      </w:r>
      <w:r w:rsidRPr="002C264A">
        <w:t>appengine.google.com</w:t>
      </w:r>
      <w:r>
        <w:t xml:space="preserve"> on port 443 as I think the new proxy is blocking it. Copied a bit of Python to test from </w:t>
      </w:r>
      <w:hyperlink r:id="rId1287" w:history="1">
        <w:r w:rsidRPr="00516EA2">
          <w:rPr>
            <w:rStyle w:val="Hyperlink"/>
          </w:rPr>
          <w:t>here</w:t>
        </w:r>
      </w:hyperlink>
      <w:r w:rsidR="00516EA2">
        <w:t xml:space="preserve"> (into </w:t>
      </w:r>
      <w:r w:rsidR="00516EA2" w:rsidRPr="00516EA2">
        <w:t>E:\cottaan\My Documents\github repos\test</w:t>
      </w:r>
      <w:r w:rsidR="00516EA2">
        <w:t>\ping.py) but couldn’t get it working.</w:t>
      </w:r>
    </w:p>
    <w:p w14:paraId="29F77680" w14:textId="647C1E9D" w:rsidR="007C3643" w:rsidRDefault="007C3643" w:rsidP="007D2F52">
      <w:pPr>
        <w:pStyle w:val="Heading4"/>
      </w:pPr>
      <w:r>
        <w:t>Getting an IP address</w:t>
      </w:r>
    </w:p>
    <w:p w14:paraId="1589D9FB" w14:textId="4B5801D8" w:rsidR="007C3643" w:rsidRDefault="007C3643" w:rsidP="000E5536">
      <w:pPr>
        <w:pStyle w:val="BodyText2"/>
      </w:pPr>
      <w:r>
        <w:t>You can use ping to get an IP address of a computer within JRC:</w:t>
      </w:r>
    </w:p>
    <w:p w14:paraId="3517C9DB" w14:textId="74F98F53" w:rsidR="007C3643" w:rsidRDefault="007C3643" w:rsidP="00D96B97">
      <w:pPr>
        <w:pStyle w:val="Unix"/>
      </w:pPr>
      <w:r>
        <w:t>C:\Users\cottaan&gt;ping  ies-pgsql.jrc.org</w:t>
      </w:r>
    </w:p>
    <w:p w14:paraId="08AF623A" w14:textId="376F904F" w:rsidR="007C3643" w:rsidRDefault="007C3643" w:rsidP="00D96B97">
      <w:pPr>
        <w:pStyle w:val="Unix"/>
      </w:pPr>
      <w:r>
        <w:t>Pinging h05-dbp-vm1.jrc.org [139.191.254.74] with 32 bytes of data</w:t>
      </w:r>
    </w:p>
    <w:p w14:paraId="7DFB9427" w14:textId="77777777" w:rsidR="007C3643" w:rsidRPr="007C3643" w:rsidRDefault="007C3643" w:rsidP="000E5536">
      <w:pPr>
        <w:pStyle w:val="BodyText2"/>
      </w:pPr>
    </w:p>
    <w:p w14:paraId="7AAE0A40" w14:textId="08233C1B" w:rsidR="005A38F9" w:rsidRDefault="005A38F9" w:rsidP="000E5536">
      <w:pPr>
        <w:pStyle w:val="Heading2"/>
      </w:pPr>
      <w:r>
        <w:t>Missions</w:t>
      </w:r>
      <w:bookmarkEnd w:id="225"/>
    </w:p>
    <w:p w14:paraId="01CC2274" w14:textId="77777777" w:rsidR="005A38F9" w:rsidRPr="00E33BBD" w:rsidRDefault="005A38F9" w:rsidP="0034374E">
      <w:pPr>
        <w:pStyle w:val="Heading3"/>
      </w:pPr>
      <w:r>
        <w:t>Entering</w:t>
      </w:r>
    </w:p>
    <w:p w14:paraId="0F527085" w14:textId="77777777" w:rsidR="005A38F9" w:rsidRDefault="005A38F9" w:rsidP="000E5536">
      <w:pPr>
        <w:pStyle w:val="BodyText"/>
      </w:pPr>
      <w:r>
        <w:t>Goto WAB and then MiPS</w:t>
      </w:r>
    </w:p>
    <w:p w14:paraId="68B35085" w14:textId="77777777" w:rsidR="005A38F9" w:rsidRDefault="005A38F9" w:rsidP="000E5536">
      <w:pPr>
        <w:pStyle w:val="BodyText"/>
      </w:pPr>
      <w:r>
        <w:t>Make sure the Mission Order is OK before you sign it!!!!!!!</w:t>
      </w:r>
    </w:p>
    <w:p w14:paraId="4224E39F" w14:textId="77777777" w:rsidR="005A38F9" w:rsidRDefault="005A38F9" w:rsidP="000E5536">
      <w:pPr>
        <w:pStyle w:val="BodyText"/>
      </w:pPr>
      <w:r>
        <w:t>And make sure that you can make the mtg as the flights are not usually that good.</w:t>
      </w:r>
    </w:p>
    <w:p w14:paraId="1C3D146B" w14:textId="77777777" w:rsidR="005A38F9" w:rsidRDefault="005A38F9" w:rsidP="000E5536">
      <w:pPr>
        <w:pStyle w:val="BodyText"/>
      </w:pPr>
      <w:r>
        <w:t>New mission</w:t>
      </w:r>
    </w:p>
    <w:p w14:paraId="6E45158D" w14:textId="77777777" w:rsidR="005A38F9" w:rsidRDefault="005A38F9" w:rsidP="000E5536">
      <w:pPr>
        <w:pStyle w:val="BodyText"/>
      </w:pPr>
      <w:r>
        <w:t>Only put the flights in if you are going to a mtg and not each bus etc. If you are then going on a train somewhere else then put that in. So you have to put your flight departure and arrival time.</w:t>
      </w:r>
    </w:p>
    <w:p w14:paraId="6B58A367" w14:textId="77777777" w:rsidR="005A38F9" w:rsidRDefault="005A38F9" w:rsidP="000E5536">
      <w:pPr>
        <w:pStyle w:val="BodyText"/>
      </w:pPr>
      <w:r>
        <w:t>Copy description into meeting tab</w:t>
      </w:r>
    </w:p>
    <w:p w14:paraId="428196E3" w14:textId="77777777" w:rsidR="005A38F9" w:rsidRDefault="005A38F9" w:rsidP="000E5536">
      <w:pPr>
        <w:pStyle w:val="BodyText"/>
      </w:pPr>
      <w:r>
        <w:t>The only weird thing is you have to add the return part of the mission by clicking return and then add to list</w:t>
      </w:r>
    </w:p>
    <w:p w14:paraId="00864EAC" w14:textId="77777777" w:rsidR="005A38F9" w:rsidRDefault="005A38F9" w:rsidP="000E5536">
      <w:pPr>
        <w:pStyle w:val="BodyText"/>
      </w:pPr>
      <w:r>
        <w:lastRenderedPageBreak/>
        <w:t>email GEM-Missions for tickets and this is done by travel agencies - or you can book it yourself - and get reembursed WHEN IT HAS BEEN APPROVED</w:t>
      </w:r>
    </w:p>
    <w:p w14:paraId="3B84C58C" w14:textId="77777777" w:rsidR="005A38F9" w:rsidRDefault="005A38F9" w:rsidP="000E5536">
      <w:pPr>
        <w:pStyle w:val="BodyText"/>
      </w:pPr>
      <w:r>
        <w:t>If you book the travel yourself it goes in as Misc costs and not Travel agency fees</w:t>
      </w:r>
    </w:p>
    <w:p w14:paraId="6F9B5404" w14:textId="77777777" w:rsidR="005A38F9" w:rsidRDefault="005A38F9" w:rsidP="000E5536">
      <w:pPr>
        <w:pStyle w:val="BodyText"/>
      </w:pPr>
      <w:r>
        <w:t>If it is a train then you are entitled to 1st class</w:t>
      </w:r>
    </w:p>
    <w:p w14:paraId="34F2FFAF" w14:textId="77777777" w:rsidR="005A38F9" w:rsidRDefault="005A38F9" w:rsidP="000E5536">
      <w:pPr>
        <w:pStyle w:val="BodyText"/>
      </w:pPr>
      <w:r>
        <w:t>If the flight is over 4hrs then you can go business class - choose business</w:t>
      </w:r>
    </w:p>
    <w:p w14:paraId="6947BB82" w14:textId="77777777" w:rsidR="005A38F9" w:rsidRDefault="005A38F9" w:rsidP="000E5536">
      <w:pPr>
        <w:pStyle w:val="BodyText"/>
      </w:pPr>
      <w:r>
        <w:t>Admin will add 2hrs before and after for admin</w:t>
      </w:r>
    </w:p>
    <w:p w14:paraId="7FF14962" w14:textId="77777777" w:rsidR="005A38F9" w:rsidRDefault="005A38F9" w:rsidP="000E5536">
      <w:pPr>
        <w:pStyle w:val="BodyText"/>
      </w:pPr>
      <w:r>
        <w:t>If intercontinental then you get 1 day back when you return</w:t>
      </w:r>
    </w:p>
    <w:p w14:paraId="669928AA" w14:textId="77777777" w:rsidR="005A38F9" w:rsidRDefault="005A38F9" w:rsidP="000E5536">
      <w:pPr>
        <w:pStyle w:val="BodyText"/>
      </w:pPr>
      <w:r>
        <w:t>Set the project budget to 100%, e.g. MONDE</w:t>
      </w:r>
    </w:p>
    <w:p w14:paraId="1CB9E989" w14:textId="77777777" w:rsidR="005A38F9" w:rsidRDefault="005A38F9" w:rsidP="000E5536">
      <w:pPr>
        <w:pStyle w:val="BodyText"/>
      </w:pPr>
      <w:r>
        <w:t>Click sign to get approval and print and give to Teresita with invitation/agenda for the meeting as well</w:t>
      </w:r>
    </w:p>
    <w:p w14:paraId="2340F634" w14:textId="77777777" w:rsidR="005A38F9" w:rsidRDefault="005A38F9" w:rsidP="000E5536">
      <w:pPr>
        <w:pStyle w:val="BodyText"/>
      </w:pPr>
      <w:r>
        <w:t>If you need to make changes - get susanne to refuse it and it will come back so you can edit it</w:t>
      </w:r>
    </w:p>
    <w:p w14:paraId="0E31DCAB" w14:textId="77777777" w:rsidR="005A38F9" w:rsidRDefault="005A38F9" w:rsidP="000E5536">
      <w:pPr>
        <w:pStyle w:val="BodyText"/>
      </w:pPr>
      <w:r>
        <w:t>You can get a taxi booked through Teresita - give her the flight details and the to/from addresses and she will book it.</w:t>
      </w:r>
    </w:p>
    <w:p w14:paraId="29EB534E" w14:textId="77777777" w:rsidR="005A38F9" w:rsidRDefault="005A38F9" w:rsidP="000E5536">
      <w:pPr>
        <w:pStyle w:val="BodyText"/>
      </w:pPr>
      <w:r>
        <w:t>At the bottom of the Budget and Expenses meeting click Linked WBS projects and add new WBS project:</w:t>
      </w:r>
    </w:p>
    <w:p w14:paraId="43E7A03E" w14:textId="77777777" w:rsidR="005A38F9" w:rsidRDefault="005A38F9" w:rsidP="000E5536">
      <w:pPr>
        <w:pStyle w:val="BodyText"/>
      </w:pPr>
      <w:r>
        <w:t>20739 is Biopama project and make it 100%</w:t>
      </w:r>
    </w:p>
    <w:p w14:paraId="27FB3A40" w14:textId="77777777" w:rsidR="005A38F9" w:rsidRPr="00BE2C09" w:rsidRDefault="005A38F9" w:rsidP="000E5536">
      <w:pPr>
        <w:pStyle w:val="BodyText2"/>
        <w:rPr>
          <w:rStyle w:val="keyword"/>
        </w:rPr>
      </w:pPr>
      <w:r w:rsidRPr="00BE2C09">
        <w:rPr>
          <w:rStyle w:val="keyword"/>
        </w:rPr>
        <w:t>New procedure for LRM:</w:t>
      </w:r>
    </w:p>
    <w:p w14:paraId="6BF666EA" w14:textId="77777777" w:rsidR="005A38F9" w:rsidRDefault="005A38F9" w:rsidP="000E5536">
      <w:pPr>
        <w:pStyle w:val="BodyText"/>
      </w:pPr>
      <w:r>
        <w:t>Regarding the MiPS2 mission business please find hereafter a short summary on how best to proceed under LRM quality aspects.</w:t>
      </w:r>
    </w:p>
    <w:p w14:paraId="66D70BA7" w14:textId="77777777" w:rsidR="005A38F9" w:rsidRDefault="005A38F9" w:rsidP="000E5536">
      <w:pPr>
        <w:pStyle w:val="BodyText"/>
      </w:pPr>
      <w:r>
        <w:t xml:space="preserve"> </w:t>
      </w:r>
    </w:p>
    <w:p w14:paraId="62E6EE31" w14:textId="77777777" w:rsidR="005A38F9" w:rsidRDefault="005A38F9" w:rsidP="000E5536">
      <w:pPr>
        <w:pStyle w:val="BodyText"/>
      </w:pPr>
      <w:r>
        <w:t>Please systematically announce any new mission request OM (which you may insert in parallel into MiPS2) by using our functional mailbox</w:t>
      </w:r>
    </w:p>
    <w:p w14:paraId="504CB68D" w14:textId="77777777" w:rsidR="005A38F9" w:rsidRDefault="005A38F9" w:rsidP="000E5536">
      <w:pPr>
        <w:pStyle w:val="BodyText"/>
      </w:pPr>
      <w:r>
        <w:t xml:space="preserve">lrm-missions@jrc.ec.europa.eu indicating as a rule: </w:t>
      </w:r>
    </w:p>
    <w:p w14:paraId="2A041684" w14:textId="77777777" w:rsidR="005A38F9" w:rsidRDefault="005A38F9" w:rsidP="000E5536">
      <w:pPr>
        <w:pStyle w:val="BodyText"/>
      </w:pPr>
      <w:r>
        <w:t xml:space="preserve"> </w:t>
      </w:r>
    </w:p>
    <w:p w14:paraId="79E090E1" w14:textId="77777777" w:rsidR="005A38F9" w:rsidRDefault="005A38F9" w:rsidP="000E5536">
      <w:pPr>
        <w:pStyle w:val="BodyText"/>
      </w:pPr>
      <w:r>
        <w:t>* the budget line(s)</w:t>
      </w:r>
    </w:p>
    <w:p w14:paraId="3722FA28" w14:textId="77777777" w:rsidR="005A38F9" w:rsidRDefault="005A38F9" w:rsidP="000E5536">
      <w:pPr>
        <w:pStyle w:val="BodyText"/>
      </w:pPr>
      <w:r>
        <w:t xml:space="preserve">* your envisaged travel details (as precise as possible in order to avoid misunderstandings and double-work); if you intend not to buy your ticket via the Seneca Travel Agency but to anticipate a ticket by yourself please point this out too. In the latter case you would put a realistic ticket price guess under "Miscellaneous" in your OM in MiPS2. </w:t>
      </w:r>
    </w:p>
    <w:p w14:paraId="53E39218" w14:textId="77777777" w:rsidR="005A38F9" w:rsidRDefault="005A38F9" w:rsidP="000E5536">
      <w:pPr>
        <w:pStyle w:val="BodyText"/>
      </w:pPr>
      <w:r>
        <w:t>* Please also attach the relevant supporting documents (invitation letter, programme, agenda, etc) to your message. They are always required!</w:t>
      </w:r>
    </w:p>
    <w:p w14:paraId="5C687A15" w14:textId="77777777" w:rsidR="005A38F9" w:rsidRDefault="005A38F9" w:rsidP="000E5536">
      <w:pPr>
        <w:pStyle w:val="BodyText"/>
      </w:pPr>
      <w:r>
        <w:t xml:space="preserve"> </w:t>
      </w:r>
    </w:p>
    <w:p w14:paraId="2F206FE4" w14:textId="77777777" w:rsidR="005A38F9" w:rsidRDefault="005A38F9" w:rsidP="000E5536">
      <w:pPr>
        <w:pStyle w:val="BodyText"/>
      </w:pPr>
      <w:r>
        <w:t>The secretary in charge of your mission will consequently confirm administrative handling (this is in principle Teresita for Bldg 44 and Adrienn for Bldg 28).</w:t>
      </w:r>
    </w:p>
    <w:p w14:paraId="0A7145C3" w14:textId="77777777" w:rsidR="005A38F9" w:rsidRDefault="005A38F9" w:rsidP="000E5536">
      <w:pPr>
        <w:pStyle w:val="BodyText"/>
      </w:pPr>
      <w:r>
        <w:t xml:space="preserve"> </w:t>
      </w:r>
    </w:p>
    <w:p w14:paraId="368E0BB4" w14:textId="77777777" w:rsidR="005A38F9" w:rsidRDefault="005A38F9" w:rsidP="000E5536">
      <w:pPr>
        <w:pStyle w:val="BodyText"/>
      </w:pPr>
      <w:r>
        <w:t xml:space="preserve">Please avoid to contact Seneca on your own or to put fictive prices: at the moment of signing your OM you will need a valid Seneca quotation (or even two - one real and one for comparision purposes - in case that your mission includes a holiday period, which needs to go later with your mission expenses DF too)! </w:t>
      </w:r>
    </w:p>
    <w:p w14:paraId="0263C545" w14:textId="77777777" w:rsidR="005A38F9" w:rsidRDefault="005A38F9" w:rsidP="000E5536">
      <w:pPr>
        <w:pStyle w:val="BodyText"/>
      </w:pPr>
      <w:r>
        <w:t xml:space="preserve"> </w:t>
      </w:r>
    </w:p>
    <w:p w14:paraId="4893A97B" w14:textId="77777777" w:rsidR="005A38F9" w:rsidRDefault="005A38F9" w:rsidP="000E5536">
      <w:pPr>
        <w:pStyle w:val="BodyText"/>
      </w:pPr>
      <w:r>
        <w:t>In case of doubts, ask the secretary in charge for final check of your draft OM on the screen before actually signing it in MiPS2. You may then print it and put it forward to her in order to get is signed.</w:t>
      </w:r>
    </w:p>
    <w:p w14:paraId="63D99D1D" w14:textId="77777777" w:rsidR="005A38F9" w:rsidRDefault="005A38F9" w:rsidP="000E5536">
      <w:pPr>
        <w:pStyle w:val="BodyText"/>
      </w:pPr>
      <w:r>
        <w:t xml:space="preserve"> </w:t>
      </w:r>
    </w:p>
    <w:p w14:paraId="2E6D52AE" w14:textId="77777777" w:rsidR="005A38F9" w:rsidRDefault="005A38F9" w:rsidP="000E5536">
      <w:pPr>
        <w:pStyle w:val="BodyText"/>
      </w:pPr>
      <w:r>
        <w:t>If you anticipate the ticket yourself please make sure</w:t>
      </w:r>
    </w:p>
    <w:p w14:paraId="33099B54" w14:textId="77777777" w:rsidR="005A38F9" w:rsidRDefault="005A38F9" w:rsidP="000E5536">
      <w:pPr>
        <w:pStyle w:val="BodyText"/>
      </w:pPr>
      <w:r>
        <w:t>- not to buy it before the OM is approved in MiPS2</w:t>
      </w:r>
    </w:p>
    <w:p w14:paraId="1298AF40" w14:textId="77777777" w:rsidR="005A38F9" w:rsidRDefault="005A38F9" w:rsidP="000E5536">
      <w:pPr>
        <w:pStyle w:val="BodyText"/>
      </w:pPr>
      <w:r>
        <w:t>- to e-mail a copy of it to the secretary in charge (it is needed for booking JRC shuttle transport but also to have the file in order)</w:t>
      </w:r>
    </w:p>
    <w:p w14:paraId="0687D38A" w14:textId="77777777" w:rsidR="005A38F9" w:rsidRDefault="005A38F9" w:rsidP="000E5536">
      <w:pPr>
        <w:pStyle w:val="BodyText"/>
      </w:pPr>
      <w:r>
        <w:t xml:space="preserve"> </w:t>
      </w:r>
    </w:p>
    <w:p w14:paraId="23CB0BD5" w14:textId="77777777" w:rsidR="005A38F9" w:rsidRDefault="005A38F9" w:rsidP="000E5536">
      <w:pPr>
        <w:pStyle w:val="BodyText"/>
      </w:pPr>
      <w:r>
        <w:t xml:space="preserve">Confirm the need for JRC shuttle transport (from and back to where) around 2 weeks prior to departure by e-mail to the secretary in charge of your mission. </w:t>
      </w:r>
    </w:p>
    <w:p w14:paraId="3F91B4C8" w14:textId="77777777" w:rsidR="005A38F9" w:rsidRDefault="005A38F9" w:rsidP="000E5536">
      <w:pPr>
        <w:pStyle w:val="BodyText"/>
      </w:pPr>
      <w:r>
        <w:t>You will receive an email with the exact pick-up time the working day before departure after 15:30, or you can also consult the WAB application.</w:t>
      </w:r>
    </w:p>
    <w:p w14:paraId="53D144A8" w14:textId="77777777" w:rsidR="005A38F9" w:rsidRDefault="005A38F9" w:rsidP="000E5536">
      <w:pPr>
        <w:pStyle w:val="BodyText"/>
      </w:pPr>
      <w:r>
        <w:t xml:space="preserve"> </w:t>
      </w:r>
    </w:p>
    <w:p w14:paraId="1E43BF5E" w14:textId="77777777" w:rsidR="005A38F9" w:rsidRDefault="005A38F9" w:rsidP="000E5536">
      <w:pPr>
        <w:pStyle w:val="BodyText"/>
      </w:pPr>
      <w:r>
        <w:t>Mission expenses DF: once you have created and signed your DF in MiPS, please do a print-out and hand it over together with the original receipts to a secretary in order to gain the signature(s) of hierarchy. She will then do the pdf copy for the unit filing on the derek drive and it will be her care to send the original paper file to PMO2 in Brussels.</w:t>
      </w:r>
    </w:p>
    <w:p w14:paraId="281146ED" w14:textId="77777777" w:rsidR="005A38F9" w:rsidRDefault="005A38F9" w:rsidP="000E5536">
      <w:pPr>
        <w:pStyle w:val="BodyText"/>
      </w:pPr>
      <w:r>
        <w:t xml:space="preserve"> </w:t>
      </w:r>
    </w:p>
    <w:p w14:paraId="39DABA67" w14:textId="77777777" w:rsidR="005A38F9" w:rsidRDefault="005A38F9" w:rsidP="000E5536">
      <w:pPr>
        <w:pStyle w:val="BodyText"/>
      </w:pPr>
      <w:r>
        <w:t>All this sounds more complicated than it is. Please have a look at the IESnet and set a bookmark at https://www.cc.cec/dgintranet/jrc/iesnet_pims/administration/missions/approval/index_en.htm where you will find mission procedures in general and specific information on cases like foreseen and unforeseen international missions. Should you nevertheless not find an answer do not hesitate to address a particular question which is not covered by these instructions.</w:t>
      </w:r>
    </w:p>
    <w:p w14:paraId="172DE620" w14:textId="77777777" w:rsidR="005A38F9" w:rsidRDefault="005A38F9" w:rsidP="000E5536">
      <w:pPr>
        <w:pStyle w:val="BodyText"/>
      </w:pPr>
      <w:r>
        <w:t xml:space="preserve"> </w:t>
      </w:r>
    </w:p>
    <w:p w14:paraId="56E211E5" w14:textId="77777777" w:rsidR="005A38F9" w:rsidRDefault="005A38F9" w:rsidP="000E5536">
      <w:pPr>
        <w:pStyle w:val="BodyText"/>
      </w:pPr>
      <w:r>
        <w:t>Thank you very much in advance for your attention and care!</w:t>
      </w:r>
    </w:p>
    <w:p w14:paraId="39D567D7" w14:textId="77777777" w:rsidR="005A38F9" w:rsidRDefault="005A38F9" w:rsidP="000E5536">
      <w:pPr>
        <w:pStyle w:val="BodyText"/>
      </w:pPr>
      <w:r>
        <w:t xml:space="preserve"> </w:t>
      </w:r>
    </w:p>
    <w:p w14:paraId="4AFD814A" w14:textId="77777777" w:rsidR="005A38F9" w:rsidRDefault="005A38F9" w:rsidP="000E5536">
      <w:pPr>
        <w:pStyle w:val="BodyText"/>
      </w:pPr>
      <w:r>
        <w:lastRenderedPageBreak/>
        <w:t>Your LRM Missions Team</w:t>
      </w:r>
    </w:p>
    <w:p w14:paraId="7A55DA15" w14:textId="77777777" w:rsidR="005A38F9" w:rsidRDefault="005A38F9" w:rsidP="000E5536">
      <w:pPr>
        <w:pStyle w:val="BodyText"/>
      </w:pPr>
      <w:r>
        <w:t>Teresita, Adrienn, Carmen, Susanne</w:t>
      </w:r>
    </w:p>
    <w:p w14:paraId="4A9C4E8A" w14:textId="77777777" w:rsidR="005A38F9" w:rsidRDefault="005A38F9" w:rsidP="000E5536">
      <w:pPr>
        <w:pStyle w:val="BodyText2"/>
      </w:pPr>
      <w:r>
        <w:t>Once you have submitted your mission request when it is approved you will get an email.</w:t>
      </w:r>
    </w:p>
    <w:p w14:paraId="697DE829" w14:textId="77777777" w:rsidR="005A38F9" w:rsidRDefault="005A38F9" w:rsidP="0034374E">
      <w:pPr>
        <w:pStyle w:val="Heading3"/>
      </w:pPr>
      <w:r>
        <w:t>Claiming</w:t>
      </w:r>
    </w:p>
    <w:p w14:paraId="1E40598B" w14:textId="77777777" w:rsidR="005A38F9" w:rsidRDefault="005A38F9" w:rsidP="000E5536">
      <w:pPr>
        <w:pStyle w:val="BodyText2"/>
      </w:pPr>
      <w:r>
        <w:t>Must submit a statement of expenses within 3 months.</w:t>
      </w:r>
    </w:p>
    <w:p w14:paraId="25B7EB83" w14:textId="77777777" w:rsidR="005A38F9" w:rsidRPr="00B85BE9" w:rsidRDefault="005A38F9" w:rsidP="000E5536">
      <w:pPr>
        <w:pStyle w:val="BodyText2"/>
      </w:pPr>
      <w:r>
        <w:t>After a mission it goes from OM to DF and you have to declare expenses. Update the estimated expenses with the real ones then sign the form, print and take photocopies of the receipts and the receipts to Teresita (dont staple).</w:t>
      </w:r>
    </w:p>
    <w:p w14:paraId="1BD2B50B" w14:textId="77777777" w:rsidR="005A38F9" w:rsidRDefault="005A38F9" w:rsidP="0034374E">
      <w:pPr>
        <w:pStyle w:val="Heading3"/>
      </w:pPr>
      <w:r>
        <w:t>Travel</w:t>
      </w:r>
    </w:p>
    <w:p w14:paraId="7D78202A" w14:textId="77777777" w:rsidR="005A38F9" w:rsidRPr="00841989" w:rsidRDefault="005A38F9" w:rsidP="000E5536">
      <w:pPr>
        <w:pStyle w:val="BodyText2"/>
      </w:pPr>
      <w:r>
        <w:t xml:space="preserve">Booking flights is brilliant in </w:t>
      </w:r>
      <w:hyperlink r:id="rId1288" w:history="1">
        <w:r w:rsidRPr="008E66BF">
          <w:rPr>
            <w:rStyle w:val="Hyperlink"/>
          </w:rPr>
          <w:t>Expedia</w:t>
        </w:r>
      </w:hyperlink>
      <w:r>
        <w:t>.</w:t>
      </w:r>
    </w:p>
    <w:p w14:paraId="24C6FDFF" w14:textId="29964D24" w:rsidR="008F1E6D" w:rsidRDefault="008F1E6D" w:rsidP="0034374E">
      <w:pPr>
        <w:pStyle w:val="Heading3"/>
      </w:pPr>
      <w:r>
        <w:t>Shuttle Requests</w:t>
      </w:r>
    </w:p>
    <w:p w14:paraId="6D45CB54" w14:textId="0B0FD3C9" w:rsidR="008F1E6D" w:rsidRPr="008F1E6D" w:rsidRDefault="008F1E6D" w:rsidP="000E5536">
      <w:pPr>
        <w:pStyle w:val="BodyText2"/>
      </w:pPr>
      <w:r>
        <w:t xml:space="preserve">Here is the system: </w:t>
      </w:r>
      <w:hyperlink r:id="rId1289" w:history="1">
        <w:r>
          <w:rPr>
            <w:rStyle w:val="Hyperlink"/>
          </w:rPr>
          <w:t>https://apps.jrc.cec.eu.int/navette</w:t>
        </w:r>
      </w:hyperlink>
    </w:p>
    <w:p w14:paraId="0476DBCE" w14:textId="4C7376D1" w:rsidR="00B37D09" w:rsidRDefault="008F2FB2" w:rsidP="000E5536">
      <w:pPr>
        <w:pStyle w:val="Heading2"/>
      </w:pPr>
      <w:r>
        <w:t>Phones</w:t>
      </w:r>
      <w:bookmarkEnd w:id="222"/>
      <w:r w:rsidR="005229A5">
        <w:t>/Fax</w:t>
      </w:r>
    </w:p>
    <w:p w14:paraId="5EDB1AB7" w14:textId="77777777" w:rsidR="00B37D09" w:rsidRDefault="00F26B2F" w:rsidP="000E5536">
      <w:pPr>
        <w:pStyle w:val="BodyText"/>
      </w:pPr>
      <w:r>
        <w:t>External dialling</w:t>
      </w:r>
    </w:p>
    <w:p w14:paraId="169CD71E" w14:textId="77777777" w:rsidR="00B37D09" w:rsidRDefault="00F26B2F" w:rsidP="000E5536">
      <w:pPr>
        <w:pStyle w:val="BodyText"/>
      </w:pPr>
      <w:r>
        <w:t>- Dial 0 for a work call</w:t>
      </w:r>
    </w:p>
    <w:p w14:paraId="19F55E50" w14:textId="77777777" w:rsidR="00B37D09" w:rsidRDefault="00F26B2F" w:rsidP="000E5536">
      <w:pPr>
        <w:pStyle w:val="BodyText"/>
      </w:pPr>
      <w:r>
        <w:t>- Dial 8 for a private call - you will get a bill at the end of the month</w:t>
      </w:r>
    </w:p>
    <w:p w14:paraId="752FD051" w14:textId="77777777" w:rsidR="005229A5" w:rsidRDefault="005229A5" w:rsidP="000E5536">
      <w:pPr>
        <w:pStyle w:val="BodyText"/>
      </w:pPr>
      <w:r>
        <w:t>You can send a FAX using the FAX machine in Carmens office. Dial a 0 to get an outside line and then the number and then put the paper in and press the green button. It should say sending and give a confirmation page.</w:t>
      </w:r>
    </w:p>
    <w:p w14:paraId="4657A88A" w14:textId="77777777" w:rsidR="005D198D" w:rsidRDefault="005D198D" w:rsidP="000E5536">
      <w:pPr>
        <w:pStyle w:val="Heading2"/>
      </w:pPr>
      <w:bookmarkStart w:id="229" w:name="_Toc315774640"/>
      <w:bookmarkStart w:id="230" w:name="_Toc315774638"/>
      <w:bookmarkStart w:id="231" w:name="_Toc315774636"/>
      <w:r>
        <w:t>Printer scanners</w:t>
      </w:r>
    </w:p>
    <w:p w14:paraId="2BE98C60" w14:textId="77777777" w:rsidR="005D198D" w:rsidRPr="005D198D" w:rsidRDefault="005D198D" w:rsidP="000E5536">
      <w:pPr>
        <w:pStyle w:val="BodyText2"/>
      </w:pPr>
      <w:r>
        <w:t>To scan click on email on the printer | Search for you email address | Job assembly | Press green button then at the end press submit job.</w:t>
      </w:r>
    </w:p>
    <w:p w14:paraId="3E483DA7" w14:textId="77777777" w:rsidR="004F08E3" w:rsidRDefault="004F08E3" w:rsidP="000E5536">
      <w:pPr>
        <w:pStyle w:val="Heading2"/>
      </w:pPr>
      <w:r>
        <w:t>School</w:t>
      </w:r>
    </w:p>
    <w:p w14:paraId="103FDA2F" w14:textId="484F9837" w:rsidR="004F08E3" w:rsidRPr="004F08E3" w:rsidRDefault="004F08E3" w:rsidP="000E5536">
      <w:pPr>
        <w:pStyle w:val="BodyText2"/>
      </w:pPr>
      <w:r>
        <w:t>On the first day of the new school year you get an email to remind you to make an Education Declaraion. This is done in Sysper2</w:t>
      </w:r>
      <w:r w:rsidR="000E1F55">
        <w:t xml:space="preserve"> under the declarations section.</w:t>
      </w:r>
    </w:p>
    <w:p w14:paraId="39BB1B56" w14:textId="77777777" w:rsidR="005A38F9" w:rsidRDefault="005A38F9" w:rsidP="000E5536">
      <w:pPr>
        <w:pStyle w:val="Heading2"/>
      </w:pPr>
      <w:r>
        <w:t>Scientific journals and publications</w:t>
      </w:r>
      <w:bookmarkEnd w:id="229"/>
    </w:p>
    <w:p w14:paraId="5A1491A0" w14:textId="77777777" w:rsidR="005A38F9" w:rsidRDefault="005A38F9" w:rsidP="0034374E">
      <w:pPr>
        <w:pStyle w:val="Heading3"/>
      </w:pPr>
      <w:r>
        <w:t>JRC Systems</w:t>
      </w:r>
    </w:p>
    <w:p w14:paraId="7E1AB6EE" w14:textId="61E8BAA6" w:rsidR="00924D25" w:rsidRPr="00924D25" w:rsidRDefault="00924D25" w:rsidP="007D2F52">
      <w:pPr>
        <w:pStyle w:val="Heading4"/>
      </w:pPr>
      <w:r>
        <w:t>JRC eLibrary</w:t>
      </w:r>
    </w:p>
    <w:p w14:paraId="622389BB" w14:textId="77777777" w:rsidR="005A38F9" w:rsidRDefault="005A38F9" w:rsidP="000E5536">
      <w:pPr>
        <w:pStyle w:val="BodyText"/>
      </w:pPr>
      <w:r>
        <w:t xml:space="preserve">These are accessed throught the JRC eLibrary: </w:t>
      </w:r>
      <w:hyperlink r:id="rId1290" w:history="1">
        <w:r w:rsidRPr="0077669C">
          <w:rPr>
            <w:rStyle w:val="Hyperlink"/>
          </w:rPr>
          <w:t>http://elibrary.jrc.cec.eu.int/portal/journals</w:t>
        </w:r>
      </w:hyperlink>
    </w:p>
    <w:p w14:paraId="0867A646" w14:textId="77777777" w:rsidR="005A38F9" w:rsidRDefault="005A38F9" w:rsidP="000E5536">
      <w:pPr>
        <w:pStyle w:val="BodyText"/>
      </w:pPr>
      <w:r>
        <w:t>To get a list of all of the journals that are available:</w:t>
      </w:r>
    </w:p>
    <w:p w14:paraId="0B628F05" w14:textId="77777777" w:rsidR="005A38F9" w:rsidRDefault="005A38F9" w:rsidP="000E5536">
      <w:pPr>
        <w:pStyle w:val="BodyText"/>
      </w:pPr>
      <w:r>
        <w:t>- goto the journals tab</w:t>
      </w:r>
    </w:p>
    <w:p w14:paraId="5F156025" w14:textId="77777777" w:rsidR="005A38F9" w:rsidRDefault="005A38F9" w:rsidP="000E5536">
      <w:pPr>
        <w:pStyle w:val="BodyText"/>
      </w:pPr>
      <w:r>
        <w:t xml:space="preserve">- click on EBSCO AtoZ portal (direct link: </w:t>
      </w:r>
      <w:hyperlink r:id="rId1291" w:history="1">
        <w:r w:rsidRPr="0077669C">
          <w:rPr>
            <w:rStyle w:val="Hyperlink"/>
          </w:rPr>
          <w:t>http://atoz.ebsco.com/Titles/K09328?lang=en&amp;lang.menu=en&amp;lang.subject=en)</w:t>
        </w:r>
      </w:hyperlink>
    </w:p>
    <w:p w14:paraId="52166786" w14:textId="77777777" w:rsidR="005A38F9" w:rsidRDefault="005A38F9" w:rsidP="000E5536">
      <w:pPr>
        <w:pStyle w:val="BodyText"/>
      </w:pPr>
      <w:r>
        <w:t>- find the one you want</w:t>
      </w:r>
    </w:p>
    <w:p w14:paraId="408E51BA" w14:textId="77777777" w:rsidR="005A38F9" w:rsidRDefault="005A38F9" w:rsidP="000E5536">
      <w:pPr>
        <w:pStyle w:val="BodyText"/>
      </w:pPr>
      <w:r>
        <w:t>here are some good articles:</w:t>
      </w:r>
    </w:p>
    <w:p w14:paraId="2EE22271" w14:textId="77777777" w:rsidR="005A38F9" w:rsidRDefault="005A38F9" w:rsidP="000E5536">
      <w:pPr>
        <w:pStyle w:val="BodyText"/>
      </w:pPr>
      <w:r>
        <w:t>Geoweb Services for Sharing Modelling Results in Biodiversity Networks (</w:t>
      </w:r>
      <w:hyperlink r:id="rId1292" w:history="1">
        <w:r w:rsidRPr="0077669C">
          <w:rPr>
            <w:rStyle w:val="Hyperlink"/>
          </w:rPr>
          <w:t>http://onlinelibrary.wiley.com/doi/10.1111/j.1467-9671.2009.01170.x/full)</w:t>
        </w:r>
      </w:hyperlink>
    </w:p>
    <w:p w14:paraId="345002AC" w14:textId="77777777" w:rsidR="005A38F9" w:rsidRDefault="005A38F9" w:rsidP="000E5536">
      <w:pPr>
        <w:pStyle w:val="BodyText2"/>
      </w:pPr>
      <w:r>
        <w:t xml:space="preserve">The EBSCO system seems to have gone somewhere – but use the </w:t>
      </w:r>
      <w:hyperlink r:id="rId1293" w:history="1">
        <w:r w:rsidRPr="00D92D37">
          <w:rPr>
            <w:rStyle w:val="Hyperlink"/>
          </w:rPr>
          <w:t>swetswise system</w:t>
        </w:r>
      </w:hyperlink>
      <w:r>
        <w:t>:</w:t>
      </w:r>
    </w:p>
    <w:p w14:paraId="7C834E1B" w14:textId="77777777" w:rsidR="005A38F9" w:rsidRDefault="005A38F9" w:rsidP="000E5536">
      <w:pPr>
        <w:pStyle w:val="ListBullet2"/>
      </w:pPr>
      <w:r>
        <w:t>Click on ‘IP authentication’</w:t>
      </w:r>
    </w:p>
    <w:p w14:paraId="545868E7" w14:textId="77777777" w:rsidR="005A38F9" w:rsidRDefault="005A38F9" w:rsidP="000E5536">
      <w:pPr>
        <w:pStyle w:val="ListBullet2"/>
      </w:pPr>
      <w:r>
        <w:t>Click on Content Search</w:t>
      </w:r>
    </w:p>
    <w:p w14:paraId="5EBD52F0" w14:textId="77777777" w:rsidR="005A38F9" w:rsidRDefault="005A38F9" w:rsidP="000E5536">
      <w:pPr>
        <w:pStyle w:val="ListBullet2"/>
      </w:pPr>
      <w:r>
        <w:t>Change show to Full text</w:t>
      </w:r>
    </w:p>
    <w:p w14:paraId="2772E728" w14:textId="0D2642CD" w:rsidR="00924D25" w:rsidRDefault="00924D25" w:rsidP="007D2F52">
      <w:pPr>
        <w:pStyle w:val="Heading4"/>
      </w:pPr>
      <w:r>
        <w:t>Other journals</w:t>
      </w:r>
    </w:p>
    <w:p w14:paraId="384D6B9D" w14:textId="39CD8ED4" w:rsidR="00924D25" w:rsidRPr="00924D25" w:rsidRDefault="00924D25" w:rsidP="000E5536">
      <w:pPr>
        <w:pStyle w:val="BodyText2"/>
      </w:pPr>
      <w:r>
        <w:t xml:space="preserve">Nature and some other journals do not recognise your IP so you have to do something else. See </w:t>
      </w:r>
      <w:hyperlink r:id="rId1294" w:history="1">
        <w:r w:rsidRPr="00924D25">
          <w:rPr>
            <w:rStyle w:val="Hyperlink"/>
          </w:rPr>
          <w:t>here</w:t>
        </w:r>
      </w:hyperlink>
      <w:r>
        <w:t>.</w:t>
      </w:r>
    </w:p>
    <w:p w14:paraId="2023A60B" w14:textId="77777777" w:rsidR="005A38F9" w:rsidRDefault="005A38F9" w:rsidP="0034374E">
      <w:pPr>
        <w:pStyle w:val="Heading3"/>
      </w:pPr>
      <w:r>
        <w:lastRenderedPageBreak/>
        <w:t>Using Google Scholar</w:t>
      </w:r>
    </w:p>
    <w:p w14:paraId="12A5BA35" w14:textId="77777777" w:rsidR="005A38F9" w:rsidRPr="005A38F9" w:rsidRDefault="005A38F9" w:rsidP="000E5536">
      <w:pPr>
        <w:pStyle w:val="BodyText2"/>
      </w:pPr>
      <w:r>
        <w:t xml:space="preserve">Is the best way! Articles may be accessed </w:t>
      </w:r>
      <w:r w:rsidR="00FF7EED">
        <w:t xml:space="preserve">directly as pdfs or </w:t>
      </w:r>
      <w:r>
        <w:t xml:space="preserve">using the JRC subscription to </w:t>
      </w:r>
      <w:r w:rsidR="003071A8">
        <w:t xml:space="preserve">SwetsWise and ACNP Italian Union Catalogue of Serials. These are specified on the </w:t>
      </w:r>
      <w:r w:rsidR="00FE72C1">
        <w:t xml:space="preserve">Google </w:t>
      </w:r>
      <w:r w:rsidR="003071A8">
        <w:t>Scholar Settings | Library Links page.</w:t>
      </w:r>
    </w:p>
    <w:p w14:paraId="7AE53E4B" w14:textId="77777777" w:rsidR="005A38F9" w:rsidRDefault="005A38F9" w:rsidP="0034374E">
      <w:pPr>
        <w:pStyle w:val="Heading3"/>
      </w:pPr>
      <w:r>
        <w:t>My publications</w:t>
      </w:r>
    </w:p>
    <w:p w14:paraId="4793C88B" w14:textId="77777777" w:rsidR="00E95B2B" w:rsidRDefault="00E95B2B" w:rsidP="000E5536">
      <w:pPr>
        <w:pStyle w:val="ListBullet"/>
      </w:pPr>
      <w:r>
        <w:t>Bomhard B., I. Lysenko and A. Cottam (2009). Ecosystems, Protected Areas and Conservation Priorities in the Mayombe Forest: An Analysis of Spatial Information and Information Gaps for the Mayombe Forest Transboundary Initiative WCMC/UNEP.</w:t>
      </w:r>
    </w:p>
    <w:p w14:paraId="0B815BBC" w14:textId="77777777" w:rsidR="00683180" w:rsidRDefault="005A38F9" w:rsidP="000E5536">
      <w:pPr>
        <w:pStyle w:val="ListBullet"/>
      </w:pPr>
      <w:r w:rsidRPr="00D41F96">
        <w:t>Gregoire Dubois, Andrew Hartley, Stephen Peedell, Jorge De Jesus, Éamonn Ó Tuama, Andrew Cottam, Ian May, Ian Fisher, Stefano Nativi, Francis Bertrand (2010) DOPA, a Digital Observatory for Protected Areas including Monitoring and Forecasting Services, 22780-22780. In Geophysical Research Abstracts 12 (2009).</w:t>
      </w:r>
    </w:p>
    <w:p w14:paraId="7CA8E999" w14:textId="77777777" w:rsidR="00176835" w:rsidRDefault="00176835" w:rsidP="000E5536">
      <w:pPr>
        <w:pStyle w:val="ListBullet"/>
      </w:pPr>
      <w:r w:rsidRPr="00BE7CD8">
        <w:t>Michael Gill</w:t>
      </w:r>
      <w:r>
        <w:t>, Michael Svoboda, David Irons, Rob Bochenek, Andrew Cottam, Christoph Zockler</w:t>
      </w:r>
      <w:r w:rsidRPr="00BE7CD8">
        <w:t xml:space="preserve"> </w:t>
      </w:r>
      <w:r w:rsidRPr="002151F0">
        <w:t>Creating an Interoperable, Distributed, Web-based Biodiversity Data Portal: The CBMP Data Portal</w:t>
      </w:r>
      <w:r>
        <w:t>. In Proceedings of State of the Arctic Conference 2010, Miami, USA, 16-19 March 2010</w:t>
      </w:r>
    </w:p>
    <w:p w14:paraId="77169C86" w14:textId="77777777" w:rsidR="00176835" w:rsidRDefault="00176835" w:rsidP="000E5536">
      <w:pPr>
        <w:pStyle w:val="ListBullet"/>
      </w:pPr>
      <w:r>
        <w:t xml:space="preserve">Preliminary Report on the Site Network for Waterbirds in the Agreement Area, 1st edition, </w:t>
      </w:r>
      <w:r w:rsidRPr="00D41F96">
        <w:t>Nagy</w:t>
      </w:r>
      <w:r>
        <w:t>, S.</w:t>
      </w:r>
      <w:r w:rsidRPr="00D41F96">
        <w:t xml:space="preserve">, </w:t>
      </w:r>
      <w:r>
        <w:t xml:space="preserve">Jones, V. and </w:t>
      </w:r>
      <w:r w:rsidRPr="00D41F96">
        <w:t>Cottam</w:t>
      </w:r>
      <w:r>
        <w:t>, A. (2012) African Eurasian Waterbird Agreement (AEWA), 5th Session of the Meeting of the Parties, 14 – 18 May 2012, La Rochelle, France</w:t>
      </w:r>
    </w:p>
    <w:p w14:paraId="397FA9F4" w14:textId="77777777" w:rsidR="005A38F9" w:rsidRDefault="00BF1E79" w:rsidP="000E5536">
      <w:pPr>
        <w:pStyle w:val="ListBullet"/>
      </w:pPr>
      <w:r w:rsidRPr="00BF1E79">
        <w:t>Stephen Peedell, Gregoire Dubois, Andrew Cottam, Michael Schul</w:t>
      </w:r>
      <w:r>
        <w:t>z</w:t>
      </w:r>
      <w:r w:rsidRPr="00BF1E79">
        <w:t xml:space="preserve"> </w:t>
      </w:r>
      <w:r w:rsidR="005A38F9">
        <w:t>Last Chance to See? What is the Role of SDI’s in the Race to Halt Biodiversity Loss? in Proceedings of Global Geospatial Conference 2012, Québec City, Canada, 14-17 May 2012</w:t>
      </w:r>
    </w:p>
    <w:p w14:paraId="71A7D76B" w14:textId="77777777" w:rsidR="00A7670E" w:rsidRDefault="00A7670E" w:rsidP="000E5536">
      <w:pPr>
        <w:pStyle w:val="ListBullet"/>
      </w:pPr>
      <w:r w:rsidRPr="004F668D">
        <w:t xml:space="preserve">Dubois, </w:t>
      </w:r>
      <w:r>
        <w:t xml:space="preserve">G., </w:t>
      </w:r>
      <w:r w:rsidRPr="00A7670E">
        <w:t>M. Schulz</w:t>
      </w:r>
      <w:r w:rsidRPr="004F668D">
        <w:t>, J</w:t>
      </w:r>
      <w:r>
        <w:t>.</w:t>
      </w:r>
      <w:r w:rsidRPr="004F668D">
        <w:t xml:space="preserve"> Skøien, A</w:t>
      </w:r>
      <w:r>
        <w:t>.</w:t>
      </w:r>
      <w:r w:rsidRPr="004F668D">
        <w:t xml:space="preserve"> Cottam, M</w:t>
      </w:r>
      <w:r>
        <w:t>.</w:t>
      </w:r>
      <w:r w:rsidRPr="004F668D">
        <w:t xml:space="preserve"> Clerici, J</w:t>
      </w:r>
      <w:r>
        <w:t>.</w:t>
      </w:r>
      <w:r w:rsidRPr="004F668D">
        <w:t>-F</w:t>
      </w:r>
      <w:r>
        <w:t>.</w:t>
      </w:r>
      <w:r w:rsidRPr="004F668D">
        <w:t xml:space="preserve"> Pekel, S</w:t>
      </w:r>
      <w:r>
        <w:t>.</w:t>
      </w:r>
      <w:r w:rsidRPr="004F668D">
        <w:t xml:space="preserve"> Peedell</w:t>
      </w:r>
      <w:r>
        <w:t xml:space="preserve"> (2012).</w:t>
      </w:r>
      <w:r w:rsidRPr="004F668D">
        <w:t xml:space="preserve"> DOPA, a Digital Observatory for Protected Areas built on distributed web services. </w:t>
      </w:r>
      <w:r w:rsidRPr="004F668D">
        <w:rPr>
          <w:u w:val="single"/>
        </w:rPr>
        <w:t>In:</w:t>
      </w:r>
      <w:r>
        <w:t xml:space="preserve"> “</w:t>
      </w:r>
      <w:r w:rsidRPr="004F668D">
        <w:rPr>
          <w:i/>
        </w:rPr>
        <w:t>8th International Conference on Ecological Informatics. Informing decisions on biodiversity and natural resources conservation</w:t>
      </w:r>
      <w:r>
        <w:t xml:space="preserve">”. </w:t>
      </w:r>
      <w:r w:rsidRPr="004F668D">
        <w:t xml:space="preserve">Brasília, </w:t>
      </w:r>
      <w:r>
        <w:t xml:space="preserve">Brazil, </w:t>
      </w:r>
      <w:r w:rsidRPr="004F668D">
        <w:t>3-7 December, 2012</w:t>
      </w:r>
    </w:p>
    <w:p w14:paraId="4F0025A5" w14:textId="77777777" w:rsidR="000379DD" w:rsidRDefault="00F626ED" w:rsidP="000E5536">
      <w:pPr>
        <w:pStyle w:val="ListBullet"/>
      </w:pPr>
      <w:r>
        <w:t xml:space="preserve">eSpecies. An e-service for mapping species, Andrew Cottam, Michael Schulz, William Temperley, Grégoire Dubois, Luxembourg: Publications Office of the European Union, 2013, EUR – Scientific and Technical Research </w:t>
      </w:r>
      <w:r w:rsidR="00096FCE">
        <w:t>Reports</w:t>
      </w:r>
      <w:r>
        <w:t xml:space="preserve"> –ISBN 978-92-79-35460-1 </w:t>
      </w:r>
    </w:p>
    <w:p w14:paraId="53B11BDC" w14:textId="77777777" w:rsidR="00FF6A1F" w:rsidRDefault="00FF6A1F" w:rsidP="000E5536">
      <w:pPr>
        <w:pStyle w:val="ListBullet"/>
      </w:pPr>
      <w:r w:rsidRPr="00FF6A1F">
        <w:t>An introduction to the Digital Observatory for Protected Areas (DOPA) and the DOPA Explorer (Beta)</w:t>
      </w:r>
      <w:r>
        <w:t>, Gregoire  Dubois,</w:t>
      </w:r>
      <w:r w:rsidRPr="00FF6A1F">
        <w:t xml:space="preserve"> </w:t>
      </w:r>
      <w:r>
        <w:t>Michael  Schulz, Jon Skoien,</w:t>
      </w:r>
      <w:r w:rsidRPr="00FF6A1F">
        <w:t xml:space="preserve"> </w:t>
      </w:r>
      <w:r>
        <w:t>Andrew Cottam,</w:t>
      </w:r>
      <w:r w:rsidRPr="00FF6A1F">
        <w:t xml:space="preserve"> </w:t>
      </w:r>
      <w:r>
        <w:t>William Temperley,</w:t>
      </w:r>
      <w:r w:rsidRPr="00FF6A1F">
        <w:t xml:space="preserve"> </w:t>
      </w:r>
      <w:r>
        <w:t>Marco Clerici,</w:t>
      </w:r>
      <w:r w:rsidRPr="00FF6A1F">
        <w:t xml:space="preserve"> </w:t>
      </w:r>
      <w:r>
        <w:t>Evangelia Drakou,</w:t>
      </w:r>
      <w:r w:rsidRPr="00FF6A1F">
        <w:t xml:space="preserve"> </w:t>
      </w:r>
      <w:r>
        <w:t>Jurriaan Van't Klooster,</w:t>
      </w:r>
      <w:r w:rsidR="00F42854" w:rsidRPr="00F42854">
        <w:t xml:space="preserve"> </w:t>
      </w:r>
      <w:r w:rsidR="00F42854">
        <w:t xml:space="preserve">Bart </w:t>
      </w:r>
      <w:r>
        <w:t>Verbeeck,</w:t>
      </w:r>
      <w:r w:rsidR="00F42854" w:rsidRPr="00F42854">
        <w:t xml:space="preserve"> </w:t>
      </w:r>
      <w:r w:rsidR="00F42854">
        <w:t xml:space="preserve">Ilaria </w:t>
      </w:r>
      <w:r>
        <w:t>Palumbo,</w:t>
      </w:r>
      <w:r w:rsidR="00F42854" w:rsidRPr="00F42854">
        <w:t xml:space="preserve"> </w:t>
      </w:r>
      <w:r w:rsidR="00F42854">
        <w:t xml:space="preserve">Pascal </w:t>
      </w:r>
      <w:r>
        <w:t>Derycke,</w:t>
      </w:r>
      <w:r w:rsidR="00F42854" w:rsidRPr="00F42854">
        <w:t xml:space="preserve"> </w:t>
      </w:r>
      <w:r w:rsidR="00F42854">
        <w:t xml:space="preserve">Jean-François </w:t>
      </w:r>
      <w:r>
        <w:t>Pekel,</w:t>
      </w:r>
      <w:r w:rsidR="00F42854" w:rsidRPr="00F42854">
        <w:t xml:space="preserve"> </w:t>
      </w:r>
      <w:r w:rsidR="00F42854">
        <w:t xml:space="preserve">Javier </w:t>
      </w:r>
      <w:r>
        <w:t>Martinez Lopez,</w:t>
      </w:r>
      <w:r w:rsidR="00F42854" w:rsidRPr="00F42854">
        <w:t xml:space="preserve"> </w:t>
      </w:r>
      <w:r w:rsidR="00F42854">
        <w:t xml:space="preserve">Stephen </w:t>
      </w:r>
      <w:r>
        <w:t xml:space="preserve">Peedell, </w:t>
      </w:r>
      <w:r w:rsidR="00F42854">
        <w:t xml:space="preserve">Philippe </w:t>
      </w:r>
      <w:r>
        <w:t>Mayaux</w:t>
      </w:r>
      <w:r w:rsidR="00096FCE">
        <w:t>,</w:t>
      </w:r>
      <w:r>
        <w:t xml:space="preserve"> </w:t>
      </w:r>
      <w:r w:rsidR="00096FCE">
        <w:t xml:space="preserve">Luxembourg: Publications Office of the European Union, 2013, EUR – Scientific and Technical Research Reports ISBN </w:t>
      </w:r>
      <w:r w:rsidR="00096FCE" w:rsidRPr="00096FCE">
        <w:t>978-92-79-33612-6</w:t>
      </w:r>
    </w:p>
    <w:p w14:paraId="4C86967F" w14:textId="77777777" w:rsidR="00586BB8" w:rsidRDefault="00586BB8" w:rsidP="000E5536">
      <w:pPr>
        <w:pStyle w:val="ListBullet"/>
      </w:pPr>
      <w:r>
        <w:t>Measuring impact of loss of natural habitats on biodiversity a first case study: biofuel impact in Malaysia, Andrew Cottam, Jon Skøien, Grégoire Dubois, Evangelia Drakou, Fabien Ramos, Luisa Marelli</w:t>
      </w:r>
    </w:p>
    <w:p w14:paraId="62485C3A" w14:textId="1C605C5C" w:rsidR="00586BB8" w:rsidRDefault="00D55E7A" w:rsidP="000E5536">
      <w:pPr>
        <w:pStyle w:val="ListBullet"/>
      </w:pPr>
      <w:r w:rsidRPr="00D55E7A">
        <w:t>The Digital Observatory for Protected Areas (DOPA) Explorer 1.0</w:t>
      </w:r>
      <w:r>
        <w:t xml:space="preserve">, Grégoire Dubois, Lucy Bastin, Javier Martínez-López, Andrew Cottam, William Temperley, Bastian Bertzky, Mariagrazia Graziano, </w:t>
      </w:r>
      <w:r w:rsidRPr="00D55E7A">
        <w:t>Luxembourg: Publications Office of the European Union, 2015</w:t>
      </w:r>
      <w:r>
        <w:t xml:space="preserve">, </w:t>
      </w:r>
      <w:r w:rsidRPr="00D55E7A">
        <w:t xml:space="preserve"> </w:t>
      </w:r>
      <w:r>
        <w:t>EUR 27162 EN I</w:t>
      </w:r>
      <w:r w:rsidRPr="00D55E7A">
        <w:t>SBN 978-92-79-47102-5</w:t>
      </w:r>
    </w:p>
    <w:p w14:paraId="076DCF58" w14:textId="20B53C58" w:rsidR="00AF50EE" w:rsidRPr="00AF50EE" w:rsidRDefault="00AF50EE" w:rsidP="000E5536">
      <w:pPr>
        <w:pStyle w:val="ListBullet"/>
        <w:rPr>
          <w:lang w:bidi="ar-SA"/>
        </w:rPr>
      </w:pPr>
      <w:r w:rsidRPr="00AF50EE">
        <w:rPr>
          <w:lang w:bidi="ar-SA"/>
        </w:rPr>
        <w:t>Indicators of biodiversity in agroecosystems: insights from Article 17 of the Habitat Directive and IUCN Red List of Threatened Species</w:t>
      </w:r>
      <w:r>
        <w:rPr>
          <w:lang w:bidi="ar-SA"/>
        </w:rPr>
        <w:t>, M</w:t>
      </w:r>
      <w:r w:rsidRPr="00AF50EE">
        <w:rPr>
          <w:lang w:bidi="ar-SA"/>
        </w:rPr>
        <w:t>asante D., Rega C., Cottam A., Dubois G., Paracchini M.L..</w:t>
      </w:r>
    </w:p>
    <w:p w14:paraId="43E295D8" w14:textId="77777777" w:rsidR="00EB01DA" w:rsidRPr="00D41F96" w:rsidRDefault="00EB01DA" w:rsidP="000E5536">
      <w:pPr>
        <w:pStyle w:val="ListBullet"/>
      </w:pPr>
    </w:p>
    <w:p w14:paraId="0D0711F6" w14:textId="77777777" w:rsidR="00BB3BC3" w:rsidRDefault="00BB3BC3" w:rsidP="0034374E">
      <w:pPr>
        <w:pStyle w:val="Heading3"/>
      </w:pPr>
      <w:r>
        <w:t>Managing References</w:t>
      </w:r>
    </w:p>
    <w:p w14:paraId="6348CBA1" w14:textId="77777777" w:rsidR="00BB3BC3" w:rsidRPr="00BB3BC3" w:rsidRDefault="00BB3BC3" w:rsidP="000E5536">
      <w:pPr>
        <w:pStyle w:val="BodyText2"/>
      </w:pPr>
      <w:r>
        <w:t>Mendeley</w:t>
      </w:r>
      <w:r w:rsidR="00E70642">
        <w:t xml:space="preserve"> </w:t>
      </w:r>
      <w:r w:rsidR="00513A7F">
        <w:t xml:space="preserve">Online and </w:t>
      </w:r>
      <w:r w:rsidR="00E70642">
        <w:t>Desktop can do this</w:t>
      </w:r>
      <w:r w:rsidR="00513A7F">
        <w:t xml:space="preserve"> brilliantly. I have a login which is </w:t>
      </w:r>
      <w:hyperlink r:id="rId1295" w:history="1">
        <w:r w:rsidR="00FC67A9" w:rsidRPr="00CF73E0">
          <w:rPr>
            <w:rStyle w:val="Hyperlink"/>
          </w:rPr>
          <w:t>a.cottam@gmail.com</w:t>
        </w:r>
      </w:hyperlink>
      <w:r w:rsidR="00FC67A9">
        <w:t xml:space="preserve">. There is a bug at the moment thought with the indexing – see </w:t>
      </w:r>
      <w:hyperlink r:id="rId1296" w:history="1">
        <w:r w:rsidR="00FC67A9" w:rsidRPr="00FC67A9">
          <w:rPr>
            <w:rStyle w:val="Hyperlink"/>
          </w:rPr>
          <w:t>here</w:t>
        </w:r>
      </w:hyperlink>
      <w:r w:rsidR="00FC67A9">
        <w:t>.</w:t>
      </w:r>
    </w:p>
    <w:p w14:paraId="7AB8C157" w14:textId="77777777" w:rsidR="003B0D1F" w:rsidRDefault="003B0D1F" w:rsidP="0034374E">
      <w:pPr>
        <w:pStyle w:val="Heading3"/>
      </w:pPr>
      <w:r>
        <w:t>Publishing process</w:t>
      </w:r>
    </w:p>
    <w:p w14:paraId="1CDE2F5A" w14:textId="77777777" w:rsidR="003B0D1F" w:rsidRDefault="003B0D1F" w:rsidP="007D2F52">
      <w:pPr>
        <w:pStyle w:val="Heading4"/>
      </w:pPr>
      <w:r>
        <w:t>Background</w:t>
      </w:r>
    </w:p>
    <w:p w14:paraId="12CB5635" w14:textId="77777777" w:rsidR="003B0D1F" w:rsidRDefault="003B0D1F" w:rsidP="000E5536">
      <w:pPr>
        <w:pStyle w:val="BodyText2"/>
      </w:pPr>
      <w:r>
        <w:t xml:space="preserve">Good paper </w:t>
      </w:r>
      <w:hyperlink r:id="rId1297" w:history="1">
        <w:r w:rsidRPr="003B0D1F">
          <w:rPr>
            <w:rStyle w:val="Hyperlink"/>
          </w:rPr>
          <w:t>here</w:t>
        </w:r>
      </w:hyperlink>
      <w:r>
        <w:t xml:space="preserve"> written by JRC staff about publications and the process of publishing. </w:t>
      </w:r>
    </w:p>
    <w:p w14:paraId="1DB6DFCF" w14:textId="77777777" w:rsidR="00FD0998" w:rsidRDefault="00FD0998" w:rsidP="000E5536">
      <w:pPr>
        <w:pStyle w:val="BodyText2"/>
      </w:pPr>
      <w:r>
        <w:t>Journals indexed by th</w:t>
      </w:r>
      <w:r w:rsidRPr="00FD0998">
        <w:t xml:space="preserve">e </w:t>
      </w:r>
      <w:hyperlink r:id="rId1298" w:history="1">
        <w:r w:rsidRPr="00FD0998">
          <w:rPr>
            <w:rStyle w:val="Hyperlink"/>
          </w:rPr>
          <w:t>Institute of Scientiﬁc Information</w:t>
        </w:r>
      </w:hyperlink>
      <w:r>
        <w:t xml:space="preserve"> — ISI monitors journals and, based on some minimum quality criteria, selects journals that it will index. There are three major groups of journals: Arts &amp; Humanities Citation Index, Science Citation Index and Social Sciences Citation Index. See also the http://in-cites.com for annual analysis of the most cited articles/scientists and ISI’s list of the most cited researchers at </w:t>
      </w:r>
      <w:hyperlink r:id="rId1299" w:history="1">
        <w:r w:rsidRPr="009D43B4">
          <w:rPr>
            <w:rStyle w:val="Hyperlink"/>
          </w:rPr>
          <w:t>http://isihighlycited.com/</w:t>
        </w:r>
      </w:hyperlink>
      <w:r>
        <w:t>. This one of the most cited research article of all time. See http://sciencewatch.com for an updated list of the hottest journals.</w:t>
      </w:r>
    </w:p>
    <w:p w14:paraId="0BB4D6A7" w14:textId="77777777" w:rsidR="00FD0998" w:rsidRPr="003B0D1F" w:rsidRDefault="00FD0998" w:rsidP="000E5536">
      <w:pPr>
        <w:pStyle w:val="BodyText2"/>
      </w:pPr>
      <w:r>
        <w:lastRenderedPageBreak/>
        <w:t>For the Natural Sciences, the most important database is the Science Citation Index (SCI), which lists about 5600 journals. Another important ISI database is Current Contents (CC) Connect (about 8,000 journals), which is somewhat less inclusive than SCI and also less detailed.</w:t>
      </w:r>
    </w:p>
    <w:p w14:paraId="339B7EF7" w14:textId="77777777" w:rsidR="005A38F9" w:rsidRDefault="005A38F9" w:rsidP="000E5536">
      <w:pPr>
        <w:pStyle w:val="Heading2"/>
      </w:pPr>
      <w:r>
        <w:t>Sharing big files</w:t>
      </w:r>
      <w:bookmarkEnd w:id="230"/>
    </w:p>
    <w:p w14:paraId="6F628958" w14:textId="77777777" w:rsidR="005A38F9" w:rsidRDefault="005A38F9" w:rsidP="0034374E">
      <w:pPr>
        <w:pStyle w:val="Heading3"/>
      </w:pPr>
      <w:bookmarkStart w:id="232" w:name="_Toc315774639"/>
      <w:r>
        <w:t>Internally</w:t>
      </w:r>
    </w:p>
    <w:p w14:paraId="323BD6FA" w14:textId="77777777" w:rsidR="005A38F9" w:rsidRPr="00957C5B" w:rsidRDefault="005A38F9" w:rsidP="000E5536">
      <w:pPr>
        <w:pStyle w:val="BodyText2"/>
      </w:pPr>
      <w:r w:rsidRPr="00656E57">
        <w:t>You can share big files with colleagues by putting them in e:\export. This is FOSTER\Export on the network and anyone can get data from this folder.</w:t>
      </w:r>
      <w:r w:rsidR="00632B01">
        <w:t xml:space="preserve"> Now it is zetajones</w:t>
      </w:r>
    </w:p>
    <w:p w14:paraId="3CB2FEC6" w14:textId="77777777" w:rsidR="005A38F9" w:rsidRDefault="005A38F9" w:rsidP="0034374E">
      <w:pPr>
        <w:pStyle w:val="Heading3"/>
      </w:pPr>
      <w:r>
        <w:t>ftp</w:t>
      </w:r>
      <w:bookmarkEnd w:id="232"/>
    </w:p>
    <w:p w14:paraId="39E4D67C" w14:textId="77777777" w:rsidR="005A38F9" w:rsidRDefault="005A38F9" w:rsidP="000E5536">
      <w:pPr>
        <w:pStyle w:val="BodyText2"/>
      </w:pPr>
      <w:r>
        <w:t>To upload big files to the ftp server using Filezilla:</w:t>
      </w:r>
    </w:p>
    <w:p w14:paraId="1B0523BF" w14:textId="77777777" w:rsidR="005A38F9" w:rsidRDefault="005A38F9" w:rsidP="000E5536">
      <w:pPr>
        <w:pStyle w:val="BodyText"/>
      </w:pPr>
      <w:r>
        <w:t xml:space="preserve">FTP address: </w:t>
      </w:r>
      <w:r w:rsidR="00725CBA" w:rsidRPr="00725CBA">
        <w:t>ftp://h05-ftp.jrc.it/</w:t>
      </w:r>
    </w:p>
    <w:p w14:paraId="2F3921EA" w14:textId="77777777" w:rsidR="005A38F9" w:rsidRDefault="005A38F9" w:rsidP="000E5536">
      <w:pPr>
        <w:pStyle w:val="BodyText"/>
      </w:pPr>
      <w:r>
        <w:t>FTP server login: cottaan</w:t>
      </w:r>
    </w:p>
    <w:p w14:paraId="3DD6EB72" w14:textId="77777777" w:rsidR="005A38F9" w:rsidRDefault="005A38F9" w:rsidP="000E5536">
      <w:pPr>
        <w:pStyle w:val="BodyText"/>
      </w:pPr>
      <w:r>
        <w:t>FTP password: andrew759</w:t>
      </w:r>
    </w:p>
    <w:p w14:paraId="79133B4B" w14:textId="77777777" w:rsidR="005A38F9" w:rsidRDefault="005A38F9" w:rsidP="000E5536">
      <w:pPr>
        <w:pStyle w:val="BodyText"/>
      </w:pPr>
      <w:r>
        <w:t xml:space="preserve">Once they are there </w:t>
      </w:r>
      <w:r w:rsidR="00663543">
        <w:t xml:space="preserve">they can be accessed publically using the address: </w:t>
      </w:r>
      <w:hyperlink r:id="rId1300" w:history="1">
        <w:r w:rsidR="00E31C67" w:rsidRPr="004F3E08">
          <w:rPr>
            <w:rStyle w:val="Hyperlink"/>
          </w:rPr>
          <w:t>ftp://h05-ftp.jrc.it/cottaan</w:t>
        </w:r>
      </w:hyperlink>
      <w:r w:rsidR="00E31C67">
        <w:t xml:space="preserve"> </w:t>
      </w:r>
    </w:p>
    <w:p w14:paraId="71D6A600" w14:textId="77777777" w:rsidR="005A38F9" w:rsidRPr="00951ACA" w:rsidRDefault="005A38F9" w:rsidP="000E5536">
      <w:pPr>
        <w:pStyle w:val="Heading2"/>
      </w:pPr>
      <w:r>
        <w:t>Software</w:t>
      </w:r>
    </w:p>
    <w:p w14:paraId="52AB54A5" w14:textId="77777777" w:rsidR="005A38F9" w:rsidRDefault="005A38F9" w:rsidP="0034374E">
      <w:pPr>
        <w:pStyle w:val="Heading3"/>
      </w:pPr>
      <w:r>
        <w:t>Microsoft Office 2010</w:t>
      </w:r>
    </w:p>
    <w:p w14:paraId="11DB2785" w14:textId="77777777" w:rsidR="005A38F9" w:rsidRPr="00951ACA" w:rsidRDefault="005A38F9" w:rsidP="000E5536">
      <w:pPr>
        <w:pStyle w:val="BodyText2"/>
      </w:pPr>
      <w:r>
        <w:t>After it was installed I got an error about not enough memory to open font. This was a corrupted normal.dot template and I removed it and restarted. Worked fine.</w:t>
      </w:r>
    </w:p>
    <w:p w14:paraId="65F4C71A" w14:textId="77777777" w:rsidR="001D0700" w:rsidRDefault="001D0700" w:rsidP="000E5536">
      <w:pPr>
        <w:pStyle w:val="Heading2"/>
      </w:pPr>
      <w:bookmarkStart w:id="233" w:name="_Toc315774652"/>
      <w:bookmarkStart w:id="234" w:name="_Toc315774651"/>
      <w:bookmarkEnd w:id="231"/>
      <w:r>
        <w:t>Yammer</w:t>
      </w:r>
    </w:p>
    <w:p w14:paraId="7A8719A4" w14:textId="77777777" w:rsidR="001D0700" w:rsidRDefault="001D0700" w:rsidP="000E5536">
      <w:pPr>
        <w:pStyle w:val="BodyText2"/>
      </w:pPr>
      <w:r>
        <w:t xml:space="preserve">Login: </w:t>
      </w:r>
      <w:hyperlink r:id="rId1301" w:history="1">
        <w:r w:rsidR="00FF4F79">
          <w:rPr>
            <w:rStyle w:val="Hyperlink"/>
          </w:rPr>
          <w:t>Andrew.cottam@jrc.ec.europa.eu</w:t>
        </w:r>
      </w:hyperlink>
    </w:p>
    <w:p w14:paraId="2BEFA9AE" w14:textId="0E90ED6D" w:rsidR="001D0700" w:rsidRPr="001D0700" w:rsidRDefault="009C0BCE" w:rsidP="000E5536">
      <w:pPr>
        <w:pStyle w:val="BodyText2"/>
      </w:pPr>
      <w:r>
        <w:t>Password: thargaL95</w:t>
      </w:r>
      <w:r w:rsidR="008B1004">
        <w:t>$</w:t>
      </w:r>
    </w:p>
    <w:p w14:paraId="244D50DA" w14:textId="77777777" w:rsidR="006E57B3" w:rsidRDefault="006E57B3" w:rsidP="000E5536">
      <w:pPr>
        <w:pStyle w:val="Heading2"/>
      </w:pPr>
      <w:r>
        <w:t>RedMine</w:t>
      </w:r>
    </w:p>
    <w:p w14:paraId="45239077" w14:textId="77777777" w:rsidR="0083186F" w:rsidRDefault="003630B2" w:rsidP="000E5536">
      <w:pPr>
        <w:pStyle w:val="BodyText2"/>
      </w:pPr>
      <w:hyperlink r:id="rId1302" w:history="1">
        <w:r w:rsidR="0083186F" w:rsidRPr="00F47753">
          <w:rPr>
            <w:rStyle w:val="Hyperlink"/>
          </w:rPr>
          <w:t>http://h05-dev-vm14.jrc.it/</w:t>
        </w:r>
      </w:hyperlink>
      <w:r w:rsidR="0083186F">
        <w:t xml:space="preserve"> </w:t>
      </w:r>
    </w:p>
    <w:p w14:paraId="0069F3D6" w14:textId="77777777" w:rsidR="006E57B3" w:rsidRPr="006E57B3" w:rsidRDefault="006E57B3" w:rsidP="000E5536">
      <w:pPr>
        <w:pStyle w:val="BodyText2"/>
      </w:pPr>
      <w:r>
        <w:t xml:space="preserve">My user/password: </w:t>
      </w:r>
      <w:r>
        <w:tab/>
        <w:t>acottam/</w:t>
      </w:r>
      <w:r w:rsidRPr="006E57B3">
        <w:t xml:space="preserve"> </w:t>
      </w:r>
      <w:r w:rsidR="000E2965">
        <w:t>thargal88</w:t>
      </w:r>
    </w:p>
    <w:p w14:paraId="29FDCFBC" w14:textId="5A4B4D25" w:rsidR="006C692D" w:rsidRDefault="006C692D" w:rsidP="000E5536">
      <w:pPr>
        <w:pStyle w:val="Heading2"/>
      </w:pPr>
      <w:r>
        <w:t>Mail</w:t>
      </w:r>
    </w:p>
    <w:p w14:paraId="091734A5" w14:textId="15DB6EEB" w:rsidR="006C692D" w:rsidRDefault="006C692D" w:rsidP="0034374E">
      <w:pPr>
        <w:pStyle w:val="Heading3"/>
      </w:pPr>
      <w:r>
        <w:t>Sending things TNT</w:t>
      </w:r>
    </w:p>
    <w:p w14:paraId="767F1C12" w14:textId="4F51790E" w:rsidR="006C692D" w:rsidRDefault="006C692D" w:rsidP="003630B2">
      <w:pPr>
        <w:pStyle w:val="ListNumber"/>
        <w:numPr>
          <w:ilvl w:val="0"/>
          <w:numId w:val="33"/>
        </w:numPr>
      </w:pPr>
      <w:r>
        <w:t xml:space="preserve">Log on to </w:t>
      </w:r>
      <w:hyperlink r:id="rId1303" w:history="1">
        <w:r w:rsidRPr="00661657">
          <w:rPr>
            <w:rStyle w:val="Hyperlink"/>
          </w:rPr>
          <w:t>https://www.mytnt.it/myTNT/</w:t>
        </w:r>
      </w:hyperlink>
      <w:r>
        <w:t xml:space="preserve"> </w:t>
      </w:r>
    </w:p>
    <w:p w14:paraId="5FB5D092" w14:textId="768DA3B7" w:rsidR="006C692D" w:rsidRDefault="006C692D" w:rsidP="003630B2">
      <w:pPr>
        <w:pStyle w:val="ListNumber"/>
      </w:pPr>
      <w:r>
        <w:t>Enter   Customer ID: N03608, User ID: IES (case sensitive), Password:       IESISPRA (case sensitive)</w:t>
      </w:r>
    </w:p>
    <w:p w14:paraId="330B199F" w14:textId="251A585A" w:rsidR="006C692D" w:rsidRDefault="006C692D" w:rsidP="003630B2">
      <w:pPr>
        <w:pStyle w:val="ListNumber"/>
      </w:pPr>
      <w:r>
        <w:t>Click Crea spedizione for new requests [or Tracking – to follow requests]</w:t>
      </w:r>
    </w:p>
    <w:p w14:paraId="5331180F" w14:textId="7EBC434B" w:rsidR="006C692D" w:rsidRDefault="006C692D" w:rsidP="003630B2">
      <w:pPr>
        <w:pStyle w:val="ListNumber"/>
      </w:pPr>
      <w:r>
        <w:t>In the Dettaglio indirizzi section, click the Codice cliente box and from the list of options and select:</w:t>
      </w:r>
    </w:p>
    <w:p w14:paraId="273A2249" w14:textId="77777777" w:rsidR="006C692D" w:rsidRDefault="006C692D" w:rsidP="000E5536">
      <w:pPr>
        <w:pStyle w:val="BodyText2"/>
      </w:pPr>
      <w:r>
        <w:t>01703822 for deliveries to Italian addresses</w:t>
      </w:r>
    </w:p>
    <w:p w14:paraId="7C4223AE" w14:textId="77777777" w:rsidR="006C692D" w:rsidRDefault="006C692D" w:rsidP="000E5536">
      <w:pPr>
        <w:pStyle w:val="BodyText2"/>
      </w:pPr>
      <w:r>
        <w:t>08322113 for deliveries to other countries</w:t>
      </w:r>
    </w:p>
    <w:p w14:paraId="46C54C2B" w14:textId="2FBCCBAD" w:rsidR="006C692D" w:rsidRDefault="006C692D" w:rsidP="003630B2">
      <w:pPr>
        <w:pStyle w:val="ListNumber"/>
      </w:pPr>
      <w:r>
        <w:t xml:space="preserve">In the Destinatario section, enter all the requested details of the person that you are sending to or reuse previously saved </w:t>
      </w:r>
      <w:r w:rsidR="00710444">
        <w:t>using the Rubrica button (e.g.</w:t>
      </w:r>
    </w:p>
    <w:p w14:paraId="036EBB8E" w14:textId="56A7BE6E" w:rsidR="006C692D" w:rsidRDefault="006C692D" w:rsidP="003630B2">
      <w:pPr>
        <w:pStyle w:val="ListNumber"/>
      </w:pPr>
      <w:r>
        <w:t>In the Dettaglio spedizione section, Select Buste or Pacchi, Select date of collection, Select the service that you want</w:t>
      </w:r>
    </w:p>
    <w:p w14:paraId="4A1DEE42" w14:textId="77777777" w:rsidR="006C692D" w:rsidRDefault="006C692D" w:rsidP="003630B2">
      <w:pPr>
        <w:pStyle w:val="ListNumber"/>
      </w:pPr>
      <w:r>
        <w:t>Enter details of dimensions/weight (you may have to go to the riceviemnto merci to weight your package.</w:t>
      </w:r>
    </w:p>
    <w:p w14:paraId="1A9F163E" w14:textId="399011DF" w:rsidR="006C692D" w:rsidRPr="006C692D" w:rsidRDefault="006C692D" w:rsidP="003630B2">
      <w:pPr>
        <w:pStyle w:val="ListNumber"/>
      </w:pPr>
      <w:r>
        <w:t>Click Stampa etichetta (allow popups) and print the label.</w:t>
      </w:r>
    </w:p>
    <w:p w14:paraId="7BBBFA9B" w14:textId="77777777" w:rsidR="00BB1D27" w:rsidRDefault="00BB1D27" w:rsidP="000E5536">
      <w:pPr>
        <w:pStyle w:val="Heading1"/>
      </w:pPr>
      <w:r>
        <w:t>Meetings/Calls</w:t>
      </w:r>
      <w:bookmarkEnd w:id="233"/>
    </w:p>
    <w:p w14:paraId="758A1068" w14:textId="77777777" w:rsidR="00BB1D27" w:rsidRDefault="00BB1D27" w:rsidP="000E5536">
      <w:pPr>
        <w:pStyle w:val="Heading2"/>
      </w:pPr>
      <w:bookmarkStart w:id="235" w:name="_Toc315774653"/>
      <w:r>
        <w:lastRenderedPageBreak/>
        <w:t>GBIF Skype call with Eamon and Tim Robertson 9/9/11</w:t>
      </w:r>
      <w:bookmarkEnd w:id="235"/>
    </w:p>
    <w:p w14:paraId="4CA456FF" w14:textId="77777777" w:rsidR="00BB1D27" w:rsidRDefault="00BB1D27" w:rsidP="000E5536">
      <w:pPr>
        <w:pStyle w:val="BodyText"/>
      </w:pPr>
      <w:r>
        <w:t>What coordinate system to use for gridding the data?</w:t>
      </w:r>
    </w:p>
    <w:p w14:paraId="57AA6028" w14:textId="77777777" w:rsidR="00BB1D27" w:rsidRDefault="00BB1D27" w:rsidP="000E5536">
      <w:pPr>
        <w:pStyle w:val="BodyText"/>
      </w:pPr>
      <w:r>
        <w:t>1800 records/sec points in polygon</w:t>
      </w:r>
    </w:p>
    <w:p w14:paraId="3E37D179" w14:textId="77777777" w:rsidR="00BB1D27" w:rsidRDefault="00BB1D27" w:rsidP="000E5536">
      <w:pPr>
        <w:pStyle w:val="BodyText"/>
      </w:pPr>
      <w:r>
        <w:t>they used the google tile system</w:t>
      </w:r>
    </w:p>
    <w:p w14:paraId="7E6BDADB" w14:textId="77777777" w:rsidR="00BB1D27" w:rsidRDefault="00BB1D27" w:rsidP="000E5536">
      <w:pPr>
        <w:pStyle w:val="BodyText"/>
      </w:pPr>
      <w:r>
        <w:t xml:space="preserve">tim and xavier </w:t>
      </w:r>
    </w:p>
    <w:p w14:paraId="0AB803D7" w14:textId="77777777" w:rsidR="00BB1D27" w:rsidRDefault="00BB1D27" w:rsidP="000E5536">
      <w:pPr>
        <w:pStyle w:val="BodyText"/>
      </w:pPr>
      <w:r>
        <w:t>128x128</w:t>
      </w:r>
    </w:p>
    <w:p w14:paraId="50780162" w14:textId="77777777" w:rsidR="00BB1D27" w:rsidRDefault="00BB1D27" w:rsidP="000E5536">
      <w:pPr>
        <w:pStyle w:val="BodyText"/>
      </w:pPr>
      <w:r>
        <w:t>64x64</w:t>
      </w:r>
    </w:p>
    <w:p w14:paraId="26D9E1DF" w14:textId="77777777" w:rsidR="00BB1D27" w:rsidRDefault="00BB1D27" w:rsidP="000E5536">
      <w:pPr>
        <w:pStyle w:val="BodyText"/>
      </w:pPr>
      <w:r>
        <w:t>they choose 32x32 pixel as their size they wanted to show on the screen</w:t>
      </w:r>
    </w:p>
    <w:p w14:paraId="0FBAF69D" w14:textId="77777777" w:rsidR="00BB1D27" w:rsidRDefault="00BB1D27" w:rsidP="000E5536">
      <w:pPr>
        <w:pStyle w:val="BodyText"/>
      </w:pPr>
      <w:r>
        <w:t>distance in PostGIS is faster</w:t>
      </w:r>
    </w:p>
    <w:p w14:paraId="1293AD45" w14:textId="77777777" w:rsidR="00BB1D27" w:rsidRDefault="00BB1D27" w:rsidP="000E5536">
      <w:pPr>
        <w:pStyle w:val="BodyText"/>
      </w:pPr>
      <w:r>
        <w:t>at zoom level 0 what tile is this point on - must be tile 1</w:t>
      </w:r>
    </w:p>
    <w:p w14:paraId="466AE770" w14:textId="77777777" w:rsidR="00BB1D27" w:rsidRDefault="00BB1D27" w:rsidP="000E5536">
      <w:pPr>
        <w:pStyle w:val="BodyText"/>
      </w:pPr>
      <w:r>
        <w:t>for every point they find the tile that that point falls on - so this is the lat/long of the observation - 300 million occurrence records but in reality there are only 15million distinct points - where do they fall on the google tiles at various zoom levels</w:t>
      </w:r>
    </w:p>
    <w:p w14:paraId="0E3D9672" w14:textId="77777777" w:rsidR="00BB1D27" w:rsidRDefault="00BB1D27" w:rsidP="000E5536">
      <w:pPr>
        <w:pStyle w:val="BodyText"/>
      </w:pPr>
      <w:r>
        <w:t>mySql is the fastest</w:t>
      </w:r>
    </w:p>
    <w:p w14:paraId="6BC15653" w14:textId="77777777" w:rsidR="00BB1D27" w:rsidRDefault="00BB1D27" w:rsidP="000E5536">
      <w:pPr>
        <w:pStyle w:val="BodyText"/>
      </w:pPr>
      <w:r>
        <w:t>MyIsam not innodb</w:t>
      </w:r>
    </w:p>
    <w:p w14:paraId="73198FDB" w14:textId="77777777" w:rsidR="00BB1D27" w:rsidRDefault="00BB1D27" w:rsidP="000E5536">
      <w:pPr>
        <w:pStyle w:val="BodyText"/>
      </w:pPr>
      <w:r>
        <w:t>Use the smallest numeric type</w:t>
      </w:r>
    </w:p>
    <w:p w14:paraId="36B0BF5E" w14:textId="77777777" w:rsidR="00BB1D27" w:rsidRDefault="00BB1D27" w:rsidP="000E5536">
      <w:pPr>
        <w:pStyle w:val="BodyText"/>
      </w:pPr>
      <w:r>
        <w:t>zoom = unsigned tinyint</w:t>
      </w:r>
    </w:p>
    <w:p w14:paraId="35AA47E6" w14:textId="77777777" w:rsidR="00BB1D27" w:rsidRDefault="00BB1D27" w:rsidP="000E5536">
      <w:pPr>
        <w:pStyle w:val="BodyText"/>
      </w:pPr>
      <w:r>
        <w:t xml:space="preserve">if you use integers then </w:t>
      </w:r>
    </w:p>
    <w:p w14:paraId="609518B8" w14:textId="77777777" w:rsidR="00BB1D27" w:rsidRDefault="00BB1D27" w:rsidP="000E5536">
      <w:pPr>
        <w:pStyle w:val="BodyText"/>
      </w:pPr>
      <w:r>
        <w:t>partition the table - on the zoom</w:t>
      </w:r>
    </w:p>
    <w:p w14:paraId="52E246B3" w14:textId="77777777" w:rsidR="00BB1D27" w:rsidRDefault="00BB1D27" w:rsidP="000E5536">
      <w:pPr>
        <w:pStyle w:val="BodyText"/>
      </w:pPr>
      <w:r>
        <w:t>hadoop processing engine runs in parallel</w:t>
      </w:r>
    </w:p>
    <w:p w14:paraId="4DBF2488" w14:textId="77777777" w:rsidR="00BB1D27" w:rsidRDefault="00BB1D27" w:rsidP="000E5536">
      <w:pPr>
        <w:pStyle w:val="BodyText2"/>
      </w:pPr>
      <w:r>
        <w:t>12 EURO for their cluster - using Hadoop</w:t>
      </w:r>
    </w:p>
    <w:p w14:paraId="38E957A3" w14:textId="77777777" w:rsidR="00BB1D27" w:rsidRDefault="00BB1D27" w:rsidP="000E5536">
      <w:pPr>
        <w:pStyle w:val="BodyText"/>
      </w:pPr>
      <w:r>
        <w:t>meeting - within the next 1 month</w:t>
      </w:r>
    </w:p>
    <w:p w14:paraId="6AD3E712" w14:textId="77777777" w:rsidR="00BB1D27" w:rsidRDefault="00BB1D27" w:rsidP="000E5536">
      <w:pPr>
        <w:pStyle w:val="BodyText"/>
      </w:pPr>
      <w:r>
        <w:t>include tim, the person who has done the open street map change and eamonn</w:t>
      </w:r>
    </w:p>
    <w:p w14:paraId="5E549C17" w14:textId="77777777" w:rsidR="00BB1D27" w:rsidRDefault="00BB1D27" w:rsidP="000E5536">
      <w:pPr>
        <w:pStyle w:val="BodyText"/>
      </w:pPr>
      <w:r>
        <w:t>from here gregoire, me, michael, steve</w:t>
      </w:r>
    </w:p>
    <w:p w14:paraId="6EF5169D" w14:textId="77777777" w:rsidR="00BB1D27" w:rsidRDefault="00BB1D27" w:rsidP="000E5536">
      <w:pPr>
        <w:pStyle w:val="BodyText2"/>
      </w:pPr>
      <w:r>
        <w:t xml:space="preserve">and maybe javier </w:t>
      </w:r>
    </w:p>
    <w:p w14:paraId="4B717354" w14:textId="77777777" w:rsidR="00BB1D27" w:rsidRDefault="00BB1D27" w:rsidP="000E5536">
      <w:pPr>
        <w:pStyle w:val="BodyText"/>
      </w:pPr>
      <w:r>
        <w:t>send tim some sample data</w:t>
      </w:r>
    </w:p>
    <w:p w14:paraId="5A6245BD" w14:textId="77777777" w:rsidR="00BB1D27" w:rsidRDefault="00BB1D27" w:rsidP="000E5536">
      <w:pPr>
        <w:pStyle w:val="BodyText2"/>
      </w:pPr>
      <w:r>
        <w:t>24th or 27th october</w:t>
      </w:r>
    </w:p>
    <w:p w14:paraId="071A56E7" w14:textId="77777777" w:rsidR="00BB1D27" w:rsidRDefault="00BB1D27" w:rsidP="000E5536">
      <w:pPr>
        <w:pStyle w:val="Heading2"/>
      </w:pPr>
      <w:bookmarkStart w:id="236" w:name="_Toc315774654"/>
      <w:r>
        <w:t>Questions for IUCN at the meeting in December</w:t>
      </w:r>
      <w:bookmarkEnd w:id="236"/>
    </w:p>
    <w:p w14:paraId="18849D55" w14:textId="77777777" w:rsidR="00BB1D27" w:rsidRDefault="00BB1D27" w:rsidP="000E5536">
      <w:pPr>
        <w:pStyle w:val="ListBullet"/>
      </w:pPr>
      <w:r>
        <w:t>The polar bear distribution doesnt include any islands - it is only the marine areas</w:t>
      </w:r>
    </w:p>
    <w:p w14:paraId="32948F4F" w14:textId="77777777" w:rsidR="00BB1D27" w:rsidRDefault="00BB1D27" w:rsidP="000E5536">
      <w:pPr>
        <w:pStyle w:val="ListBullet"/>
      </w:pPr>
      <w:r>
        <w:t>Version control - we need some way of getting change only updates - we could use a checksum on the geometry - i.e. a unique hash on the geometry that we could use to see if the geometry has changed</w:t>
      </w:r>
    </w:p>
    <w:p w14:paraId="084AA3D7" w14:textId="77777777" w:rsidR="00BB1D27" w:rsidRDefault="00BB1D27" w:rsidP="000E5536">
      <w:pPr>
        <w:pStyle w:val="ListBullet"/>
      </w:pPr>
      <w:r>
        <w:t>We need to have a unique field that captures the status, e.g. native, introduced etc. At the moment it is a piece of text in the Legend field so in our numpy files it is uncontrolled</w:t>
      </w:r>
    </w:p>
    <w:p w14:paraId="327C364A" w14:textId="77777777" w:rsidR="00BB1D27" w:rsidRDefault="00BB1D27" w:rsidP="000E5536">
      <w:pPr>
        <w:pStyle w:val="ListBullet"/>
      </w:pPr>
      <w:r>
        <w:t>Species where LEGEND&lt;&gt;'' are not shown in the mapper for sensitivity reasons. We need to make this better.</w:t>
      </w:r>
    </w:p>
    <w:p w14:paraId="623B7DC9" w14:textId="77777777" w:rsidR="00BB1D27" w:rsidRDefault="00BB1D27" w:rsidP="000E5536">
      <w:pPr>
        <w:pStyle w:val="BodyText"/>
      </w:pPr>
      <w:r>
        <w:t>iucn mapper issues</w:t>
      </w:r>
    </w:p>
    <w:p w14:paraId="1F557E1C" w14:textId="77777777" w:rsidR="00BB1D27" w:rsidRDefault="00BB1D27" w:rsidP="000E5536">
      <w:pPr>
        <w:pStyle w:val="BodyText"/>
      </w:pPr>
      <w:r>
        <w:t>the loading icon displayed continuously because the MapServer layer file didnt load:</w:t>
      </w:r>
    </w:p>
    <w:p w14:paraId="2DD3B5D7" w14:textId="77777777" w:rsidR="00BB1D27" w:rsidRDefault="003630B2" w:rsidP="000E5536">
      <w:pPr>
        <w:pStyle w:val="BodyText2"/>
      </w:pPr>
      <w:hyperlink r:id="rId1304" w:history="1">
        <w:r w:rsidR="00BB1D27" w:rsidRPr="0077669C">
          <w:rPr>
            <w:rStyle w:val="Hyperlink"/>
          </w:rPr>
          <w: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w:t>
        </w:r>
      </w:hyperlink>
    </w:p>
    <w:p w14:paraId="2DF3BF64" w14:textId="77777777" w:rsidR="00BB1D27" w:rsidRDefault="00BB1D27" w:rsidP="000E5536">
      <w:pPr>
        <w:pStyle w:val="BodyText"/>
      </w:pPr>
      <w:r>
        <w:t>There are also 2 calls to the ESRI Topo map:</w:t>
      </w:r>
    </w:p>
    <w:p w14:paraId="7B022156" w14:textId="77777777" w:rsidR="00BB1D27" w:rsidRDefault="003630B2" w:rsidP="000E5536">
      <w:pPr>
        <w:pStyle w:val="BodyText2"/>
      </w:pPr>
      <w:hyperlink r:id="rId1305" w:history="1">
        <w:r w:rsidR="00BB1D27" w:rsidRPr="0077669C">
          <w:rPr>
            <w:rStyle w:val="Hyperlink"/>
          </w:rPr>
          <w:t>http://server.arcgisonline.com/ArcGIS/rest/services/World_Topo_Map/MapServer?f=json&amp;callback=dojo.io.script.jsonp_dojoIoScript8._jsonpCallback</w:t>
        </w:r>
      </w:hyperlink>
    </w:p>
    <w:p w14:paraId="1BC5E16C" w14:textId="77777777" w:rsidR="00BB1D27" w:rsidRDefault="00BB1D27" w:rsidP="000E5536">
      <w:pPr>
        <w:pStyle w:val="BodyText2"/>
      </w:pPr>
      <w:r>
        <w:t>Some species are not shown, e.g. 39367 and this is because their LEGEND field is not '' and we have a layer definition of LEGEND &lt;&gt;''!!!</w:t>
      </w:r>
    </w:p>
    <w:p w14:paraId="1165A568" w14:textId="77777777" w:rsidR="00BB1D27" w:rsidRDefault="00BB1D27" w:rsidP="000E5536">
      <w:pPr>
        <w:pStyle w:val="BodyText2"/>
      </w:pPr>
      <w:r>
        <w:t>updating the LEGEND values = ' ' to NULL - how? You cant actually do it!! Have to update to ""</w:t>
      </w:r>
    </w:p>
    <w:p w14:paraId="038750F7" w14:textId="77777777" w:rsidR="00BB1D27" w:rsidRDefault="00BB1D27" w:rsidP="000E5536">
      <w:pPr>
        <w:pStyle w:val="BodyText"/>
      </w:pPr>
      <w:r>
        <w:t>Versions and ranges through time - are they going to manage it</w:t>
      </w:r>
    </w:p>
    <w:p w14:paraId="7939C076" w14:textId="77777777" w:rsidR="00BB1D27" w:rsidRDefault="00BB1D27" w:rsidP="000E5536">
      <w:pPr>
        <w:pStyle w:val="BodyText"/>
      </w:pPr>
      <w:r>
        <w:t xml:space="preserve">We would recommend that they manage versions of species ranges  based on the geometry and legend field - i.e. if a species has 100 polygons with the same status (e.g. resident native) then dissolve them into a single feature that can be versioned </w:t>
      </w:r>
    </w:p>
    <w:p w14:paraId="37995991" w14:textId="77777777" w:rsidR="00BB1D27" w:rsidRDefault="00BB1D27" w:rsidP="000E5536">
      <w:pPr>
        <w:pStyle w:val="BodyText2"/>
      </w:pPr>
      <w:r>
        <w:t>we will use checksums to be able to see which geometries and/or attributes have changed</w:t>
      </w:r>
    </w:p>
    <w:p w14:paraId="110DDC55" w14:textId="77777777" w:rsidR="00ED45BD" w:rsidRDefault="00ED45BD" w:rsidP="000E5536">
      <w:pPr>
        <w:pStyle w:val="Heading2"/>
      </w:pPr>
      <w:r>
        <w:t xml:space="preserve">IUCN </w:t>
      </w:r>
    </w:p>
    <w:p w14:paraId="5BCA5563" w14:textId="77777777" w:rsidR="008C0127" w:rsidRDefault="008C0127" w:rsidP="0034374E">
      <w:pPr>
        <w:pStyle w:val="Heading3"/>
      </w:pPr>
      <w:r>
        <w:lastRenderedPageBreak/>
        <w:t>Vineet and Adrian 24/4/12</w:t>
      </w:r>
    </w:p>
    <w:p w14:paraId="7C3A8CC1" w14:textId="77777777" w:rsidR="00ED45BD" w:rsidRDefault="00ED45BD" w:rsidP="000E5536">
      <w:pPr>
        <w:pStyle w:val="BodyText2"/>
      </w:pPr>
      <w:r>
        <w:t>Mostly about the ESRI meeting to look at managing the species data</w:t>
      </w:r>
    </w:p>
    <w:p w14:paraId="6D36C77D" w14:textId="77777777" w:rsidR="00ED45BD" w:rsidRDefault="00ED45BD" w:rsidP="000E5536">
      <w:pPr>
        <w:pStyle w:val="BodyText"/>
      </w:pPr>
      <w:r>
        <w:t>NatureServe and CIESIN work</w:t>
      </w:r>
    </w:p>
    <w:p w14:paraId="698FFE85" w14:textId="77777777" w:rsidR="00BE0F7E" w:rsidRDefault="00BE0F7E" w:rsidP="000E5536">
      <w:pPr>
        <w:pStyle w:val="BodyText"/>
      </w:pPr>
      <w:r>
        <w:t>Going to GBIF next week</w:t>
      </w:r>
    </w:p>
    <w:p w14:paraId="542414C0" w14:textId="77777777" w:rsidR="00383CFE" w:rsidRDefault="00383CFE" w:rsidP="000E5536">
      <w:pPr>
        <w:pStyle w:val="BodyText"/>
      </w:pPr>
      <w:r>
        <w:t>Get a m</w:t>
      </w:r>
      <w:r w:rsidR="002A05D7">
        <w:t>ee</w:t>
      </w:r>
      <w:r>
        <w:t>t</w:t>
      </w:r>
      <w:r w:rsidR="002A05D7">
        <w:t>ing</w:t>
      </w:r>
      <w:r>
        <w:t xml:space="preserve"> with IUCN about the licensing agreement with Steve as soon as possible</w:t>
      </w:r>
      <w:r w:rsidR="00B57E72">
        <w:t xml:space="preserve"> – A SKYPE CALL</w:t>
      </w:r>
      <w:r w:rsidR="00685DAA">
        <w:t xml:space="preserve"> with MIKE, VINEET and STEVE</w:t>
      </w:r>
      <w:r w:rsidR="00C44D4F">
        <w:t>.</w:t>
      </w:r>
      <w:r w:rsidR="00B04676">
        <w:t xml:space="preserve"> We need a license agreement in place</w:t>
      </w:r>
    </w:p>
    <w:p w14:paraId="073CDAD4" w14:textId="77777777" w:rsidR="00836735" w:rsidRDefault="00836735" w:rsidP="000E5536">
      <w:pPr>
        <w:pStyle w:val="BodyText"/>
      </w:pPr>
      <w:r>
        <w:t>Amphibians are very easy to do so that’s why they have done this</w:t>
      </w:r>
    </w:p>
    <w:p w14:paraId="44A398A9" w14:textId="77777777" w:rsidR="00836735" w:rsidRDefault="00836735" w:rsidP="000E5536">
      <w:pPr>
        <w:pStyle w:val="BodyText"/>
      </w:pPr>
      <w:r>
        <w:t>Data on IUCN website is 2010</w:t>
      </w:r>
    </w:p>
    <w:p w14:paraId="53245439" w14:textId="77777777" w:rsidR="00215D49" w:rsidRDefault="00350B8E" w:rsidP="000E5536">
      <w:pPr>
        <w:pStyle w:val="BodyText"/>
      </w:pPr>
      <w:r>
        <w:t>NatureServe</w:t>
      </w:r>
      <w:r w:rsidR="00215D49">
        <w:t xml:space="preserve"> managed data is 2003 and out of date</w:t>
      </w:r>
    </w:p>
    <w:p w14:paraId="33BFFDD4" w14:textId="77777777" w:rsidR="00685DAA" w:rsidRDefault="009C1A77" w:rsidP="000E5536">
      <w:pPr>
        <w:pStyle w:val="BodyText"/>
      </w:pPr>
      <w:r>
        <w:t>Vineet spoke to Hugh Keegan – she wanted them to come up with something else!</w:t>
      </w:r>
      <w:r w:rsidR="00350B8E">
        <w:t xml:space="preserve"> Line density is high and could be reduced to get to 50%</w:t>
      </w:r>
      <w:r w:rsidR="00DE55ED">
        <w:t>. We will have 5 days of their time – with 2 of their devs.</w:t>
      </w:r>
    </w:p>
    <w:p w14:paraId="67796FCD" w14:textId="77777777" w:rsidR="00685DAA" w:rsidRDefault="00685DAA" w:rsidP="000E5536">
      <w:pPr>
        <w:pStyle w:val="BodyText"/>
      </w:pPr>
      <w:r>
        <w:t xml:space="preserve">Actions: email Kurt and say that I can </w:t>
      </w:r>
    </w:p>
    <w:p w14:paraId="38C2F7BF" w14:textId="77777777" w:rsidR="008C0127" w:rsidRDefault="008C0127" w:rsidP="0034374E">
      <w:pPr>
        <w:pStyle w:val="Heading3"/>
      </w:pPr>
      <w:r>
        <w:t>Vineet 13/6/12</w:t>
      </w:r>
    </w:p>
    <w:p w14:paraId="2AA71FEC" w14:textId="77777777" w:rsidR="00E23E00" w:rsidRDefault="00E23E00" w:rsidP="000E5536">
      <w:pPr>
        <w:pStyle w:val="BodyText2"/>
      </w:pPr>
      <w:r>
        <w:t>Questions for Vineet:</w:t>
      </w:r>
    </w:p>
    <w:p w14:paraId="688069CA" w14:textId="77777777" w:rsidR="00E23E00" w:rsidRDefault="00E23E00" w:rsidP="000E5536">
      <w:pPr>
        <w:pStyle w:val="ListBullet"/>
      </w:pPr>
      <w:r>
        <w:t>Can we have full metadata for the IUCN Red List – e.g. which describes each attribute in the feature class</w:t>
      </w:r>
      <w:r w:rsidR="0089641C">
        <w:t>. On their website</w:t>
      </w:r>
    </w:p>
    <w:p w14:paraId="2167480C" w14:textId="77777777" w:rsidR="00FC34A0" w:rsidRDefault="00FC34A0" w:rsidP="000E5536">
      <w:pPr>
        <w:pStyle w:val="ListBullet"/>
      </w:pPr>
      <w:r>
        <w:t>How can we filter out marine species from an analysis?</w:t>
      </w:r>
      <w:r w:rsidR="0089641C">
        <w:t xml:space="preserve"> Didn’t ask</w:t>
      </w:r>
    </w:p>
    <w:p w14:paraId="1243A9C9" w14:textId="77777777" w:rsidR="00E23E00" w:rsidRDefault="00E23E00" w:rsidP="000E5536">
      <w:pPr>
        <w:pStyle w:val="ListBullet"/>
      </w:pPr>
      <w:r>
        <w:t>What are the results of the meeting with ESRI?</w:t>
      </w:r>
      <w:r w:rsidR="0089641C">
        <w:t xml:space="preserve"> Vineet will send </w:t>
      </w:r>
    </w:p>
    <w:p w14:paraId="48D54B0D" w14:textId="77777777" w:rsidR="00C724B3" w:rsidRDefault="00C724B3" w:rsidP="000E5536">
      <w:pPr>
        <w:pStyle w:val="ListBullet"/>
      </w:pPr>
      <w:r>
        <w:t>What is the primary key for species? Id_no or speciesid</w:t>
      </w:r>
      <w:r w:rsidR="00CA0108">
        <w:t>?</w:t>
      </w:r>
      <w:r w:rsidR="0089641C">
        <w:t xml:space="preserve"> Didn’t ask</w:t>
      </w:r>
    </w:p>
    <w:p w14:paraId="39AD130E" w14:textId="77777777" w:rsidR="00E23E00" w:rsidRDefault="00E23E00" w:rsidP="000E5536">
      <w:pPr>
        <w:pStyle w:val="ListBullet"/>
      </w:pPr>
      <w:r>
        <w:t>Data quality issues from ESRI and us</w:t>
      </w:r>
      <w:r w:rsidR="0089641C">
        <w:t>. Didn’t ask</w:t>
      </w:r>
    </w:p>
    <w:p w14:paraId="3FC0D80D" w14:textId="77777777" w:rsidR="00E23E00" w:rsidRDefault="00E23E00" w:rsidP="000E5536">
      <w:pPr>
        <w:pStyle w:val="ListBullet"/>
      </w:pPr>
      <w:r>
        <w:t>Progress on PA/RL intersection</w:t>
      </w:r>
      <w:r w:rsidR="0089641C">
        <w:t xml:space="preserve">. </w:t>
      </w:r>
    </w:p>
    <w:p w14:paraId="642D4E00" w14:textId="77777777" w:rsidR="00FB2D3A" w:rsidRDefault="00FB2D3A" w:rsidP="000E5536">
      <w:pPr>
        <w:pStyle w:val="ListBullet"/>
      </w:pPr>
      <w:r>
        <w:t>Whats the relationship between AquaMaps and the IUCN Red List</w:t>
      </w:r>
      <w:r w:rsidR="007F3D23">
        <w:t>?</w:t>
      </w:r>
      <w:r w:rsidR="0089641C">
        <w:t xml:space="preserve"> IUCN scientists don’t all agree with the method so there are no plans to get the data in at the moment until the scientific case has been won.</w:t>
      </w:r>
    </w:p>
    <w:p w14:paraId="391649B1" w14:textId="77777777" w:rsidR="00E23E00" w:rsidRDefault="00E23E00" w:rsidP="000E5536">
      <w:pPr>
        <w:pStyle w:val="ListBullet"/>
      </w:pPr>
      <w:r>
        <w:t>Licensing</w:t>
      </w:r>
      <w:r w:rsidR="0089641C">
        <w:t>. Ongoing discussion.</w:t>
      </w:r>
    </w:p>
    <w:p w14:paraId="2715D029" w14:textId="77777777" w:rsidR="00C5709E" w:rsidRDefault="00C5709E" w:rsidP="000E5536">
      <w:pPr>
        <w:pStyle w:val="ListBullet"/>
      </w:pPr>
      <w:r>
        <w:t>Bandwidth for WFS on the IUCN machines</w:t>
      </w:r>
      <w:r w:rsidR="0089641C">
        <w:t>. Vineet will look at the traffic on the IUCN machine.</w:t>
      </w:r>
    </w:p>
    <w:p w14:paraId="0ADF8BF7" w14:textId="77777777" w:rsidR="00531602" w:rsidRDefault="00531602" w:rsidP="000E5536">
      <w:pPr>
        <w:pStyle w:val="ListBullet"/>
      </w:pPr>
      <w:r>
        <w:t>Version control of data – i.e. can we get change only updates</w:t>
      </w:r>
      <w:r w:rsidR="0089641C">
        <w:t>. No – just date stamp any analysis, e.g. we used the IUCN website data on 13/6/12.</w:t>
      </w:r>
    </w:p>
    <w:p w14:paraId="3D0938C1" w14:textId="77777777" w:rsidR="00DA2EC6" w:rsidRDefault="00DA2EC6" w:rsidP="000E5536">
      <w:pPr>
        <w:pStyle w:val="ListBullet"/>
      </w:pPr>
      <w:r>
        <w:t>A number of fields need controlled values, e.g. domains like status, ecosystem etc.</w:t>
      </w:r>
      <w:r w:rsidR="0089641C">
        <w:t xml:space="preserve"> Didn’t ask</w:t>
      </w:r>
    </w:p>
    <w:p w14:paraId="25D31C88" w14:textId="77777777" w:rsidR="00004857" w:rsidRDefault="00004857" w:rsidP="0034374E">
      <w:pPr>
        <w:pStyle w:val="Heading3"/>
      </w:pPr>
      <w:r>
        <w:t xml:space="preserve">Mike/Vineet 3/7/12 </w:t>
      </w:r>
      <w:r w:rsidR="00036F77">
        <w:t>–</w:t>
      </w:r>
      <w:r>
        <w:t xml:space="preserve"> Licensing</w:t>
      </w:r>
    </w:p>
    <w:p w14:paraId="2EFA4DC5" w14:textId="77777777" w:rsidR="00036F77" w:rsidRDefault="00036F77" w:rsidP="000E5536">
      <w:pPr>
        <w:pStyle w:val="ListBullet"/>
      </w:pPr>
      <w:r>
        <w:t>600 sp</w:t>
      </w:r>
      <w:r w:rsidR="007766DF">
        <w:t>ecies</w:t>
      </w:r>
      <w:r>
        <w:t xml:space="preserve"> random update </w:t>
      </w:r>
      <w:r w:rsidR="007766DF">
        <w:t>done this week</w:t>
      </w:r>
    </w:p>
    <w:p w14:paraId="53865987" w14:textId="77777777" w:rsidR="00036F77" w:rsidRDefault="00450A8F" w:rsidP="000E5536">
      <w:pPr>
        <w:pStyle w:val="ListBullet"/>
      </w:pPr>
      <w:r>
        <w:t>A</w:t>
      </w:r>
      <w:r w:rsidR="007766DF">
        <w:t>nother update in October</w:t>
      </w:r>
      <w:r w:rsidR="00320336">
        <w:t xml:space="preserve"> – deadline </w:t>
      </w:r>
      <w:r w:rsidR="007766DF">
        <w:t xml:space="preserve">for submissions is now </w:t>
      </w:r>
      <w:r w:rsidR="00320336">
        <w:t>closed</w:t>
      </w:r>
    </w:p>
    <w:p w14:paraId="64257D83" w14:textId="77777777" w:rsidR="003F197C" w:rsidRDefault="004F1140" w:rsidP="000E5536">
      <w:pPr>
        <w:pStyle w:val="ListBullet"/>
      </w:pPr>
      <w:r>
        <w:t>R</w:t>
      </w:r>
      <w:r w:rsidR="003F197C">
        <w:t>epost data – in the past they have allowed it – you can view the polygons only</w:t>
      </w:r>
      <w:r w:rsidR="007766DF">
        <w:t xml:space="preserve"> but only</w:t>
      </w:r>
      <w:r w:rsidR="003F197C">
        <w:t xml:space="preserve"> 1-2 </w:t>
      </w:r>
      <w:r w:rsidR="007766DF">
        <w:t xml:space="preserve">organisations are allowed to offer </w:t>
      </w:r>
      <w:r w:rsidR="003F197C">
        <w:t xml:space="preserve">download </w:t>
      </w:r>
      <w:r w:rsidR="007766DF">
        <w:t>(e.g. NatureServe</w:t>
      </w:r>
      <w:r w:rsidR="003F197C">
        <w:t>, birdlife</w:t>
      </w:r>
      <w:r w:rsidR="007766DF">
        <w:t>)</w:t>
      </w:r>
    </w:p>
    <w:p w14:paraId="0D4CF2E5" w14:textId="77777777" w:rsidR="00B33813" w:rsidRDefault="004F1140" w:rsidP="000E5536">
      <w:pPr>
        <w:pStyle w:val="ListBullet"/>
      </w:pPr>
      <w:r>
        <w:t>C</w:t>
      </w:r>
      <w:r w:rsidR="00B33813">
        <w:t>onsume services rather than data</w:t>
      </w:r>
      <w:r w:rsidR="00957DEF">
        <w:t xml:space="preserve"> </w:t>
      </w:r>
      <w:r>
        <w:t xml:space="preserve">as you will always get the most up to date version </w:t>
      </w:r>
      <w:r w:rsidR="00957DEF">
        <w:t xml:space="preserve">– </w:t>
      </w:r>
      <w:r w:rsidR="007766DF">
        <w:t>API</w:t>
      </w:r>
      <w:r w:rsidR="00957DEF">
        <w:t xml:space="preserve"> </w:t>
      </w:r>
      <w:r w:rsidR="004A0519">
        <w:t xml:space="preserve">for taxonomy is </w:t>
      </w:r>
      <w:r w:rsidR="00957DEF">
        <w:t>on red list website</w:t>
      </w:r>
    </w:p>
    <w:p w14:paraId="5C0EE8AC" w14:textId="77777777" w:rsidR="00824D34" w:rsidRDefault="00D141FE" w:rsidP="000E5536">
      <w:pPr>
        <w:pStyle w:val="ListBullet"/>
      </w:pPr>
      <w:r>
        <w:t>Red List</w:t>
      </w:r>
      <w:r w:rsidR="00824D34">
        <w:t xml:space="preserve"> has mailing list which tells you about an update</w:t>
      </w:r>
      <w:r w:rsidR="00157543">
        <w:t xml:space="preserve"> </w:t>
      </w:r>
    </w:p>
    <w:p w14:paraId="4300F224" w14:textId="77777777" w:rsidR="00157543" w:rsidRDefault="00AE65D6" w:rsidP="000E5536">
      <w:pPr>
        <w:pStyle w:val="ListBullet"/>
      </w:pPr>
      <w:r>
        <w:t>V</w:t>
      </w:r>
      <w:r w:rsidR="00157543">
        <w:t xml:space="preserve">ersion info is included in the </w:t>
      </w:r>
      <w:r w:rsidR="000B34B3">
        <w:t>R</w:t>
      </w:r>
      <w:r w:rsidR="00157543">
        <w:t xml:space="preserve">ed </w:t>
      </w:r>
      <w:r w:rsidR="000B34B3">
        <w:t>L</w:t>
      </w:r>
      <w:r w:rsidR="00157543">
        <w:t>ist</w:t>
      </w:r>
      <w:r w:rsidR="000B34B3">
        <w:t xml:space="preserve"> – is it?</w:t>
      </w:r>
    </w:p>
    <w:p w14:paraId="165618E3" w14:textId="77777777" w:rsidR="009379B6" w:rsidRDefault="00AE65D6" w:rsidP="000E5536">
      <w:pPr>
        <w:pStyle w:val="ListBullet"/>
      </w:pPr>
      <w:r>
        <w:t>N</w:t>
      </w:r>
      <w:r w:rsidR="009379B6">
        <w:t xml:space="preserve">o permission to redistribute </w:t>
      </w:r>
      <w:r>
        <w:t>IBA</w:t>
      </w:r>
      <w:r w:rsidR="009379B6">
        <w:t xml:space="preserve"> data – need an agreement with </w:t>
      </w:r>
      <w:r w:rsidR="00A647BD">
        <w:t>Birdlife</w:t>
      </w:r>
      <w:r w:rsidR="009379B6">
        <w:t xml:space="preserve"> for this</w:t>
      </w:r>
    </w:p>
    <w:p w14:paraId="00056CB9" w14:textId="77777777" w:rsidR="00077207" w:rsidRDefault="00077207" w:rsidP="000E5536">
      <w:pPr>
        <w:pStyle w:val="ListBullet"/>
      </w:pPr>
      <w:r>
        <w:t>For Annex 1 in the Data License Agreement:</w:t>
      </w:r>
    </w:p>
    <w:p w14:paraId="6B28A7C8" w14:textId="77777777" w:rsidR="008D77CF" w:rsidRDefault="00F056D2" w:rsidP="000E5536">
      <w:pPr>
        <w:pStyle w:val="ListBullet3"/>
      </w:pPr>
      <w:r>
        <w:t>D</w:t>
      </w:r>
      <w:r w:rsidR="008D77CF">
        <w:t>escribe the delivery mechanisms so they can put a cost on it</w:t>
      </w:r>
      <w:r>
        <w:t>, e.g. WFS</w:t>
      </w:r>
    </w:p>
    <w:p w14:paraId="11B994CD" w14:textId="77777777" w:rsidR="00F27F2E" w:rsidRDefault="00F056D2" w:rsidP="000E5536">
      <w:pPr>
        <w:pStyle w:val="ListBullet3"/>
      </w:pPr>
      <w:r>
        <w:t>D</w:t>
      </w:r>
      <w:r w:rsidR="00F27F2E">
        <w:t>escribe the derivative products and analyses</w:t>
      </w:r>
    </w:p>
    <w:p w14:paraId="178E4887" w14:textId="77777777" w:rsidR="00531901" w:rsidRDefault="00681943" w:rsidP="000E5536">
      <w:pPr>
        <w:pStyle w:val="ListBullet"/>
      </w:pPr>
      <w:r>
        <w:t>W</w:t>
      </w:r>
      <w:r w:rsidR="00531901">
        <w:t>e should have no physical access to sensitive data</w:t>
      </w:r>
    </w:p>
    <w:p w14:paraId="48812488" w14:textId="77777777" w:rsidR="00B8462B" w:rsidRDefault="00564C37" w:rsidP="000E5536">
      <w:pPr>
        <w:pStyle w:val="ListBullet"/>
      </w:pPr>
      <w:r>
        <w:t>W</w:t>
      </w:r>
      <w:r w:rsidR="00B8462B">
        <w:t xml:space="preserve">hat about the </w:t>
      </w:r>
      <w:r>
        <w:t>EU</w:t>
      </w:r>
      <w:r w:rsidR="00B8462B">
        <w:t xml:space="preserve"> dictating that all data has to be public domain</w:t>
      </w:r>
    </w:p>
    <w:p w14:paraId="1D6345CF" w14:textId="77777777" w:rsidR="00473C28" w:rsidRDefault="00564C37" w:rsidP="000E5536">
      <w:pPr>
        <w:pStyle w:val="ListBullet"/>
      </w:pPr>
      <w:r>
        <w:t>I</w:t>
      </w:r>
      <w:r w:rsidR="00473C28">
        <w:t>nspire compliance – can we do something here</w:t>
      </w:r>
      <w:r>
        <w:t xml:space="preserve"> to the Red List</w:t>
      </w:r>
    </w:p>
    <w:p w14:paraId="0479C5DC" w14:textId="77777777" w:rsidR="006703AC" w:rsidRPr="00036F77" w:rsidRDefault="00564C37" w:rsidP="000E5536">
      <w:pPr>
        <w:pStyle w:val="ListBullet"/>
      </w:pPr>
      <w:r>
        <w:t>V</w:t>
      </w:r>
      <w:r w:rsidR="002F63B6">
        <w:t xml:space="preserve">ineet is going back to </w:t>
      </w:r>
      <w:r w:rsidR="0007509B">
        <w:t>D</w:t>
      </w:r>
      <w:r w:rsidR="002F63B6">
        <w:t>el</w:t>
      </w:r>
      <w:r w:rsidR="006D6AA7">
        <w:t>hi</w:t>
      </w:r>
      <w:r w:rsidR="006341BB">
        <w:t xml:space="preserve"> – last day is 13</w:t>
      </w:r>
      <w:r w:rsidR="006341BB" w:rsidRPr="006341BB">
        <w:rPr>
          <w:vertAlign w:val="superscript"/>
        </w:rPr>
        <w:t>th</w:t>
      </w:r>
      <w:r w:rsidR="006341BB">
        <w:t>! Job will be advertised</w:t>
      </w:r>
    </w:p>
    <w:p w14:paraId="4EA82A1D" w14:textId="77777777" w:rsidR="00742572" w:rsidRDefault="00742572" w:rsidP="000E5536">
      <w:pPr>
        <w:pStyle w:val="Heading2"/>
      </w:pPr>
      <w:r>
        <w:t>GreenVest</w:t>
      </w:r>
    </w:p>
    <w:p w14:paraId="24648649" w14:textId="77777777" w:rsidR="00742572" w:rsidRDefault="00742572" w:rsidP="000E5536">
      <w:pPr>
        <w:pStyle w:val="BodyText"/>
      </w:pPr>
      <w:r w:rsidRPr="00742572">
        <w:t>Stéphane Pauquet</w:t>
      </w:r>
      <w:r>
        <w:t xml:space="preserve"> 21/6/12.</w:t>
      </w:r>
    </w:p>
    <w:p w14:paraId="3F8059A3" w14:textId="77777777" w:rsidR="0027005D" w:rsidRDefault="0027005D" w:rsidP="000E5536">
      <w:pPr>
        <w:pStyle w:val="BodyText"/>
      </w:pPr>
      <w:r>
        <w:t>based on symphony and php</w:t>
      </w:r>
    </w:p>
    <w:p w14:paraId="39FBA81E" w14:textId="77777777" w:rsidR="0027005D" w:rsidRDefault="0027005D" w:rsidP="000E5536">
      <w:pPr>
        <w:pStyle w:val="BodyText"/>
      </w:pPr>
      <w:r>
        <w:t xml:space="preserve">have been speaking with charles, jonathan and will soon </w:t>
      </w:r>
    </w:p>
    <w:p w14:paraId="066D61F1" w14:textId="77777777" w:rsidR="0027005D" w:rsidRDefault="0027005D" w:rsidP="000E5536">
      <w:pPr>
        <w:pStyle w:val="BodyText"/>
      </w:pPr>
      <w:r>
        <w:t>uses cartodb</w:t>
      </w:r>
      <w:r w:rsidR="008617C7">
        <w:t xml:space="preserve"> – want </w:t>
      </w:r>
      <w:r w:rsidR="00724A6D">
        <w:t>to use version 2 in july</w:t>
      </w:r>
    </w:p>
    <w:p w14:paraId="2D530244" w14:textId="77777777" w:rsidR="00344F60" w:rsidRDefault="00344F60" w:rsidP="000E5536">
      <w:pPr>
        <w:pStyle w:val="BodyText"/>
      </w:pPr>
      <w:r>
        <w:lastRenderedPageBreak/>
        <w:t>will travel to cambridge by the end of the month</w:t>
      </w:r>
    </w:p>
    <w:p w14:paraId="648AA884" w14:textId="77777777" w:rsidR="0031580D" w:rsidRDefault="0031580D" w:rsidP="000E5536">
      <w:pPr>
        <w:pStyle w:val="BodyText"/>
      </w:pPr>
      <w:r>
        <w:t>they are not expecting a massive data input in the short/medium term</w:t>
      </w:r>
    </w:p>
    <w:p w14:paraId="366FCA89" w14:textId="77777777" w:rsidR="0031580D" w:rsidRDefault="0031580D" w:rsidP="000E5536">
      <w:pPr>
        <w:pStyle w:val="BodyText"/>
      </w:pPr>
      <w:r>
        <w:t>they are limiting to 6-7 countries in the short term</w:t>
      </w:r>
    </w:p>
    <w:p w14:paraId="79B9C9E6" w14:textId="77777777" w:rsidR="0031580D" w:rsidRDefault="0031580D" w:rsidP="000E5536">
      <w:pPr>
        <w:pStyle w:val="BodyText"/>
      </w:pPr>
      <w:r>
        <w:t>then they were develop partnerships in other countries soon</w:t>
      </w:r>
    </w:p>
    <w:p w14:paraId="67837E7A" w14:textId="77777777" w:rsidR="00E82C7D" w:rsidRDefault="00E82C7D" w:rsidP="000E5536">
      <w:pPr>
        <w:pStyle w:val="BodyText"/>
      </w:pPr>
      <w:r>
        <w:t>parkwatch -  decision support tools paksbio</w:t>
      </w:r>
    </w:p>
    <w:p w14:paraId="3A980D53" w14:textId="77777777" w:rsidR="00954BAC" w:rsidRDefault="00954BAC" w:rsidP="000E5536">
      <w:pPr>
        <w:pStyle w:val="BodyText"/>
      </w:pPr>
      <w:r>
        <w:t>wildfinder based on wwf</w:t>
      </w:r>
    </w:p>
    <w:p w14:paraId="7643FE6B" w14:textId="77777777" w:rsidR="00954BAC" w:rsidRDefault="00954BAC" w:rsidP="000E5536">
      <w:pPr>
        <w:pStyle w:val="BodyText"/>
      </w:pPr>
      <w:r>
        <w:t>plants come the sites database</w:t>
      </w:r>
    </w:p>
    <w:p w14:paraId="298443D6" w14:textId="77777777" w:rsidR="00C1235B" w:rsidRDefault="00C1235B" w:rsidP="000E5536">
      <w:pPr>
        <w:pStyle w:val="BodyText"/>
      </w:pPr>
      <w:r>
        <w:t>they want our analyses!!!!</w:t>
      </w:r>
    </w:p>
    <w:p w14:paraId="522B310C" w14:textId="77777777" w:rsidR="007038B4" w:rsidRDefault="007038B4" w:rsidP="000E5536">
      <w:pPr>
        <w:pStyle w:val="BodyText"/>
      </w:pPr>
      <w:r>
        <w:t>editing widget to the database!!!!</w:t>
      </w:r>
    </w:p>
    <w:p w14:paraId="5E057E10" w14:textId="77777777" w:rsidR="003C1BBD" w:rsidRDefault="003C1BBD" w:rsidP="000E5536">
      <w:pPr>
        <w:pStyle w:val="BodyText"/>
      </w:pPr>
      <w:r>
        <w:t>further define the actual distribution within the pa</w:t>
      </w:r>
      <w:r w:rsidR="000E596C">
        <w:t xml:space="preserve"> – tools to improve the range</w:t>
      </w:r>
    </w:p>
    <w:p w14:paraId="13C20A73" w14:textId="77777777" w:rsidR="00695346" w:rsidRDefault="00695346" w:rsidP="000E5536">
      <w:pPr>
        <w:pStyle w:val="BodyText"/>
      </w:pPr>
      <w:r>
        <w:t>currently missing the mapping in the species bit</w:t>
      </w:r>
    </w:p>
    <w:p w14:paraId="1617A111" w14:textId="77777777" w:rsidR="00695346" w:rsidRDefault="00695346" w:rsidP="000E5536">
      <w:pPr>
        <w:pStyle w:val="BodyText"/>
      </w:pPr>
      <w:r>
        <w:t>will be asking national experts soon</w:t>
      </w:r>
    </w:p>
    <w:p w14:paraId="238AC100" w14:textId="77777777" w:rsidR="00695346" w:rsidRDefault="001A74BD" w:rsidP="000E5536">
      <w:pPr>
        <w:pStyle w:val="BodyText"/>
      </w:pPr>
      <w:r>
        <w:t>develop</w:t>
      </w:r>
      <w:r w:rsidR="00695346">
        <w:t>ing indicators for their PAs – 6 of them</w:t>
      </w:r>
    </w:p>
    <w:p w14:paraId="1D1ADCD7" w14:textId="77777777" w:rsidR="00695346" w:rsidRDefault="00695346" w:rsidP="000E5536">
      <w:pPr>
        <w:pStyle w:val="BodyText"/>
      </w:pPr>
      <w:r>
        <w:t>they need to remodel it a bit</w:t>
      </w:r>
    </w:p>
    <w:p w14:paraId="2A96F4A8" w14:textId="77777777" w:rsidR="00EB3938" w:rsidRDefault="00EB3938" w:rsidP="000E5536">
      <w:pPr>
        <w:pStyle w:val="BodyText"/>
      </w:pPr>
      <w:r>
        <w:t>richness maps, indicators</w:t>
      </w:r>
      <w:r w:rsidR="000E596C">
        <w:t>, iucn red list data</w:t>
      </w:r>
    </w:p>
    <w:p w14:paraId="7C348E9E" w14:textId="77777777" w:rsidR="00FF0FDC" w:rsidRDefault="00FF0FDC" w:rsidP="000E5536">
      <w:pPr>
        <w:pStyle w:val="BodyText"/>
      </w:pPr>
      <w:r>
        <w:t>he is based in south america but is in france for the summer</w:t>
      </w:r>
    </w:p>
    <w:p w14:paraId="07504F71" w14:textId="77777777" w:rsidR="00285AF6" w:rsidRDefault="00285AF6" w:rsidP="000E5536">
      <w:pPr>
        <w:pStyle w:val="BodyText"/>
      </w:pPr>
      <w:r>
        <w:t>night foundation – open source promotion</w:t>
      </w:r>
    </w:p>
    <w:p w14:paraId="2F046843" w14:textId="77777777" w:rsidR="008C7CC8" w:rsidRDefault="008C7CC8" w:rsidP="000E5536">
      <w:pPr>
        <w:pStyle w:val="BodyText"/>
      </w:pPr>
      <w:r>
        <w:t xml:space="preserve">CITES </w:t>
      </w:r>
    </w:p>
    <w:p w14:paraId="57208D62" w14:textId="77777777" w:rsidR="008C7CC8" w:rsidRDefault="008C7CC8" w:rsidP="000E5536">
      <w:pPr>
        <w:pStyle w:val="BodyText"/>
      </w:pPr>
      <w:r>
        <w:t>IUCN Status</w:t>
      </w:r>
    </w:p>
    <w:p w14:paraId="16DCC78A" w14:textId="77777777" w:rsidR="00983CBF" w:rsidRDefault="00983CBF" w:rsidP="000E5536">
      <w:pPr>
        <w:pStyle w:val="BodyText"/>
      </w:pPr>
      <w:r>
        <w:t>Species score</w:t>
      </w:r>
      <w:r w:rsidR="00B146EB">
        <w:t xml:space="preserve"> – based on endemism, distinctiveness</w:t>
      </w:r>
    </w:p>
    <w:p w14:paraId="2EDFB1EE" w14:textId="77777777" w:rsidR="00983CBF" w:rsidRDefault="00983CBF" w:rsidP="000E5536">
      <w:pPr>
        <w:pStyle w:val="BodyText"/>
      </w:pPr>
      <w:r>
        <w:t>Consolidation Index</w:t>
      </w:r>
    </w:p>
    <w:p w14:paraId="56B9C529" w14:textId="77777777" w:rsidR="00983CBF" w:rsidRPr="00742572" w:rsidRDefault="00983CBF" w:rsidP="000E5536">
      <w:pPr>
        <w:pStyle w:val="BodyText"/>
      </w:pPr>
      <w:r>
        <w:t>Sensitivity index</w:t>
      </w:r>
    </w:p>
    <w:p w14:paraId="2FCD9D99" w14:textId="77777777" w:rsidR="00E42DE0" w:rsidRDefault="00E42DE0" w:rsidP="000E5536">
      <w:pPr>
        <w:pStyle w:val="Heading1"/>
      </w:pPr>
      <w:r>
        <w:t>Data Requests</w:t>
      </w:r>
    </w:p>
    <w:p w14:paraId="7E23B90A" w14:textId="77777777" w:rsidR="00E42DE0" w:rsidRDefault="00E42DE0" w:rsidP="000E5536">
      <w:pPr>
        <w:pStyle w:val="BodyText2"/>
      </w:pPr>
      <w:r>
        <w:t>For Enrico 26/3/13:</w:t>
      </w:r>
    </w:p>
    <w:p w14:paraId="3B7EB942" w14:textId="77777777" w:rsidR="00E42DE0" w:rsidRDefault="00E42DE0" w:rsidP="000E5536">
      <w:pPr>
        <w:pStyle w:val="BodyText2"/>
      </w:pPr>
      <w:r>
        <w:t>DRC:</w:t>
      </w:r>
    </w:p>
    <w:p w14:paraId="0795DFF0" w14:textId="77777777" w:rsidR="00E42DE0" w:rsidRDefault="00E42DE0" w:rsidP="000E5536">
      <w:pPr>
        <w:pStyle w:val="BodyText"/>
      </w:pPr>
      <w:r w:rsidRPr="003325FD">
        <w:t xml:space="preserve">Okapi Wildlife Reserve </w:t>
      </w:r>
      <w:r>
        <w:t>(</w:t>
      </w:r>
      <w:r w:rsidRPr="003325FD">
        <w:t>37043</w:t>
      </w:r>
      <w:r>
        <w:t>)</w:t>
      </w:r>
    </w:p>
    <w:p w14:paraId="1BBCAE31" w14:textId="77777777" w:rsidR="00E42DE0" w:rsidRDefault="00E42DE0" w:rsidP="000E5536">
      <w:pPr>
        <w:pStyle w:val="BodyText"/>
      </w:pPr>
      <w:r w:rsidRPr="003325FD">
        <w:t>Virunga National Park</w:t>
      </w:r>
      <w:r>
        <w:t xml:space="preserve"> (</w:t>
      </w:r>
      <w:r w:rsidRPr="003325FD">
        <w:t>166889</w:t>
      </w:r>
      <w:r>
        <w:t>)</w:t>
      </w:r>
    </w:p>
    <w:p w14:paraId="30734387" w14:textId="77777777" w:rsidR="00E42DE0" w:rsidRDefault="00E42DE0" w:rsidP="000E5536">
      <w:pPr>
        <w:pStyle w:val="BodyText"/>
      </w:pPr>
      <w:r w:rsidRPr="00851107">
        <w:t>Upemba National Park</w:t>
      </w:r>
      <w:r>
        <w:t xml:space="preserve"> (</w:t>
      </w:r>
      <w:r w:rsidRPr="00851107">
        <w:t>1079</w:t>
      </w:r>
      <w:r>
        <w:t>)</w:t>
      </w:r>
    </w:p>
    <w:p w14:paraId="50F24E96" w14:textId="77777777" w:rsidR="00E42DE0" w:rsidRDefault="00E42DE0" w:rsidP="000E5536">
      <w:pPr>
        <w:pStyle w:val="BodyText"/>
      </w:pPr>
      <w:r w:rsidRPr="00851107">
        <w:t>Salonga National Park</w:t>
      </w:r>
      <w:r>
        <w:t xml:space="preserve"> (</w:t>
      </w:r>
      <w:r w:rsidRPr="00851107">
        <w:t>478292</w:t>
      </w:r>
      <w:r>
        <w:t>)</w:t>
      </w:r>
    </w:p>
    <w:p w14:paraId="7ABDA156" w14:textId="77777777" w:rsidR="00E42DE0" w:rsidRDefault="00E42DE0" w:rsidP="000E5536">
      <w:pPr>
        <w:pStyle w:val="BodyText"/>
      </w:pPr>
      <w:r w:rsidRPr="0013593D">
        <w:t>Garamba National Park</w:t>
      </w:r>
      <w:r>
        <w:t xml:space="preserve"> (</w:t>
      </w:r>
      <w:r w:rsidRPr="0013593D">
        <w:t>1083</w:t>
      </w:r>
      <w:r>
        <w:t>)</w:t>
      </w:r>
    </w:p>
    <w:p w14:paraId="57E36012" w14:textId="77777777" w:rsidR="00E42DE0" w:rsidRDefault="00E42DE0" w:rsidP="000E5536">
      <w:pPr>
        <w:pStyle w:val="BodyText2"/>
      </w:pPr>
      <w:r>
        <w:t>Congo:</w:t>
      </w:r>
    </w:p>
    <w:p w14:paraId="48E967E2" w14:textId="77777777" w:rsidR="00E42DE0" w:rsidRDefault="00E42DE0" w:rsidP="000E5536">
      <w:pPr>
        <w:pStyle w:val="BodyText"/>
      </w:pPr>
      <w:r w:rsidRPr="0013593D">
        <w:t>Odzala-Kokoua National Park</w:t>
      </w:r>
      <w:r>
        <w:t xml:space="preserve"> (643)</w:t>
      </w:r>
    </w:p>
    <w:p w14:paraId="3D431EAC" w14:textId="77777777" w:rsidR="00E42DE0" w:rsidRDefault="00E42DE0" w:rsidP="000E5536">
      <w:pPr>
        <w:pStyle w:val="BodyText"/>
      </w:pPr>
      <w:r w:rsidRPr="0013593D">
        <w:t>Nouabalé-Ndoki National Park</w:t>
      </w:r>
      <w:r>
        <w:t xml:space="preserve"> (</w:t>
      </w:r>
      <w:r w:rsidRPr="0013593D">
        <w:t>72332</w:t>
      </w:r>
      <w:r>
        <w:t>)</w:t>
      </w:r>
    </w:p>
    <w:p w14:paraId="52FC7098" w14:textId="77777777" w:rsidR="00E42DE0" w:rsidRDefault="00E42DE0" w:rsidP="000E5536">
      <w:pPr>
        <w:pStyle w:val="BodyText2"/>
        <w:rPr>
          <w:lang w:val="it-IT"/>
        </w:rPr>
      </w:pPr>
      <w:r>
        <w:rPr>
          <w:lang w:val="it-IT"/>
        </w:rPr>
        <w:t>Chad:</w:t>
      </w:r>
    </w:p>
    <w:p w14:paraId="39785554" w14:textId="77777777" w:rsidR="00E42DE0" w:rsidRDefault="00E42DE0" w:rsidP="000E5536">
      <w:pPr>
        <w:pStyle w:val="BodyText"/>
      </w:pPr>
      <w:r w:rsidRPr="0013593D">
        <w:t>Zakouma National Park</w:t>
      </w:r>
      <w:r>
        <w:t xml:space="preserve"> (641)</w:t>
      </w:r>
    </w:p>
    <w:p w14:paraId="586E56C0" w14:textId="77777777" w:rsidR="00E42DE0" w:rsidRDefault="00E42DE0" w:rsidP="000E5536">
      <w:pPr>
        <w:pStyle w:val="BodyText2"/>
      </w:pPr>
      <w:r w:rsidRPr="0013593D">
        <w:t>Central African Republic</w:t>
      </w:r>
      <w:r>
        <w:t>:</w:t>
      </w:r>
    </w:p>
    <w:p w14:paraId="1C02D86C" w14:textId="77777777" w:rsidR="00E42DE0" w:rsidRDefault="00E42DE0" w:rsidP="000E5536">
      <w:pPr>
        <w:pStyle w:val="BodyText"/>
      </w:pPr>
      <w:r w:rsidRPr="0013593D">
        <w:t>Manovo-Gounda-Saint Floris National Park</w:t>
      </w:r>
      <w:r>
        <w:t xml:space="preserve"> (2256)</w:t>
      </w:r>
    </w:p>
    <w:p w14:paraId="34356474" w14:textId="77777777" w:rsidR="00E42DE0" w:rsidRDefault="00E42DE0" w:rsidP="000E5536">
      <w:pPr>
        <w:pStyle w:val="BodyText2"/>
      </w:pPr>
      <w:r w:rsidRPr="0013593D">
        <w:t>Cameroon</w:t>
      </w:r>
      <w:r>
        <w:t>:</w:t>
      </w:r>
    </w:p>
    <w:p w14:paraId="7F5B78F9" w14:textId="77777777" w:rsidR="00E42DE0" w:rsidRDefault="00E42DE0" w:rsidP="000E5536">
      <w:pPr>
        <w:pStyle w:val="BodyText"/>
      </w:pPr>
      <w:r w:rsidRPr="0013593D">
        <w:t>Bouba Ndjida National Park</w:t>
      </w:r>
      <w:r>
        <w:t xml:space="preserve"> (606)</w:t>
      </w:r>
    </w:p>
    <w:p w14:paraId="733CE98E" w14:textId="77777777" w:rsidR="00E42DE0" w:rsidRPr="003325FD" w:rsidRDefault="00E42DE0" w:rsidP="000E5536">
      <w:pPr>
        <w:pStyle w:val="BodyText2"/>
      </w:pPr>
      <w:r>
        <w:t>Wdpa_id in (</w:t>
      </w:r>
      <w:r w:rsidRPr="003325FD">
        <w:t>37043</w:t>
      </w:r>
      <w:r>
        <w:t>,</w:t>
      </w:r>
      <w:r w:rsidRPr="0013593D">
        <w:t xml:space="preserve"> </w:t>
      </w:r>
      <w:r w:rsidRPr="003325FD">
        <w:t>166889</w:t>
      </w:r>
      <w:r>
        <w:t>,</w:t>
      </w:r>
      <w:r w:rsidRPr="0013593D">
        <w:t xml:space="preserve"> </w:t>
      </w:r>
      <w:r w:rsidRPr="00851107">
        <w:t>1079</w:t>
      </w:r>
      <w:r>
        <w:t>,</w:t>
      </w:r>
      <w:r w:rsidRPr="0013593D">
        <w:t xml:space="preserve"> </w:t>
      </w:r>
      <w:r w:rsidRPr="00851107">
        <w:t>478292</w:t>
      </w:r>
      <w:r>
        <w:t>,</w:t>
      </w:r>
      <w:r w:rsidRPr="0013593D">
        <w:t xml:space="preserve"> 1083</w:t>
      </w:r>
      <w:r>
        <w:t>,</w:t>
      </w:r>
      <w:r w:rsidRPr="0013593D">
        <w:t xml:space="preserve"> </w:t>
      </w:r>
      <w:r>
        <w:t>643,</w:t>
      </w:r>
      <w:r w:rsidRPr="0013593D">
        <w:t xml:space="preserve"> 72332</w:t>
      </w:r>
      <w:r>
        <w:t>,</w:t>
      </w:r>
      <w:r w:rsidRPr="0013593D">
        <w:t xml:space="preserve"> </w:t>
      </w:r>
      <w:r>
        <w:t>641,</w:t>
      </w:r>
      <w:r w:rsidRPr="0013593D">
        <w:t xml:space="preserve"> </w:t>
      </w:r>
      <w:r>
        <w:t>2256,</w:t>
      </w:r>
      <w:r w:rsidRPr="0013593D">
        <w:t xml:space="preserve"> </w:t>
      </w:r>
      <w:r>
        <w:t>606)</w:t>
      </w:r>
    </w:p>
    <w:p w14:paraId="02D8EB98" w14:textId="76ED2E34" w:rsidR="00B37D09" w:rsidRDefault="008F2FB2" w:rsidP="000E5536">
      <w:pPr>
        <w:pStyle w:val="Heading1"/>
      </w:pPr>
      <w:r>
        <w:t>IUCN Machine</w:t>
      </w:r>
      <w:bookmarkEnd w:id="234"/>
    </w:p>
    <w:p w14:paraId="56D2D533" w14:textId="77777777" w:rsidR="0030068E" w:rsidRDefault="0030068E" w:rsidP="000E5536">
      <w:pPr>
        <w:pStyle w:val="Heading2"/>
      </w:pPr>
      <w:r>
        <w:t>Machine Login</w:t>
      </w:r>
    </w:p>
    <w:p w14:paraId="7149DB18" w14:textId="77777777" w:rsidR="0030068E" w:rsidRDefault="0030068E" w:rsidP="000E5536">
      <w:pPr>
        <w:pStyle w:val="BodyText2"/>
      </w:pPr>
      <w:r>
        <w:t>User:</w:t>
      </w:r>
      <w:r>
        <w:tab/>
        <w:t>AndrewCottam</w:t>
      </w:r>
    </w:p>
    <w:p w14:paraId="39672932" w14:textId="77777777" w:rsidR="0030068E" w:rsidRDefault="0030068E" w:rsidP="000E5536">
      <w:pPr>
        <w:pStyle w:val="BodyText"/>
      </w:pPr>
      <w:r>
        <w:t>Pass:</w:t>
      </w:r>
      <w:r>
        <w:tab/>
        <w:t>&lt;usual&gt;</w:t>
      </w:r>
    </w:p>
    <w:p w14:paraId="45A43835" w14:textId="77777777" w:rsidR="0030068E" w:rsidRDefault="0030068E" w:rsidP="000E5536">
      <w:pPr>
        <w:pStyle w:val="Heading2"/>
      </w:pPr>
      <w:r>
        <w:t>ArcGIS Server Login</w:t>
      </w:r>
    </w:p>
    <w:p w14:paraId="480D2950" w14:textId="77777777" w:rsidR="0030068E" w:rsidRDefault="0030068E" w:rsidP="000E5536">
      <w:pPr>
        <w:pStyle w:val="BodyText2"/>
      </w:pPr>
      <w:r>
        <w:t>To ArcGIS Server 10.01 (</w:t>
      </w:r>
      <w:hyperlink r:id="rId1306" w:history="1">
        <w:r>
          <w:rPr>
            <w:rStyle w:val="Hyperlink"/>
          </w:rPr>
          <w:t>http://79.125.16.106/arcgis/manager/default.aspx</w:t>
        </w:r>
      </w:hyperlink>
      <w:r>
        <w:t>)</w:t>
      </w:r>
    </w:p>
    <w:p w14:paraId="3BF6B6A8" w14:textId="77777777" w:rsidR="0030068E" w:rsidRDefault="0030068E" w:rsidP="000E5536">
      <w:pPr>
        <w:pStyle w:val="BodyText2"/>
      </w:pPr>
      <w:r>
        <w:t>User:</w:t>
      </w:r>
      <w:r>
        <w:tab/>
        <w:t>IP-0A321AD6\AndrewCottam</w:t>
      </w:r>
    </w:p>
    <w:p w14:paraId="02CA27A6" w14:textId="77777777" w:rsidR="0030068E" w:rsidRDefault="0030068E" w:rsidP="000E5536">
      <w:pPr>
        <w:pStyle w:val="BodyText"/>
      </w:pPr>
      <w:r>
        <w:lastRenderedPageBreak/>
        <w:t>Pass:</w:t>
      </w:r>
      <w:r>
        <w:tab/>
        <w:t>&lt;usual&gt;</w:t>
      </w:r>
    </w:p>
    <w:p w14:paraId="205FABE7" w14:textId="77777777" w:rsidR="0030068E" w:rsidRDefault="0030068E" w:rsidP="000E5536">
      <w:pPr>
        <w:pStyle w:val="BodyText2"/>
      </w:pPr>
      <w:r>
        <w:t>To ArcGIS Server 10.1 (</w:t>
      </w:r>
      <w:hyperlink r:id="rId1307" w:history="1">
        <w:r>
          <w:rPr>
            <w:rStyle w:val="Hyperlink"/>
          </w:rPr>
          <w:t>http://mapservices.iucnredlist.org/arcgis/manager</w:t>
        </w:r>
      </w:hyperlink>
      <w:r>
        <w:t>)</w:t>
      </w:r>
    </w:p>
    <w:p w14:paraId="115270EC" w14:textId="77777777" w:rsidR="0030068E" w:rsidRDefault="0030068E" w:rsidP="000E5536">
      <w:pPr>
        <w:pStyle w:val="BodyText"/>
      </w:pPr>
      <w:r>
        <w:t>User:</w:t>
      </w:r>
    </w:p>
    <w:p w14:paraId="22C2DA77" w14:textId="77777777" w:rsidR="0030068E" w:rsidRPr="00D06C06" w:rsidRDefault="0030068E" w:rsidP="000E5536">
      <w:pPr>
        <w:pStyle w:val="BodyText"/>
      </w:pPr>
      <w:r>
        <w:t>Pass:</w:t>
      </w:r>
    </w:p>
    <w:p w14:paraId="2843BAB5" w14:textId="77777777" w:rsidR="00A072C3" w:rsidRPr="00245D48" w:rsidRDefault="00A072C3" w:rsidP="000E5536">
      <w:pPr>
        <w:pStyle w:val="Heading2"/>
      </w:pPr>
      <w:r>
        <w:t>Notes</w:t>
      </w:r>
    </w:p>
    <w:p w14:paraId="495E836D" w14:textId="77777777" w:rsidR="00B37D09" w:rsidRDefault="008F2FB2" w:rsidP="000E5536">
      <w:pPr>
        <w:pStyle w:val="BodyText"/>
      </w:pPr>
      <w:r>
        <w:t>on 6/9/11 at 13:54 unable to connect using remote desktop - either machine turned off, computer not found, no remote access to the server etc - IUCN mapper seems to be OK. Weird?</w:t>
      </w:r>
    </w:p>
    <w:p w14:paraId="49E4C5FD" w14:textId="77777777" w:rsidR="00B37D09" w:rsidRDefault="008F2FB2" w:rsidP="000E5536">
      <w:pPr>
        <w:pStyle w:val="BodyText"/>
      </w:pPr>
      <w:r>
        <w:t>And also from my MBA</w:t>
      </w:r>
    </w:p>
    <w:p w14:paraId="688C4922" w14:textId="77777777" w:rsidR="00B37D09" w:rsidRDefault="008F2FB2" w:rsidP="000E5536">
      <w:pPr>
        <w:pStyle w:val="BodyText2"/>
      </w:pPr>
      <w:r>
        <w:t>Its because there was an amazon alert reagrding a virus and IUCN had to modify the RDP from all to restricted IP addresses - on 12/9/11 I gave Vineet my work IP which was 139.191.147.152 and she added me and now it is fine</w:t>
      </w:r>
    </w:p>
    <w:p w14:paraId="68DE8F77" w14:textId="77777777" w:rsidR="00B37D09" w:rsidRDefault="008F2FB2" w:rsidP="000E5536">
      <w:pPr>
        <w:pStyle w:val="BodyText"/>
      </w:pPr>
      <w:r>
        <w:t>13/9/11 Installed Aptana 3 Studio</w:t>
      </w:r>
    </w:p>
    <w:p w14:paraId="3D32BA92" w14:textId="77777777" w:rsidR="00FF755E" w:rsidRDefault="00FF755E" w:rsidP="000E5536">
      <w:pPr>
        <w:pStyle w:val="BodyText2"/>
      </w:pPr>
      <w:r>
        <w:t>26/7/11</w:t>
      </w:r>
      <w:r>
        <w:tab/>
      </w:r>
      <w:r>
        <w:tab/>
        <w:t>The IUCN EC2 machine was running the intersect bw the species and pas and it has now stopped??? What happened? Might have been rebooted at 11:10 today looking at logs. Not sure.</w:t>
      </w:r>
    </w:p>
    <w:p w14:paraId="5E2C53EB" w14:textId="77777777" w:rsidR="00FF755E" w:rsidRDefault="00FF755E" w:rsidP="000E5536">
      <w:pPr>
        <w:pStyle w:val="BodyText"/>
      </w:pPr>
      <w:r>
        <w:t>4978783 records in the intersections table - this is for about 1500 species - dont know exactly as the results are not available - the file GDB is 12.9Gb</w:t>
      </w:r>
    </w:p>
    <w:p w14:paraId="659C5940" w14:textId="77777777" w:rsidR="00B37D09" w:rsidRDefault="008F2FB2" w:rsidP="000E5536">
      <w:pPr>
        <w:pStyle w:val="BodyText2"/>
      </w:pPr>
      <w:r>
        <w:t>Cloning the GP Scripts project into AS3. Click on Import Project, Git | Git Repository and ENTER THE HTTP URL for the repo</w:t>
      </w:r>
    </w:p>
    <w:p w14:paraId="3A18E842" w14:textId="77777777" w:rsidR="00921B69" w:rsidRDefault="008B172D" w:rsidP="000E5536">
      <w:pPr>
        <w:pStyle w:val="BodyText2"/>
      </w:pPr>
      <w:r>
        <w:t>T</w:t>
      </w:r>
      <w:r w:rsidR="00CF40E9">
        <w:t>he RedListUser and MichaelSchul</w:t>
      </w:r>
      <w:r>
        <w:t>z have permissions and their passwords are conservation$</w:t>
      </w:r>
    </w:p>
    <w:p w14:paraId="6892F70D" w14:textId="77777777" w:rsidR="00C14CD5" w:rsidRDefault="003630B2" w:rsidP="000E5536">
      <w:pPr>
        <w:pStyle w:val="BodyText2"/>
      </w:pPr>
      <w:hyperlink r:id="rId1308" w:history="1">
        <w:r w:rsidR="00BB1D27" w:rsidRPr="00C577D8">
          <w:rPr>
            <w:rStyle w:val="Hyperlink"/>
          </w:rPr>
          <w:t>http://ehabitat-wps.jrc.ec.europa.eu/cgi-bin/wdpa2011</w:t>
        </w:r>
      </w:hyperlink>
      <w:r w:rsidR="00BB1D27">
        <w:t xml:space="preserve"> </w:t>
      </w:r>
    </w:p>
    <w:p w14:paraId="691CAE13" w14:textId="77777777" w:rsidR="00997899" w:rsidRDefault="009851A4" w:rsidP="000E5536">
      <w:pPr>
        <w:pStyle w:val="BodyText2"/>
      </w:pPr>
      <w:r>
        <w:t xml:space="preserve">ArcGIS Server 10.1 installed sometime between 6/7/12 and 9/7/12. </w:t>
      </w:r>
    </w:p>
    <w:p w14:paraId="0C4EEE84" w14:textId="77777777" w:rsidR="004F2A95" w:rsidRDefault="004F2A95" w:rsidP="000E5536">
      <w:pPr>
        <w:pStyle w:val="Heading2"/>
      </w:pPr>
      <w:r>
        <w:t>10.1</w:t>
      </w:r>
    </w:p>
    <w:p w14:paraId="4B20E8BD" w14:textId="77777777" w:rsidR="004F2A95" w:rsidRDefault="004F2A95" w:rsidP="000E5536">
      <w:pPr>
        <w:pStyle w:val="BodyText2"/>
      </w:pPr>
      <w:r>
        <w:t>Here are the new machine details:</w:t>
      </w:r>
    </w:p>
    <w:p w14:paraId="488D69A2" w14:textId="77777777" w:rsidR="004F2A95" w:rsidRDefault="004F2A95" w:rsidP="000E5536">
      <w:pPr>
        <w:pStyle w:val="ListBullet"/>
      </w:pPr>
      <w:r>
        <w:t xml:space="preserve">Machine: </w:t>
      </w:r>
      <w:r w:rsidRPr="004F2A95">
        <w:t>46.51.176.219</w:t>
      </w:r>
    </w:p>
    <w:p w14:paraId="741A56EC" w14:textId="77777777" w:rsidR="004F2A95" w:rsidRDefault="004F2A95" w:rsidP="000E5536">
      <w:pPr>
        <w:pStyle w:val="BodyText2"/>
      </w:pPr>
      <w:r>
        <w:t>Domain: mapservices.iucnredlist.org</w:t>
      </w:r>
    </w:p>
    <w:p w14:paraId="31858B3B" w14:textId="77777777" w:rsidR="001560CC" w:rsidRDefault="007C5C82" w:rsidP="000E5536">
      <w:pPr>
        <w:pStyle w:val="BodyText2"/>
      </w:pPr>
      <w:r>
        <w:t xml:space="preserve">Secure services: </w:t>
      </w:r>
    </w:p>
    <w:p w14:paraId="6B3B14B2" w14:textId="77777777" w:rsidR="001560CC" w:rsidRDefault="001560CC" w:rsidP="000E5536">
      <w:pPr>
        <w:pStyle w:val="ListBullet"/>
      </w:pPr>
      <w:r>
        <w:t xml:space="preserve">User: </w:t>
      </w:r>
      <w:r w:rsidR="007C5C82" w:rsidRPr="007C5C82">
        <w:t>Spatial_API_User</w:t>
      </w:r>
      <w:r w:rsidR="007C5C82">
        <w:t xml:space="preserve"> </w:t>
      </w:r>
    </w:p>
    <w:p w14:paraId="5495EEB1" w14:textId="77777777" w:rsidR="007C5C82" w:rsidRDefault="001560CC" w:rsidP="000E5536">
      <w:pPr>
        <w:pStyle w:val="ListBullet"/>
      </w:pPr>
      <w:r>
        <w:t>Pass</w:t>
      </w:r>
      <w:r w:rsidR="007C5C82">
        <w:t>word: hammerhead</w:t>
      </w:r>
    </w:p>
    <w:p w14:paraId="16F2EA39" w14:textId="77777777" w:rsidR="004F2A95" w:rsidRDefault="004F2A95" w:rsidP="000E5536">
      <w:pPr>
        <w:pStyle w:val="BodyText2"/>
      </w:pPr>
      <w:r>
        <w:t xml:space="preserve">Example </w:t>
      </w:r>
      <w:r w:rsidR="0079695A">
        <w:t>REST</w:t>
      </w:r>
      <w:r>
        <w:t xml:space="preserve"> call:</w:t>
      </w:r>
    </w:p>
    <w:p w14:paraId="00105218" w14:textId="77777777" w:rsidR="004F2A95" w:rsidRDefault="003630B2" w:rsidP="000E5536">
      <w:pPr>
        <w:pStyle w:val="BodyText2"/>
      </w:pPr>
      <w:hyperlink r:id="rId1309" w:history="1">
        <w:r w:rsidR="004F2A95" w:rsidRPr="00E038ED">
          <w:rPr>
            <w:rStyle w:val="Hyperlink"/>
          </w:rPr>
          <w: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w:t>
        </w:r>
      </w:hyperlink>
    </w:p>
    <w:p w14:paraId="0D2A1DD7" w14:textId="77777777" w:rsidR="0079695A" w:rsidRDefault="0079695A" w:rsidP="000E5536">
      <w:pPr>
        <w:pStyle w:val="BodyText2"/>
      </w:pPr>
      <w:r>
        <w:t>Example WFS call:</w:t>
      </w:r>
    </w:p>
    <w:p w14:paraId="23C780A6" w14:textId="77777777" w:rsidR="0079695A" w:rsidRDefault="003630B2" w:rsidP="000E5536">
      <w:pPr>
        <w:pStyle w:val="BodyText2"/>
      </w:pPr>
      <w:hyperlink r:id="rId1310" w:history="1">
        <w:r w:rsidR="0079695A" w:rsidRPr="00E038ED">
          <w:rPr>
            <w:rStyle w:val="Hyperlink"/>
          </w:rPr>
          <w:t>http://mapservices.iucnredlist.org/arcgis/services/IUCN_Spatial_API/SpeciesRange_WGS_API/MapServer/WFSServer?request=GetFeature&amp;service=WFS&amp;maxfeatures=10000&amp;request=GetFeature&amp;filter=&lt;ogc:Filter&gt;&lt;ogc:PropertyIsEqualTo&gt;&lt;ogc:PropertyName&gt;OBJECTID&lt;/ogc:PropertyName&gt;&lt;ogc:Literal&gt;54261&lt;/ogc:Literal&gt;&lt;/ogc:PropertyIsEqualTo&gt;&lt;/ogc:Filter&gt;&amp;typename=IUCN_Spatial_API_SpeciesRange_WGS_API:all_species_wgs&amp;version=1.1.0</w:t>
        </w:r>
      </w:hyperlink>
    </w:p>
    <w:p w14:paraId="379F22A3" w14:textId="77777777" w:rsidR="004F2A95" w:rsidRDefault="0079695A" w:rsidP="000E5536">
      <w:pPr>
        <w:pStyle w:val="BodyText2"/>
      </w:pPr>
      <w:r>
        <w:t>Doesn’t work! Think because they are secure services.</w:t>
      </w:r>
      <w:r w:rsidR="00C51405">
        <w:t xml:space="preserve"> For the test service (not secured):</w:t>
      </w:r>
    </w:p>
    <w:p w14:paraId="6F008FAB" w14:textId="77777777" w:rsidR="00C51405" w:rsidRDefault="003630B2" w:rsidP="000E5536">
      <w:pPr>
        <w:pStyle w:val="BodyText2"/>
      </w:pPr>
      <w:hyperlink r:id="rId1311" w:history="1">
        <w:r w:rsidR="00EC3262" w:rsidRPr="00D678A4">
          <w:rPr>
            <w:rStyle w:val="Hyperlink"/>
          </w:rPr>
          <w:t>http://mapservices.iucnredlist.org/arcgis/services/IUCN_Dev/Test/MapServer/WFSServer?request=GetFeature&amp;service=WFS&amp;maxfeatures=10000&amp;request=GetFeature&amp;filter=&lt;ogc:Filter&gt;&lt;ogc:PropertyIsEqualTo&gt;&lt;ogc:PropertyName&gt;OBJECTID&lt;/ogc:PropertyName&gt;&lt;ogc:Literal&gt;1&lt;/ogc:Literal&gt;&lt;/ogc:PropertyIsEqualTo&gt;&lt;/ogc:Filter&gt;&amp;typename=IUCN_Dev_Test:pongo_pygmaeus_WM&amp;version=1.0.0</w:t>
        </w:r>
      </w:hyperlink>
    </w:p>
    <w:p w14:paraId="039485C4" w14:textId="77777777" w:rsidR="00892839" w:rsidRDefault="00892839" w:rsidP="000E5536">
      <w:pPr>
        <w:pStyle w:val="BodyText2"/>
      </w:pPr>
      <w:r>
        <w:t xml:space="preserve">You can also create dynamic maps using 10.1 – here </w:t>
      </w:r>
      <w:r w:rsidR="00BB49B1">
        <w:t>is the Dynamic Layers json which you can paste into the Dynamic Layers parameter in the Services Directory:</w:t>
      </w:r>
    </w:p>
    <w:p w14:paraId="73DC6061" w14:textId="77777777" w:rsidR="00892839" w:rsidRPr="00892839" w:rsidRDefault="00892839" w:rsidP="000E5536">
      <w:pPr>
        <w:pStyle w:val="Code"/>
      </w:pPr>
      <w:r w:rsidRPr="00892839">
        <w:t>[</w:t>
      </w:r>
    </w:p>
    <w:p w14:paraId="686A6192" w14:textId="77777777" w:rsidR="00892839" w:rsidRPr="00892839" w:rsidRDefault="00892839" w:rsidP="000E5536">
      <w:pPr>
        <w:pStyle w:val="Code"/>
      </w:pPr>
      <w:r w:rsidRPr="00892839">
        <w:t>{</w:t>
      </w:r>
    </w:p>
    <w:p w14:paraId="542E1373" w14:textId="77777777" w:rsidR="00892839" w:rsidRPr="00892839" w:rsidRDefault="00892839" w:rsidP="000E5536">
      <w:pPr>
        <w:pStyle w:val="Code"/>
      </w:pPr>
      <w:r w:rsidRPr="00892839">
        <w:t xml:space="preserve">    "id": 0,</w:t>
      </w:r>
    </w:p>
    <w:p w14:paraId="06AD14D2" w14:textId="77777777" w:rsidR="00892839" w:rsidRPr="00892839" w:rsidRDefault="00892839" w:rsidP="000E5536">
      <w:pPr>
        <w:pStyle w:val="Code"/>
      </w:pPr>
      <w:r w:rsidRPr="00892839">
        <w:t xml:space="preserve">    "source":</w:t>
      </w:r>
    </w:p>
    <w:p w14:paraId="3904814C" w14:textId="77777777" w:rsidR="00892839" w:rsidRPr="00892839" w:rsidRDefault="00892839" w:rsidP="000E5536">
      <w:pPr>
        <w:pStyle w:val="Code"/>
      </w:pPr>
      <w:r w:rsidRPr="00892839">
        <w:lastRenderedPageBreak/>
        <w:t xml:space="preserve">    {</w:t>
      </w:r>
    </w:p>
    <w:p w14:paraId="7CE1259C" w14:textId="77777777" w:rsidR="00892839" w:rsidRPr="00892839" w:rsidRDefault="00892839" w:rsidP="000E5536">
      <w:pPr>
        <w:pStyle w:val="Code"/>
      </w:pPr>
      <w:r w:rsidRPr="00892839">
        <w:t xml:space="preserve">      "type": "mapLayer",</w:t>
      </w:r>
    </w:p>
    <w:p w14:paraId="646CCC2E" w14:textId="77777777" w:rsidR="00892839" w:rsidRPr="00892839" w:rsidRDefault="00892839" w:rsidP="000E5536">
      <w:pPr>
        <w:pStyle w:val="Code"/>
      </w:pPr>
      <w:r w:rsidRPr="00892839">
        <w:t xml:space="preserve">      "mapLayerId": 0</w:t>
      </w:r>
    </w:p>
    <w:p w14:paraId="3CE1D9F3" w14:textId="77777777" w:rsidR="00892839" w:rsidRPr="00892839" w:rsidRDefault="00892839" w:rsidP="000E5536">
      <w:pPr>
        <w:pStyle w:val="Code"/>
      </w:pPr>
      <w:r w:rsidRPr="00892839">
        <w:t xml:space="preserve">    },</w:t>
      </w:r>
    </w:p>
    <w:p w14:paraId="3F7325EE" w14:textId="77777777" w:rsidR="00892839" w:rsidRPr="00892839" w:rsidRDefault="00892839" w:rsidP="000E5536">
      <w:pPr>
        <w:pStyle w:val="Code"/>
      </w:pPr>
      <w:r w:rsidRPr="00892839">
        <w:t xml:space="preserve">    "drawingInfo":     {</w:t>
      </w:r>
    </w:p>
    <w:p w14:paraId="3F82EF75" w14:textId="77777777" w:rsidR="00892839" w:rsidRPr="00892839" w:rsidRDefault="00892839" w:rsidP="000E5536">
      <w:pPr>
        <w:pStyle w:val="Code"/>
      </w:pPr>
      <w:r w:rsidRPr="00892839">
        <w:t xml:space="preserve">      "renderer": {</w:t>
      </w:r>
    </w:p>
    <w:p w14:paraId="1D2926BC" w14:textId="77777777" w:rsidR="00892839" w:rsidRPr="00892839" w:rsidRDefault="00892839" w:rsidP="000E5536">
      <w:pPr>
        <w:pStyle w:val="Code"/>
      </w:pPr>
      <w:r w:rsidRPr="00892839">
        <w:t xml:space="preserve">        "type": "simple",</w:t>
      </w:r>
    </w:p>
    <w:p w14:paraId="4EBFBBDC" w14:textId="77777777" w:rsidR="00892839" w:rsidRPr="00892839" w:rsidRDefault="00892839" w:rsidP="000E5536">
      <w:pPr>
        <w:pStyle w:val="Code"/>
      </w:pPr>
      <w:r w:rsidRPr="00892839">
        <w:t xml:space="preserve">        "symbol":</w:t>
      </w:r>
    </w:p>
    <w:p w14:paraId="2C96BE4A" w14:textId="77777777" w:rsidR="00892839" w:rsidRPr="00892839" w:rsidRDefault="00892839" w:rsidP="000E5536">
      <w:pPr>
        <w:pStyle w:val="Code"/>
      </w:pPr>
      <w:r w:rsidRPr="00892839">
        <w:t xml:space="preserve">        {</w:t>
      </w:r>
    </w:p>
    <w:p w14:paraId="2E0EEEC8" w14:textId="77777777" w:rsidR="00892839" w:rsidRPr="00892839" w:rsidRDefault="00892839" w:rsidP="000E5536">
      <w:pPr>
        <w:pStyle w:val="Code"/>
      </w:pPr>
      <w:r w:rsidRPr="00892839">
        <w:t xml:space="preserve">          "type" : "esriSFS",</w:t>
      </w:r>
      <w:r w:rsidR="00BB49B1">
        <w:t xml:space="preserve"> </w:t>
      </w:r>
      <w:r w:rsidRPr="00892839">
        <w:t xml:space="preserve"> "style" : "esriSFSSolid", </w:t>
      </w:r>
      <w:r w:rsidR="00BB49B1">
        <w:t xml:space="preserve"> </w:t>
      </w:r>
      <w:r w:rsidRPr="00892839">
        <w:t xml:space="preserve"> "color" : [255,0,0,255],</w:t>
      </w:r>
      <w:r w:rsidR="00BB49B1">
        <w:t xml:space="preserve"> </w:t>
      </w:r>
      <w:r w:rsidRPr="00892839">
        <w:t>"outline" :  {</w:t>
      </w:r>
    </w:p>
    <w:p w14:paraId="0DEB3697" w14:textId="77777777" w:rsidR="00892839" w:rsidRPr="00892839" w:rsidRDefault="00892839" w:rsidP="000E5536">
      <w:pPr>
        <w:pStyle w:val="Code"/>
      </w:pPr>
      <w:r w:rsidRPr="00892839">
        <w:t xml:space="preserve">            "type" : "esriSLS",</w:t>
      </w:r>
      <w:r w:rsidR="00BB49B1">
        <w:t xml:space="preserve"> </w:t>
      </w:r>
      <w:r w:rsidRPr="00892839">
        <w:t>"style" : "esriSLSNull"</w:t>
      </w:r>
    </w:p>
    <w:p w14:paraId="139A00B8" w14:textId="77777777" w:rsidR="00892839" w:rsidRPr="00892839" w:rsidRDefault="00892839" w:rsidP="000E5536">
      <w:pPr>
        <w:pStyle w:val="Code"/>
      </w:pPr>
      <w:r w:rsidRPr="00892839">
        <w:t xml:space="preserve">          }</w:t>
      </w:r>
    </w:p>
    <w:p w14:paraId="161A5FB9" w14:textId="77777777" w:rsidR="00892839" w:rsidRPr="00892839" w:rsidRDefault="00892839" w:rsidP="000E5536">
      <w:pPr>
        <w:pStyle w:val="Code"/>
      </w:pPr>
      <w:r w:rsidRPr="00892839">
        <w:t xml:space="preserve">        },</w:t>
      </w:r>
    </w:p>
    <w:p w14:paraId="0CD6FD9F" w14:textId="77777777" w:rsidR="00892839" w:rsidRPr="00892839" w:rsidRDefault="00892839" w:rsidP="000E5536">
      <w:pPr>
        <w:pStyle w:val="Code"/>
      </w:pPr>
      <w:r w:rsidRPr="00892839">
        <w:t xml:space="preserve">      },</w:t>
      </w:r>
    </w:p>
    <w:p w14:paraId="2ECC8631" w14:textId="77777777" w:rsidR="00892839" w:rsidRPr="00892839" w:rsidRDefault="00892839" w:rsidP="000E5536">
      <w:pPr>
        <w:pStyle w:val="Code"/>
      </w:pPr>
      <w:r w:rsidRPr="00892839">
        <w:t xml:space="preserve">    },</w:t>
      </w:r>
    </w:p>
    <w:p w14:paraId="7744DFF0" w14:textId="77777777" w:rsidR="00892839" w:rsidRPr="00892839" w:rsidRDefault="00892839" w:rsidP="000E5536">
      <w:pPr>
        <w:pStyle w:val="Code"/>
      </w:pPr>
      <w:r w:rsidRPr="00892839">
        <w:t xml:space="preserve">  }</w:t>
      </w:r>
    </w:p>
    <w:p w14:paraId="284FE7BC" w14:textId="77777777" w:rsidR="00892839" w:rsidRDefault="00892839" w:rsidP="000E5536">
      <w:pPr>
        <w:pStyle w:val="Code"/>
      </w:pPr>
      <w:r w:rsidRPr="00892839">
        <w:t>]</w:t>
      </w:r>
    </w:p>
    <w:p w14:paraId="1C79E05B" w14:textId="77777777" w:rsidR="006A567D" w:rsidRDefault="006A567D" w:rsidP="000E5536">
      <w:pPr>
        <w:pStyle w:val="BodyText2"/>
      </w:pPr>
      <w:r>
        <w:t xml:space="preserve">To use the Javascript API to create Dynamic Layers, you need to use setLayerDrawingOptions method on the ArcGISDynamicMapServiceLayer (see </w:t>
      </w:r>
      <w:hyperlink r:id="rId1312" w:anchor="setLayerDrawingOptions" w:history="1">
        <w:r w:rsidRPr="006A567D">
          <w:rPr>
            <w:rStyle w:val="Hyperlink"/>
          </w:rPr>
          <w:t>here</w:t>
        </w:r>
      </w:hyperlink>
      <w:r>
        <w:t>).</w:t>
      </w:r>
    </w:p>
    <w:p w14:paraId="0AA0BA5C" w14:textId="77777777" w:rsidR="003E6926" w:rsidRDefault="003E6926" w:rsidP="0034374E">
      <w:pPr>
        <w:pStyle w:val="Heading3"/>
      </w:pPr>
      <w:r>
        <w:t>Security</w:t>
      </w:r>
    </w:p>
    <w:p w14:paraId="531A10D8" w14:textId="77777777" w:rsidR="003E6926" w:rsidRDefault="003E6926" w:rsidP="000E5536">
      <w:pPr>
        <w:pStyle w:val="BodyText2"/>
      </w:pPr>
      <w:r>
        <w:t xml:space="preserve">There are all sorts of issues with using secure services in 10.1. Token based authentication is very hard to get to work. </w:t>
      </w:r>
    </w:p>
    <w:p w14:paraId="2A051BDE" w14:textId="77777777" w:rsidR="003E6926" w:rsidRPr="003E6926" w:rsidRDefault="003E6926" w:rsidP="000E5536">
      <w:pPr>
        <w:pStyle w:val="BodyText2"/>
      </w:pPr>
      <w:r>
        <w:t>It works under the following situations:</w:t>
      </w:r>
    </w:p>
    <w:p w14:paraId="210ACE9F" w14:textId="77777777" w:rsidR="003E6926" w:rsidRDefault="003E6926" w:rsidP="000E5536">
      <w:pPr>
        <w:pStyle w:val="ListBullet"/>
      </w:pPr>
      <w:r>
        <w:t xml:space="preserve">Calling a </w:t>
      </w:r>
      <w:r w:rsidR="00D91031">
        <w:t xml:space="preserve">secure </w:t>
      </w:r>
      <w:r>
        <w:t xml:space="preserve">MapServer service from a Javascript web application with a token based on the http referrer (e.g. </w:t>
      </w:r>
      <w:r w:rsidRPr="003E6926">
        <w:t>h03-dev-vm7</w:t>
      </w:r>
      <w:r>
        <w:t xml:space="preserve"> or ehabitat-wps.jrc.ec.europa.eu) </w:t>
      </w:r>
    </w:p>
    <w:p w14:paraId="36A55B5D" w14:textId="77777777" w:rsidR="003E6926" w:rsidRDefault="003E6926" w:rsidP="000E5536">
      <w:pPr>
        <w:pStyle w:val="ListBullet"/>
      </w:pPr>
      <w:r>
        <w:t xml:space="preserve">Calling a </w:t>
      </w:r>
      <w:r w:rsidR="00D91031">
        <w:t xml:space="preserve">non-secure </w:t>
      </w:r>
      <w:r>
        <w:t xml:space="preserve">WFS service directly - </w:t>
      </w:r>
      <w:hyperlink r:id="rId1313" w:history="1">
        <w:r w:rsidR="00B40F32" w:rsidRPr="005A63FB">
          <w:rPr>
            <w:rStyle w:val="Hyperlink"/>
          </w:rPr>
          <w:t>http://mapservices.iucnredlist.org/arcgis/services/IUCN_Dev/Test/MapServer/WFSServer?request=GetFeature&amp;service=WFS&amp;maxfeatures=1</w:t>
        </w:r>
        <w:r w:rsidR="00B40F32" w:rsidRPr="005A63FB">
          <w:rPr>
            <w:rStyle w:val="Hyperlink"/>
          </w:rPr>
          <w:tab/>
          <w:t>0000&amp;request=GetFeature&amp;filter=&lt;ogc:Filter&gt;&lt;ogc:PropertyIsEqualTo&gt;&lt;ogc:PropertyName&gt;OBJECTID&lt;/ogc:PropertyName&gt;&lt;ogc:Literal&gt;1&lt;/ogc:Literal&gt;&lt;/ogc:PropertyIsEqualTo&gt;&lt;/ogc:Filter&gt;&amp;typename=IUCN_Dev_Test:pongo_pygmaeus_WM&amp;version=1.0.0</w:t>
        </w:r>
      </w:hyperlink>
    </w:p>
    <w:p w14:paraId="00AEE212" w14:textId="77777777" w:rsidR="003E6926" w:rsidRDefault="003E6926" w:rsidP="000E5536">
      <w:pPr>
        <w:pStyle w:val="BodyText2"/>
      </w:pPr>
      <w:r>
        <w:t>It doesn’t work under the following situations:</w:t>
      </w:r>
    </w:p>
    <w:p w14:paraId="50237380" w14:textId="77777777" w:rsidR="003E6926" w:rsidRDefault="003E6926" w:rsidP="000E5536">
      <w:pPr>
        <w:pStyle w:val="ListBullet"/>
      </w:pPr>
      <w:r>
        <w:t xml:space="preserve">Calling a </w:t>
      </w:r>
      <w:r w:rsidR="003E02E9">
        <w:t xml:space="preserve">secure </w:t>
      </w:r>
      <w:r>
        <w:t>MapServer service from a Python proxy page – you always get a invalid token error</w:t>
      </w:r>
    </w:p>
    <w:p w14:paraId="7B12E0B8" w14:textId="77777777" w:rsidR="003E6926" w:rsidRDefault="003E6926" w:rsidP="000E5536">
      <w:pPr>
        <w:pStyle w:val="ListBullet"/>
      </w:pPr>
      <w:r>
        <w:t xml:space="preserve">Calling </w:t>
      </w:r>
      <w:r w:rsidR="00AC08E7">
        <w:t>a secure WFS service directly</w:t>
      </w:r>
      <w:r w:rsidR="00B40F32">
        <w:t xml:space="preserve"> – error page</w:t>
      </w:r>
    </w:p>
    <w:p w14:paraId="1E43FBBD" w14:textId="77777777" w:rsidR="00B40F32" w:rsidRDefault="00B40F32" w:rsidP="000E5536">
      <w:pPr>
        <w:pStyle w:val="BodyText2"/>
      </w:pPr>
      <w:r>
        <w:t>Reading the docs it looks like you have to use normal http authentication for accessing the OGC services and not token-based authentication. Asked Adrian to set it up.</w:t>
      </w:r>
    </w:p>
    <w:p w14:paraId="311D561B" w14:textId="2392C42E" w:rsidR="00B37D09" w:rsidRDefault="008F2FB2" w:rsidP="000E5536">
      <w:pPr>
        <w:pStyle w:val="Heading1"/>
      </w:pPr>
      <w:bookmarkStart w:id="237" w:name="_Toc315774655"/>
      <w:r>
        <w:t>I</w:t>
      </w:r>
      <w:r w:rsidR="006B4226">
        <w:t>deas</w:t>
      </w:r>
      <w:r w:rsidR="00D71ED3">
        <w:t>/Useful</w:t>
      </w:r>
      <w:bookmarkEnd w:id="237"/>
    </w:p>
    <w:p w14:paraId="4D7D187C" w14:textId="77777777" w:rsidR="00D91C4D" w:rsidRDefault="00D91C4D" w:rsidP="000E5536">
      <w:pPr>
        <w:pStyle w:val="Heading2"/>
      </w:pPr>
      <w:r>
        <w:t>Other data source</w:t>
      </w:r>
      <w:r w:rsidR="00C614D9">
        <w:t>s</w:t>
      </w:r>
    </w:p>
    <w:p w14:paraId="53211C3F" w14:textId="77777777" w:rsidR="001D23C5" w:rsidRDefault="001D23C5" w:rsidP="0034374E">
      <w:pPr>
        <w:pStyle w:val="Heading3"/>
      </w:pPr>
      <w:r>
        <w:t>Regional Red Lists</w:t>
      </w:r>
    </w:p>
    <w:p w14:paraId="38457680" w14:textId="77777777" w:rsidR="001D23C5" w:rsidRDefault="001D23C5" w:rsidP="000E5536">
      <w:pPr>
        <w:pStyle w:val="BodyText2"/>
      </w:pPr>
      <w:r>
        <w:t xml:space="preserve">The European Red Lists are available from the EEA: </w:t>
      </w:r>
      <w:hyperlink r:id="rId1314" w:history="1">
        <w:r w:rsidRPr="005A63FB">
          <w:rPr>
            <w:rStyle w:val="Hyperlink"/>
          </w:rPr>
          <w:t>http://www.eea.europa.eu/data-and-maps/data/european-red-lists-2</w:t>
        </w:r>
      </w:hyperlink>
    </w:p>
    <w:p w14:paraId="5BDFEFA1" w14:textId="77777777" w:rsidR="001D23C5" w:rsidRPr="001D23C5" w:rsidRDefault="001D23C5" w:rsidP="0034374E">
      <w:pPr>
        <w:pStyle w:val="Heading3"/>
      </w:pPr>
      <w:r>
        <w:t>GBIF</w:t>
      </w:r>
    </w:p>
    <w:p w14:paraId="38F8D93E" w14:textId="77777777" w:rsidR="00B37D09" w:rsidRDefault="008F2FB2" w:rsidP="000E5536">
      <w:pPr>
        <w:pStyle w:val="BodyText2"/>
      </w:pPr>
      <w:r>
        <w:t>Show GBIF data on top of IUCN Red List Data to show experts that the range has changed?</w:t>
      </w:r>
    </w:p>
    <w:p w14:paraId="3DB2ECA0" w14:textId="77777777" w:rsidR="001D23C5" w:rsidRDefault="001D23C5" w:rsidP="0034374E">
      <w:pPr>
        <w:pStyle w:val="Heading3"/>
      </w:pPr>
      <w:r>
        <w:t>AquaMaps</w:t>
      </w:r>
    </w:p>
    <w:p w14:paraId="142C8C72" w14:textId="77777777" w:rsidR="00AE6FCD" w:rsidRDefault="00D91C4D" w:rsidP="000E5536">
      <w:pPr>
        <w:pStyle w:val="BodyText2"/>
      </w:pPr>
      <w:r>
        <w:t>AquaMaps are another source of data that we sho</w:t>
      </w:r>
      <w:r w:rsidR="001C6C76">
        <w:t>uld look at for marine species.</w:t>
      </w:r>
    </w:p>
    <w:p w14:paraId="0C14AE7C" w14:textId="77777777" w:rsidR="00B37D09" w:rsidRDefault="008F2FB2" w:rsidP="000E5536">
      <w:pPr>
        <w:pStyle w:val="BodyText2"/>
      </w:pPr>
      <w:r>
        <w:t xml:space="preserve">Incorporate Bayesian inference </w:t>
      </w:r>
      <w:r w:rsidR="00652A9C">
        <w:t>-</w:t>
      </w:r>
      <w:r>
        <w:t xml:space="preserve"> </w:t>
      </w:r>
      <w:hyperlink r:id="rId1315" w:anchor="readme" w:history="1">
        <w:r w:rsidR="00F51A41" w:rsidRPr="008A1D6F">
          <w:rPr>
            <w:rStyle w:val="Hyperlink"/>
          </w:rPr>
          <w:t>https://github.com/pymc-devs/pymc#readme</w:t>
        </w:r>
      </w:hyperlink>
    </w:p>
    <w:p w14:paraId="10767FF3" w14:textId="77777777" w:rsidR="00B37D09" w:rsidRDefault="008F2FB2" w:rsidP="000E5536">
      <w:pPr>
        <w:pStyle w:val="BodyText2"/>
      </w:pPr>
      <w:r>
        <w:t>Alphashapes on git</w:t>
      </w:r>
      <w:r w:rsidR="00652A9C">
        <w:t xml:space="preserve"> -</w:t>
      </w:r>
      <w:r>
        <w:t xml:space="preserve"> </w:t>
      </w:r>
      <w:hyperlink r:id="rId1316" w:history="1">
        <w:r w:rsidRPr="0077669C">
          <w:rPr>
            <w:rStyle w:val="Hyperlink"/>
          </w:rPr>
          <w:t>https://gist.github.com/1552725</w:t>
        </w:r>
      </w:hyperlink>
    </w:p>
    <w:p w14:paraId="2D1749E5" w14:textId="77777777" w:rsidR="00B37D09" w:rsidRDefault="008F2FB2" w:rsidP="000E5536">
      <w:pPr>
        <w:pStyle w:val="BodyText2"/>
      </w:pPr>
      <w:r>
        <w:t>Unregistering an SOE in ArcGIS Server on Amazon EC2:</w:t>
      </w:r>
    </w:p>
    <w:p w14:paraId="717AAE01" w14:textId="77777777" w:rsidR="00B37D09" w:rsidRDefault="008F2FB2" w:rsidP="000E5536">
      <w:pPr>
        <w:pStyle w:val="BodyText"/>
      </w:pPr>
      <w:r>
        <w:lastRenderedPageBreak/>
        <w:t>C:\WINDOWS\microsoft.net\Framework\v2.0.50727\regasm /u "C:\Users\AndrewCottam\Documents\Visual Studio 2008\Projects\eSpeciesSOE\eSpeciesSOE\bin\Release\eSpeciesSOE.dll" /codebase</w:t>
      </w:r>
    </w:p>
    <w:p w14:paraId="0A725813" w14:textId="77777777" w:rsidR="00B37D09" w:rsidRDefault="008F2FB2" w:rsidP="000E5536">
      <w:pPr>
        <w:pStyle w:val="BodyText2"/>
      </w:pPr>
      <w:r>
        <w:t xml:space="preserve">To split a multipart feature into separate features use the Editor toolbar and click Advanced Editing and Click Explode - or use the Multipart to Single Part GP tool (Data management): </w:t>
      </w:r>
      <w:hyperlink r:id="rId1317" w:anchor="/Separating_a_multipart_feature_Explode/001t0000007p000000/" w:history="1">
        <w:r w:rsidR="00EB7FD2" w:rsidRPr="008A1D6F">
          <w:rPr>
            <w:rStyle w:val="Hyperlink"/>
          </w:rPr>
          <w:t>http://help.arcgis.com/en/arcgisdesktop/10.0/help/index.html#/Separating_a_multipart_feature_Explode/001t0000007p000000/</w:t>
        </w:r>
      </w:hyperlink>
    </w:p>
    <w:p w14:paraId="5FA9802E" w14:textId="77777777" w:rsidR="00FF755E" w:rsidRDefault="00FF755E" w:rsidP="000E5536">
      <w:pPr>
        <w:pStyle w:val="BodyText2"/>
      </w:pPr>
      <w:r>
        <w:t xml:space="preserve">This looks great: export geometry coordinates in arcgis </w:t>
      </w:r>
      <w:hyperlink r:id="rId1318" w:anchor="/Export_Feature_Attribute_to_ASCII/005p0000003v000000/" w:history="1">
        <w:r w:rsidRPr="0077669C">
          <w:rPr>
            <w:rStyle w:val="Hyperlink"/>
          </w:rPr>
          <w:t>http://help.arcgis.com/en/arcgisdesktop/10.0/help/index.html#/Export_Feature_Attribute_to_ASCII/005p0000003v000000/</w:t>
        </w:r>
      </w:hyperlink>
    </w:p>
    <w:p w14:paraId="04A75628" w14:textId="77777777" w:rsidR="00FF755E" w:rsidRDefault="00FF755E" w:rsidP="000E5536">
      <w:pPr>
        <w:pStyle w:val="BodyText2"/>
        <w:rPr>
          <w:rStyle w:val="Hyperlink"/>
        </w:rPr>
      </w:pPr>
      <w:r>
        <w:t xml:space="preserve">Hooray! How to change the default Google Search url to the google italian site: </w:t>
      </w:r>
      <w:hyperlink r:id="rId1319" w:history="1">
        <w:r w:rsidRPr="0077669C">
          <w:rPr>
            <w:rStyle w:val="Hyperlink"/>
          </w:rPr>
          <w:t>http://www.gnome-hovel.com/index.php?p=comments&amp;e=129</w:t>
        </w:r>
      </w:hyperlink>
    </w:p>
    <w:p w14:paraId="22A0F029" w14:textId="77777777" w:rsidR="00732418" w:rsidRDefault="00732418" w:rsidP="000E5536">
      <w:pPr>
        <w:pStyle w:val="BodyText2"/>
      </w:pPr>
      <w:r>
        <w:t>In the 'All species to files' model I need to add the following:</w:t>
      </w:r>
    </w:p>
    <w:p w14:paraId="132A0E25" w14:textId="77777777" w:rsidR="00732418" w:rsidRDefault="00732418" w:rsidP="000E5536">
      <w:pPr>
        <w:pStyle w:val="BodyText"/>
      </w:pPr>
      <w:r>
        <w:t xml:space="preserve"> - Check that the species range data contains the priority field and that is populated with all 1s</w:t>
      </w:r>
    </w:p>
    <w:p w14:paraId="4F6D4C3A" w14:textId="77777777" w:rsidR="00732418" w:rsidRDefault="00732418" w:rsidP="000E5536">
      <w:pPr>
        <w:pStyle w:val="BodyText"/>
      </w:pPr>
      <w:r>
        <w:t xml:space="preserve"> - Check that there are no empty strings for the ID_NOs, i.e. ' '</w:t>
      </w:r>
    </w:p>
    <w:p w14:paraId="2F121C0C" w14:textId="77777777" w:rsidR="00732418" w:rsidRDefault="00732418" w:rsidP="000E5536">
      <w:pPr>
        <w:pStyle w:val="BodyText"/>
      </w:pPr>
      <w:r>
        <w:t xml:space="preserve"> </w:t>
      </w:r>
    </w:p>
    <w:p w14:paraId="64CABD11" w14:textId="77777777" w:rsidR="00732418" w:rsidRDefault="00732418" w:rsidP="000E5536">
      <w:pPr>
        <w:pStyle w:val="BodyText"/>
      </w:pPr>
      <w:r>
        <w:t xml:space="preserve">Check out DIVA-GIS: </w:t>
      </w:r>
      <w:hyperlink r:id="rId1320" w:history="1">
        <w:r w:rsidRPr="0077669C">
          <w:rPr>
            <w:rStyle w:val="Hyperlink"/>
          </w:rPr>
          <w:t>http://www.diva-gis.org/</w:t>
        </w:r>
      </w:hyperlink>
    </w:p>
    <w:p w14:paraId="50C424AB" w14:textId="77777777" w:rsidR="00732418" w:rsidRDefault="00732418" w:rsidP="000E5536">
      <w:pPr>
        <w:pStyle w:val="BodyText2"/>
        <w:rPr>
          <w:rStyle w:val="Hyperlink"/>
        </w:rPr>
      </w:pPr>
      <w:r>
        <w:t xml:space="preserve">Brian MacSharray produced a good paper on Assessing the conservation status of habitat types and species in the EU (using Model Builder): </w:t>
      </w:r>
      <w:hyperlink r:id="rId1321" w:history="1">
        <w:r w:rsidRPr="0077669C">
          <w:rPr>
            <w:rStyle w:val="Hyperlink"/>
          </w:rPr>
          <w:t>http://proceedings.esri.com/library/userconf/proc11/uc/papers/3278_144.pdf</w:t>
        </w:r>
      </w:hyperlink>
    </w:p>
    <w:p w14:paraId="0FBF98C1" w14:textId="77777777" w:rsidR="00526E83" w:rsidRDefault="00526E83" w:rsidP="000E5536">
      <w:pPr>
        <w:pStyle w:val="BodyText2"/>
      </w:pPr>
      <w:r>
        <w:t xml:space="preserve">Live video streaming from the space station at 1m resolution! </w:t>
      </w:r>
      <w:hyperlink r:id="rId1322" w:history="1">
        <w:r w:rsidRPr="005A63FB">
          <w:rPr>
            <w:rStyle w:val="Hyperlink"/>
          </w:rPr>
          <w:t>http://www.bbc.com/future/story/20120914-building-a-live-google-earth/1</w:t>
        </w:r>
      </w:hyperlink>
      <w:r>
        <w:t xml:space="preserve"> </w:t>
      </w:r>
    </w:p>
    <w:p w14:paraId="4453D56B" w14:textId="77777777" w:rsidR="00230FDB" w:rsidRDefault="00230FDB" w:rsidP="000E5536">
      <w:pPr>
        <w:pStyle w:val="BodyText2"/>
      </w:pPr>
      <w:r>
        <w:t>Can use statistics from the World Tourism Organisation:</w:t>
      </w:r>
    </w:p>
    <w:p w14:paraId="5F2F3147" w14:textId="77777777" w:rsidR="00230FDB" w:rsidRDefault="003630B2" w:rsidP="000E5536">
      <w:pPr>
        <w:pStyle w:val="BodyText2"/>
      </w:pPr>
      <w:hyperlink r:id="rId1323" w:history="1">
        <w:r w:rsidR="00230FDB" w:rsidRPr="005A63FB">
          <w:rPr>
            <w:rStyle w:val="Hyperlink"/>
          </w:rPr>
          <w:t>http://datamarket.azure.com/dataset/unitednations/wto</w:t>
        </w:r>
      </w:hyperlink>
    </w:p>
    <w:p w14:paraId="30824E9B" w14:textId="77777777" w:rsidR="00230FDB" w:rsidRDefault="00230FDB" w:rsidP="000E5536">
      <w:pPr>
        <w:pStyle w:val="BodyText2"/>
      </w:pPr>
      <w:r>
        <w:t>Jurians web services</w:t>
      </w:r>
    </w:p>
    <w:p w14:paraId="120E53AC" w14:textId="77777777" w:rsidR="00E27662" w:rsidRDefault="00E27662" w:rsidP="000E5536">
      <w:pPr>
        <w:pStyle w:val="Heading2"/>
      </w:pPr>
      <w:r>
        <w:t>Globe datasets</w:t>
      </w:r>
    </w:p>
    <w:p w14:paraId="4AACAC46" w14:textId="77777777" w:rsidR="006A6779" w:rsidRDefault="006A6779" w:rsidP="0034374E">
      <w:pPr>
        <w:pStyle w:val="Heading3"/>
        <w:rPr>
          <w:shd w:val="clear" w:color="auto" w:fill="FFFFFF"/>
        </w:rPr>
      </w:pPr>
      <w:r w:rsidRPr="006A6779">
        <w:rPr>
          <w:shd w:val="clear" w:color="auto" w:fill="FFFFFF"/>
        </w:rPr>
        <w:t>Strategic Goal A: Address the underlying causes of biodiversity loss by mainstreaming biodiversity across government and society</w:t>
      </w:r>
    </w:p>
    <w:p w14:paraId="5D59DB82" w14:textId="77777777" w:rsidR="00930DDF" w:rsidRDefault="00930DDF" w:rsidP="007D2F52">
      <w:pPr>
        <w:pStyle w:val="Heading4"/>
        <w:rPr>
          <w:rStyle w:val="apple-converted-space"/>
        </w:rPr>
      </w:pPr>
      <w:r>
        <w:rPr>
          <w:rStyle w:val="apple-converted-space"/>
        </w:rPr>
        <w:t>Target 2 (</w:t>
      </w:r>
      <w:r w:rsidRPr="00930DDF">
        <w:rPr>
          <w:rStyle w:val="apple-converted-space"/>
        </w:rPr>
        <w:t xml:space="preserve">Biodiversity integrated into </w:t>
      </w:r>
      <w:r w:rsidR="00475B52">
        <w:rPr>
          <w:rStyle w:val="apple-converted-space"/>
        </w:rPr>
        <w:t xml:space="preserve">development and </w:t>
      </w:r>
      <w:r w:rsidRPr="00930DDF">
        <w:rPr>
          <w:rStyle w:val="apple-converted-space"/>
        </w:rPr>
        <w:t>planning process)</w:t>
      </w:r>
    </w:p>
    <w:p w14:paraId="5B470183" w14:textId="77777777" w:rsidR="00475B52" w:rsidRDefault="00475B52" w:rsidP="000E5536">
      <w:pPr>
        <w:pStyle w:val="BodyText2"/>
        <w:numPr>
          <w:ilvl w:val="0"/>
          <w:numId w:val="12"/>
        </w:numPr>
      </w:pPr>
      <w:r>
        <w:t>How will biodiversity be affected by EU biofuels policies?</w:t>
      </w:r>
    </w:p>
    <w:p w14:paraId="4E11DF06" w14:textId="77777777" w:rsidR="00475B52" w:rsidRPr="00475B52" w:rsidRDefault="00475B52" w:rsidP="000E5536">
      <w:pPr>
        <w:pStyle w:val="BodyText2"/>
        <w:numPr>
          <w:ilvl w:val="0"/>
          <w:numId w:val="12"/>
        </w:numPr>
      </w:pPr>
      <w:r>
        <w:t>How will biodiversity be affected by local scale developments (i.e. EIA)?</w:t>
      </w:r>
    </w:p>
    <w:p w14:paraId="1EA5BA41" w14:textId="77777777" w:rsidR="00F714BC" w:rsidRDefault="00F714BC" w:rsidP="0034374E">
      <w:pPr>
        <w:pStyle w:val="Heading3"/>
        <w:rPr>
          <w:shd w:val="clear" w:color="auto" w:fill="FFFFFF"/>
        </w:rPr>
      </w:pPr>
      <w:r>
        <w:rPr>
          <w:shd w:val="clear" w:color="auto" w:fill="FFFFFF"/>
        </w:rPr>
        <w:t>Strategic Goal B: Reduce the direct pressures on biodiversity and promote sustainable use</w:t>
      </w:r>
    </w:p>
    <w:p w14:paraId="56E7179E" w14:textId="77777777" w:rsidR="007B520C" w:rsidRDefault="007B520C" w:rsidP="007D2F52">
      <w:pPr>
        <w:pStyle w:val="Heading4"/>
      </w:pPr>
      <w:r w:rsidRPr="007B520C">
        <w:t>Target 9</w:t>
      </w:r>
      <w:r>
        <w:t xml:space="preserve"> (Invasive Species)</w:t>
      </w:r>
    </w:p>
    <w:p w14:paraId="7A81F797" w14:textId="77777777" w:rsidR="007B520C" w:rsidRDefault="006D0E37" w:rsidP="000E5536">
      <w:pPr>
        <w:pStyle w:val="BodyText2"/>
      </w:pPr>
      <w:r>
        <w:t>Where do alien and invasive species occur?</w:t>
      </w:r>
      <w:r w:rsidR="00CB2FF5">
        <w:t xml:space="preserve"> Imported the data from </w:t>
      </w:r>
      <w:hyperlink r:id="rId1324" w:history="1">
        <w:r w:rsidR="00CB2FF5">
          <w:rPr>
            <w:rStyle w:val="Hyperlink"/>
          </w:rPr>
          <w:t>http://academic.sun.ac.za/iasi/index.asp</w:t>
        </w:r>
      </w:hyperlink>
      <w:r w:rsidR="00CB2FF5">
        <w:t xml:space="preserve"> on invasive species in 57 countries of the world.</w:t>
      </w:r>
    </w:p>
    <w:p w14:paraId="67044AF9" w14:textId="77777777" w:rsidR="00CD5E5C" w:rsidRDefault="00CD5E5C" w:rsidP="000E5536">
      <w:pPr>
        <w:pStyle w:val="ListBullet"/>
      </w:pPr>
      <w:r>
        <w:t>Searched database for all countries</w:t>
      </w:r>
    </w:p>
    <w:p w14:paraId="2ABD1AAF" w14:textId="77777777" w:rsidR="00CD5E5C" w:rsidRDefault="00CD5E5C" w:rsidP="000E5536">
      <w:pPr>
        <w:pStyle w:val="ListBullet"/>
      </w:pPr>
      <w:r>
        <w:t>Saved HTML file to local machine</w:t>
      </w:r>
    </w:p>
    <w:p w14:paraId="33B57874" w14:textId="77777777" w:rsidR="00CD5E5C" w:rsidRDefault="00CD5E5C" w:rsidP="000E5536">
      <w:pPr>
        <w:pStyle w:val="ListBullet"/>
      </w:pPr>
      <w:r>
        <w:t>Edited in Word and converted the table to tab-delimited text</w:t>
      </w:r>
    </w:p>
    <w:p w14:paraId="53DABB8D" w14:textId="77777777" w:rsidR="00AF2331" w:rsidRDefault="00AF2331" w:rsidP="000E5536">
      <w:pPr>
        <w:pStyle w:val="ListBullet"/>
      </w:pPr>
      <w:r>
        <w:t>Imported the text file into database1.mdb and then into ArcMap</w:t>
      </w:r>
    </w:p>
    <w:p w14:paraId="095A0005" w14:textId="77777777" w:rsidR="00DB0C23" w:rsidRDefault="00DB0C23" w:rsidP="000E5536">
      <w:pPr>
        <w:pStyle w:val="BodyText2"/>
      </w:pPr>
      <w:r>
        <w:t>Accessibility map somewhere here?</w:t>
      </w:r>
    </w:p>
    <w:p w14:paraId="5CBF7397" w14:textId="77777777" w:rsidR="00967206" w:rsidRDefault="00967206" w:rsidP="007D2F52">
      <w:pPr>
        <w:pStyle w:val="Heading4"/>
      </w:pPr>
      <w:r>
        <w:t>Target 10 (Reducing anthropomorphic pressure)</w:t>
      </w:r>
    </w:p>
    <w:p w14:paraId="37C25567" w14:textId="77777777" w:rsidR="00967206" w:rsidRPr="00967206" w:rsidRDefault="00967206" w:rsidP="000E5536">
      <w:pPr>
        <w:pStyle w:val="BodyText2"/>
      </w:pPr>
      <w:r>
        <w:t>Global Accessiblity Map</w:t>
      </w:r>
    </w:p>
    <w:p w14:paraId="35531953" w14:textId="77777777" w:rsidR="00F714BC" w:rsidRDefault="00F714BC" w:rsidP="0034374E">
      <w:pPr>
        <w:pStyle w:val="Heading3"/>
        <w:rPr>
          <w:shd w:val="clear" w:color="auto" w:fill="FFFFFF"/>
        </w:rPr>
      </w:pPr>
      <w:r>
        <w:rPr>
          <w:shd w:val="clear" w:color="auto" w:fill="FFFFFF"/>
        </w:rPr>
        <w:lastRenderedPageBreak/>
        <w:t>Strategic Goal C: To improve the status of biodiversity by safeguarding ecosystems, species and genetic diversity</w:t>
      </w:r>
    </w:p>
    <w:p w14:paraId="4FFF54E0" w14:textId="77777777" w:rsidR="00ED7030" w:rsidRDefault="00ED7030" w:rsidP="007D2F52">
      <w:pPr>
        <w:pStyle w:val="Heading4"/>
      </w:pPr>
      <w:r>
        <w:t>Target 11 (protecting biodiversity)</w:t>
      </w:r>
    </w:p>
    <w:p w14:paraId="1167F968" w14:textId="77777777" w:rsidR="00ED7030" w:rsidRDefault="00ED7030" w:rsidP="000E5536">
      <w:pPr>
        <w:pStyle w:val="BodyText2"/>
      </w:pPr>
      <w:r>
        <w:t>Where are the biodiversity hotspots?</w:t>
      </w:r>
      <w:r w:rsidR="00AC1A7C">
        <w:t xml:space="preserve"> – species richness maps</w:t>
      </w:r>
    </w:p>
    <w:p w14:paraId="5CD7D110" w14:textId="77777777" w:rsidR="00ED7030" w:rsidRDefault="00ED7030" w:rsidP="000E5536">
      <w:pPr>
        <w:pStyle w:val="BodyText2"/>
      </w:pPr>
      <w:r>
        <w:t>Where is biodiversity being protected?</w:t>
      </w:r>
    </w:p>
    <w:p w14:paraId="5E7C3B30" w14:textId="77777777" w:rsidR="00ED7030" w:rsidRDefault="00ED7030" w:rsidP="000E5536">
      <w:pPr>
        <w:pStyle w:val="BodyText2"/>
      </w:pPr>
      <w:r>
        <w:t>Where is biodiversity not being protected?</w:t>
      </w:r>
    </w:p>
    <w:p w14:paraId="5EF77B40" w14:textId="77777777" w:rsidR="00ED7030" w:rsidRDefault="00ED7030" w:rsidP="000E5536">
      <w:pPr>
        <w:pStyle w:val="BodyText2"/>
      </w:pPr>
      <w:r>
        <w:t>What are the priorities for new protected areas?</w:t>
      </w:r>
    </w:p>
    <w:p w14:paraId="574025C8" w14:textId="77777777" w:rsidR="00ED7030" w:rsidRDefault="00ED7030" w:rsidP="000E5536">
      <w:pPr>
        <w:pStyle w:val="BodyText2"/>
      </w:pPr>
      <w:r>
        <w:t>Where can we designate new protected areas?</w:t>
      </w:r>
    </w:p>
    <w:p w14:paraId="52F65A33" w14:textId="77777777" w:rsidR="00ED7030" w:rsidRDefault="00ED7030" w:rsidP="007D2F52">
      <w:pPr>
        <w:pStyle w:val="Heading4"/>
      </w:pPr>
      <w:r>
        <w:t>Target 12 (preventing extinctions)</w:t>
      </w:r>
    </w:p>
    <w:p w14:paraId="4FEF299F" w14:textId="77777777" w:rsidR="00ED7030" w:rsidRDefault="00ED7030" w:rsidP="000E5536">
      <w:pPr>
        <w:pStyle w:val="BodyText2"/>
      </w:pPr>
      <w:r>
        <w:t>Where do individual threatened species occur?</w:t>
      </w:r>
    </w:p>
    <w:p w14:paraId="251CA376" w14:textId="77777777" w:rsidR="00ED7030" w:rsidRPr="00C61BEB" w:rsidRDefault="00ED7030" w:rsidP="000E5536">
      <w:pPr>
        <w:pStyle w:val="BodyText2"/>
      </w:pPr>
      <w:r>
        <w:t>Where are they likely to occur in the future?</w:t>
      </w:r>
    </w:p>
    <w:p w14:paraId="56B7B285" w14:textId="77777777" w:rsidR="00F714BC" w:rsidRDefault="00F714BC" w:rsidP="0034374E">
      <w:pPr>
        <w:pStyle w:val="Heading3"/>
        <w:rPr>
          <w:rStyle w:val="apple-converted-space"/>
          <w:rFonts w:ascii="Arial" w:hAnsi="Arial" w:cs="Arial"/>
          <w:color w:val="333333"/>
          <w:shd w:val="clear" w:color="auto" w:fill="FFFFFF"/>
        </w:rPr>
      </w:pPr>
      <w:r>
        <w:rPr>
          <w:shd w:val="clear" w:color="auto" w:fill="FFFFFF"/>
        </w:rPr>
        <w:t>Strategic Goal D: Enhance the benefits to all from biodiversity and ecosystem services</w:t>
      </w:r>
      <w:r>
        <w:rPr>
          <w:rStyle w:val="apple-converted-space"/>
          <w:rFonts w:ascii="Arial" w:hAnsi="Arial" w:cs="Arial"/>
          <w:color w:val="333333"/>
          <w:shd w:val="clear" w:color="auto" w:fill="FFFFFF"/>
        </w:rPr>
        <w:t> </w:t>
      </w:r>
    </w:p>
    <w:p w14:paraId="60486B2F" w14:textId="77777777" w:rsidR="006A39B2" w:rsidRPr="006A39B2" w:rsidRDefault="006A39B2" w:rsidP="007D2F52">
      <w:pPr>
        <w:pStyle w:val="Heading4"/>
      </w:pPr>
      <w:r>
        <w:t>Target 14 (Ecosystem Services)</w:t>
      </w:r>
    </w:p>
    <w:p w14:paraId="5544E63B" w14:textId="77777777" w:rsidR="00ED7030" w:rsidRDefault="00ED7030" w:rsidP="000E5536">
      <w:pPr>
        <w:pStyle w:val="BodyText2"/>
      </w:pPr>
      <w:r>
        <w:t>Where are the protected areas with most ecotourism potential?</w:t>
      </w:r>
    </w:p>
    <w:p w14:paraId="4F413E73" w14:textId="77777777" w:rsidR="004B2F9F" w:rsidRDefault="004B2F9F" w:rsidP="0034374E">
      <w:pPr>
        <w:pStyle w:val="Heading3"/>
        <w:rPr>
          <w:shd w:val="clear" w:color="auto" w:fill="FFFFFF"/>
        </w:rPr>
      </w:pPr>
      <w:r>
        <w:rPr>
          <w:shd w:val="clear" w:color="auto" w:fill="FFFFFF"/>
        </w:rPr>
        <w:t>Strategic Goal E: Enhance implementation through participatory planning, knowledge management and capacity building</w:t>
      </w:r>
    </w:p>
    <w:p w14:paraId="15059387" w14:textId="77777777" w:rsidR="004B2F9F" w:rsidRDefault="004B2F9F" w:rsidP="007D2F52">
      <w:pPr>
        <w:pStyle w:val="Heading4"/>
        <w:rPr>
          <w:shd w:val="clear" w:color="auto" w:fill="FFFFFF"/>
        </w:rPr>
      </w:pPr>
      <w:r>
        <w:rPr>
          <w:shd w:val="clear" w:color="auto" w:fill="FFFFFF"/>
        </w:rPr>
        <w:t>Target 17 (NBSAPs)</w:t>
      </w:r>
    </w:p>
    <w:p w14:paraId="11F95C0A" w14:textId="77777777" w:rsidR="004B2F9F" w:rsidRPr="004B2F9F" w:rsidRDefault="004B2F9F" w:rsidP="000E5536">
      <w:pPr>
        <w:pStyle w:val="BodyText2"/>
      </w:pPr>
      <w:r>
        <w:t>What are the priority species for my country?</w:t>
      </w:r>
    </w:p>
    <w:p w14:paraId="264CB5BD" w14:textId="77777777" w:rsidR="00F26E5F" w:rsidRDefault="00F26E5F" w:rsidP="000E5536">
      <w:pPr>
        <w:pStyle w:val="Heading2"/>
      </w:pPr>
      <w:r>
        <w:t>Species database queries</w:t>
      </w:r>
    </w:p>
    <w:p w14:paraId="67E4DFC9" w14:textId="77777777" w:rsidR="00F26E5F" w:rsidRDefault="00F26E5F" w:rsidP="0034374E">
      <w:pPr>
        <w:pStyle w:val="Heading3"/>
      </w:pPr>
      <w:r>
        <w:t>Species lists</w:t>
      </w:r>
    </w:p>
    <w:p w14:paraId="526A10D6" w14:textId="6FB07CF5" w:rsidR="00F26E5F" w:rsidRDefault="0096072C" w:rsidP="007D2F52">
      <w:pPr>
        <w:pStyle w:val="Heading4"/>
      </w:pPr>
      <w:bookmarkStart w:id="238" w:name="_Ref336933250"/>
      <w:r>
        <w:t>For a protected area</w:t>
      </w:r>
      <w:bookmarkEnd w:id="238"/>
    </w:p>
    <w:p w14:paraId="4A14D462" w14:textId="77777777" w:rsidR="00F26E5F" w:rsidRDefault="00F26E5F" w:rsidP="000E5536">
      <w:pPr>
        <w:pStyle w:val="sql"/>
      </w:pPr>
      <w:r w:rsidRPr="00F26E5F">
        <w:t>select distinct s.binomial from species_distribution.species as s, temp.wdpa as w where st_intersects(s.geom, w.geom) and w.id=161961</w:t>
      </w:r>
    </w:p>
    <w:p w14:paraId="1C2489FF" w14:textId="77777777" w:rsidR="00EF38E9" w:rsidRDefault="00EF38E9" w:rsidP="000E5536">
      <w:pPr>
        <w:pStyle w:val="BodyText2"/>
      </w:pPr>
      <w:r>
        <w:t>From the especies.species_wdpa table:</w:t>
      </w:r>
    </w:p>
    <w:p w14:paraId="40CEBFAC" w14:textId="77777777" w:rsidR="00EF38E9" w:rsidRDefault="00EF38E9" w:rsidP="000E5536">
      <w:pPr>
        <w:pStyle w:val="sql"/>
      </w:pPr>
      <w:r>
        <w:t>SELECT distinct  species.species_id,   species.binomial FROM   especies.species_wdpa,   species_distribution.species WHERE   species_wdpa.species_id = species.id AND  species_wdpa.site_id = 161961 ORDER BY  species.binomial ASC;</w:t>
      </w:r>
    </w:p>
    <w:p w14:paraId="569C00A0" w14:textId="77777777" w:rsidR="0071631B" w:rsidRDefault="0071631B" w:rsidP="007D2F52">
      <w:pPr>
        <w:pStyle w:val="Heading4"/>
      </w:pPr>
      <w:r>
        <w:t>For a point</w:t>
      </w:r>
    </w:p>
    <w:p w14:paraId="39D0DD7B" w14:textId="77777777" w:rsidR="00C420D7" w:rsidRDefault="00C420D7" w:rsidP="000E5536">
      <w:pPr>
        <w:pStyle w:val="sql"/>
      </w:pPr>
      <w:r>
        <w:t xml:space="preserve">SELECT DISTINCT tax_id::int AS iucn_species_id,friendly_n taxon, species.presence_id, kingdom, phylum, "class", order_ "order", family, rl_categor status, redlistass assessed </w:t>
      </w:r>
    </w:p>
    <w:p w14:paraId="1CCD8BFB" w14:textId="77777777" w:rsidR="0071631B" w:rsidRPr="0071631B" w:rsidRDefault="00C420D7" w:rsidP="000E5536">
      <w:pPr>
        <w:pStyle w:val="sql"/>
      </w:pPr>
      <w:r>
        <w:t>FROM species_distribution.species, species_distribution.speciestaxonomy WHERE species.species_id = speciestaxonomy.tax_id AND st_Intersects(ST_GeomFromText('POINT(</w:t>
      </w:r>
      <w:r w:rsidRPr="0071631B">
        <w:t>116.629877332495 6.19088289379617</w:t>
      </w:r>
      <w:r>
        <w:t>)', 4326), species.geom)='t'</w:t>
      </w:r>
      <w:r w:rsidR="0071631B" w:rsidRPr="0071631B">
        <w:t>;</w:t>
      </w:r>
      <w:r w:rsidR="00AC418C">
        <w:t xml:space="preserve"> - kinabalu</w:t>
      </w:r>
      <w:r>
        <w:t xml:space="preserve"> – 259 seconds 528 species</w:t>
      </w:r>
    </w:p>
    <w:p w14:paraId="147FDCED" w14:textId="77777777" w:rsidR="00845CC2" w:rsidRDefault="00845CC2" w:rsidP="0034374E">
      <w:pPr>
        <w:pStyle w:val="Heading3"/>
      </w:pPr>
      <w:r>
        <w:t>PA lists</w:t>
      </w:r>
    </w:p>
    <w:p w14:paraId="084B212E" w14:textId="77777777" w:rsidR="00845CC2" w:rsidRDefault="00845CC2" w:rsidP="007D2F52">
      <w:pPr>
        <w:pStyle w:val="Heading4"/>
      </w:pPr>
      <w:r>
        <w:t>For a species</w:t>
      </w:r>
    </w:p>
    <w:p w14:paraId="45449436" w14:textId="77777777" w:rsidR="00845CC2" w:rsidRDefault="00845CC2" w:rsidP="000E5536">
      <w:pPr>
        <w:pStyle w:val="BodyText2"/>
      </w:pPr>
      <w:r>
        <w:t>The following query is used in the pa/species analysis</w:t>
      </w:r>
      <w:r w:rsidR="00217514">
        <w:t xml:space="preserve"> (here 113185 is not the species_id but the species.id)</w:t>
      </w:r>
      <w:r>
        <w:t>:</w:t>
      </w:r>
    </w:p>
    <w:p w14:paraId="72F6C5CA" w14:textId="77777777" w:rsidR="00845CC2" w:rsidRDefault="00845CC2" w:rsidP="000E5536">
      <w:pPr>
        <w:pStyle w:val="sql"/>
      </w:pPr>
      <w:r w:rsidRPr="00845CC2">
        <w:t>select sub.id as species_id, presence_id, temp.wdpa.id from (select (ST_Dump(geom)).geom, presence_id, id from species_distribution.species where id=113185) as sub, temp.wdpa where st_intersects(sub.geom, temp.wdpa.geom)</w:t>
      </w:r>
    </w:p>
    <w:p w14:paraId="000EBEFD" w14:textId="77777777" w:rsidR="00733445" w:rsidRDefault="00733445" w:rsidP="000E5536">
      <w:pPr>
        <w:pStyle w:val="BodyText2"/>
      </w:pPr>
      <w:r>
        <w:lastRenderedPageBreak/>
        <w:t>From the especies</w:t>
      </w:r>
      <w:r w:rsidR="00BF1990">
        <w:t>.species_wdpa</w:t>
      </w:r>
      <w:r>
        <w:t xml:space="preserve"> table:</w:t>
      </w:r>
    </w:p>
    <w:p w14:paraId="50C192E7" w14:textId="77777777" w:rsidR="00AB4B28" w:rsidRPr="00381E04" w:rsidRDefault="00AB4B28" w:rsidP="000E5536">
      <w:pPr>
        <w:pStyle w:val="sql"/>
      </w:pPr>
      <w:r>
        <w:t>SELECT distinct species_wdpa.site_id, wdpa."name" FROM especies.species_wdpa, species_distribution.species, protected_sites.wdpa WHERE species_wdpa.species_id = species.id AND species_wdpa.site_id = wdpa.id AND species.species_id = 17975 ORDER BY wdpa."name" ASC;</w:t>
      </w:r>
    </w:p>
    <w:p w14:paraId="2D2D7B17" w14:textId="77777777" w:rsidR="00A73306" w:rsidRDefault="00A73306" w:rsidP="0034374E">
      <w:pPr>
        <w:pStyle w:val="Heading3"/>
      </w:pPr>
      <w:r>
        <w:t>Species range data</w:t>
      </w:r>
    </w:p>
    <w:p w14:paraId="44D7FA4C" w14:textId="77777777" w:rsidR="00A73306" w:rsidRDefault="00B725E4" w:rsidP="000E5536">
      <w:pPr>
        <w:pStyle w:val="BodyText2"/>
      </w:pPr>
      <w:r>
        <w:t>10 s</w:t>
      </w:r>
      <w:r w:rsidR="000B15CC">
        <w:t>pecies with the largest range a</w:t>
      </w:r>
      <w:r w:rsidR="00A73306">
        <w:t>reas:</w:t>
      </w:r>
    </w:p>
    <w:p w14:paraId="2CAA0064" w14:textId="77777777" w:rsidR="00A73306" w:rsidRDefault="00B725E4" w:rsidP="000E5536">
      <w:pPr>
        <w:pStyle w:val="sql"/>
      </w:pPr>
      <w:r w:rsidRPr="00B725E4">
        <w:t>select select id, species_id, binomial, st_area(geom) from species_distribution.species order by 4 desc limit 10</w:t>
      </w:r>
    </w:p>
    <w:p w14:paraId="10DDBA72" w14:textId="77777777" w:rsidR="000B15CC" w:rsidRDefault="000B15CC" w:rsidP="000E5536">
      <w:pPr>
        <w:pStyle w:val="BodyText2"/>
      </w:pPr>
      <w:r>
        <w:t>Species with the largest range areas (in m2):</w:t>
      </w:r>
    </w:p>
    <w:p w14:paraId="25467125" w14:textId="77777777" w:rsidR="000B15CC" w:rsidRDefault="009106C7" w:rsidP="000E5536">
      <w:pPr>
        <w:pStyle w:val="sql"/>
      </w:pPr>
      <w:r w:rsidRPr="009106C7">
        <w:t>select id, species_id, binomial, st_area(st_transform(geom,97099)) from (select id, species_id, binomial, st_area(geom), geom from species_distribution.species order by 4 desc limit 10) as sub</w:t>
      </w:r>
    </w:p>
    <w:p w14:paraId="1A6F6818" w14:textId="77777777" w:rsidR="000B15CC" w:rsidRDefault="00FF4E5A" w:rsidP="000E5536">
      <w:pPr>
        <w:pStyle w:val="BodyText2"/>
      </w:pPr>
      <w:r>
        <w:t>Total range areas in Km2:</w:t>
      </w:r>
    </w:p>
    <w:p w14:paraId="3EF9176B" w14:textId="77777777" w:rsidR="00FF4E5A" w:rsidRDefault="00FF4E5A" w:rsidP="000E5536">
      <w:pPr>
        <w:pStyle w:val="sql"/>
      </w:pPr>
      <w:r>
        <w:t>SELECT  charisma.binomial,  charisma.commonname,  charisma.bingimagesearchresults,  sum(st_area(st_transform(species.geom,3376)))/1000000 as area FROM  species_distribution.species,  especies.charisma WHERE  species.id_no = charisma.id_no GROUP BY  charisma.binomial,  charisma.commonname,  charisma.bingimagesearchresults ORDER BY  4</w:t>
      </w:r>
    </w:p>
    <w:p w14:paraId="75042E46" w14:textId="77777777" w:rsidR="00730637" w:rsidRDefault="00730637" w:rsidP="000E5536">
      <w:pPr>
        <w:pStyle w:val="BodyText2"/>
      </w:pPr>
      <w:r>
        <w:t>But there are some issues! For example, the total area for Bittern is negative! One of the polygons has a negative area!</w:t>
      </w:r>
      <w:r w:rsidR="003209F4">
        <w:t xml:space="preserve"> This is to do with the projection to 3376 (which is negative for the </w:t>
      </w:r>
      <w:hyperlink r:id="rId1325" w:history="1">
        <w:r w:rsidR="003209F4" w:rsidRPr="003209F4">
          <w:rPr>
            <w:rStyle w:val="Hyperlink"/>
          </w:rPr>
          <w:t>big Russian polygon</w:t>
        </w:r>
      </w:hyperlink>
      <w:r w:rsidR="003209F4">
        <w:t xml:space="preserve">) – this is for Malaysia you twerp! </w:t>
      </w:r>
    </w:p>
    <w:p w14:paraId="3C701B6E" w14:textId="77777777" w:rsidR="00730637" w:rsidRDefault="00730637" w:rsidP="000E5536">
      <w:pPr>
        <w:pStyle w:val="sql"/>
      </w:pPr>
      <w:r>
        <w:t>SELECT   t.tax_id,   friendly_n AS "scientific name",     rl_categor AS "redlist status",   sum(st_area(st_transform(geom,3376))) AS "total area" FROM   species_distribution.species s,   species_distribution.speciestaxonomy t WHERE   s.species_id = t.tax_id AND  s.species_id = 144718 GROUP BY   t.tax_id, rl_categor, friendly_n</w:t>
      </w:r>
    </w:p>
    <w:p w14:paraId="33D9294C" w14:textId="77777777" w:rsidR="00D11707" w:rsidRDefault="005D21E1" w:rsidP="000E5536">
      <w:pPr>
        <w:pStyle w:val="BodyText2"/>
      </w:pPr>
      <w:r>
        <w:t>Trying again with Mollweide – works fine! Not surprisingly!</w:t>
      </w:r>
    </w:p>
    <w:p w14:paraId="2D121663" w14:textId="77777777" w:rsidR="00D11707" w:rsidRDefault="00D11707" w:rsidP="000E5536">
      <w:pPr>
        <w:pStyle w:val="sql"/>
      </w:pPr>
      <w:r>
        <w:t>SELECT   t.tax_id,   friendly_n AS "scientific name",     rl_categor AS "redlist status",   sum(st_area(st_transform(geom,</w:t>
      </w:r>
      <w:r w:rsidRPr="00D11707">
        <w:t xml:space="preserve"> </w:t>
      </w:r>
      <w:r>
        <w:t>97099))) AS "total area" FROM   species_distribution.species s,   species_distribution.speciestaxonomy t WHERE   s.species_id = t.tax_id AND  s.species_id = 144718 GROUP BY   t.tax_id, rl_categor, friendly_n</w:t>
      </w:r>
    </w:p>
    <w:p w14:paraId="29F19C46" w14:textId="77777777" w:rsidR="000F5CEC" w:rsidRDefault="000F5CEC" w:rsidP="000E5536">
      <w:pPr>
        <w:pStyle w:val="Heading2"/>
      </w:pPr>
      <w:r>
        <w:t>Delivery Mechanisms</w:t>
      </w:r>
    </w:p>
    <w:p w14:paraId="3504E7C5" w14:textId="77777777" w:rsidR="000F5CEC" w:rsidRDefault="000F5CEC" w:rsidP="0034374E">
      <w:pPr>
        <w:pStyle w:val="Heading3"/>
      </w:pPr>
      <w:r>
        <w:t>SMS</w:t>
      </w:r>
    </w:p>
    <w:p w14:paraId="183C4F34" w14:textId="77777777" w:rsidR="00076E50" w:rsidRDefault="000F5CEC" w:rsidP="000E5536">
      <w:pPr>
        <w:pStyle w:val="BodyText2"/>
      </w:pPr>
      <w:r>
        <w:t xml:space="preserve">Registered on twilio using my Italian mobile and this is now my caller ID and my password is the normal. My first twilio number is </w:t>
      </w:r>
      <w:r w:rsidRPr="000F5CEC">
        <w:t>+390409720006</w:t>
      </w:r>
      <w:r>
        <w:t>.</w:t>
      </w:r>
      <w:r w:rsidR="00076E50">
        <w:t xml:space="preserve"> </w:t>
      </w:r>
    </w:p>
    <w:p w14:paraId="5CB7412D" w14:textId="77777777" w:rsidR="00ED2BC2" w:rsidRDefault="00ED2BC2" w:rsidP="000E5536">
      <w:pPr>
        <w:pStyle w:val="BodyText2"/>
      </w:pPr>
      <w:r>
        <w:t>Post data should be:</w:t>
      </w:r>
    </w:p>
    <w:p w14:paraId="7D4C3987" w14:textId="77777777" w:rsidR="00ED2BC2" w:rsidRDefault="00ED2BC2" w:rsidP="000E5536">
      <w:pPr>
        <w:pStyle w:val="BodyText2"/>
      </w:pPr>
      <w:r>
        <w:t>dict: {'headers': {'Content-Type': 'application/x-www-form-urlencoded', 'Accept': 'application/json', 'User-Agent': 'twilio-python/3.4.0'}, 'data': {'Body': 'Hello there!', 'To': '+393668084920', 'From': '+19712647662'}, 'auth': ('ACca25f352ca8092cde8493b357fae8954', '7b3d5832e94d9a79c15e1ca78bc6a9ce')}</w:t>
      </w:r>
      <w:r>
        <w:tab/>
      </w:r>
    </w:p>
    <w:p w14:paraId="7047FC9B" w14:textId="77777777" w:rsidR="001C3A33" w:rsidRDefault="001C3A33" w:rsidP="000E5536">
      <w:pPr>
        <w:pStyle w:val="Code"/>
      </w:pPr>
      <w:r w:rsidRPr="001C3A33">
        <w:t>req = urllib2.Request(url='https://api.twilio.com/2010-04-01/Accounts/ACca25f352ca8092cde8493b357f</w:t>
      </w:r>
      <w:r w:rsidR="00495BD2">
        <w:t>ae8954/SMS/Messages.json',data='{</w:t>
      </w:r>
      <w:r w:rsidR="001E3763">
        <w:t>"</w:t>
      </w:r>
      <w:r w:rsidRPr="001C3A33">
        <w:t>From</w:t>
      </w:r>
      <w:r w:rsidR="001E3763">
        <w:t>":"</w:t>
      </w:r>
      <w:r w:rsidR="001E3763">
        <w:tab/>
      </w:r>
      <w:r w:rsidR="00495BD2" w:rsidRPr="00495BD2">
        <w:t>%2B</w:t>
      </w:r>
      <w:r w:rsidRPr="001C3A33">
        <w:t>19712647662&amp;To=</w:t>
      </w:r>
      <w:r w:rsidR="00495BD2" w:rsidRPr="00495BD2">
        <w:t>%2B</w:t>
      </w:r>
      <w:r w:rsidRPr="001C3A33">
        <w:t>393668084920&amp;Body=Test&amp;ACca25f352ca8092cde8493b357fae8954:7b3d5832e94d9a79c15e1ca78bc6a9ce')</w:t>
      </w:r>
    </w:p>
    <w:p w14:paraId="14B2BD39" w14:textId="77777777" w:rsidR="00583D02" w:rsidRDefault="00583D02" w:rsidP="000E5536">
      <w:pPr>
        <w:pStyle w:val="Code"/>
      </w:pPr>
      <w:r w:rsidRPr="00583D02">
        <w:t>f = urllib2.urlopen(req)</w:t>
      </w:r>
    </w:p>
    <w:p w14:paraId="2811F160" w14:textId="77777777" w:rsidR="00E65500" w:rsidRDefault="00E65500" w:rsidP="000E5536">
      <w:pPr>
        <w:pStyle w:val="BodyText2"/>
      </w:pPr>
      <w:r>
        <w:t>Currently you cant use Twilio in Italy to send SMS messages!</w:t>
      </w:r>
      <w:r w:rsidR="007A2EFA">
        <w:t xml:space="preserve"> But I have purchased </w:t>
      </w:r>
      <w:r w:rsidR="007A2EFA" w:rsidRPr="007A2EFA">
        <w:t>(971) 264-7662</w:t>
      </w:r>
    </w:p>
    <w:p w14:paraId="5365B628" w14:textId="77777777" w:rsidR="007A2EFA" w:rsidRDefault="007A2EFA" w:rsidP="000E5536">
      <w:pPr>
        <w:pStyle w:val="BodyText2"/>
      </w:pPr>
      <w:r>
        <w:t xml:space="preserve">SMS Request URL: </w:t>
      </w:r>
      <w:hyperlink r:id="rId1326" w:history="1">
        <w:r w:rsidRPr="009E609B">
          <w:rPr>
            <w:rStyle w:val="Hyperlink"/>
          </w:rPr>
          <w:t>https://demo.twilio.com/welcome/sms/reply/</w:t>
        </w:r>
      </w:hyperlink>
      <w:r>
        <w:t xml:space="preserve"> </w:t>
      </w:r>
    </w:p>
    <w:p w14:paraId="000A04E9" w14:textId="77777777" w:rsidR="000221D9" w:rsidRDefault="000221D9" w:rsidP="000E5536">
      <w:pPr>
        <w:pStyle w:val="BodyText2"/>
      </w:pPr>
      <w:r>
        <w:t xml:space="preserve">When Steve tried to SMS a number in Fiji, there was an internal server error and looking at the logs it says: </w:t>
      </w:r>
    </w:p>
    <w:p w14:paraId="1B6B1319" w14:textId="77777777" w:rsidR="000221D9" w:rsidRDefault="000221D9" w:rsidP="000E5536">
      <w:pPr>
        <w:pStyle w:val="BodyText2"/>
      </w:pPr>
      <w:r>
        <w:t>‘</w:t>
      </w:r>
      <w:r w:rsidRPr="000221D9">
        <w:t>TwilioRestException: HTTP ERROR 400: 21408: Permission to send an SMS has not been enabled for the region indicated by the 'To'</w:t>
      </w:r>
      <w:r>
        <w:t>’</w:t>
      </w:r>
    </w:p>
    <w:p w14:paraId="75C85F40" w14:textId="77777777" w:rsidR="000221D9" w:rsidRDefault="000221D9" w:rsidP="000E5536">
      <w:pPr>
        <w:pStyle w:val="BodyText2"/>
      </w:pPr>
      <w:r>
        <w:t>To enable permissions in Twilio:</w:t>
      </w:r>
    </w:p>
    <w:p w14:paraId="22FB186E" w14:textId="77777777" w:rsidR="000221D9" w:rsidRDefault="000221D9" w:rsidP="000E5536">
      <w:pPr>
        <w:pStyle w:val="ListBullet3"/>
      </w:pPr>
      <w:r>
        <w:t>Open Twilio and login and click on the Account dropdown and select global permissions</w:t>
      </w:r>
    </w:p>
    <w:p w14:paraId="15E5094F" w14:textId="77777777" w:rsidR="000221D9" w:rsidRDefault="000221D9" w:rsidP="000E5536">
      <w:pPr>
        <w:pStyle w:val="ListBullet3"/>
      </w:pPr>
      <w:r>
        <w:t xml:space="preserve">Click on the SMS tab </w:t>
      </w:r>
    </w:p>
    <w:p w14:paraId="0EA2CAE8" w14:textId="77777777" w:rsidR="000F5CEC" w:rsidRDefault="000F5CEC" w:rsidP="0034374E">
      <w:pPr>
        <w:pStyle w:val="Heading3"/>
      </w:pPr>
      <w:r>
        <w:t>Sending data out via Skype</w:t>
      </w:r>
    </w:p>
    <w:p w14:paraId="164EEA65" w14:textId="77777777" w:rsidR="00D62EF3" w:rsidRPr="00D62EF3" w:rsidRDefault="00D62EF3" w:rsidP="000E5536">
      <w:pPr>
        <w:pStyle w:val="BodyText2"/>
      </w:pPr>
      <w:r>
        <w:t xml:space="preserve">You can use the Skype API and there is a wrapper for Python </w:t>
      </w:r>
      <w:hyperlink r:id="rId1327" w:history="1">
        <w:r w:rsidRPr="000F5CEC">
          <w:rPr>
            <w:rStyle w:val="Hyperlink"/>
          </w:rPr>
          <w:t>here</w:t>
        </w:r>
      </w:hyperlink>
      <w:r>
        <w:t>. You can also use Skype to send SMS messages and it works! There is a demo using my Skype account here.</w:t>
      </w:r>
    </w:p>
    <w:p w14:paraId="6C82DC70" w14:textId="77777777" w:rsidR="00D62EF3" w:rsidRDefault="00D62EF3" w:rsidP="0034374E">
      <w:pPr>
        <w:pStyle w:val="Heading3"/>
      </w:pPr>
      <w:r>
        <w:t>Email</w:t>
      </w:r>
    </w:p>
    <w:p w14:paraId="734F93EB" w14:textId="77777777" w:rsidR="002F5B3B" w:rsidRPr="00D62EF3" w:rsidRDefault="00D60E7A" w:rsidP="000E5536">
      <w:pPr>
        <w:pStyle w:val="BodyText2"/>
      </w:pPr>
      <w:r>
        <w:lastRenderedPageBreak/>
        <w:t xml:space="preserve">Registered for </w:t>
      </w:r>
      <w:hyperlink r:id="rId1328" w:history="1">
        <w:r w:rsidRPr="00664644">
          <w:rPr>
            <w:rStyle w:val="Hyperlink"/>
          </w:rPr>
          <w:t>Amazon Web Services</w:t>
        </w:r>
      </w:hyperlink>
      <w:r>
        <w:t xml:space="preserve"> using </w:t>
      </w:r>
      <w:hyperlink r:id="rId1329" w:history="1">
        <w:r w:rsidR="002F5B3B" w:rsidRPr="009E609B">
          <w:rPr>
            <w:rStyle w:val="Hyperlink"/>
          </w:rPr>
          <w:t>a.cottam@gmail.com</w:t>
        </w:r>
      </w:hyperlink>
    </w:p>
    <w:p w14:paraId="4EEA997A" w14:textId="77777777" w:rsidR="0044170A" w:rsidRDefault="0044170A" w:rsidP="000E5536">
      <w:pPr>
        <w:pStyle w:val="Heading2"/>
      </w:pPr>
      <w:r>
        <w:t>Demos</w:t>
      </w:r>
    </w:p>
    <w:p w14:paraId="190EC7F2" w14:textId="77777777" w:rsidR="005241D9" w:rsidRDefault="005241D9" w:rsidP="000E5536">
      <w:pPr>
        <w:pStyle w:val="BodyText2"/>
      </w:pPr>
      <w:r>
        <w:t xml:space="preserve">Google Earth Engine Demo - use </w:t>
      </w:r>
      <w:hyperlink r:id="rId1330" w:history="1">
        <w:r w:rsidRPr="005241D9">
          <w:rPr>
            <w:rStyle w:val="Hyperlink"/>
          </w:rPr>
          <w:t>Maliau Basin</w:t>
        </w:r>
      </w:hyperlink>
      <w:r>
        <w:t xml:space="preserve"> 8810</w:t>
      </w:r>
    </w:p>
    <w:p w14:paraId="67195498" w14:textId="77777777" w:rsidR="00085A04" w:rsidRDefault="00085A04" w:rsidP="000E5536">
      <w:pPr>
        <w:pStyle w:val="BodyText2"/>
      </w:pPr>
      <w:r>
        <w:t>For demoing the live nature of the Excel spreadsheet, use:</w:t>
      </w:r>
    </w:p>
    <w:p w14:paraId="51CF4893" w14:textId="77777777" w:rsidR="00085A04" w:rsidRDefault="003630B2" w:rsidP="000E5536">
      <w:pPr>
        <w:pStyle w:val="BodyText2"/>
      </w:pPr>
      <w:hyperlink r:id="rId1331" w:history="1">
        <w:r w:rsidR="00085A04">
          <w:rPr>
            <w:rStyle w:val="Hyperlink"/>
          </w:rPr>
          <w: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w:t>
        </w:r>
      </w:hyperlink>
    </w:p>
    <w:p w14:paraId="182004D3" w14:textId="77777777" w:rsidR="00085A04" w:rsidRDefault="00085A04" w:rsidP="000E5536">
      <w:pPr>
        <w:pStyle w:val="BodyText2"/>
      </w:pPr>
      <w:r>
        <w:t>And upate a species in the species checked.</w:t>
      </w:r>
      <w:r w:rsidR="00FD1655">
        <w:t xml:space="preserve"> Cant get it to auo update though when you reopen the spreadsheet.</w:t>
      </w:r>
    </w:p>
    <w:p w14:paraId="1F65C8D4" w14:textId="77777777" w:rsidR="00D94968" w:rsidRDefault="00D94968" w:rsidP="000E5536">
      <w:pPr>
        <w:pStyle w:val="BodyText2"/>
      </w:pPr>
      <w:r>
        <w:t>The following parameters values are the defaults for the calls in the REST Services Directory.</w:t>
      </w:r>
    </w:p>
    <w:p w14:paraId="1ED62D02" w14:textId="77777777" w:rsidR="0044170A" w:rsidRDefault="00D94968" w:rsidP="000E5536">
      <w:pPr>
        <w:pStyle w:val="BodyText2"/>
      </w:pPr>
      <w:r>
        <w:t xml:space="preserve">For Africa – Chad and </w:t>
      </w:r>
      <w:r w:rsidR="00C52DB5">
        <w:t>(</w:t>
      </w:r>
      <w:hyperlink r:id="rId1332" w:history="1">
        <w:r w:rsidRPr="007C3790">
          <w:rPr>
            <w:rStyle w:val="Hyperlink"/>
          </w:rPr>
          <w:t>Ouadi Rimé-Ouadi Achim Faunal Reserve</w:t>
        </w:r>
      </w:hyperlink>
      <w:r w:rsidR="00C52DB5">
        <w:t>):</w:t>
      </w:r>
    </w:p>
    <w:p w14:paraId="19895DDA" w14:textId="77777777" w:rsidR="00D94968" w:rsidRPr="00D94968" w:rsidRDefault="00D94968" w:rsidP="000E5536">
      <w:pPr>
        <w:pStyle w:val="Code"/>
      </w:pPr>
      <w:r w:rsidRPr="00D94968">
        <w:t>$if (param['name'] in ['country_id','countryid']):</w:t>
      </w:r>
    </w:p>
    <w:p w14:paraId="45E2298B" w14:textId="77777777" w:rsidR="00D94968" w:rsidRPr="00D94968" w:rsidRDefault="00D94968" w:rsidP="000E5536">
      <w:pPr>
        <w:pStyle w:val="Code"/>
      </w:pPr>
      <w:r w:rsidRPr="00D94968">
        <w:t>$ value = "148"</w:t>
      </w:r>
    </w:p>
    <w:p w14:paraId="10609FED" w14:textId="77777777" w:rsidR="00D94968" w:rsidRPr="00D94968" w:rsidRDefault="00D94968" w:rsidP="000E5536">
      <w:pPr>
        <w:pStyle w:val="Code"/>
      </w:pPr>
      <w:r w:rsidRPr="00D94968">
        <w:t>$elif (param['name'] in ['wdpa_id','wdpaid']):</w:t>
      </w:r>
    </w:p>
    <w:p w14:paraId="65E4062F" w14:textId="77777777" w:rsidR="00D94968" w:rsidRDefault="00D94968" w:rsidP="000E5536">
      <w:pPr>
        <w:pStyle w:val="Code"/>
      </w:pPr>
      <w:r w:rsidRPr="00D94968">
        <w:t>$ value = "1250"</w:t>
      </w:r>
    </w:p>
    <w:p w14:paraId="77CE3707" w14:textId="77777777" w:rsidR="00C846B0" w:rsidRDefault="00C846B0" w:rsidP="000E5536">
      <w:pPr>
        <w:pStyle w:val="Code"/>
      </w:pPr>
      <w:r>
        <w:t>$elif (param['name'] in ['iucn_species_id','species_id','speciesid']):</w:t>
      </w:r>
    </w:p>
    <w:p w14:paraId="3D21EE58" w14:textId="77777777" w:rsidR="00C846B0" w:rsidRDefault="00C846B0" w:rsidP="000E5536">
      <w:pPr>
        <w:pStyle w:val="Code"/>
      </w:pPr>
      <w:r>
        <w:t>$ value = "12392"</w:t>
      </w:r>
    </w:p>
    <w:p w14:paraId="59C187E6" w14:textId="77777777" w:rsidR="00C846B0" w:rsidRDefault="00C846B0" w:rsidP="000E5536">
      <w:pPr>
        <w:pStyle w:val="Code"/>
      </w:pPr>
      <w:r>
        <w:t>$elif (param['name'] in ['ecoregionid']):</w:t>
      </w:r>
    </w:p>
    <w:p w14:paraId="70876BE7" w14:textId="77777777" w:rsidR="00C846B0" w:rsidRPr="00D94968" w:rsidRDefault="00C846B0" w:rsidP="000E5536">
      <w:pPr>
        <w:pStyle w:val="Code"/>
      </w:pPr>
      <w:r>
        <w:t>$ value = "10122"</w:t>
      </w:r>
    </w:p>
    <w:p w14:paraId="16436598" w14:textId="77777777" w:rsidR="0044170A" w:rsidRDefault="0044170A" w:rsidP="000E5536">
      <w:pPr>
        <w:pStyle w:val="BodyText2"/>
      </w:pPr>
      <w:r>
        <w:t>For Pacific</w:t>
      </w:r>
    </w:p>
    <w:p w14:paraId="329D489E" w14:textId="77777777" w:rsidR="00D94968" w:rsidRDefault="00D94968" w:rsidP="000E5536">
      <w:pPr>
        <w:pStyle w:val="BodyText2"/>
      </w:pPr>
    </w:p>
    <w:p w14:paraId="56F7AB6A" w14:textId="77777777" w:rsidR="0044170A" w:rsidRDefault="0044170A" w:rsidP="000E5536">
      <w:pPr>
        <w:pStyle w:val="BodyText2"/>
      </w:pPr>
      <w:r>
        <w:t>For Caribbean</w:t>
      </w:r>
      <w:r w:rsidR="007C3790">
        <w:t xml:space="preserve"> – </w:t>
      </w:r>
      <w:r w:rsidR="007C3790" w:rsidRPr="007C3790">
        <w:t xml:space="preserve"> </w:t>
      </w:r>
      <w:r w:rsidR="00B42D0E">
        <w:t xml:space="preserve">Jamaica. </w:t>
      </w:r>
      <w:hyperlink r:id="rId1333" w:history="1">
        <w:r w:rsidR="00B42D0E" w:rsidRPr="00B42D0E">
          <w:rPr>
            <w:rStyle w:val="Hyperlink"/>
          </w:rPr>
          <w:t>Nelsons Iguana</w:t>
        </w:r>
      </w:hyperlink>
      <w:r w:rsidR="00B42D0E">
        <w:t xml:space="preserve">. </w:t>
      </w:r>
      <w:hyperlink r:id="rId1334" w:history="1">
        <w:r w:rsidR="00B42D0E" w:rsidRPr="00B42D0E">
          <w:rPr>
            <w:rStyle w:val="Hyperlink"/>
          </w:rPr>
          <w:t>Portland Bight Protected Area</w:t>
        </w:r>
      </w:hyperlink>
    </w:p>
    <w:p w14:paraId="7677EF6D" w14:textId="77777777" w:rsidR="00D94968" w:rsidRPr="00D94968" w:rsidRDefault="00D94968" w:rsidP="000E5536">
      <w:pPr>
        <w:pStyle w:val="Code"/>
      </w:pPr>
      <w:r w:rsidRPr="00D94968">
        <w:t>$if (param['name'] in ['country_id','countryid']):</w:t>
      </w:r>
    </w:p>
    <w:p w14:paraId="72291458" w14:textId="77777777" w:rsidR="00D94968" w:rsidRPr="00D94968" w:rsidRDefault="00D94968" w:rsidP="000E5536">
      <w:pPr>
        <w:pStyle w:val="Code"/>
      </w:pPr>
      <w:r w:rsidRPr="00D94968">
        <w:t>$ value = "</w:t>
      </w:r>
      <w:r w:rsidR="00B42D0E">
        <w:t>388</w:t>
      </w:r>
      <w:r w:rsidRPr="00D94968">
        <w:t>"</w:t>
      </w:r>
    </w:p>
    <w:p w14:paraId="2CFE559A" w14:textId="77777777" w:rsidR="00D94968" w:rsidRPr="00D94968" w:rsidRDefault="00D94968" w:rsidP="000E5536">
      <w:pPr>
        <w:pStyle w:val="Code"/>
      </w:pPr>
      <w:r w:rsidRPr="00D94968">
        <w:t>$elif (param['name'] in ['wdpa_id','wdpaid']):</w:t>
      </w:r>
    </w:p>
    <w:p w14:paraId="3426C27F" w14:textId="77777777" w:rsidR="00D94968" w:rsidRDefault="00C52DB5" w:rsidP="000E5536">
      <w:pPr>
        <w:pStyle w:val="Code"/>
      </w:pPr>
      <w:r>
        <w:t>$ value = "</w:t>
      </w:r>
      <w:r w:rsidR="00B42D0E">
        <w:t>220101</w:t>
      </w:r>
      <w:r w:rsidR="00D94968" w:rsidRPr="00D94968">
        <w:t>"</w:t>
      </w:r>
    </w:p>
    <w:p w14:paraId="4E005BE6" w14:textId="77777777" w:rsidR="00C846B0" w:rsidRDefault="00C846B0" w:rsidP="000E5536">
      <w:pPr>
        <w:pStyle w:val="Code"/>
      </w:pPr>
      <w:r>
        <w:t>$elif (param['name'] in ['iucn_species_id','species_id','speciesid']):</w:t>
      </w:r>
    </w:p>
    <w:p w14:paraId="7ED2779E" w14:textId="77777777" w:rsidR="00C846B0" w:rsidRDefault="00C846B0" w:rsidP="000E5536">
      <w:pPr>
        <w:pStyle w:val="Code"/>
      </w:pPr>
      <w:r>
        <w:t>$ value = "</w:t>
      </w:r>
      <w:r w:rsidR="00B42D0E">
        <w:t>6027</w:t>
      </w:r>
      <w:r>
        <w:t>"</w:t>
      </w:r>
    </w:p>
    <w:p w14:paraId="6B43EC45" w14:textId="77777777" w:rsidR="00C846B0" w:rsidRDefault="00C846B0" w:rsidP="000E5536">
      <w:pPr>
        <w:pStyle w:val="Code"/>
      </w:pPr>
      <w:r>
        <w:t>$elif (param['name'] in ['ecoregionid']):</w:t>
      </w:r>
    </w:p>
    <w:p w14:paraId="27CC0748" w14:textId="77777777" w:rsidR="00C846B0" w:rsidRDefault="00C846B0" w:rsidP="000E5536">
      <w:pPr>
        <w:pStyle w:val="Code"/>
      </w:pPr>
      <w:r>
        <w:t>$ value = "10122"</w:t>
      </w:r>
    </w:p>
    <w:p w14:paraId="59402481" w14:textId="77777777" w:rsidR="0044170A" w:rsidRDefault="000830E9" w:rsidP="000E5536">
      <w:pPr>
        <w:pStyle w:val="Heading1"/>
      </w:pPr>
      <w:r>
        <w:t>References</w:t>
      </w:r>
    </w:p>
    <w:p w14:paraId="0CC5506B" w14:textId="77777777" w:rsidR="001C362A" w:rsidRPr="001C362A" w:rsidRDefault="000830E9" w:rsidP="000E5536">
      <w:pPr>
        <w:pStyle w:val="NormalWeb"/>
        <w:divId w:val="184753885"/>
        <w:rPr>
          <w:rFonts w:eastAsiaTheme="minorEastAsia"/>
          <w:noProof/>
        </w:rPr>
      </w:pPr>
      <w:r>
        <w:fldChar w:fldCharType="begin" w:fldLock="1"/>
      </w:r>
      <w:r>
        <w:instrText xml:space="preserve">ADDIN Mendeley Bibliography CSL_BIBLIOGRAPHY </w:instrText>
      </w:r>
      <w:r>
        <w:fldChar w:fldCharType="separate"/>
      </w:r>
      <w:r w:rsidR="001C362A" w:rsidRPr="001C362A">
        <w:rPr>
          <w:noProof/>
        </w:rPr>
        <w:t>[1]</w:t>
      </w:r>
      <w:r w:rsidR="001C362A" w:rsidRPr="001C362A">
        <w:rPr>
          <w:noProof/>
        </w:rPr>
        <w:tab/>
        <w:t xml:space="preserve">B. Tan, J. G. Masek, R. Wolfe, F. Gao, C. Huang, E. F. Vermote, J. O. Sexton, and G. Ederer, “Improved forest change detection with terrain illumination corrected Landsat images,” </w:t>
      </w:r>
      <w:r w:rsidR="001C362A" w:rsidRPr="001C362A">
        <w:rPr>
          <w:i/>
          <w:iCs/>
          <w:noProof/>
        </w:rPr>
        <w:t>Remote Sensing of Environment</w:t>
      </w:r>
      <w:r w:rsidR="001C362A" w:rsidRPr="001C362A">
        <w:rPr>
          <w:noProof/>
        </w:rPr>
        <w:t>, vol. 136, pp. 469–483, Sep. 2013.</w:t>
      </w:r>
    </w:p>
    <w:p w14:paraId="08AACD66" w14:textId="77777777" w:rsidR="001C362A" w:rsidRPr="001C362A" w:rsidRDefault="001C362A" w:rsidP="000E5536">
      <w:pPr>
        <w:pStyle w:val="NormalWeb"/>
        <w:divId w:val="184753885"/>
        <w:rPr>
          <w:noProof/>
        </w:rPr>
      </w:pPr>
      <w:r w:rsidRPr="001C362A">
        <w:rPr>
          <w:noProof/>
        </w:rPr>
        <w:t>[2]</w:t>
      </w:r>
      <w:r w:rsidRPr="001C362A">
        <w:rPr>
          <w:noProof/>
        </w:rPr>
        <w:tab/>
        <w:t xml:space="preserve">S. Hahabuddin, D. O. V Eddeler, and M. M. U. Ichael, “BIODIVERSITY INDICATOR GROUPS OF TROPICAL LAND-USE SYSTEMS : COMPARING PLANTS , BIRDS , AND INSECTS,” vol. 14, no. 5, pp. 1321–1333, 2004. </w:t>
      </w:r>
    </w:p>
    <w:p w14:paraId="1B968232" w14:textId="77777777" w:rsidR="000830E9" w:rsidRPr="000830E9" w:rsidRDefault="000830E9" w:rsidP="000E5536">
      <w:pPr>
        <w:pStyle w:val="NormalWeb"/>
      </w:pPr>
      <w:r>
        <w:fldChar w:fldCharType="end"/>
      </w:r>
    </w:p>
    <w:sectPr w:rsidR="000830E9" w:rsidRPr="000830E9" w:rsidSect="0068220C">
      <w:footerReference w:type="default" r:id="rId133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3E4081" w14:textId="77777777" w:rsidR="003A2BDC" w:rsidRDefault="003A2BDC" w:rsidP="000E5536">
      <w:r>
        <w:separator/>
      </w:r>
    </w:p>
  </w:endnote>
  <w:endnote w:type="continuationSeparator" w:id="0">
    <w:p w14:paraId="2B330BFD" w14:textId="77777777" w:rsidR="003A2BDC" w:rsidRDefault="003A2BDC" w:rsidP="000E55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altName w:val="MS Gothic"/>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34395"/>
      <w:docPartObj>
        <w:docPartGallery w:val="Page Numbers (Bottom of Page)"/>
        <w:docPartUnique/>
      </w:docPartObj>
    </w:sdtPr>
    <w:sdtEndPr>
      <w:rPr>
        <w:noProof/>
      </w:rPr>
    </w:sdtEndPr>
    <w:sdtContent>
      <w:p w14:paraId="76E99876" w14:textId="3E776508" w:rsidR="003630B2" w:rsidRDefault="003630B2" w:rsidP="000E5536">
        <w:pPr>
          <w:pStyle w:val="Footer"/>
        </w:pPr>
        <w:r>
          <w:fldChar w:fldCharType="begin"/>
        </w:r>
        <w:r>
          <w:instrText xml:space="preserve"> PAGE   \* MERGEFORMAT </w:instrText>
        </w:r>
        <w:r>
          <w:fldChar w:fldCharType="separate"/>
        </w:r>
        <w:r w:rsidR="00F977CB">
          <w:rPr>
            <w:noProof/>
          </w:rPr>
          <w:t>173</w:t>
        </w:r>
        <w:r>
          <w:rPr>
            <w:noProof/>
          </w:rPr>
          <w:fldChar w:fldCharType="end"/>
        </w:r>
      </w:p>
    </w:sdtContent>
  </w:sdt>
  <w:p w14:paraId="1287FCAA" w14:textId="77777777" w:rsidR="003630B2" w:rsidRDefault="003630B2" w:rsidP="000E55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5EEE44" w14:textId="77777777" w:rsidR="003A2BDC" w:rsidRDefault="003A2BDC" w:rsidP="000E5536">
      <w:r>
        <w:separator/>
      </w:r>
    </w:p>
  </w:footnote>
  <w:footnote w:type="continuationSeparator" w:id="0">
    <w:p w14:paraId="2074210E" w14:textId="77777777" w:rsidR="003A2BDC" w:rsidRDefault="003A2BDC" w:rsidP="000E55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8CAC17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AE2183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05C09D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ABE14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6EDB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E0890C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F9E462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AEE3E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C529664"/>
    <w:lvl w:ilvl="0">
      <w:start w:val="1"/>
      <w:numFmt w:val="decimal"/>
      <w:pStyle w:val="ListNumber"/>
      <w:lvlText w:val="%1."/>
      <w:lvlJc w:val="left"/>
      <w:pPr>
        <w:tabs>
          <w:tab w:val="num" w:pos="360"/>
        </w:tabs>
        <w:ind w:left="360" w:hanging="360"/>
      </w:pPr>
      <w:rPr>
        <w:rFonts w:hint="default"/>
      </w:rPr>
    </w:lvl>
  </w:abstractNum>
  <w:abstractNum w:abstractNumId="9" w15:restartNumberingAfterBreak="0">
    <w:nsid w:val="FFFFFF89"/>
    <w:multiLevelType w:val="singleLevel"/>
    <w:tmpl w:val="A12A617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B0270A"/>
    <w:multiLevelType w:val="hybridMultilevel"/>
    <w:tmpl w:val="7FA4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EC60086"/>
    <w:multiLevelType w:val="hybridMultilevel"/>
    <w:tmpl w:val="C624EE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E342CA"/>
    <w:multiLevelType w:val="hybridMultilevel"/>
    <w:tmpl w:val="BADABF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E593822"/>
    <w:multiLevelType w:val="hybridMultilevel"/>
    <w:tmpl w:val="49825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7101968"/>
    <w:multiLevelType w:val="hybridMultilevel"/>
    <w:tmpl w:val="9C921E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38C06888"/>
    <w:multiLevelType w:val="hybridMultilevel"/>
    <w:tmpl w:val="F564B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0936082"/>
    <w:multiLevelType w:val="hybridMultilevel"/>
    <w:tmpl w:val="60925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B202ED"/>
    <w:multiLevelType w:val="hybridMultilevel"/>
    <w:tmpl w:val="CEE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2"/>
  </w:num>
  <w:num w:numId="13">
    <w:abstractNumId w:val="8"/>
    <w:lvlOverride w:ilvl="0">
      <w:startOverride w:val="1"/>
    </w:lvlOverride>
  </w:num>
  <w:num w:numId="14">
    <w:abstractNumId w:val="8"/>
    <w:lvlOverride w:ilvl="0">
      <w:startOverride w:val="1"/>
    </w:lvlOverride>
  </w:num>
  <w:num w:numId="15">
    <w:abstractNumId w:val="8"/>
    <w:lvlOverride w:ilvl="0">
      <w:startOverride w:val="1"/>
    </w:lvlOverride>
  </w:num>
  <w:num w:numId="16">
    <w:abstractNumId w:val="3"/>
    <w:lvlOverride w:ilvl="0">
      <w:startOverride w:val="1"/>
    </w:lvlOverride>
  </w:num>
  <w:num w:numId="17">
    <w:abstractNumId w:val="3"/>
    <w:lvlOverride w:ilvl="0">
      <w:startOverride w:val="1"/>
    </w:lvlOverride>
  </w:num>
  <w:num w:numId="18">
    <w:abstractNumId w:val="3"/>
    <w:lvlOverride w:ilvl="0">
      <w:startOverride w:val="1"/>
    </w:lvlOverride>
  </w:num>
  <w:num w:numId="19">
    <w:abstractNumId w:val="8"/>
    <w:lvlOverride w:ilvl="0">
      <w:startOverride w:val="1"/>
    </w:lvlOverride>
  </w:num>
  <w:num w:numId="20">
    <w:abstractNumId w:val="8"/>
    <w:lvlOverride w:ilvl="0">
      <w:startOverride w:val="1"/>
    </w:lvlOverride>
  </w:num>
  <w:num w:numId="21">
    <w:abstractNumId w:val="3"/>
    <w:lvlOverride w:ilvl="0">
      <w:startOverride w:val="1"/>
    </w:lvlOverride>
  </w:num>
  <w:num w:numId="22">
    <w:abstractNumId w:val="3"/>
    <w:lvlOverride w:ilvl="0">
      <w:startOverride w:val="1"/>
    </w:lvlOverride>
  </w:num>
  <w:num w:numId="23">
    <w:abstractNumId w:val="8"/>
    <w:lvlOverride w:ilvl="0">
      <w:startOverride w:val="1"/>
    </w:lvlOverride>
  </w:num>
  <w:num w:numId="24">
    <w:abstractNumId w:val="8"/>
    <w:lvlOverride w:ilvl="0">
      <w:startOverride w:val="1"/>
    </w:lvlOverride>
  </w:num>
  <w:num w:numId="25">
    <w:abstractNumId w:val="17"/>
  </w:num>
  <w:num w:numId="26">
    <w:abstractNumId w:val="16"/>
  </w:num>
  <w:num w:numId="27">
    <w:abstractNumId w:val="8"/>
    <w:lvlOverride w:ilvl="0">
      <w:startOverride w:val="1"/>
    </w:lvlOverride>
  </w:num>
  <w:num w:numId="28">
    <w:abstractNumId w:val="8"/>
    <w:lvlOverride w:ilvl="0">
      <w:startOverride w:val="1"/>
    </w:lvlOverride>
  </w:num>
  <w:num w:numId="29">
    <w:abstractNumId w:val="8"/>
    <w:lvlOverride w:ilvl="0">
      <w:startOverride w:val="1"/>
    </w:lvlOverride>
  </w:num>
  <w:num w:numId="30">
    <w:abstractNumId w:val="8"/>
    <w:lvlOverride w:ilvl="0">
      <w:startOverride w:val="1"/>
    </w:lvlOverride>
  </w:num>
  <w:num w:numId="31">
    <w:abstractNumId w:val="3"/>
    <w:lvlOverride w:ilvl="0">
      <w:startOverride w:val="1"/>
    </w:lvlOverride>
  </w:num>
  <w:num w:numId="32">
    <w:abstractNumId w:val="8"/>
    <w:lvlOverride w:ilvl="0">
      <w:startOverride w:val="1"/>
    </w:lvlOverride>
  </w:num>
  <w:num w:numId="33">
    <w:abstractNumId w:val="8"/>
    <w:lvlOverride w:ilvl="0">
      <w:startOverride w:val="1"/>
    </w:lvlOverride>
  </w:num>
  <w:num w:numId="34">
    <w:abstractNumId w:val="8"/>
    <w:lvlOverride w:ilvl="0">
      <w:startOverride w:val="1"/>
    </w:lvlOverride>
  </w:num>
  <w:num w:numId="35">
    <w:abstractNumId w:val="3"/>
    <w:lvlOverride w:ilvl="0">
      <w:startOverride w:val="1"/>
    </w:lvlOverride>
  </w:num>
  <w:num w:numId="36">
    <w:abstractNumId w:val="8"/>
    <w:lvlOverride w:ilvl="0">
      <w:startOverride w:val="1"/>
    </w:lvlOverride>
  </w:num>
  <w:num w:numId="37">
    <w:abstractNumId w:val="8"/>
    <w:lvlOverride w:ilvl="0">
      <w:startOverride w:val="1"/>
    </w:lvlOverride>
  </w:num>
  <w:num w:numId="38">
    <w:abstractNumId w:val="15"/>
  </w:num>
  <w:num w:numId="39">
    <w:abstractNumId w:val="8"/>
    <w:lvlOverride w:ilvl="0">
      <w:startOverride w:val="1"/>
    </w:lvlOverride>
  </w:num>
  <w:num w:numId="4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0"/>
  </w:num>
  <w:num w:numId="42">
    <w:abstractNumId w:val="8"/>
    <w:lvlOverride w:ilvl="0">
      <w:startOverride w:val="1"/>
    </w:lvlOverride>
  </w:num>
  <w:num w:numId="43">
    <w:abstractNumId w:val="8"/>
    <w:lvlOverride w:ilvl="0">
      <w:startOverride w:val="1"/>
    </w:lvlOverride>
  </w:num>
  <w:num w:numId="44">
    <w:abstractNumId w:val="11"/>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hideSpellingErrors/>
  <w:hideGrammatical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FB2"/>
    <w:rsid w:val="0000054D"/>
    <w:rsid w:val="00000613"/>
    <w:rsid w:val="00000D75"/>
    <w:rsid w:val="00001066"/>
    <w:rsid w:val="0000113A"/>
    <w:rsid w:val="00001B8C"/>
    <w:rsid w:val="0000211A"/>
    <w:rsid w:val="000021BE"/>
    <w:rsid w:val="000022B2"/>
    <w:rsid w:val="00002798"/>
    <w:rsid w:val="00002C74"/>
    <w:rsid w:val="00003402"/>
    <w:rsid w:val="00003500"/>
    <w:rsid w:val="00003574"/>
    <w:rsid w:val="000037FB"/>
    <w:rsid w:val="000038AC"/>
    <w:rsid w:val="000038F9"/>
    <w:rsid w:val="00003C39"/>
    <w:rsid w:val="00003CDE"/>
    <w:rsid w:val="0000407A"/>
    <w:rsid w:val="00004294"/>
    <w:rsid w:val="00004857"/>
    <w:rsid w:val="000054B5"/>
    <w:rsid w:val="000055C7"/>
    <w:rsid w:val="000058E6"/>
    <w:rsid w:val="00006215"/>
    <w:rsid w:val="00006478"/>
    <w:rsid w:val="00006B76"/>
    <w:rsid w:val="00006EBC"/>
    <w:rsid w:val="00007242"/>
    <w:rsid w:val="000074AD"/>
    <w:rsid w:val="000074AF"/>
    <w:rsid w:val="000074DD"/>
    <w:rsid w:val="000078A3"/>
    <w:rsid w:val="00007A08"/>
    <w:rsid w:val="000103A3"/>
    <w:rsid w:val="00010737"/>
    <w:rsid w:val="000108BE"/>
    <w:rsid w:val="000108FB"/>
    <w:rsid w:val="00010D5D"/>
    <w:rsid w:val="00011874"/>
    <w:rsid w:val="000118D4"/>
    <w:rsid w:val="000118D6"/>
    <w:rsid w:val="00011A71"/>
    <w:rsid w:val="00011ACE"/>
    <w:rsid w:val="0001264C"/>
    <w:rsid w:val="00012709"/>
    <w:rsid w:val="00012C0D"/>
    <w:rsid w:val="00012E0A"/>
    <w:rsid w:val="00013031"/>
    <w:rsid w:val="000132CA"/>
    <w:rsid w:val="0001383B"/>
    <w:rsid w:val="00013BFB"/>
    <w:rsid w:val="00013CBA"/>
    <w:rsid w:val="00013D25"/>
    <w:rsid w:val="0001419B"/>
    <w:rsid w:val="000144FA"/>
    <w:rsid w:val="00014684"/>
    <w:rsid w:val="00014ADD"/>
    <w:rsid w:val="0001507A"/>
    <w:rsid w:val="000152B6"/>
    <w:rsid w:val="000153DD"/>
    <w:rsid w:val="00015934"/>
    <w:rsid w:val="00015C09"/>
    <w:rsid w:val="00015CE5"/>
    <w:rsid w:val="00015E32"/>
    <w:rsid w:val="00016063"/>
    <w:rsid w:val="0001684F"/>
    <w:rsid w:val="00016E84"/>
    <w:rsid w:val="0001743B"/>
    <w:rsid w:val="00017440"/>
    <w:rsid w:val="0001768C"/>
    <w:rsid w:val="00017B1F"/>
    <w:rsid w:val="00017BAF"/>
    <w:rsid w:val="00017F20"/>
    <w:rsid w:val="000205B7"/>
    <w:rsid w:val="00020904"/>
    <w:rsid w:val="00020A70"/>
    <w:rsid w:val="00020AC0"/>
    <w:rsid w:val="00020C1B"/>
    <w:rsid w:val="000212D3"/>
    <w:rsid w:val="00021D10"/>
    <w:rsid w:val="000221D9"/>
    <w:rsid w:val="00022972"/>
    <w:rsid w:val="000229FB"/>
    <w:rsid w:val="00022FB1"/>
    <w:rsid w:val="000238E9"/>
    <w:rsid w:val="00023932"/>
    <w:rsid w:val="0002394F"/>
    <w:rsid w:val="00023D3E"/>
    <w:rsid w:val="00023D79"/>
    <w:rsid w:val="00023DAA"/>
    <w:rsid w:val="00024096"/>
    <w:rsid w:val="00024240"/>
    <w:rsid w:val="000248CA"/>
    <w:rsid w:val="0002492E"/>
    <w:rsid w:val="00024F85"/>
    <w:rsid w:val="00025243"/>
    <w:rsid w:val="0002570A"/>
    <w:rsid w:val="00025BBB"/>
    <w:rsid w:val="000261C8"/>
    <w:rsid w:val="00027900"/>
    <w:rsid w:val="00030444"/>
    <w:rsid w:val="00030646"/>
    <w:rsid w:val="00030691"/>
    <w:rsid w:val="000308D3"/>
    <w:rsid w:val="00030971"/>
    <w:rsid w:val="0003165D"/>
    <w:rsid w:val="00031D33"/>
    <w:rsid w:val="00032345"/>
    <w:rsid w:val="000332E9"/>
    <w:rsid w:val="000338A1"/>
    <w:rsid w:val="00034455"/>
    <w:rsid w:val="000347A4"/>
    <w:rsid w:val="0003496F"/>
    <w:rsid w:val="00034D3A"/>
    <w:rsid w:val="000350D0"/>
    <w:rsid w:val="000352A9"/>
    <w:rsid w:val="000354EA"/>
    <w:rsid w:val="000358A8"/>
    <w:rsid w:val="00035D81"/>
    <w:rsid w:val="00035EC2"/>
    <w:rsid w:val="000362C9"/>
    <w:rsid w:val="00036350"/>
    <w:rsid w:val="00036597"/>
    <w:rsid w:val="000367C4"/>
    <w:rsid w:val="000369C2"/>
    <w:rsid w:val="000369E2"/>
    <w:rsid w:val="00036B63"/>
    <w:rsid w:val="00036E29"/>
    <w:rsid w:val="00036F77"/>
    <w:rsid w:val="00037126"/>
    <w:rsid w:val="0003784F"/>
    <w:rsid w:val="000379DD"/>
    <w:rsid w:val="00037A1B"/>
    <w:rsid w:val="00037A82"/>
    <w:rsid w:val="00037B2D"/>
    <w:rsid w:val="0004027A"/>
    <w:rsid w:val="000405D2"/>
    <w:rsid w:val="000409CE"/>
    <w:rsid w:val="00040CB7"/>
    <w:rsid w:val="00040FF5"/>
    <w:rsid w:val="0004145E"/>
    <w:rsid w:val="00041C25"/>
    <w:rsid w:val="00041FF2"/>
    <w:rsid w:val="000421A3"/>
    <w:rsid w:val="000424DF"/>
    <w:rsid w:val="000425C7"/>
    <w:rsid w:val="00042A05"/>
    <w:rsid w:val="00042A50"/>
    <w:rsid w:val="00042A7A"/>
    <w:rsid w:val="00042A7E"/>
    <w:rsid w:val="00042AD2"/>
    <w:rsid w:val="000433B8"/>
    <w:rsid w:val="0004351A"/>
    <w:rsid w:val="0004391F"/>
    <w:rsid w:val="00043BEF"/>
    <w:rsid w:val="00043C98"/>
    <w:rsid w:val="00043CED"/>
    <w:rsid w:val="00043CF2"/>
    <w:rsid w:val="00043D4D"/>
    <w:rsid w:val="000440E2"/>
    <w:rsid w:val="0004484F"/>
    <w:rsid w:val="00044B9C"/>
    <w:rsid w:val="00044DD9"/>
    <w:rsid w:val="00045063"/>
    <w:rsid w:val="00045098"/>
    <w:rsid w:val="000454D3"/>
    <w:rsid w:val="00045524"/>
    <w:rsid w:val="00045656"/>
    <w:rsid w:val="00045F45"/>
    <w:rsid w:val="00045FA9"/>
    <w:rsid w:val="0004653F"/>
    <w:rsid w:val="00046B08"/>
    <w:rsid w:val="000471C4"/>
    <w:rsid w:val="000473CC"/>
    <w:rsid w:val="00047F73"/>
    <w:rsid w:val="000507FF"/>
    <w:rsid w:val="00050E92"/>
    <w:rsid w:val="00050EB5"/>
    <w:rsid w:val="00051092"/>
    <w:rsid w:val="0005120D"/>
    <w:rsid w:val="000513BA"/>
    <w:rsid w:val="0005158F"/>
    <w:rsid w:val="0005176B"/>
    <w:rsid w:val="000521AF"/>
    <w:rsid w:val="00052FB2"/>
    <w:rsid w:val="000530F6"/>
    <w:rsid w:val="00053698"/>
    <w:rsid w:val="00053765"/>
    <w:rsid w:val="00053B4B"/>
    <w:rsid w:val="00053F01"/>
    <w:rsid w:val="00053F9B"/>
    <w:rsid w:val="0005450D"/>
    <w:rsid w:val="0005487A"/>
    <w:rsid w:val="00054A86"/>
    <w:rsid w:val="000557DA"/>
    <w:rsid w:val="00055919"/>
    <w:rsid w:val="00055B1F"/>
    <w:rsid w:val="00056021"/>
    <w:rsid w:val="00056041"/>
    <w:rsid w:val="00056C5E"/>
    <w:rsid w:val="00056D33"/>
    <w:rsid w:val="000572C7"/>
    <w:rsid w:val="00060146"/>
    <w:rsid w:val="00060F66"/>
    <w:rsid w:val="00061007"/>
    <w:rsid w:val="000614DF"/>
    <w:rsid w:val="000616B5"/>
    <w:rsid w:val="00061A82"/>
    <w:rsid w:val="00061BBB"/>
    <w:rsid w:val="00062A11"/>
    <w:rsid w:val="00063057"/>
    <w:rsid w:val="0006342D"/>
    <w:rsid w:val="000637C5"/>
    <w:rsid w:val="00063A6E"/>
    <w:rsid w:val="00063BAD"/>
    <w:rsid w:val="00063D8A"/>
    <w:rsid w:val="0006453D"/>
    <w:rsid w:val="000648B3"/>
    <w:rsid w:val="00064A6B"/>
    <w:rsid w:val="00064B08"/>
    <w:rsid w:val="00064C27"/>
    <w:rsid w:val="00065959"/>
    <w:rsid w:val="00065CFF"/>
    <w:rsid w:val="00066021"/>
    <w:rsid w:val="0006603D"/>
    <w:rsid w:val="00066847"/>
    <w:rsid w:val="00066990"/>
    <w:rsid w:val="00066A8C"/>
    <w:rsid w:val="00066EBC"/>
    <w:rsid w:val="00066F25"/>
    <w:rsid w:val="00067195"/>
    <w:rsid w:val="00067201"/>
    <w:rsid w:val="000672DF"/>
    <w:rsid w:val="00067689"/>
    <w:rsid w:val="000677C2"/>
    <w:rsid w:val="00067A60"/>
    <w:rsid w:val="00067B3F"/>
    <w:rsid w:val="00067CF3"/>
    <w:rsid w:val="00067E58"/>
    <w:rsid w:val="000700BE"/>
    <w:rsid w:val="000708F8"/>
    <w:rsid w:val="00070F0E"/>
    <w:rsid w:val="00070F88"/>
    <w:rsid w:val="000718BF"/>
    <w:rsid w:val="00072B73"/>
    <w:rsid w:val="00072F0A"/>
    <w:rsid w:val="0007321B"/>
    <w:rsid w:val="000735A1"/>
    <w:rsid w:val="00073AE0"/>
    <w:rsid w:val="00073E4F"/>
    <w:rsid w:val="00074913"/>
    <w:rsid w:val="00074BE6"/>
    <w:rsid w:val="00074F3E"/>
    <w:rsid w:val="0007509B"/>
    <w:rsid w:val="000753D1"/>
    <w:rsid w:val="00075DF7"/>
    <w:rsid w:val="000760BA"/>
    <w:rsid w:val="000761A7"/>
    <w:rsid w:val="00076573"/>
    <w:rsid w:val="00076C65"/>
    <w:rsid w:val="00076E50"/>
    <w:rsid w:val="000771BE"/>
    <w:rsid w:val="00077207"/>
    <w:rsid w:val="00077F7A"/>
    <w:rsid w:val="0008017A"/>
    <w:rsid w:val="000802A0"/>
    <w:rsid w:val="00080508"/>
    <w:rsid w:val="0008055B"/>
    <w:rsid w:val="00080A5A"/>
    <w:rsid w:val="00080A7A"/>
    <w:rsid w:val="00080C24"/>
    <w:rsid w:val="000811C0"/>
    <w:rsid w:val="00081382"/>
    <w:rsid w:val="00081660"/>
    <w:rsid w:val="0008179A"/>
    <w:rsid w:val="0008185E"/>
    <w:rsid w:val="00081871"/>
    <w:rsid w:val="000820E4"/>
    <w:rsid w:val="00082213"/>
    <w:rsid w:val="0008256B"/>
    <w:rsid w:val="00082A88"/>
    <w:rsid w:val="00082CC8"/>
    <w:rsid w:val="00082D6F"/>
    <w:rsid w:val="00082F4C"/>
    <w:rsid w:val="000830E9"/>
    <w:rsid w:val="0008380D"/>
    <w:rsid w:val="00083DFC"/>
    <w:rsid w:val="000849CE"/>
    <w:rsid w:val="000852F3"/>
    <w:rsid w:val="000855C2"/>
    <w:rsid w:val="00085A04"/>
    <w:rsid w:val="00085A44"/>
    <w:rsid w:val="00086630"/>
    <w:rsid w:val="00086688"/>
    <w:rsid w:val="0008708E"/>
    <w:rsid w:val="0008714F"/>
    <w:rsid w:val="0008732E"/>
    <w:rsid w:val="000876F8"/>
    <w:rsid w:val="00087A57"/>
    <w:rsid w:val="00087A81"/>
    <w:rsid w:val="00087AA9"/>
    <w:rsid w:val="00087C27"/>
    <w:rsid w:val="00087CEB"/>
    <w:rsid w:val="0009016F"/>
    <w:rsid w:val="0009028D"/>
    <w:rsid w:val="00090359"/>
    <w:rsid w:val="0009061A"/>
    <w:rsid w:val="0009071E"/>
    <w:rsid w:val="00090A82"/>
    <w:rsid w:val="00091073"/>
    <w:rsid w:val="000912E6"/>
    <w:rsid w:val="000915C7"/>
    <w:rsid w:val="00091645"/>
    <w:rsid w:val="00091F76"/>
    <w:rsid w:val="00092158"/>
    <w:rsid w:val="000925E3"/>
    <w:rsid w:val="00092CC4"/>
    <w:rsid w:val="00093023"/>
    <w:rsid w:val="000936A3"/>
    <w:rsid w:val="000936DA"/>
    <w:rsid w:val="0009398D"/>
    <w:rsid w:val="00093E98"/>
    <w:rsid w:val="00093F2E"/>
    <w:rsid w:val="0009414F"/>
    <w:rsid w:val="00094842"/>
    <w:rsid w:val="00094C21"/>
    <w:rsid w:val="0009506D"/>
    <w:rsid w:val="00095629"/>
    <w:rsid w:val="00095737"/>
    <w:rsid w:val="00095ACF"/>
    <w:rsid w:val="00095ADA"/>
    <w:rsid w:val="00095B4B"/>
    <w:rsid w:val="00095B7F"/>
    <w:rsid w:val="00095C18"/>
    <w:rsid w:val="0009651A"/>
    <w:rsid w:val="000965FB"/>
    <w:rsid w:val="000967E7"/>
    <w:rsid w:val="00096AAA"/>
    <w:rsid w:val="00096AF4"/>
    <w:rsid w:val="00096FCE"/>
    <w:rsid w:val="0009714E"/>
    <w:rsid w:val="00097346"/>
    <w:rsid w:val="000974C1"/>
    <w:rsid w:val="00097B22"/>
    <w:rsid w:val="000A02C1"/>
    <w:rsid w:val="000A0515"/>
    <w:rsid w:val="000A05D5"/>
    <w:rsid w:val="000A09FD"/>
    <w:rsid w:val="000A0B08"/>
    <w:rsid w:val="000A0F25"/>
    <w:rsid w:val="000A1740"/>
    <w:rsid w:val="000A1B1D"/>
    <w:rsid w:val="000A1BFD"/>
    <w:rsid w:val="000A1E9A"/>
    <w:rsid w:val="000A2397"/>
    <w:rsid w:val="000A250F"/>
    <w:rsid w:val="000A309D"/>
    <w:rsid w:val="000A34DF"/>
    <w:rsid w:val="000A398C"/>
    <w:rsid w:val="000A3AFC"/>
    <w:rsid w:val="000A3CA2"/>
    <w:rsid w:val="000A404F"/>
    <w:rsid w:val="000A4614"/>
    <w:rsid w:val="000A473A"/>
    <w:rsid w:val="000A4740"/>
    <w:rsid w:val="000A49B9"/>
    <w:rsid w:val="000A4A5A"/>
    <w:rsid w:val="000A526C"/>
    <w:rsid w:val="000A5652"/>
    <w:rsid w:val="000A59A1"/>
    <w:rsid w:val="000A59F2"/>
    <w:rsid w:val="000A5D69"/>
    <w:rsid w:val="000A5E8E"/>
    <w:rsid w:val="000A63FB"/>
    <w:rsid w:val="000A7157"/>
    <w:rsid w:val="000A7E27"/>
    <w:rsid w:val="000B0542"/>
    <w:rsid w:val="000B0610"/>
    <w:rsid w:val="000B0CA4"/>
    <w:rsid w:val="000B0DEC"/>
    <w:rsid w:val="000B1222"/>
    <w:rsid w:val="000B15CC"/>
    <w:rsid w:val="000B16C1"/>
    <w:rsid w:val="000B1842"/>
    <w:rsid w:val="000B1A12"/>
    <w:rsid w:val="000B1C00"/>
    <w:rsid w:val="000B1C16"/>
    <w:rsid w:val="000B1C36"/>
    <w:rsid w:val="000B2307"/>
    <w:rsid w:val="000B26D5"/>
    <w:rsid w:val="000B292D"/>
    <w:rsid w:val="000B2A12"/>
    <w:rsid w:val="000B2F59"/>
    <w:rsid w:val="000B2F7B"/>
    <w:rsid w:val="000B31B4"/>
    <w:rsid w:val="000B3382"/>
    <w:rsid w:val="000B3485"/>
    <w:rsid w:val="000B34B3"/>
    <w:rsid w:val="000B3913"/>
    <w:rsid w:val="000B3BCC"/>
    <w:rsid w:val="000B3C5C"/>
    <w:rsid w:val="000B4056"/>
    <w:rsid w:val="000B492A"/>
    <w:rsid w:val="000B493D"/>
    <w:rsid w:val="000B4943"/>
    <w:rsid w:val="000B50C4"/>
    <w:rsid w:val="000B5276"/>
    <w:rsid w:val="000B55A3"/>
    <w:rsid w:val="000B5785"/>
    <w:rsid w:val="000B59FA"/>
    <w:rsid w:val="000B5C73"/>
    <w:rsid w:val="000B5D17"/>
    <w:rsid w:val="000B5FD8"/>
    <w:rsid w:val="000B60B5"/>
    <w:rsid w:val="000B6543"/>
    <w:rsid w:val="000B67CE"/>
    <w:rsid w:val="000B6A5D"/>
    <w:rsid w:val="000B6BD9"/>
    <w:rsid w:val="000B6FF4"/>
    <w:rsid w:val="000B7013"/>
    <w:rsid w:val="000B7221"/>
    <w:rsid w:val="000B7DF5"/>
    <w:rsid w:val="000B7FDA"/>
    <w:rsid w:val="000C06D8"/>
    <w:rsid w:val="000C0BB3"/>
    <w:rsid w:val="000C0D0C"/>
    <w:rsid w:val="000C0D2C"/>
    <w:rsid w:val="000C0DD5"/>
    <w:rsid w:val="000C14D9"/>
    <w:rsid w:val="000C22BD"/>
    <w:rsid w:val="000C24B6"/>
    <w:rsid w:val="000C24D1"/>
    <w:rsid w:val="000C29EA"/>
    <w:rsid w:val="000C2BCC"/>
    <w:rsid w:val="000C2CC5"/>
    <w:rsid w:val="000C3081"/>
    <w:rsid w:val="000C30D4"/>
    <w:rsid w:val="000C3144"/>
    <w:rsid w:val="000C371C"/>
    <w:rsid w:val="000C3837"/>
    <w:rsid w:val="000C3E5A"/>
    <w:rsid w:val="000C3F03"/>
    <w:rsid w:val="000C4784"/>
    <w:rsid w:val="000C4BA5"/>
    <w:rsid w:val="000C4EE2"/>
    <w:rsid w:val="000C4FAC"/>
    <w:rsid w:val="000C5BAF"/>
    <w:rsid w:val="000C5BCB"/>
    <w:rsid w:val="000C5D20"/>
    <w:rsid w:val="000C5D35"/>
    <w:rsid w:val="000C5EFE"/>
    <w:rsid w:val="000C69D3"/>
    <w:rsid w:val="000C6D6C"/>
    <w:rsid w:val="000C6E29"/>
    <w:rsid w:val="000C7178"/>
    <w:rsid w:val="000C72C1"/>
    <w:rsid w:val="000C7F06"/>
    <w:rsid w:val="000C7F52"/>
    <w:rsid w:val="000D0AC8"/>
    <w:rsid w:val="000D0C52"/>
    <w:rsid w:val="000D0D14"/>
    <w:rsid w:val="000D0FA7"/>
    <w:rsid w:val="000D10CB"/>
    <w:rsid w:val="000D14F7"/>
    <w:rsid w:val="000D2045"/>
    <w:rsid w:val="000D273E"/>
    <w:rsid w:val="000D33B6"/>
    <w:rsid w:val="000D34EF"/>
    <w:rsid w:val="000D3A9F"/>
    <w:rsid w:val="000D3C4E"/>
    <w:rsid w:val="000D3F32"/>
    <w:rsid w:val="000D42E2"/>
    <w:rsid w:val="000D4570"/>
    <w:rsid w:val="000D476D"/>
    <w:rsid w:val="000D4B23"/>
    <w:rsid w:val="000D4B33"/>
    <w:rsid w:val="000D4D69"/>
    <w:rsid w:val="000D4EB8"/>
    <w:rsid w:val="000D52A2"/>
    <w:rsid w:val="000D52FA"/>
    <w:rsid w:val="000D5359"/>
    <w:rsid w:val="000D5E76"/>
    <w:rsid w:val="000D5EB1"/>
    <w:rsid w:val="000D5FFD"/>
    <w:rsid w:val="000D619C"/>
    <w:rsid w:val="000D63D1"/>
    <w:rsid w:val="000D6693"/>
    <w:rsid w:val="000D66E4"/>
    <w:rsid w:val="000D69D6"/>
    <w:rsid w:val="000D77EE"/>
    <w:rsid w:val="000E00C3"/>
    <w:rsid w:val="000E04EC"/>
    <w:rsid w:val="000E05C2"/>
    <w:rsid w:val="000E1829"/>
    <w:rsid w:val="000E1970"/>
    <w:rsid w:val="000E1A5C"/>
    <w:rsid w:val="000E1F55"/>
    <w:rsid w:val="000E20A4"/>
    <w:rsid w:val="000E21B9"/>
    <w:rsid w:val="000E2365"/>
    <w:rsid w:val="000E25B0"/>
    <w:rsid w:val="000E293A"/>
    <w:rsid w:val="000E2965"/>
    <w:rsid w:val="000E2C60"/>
    <w:rsid w:val="000E357F"/>
    <w:rsid w:val="000E3D74"/>
    <w:rsid w:val="000E4308"/>
    <w:rsid w:val="000E478F"/>
    <w:rsid w:val="000E48D1"/>
    <w:rsid w:val="000E48F4"/>
    <w:rsid w:val="000E4A4B"/>
    <w:rsid w:val="000E4ADB"/>
    <w:rsid w:val="000E4C49"/>
    <w:rsid w:val="000E4C4F"/>
    <w:rsid w:val="000E4F36"/>
    <w:rsid w:val="000E5536"/>
    <w:rsid w:val="000E5787"/>
    <w:rsid w:val="000E58A0"/>
    <w:rsid w:val="000E596C"/>
    <w:rsid w:val="000E5B73"/>
    <w:rsid w:val="000E5F4D"/>
    <w:rsid w:val="000E64F5"/>
    <w:rsid w:val="000E6AD0"/>
    <w:rsid w:val="000E6B10"/>
    <w:rsid w:val="000E72B6"/>
    <w:rsid w:val="000E72D9"/>
    <w:rsid w:val="000E75B5"/>
    <w:rsid w:val="000E798E"/>
    <w:rsid w:val="000E7FD1"/>
    <w:rsid w:val="000F01FB"/>
    <w:rsid w:val="000F08BC"/>
    <w:rsid w:val="000F1BAB"/>
    <w:rsid w:val="000F2077"/>
    <w:rsid w:val="000F23E1"/>
    <w:rsid w:val="000F23ED"/>
    <w:rsid w:val="000F2404"/>
    <w:rsid w:val="000F2543"/>
    <w:rsid w:val="000F3293"/>
    <w:rsid w:val="000F3375"/>
    <w:rsid w:val="000F33E9"/>
    <w:rsid w:val="000F35A7"/>
    <w:rsid w:val="000F3B09"/>
    <w:rsid w:val="000F3D24"/>
    <w:rsid w:val="000F3D40"/>
    <w:rsid w:val="000F4069"/>
    <w:rsid w:val="000F413A"/>
    <w:rsid w:val="000F42FA"/>
    <w:rsid w:val="000F4730"/>
    <w:rsid w:val="000F4904"/>
    <w:rsid w:val="000F4B72"/>
    <w:rsid w:val="000F56B8"/>
    <w:rsid w:val="000F5CEC"/>
    <w:rsid w:val="000F6353"/>
    <w:rsid w:val="000F63BC"/>
    <w:rsid w:val="000F668D"/>
    <w:rsid w:val="000F67F0"/>
    <w:rsid w:val="000F695D"/>
    <w:rsid w:val="000F7182"/>
    <w:rsid w:val="000F77F2"/>
    <w:rsid w:val="00100179"/>
    <w:rsid w:val="0010022A"/>
    <w:rsid w:val="0010036F"/>
    <w:rsid w:val="001005B6"/>
    <w:rsid w:val="00100796"/>
    <w:rsid w:val="00100AF2"/>
    <w:rsid w:val="00101008"/>
    <w:rsid w:val="00101581"/>
    <w:rsid w:val="001016AE"/>
    <w:rsid w:val="00101716"/>
    <w:rsid w:val="001017E7"/>
    <w:rsid w:val="00101F4F"/>
    <w:rsid w:val="00101FC2"/>
    <w:rsid w:val="00102A0C"/>
    <w:rsid w:val="00102ECB"/>
    <w:rsid w:val="0010302B"/>
    <w:rsid w:val="0010383B"/>
    <w:rsid w:val="00103919"/>
    <w:rsid w:val="001039ED"/>
    <w:rsid w:val="00103A2D"/>
    <w:rsid w:val="00104030"/>
    <w:rsid w:val="001043D1"/>
    <w:rsid w:val="001044DC"/>
    <w:rsid w:val="00104A8F"/>
    <w:rsid w:val="00104ADD"/>
    <w:rsid w:val="00104C8F"/>
    <w:rsid w:val="001051D8"/>
    <w:rsid w:val="001055AF"/>
    <w:rsid w:val="00105B92"/>
    <w:rsid w:val="00105F18"/>
    <w:rsid w:val="0010609F"/>
    <w:rsid w:val="001060ED"/>
    <w:rsid w:val="001062F9"/>
    <w:rsid w:val="001063A6"/>
    <w:rsid w:val="00106504"/>
    <w:rsid w:val="00106C58"/>
    <w:rsid w:val="00106D8A"/>
    <w:rsid w:val="001070A1"/>
    <w:rsid w:val="0010766E"/>
    <w:rsid w:val="00107801"/>
    <w:rsid w:val="00107826"/>
    <w:rsid w:val="0010784F"/>
    <w:rsid w:val="0010796E"/>
    <w:rsid w:val="001105A5"/>
    <w:rsid w:val="0011076F"/>
    <w:rsid w:val="00110AD3"/>
    <w:rsid w:val="00110CEC"/>
    <w:rsid w:val="00110E00"/>
    <w:rsid w:val="00111217"/>
    <w:rsid w:val="0011125C"/>
    <w:rsid w:val="001113D3"/>
    <w:rsid w:val="001114B0"/>
    <w:rsid w:val="001114BD"/>
    <w:rsid w:val="001115B4"/>
    <w:rsid w:val="00111651"/>
    <w:rsid w:val="00111790"/>
    <w:rsid w:val="00111898"/>
    <w:rsid w:val="001119BF"/>
    <w:rsid w:val="00111E39"/>
    <w:rsid w:val="00111F8B"/>
    <w:rsid w:val="001123D3"/>
    <w:rsid w:val="001123F4"/>
    <w:rsid w:val="0011241B"/>
    <w:rsid w:val="001124A2"/>
    <w:rsid w:val="001126F0"/>
    <w:rsid w:val="0011396F"/>
    <w:rsid w:val="00113F2A"/>
    <w:rsid w:val="0011420D"/>
    <w:rsid w:val="00114875"/>
    <w:rsid w:val="001149E5"/>
    <w:rsid w:val="00114BFA"/>
    <w:rsid w:val="00114DB8"/>
    <w:rsid w:val="00114DE0"/>
    <w:rsid w:val="00115453"/>
    <w:rsid w:val="00115923"/>
    <w:rsid w:val="001159AC"/>
    <w:rsid w:val="00115A76"/>
    <w:rsid w:val="00115DCB"/>
    <w:rsid w:val="00116266"/>
    <w:rsid w:val="0011650A"/>
    <w:rsid w:val="00116921"/>
    <w:rsid w:val="00116E4A"/>
    <w:rsid w:val="00116FEB"/>
    <w:rsid w:val="00116FF2"/>
    <w:rsid w:val="00117311"/>
    <w:rsid w:val="00117369"/>
    <w:rsid w:val="00117503"/>
    <w:rsid w:val="00117578"/>
    <w:rsid w:val="0011784C"/>
    <w:rsid w:val="00117966"/>
    <w:rsid w:val="00117D6D"/>
    <w:rsid w:val="001206A6"/>
    <w:rsid w:val="001207C8"/>
    <w:rsid w:val="00120B3E"/>
    <w:rsid w:val="00120BD9"/>
    <w:rsid w:val="00120F9F"/>
    <w:rsid w:val="00121043"/>
    <w:rsid w:val="00121236"/>
    <w:rsid w:val="00121606"/>
    <w:rsid w:val="001216B7"/>
    <w:rsid w:val="001219B0"/>
    <w:rsid w:val="001221FB"/>
    <w:rsid w:val="001225E2"/>
    <w:rsid w:val="00122C4F"/>
    <w:rsid w:val="00122E13"/>
    <w:rsid w:val="001238B8"/>
    <w:rsid w:val="00123E50"/>
    <w:rsid w:val="00124875"/>
    <w:rsid w:val="001250FF"/>
    <w:rsid w:val="0012529D"/>
    <w:rsid w:val="001254AB"/>
    <w:rsid w:val="001269CA"/>
    <w:rsid w:val="00126C0D"/>
    <w:rsid w:val="00126DF3"/>
    <w:rsid w:val="00126F5D"/>
    <w:rsid w:val="001272DC"/>
    <w:rsid w:val="00127474"/>
    <w:rsid w:val="0012759D"/>
    <w:rsid w:val="00127C90"/>
    <w:rsid w:val="00127EEF"/>
    <w:rsid w:val="00130076"/>
    <w:rsid w:val="00130787"/>
    <w:rsid w:val="0013094B"/>
    <w:rsid w:val="00130A7A"/>
    <w:rsid w:val="00130B0A"/>
    <w:rsid w:val="00130E0E"/>
    <w:rsid w:val="00130E47"/>
    <w:rsid w:val="00130F4B"/>
    <w:rsid w:val="00131648"/>
    <w:rsid w:val="00131757"/>
    <w:rsid w:val="00131EED"/>
    <w:rsid w:val="001321A9"/>
    <w:rsid w:val="00132298"/>
    <w:rsid w:val="001327F9"/>
    <w:rsid w:val="0013294E"/>
    <w:rsid w:val="00133FA1"/>
    <w:rsid w:val="001347E4"/>
    <w:rsid w:val="00134860"/>
    <w:rsid w:val="00134D2E"/>
    <w:rsid w:val="00134F30"/>
    <w:rsid w:val="00135163"/>
    <w:rsid w:val="00135220"/>
    <w:rsid w:val="0013555C"/>
    <w:rsid w:val="00135594"/>
    <w:rsid w:val="00135891"/>
    <w:rsid w:val="0013593D"/>
    <w:rsid w:val="00135A9C"/>
    <w:rsid w:val="00135F46"/>
    <w:rsid w:val="00136024"/>
    <w:rsid w:val="00136332"/>
    <w:rsid w:val="001365A5"/>
    <w:rsid w:val="00136636"/>
    <w:rsid w:val="00136D30"/>
    <w:rsid w:val="00137111"/>
    <w:rsid w:val="00137131"/>
    <w:rsid w:val="00137A1D"/>
    <w:rsid w:val="001406A7"/>
    <w:rsid w:val="00140B49"/>
    <w:rsid w:val="00140CD3"/>
    <w:rsid w:val="00140F68"/>
    <w:rsid w:val="00141029"/>
    <w:rsid w:val="001417BE"/>
    <w:rsid w:val="00141BF7"/>
    <w:rsid w:val="001421BA"/>
    <w:rsid w:val="00142221"/>
    <w:rsid w:val="001425F4"/>
    <w:rsid w:val="001428A2"/>
    <w:rsid w:val="001429FB"/>
    <w:rsid w:val="00142A47"/>
    <w:rsid w:val="00142B07"/>
    <w:rsid w:val="00142B2D"/>
    <w:rsid w:val="0014335A"/>
    <w:rsid w:val="00143C8F"/>
    <w:rsid w:val="00143D46"/>
    <w:rsid w:val="00143E8A"/>
    <w:rsid w:val="00144209"/>
    <w:rsid w:val="0014424C"/>
    <w:rsid w:val="0014459E"/>
    <w:rsid w:val="00144BDC"/>
    <w:rsid w:val="00145AD0"/>
    <w:rsid w:val="00145B2F"/>
    <w:rsid w:val="001463A6"/>
    <w:rsid w:val="00146B67"/>
    <w:rsid w:val="00147271"/>
    <w:rsid w:val="00147742"/>
    <w:rsid w:val="00150080"/>
    <w:rsid w:val="00150118"/>
    <w:rsid w:val="00150189"/>
    <w:rsid w:val="00150A19"/>
    <w:rsid w:val="00150B3C"/>
    <w:rsid w:val="00150ED5"/>
    <w:rsid w:val="001510DC"/>
    <w:rsid w:val="001514F7"/>
    <w:rsid w:val="00151DE2"/>
    <w:rsid w:val="00152367"/>
    <w:rsid w:val="00152548"/>
    <w:rsid w:val="00152862"/>
    <w:rsid w:val="001528C3"/>
    <w:rsid w:val="00152A63"/>
    <w:rsid w:val="00152BAA"/>
    <w:rsid w:val="00152C50"/>
    <w:rsid w:val="00152E4F"/>
    <w:rsid w:val="00152FBD"/>
    <w:rsid w:val="00153070"/>
    <w:rsid w:val="00153927"/>
    <w:rsid w:val="00153FBE"/>
    <w:rsid w:val="001541F2"/>
    <w:rsid w:val="00154783"/>
    <w:rsid w:val="00154999"/>
    <w:rsid w:val="00154A1A"/>
    <w:rsid w:val="00154B2B"/>
    <w:rsid w:val="00154DA3"/>
    <w:rsid w:val="00154DE7"/>
    <w:rsid w:val="00154F7F"/>
    <w:rsid w:val="0015502F"/>
    <w:rsid w:val="00155055"/>
    <w:rsid w:val="00155547"/>
    <w:rsid w:val="00155BEB"/>
    <w:rsid w:val="00155EAD"/>
    <w:rsid w:val="001560CC"/>
    <w:rsid w:val="001561BB"/>
    <w:rsid w:val="001562FA"/>
    <w:rsid w:val="001568A9"/>
    <w:rsid w:val="00156941"/>
    <w:rsid w:val="00156C13"/>
    <w:rsid w:val="00157543"/>
    <w:rsid w:val="00157CAB"/>
    <w:rsid w:val="00157E20"/>
    <w:rsid w:val="00160216"/>
    <w:rsid w:val="001602F5"/>
    <w:rsid w:val="00160599"/>
    <w:rsid w:val="00160824"/>
    <w:rsid w:val="0016099A"/>
    <w:rsid w:val="001609CC"/>
    <w:rsid w:val="00160B0A"/>
    <w:rsid w:val="00160D3E"/>
    <w:rsid w:val="00161455"/>
    <w:rsid w:val="001614EA"/>
    <w:rsid w:val="001617BF"/>
    <w:rsid w:val="00161BE8"/>
    <w:rsid w:val="00161C9C"/>
    <w:rsid w:val="00161ECB"/>
    <w:rsid w:val="001620DF"/>
    <w:rsid w:val="001627E8"/>
    <w:rsid w:val="00162898"/>
    <w:rsid w:val="00162EB4"/>
    <w:rsid w:val="001631ED"/>
    <w:rsid w:val="0016355B"/>
    <w:rsid w:val="00163869"/>
    <w:rsid w:val="00163BA5"/>
    <w:rsid w:val="001641AF"/>
    <w:rsid w:val="001643CA"/>
    <w:rsid w:val="00164478"/>
    <w:rsid w:val="001644F2"/>
    <w:rsid w:val="001645CD"/>
    <w:rsid w:val="00164AC6"/>
    <w:rsid w:val="00164DCD"/>
    <w:rsid w:val="00164E3D"/>
    <w:rsid w:val="00164EDF"/>
    <w:rsid w:val="00165621"/>
    <w:rsid w:val="00165ADF"/>
    <w:rsid w:val="00165C92"/>
    <w:rsid w:val="00165EF8"/>
    <w:rsid w:val="001660FE"/>
    <w:rsid w:val="00166AB0"/>
    <w:rsid w:val="00166D17"/>
    <w:rsid w:val="0016761C"/>
    <w:rsid w:val="00167864"/>
    <w:rsid w:val="00167CA1"/>
    <w:rsid w:val="001704F4"/>
    <w:rsid w:val="001707BA"/>
    <w:rsid w:val="00170ABD"/>
    <w:rsid w:val="00170B91"/>
    <w:rsid w:val="00170C5D"/>
    <w:rsid w:val="00170E25"/>
    <w:rsid w:val="00171128"/>
    <w:rsid w:val="001713CE"/>
    <w:rsid w:val="00171B67"/>
    <w:rsid w:val="00171B83"/>
    <w:rsid w:val="00172359"/>
    <w:rsid w:val="001725D4"/>
    <w:rsid w:val="001726DB"/>
    <w:rsid w:val="001728A5"/>
    <w:rsid w:val="00172B9F"/>
    <w:rsid w:val="001730CD"/>
    <w:rsid w:val="00173101"/>
    <w:rsid w:val="001731EA"/>
    <w:rsid w:val="001738A3"/>
    <w:rsid w:val="00173AF1"/>
    <w:rsid w:val="00174386"/>
    <w:rsid w:val="0017447F"/>
    <w:rsid w:val="0017461C"/>
    <w:rsid w:val="0017463D"/>
    <w:rsid w:val="00174B8C"/>
    <w:rsid w:val="00174D6A"/>
    <w:rsid w:val="0017539A"/>
    <w:rsid w:val="001754D8"/>
    <w:rsid w:val="00175625"/>
    <w:rsid w:val="00175A25"/>
    <w:rsid w:val="00175A52"/>
    <w:rsid w:val="00175E62"/>
    <w:rsid w:val="00176636"/>
    <w:rsid w:val="00176835"/>
    <w:rsid w:val="0017694A"/>
    <w:rsid w:val="001770AB"/>
    <w:rsid w:val="0017713A"/>
    <w:rsid w:val="00177446"/>
    <w:rsid w:val="00177573"/>
    <w:rsid w:val="00177C07"/>
    <w:rsid w:val="00177C74"/>
    <w:rsid w:val="001807D2"/>
    <w:rsid w:val="0018086D"/>
    <w:rsid w:val="001808DE"/>
    <w:rsid w:val="00180DC2"/>
    <w:rsid w:val="00180F19"/>
    <w:rsid w:val="00181253"/>
    <w:rsid w:val="00181982"/>
    <w:rsid w:val="00181BC7"/>
    <w:rsid w:val="00182718"/>
    <w:rsid w:val="0018271E"/>
    <w:rsid w:val="00182A48"/>
    <w:rsid w:val="00183067"/>
    <w:rsid w:val="00183251"/>
    <w:rsid w:val="0018404C"/>
    <w:rsid w:val="001840D7"/>
    <w:rsid w:val="0018418C"/>
    <w:rsid w:val="001843C4"/>
    <w:rsid w:val="00184D25"/>
    <w:rsid w:val="00184DBE"/>
    <w:rsid w:val="00185628"/>
    <w:rsid w:val="001859D1"/>
    <w:rsid w:val="00185DA8"/>
    <w:rsid w:val="00185F22"/>
    <w:rsid w:val="00186A2D"/>
    <w:rsid w:val="0018709A"/>
    <w:rsid w:val="00187268"/>
    <w:rsid w:val="001874DC"/>
    <w:rsid w:val="001877D2"/>
    <w:rsid w:val="00187A05"/>
    <w:rsid w:val="00187AED"/>
    <w:rsid w:val="0019018C"/>
    <w:rsid w:val="00190328"/>
    <w:rsid w:val="0019052E"/>
    <w:rsid w:val="001914E9"/>
    <w:rsid w:val="001915AE"/>
    <w:rsid w:val="00192482"/>
    <w:rsid w:val="00192E2B"/>
    <w:rsid w:val="001934D6"/>
    <w:rsid w:val="0019365D"/>
    <w:rsid w:val="0019375B"/>
    <w:rsid w:val="00193823"/>
    <w:rsid w:val="001938CF"/>
    <w:rsid w:val="00193E1E"/>
    <w:rsid w:val="00193F9D"/>
    <w:rsid w:val="0019417A"/>
    <w:rsid w:val="001941D6"/>
    <w:rsid w:val="00194309"/>
    <w:rsid w:val="0019454A"/>
    <w:rsid w:val="001948A2"/>
    <w:rsid w:val="00194AAB"/>
    <w:rsid w:val="00194C81"/>
    <w:rsid w:val="0019504F"/>
    <w:rsid w:val="001951E5"/>
    <w:rsid w:val="0019541E"/>
    <w:rsid w:val="0019571D"/>
    <w:rsid w:val="0019683D"/>
    <w:rsid w:val="0019699C"/>
    <w:rsid w:val="00196A97"/>
    <w:rsid w:val="00196B83"/>
    <w:rsid w:val="00196C4A"/>
    <w:rsid w:val="00196FA1"/>
    <w:rsid w:val="001971C5"/>
    <w:rsid w:val="001974D2"/>
    <w:rsid w:val="001977C9"/>
    <w:rsid w:val="0019783D"/>
    <w:rsid w:val="00197872"/>
    <w:rsid w:val="00197F92"/>
    <w:rsid w:val="001A0148"/>
    <w:rsid w:val="001A0711"/>
    <w:rsid w:val="001A09D7"/>
    <w:rsid w:val="001A0AD7"/>
    <w:rsid w:val="001A11F5"/>
    <w:rsid w:val="001A19CB"/>
    <w:rsid w:val="001A1F90"/>
    <w:rsid w:val="001A2020"/>
    <w:rsid w:val="001A2241"/>
    <w:rsid w:val="001A2493"/>
    <w:rsid w:val="001A2677"/>
    <w:rsid w:val="001A26DC"/>
    <w:rsid w:val="001A27BD"/>
    <w:rsid w:val="001A2C20"/>
    <w:rsid w:val="001A2FE1"/>
    <w:rsid w:val="001A304A"/>
    <w:rsid w:val="001A4ED3"/>
    <w:rsid w:val="001A4F57"/>
    <w:rsid w:val="001A5308"/>
    <w:rsid w:val="001A5C55"/>
    <w:rsid w:val="001A60D2"/>
    <w:rsid w:val="001A64A6"/>
    <w:rsid w:val="001A6D96"/>
    <w:rsid w:val="001A6F29"/>
    <w:rsid w:val="001A74BD"/>
    <w:rsid w:val="001A7BC4"/>
    <w:rsid w:val="001A7D4A"/>
    <w:rsid w:val="001A7F59"/>
    <w:rsid w:val="001B04E8"/>
    <w:rsid w:val="001B05C4"/>
    <w:rsid w:val="001B05CE"/>
    <w:rsid w:val="001B0B68"/>
    <w:rsid w:val="001B0DAC"/>
    <w:rsid w:val="001B11AF"/>
    <w:rsid w:val="001B13BF"/>
    <w:rsid w:val="001B18A3"/>
    <w:rsid w:val="001B1D84"/>
    <w:rsid w:val="001B2162"/>
    <w:rsid w:val="001B24A9"/>
    <w:rsid w:val="001B2764"/>
    <w:rsid w:val="001B2835"/>
    <w:rsid w:val="001B2971"/>
    <w:rsid w:val="001B2CEC"/>
    <w:rsid w:val="001B32BF"/>
    <w:rsid w:val="001B353D"/>
    <w:rsid w:val="001B35AC"/>
    <w:rsid w:val="001B361B"/>
    <w:rsid w:val="001B397C"/>
    <w:rsid w:val="001B3A30"/>
    <w:rsid w:val="001B3B04"/>
    <w:rsid w:val="001B426C"/>
    <w:rsid w:val="001B45FC"/>
    <w:rsid w:val="001B488A"/>
    <w:rsid w:val="001B490C"/>
    <w:rsid w:val="001B4C82"/>
    <w:rsid w:val="001B52E3"/>
    <w:rsid w:val="001B5739"/>
    <w:rsid w:val="001B63D7"/>
    <w:rsid w:val="001B66BD"/>
    <w:rsid w:val="001B6A38"/>
    <w:rsid w:val="001B6AB4"/>
    <w:rsid w:val="001B74E1"/>
    <w:rsid w:val="001B76A6"/>
    <w:rsid w:val="001C0992"/>
    <w:rsid w:val="001C0EB3"/>
    <w:rsid w:val="001C12E1"/>
    <w:rsid w:val="001C1439"/>
    <w:rsid w:val="001C15DB"/>
    <w:rsid w:val="001C17A9"/>
    <w:rsid w:val="001C17DA"/>
    <w:rsid w:val="001C18AE"/>
    <w:rsid w:val="001C1DBE"/>
    <w:rsid w:val="001C2027"/>
    <w:rsid w:val="001C202A"/>
    <w:rsid w:val="001C2085"/>
    <w:rsid w:val="001C2094"/>
    <w:rsid w:val="001C2273"/>
    <w:rsid w:val="001C25AC"/>
    <w:rsid w:val="001C27D7"/>
    <w:rsid w:val="001C2932"/>
    <w:rsid w:val="001C2945"/>
    <w:rsid w:val="001C2B5A"/>
    <w:rsid w:val="001C2C03"/>
    <w:rsid w:val="001C32F1"/>
    <w:rsid w:val="001C362A"/>
    <w:rsid w:val="001C3694"/>
    <w:rsid w:val="001C37B4"/>
    <w:rsid w:val="001C3A33"/>
    <w:rsid w:val="001C3E33"/>
    <w:rsid w:val="001C3F8F"/>
    <w:rsid w:val="001C4146"/>
    <w:rsid w:val="001C4EFA"/>
    <w:rsid w:val="001C4F41"/>
    <w:rsid w:val="001C514B"/>
    <w:rsid w:val="001C5331"/>
    <w:rsid w:val="001C5547"/>
    <w:rsid w:val="001C5F0C"/>
    <w:rsid w:val="001C6830"/>
    <w:rsid w:val="001C6C76"/>
    <w:rsid w:val="001C7797"/>
    <w:rsid w:val="001C77B9"/>
    <w:rsid w:val="001C7E32"/>
    <w:rsid w:val="001D020D"/>
    <w:rsid w:val="001D028D"/>
    <w:rsid w:val="001D0700"/>
    <w:rsid w:val="001D133C"/>
    <w:rsid w:val="001D1DD8"/>
    <w:rsid w:val="001D2071"/>
    <w:rsid w:val="001D23C5"/>
    <w:rsid w:val="001D2469"/>
    <w:rsid w:val="001D267D"/>
    <w:rsid w:val="001D2786"/>
    <w:rsid w:val="001D2A47"/>
    <w:rsid w:val="001D2FCB"/>
    <w:rsid w:val="001D3B19"/>
    <w:rsid w:val="001D4712"/>
    <w:rsid w:val="001D477D"/>
    <w:rsid w:val="001D49AA"/>
    <w:rsid w:val="001D4B87"/>
    <w:rsid w:val="001D52AA"/>
    <w:rsid w:val="001D5354"/>
    <w:rsid w:val="001D5523"/>
    <w:rsid w:val="001D55FB"/>
    <w:rsid w:val="001D5DEB"/>
    <w:rsid w:val="001D64BF"/>
    <w:rsid w:val="001D6C69"/>
    <w:rsid w:val="001D6C79"/>
    <w:rsid w:val="001D6F45"/>
    <w:rsid w:val="001D71CA"/>
    <w:rsid w:val="001D78C9"/>
    <w:rsid w:val="001D7979"/>
    <w:rsid w:val="001D7A74"/>
    <w:rsid w:val="001E0572"/>
    <w:rsid w:val="001E079D"/>
    <w:rsid w:val="001E0A84"/>
    <w:rsid w:val="001E0AAA"/>
    <w:rsid w:val="001E1020"/>
    <w:rsid w:val="001E19DA"/>
    <w:rsid w:val="001E1F25"/>
    <w:rsid w:val="001E1FAE"/>
    <w:rsid w:val="001E2B93"/>
    <w:rsid w:val="001E30FC"/>
    <w:rsid w:val="001E3153"/>
    <w:rsid w:val="001E3763"/>
    <w:rsid w:val="001E4008"/>
    <w:rsid w:val="001E4186"/>
    <w:rsid w:val="001E4758"/>
    <w:rsid w:val="001E4845"/>
    <w:rsid w:val="001E4972"/>
    <w:rsid w:val="001E4B2D"/>
    <w:rsid w:val="001E4C70"/>
    <w:rsid w:val="001E4C9A"/>
    <w:rsid w:val="001E4CA8"/>
    <w:rsid w:val="001E5250"/>
    <w:rsid w:val="001E575C"/>
    <w:rsid w:val="001E57F1"/>
    <w:rsid w:val="001E594D"/>
    <w:rsid w:val="001E5BCC"/>
    <w:rsid w:val="001E6251"/>
    <w:rsid w:val="001E6634"/>
    <w:rsid w:val="001E7138"/>
    <w:rsid w:val="001E7B39"/>
    <w:rsid w:val="001F0055"/>
    <w:rsid w:val="001F0422"/>
    <w:rsid w:val="001F051F"/>
    <w:rsid w:val="001F095E"/>
    <w:rsid w:val="001F0AEC"/>
    <w:rsid w:val="001F13CC"/>
    <w:rsid w:val="001F14A4"/>
    <w:rsid w:val="001F16BD"/>
    <w:rsid w:val="001F1BEC"/>
    <w:rsid w:val="001F202F"/>
    <w:rsid w:val="001F2490"/>
    <w:rsid w:val="001F2CAE"/>
    <w:rsid w:val="001F2E94"/>
    <w:rsid w:val="001F354D"/>
    <w:rsid w:val="001F3905"/>
    <w:rsid w:val="001F3D6F"/>
    <w:rsid w:val="001F3D7A"/>
    <w:rsid w:val="001F4BD4"/>
    <w:rsid w:val="001F4C6F"/>
    <w:rsid w:val="001F4D4F"/>
    <w:rsid w:val="001F52FB"/>
    <w:rsid w:val="001F5732"/>
    <w:rsid w:val="001F5978"/>
    <w:rsid w:val="001F5986"/>
    <w:rsid w:val="001F5A0F"/>
    <w:rsid w:val="001F5F80"/>
    <w:rsid w:val="001F6449"/>
    <w:rsid w:val="001F663E"/>
    <w:rsid w:val="001F68A6"/>
    <w:rsid w:val="001F6C0B"/>
    <w:rsid w:val="001F6D8A"/>
    <w:rsid w:val="001F7265"/>
    <w:rsid w:val="001F7565"/>
    <w:rsid w:val="001F78BA"/>
    <w:rsid w:val="001F7DD6"/>
    <w:rsid w:val="00200567"/>
    <w:rsid w:val="00200C72"/>
    <w:rsid w:val="002010D6"/>
    <w:rsid w:val="002011A0"/>
    <w:rsid w:val="002011F2"/>
    <w:rsid w:val="002015A3"/>
    <w:rsid w:val="002016FC"/>
    <w:rsid w:val="002017C8"/>
    <w:rsid w:val="00201A9D"/>
    <w:rsid w:val="00201D39"/>
    <w:rsid w:val="00201E07"/>
    <w:rsid w:val="0020224D"/>
    <w:rsid w:val="0020235E"/>
    <w:rsid w:val="002023CF"/>
    <w:rsid w:val="002024C4"/>
    <w:rsid w:val="0020272B"/>
    <w:rsid w:val="00202786"/>
    <w:rsid w:val="00202D72"/>
    <w:rsid w:val="00202FE7"/>
    <w:rsid w:val="0020343F"/>
    <w:rsid w:val="00203609"/>
    <w:rsid w:val="00203B67"/>
    <w:rsid w:val="00203F87"/>
    <w:rsid w:val="002041F3"/>
    <w:rsid w:val="002042B9"/>
    <w:rsid w:val="002042D0"/>
    <w:rsid w:val="00204498"/>
    <w:rsid w:val="002046BA"/>
    <w:rsid w:val="002049A3"/>
    <w:rsid w:val="00205418"/>
    <w:rsid w:val="00205A30"/>
    <w:rsid w:val="00205B07"/>
    <w:rsid w:val="002060A7"/>
    <w:rsid w:val="0020643E"/>
    <w:rsid w:val="002064F2"/>
    <w:rsid w:val="00206721"/>
    <w:rsid w:val="0020735D"/>
    <w:rsid w:val="00207469"/>
    <w:rsid w:val="002078D7"/>
    <w:rsid w:val="002079C7"/>
    <w:rsid w:val="002079EB"/>
    <w:rsid w:val="00207E2E"/>
    <w:rsid w:val="0021035F"/>
    <w:rsid w:val="00210857"/>
    <w:rsid w:val="002109A6"/>
    <w:rsid w:val="00210E4E"/>
    <w:rsid w:val="00210EAD"/>
    <w:rsid w:val="00210F45"/>
    <w:rsid w:val="00211962"/>
    <w:rsid w:val="00211C54"/>
    <w:rsid w:val="00212A4E"/>
    <w:rsid w:val="00212B2D"/>
    <w:rsid w:val="00212C19"/>
    <w:rsid w:val="00213000"/>
    <w:rsid w:val="00213277"/>
    <w:rsid w:val="002134A8"/>
    <w:rsid w:val="002137CF"/>
    <w:rsid w:val="00213A45"/>
    <w:rsid w:val="00213B91"/>
    <w:rsid w:val="00213F0D"/>
    <w:rsid w:val="002146AB"/>
    <w:rsid w:val="002148D3"/>
    <w:rsid w:val="00214ABB"/>
    <w:rsid w:val="00214B12"/>
    <w:rsid w:val="0021504E"/>
    <w:rsid w:val="002151F0"/>
    <w:rsid w:val="00215261"/>
    <w:rsid w:val="0021557F"/>
    <w:rsid w:val="00215629"/>
    <w:rsid w:val="0021569C"/>
    <w:rsid w:val="00215717"/>
    <w:rsid w:val="00215C62"/>
    <w:rsid w:val="00215D49"/>
    <w:rsid w:val="0021667B"/>
    <w:rsid w:val="002168F2"/>
    <w:rsid w:val="00216A3C"/>
    <w:rsid w:val="002170EC"/>
    <w:rsid w:val="00217221"/>
    <w:rsid w:val="002172A1"/>
    <w:rsid w:val="002172D2"/>
    <w:rsid w:val="00217514"/>
    <w:rsid w:val="00217CBE"/>
    <w:rsid w:val="00217D48"/>
    <w:rsid w:val="00217E0E"/>
    <w:rsid w:val="00217F6A"/>
    <w:rsid w:val="002203CC"/>
    <w:rsid w:val="002204B2"/>
    <w:rsid w:val="0022062B"/>
    <w:rsid w:val="00220B57"/>
    <w:rsid w:val="00221655"/>
    <w:rsid w:val="00221788"/>
    <w:rsid w:val="00221AE7"/>
    <w:rsid w:val="00221C50"/>
    <w:rsid w:val="00222B5D"/>
    <w:rsid w:val="00222BF2"/>
    <w:rsid w:val="00222D9B"/>
    <w:rsid w:val="00222EF5"/>
    <w:rsid w:val="00223027"/>
    <w:rsid w:val="00223EA5"/>
    <w:rsid w:val="002244B2"/>
    <w:rsid w:val="00224600"/>
    <w:rsid w:val="00224715"/>
    <w:rsid w:val="002248C6"/>
    <w:rsid w:val="00224F19"/>
    <w:rsid w:val="00224F76"/>
    <w:rsid w:val="00225002"/>
    <w:rsid w:val="00225094"/>
    <w:rsid w:val="00225787"/>
    <w:rsid w:val="002257F5"/>
    <w:rsid w:val="00225D08"/>
    <w:rsid w:val="00225DAE"/>
    <w:rsid w:val="00225DB9"/>
    <w:rsid w:val="00225E19"/>
    <w:rsid w:val="00225E63"/>
    <w:rsid w:val="0022636D"/>
    <w:rsid w:val="002264EE"/>
    <w:rsid w:val="00226953"/>
    <w:rsid w:val="00226A97"/>
    <w:rsid w:val="00226AAB"/>
    <w:rsid w:val="00226D1D"/>
    <w:rsid w:val="00226FE7"/>
    <w:rsid w:val="0022730A"/>
    <w:rsid w:val="002273AE"/>
    <w:rsid w:val="002274F6"/>
    <w:rsid w:val="002277DD"/>
    <w:rsid w:val="00227A40"/>
    <w:rsid w:val="00227D1C"/>
    <w:rsid w:val="00230112"/>
    <w:rsid w:val="00230304"/>
    <w:rsid w:val="00230BA3"/>
    <w:rsid w:val="00230F06"/>
    <w:rsid w:val="00230FDB"/>
    <w:rsid w:val="00231460"/>
    <w:rsid w:val="0023172B"/>
    <w:rsid w:val="002317CD"/>
    <w:rsid w:val="002319E6"/>
    <w:rsid w:val="00231A37"/>
    <w:rsid w:val="00231A96"/>
    <w:rsid w:val="00231E82"/>
    <w:rsid w:val="0023228F"/>
    <w:rsid w:val="002323FE"/>
    <w:rsid w:val="0023279C"/>
    <w:rsid w:val="002329B7"/>
    <w:rsid w:val="00232BDD"/>
    <w:rsid w:val="00232C97"/>
    <w:rsid w:val="00233445"/>
    <w:rsid w:val="002335E0"/>
    <w:rsid w:val="00233A5E"/>
    <w:rsid w:val="00233E02"/>
    <w:rsid w:val="002340C2"/>
    <w:rsid w:val="00235083"/>
    <w:rsid w:val="002350B7"/>
    <w:rsid w:val="0023582A"/>
    <w:rsid w:val="00235E7F"/>
    <w:rsid w:val="00236117"/>
    <w:rsid w:val="002363C0"/>
    <w:rsid w:val="00236659"/>
    <w:rsid w:val="00236C6D"/>
    <w:rsid w:val="00236D69"/>
    <w:rsid w:val="002377AB"/>
    <w:rsid w:val="0024007A"/>
    <w:rsid w:val="00240525"/>
    <w:rsid w:val="0024091D"/>
    <w:rsid w:val="00240E7D"/>
    <w:rsid w:val="0024193F"/>
    <w:rsid w:val="00241B91"/>
    <w:rsid w:val="00241D31"/>
    <w:rsid w:val="00242247"/>
    <w:rsid w:val="00242F0E"/>
    <w:rsid w:val="00242F4A"/>
    <w:rsid w:val="00243059"/>
    <w:rsid w:val="0024329D"/>
    <w:rsid w:val="002434A5"/>
    <w:rsid w:val="00243746"/>
    <w:rsid w:val="002439B9"/>
    <w:rsid w:val="002442C8"/>
    <w:rsid w:val="00244343"/>
    <w:rsid w:val="00244417"/>
    <w:rsid w:val="00244643"/>
    <w:rsid w:val="00244A7C"/>
    <w:rsid w:val="00244AA5"/>
    <w:rsid w:val="00244B8B"/>
    <w:rsid w:val="00245041"/>
    <w:rsid w:val="00245189"/>
    <w:rsid w:val="002455CE"/>
    <w:rsid w:val="002458B8"/>
    <w:rsid w:val="00245D48"/>
    <w:rsid w:val="00245D80"/>
    <w:rsid w:val="00245EAD"/>
    <w:rsid w:val="00246071"/>
    <w:rsid w:val="00246350"/>
    <w:rsid w:val="00246923"/>
    <w:rsid w:val="00246D16"/>
    <w:rsid w:val="002478C7"/>
    <w:rsid w:val="00247BC5"/>
    <w:rsid w:val="00247C21"/>
    <w:rsid w:val="00247D02"/>
    <w:rsid w:val="00247E20"/>
    <w:rsid w:val="00247E31"/>
    <w:rsid w:val="0025001C"/>
    <w:rsid w:val="0025010F"/>
    <w:rsid w:val="0025031B"/>
    <w:rsid w:val="0025033D"/>
    <w:rsid w:val="00250901"/>
    <w:rsid w:val="00250E36"/>
    <w:rsid w:val="002512EC"/>
    <w:rsid w:val="00252114"/>
    <w:rsid w:val="00252140"/>
    <w:rsid w:val="00252229"/>
    <w:rsid w:val="002523A2"/>
    <w:rsid w:val="002523D5"/>
    <w:rsid w:val="0025335F"/>
    <w:rsid w:val="0025367F"/>
    <w:rsid w:val="00253734"/>
    <w:rsid w:val="00253B29"/>
    <w:rsid w:val="002541F6"/>
    <w:rsid w:val="002542E6"/>
    <w:rsid w:val="0025442A"/>
    <w:rsid w:val="00254478"/>
    <w:rsid w:val="00254695"/>
    <w:rsid w:val="00254ADD"/>
    <w:rsid w:val="00254DC9"/>
    <w:rsid w:val="002554D1"/>
    <w:rsid w:val="00255F6B"/>
    <w:rsid w:val="00255FEF"/>
    <w:rsid w:val="00256AD3"/>
    <w:rsid w:val="00257215"/>
    <w:rsid w:val="00257953"/>
    <w:rsid w:val="00257C61"/>
    <w:rsid w:val="00257E8F"/>
    <w:rsid w:val="0026003A"/>
    <w:rsid w:val="002600EC"/>
    <w:rsid w:val="002605E5"/>
    <w:rsid w:val="002605EA"/>
    <w:rsid w:val="00260D34"/>
    <w:rsid w:val="00260D89"/>
    <w:rsid w:val="0026116C"/>
    <w:rsid w:val="00261294"/>
    <w:rsid w:val="00261640"/>
    <w:rsid w:val="00261786"/>
    <w:rsid w:val="00261865"/>
    <w:rsid w:val="00261BC7"/>
    <w:rsid w:val="00261CE0"/>
    <w:rsid w:val="00261F54"/>
    <w:rsid w:val="002620B0"/>
    <w:rsid w:val="00262402"/>
    <w:rsid w:val="00262791"/>
    <w:rsid w:val="002627AF"/>
    <w:rsid w:val="00262996"/>
    <w:rsid w:val="00263016"/>
    <w:rsid w:val="0026318A"/>
    <w:rsid w:val="002634F7"/>
    <w:rsid w:val="00263815"/>
    <w:rsid w:val="00263907"/>
    <w:rsid w:val="00263923"/>
    <w:rsid w:val="00263E25"/>
    <w:rsid w:val="00264532"/>
    <w:rsid w:val="00264609"/>
    <w:rsid w:val="002646ED"/>
    <w:rsid w:val="002649A3"/>
    <w:rsid w:val="00264D18"/>
    <w:rsid w:val="00264DD0"/>
    <w:rsid w:val="0026545E"/>
    <w:rsid w:val="0026549B"/>
    <w:rsid w:val="00265593"/>
    <w:rsid w:val="002655DC"/>
    <w:rsid w:val="0026590B"/>
    <w:rsid w:val="00265A37"/>
    <w:rsid w:val="00265F13"/>
    <w:rsid w:val="0026699E"/>
    <w:rsid w:val="00266A5F"/>
    <w:rsid w:val="00266C52"/>
    <w:rsid w:val="0026737F"/>
    <w:rsid w:val="00267761"/>
    <w:rsid w:val="002679C7"/>
    <w:rsid w:val="00267DE1"/>
    <w:rsid w:val="00267DF3"/>
    <w:rsid w:val="0027005D"/>
    <w:rsid w:val="0027012D"/>
    <w:rsid w:val="00270180"/>
    <w:rsid w:val="002703D9"/>
    <w:rsid w:val="00270BC8"/>
    <w:rsid w:val="00270BFC"/>
    <w:rsid w:val="002711C8"/>
    <w:rsid w:val="0027163F"/>
    <w:rsid w:val="00271785"/>
    <w:rsid w:val="00271A1B"/>
    <w:rsid w:val="00272B09"/>
    <w:rsid w:val="00273032"/>
    <w:rsid w:val="00273555"/>
    <w:rsid w:val="00273684"/>
    <w:rsid w:val="00273BB9"/>
    <w:rsid w:val="00273E34"/>
    <w:rsid w:val="00273E48"/>
    <w:rsid w:val="00273F27"/>
    <w:rsid w:val="00274D2D"/>
    <w:rsid w:val="002750F3"/>
    <w:rsid w:val="002752F5"/>
    <w:rsid w:val="00275573"/>
    <w:rsid w:val="0027578D"/>
    <w:rsid w:val="0027581C"/>
    <w:rsid w:val="0027611D"/>
    <w:rsid w:val="00276332"/>
    <w:rsid w:val="0027673E"/>
    <w:rsid w:val="002769AD"/>
    <w:rsid w:val="00276E5E"/>
    <w:rsid w:val="002772DD"/>
    <w:rsid w:val="002776A3"/>
    <w:rsid w:val="002778C9"/>
    <w:rsid w:val="00280531"/>
    <w:rsid w:val="00280596"/>
    <w:rsid w:val="002807A2"/>
    <w:rsid w:val="002807BD"/>
    <w:rsid w:val="0028082D"/>
    <w:rsid w:val="002810B0"/>
    <w:rsid w:val="00281211"/>
    <w:rsid w:val="00281277"/>
    <w:rsid w:val="00281C56"/>
    <w:rsid w:val="00281E57"/>
    <w:rsid w:val="00281F13"/>
    <w:rsid w:val="00281F78"/>
    <w:rsid w:val="00282157"/>
    <w:rsid w:val="002822B3"/>
    <w:rsid w:val="0028253C"/>
    <w:rsid w:val="00282787"/>
    <w:rsid w:val="0028365D"/>
    <w:rsid w:val="00283680"/>
    <w:rsid w:val="00283B28"/>
    <w:rsid w:val="00283C18"/>
    <w:rsid w:val="00283EB4"/>
    <w:rsid w:val="00284063"/>
    <w:rsid w:val="00284130"/>
    <w:rsid w:val="00284191"/>
    <w:rsid w:val="00284524"/>
    <w:rsid w:val="00284FD1"/>
    <w:rsid w:val="00285308"/>
    <w:rsid w:val="0028560D"/>
    <w:rsid w:val="00285707"/>
    <w:rsid w:val="0028590B"/>
    <w:rsid w:val="00285AF6"/>
    <w:rsid w:val="00286183"/>
    <w:rsid w:val="002861A8"/>
    <w:rsid w:val="002861AB"/>
    <w:rsid w:val="0028649D"/>
    <w:rsid w:val="00286796"/>
    <w:rsid w:val="0028689D"/>
    <w:rsid w:val="00286CC2"/>
    <w:rsid w:val="00286E81"/>
    <w:rsid w:val="00290230"/>
    <w:rsid w:val="0029033A"/>
    <w:rsid w:val="00290707"/>
    <w:rsid w:val="002907EE"/>
    <w:rsid w:val="00290A8F"/>
    <w:rsid w:val="00290C14"/>
    <w:rsid w:val="00291334"/>
    <w:rsid w:val="0029160F"/>
    <w:rsid w:val="00291682"/>
    <w:rsid w:val="00291CED"/>
    <w:rsid w:val="00291E4C"/>
    <w:rsid w:val="002921E4"/>
    <w:rsid w:val="0029223D"/>
    <w:rsid w:val="00292B32"/>
    <w:rsid w:val="00292DDC"/>
    <w:rsid w:val="00292FAD"/>
    <w:rsid w:val="0029321D"/>
    <w:rsid w:val="00293F5B"/>
    <w:rsid w:val="00294A2D"/>
    <w:rsid w:val="002950DC"/>
    <w:rsid w:val="002957E6"/>
    <w:rsid w:val="00295A10"/>
    <w:rsid w:val="0029603B"/>
    <w:rsid w:val="00296163"/>
    <w:rsid w:val="002961A4"/>
    <w:rsid w:val="00296214"/>
    <w:rsid w:val="0029641E"/>
    <w:rsid w:val="002964BF"/>
    <w:rsid w:val="0029661B"/>
    <w:rsid w:val="00296B83"/>
    <w:rsid w:val="00296F75"/>
    <w:rsid w:val="00296FC8"/>
    <w:rsid w:val="0029743C"/>
    <w:rsid w:val="002978C9"/>
    <w:rsid w:val="002978CB"/>
    <w:rsid w:val="002979B0"/>
    <w:rsid w:val="002A0014"/>
    <w:rsid w:val="002A0251"/>
    <w:rsid w:val="002A040B"/>
    <w:rsid w:val="002A05D7"/>
    <w:rsid w:val="002A086B"/>
    <w:rsid w:val="002A0BBD"/>
    <w:rsid w:val="002A0C24"/>
    <w:rsid w:val="002A0E58"/>
    <w:rsid w:val="002A127B"/>
    <w:rsid w:val="002A12C0"/>
    <w:rsid w:val="002A2B49"/>
    <w:rsid w:val="002A340F"/>
    <w:rsid w:val="002A37F4"/>
    <w:rsid w:val="002A3E15"/>
    <w:rsid w:val="002A3FE7"/>
    <w:rsid w:val="002A4014"/>
    <w:rsid w:val="002A4A09"/>
    <w:rsid w:val="002A584F"/>
    <w:rsid w:val="002A5891"/>
    <w:rsid w:val="002A5A65"/>
    <w:rsid w:val="002A5AC2"/>
    <w:rsid w:val="002A5D01"/>
    <w:rsid w:val="002A5E96"/>
    <w:rsid w:val="002A60B3"/>
    <w:rsid w:val="002A63CB"/>
    <w:rsid w:val="002A6A6E"/>
    <w:rsid w:val="002A6B35"/>
    <w:rsid w:val="002A6C36"/>
    <w:rsid w:val="002A6C8B"/>
    <w:rsid w:val="002A6DF8"/>
    <w:rsid w:val="002B00D9"/>
    <w:rsid w:val="002B038C"/>
    <w:rsid w:val="002B072C"/>
    <w:rsid w:val="002B0B5E"/>
    <w:rsid w:val="002B0B95"/>
    <w:rsid w:val="002B1686"/>
    <w:rsid w:val="002B191C"/>
    <w:rsid w:val="002B1B41"/>
    <w:rsid w:val="002B1C2E"/>
    <w:rsid w:val="002B231D"/>
    <w:rsid w:val="002B24EF"/>
    <w:rsid w:val="002B2F05"/>
    <w:rsid w:val="002B300C"/>
    <w:rsid w:val="002B3531"/>
    <w:rsid w:val="002B3DF3"/>
    <w:rsid w:val="002B3E8B"/>
    <w:rsid w:val="002B3ECB"/>
    <w:rsid w:val="002B4026"/>
    <w:rsid w:val="002B4397"/>
    <w:rsid w:val="002B4584"/>
    <w:rsid w:val="002B45F4"/>
    <w:rsid w:val="002B4BE5"/>
    <w:rsid w:val="002B5187"/>
    <w:rsid w:val="002B58CF"/>
    <w:rsid w:val="002B5A36"/>
    <w:rsid w:val="002B6179"/>
    <w:rsid w:val="002B645E"/>
    <w:rsid w:val="002B67B6"/>
    <w:rsid w:val="002B67C0"/>
    <w:rsid w:val="002B6CA1"/>
    <w:rsid w:val="002B741A"/>
    <w:rsid w:val="002B74E4"/>
    <w:rsid w:val="002B76DF"/>
    <w:rsid w:val="002B7782"/>
    <w:rsid w:val="002B7A7F"/>
    <w:rsid w:val="002B7C8E"/>
    <w:rsid w:val="002C074E"/>
    <w:rsid w:val="002C093D"/>
    <w:rsid w:val="002C0B1C"/>
    <w:rsid w:val="002C0CA1"/>
    <w:rsid w:val="002C1521"/>
    <w:rsid w:val="002C17FB"/>
    <w:rsid w:val="002C1932"/>
    <w:rsid w:val="002C1C08"/>
    <w:rsid w:val="002C1EEB"/>
    <w:rsid w:val="002C20D0"/>
    <w:rsid w:val="002C2557"/>
    <w:rsid w:val="002C264A"/>
    <w:rsid w:val="002C2886"/>
    <w:rsid w:val="002C2929"/>
    <w:rsid w:val="002C2997"/>
    <w:rsid w:val="002C2B13"/>
    <w:rsid w:val="002C30DC"/>
    <w:rsid w:val="002C4433"/>
    <w:rsid w:val="002C5444"/>
    <w:rsid w:val="002C5A94"/>
    <w:rsid w:val="002C5D1D"/>
    <w:rsid w:val="002C622B"/>
    <w:rsid w:val="002C63F7"/>
    <w:rsid w:val="002C64E3"/>
    <w:rsid w:val="002C6661"/>
    <w:rsid w:val="002C70EB"/>
    <w:rsid w:val="002C71F2"/>
    <w:rsid w:val="002C7313"/>
    <w:rsid w:val="002C7554"/>
    <w:rsid w:val="002C7567"/>
    <w:rsid w:val="002C7919"/>
    <w:rsid w:val="002C7B71"/>
    <w:rsid w:val="002C7CE9"/>
    <w:rsid w:val="002C7D2C"/>
    <w:rsid w:val="002C7E61"/>
    <w:rsid w:val="002D0107"/>
    <w:rsid w:val="002D01D4"/>
    <w:rsid w:val="002D0896"/>
    <w:rsid w:val="002D1594"/>
    <w:rsid w:val="002D1742"/>
    <w:rsid w:val="002D1859"/>
    <w:rsid w:val="002D19EF"/>
    <w:rsid w:val="002D2305"/>
    <w:rsid w:val="002D240E"/>
    <w:rsid w:val="002D31A9"/>
    <w:rsid w:val="002D34AD"/>
    <w:rsid w:val="002D3762"/>
    <w:rsid w:val="002D3873"/>
    <w:rsid w:val="002D38FC"/>
    <w:rsid w:val="002D3C2E"/>
    <w:rsid w:val="002D3F14"/>
    <w:rsid w:val="002D4489"/>
    <w:rsid w:val="002D44F7"/>
    <w:rsid w:val="002D48F2"/>
    <w:rsid w:val="002D4F1F"/>
    <w:rsid w:val="002D504C"/>
    <w:rsid w:val="002D55E3"/>
    <w:rsid w:val="002D5625"/>
    <w:rsid w:val="002D576F"/>
    <w:rsid w:val="002D5999"/>
    <w:rsid w:val="002D5E9B"/>
    <w:rsid w:val="002D60EC"/>
    <w:rsid w:val="002D69EB"/>
    <w:rsid w:val="002D7307"/>
    <w:rsid w:val="002D74E0"/>
    <w:rsid w:val="002D7554"/>
    <w:rsid w:val="002D7675"/>
    <w:rsid w:val="002E00EF"/>
    <w:rsid w:val="002E0133"/>
    <w:rsid w:val="002E08EC"/>
    <w:rsid w:val="002E1684"/>
    <w:rsid w:val="002E171B"/>
    <w:rsid w:val="002E1A25"/>
    <w:rsid w:val="002E1A56"/>
    <w:rsid w:val="002E1AFF"/>
    <w:rsid w:val="002E2033"/>
    <w:rsid w:val="002E21AE"/>
    <w:rsid w:val="002E226B"/>
    <w:rsid w:val="002E2F2D"/>
    <w:rsid w:val="002E359D"/>
    <w:rsid w:val="002E39D8"/>
    <w:rsid w:val="002E3ED5"/>
    <w:rsid w:val="002E41A1"/>
    <w:rsid w:val="002E432A"/>
    <w:rsid w:val="002E43FF"/>
    <w:rsid w:val="002E4B2B"/>
    <w:rsid w:val="002E4C61"/>
    <w:rsid w:val="002E4C8B"/>
    <w:rsid w:val="002E4F85"/>
    <w:rsid w:val="002E5421"/>
    <w:rsid w:val="002E544E"/>
    <w:rsid w:val="002E561D"/>
    <w:rsid w:val="002E60E2"/>
    <w:rsid w:val="002E64ED"/>
    <w:rsid w:val="002E6896"/>
    <w:rsid w:val="002E68D7"/>
    <w:rsid w:val="002E6967"/>
    <w:rsid w:val="002E70AA"/>
    <w:rsid w:val="002E7319"/>
    <w:rsid w:val="002E7834"/>
    <w:rsid w:val="002E7B74"/>
    <w:rsid w:val="002E7E50"/>
    <w:rsid w:val="002E7FB2"/>
    <w:rsid w:val="002F08E6"/>
    <w:rsid w:val="002F0D25"/>
    <w:rsid w:val="002F0F84"/>
    <w:rsid w:val="002F191F"/>
    <w:rsid w:val="002F1D37"/>
    <w:rsid w:val="002F1FC0"/>
    <w:rsid w:val="002F2112"/>
    <w:rsid w:val="002F2144"/>
    <w:rsid w:val="002F2E96"/>
    <w:rsid w:val="002F345E"/>
    <w:rsid w:val="002F3C88"/>
    <w:rsid w:val="002F3D83"/>
    <w:rsid w:val="002F3FC2"/>
    <w:rsid w:val="002F3FEC"/>
    <w:rsid w:val="002F4656"/>
    <w:rsid w:val="002F49A9"/>
    <w:rsid w:val="002F4CD4"/>
    <w:rsid w:val="002F508B"/>
    <w:rsid w:val="002F5190"/>
    <w:rsid w:val="002F5B3B"/>
    <w:rsid w:val="002F5B82"/>
    <w:rsid w:val="002F5D05"/>
    <w:rsid w:val="002F5DE3"/>
    <w:rsid w:val="002F5F0A"/>
    <w:rsid w:val="002F60BB"/>
    <w:rsid w:val="002F63B6"/>
    <w:rsid w:val="002F6446"/>
    <w:rsid w:val="002F656C"/>
    <w:rsid w:val="002F671E"/>
    <w:rsid w:val="002F6873"/>
    <w:rsid w:val="002F6B4B"/>
    <w:rsid w:val="002F71D9"/>
    <w:rsid w:val="002F748B"/>
    <w:rsid w:val="002F7605"/>
    <w:rsid w:val="002F7818"/>
    <w:rsid w:val="002F7A29"/>
    <w:rsid w:val="002F7D49"/>
    <w:rsid w:val="002F7EA6"/>
    <w:rsid w:val="00300507"/>
    <w:rsid w:val="00300636"/>
    <w:rsid w:val="0030068E"/>
    <w:rsid w:val="003006D5"/>
    <w:rsid w:val="003010B9"/>
    <w:rsid w:val="003011D1"/>
    <w:rsid w:val="00301453"/>
    <w:rsid w:val="00301B94"/>
    <w:rsid w:val="00301F11"/>
    <w:rsid w:val="00302540"/>
    <w:rsid w:val="00302857"/>
    <w:rsid w:val="00302974"/>
    <w:rsid w:val="003029C2"/>
    <w:rsid w:val="00303045"/>
    <w:rsid w:val="0030315B"/>
    <w:rsid w:val="0030326E"/>
    <w:rsid w:val="00303643"/>
    <w:rsid w:val="003036D6"/>
    <w:rsid w:val="003038FE"/>
    <w:rsid w:val="0030393C"/>
    <w:rsid w:val="0030438D"/>
    <w:rsid w:val="003050AC"/>
    <w:rsid w:val="003050C7"/>
    <w:rsid w:val="00305382"/>
    <w:rsid w:val="00305D2E"/>
    <w:rsid w:val="003061B7"/>
    <w:rsid w:val="003070F4"/>
    <w:rsid w:val="003071A8"/>
    <w:rsid w:val="0031006B"/>
    <w:rsid w:val="00310484"/>
    <w:rsid w:val="003108BE"/>
    <w:rsid w:val="00310AAD"/>
    <w:rsid w:val="00312488"/>
    <w:rsid w:val="00312511"/>
    <w:rsid w:val="00312E64"/>
    <w:rsid w:val="0031302F"/>
    <w:rsid w:val="00313EFC"/>
    <w:rsid w:val="0031419E"/>
    <w:rsid w:val="0031453B"/>
    <w:rsid w:val="003146C3"/>
    <w:rsid w:val="00314734"/>
    <w:rsid w:val="003152A3"/>
    <w:rsid w:val="00315409"/>
    <w:rsid w:val="003154A6"/>
    <w:rsid w:val="0031580D"/>
    <w:rsid w:val="00315DCE"/>
    <w:rsid w:val="00315FE3"/>
    <w:rsid w:val="003161A6"/>
    <w:rsid w:val="00316680"/>
    <w:rsid w:val="00316E85"/>
    <w:rsid w:val="003175C9"/>
    <w:rsid w:val="003176EA"/>
    <w:rsid w:val="00317998"/>
    <w:rsid w:val="00317E38"/>
    <w:rsid w:val="00320336"/>
    <w:rsid w:val="00320676"/>
    <w:rsid w:val="0032087B"/>
    <w:rsid w:val="00320970"/>
    <w:rsid w:val="003209F4"/>
    <w:rsid w:val="00320B87"/>
    <w:rsid w:val="0032112F"/>
    <w:rsid w:val="00321717"/>
    <w:rsid w:val="00321B94"/>
    <w:rsid w:val="00321CEA"/>
    <w:rsid w:val="00321E88"/>
    <w:rsid w:val="00322173"/>
    <w:rsid w:val="003221E5"/>
    <w:rsid w:val="00322284"/>
    <w:rsid w:val="0032241D"/>
    <w:rsid w:val="003225FB"/>
    <w:rsid w:val="00322E79"/>
    <w:rsid w:val="00322FD7"/>
    <w:rsid w:val="00323018"/>
    <w:rsid w:val="003233FD"/>
    <w:rsid w:val="003239D7"/>
    <w:rsid w:val="00323B1C"/>
    <w:rsid w:val="00323B66"/>
    <w:rsid w:val="00324089"/>
    <w:rsid w:val="003240C0"/>
    <w:rsid w:val="0032460D"/>
    <w:rsid w:val="00324674"/>
    <w:rsid w:val="00324706"/>
    <w:rsid w:val="00324C76"/>
    <w:rsid w:val="00324E10"/>
    <w:rsid w:val="00325A4D"/>
    <w:rsid w:val="00325CC6"/>
    <w:rsid w:val="003263C5"/>
    <w:rsid w:val="003265A4"/>
    <w:rsid w:val="00326721"/>
    <w:rsid w:val="003269BB"/>
    <w:rsid w:val="00326CB5"/>
    <w:rsid w:val="00326FB0"/>
    <w:rsid w:val="0032795C"/>
    <w:rsid w:val="00327A2B"/>
    <w:rsid w:val="00327FE6"/>
    <w:rsid w:val="003300FC"/>
    <w:rsid w:val="0033033C"/>
    <w:rsid w:val="00330421"/>
    <w:rsid w:val="003308AB"/>
    <w:rsid w:val="00331239"/>
    <w:rsid w:val="0033139A"/>
    <w:rsid w:val="00331A9B"/>
    <w:rsid w:val="003325FD"/>
    <w:rsid w:val="00332804"/>
    <w:rsid w:val="00332C3F"/>
    <w:rsid w:val="00333646"/>
    <w:rsid w:val="00333A66"/>
    <w:rsid w:val="00333D6E"/>
    <w:rsid w:val="00333F3A"/>
    <w:rsid w:val="00333FAA"/>
    <w:rsid w:val="00334224"/>
    <w:rsid w:val="003342E1"/>
    <w:rsid w:val="00334396"/>
    <w:rsid w:val="00334455"/>
    <w:rsid w:val="00334AC7"/>
    <w:rsid w:val="00334BD7"/>
    <w:rsid w:val="00334E72"/>
    <w:rsid w:val="0033588C"/>
    <w:rsid w:val="00335CD4"/>
    <w:rsid w:val="00336074"/>
    <w:rsid w:val="003362B0"/>
    <w:rsid w:val="003365BC"/>
    <w:rsid w:val="003366EF"/>
    <w:rsid w:val="0033676B"/>
    <w:rsid w:val="00336FA3"/>
    <w:rsid w:val="003376C1"/>
    <w:rsid w:val="003376F1"/>
    <w:rsid w:val="00337B96"/>
    <w:rsid w:val="00337C5A"/>
    <w:rsid w:val="0034055A"/>
    <w:rsid w:val="003410C7"/>
    <w:rsid w:val="0034138F"/>
    <w:rsid w:val="003418B9"/>
    <w:rsid w:val="00341B8D"/>
    <w:rsid w:val="00341C0D"/>
    <w:rsid w:val="003420C1"/>
    <w:rsid w:val="00342752"/>
    <w:rsid w:val="00342A8F"/>
    <w:rsid w:val="00342F2A"/>
    <w:rsid w:val="00342F30"/>
    <w:rsid w:val="003435AA"/>
    <w:rsid w:val="0034374E"/>
    <w:rsid w:val="00343BE7"/>
    <w:rsid w:val="00343FDA"/>
    <w:rsid w:val="0034401F"/>
    <w:rsid w:val="003443B3"/>
    <w:rsid w:val="003445CA"/>
    <w:rsid w:val="00344698"/>
    <w:rsid w:val="00344B80"/>
    <w:rsid w:val="00344F60"/>
    <w:rsid w:val="00345061"/>
    <w:rsid w:val="00345246"/>
    <w:rsid w:val="00345315"/>
    <w:rsid w:val="00345A78"/>
    <w:rsid w:val="00345FAE"/>
    <w:rsid w:val="00346346"/>
    <w:rsid w:val="003475FA"/>
    <w:rsid w:val="003479C0"/>
    <w:rsid w:val="00347C2A"/>
    <w:rsid w:val="003503B2"/>
    <w:rsid w:val="00350454"/>
    <w:rsid w:val="00350950"/>
    <w:rsid w:val="00350B8E"/>
    <w:rsid w:val="00350C35"/>
    <w:rsid w:val="00350FD4"/>
    <w:rsid w:val="0035141A"/>
    <w:rsid w:val="00351476"/>
    <w:rsid w:val="003519B9"/>
    <w:rsid w:val="00351B5C"/>
    <w:rsid w:val="00351B65"/>
    <w:rsid w:val="00351D3A"/>
    <w:rsid w:val="00351E39"/>
    <w:rsid w:val="0035203A"/>
    <w:rsid w:val="00352048"/>
    <w:rsid w:val="00352B5A"/>
    <w:rsid w:val="00352E10"/>
    <w:rsid w:val="0035369F"/>
    <w:rsid w:val="00353767"/>
    <w:rsid w:val="003538F8"/>
    <w:rsid w:val="00355669"/>
    <w:rsid w:val="00355B92"/>
    <w:rsid w:val="003562ED"/>
    <w:rsid w:val="00356A32"/>
    <w:rsid w:val="00356DA0"/>
    <w:rsid w:val="00356DBC"/>
    <w:rsid w:val="00356E1B"/>
    <w:rsid w:val="00356EF5"/>
    <w:rsid w:val="003570F4"/>
    <w:rsid w:val="003574D7"/>
    <w:rsid w:val="0035783D"/>
    <w:rsid w:val="00357979"/>
    <w:rsid w:val="00357A3D"/>
    <w:rsid w:val="00360088"/>
    <w:rsid w:val="003602D2"/>
    <w:rsid w:val="0036071A"/>
    <w:rsid w:val="0036089E"/>
    <w:rsid w:val="003608E0"/>
    <w:rsid w:val="0036093E"/>
    <w:rsid w:val="00360AAB"/>
    <w:rsid w:val="00360EA6"/>
    <w:rsid w:val="00361169"/>
    <w:rsid w:val="00361346"/>
    <w:rsid w:val="0036150C"/>
    <w:rsid w:val="003615F8"/>
    <w:rsid w:val="00361902"/>
    <w:rsid w:val="00361AB0"/>
    <w:rsid w:val="00361AE3"/>
    <w:rsid w:val="00361B85"/>
    <w:rsid w:val="00362379"/>
    <w:rsid w:val="00362C06"/>
    <w:rsid w:val="00362FC9"/>
    <w:rsid w:val="003630A0"/>
    <w:rsid w:val="003630B2"/>
    <w:rsid w:val="00363462"/>
    <w:rsid w:val="00363820"/>
    <w:rsid w:val="00363883"/>
    <w:rsid w:val="00363BFC"/>
    <w:rsid w:val="00364424"/>
    <w:rsid w:val="00364AFD"/>
    <w:rsid w:val="00364B7E"/>
    <w:rsid w:val="00364E71"/>
    <w:rsid w:val="00365424"/>
    <w:rsid w:val="003658EA"/>
    <w:rsid w:val="00365B6F"/>
    <w:rsid w:val="00365DA4"/>
    <w:rsid w:val="00365F5A"/>
    <w:rsid w:val="00366505"/>
    <w:rsid w:val="00366510"/>
    <w:rsid w:val="00366ABA"/>
    <w:rsid w:val="00366B48"/>
    <w:rsid w:val="003670CE"/>
    <w:rsid w:val="0036755F"/>
    <w:rsid w:val="0036794B"/>
    <w:rsid w:val="00367AFA"/>
    <w:rsid w:val="00367BCA"/>
    <w:rsid w:val="00367CE4"/>
    <w:rsid w:val="00367E30"/>
    <w:rsid w:val="00367F38"/>
    <w:rsid w:val="0037019B"/>
    <w:rsid w:val="003702E5"/>
    <w:rsid w:val="003707E0"/>
    <w:rsid w:val="003712F2"/>
    <w:rsid w:val="00371364"/>
    <w:rsid w:val="00371802"/>
    <w:rsid w:val="00372502"/>
    <w:rsid w:val="00372717"/>
    <w:rsid w:val="00372A50"/>
    <w:rsid w:val="00372C9C"/>
    <w:rsid w:val="00373310"/>
    <w:rsid w:val="00373683"/>
    <w:rsid w:val="003737BE"/>
    <w:rsid w:val="00373D9B"/>
    <w:rsid w:val="00374068"/>
    <w:rsid w:val="00374352"/>
    <w:rsid w:val="00374522"/>
    <w:rsid w:val="003746E2"/>
    <w:rsid w:val="00374FF7"/>
    <w:rsid w:val="00375194"/>
    <w:rsid w:val="003751FF"/>
    <w:rsid w:val="00375347"/>
    <w:rsid w:val="00375778"/>
    <w:rsid w:val="00375BF3"/>
    <w:rsid w:val="00376037"/>
    <w:rsid w:val="0037722F"/>
    <w:rsid w:val="00377277"/>
    <w:rsid w:val="00377426"/>
    <w:rsid w:val="0037756C"/>
    <w:rsid w:val="00377B7F"/>
    <w:rsid w:val="003800D5"/>
    <w:rsid w:val="00380722"/>
    <w:rsid w:val="003808B6"/>
    <w:rsid w:val="00380BCB"/>
    <w:rsid w:val="00380E56"/>
    <w:rsid w:val="0038110C"/>
    <w:rsid w:val="003814E2"/>
    <w:rsid w:val="003815CD"/>
    <w:rsid w:val="003817E3"/>
    <w:rsid w:val="00381842"/>
    <w:rsid w:val="00381895"/>
    <w:rsid w:val="0038195C"/>
    <w:rsid w:val="00381B14"/>
    <w:rsid w:val="00381E04"/>
    <w:rsid w:val="00381E06"/>
    <w:rsid w:val="00381F65"/>
    <w:rsid w:val="00382022"/>
    <w:rsid w:val="0038204F"/>
    <w:rsid w:val="00382366"/>
    <w:rsid w:val="003829EC"/>
    <w:rsid w:val="00382F09"/>
    <w:rsid w:val="00383471"/>
    <w:rsid w:val="0038356D"/>
    <w:rsid w:val="00383670"/>
    <w:rsid w:val="003836FE"/>
    <w:rsid w:val="00383AEA"/>
    <w:rsid w:val="00383CFE"/>
    <w:rsid w:val="00384705"/>
    <w:rsid w:val="00384BF1"/>
    <w:rsid w:val="00384C12"/>
    <w:rsid w:val="00384CBA"/>
    <w:rsid w:val="00385337"/>
    <w:rsid w:val="0038535E"/>
    <w:rsid w:val="003853FD"/>
    <w:rsid w:val="00385736"/>
    <w:rsid w:val="00385CAF"/>
    <w:rsid w:val="00385F8F"/>
    <w:rsid w:val="00386150"/>
    <w:rsid w:val="00386856"/>
    <w:rsid w:val="003868E4"/>
    <w:rsid w:val="00387152"/>
    <w:rsid w:val="0038770C"/>
    <w:rsid w:val="003878BA"/>
    <w:rsid w:val="00387BB0"/>
    <w:rsid w:val="00390026"/>
    <w:rsid w:val="00390396"/>
    <w:rsid w:val="0039053C"/>
    <w:rsid w:val="0039083E"/>
    <w:rsid w:val="0039116F"/>
    <w:rsid w:val="0039172A"/>
    <w:rsid w:val="00391AB4"/>
    <w:rsid w:val="00391BCF"/>
    <w:rsid w:val="00391C8D"/>
    <w:rsid w:val="00391CB2"/>
    <w:rsid w:val="0039266F"/>
    <w:rsid w:val="00392810"/>
    <w:rsid w:val="00392F68"/>
    <w:rsid w:val="00393512"/>
    <w:rsid w:val="003938B5"/>
    <w:rsid w:val="00393935"/>
    <w:rsid w:val="00393E0A"/>
    <w:rsid w:val="00393E66"/>
    <w:rsid w:val="00394151"/>
    <w:rsid w:val="00394374"/>
    <w:rsid w:val="00394581"/>
    <w:rsid w:val="00394C2D"/>
    <w:rsid w:val="00394CEC"/>
    <w:rsid w:val="00394D76"/>
    <w:rsid w:val="003952E0"/>
    <w:rsid w:val="003955C2"/>
    <w:rsid w:val="00395781"/>
    <w:rsid w:val="00395807"/>
    <w:rsid w:val="00395E85"/>
    <w:rsid w:val="00395F05"/>
    <w:rsid w:val="00395FD8"/>
    <w:rsid w:val="003961E2"/>
    <w:rsid w:val="00396428"/>
    <w:rsid w:val="0039644F"/>
    <w:rsid w:val="0039646F"/>
    <w:rsid w:val="003967DF"/>
    <w:rsid w:val="003969AA"/>
    <w:rsid w:val="00396C22"/>
    <w:rsid w:val="00396F49"/>
    <w:rsid w:val="00397DAF"/>
    <w:rsid w:val="00397ECD"/>
    <w:rsid w:val="003A00B6"/>
    <w:rsid w:val="003A035A"/>
    <w:rsid w:val="003A17FB"/>
    <w:rsid w:val="003A1899"/>
    <w:rsid w:val="003A21BA"/>
    <w:rsid w:val="003A2572"/>
    <w:rsid w:val="003A2622"/>
    <w:rsid w:val="003A277E"/>
    <w:rsid w:val="003A27F2"/>
    <w:rsid w:val="003A27F6"/>
    <w:rsid w:val="003A2A5C"/>
    <w:rsid w:val="003A2BDC"/>
    <w:rsid w:val="003A2F8E"/>
    <w:rsid w:val="003A33B7"/>
    <w:rsid w:val="003A37BD"/>
    <w:rsid w:val="003A3D7E"/>
    <w:rsid w:val="003A3DEF"/>
    <w:rsid w:val="003A447B"/>
    <w:rsid w:val="003A501B"/>
    <w:rsid w:val="003A5437"/>
    <w:rsid w:val="003A5760"/>
    <w:rsid w:val="003A586D"/>
    <w:rsid w:val="003A593C"/>
    <w:rsid w:val="003A5F3F"/>
    <w:rsid w:val="003A6212"/>
    <w:rsid w:val="003A6824"/>
    <w:rsid w:val="003A68E4"/>
    <w:rsid w:val="003A6AD6"/>
    <w:rsid w:val="003A7080"/>
    <w:rsid w:val="003A731E"/>
    <w:rsid w:val="003A79C3"/>
    <w:rsid w:val="003B0147"/>
    <w:rsid w:val="003B0ACF"/>
    <w:rsid w:val="003B0BC7"/>
    <w:rsid w:val="003B0C1E"/>
    <w:rsid w:val="003B0D1F"/>
    <w:rsid w:val="003B0DAE"/>
    <w:rsid w:val="003B0F93"/>
    <w:rsid w:val="003B0FB6"/>
    <w:rsid w:val="003B10AF"/>
    <w:rsid w:val="003B113A"/>
    <w:rsid w:val="003B15E1"/>
    <w:rsid w:val="003B19DD"/>
    <w:rsid w:val="003B1AAB"/>
    <w:rsid w:val="003B1D6F"/>
    <w:rsid w:val="003B20D9"/>
    <w:rsid w:val="003B216A"/>
    <w:rsid w:val="003B242E"/>
    <w:rsid w:val="003B26E4"/>
    <w:rsid w:val="003B28DC"/>
    <w:rsid w:val="003B2D11"/>
    <w:rsid w:val="003B30D6"/>
    <w:rsid w:val="003B3569"/>
    <w:rsid w:val="003B3CF1"/>
    <w:rsid w:val="003B3D58"/>
    <w:rsid w:val="003B4339"/>
    <w:rsid w:val="003B4347"/>
    <w:rsid w:val="003B49E1"/>
    <w:rsid w:val="003B4D4E"/>
    <w:rsid w:val="003B5BF6"/>
    <w:rsid w:val="003B5C03"/>
    <w:rsid w:val="003B616E"/>
    <w:rsid w:val="003B61F4"/>
    <w:rsid w:val="003B642A"/>
    <w:rsid w:val="003B6E2E"/>
    <w:rsid w:val="003B7EB8"/>
    <w:rsid w:val="003C096D"/>
    <w:rsid w:val="003C0D9E"/>
    <w:rsid w:val="003C0E1A"/>
    <w:rsid w:val="003C1557"/>
    <w:rsid w:val="003C1994"/>
    <w:rsid w:val="003C1BBD"/>
    <w:rsid w:val="003C1C48"/>
    <w:rsid w:val="003C1CBE"/>
    <w:rsid w:val="003C2998"/>
    <w:rsid w:val="003C2BED"/>
    <w:rsid w:val="003C2E38"/>
    <w:rsid w:val="003C2E84"/>
    <w:rsid w:val="003C2F1A"/>
    <w:rsid w:val="003C300F"/>
    <w:rsid w:val="003C37F1"/>
    <w:rsid w:val="003C3833"/>
    <w:rsid w:val="003C3F5C"/>
    <w:rsid w:val="003C4025"/>
    <w:rsid w:val="003C4134"/>
    <w:rsid w:val="003C4137"/>
    <w:rsid w:val="003C4315"/>
    <w:rsid w:val="003C4860"/>
    <w:rsid w:val="003C4BD6"/>
    <w:rsid w:val="003C4CFB"/>
    <w:rsid w:val="003C4E0A"/>
    <w:rsid w:val="003C4EAB"/>
    <w:rsid w:val="003C51FC"/>
    <w:rsid w:val="003C560B"/>
    <w:rsid w:val="003C5B8A"/>
    <w:rsid w:val="003C65E3"/>
    <w:rsid w:val="003C68A5"/>
    <w:rsid w:val="003C68FB"/>
    <w:rsid w:val="003C6EDC"/>
    <w:rsid w:val="003C7309"/>
    <w:rsid w:val="003C733A"/>
    <w:rsid w:val="003C79E1"/>
    <w:rsid w:val="003C7BC6"/>
    <w:rsid w:val="003C7C5C"/>
    <w:rsid w:val="003C7CD2"/>
    <w:rsid w:val="003D03B6"/>
    <w:rsid w:val="003D065F"/>
    <w:rsid w:val="003D0A2A"/>
    <w:rsid w:val="003D0BFC"/>
    <w:rsid w:val="003D10E7"/>
    <w:rsid w:val="003D1255"/>
    <w:rsid w:val="003D1A7A"/>
    <w:rsid w:val="003D1B17"/>
    <w:rsid w:val="003D1C7E"/>
    <w:rsid w:val="003D1FEB"/>
    <w:rsid w:val="003D20D5"/>
    <w:rsid w:val="003D2266"/>
    <w:rsid w:val="003D2414"/>
    <w:rsid w:val="003D273A"/>
    <w:rsid w:val="003D2DBC"/>
    <w:rsid w:val="003D34E2"/>
    <w:rsid w:val="003D3667"/>
    <w:rsid w:val="003D36B7"/>
    <w:rsid w:val="003D38DB"/>
    <w:rsid w:val="003D4054"/>
    <w:rsid w:val="003D474B"/>
    <w:rsid w:val="003D4CB3"/>
    <w:rsid w:val="003D4D8A"/>
    <w:rsid w:val="003D4FE8"/>
    <w:rsid w:val="003D5834"/>
    <w:rsid w:val="003D596E"/>
    <w:rsid w:val="003D5E44"/>
    <w:rsid w:val="003D5F0F"/>
    <w:rsid w:val="003D6257"/>
    <w:rsid w:val="003D68F1"/>
    <w:rsid w:val="003D69B3"/>
    <w:rsid w:val="003D6BB5"/>
    <w:rsid w:val="003D6DEB"/>
    <w:rsid w:val="003D6F37"/>
    <w:rsid w:val="003D71D2"/>
    <w:rsid w:val="003D7329"/>
    <w:rsid w:val="003D761A"/>
    <w:rsid w:val="003E02E9"/>
    <w:rsid w:val="003E0BC3"/>
    <w:rsid w:val="003E114C"/>
    <w:rsid w:val="003E1375"/>
    <w:rsid w:val="003E14DE"/>
    <w:rsid w:val="003E156F"/>
    <w:rsid w:val="003E1709"/>
    <w:rsid w:val="003E1775"/>
    <w:rsid w:val="003E1870"/>
    <w:rsid w:val="003E1FEB"/>
    <w:rsid w:val="003E22C5"/>
    <w:rsid w:val="003E2310"/>
    <w:rsid w:val="003E2741"/>
    <w:rsid w:val="003E2B43"/>
    <w:rsid w:val="003E2D88"/>
    <w:rsid w:val="003E34C7"/>
    <w:rsid w:val="003E35A5"/>
    <w:rsid w:val="003E35AE"/>
    <w:rsid w:val="003E35C4"/>
    <w:rsid w:val="003E3CB4"/>
    <w:rsid w:val="003E3EA8"/>
    <w:rsid w:val="003E4687"/>
    <w:rsid w:val="003E49EC"/>
    <w:rsid w:val="003E4A4C"/>
    <w:rsid w:val="003E4B4F"/>
    <w:rsid w:val="003E4C22"/>
    <w:rsid w:val="003E4F4A"/>
    <w:rsid w:val="003E58D0"/>
    <w:rsid w:val="003E5A15"/>
    <w:rsid w:val="003E5E94"/>
    <w:rsid w:val="003E5FEE"/>
    <w:rsid w:val="003E6335"/>
    <w:rsid w:val="003E63B1"/>
    <w:rsid w:val="003E6926"/>
    <w:rsid w:val="003E6BF1"/>
    <w:rsid w:val="003E6C01"/>
    <w:rsid w:val="003E71EE"/>
    <w:rsid w:val="003E7E11"/>
    <w:rsid w:val="003F0396"/>
    <w:rsid w:val="003F11F7"/>
    <w:rsid w:val="003F169C"/>
    <w:rsid w:val="003F183D"/>
    <w:rsid w:val="003F197C"/>
    <w:rsid w:val="003F1AB4"/>
    <w:rsid w:val="003F1D18"/>
    <w:rsid w:val="003F1EB0"/>
    <w:rsid w:val="003F24E2"/>
    <w:rsid w:val="003F27DC"/>
    <w:rsid w:val="003F29BC"/>
    <w:rsid w:val="003F30F4"/>
    <w:rsid w:val="003F3133"/>
    <w:rsid w:val="003F3265"/>
    <w:rsid w:val="003F4032"/>
    <w:rsid w:val="003F4279"/>
    <w:rsid w:val="003F4923"/>
    <w:rsid w:val="003F49E1"/>
    <w:rsid w:val="003F4D1B"/>
    <w:rsid w:val="003F4E4D"/>
    <w:rsid w:val="003F4F0D"/>
    <w:rsid w:val="003F5483"/>
    <w:rsid w:val="003F5788"/>
    <w:rsid w:val="003F5962"/>
    <w:rsid w:val="003F5B49"/>
    <w:rsid w:val="003F5EFD"/>
    <w:rsid w:val="003F6446"/>
    <w:rsid w:val="003F6519"/>
    <w:rsid w:val="003F6604"/>
    <w:rsid w:val="003F6770"/>
    <w:rsid w:val="003F67F6"/>
    <w:rsid w:val="003F6889"/>
    <w:rsid w:val="003F6BCE"/>
    <w:rsid w:val="003F6CD4"/>
    <w:rsid w:val="003F6D37"/>
    <w:rsid w:val="003F6F00"/>
    <w:rsid w:val="003F6F86"/>
    <w:rsid w:val="003F7011"/>
    <w:rsid w:val="003F7257"/>
    <w:rsid w:val="003F7812"/>
    <w:rsid w:val="003F78C5"/>
    <w:rsid w:val="003F7A89"/>
    <w:rsid w:val="003F7B34"/>
    <w:rsid w:val="004002C7"/>
    <w:rsid w:val="004002F9"/>
    <w:rsid w:val="00400955"/>
    <w:rsid w:val="004009D9"/>
    <w:rsid w:val="00400C24"/>
    <w:rsid w:val="00400E71"/>
    <w:rsid w:val="00401235"/>
    <w:rsid w:val="00402362"/>
    <w:rsid w:val="00402395"/>
    <w:rsid w:val="00402B1C"/>
    <w:rsid w:val="00402B4E"/>
    <w:rsid w:val="00402CD4"/>
    <w:rsid w:val="00402F7C"/>
    <w:rsid w:val="00403236"/>
    <w:rsid w:val="00403801"/>
    <w:rsid w:val="00404580"/>
    <w:rsid w:val="00404B56"/>
    <w:rsid w:val="00404CF3"/>
    <w:rsid w:val="00404D8E"/>
    <w:rsid w:val="00404E07"/>
    <w:rsid w:val="00405161"/>
    <w:rsid w:val="004052B4"/>
    <w:rsid w:val="00405432"/>
    <w:rsid w:val="004055B3"/>
    <w:rsid w:val="004057A6"/>
    <w:rsid w:val="0040591E"/>
    <w:rsid w:val="00405A42"/>
    <w:rsid w:val="00405F35"/>
    <w:rsid w:val="00405F3E"/>
    <w:rsid w:val="00406445"/>
    <w:rsid w:val="004064C1"/>
    <w:rsid w:val="00406519"/>
    <w:rsid w:val="0040686A"/>
    <w:rsid w:val="004068BC"/>
    <w:rsid w:val="00406F64"/>
    <w:rsid w:val="00407311"/>
    <w:rsid w:val="00407802"/>
    <w:rsid w:val="004078B7"/>
    <w:rsid w:val="004079A1"/>
    <w:rsid w:val="00410591"/>
    <w:rsid w:val="0041069A"/>
    <w:rsid w:val="00410A09"/>
    <w:rsid w:val="00410A44"/>
    <w:rsid w:val="00410AC4"/>
    <w:rsid w:val="00410C7F"/>
    <w:rsid w:val="00410F5C"/>
    <w:rsid w:val="00411B37"/>
    <w:rsid w:val="00411CCC"/>
    <w:rsid w:val="00411E22"/>
    <w:rsid w:val="00411F18"/>
    <w:rsid w:val="0041200C"/>
    <w:rsid w:val="004120F1"/>
    <w:rsid w:val="0041224E"/>
    <w:rsid w:val="004129D5"/>
    <w:rsid w:val="00412C16"/>
    <w:rsid w:val="00412F52"/>
    <w:rsid w:val="0041304E"/>
    <w:rsid w:val="0041307C"/>
    <w:rsid w:val="004133B5"/>
    <w:rsid w:val="0041352C"/>
    <w:rsid w:val="00413726"/>
    <w:rsid w:val="004141A2"/>
    <w:rsid w:val="0041439C"/>
    <w:rsid w:val="004146B5"/>
    <w:rsid w:val="00414B84"/>
    <w:rsid w:val="00415047"/>
    <w:rsid w:val="004151C6"/>
    <w:rsid w:val="0041532A"/>
    <w:rsid w:val="00415D0A"/>
    <w:rsid w:val="00415F3D"/>
    <w:rsid w:val="00416375"/>
    <w:rsid w:val="004167E7"/>
    <w:rsid w:val="004169A2"/>
    <w:rsid w:val="00416A5A"/>
    <w:rsid w:val="00416B94"/>
    <w:rsid w:val="004177D7"/>
    <w:rsid w:val="00417D33"/>
    <w:rsid w:val="004203D5"/>
    <w:rsid w:val="004204EF"/>
    <w:rsid w:val="004206C7"/>
    <w:rsid w:val="00421188"/>
    <w:rsid w:val="00421B8F"/>
    <w:rsid w:val="00421F67"/>
    <w:rsid w:val="00422318"/>
    <w:rsid w:val="00422811"/>
    <w:rsid w:val="00422B3D"/>
    <w:rsid w:val="00422FEB"/>
    <w:rsid w:val="00423361"/>
    <w:rsid w:val="00423D39"/>
    <w:rsid w:val="00424240"/>
    <w:rsid w:val="004248F9"/>
    <w:rsid w:val="00424B7F"/>
    <w:rsid w:val="00424EC3"/>
    <w:rsid w:val="00424F13"/>
    <w:rsid w:val="004253A8"/>
    <w:rsid w:val="00425BEB"/>
    <w:rsid w:val="0042627A"/>
    <w:rsid w:val="00426829"/>
    <w:rsid w:val="0042684B"/>
    <w:rsid w:val="0042694C"/>
    <w:rsid w:val="00426A7B"/>
    <w:rsid w:val="00426D7D"/>
    <w:rsid w:val="00427191"/>
    <w:rsid w:val="004272C6"/>
    <w:rsid w:val="004305B0"/>
    <w:rsid w:val="0043068D"/>
    <w:rsid w:val="00430AE7"/>
    <w:rsid w:val="00431040"/>
    <w:rsid w:val="00431364"/>
    <w:rsid w:val="00431B49"/>
    <w:rsid w:val="00431DA0"/>
    <w:rsid w:val="00431DD4"/>
    <w:rsid w:val="00431E89"/>
    <w:rsid w:val="00431EDC"/>
    <w:rsid w:val="00432836"/>
    <w:rsid w:val="00432DA3"/>
    <w:rsid w:val="0043312B"/>
    <w:rsid w:val="004333AE"/>
    <w:rsid w:val="004334CC"/>
    <w:rsid w:val="00433B06"/>
    <w:rsid w:val="00434781"/>
    <w:rsid w:val="00434A85"/>
    <w:rsid w:val="00434CCA"/>
    <w:rsid w:val="004350B9"/>
    <w:rsid w:val="004350CD"/>
    <w:rsid w:val="00435CFB"/>
    <w:rsid w:val="00435D46"/>
    <w:rsid w:val="004360C2"/>
    <w:rsid w:val="00436D05"/>
    <w:rsid w:val="00437053"/>
    <w:rsid w:val="004373E2"/>
    <w:rsid w:val="004375A6"/>
    <w:rsid w:val="0043769F"/>
    <w:rsid w:val="00437779"/>
    <w:rsid w:val="00437DCB"/>
    <w:rsid w:val="00437DD6"/>
    <w:rsid w:val="00440B31"/>
    <w:rsid w:val="00440E8E"/>
    <w:rsid w:val="004412D3"/>
    <w:rsid w:val="0044170A"/>
    <w:rsid w:val="00441854"/>
    <w:rsid w:val="00441892"/>
    <w:rsid w:val="00442675"/>
    <w:rsid w:val="00443195"/>
    <w:rsid w:val="00443556"/>
    <w:rsid w:val="00443750"/>
    <w:rsid w:val="00444426"/>
    <w:rsid w:val="00444630"/>
    <w:rsid w:val="004446EF"/>
    <w:rsid w:val="00444739"/>
    <w:rsid w:val="00444B38"/>
    <w:rsid w:val="00444F3D"/>
    <w:rsid w:val="00445574"/>
    <w:rsid w:val="004458B5"/>
    <w:rsid w:val="0044658E"/>
    <w:rsid w:val="00446D66"/>
    <w:rsid w:val="00446FB2"/>
    <w:rsid w:val="00447D74"/>
    <w:rsid w:val="004505B8"/>
    <w:rsid w:val="004509A2"/>
    <w:rsid w:val="00450A8F"/>
    <w:rsid w:val="00450C43"/>
    <w:rsid w:val="00450DBE"/>
    <w:rsid w:val="0045115E"/>
    <w:rsid w:val="00451288"/>
    <w:rsid w:val="004512E3"/>
    <w:rsid w:val="0045141A"/>
    <w:rsid w:val="00451978"/>
    <w:rsid w:val="004519B1"/>
    <w:rsid w:val="004519B7"/>
    <w:rsid w:val="00451AAF"/>
    <w:rsid w:val="00451F78"/>
    <w:rsid w:val="00452048"/>
    <w:rsid w:val="004520D3"/>
    <w:rsid w:val="00453044"/>
    <w:rsid w:val="00453673"/>
    <w:rsid w:val="00453CC8"/>
    <w:rsid w:val="0045402F"/>
    <w:rsid w:val="0045422B"/>
    <w:rsid w:val="00454866"/>
    <w:rsid w:val="004549EA"/>
    <w:rsid w:val="00455048"/>
    <w:rsid w:val="00455354"/>
    <w:rsid w:val="00455511"/>
    <w:rsid w:val="004556D5"/>
    <w:rsid w:val="00455BE1"/>
    <w:rsid w:val="00455DFE"/>
    <w:rsid w:val="004560C2"/>
    <w:rsid w:val="00456145"/>
    <w:rsid w:val="00456383"/>
    <w:rsid w:val="00456906"/>
    <w:rsid w:val="00456E2B"/>
    <w:rsid w:val="00456F2D"/>
    <w:rsid w:val="00457792"/>
    <w:rsid w:val="0045780C"/>
    <w:rsid w:val="00457869"/>
    <w:rsid w:val="00457FD2"/>
    <w:rsid w:val="004600A8"/>
    <w:rsid w:val="004604BC"/>
    <w:rsid w:val="0046068F"/>
    <w:rsid w:val="00460F6F"/>
    <w:rsid w:val="00461230"/>
    <w:rsid w:val="00461B8D"/>
    <w:rsid w:val="00461F60"/>
    <w:rsid w:val="00462497"/>
    <w:rsid w:val="00462550"/>
    <w:rsid w:val="00462673"/>
    <w:rsid w:val="004626E0"/>
    <w:rsid w:val="0046281F"/>
    <w:rsid w:val="00462A87"/>
    <w:rsid w:val="00462E72"/>
    <w:rsid w:val="0046309A"/>
    <w:rsid w:val="00463A3D"/>
    <w:rsid w:val="004642BB"/>
    <w:rsid w:val="004645EC"/>
    <w:rsid w:val="00464705"/>
    <w:rsid w:val="00464980"/>
    <w:rsid w:val="00464A55"/>
    <w:rsid w:val="00464D8F"/>
    <w:rsid w:val="00464DC9"/>
    <w:rsid w:val="00464E48"/>
    <w:rsid w:val="00465020"/>
    <w:rsid w:val="00465531"/>
    <w:rsid w:val="00465836"/>
    <w:rsid w:val="00465A31"/>
    <w:rsid w:val="00465BAE"/>
    <w:rsid w:val="00465C63"/>
    <w:rsid w:val="004661B1"/>
    <w:rsid w:val="00466430"/>
    <w:rsid w:val="00466676"/>
    <w:rsid w:val="00466F1A"/>
    <w:rsid w:val="00467235"/>
    <w:rsid w:val="00467832"/>
    <w:rsid w:val="00467E8C"/>
    <w:rsid w:val="00467EBA"/>
    <w:rsid w:val="00467FEC"/>
    <w:rsid w:val="00470317"/>
    <w:rsid w:val="0047058A"/>
    <w:rsid w:val="004709C1"/>
    <w:rsid w:val="00470A62"/>
    <w:rsid w:val="00470ABF"/>
    <w:rsid w:val="00470AD7"/>
    <w:rsid w:val="00470BBB"/>
    <w:rsid w:val="00470C21"/>
    <w:rsid w:val="00470C62"/>
    <w:rsid w:val="00470E09"/>
    <w:rsid w:val="0047126C"/>
    <w:rsid w:val="0047138D"/>
    <w:rsid w:val="00471476"/>
    <w:rsid w:val="00471BE0"/>
    <w:rsid w:val="00471D41"/>
    <w:rsid w:val="00471D69"/>
    <w:rsid w:val="00472492"/>
    <w:rsid w:val="004725FA"/>
    <w:rsid w:val="0047268F"/>
    <w:rsid w:val="00472767"/>
    <w:rsid w:val="00472F34"/>
    <w:rsid w:val="004738D8"/>
    <w:rsid w:val="00473C28"/>
    <w:rsid w:val="00474366"/>
    <w:rsid w:val="004748C9"/>
    <w:rsid w:val="00474B58"/>
    <w:rsid w:val="00474B64"/>
    <w:rsid w:val="00474F4D"/>
    <w:rsid w:val="00475B48"/>
    <w:rsid w:val="00475B52"/>
    <w:rsid w:val="00475D95"/>
    <w:rsid w:val="00476654"/>
    <w:rsid w:val="0047670B"/>
    <w:rsid w:val="004770F6"/>
    <w:rsid w:val="004771A2"/>
    <w:rsid w:val="00480BAB"/>
    <w:rsid w:val="00480BD9"/>
    <w:rsid w:val="00481028"/>
    <w:rsid w:val="00481A23"/>
    <w:rsid w:val="00481E05"/>
    <w:rsid w:val="00482177"/>
    <w:rsid w:val="00482229"/>
    <w:rsid w:val="00482715"/>
    <w:rsid w:val="0048291C"/>
    <w:rsid w:val="00483381"/>
    <w:rsid w:val="004833E8"/>
    <w:rsid w:val="0048376A"/>
    <w:rsid w:val="0048380E"/>
    <w:rsid w:val="00483908"/>
    <w:rsid w:val="00484B45"/>
    <w:rsid w:val="00484F3C"/>
    <w:rsid w:val="004853EF"/>
    <w:rsid w:val="0048573D"/>
    <w:rsid w:val="00485788"/>
    <w:rsid w:val="00485EBB"/>
    <w:rsid w:val="00486287"/>
    <w:rsid w:val="004868DF"/>
    <w:rsid w:val="00486985"/>
    <w:rsid w:val="00487536"/>
    <w:rsid w:val="0048784C"/>
    <w:rsid w:val="00487DDA"/>
    <w:rsid w:val="00487E2B"/>
    <w:rsid w:val="0049035D"/>
    <w:rsid w:val="004907F2"/>
    <w:rsid w:val="00490B3D"/>
    <w:rsid w:val="00490BF9"/>
    <w:rsid w:val="00491060"/>
    <w:rsid w:val="004915AB"/>
    <w:rsid w:val="00491615"/>
    <w:rsid w:val="00491F71"/>
    <w:rsid w:val="0049279E"/>
    <w:rsid w:val="00492D74"/>
    <w:rsid w:val="00492F53"/>
    <w:rsid w:val="0049323A"/>
    <w:rsid w:val="00493373"/>
    <w:rsid w:val="00493AFE"/>
    <w:rsid w:val="00493C4E"/>
    <w:rsid w:val="004941B0"/>
    <w:rsid w:val="004942B8"/>
    <w:rsid w:val="00494A30"/>
    <w:rsid w:val="0049550A"/>
    <w:rsid w:val="00495954"/>
    <w:rsid w:val="004959D4"/>
    <w:rsid w:val="00495BD2"/>
    <w:rsid w:val="0049619F"/>
    <w:rsid w:val="0049655F"/>
    <w:rsid w:val="004968FF"/>
    <w:rsid w:val="004969C0"/>
    <w:rsid w:val="00496B33"/>
    <w:rsid w:val="00496B34"/>
    <w:rsid w:val="00496BB4"/>
    <w:rsid w:val="00496CBB"/>
    <w:rsid w:val="00496F56"/>
    <w:rsid w:val="004971B4"/>
    <w:rsid w:val="00497225"/>
    <w:rsid w:val="004977EB"/>
    <w:rsid w:val="00497B3D"/>
    <w:rsid w:val="004A00FF"/>
    <w:rsid w:val="004A021B"/>
    <w:rsid w:val="004A0347"/>
    <w:rsid w:val="004A03B1"/>
    <w:rsid w:val="004A0519"/>
    <w:rsid w:val="004A06BF"/>
    <w:rsid w:val="004A07DF"/>
    <w:rsid w:val="004A0C46"/>
    <w:rsid w:val="004A0CA6"/>
    <w:rsid w:val="004A0D55"/>
    <w:rsid w:val="004A11D7"/>
    <w:rsid w:val="004A15CA"/>
    <w:rsid w:val="004A1684"/>
    <w:rsid w:val="004A228C"/>
    <w:rsid w:val="004A242D"/>
    <w:rsid w:val="004A244F"/>
    <w:rsid w:val="004A24D3"/>
    <w:rsid w:val="004A2AEA"/>
    <w:rsid w:val="004A2BC3"/>
    <w:rsid w:val="004A3035"/>
    <w:rsid w:val="004A3B88"/>
    <w:rsid w:val="004A4445"/>
    <w:rsid w:val="004A44EF"/>
    <w:rsid w:val="004A4760"/>
    <w:rsid w:val="004A47B8"/>
    <w:rsid w:val="004A4954"/>
    <w:rsid w:val="004A4975"/>
    <w:rsid w:val="004A580C"/>
    <w:rsid w:val="004A5F38"/>
    <w:rsid w:val="004A6320"/>
    <w:rsid w:val="004A632D"/>
    <w:rsid w:val="004A65D6"/>
    <w:rsid w:val="004A6C95"/>
    <w:rsid w:val="004A7B0C"/>
    <w:rsid w:val="004B026F"/>
    <w:rsid w:val="004B02D2"/>
    <w:rsid w:val="004B0716"/>
    <w:rsid w:val="004B0804"/>
    <w:rsid w:val="004B14D0"/>
    <w:rsid w:val="004B17EC"/>
    <w:rsid w:val="004B197C"/>
    <w:rsid w:val="004B1B07"/>
    <w:rsid w:val="004B274D"/>
    <w:rsid w:val="004B28AF"/>
    <w:rsid w:val="004B2E93"/>
    <w:rsid w:val="004B2F9F"/>
    <w:rsid w:val="004B30D9"/>
    <w:rsid w:val="004B404F"/>
    <w:rsid w:val="004B461D"/>
    <w:rsid w:val="004B4804"/>
    <w:rsid w:val="004B4E68"/>
    <w:rsid w:val="004B52A7"/>
    <w:rsid w:val="004B541A"/>
    <w:rsid w:val="004B553E"/>
    <w:rsid w:val="004B5FCA"/>
    <w:rsid w:val="004B6246"/>
    <w:rsid w:val="004B6508"/>
    <w:rsid w:val="004B68ED"/>
    <w:rsid w:val="004B6955"/>
    <w:rsid w:val="004B708E"/>
    <w:rsid w:val="004B71D4"/>
    <w:rsid w:val="004B7394"/>
    <w:rsid w:val="004B73AA"/>
    <w:rsid w:val="004B75B5"/>
    <w:rsid w:val="004B7834"/>
    <w:rsid w:val="004B78A4"/>
    <w:rsid w:val="004B78C4"/>
    <w:rsid w:val="004B799E"/>
    <w:rsid w:val="004C0463"/>
    <w:rsid w:val="004C0990"/>
    <w:rsid w:val="004C0B5D"/>
    <w:rsid w:val="004C1157"/>
    <w:rsid w:val="004C160B"/>
    <w:rsid w:val="004C19B4"/>
    <w:rsid w:val="004C1E6A"/>
    <w:rsid w:val="004C22E5"/>
    <w:rsid w:val="004C2346"/>
    <w:rsid w:val="004C26FE"/>
    <w:rsid w:val="004C27D7"/>
    <w:rsid w:val="004C2C37"/>
    <w:rsid w:val="004C35D1"/>
    <w:rsid w:val="004C379F"/>
    <w:rsid w:val="004C3A86"/>
    <w:rsid w:val="004C3D93"/>
    <w:rsid w:val="004C4098"/>
    <w:rsid w:val="004C478F"/>
    <w:rsid w:val="004C47D6"/>
    <w:rsid w:val="004C485C"/>
    <w:rsid w:val="004C4BE2"/>
    <w:rsid w:val="004C4F80"/>
    <w:rsid w:val="004C51A7"/>
    <w:rsid w:val="004C5E98"/>
    <w:rsid w:val="004C6088"/>
    <w:rsid w:val="004C6097"/>
    <w:rsid w:val="004C642F"/>
    <w:rsid w:val="004C6634"/>
    <w:rsid w:val="004C6F60"/>
    <w:rsid w:val="004C6FD0"/>
    <w:rsid w:val="004C7069"/>
    <w:rsid w:val="004C7895"/>
    <w:rsid w:val="004C7922"/>
    <w:rsid w:val="004C7DD2"/>
    <w:rsid w:val="004D01FE"/>
    <w:rsid w:val="004D027C"/>
    <w:rsid w:val="004D0735"/>
    <w:rsid w:val="004D1230"/>
    <w:rsid w:val="004D149D"/>
    <w:rsid w:val="004D1954"/>
    <w:rsid w:val="004D1960"/>
    <w:rsid w:val="004D1A6C"/>
    <w:rsid w:val="004D1BCC"/>
    <w:rsid w:val="004D2717"/>
    <w:rsid w:val="004D2ED4"/>
    <w:rsid w:val="004D318D"/>
    <w:rsid w:val="004D3356"/>
    <w:rsid w:val="004D352C"/>
    <w:rsid w:val="004D368D"/>
    <w:rsid w:val="004D3709"/>
    <w:rsid w:val="004D3971"/>
    <w:rsid w:val="004D3CF4"/>
    <w:rsid w:val="004D42F0"/>
    <w:rsid w:val="004D43AB"/>
    <w:rsid w:val="004D47EA"/>
    <w:rsid w:val="004D4FC5"/>
    <w:rsid w:val="004D5836"/>
    <w:rsid w:val="004D6033"/>
    <w:rsid w:val="004D67CF"/>
    <w:rsid w:val="004D691D"/>
    <w:rsid w:val="004D6AC6"/>
    <w:rsid w:val="004D6CB2"/>
    <w:rsid w:val="004D72CE"/>
    <w:rsid w:val="004D744D"/>
    <w:rsid w:val="004D7819"/>
    <w:rsid w:val="004E04B9"/>
    <w:rsid w:val="004E0E48"/>
    <w:rsid w:val="004E10D8"/>
    <w:rsid w:val="004E1209"/>
    <w:rsid w:val="004E21BF"/>
    <w:rsid w:val="004E232B"/>
    <w:rsid w:val="004E2466"/>
    <w:rsid w:val="004E250E"/>
    <w:rsid w:val="004E2E2C"/>
    <w:rsid w:val="004E36C0"/>
    <w:rsid w:val="004E36F9"/>
    <w:rsid w:val="004E3862"/>
    <w:rsid w:val="004E3C92"/>
    <w:rsid w:val="004E4197"/>
    <w:rsid w:val="004E42A6"/>
    <w:rsid w:val="004E4596"/>
    <w:rsid w:val="004E477B"/>
    <w:rsid w:val="004E48D2"/>
    <w:rsid w:val="004E49CC"/>
    <w:rsid w:val="004E4DB8"/>
    <w:rsid w:val="004E55E0"/>
    <w:rsid w:val="004E573F"/>
    <w:rsid w:val="004E586A"/>
    <w:rsid w:val="004E58C4"/>
    <w:rsid w:val="004E5B49"/>
    <w:rsid w:val="004E5FB4"/>
    <w:rsid w:val="004E63B7"/>
    <w:rsid w:val="004E644F"/>
    <w:rsid w:val="004E6719"/>
    <w:rsid w:val="004E68DE"/>
    <w:rsid w:val="004E69E8"/>
    <w:rsid w:val="004E6C45"/>
    <w:rsid w:val="004E73A7"/>
    <w:rsid w:val="004E73AA"/>
    <w:rsid w:val="004E7478"/>
    <w:rsid w:val="004E7CD9"/>
    <w:rsid w:val="004F04B3"/>
    <w:rsid w:val="004F06EE"/>
    <w:rsid w:val="004F076A"/>
    <w:rsid w:val="004F08E3"/>
    <w:rsid w:val="004F102F"/>
    <w:rsid w:val="004F1057"/>
    <w:rsid w:val="004F1140"/>
    <w:rsid w:val="004F15B3"/>
    <w:rsid w:val="004F16F9"/>
    <w:rsid w:val="004F1714"/>
    <w:rsid w:val="004F1CB2"/>
    <w:rsid w:val="004F28DB"/>
    <w:rsid w:val="004F2A95"/>
    <w:rsid w:val="004F2C21"/>
    <w:rsid w:val="004F37CF"/>
    <w:rsid w:val="004F3E78"/>
    <w:rsid w:val="004F4201"/>
    <w:rsid w:val="004F45F5"/>
    <w:rsid w:val="004F4893"/>
    <w:rsid w:val="004F48F9"/>
    <w:rsid w:val="004F4988"/>
    <w:rsid w:val="004F4B35"/>
    <w:rsid w:val="004F4FAB"/>
    <w:rsid w:val="004F4FBB"/>
    <w:rsid w:val="004F4FDC"/>
    <w:rsid w:val="004F54DB"/>
    <w:rsid w:val="004F5DE6"/>
    <w:rsid w:val="004F604E"/>
    <w:rsid w:val="004F6E73"/>
    <w:rsid w:val="004F7119"/>
    <w:rsid w:val="004F74B9"/>
    <w:rsid w:val="004F765C"/>
    <w:rsid w:val="004F779F"/>
    <w:rsid w:val="004F784C"/>
    <w:rsid w:val="004F7A6D"/>
    <w:rsid w:val="004F7DD7"/>
    <w:rsid w:val="004F7ED9"/>
    <w:rsid w:val="004F7F4D"/>
    <w:rsid w:val="004F7F62"/>
    <w:rsid w:val="004F7F9D"/>
    <w:rsid w:val="00500224"/>
    <w:rsid w:val="005005CD"/>
    <w:rsid w:val="00500691"/>
    <w:rsid w:val="0050086A"/>
    <w:rsid w:val="00500B5A"/>
    <w:rsid w:val="00500C4E"/>
    <w:rsid w:val="005011E1"/>
    <w:rsid w:val="0050168B"/>
    <w:rsid w:val="00501A88"/>
    <w:rsid w:val="00501ABE"/>
    <w:rsid w:val="00501B52"/>
    <w:rsid w:val="00501D97"/>
    <w:rsid w:val="00501E00"/>
    <w:rsid w:val="005021E3"/>
    <w:rsid w:val="00502604"/>
    <w:rsid w:val="00502A9E"/>
    <w:rsid w:val="00502AAD"/>
    <w:rsid w:val="00502AF1"/>
    <w:rsid w:val="00503498"/>
    <w:rsid w:val="00503875"/>
    <w:rsid w:val="00503973"/>
    <w:rsid w:val="00503A48"/>
    <w:rsid w:val="00503D15"/>
    <w:rsid w:val="005042E1"/>
    <w:rsid w:val="00504995"/>
    <w:rsid w:val="00504D1B"/>
    <w:rsid w:val="00504DAB"/>
    <w:rsid w:val="0050566C"/>
    <w:rsid w:val="0050591F"/>
    <w:rsid w:val="00505A2A"/>
    <w:rsid w:val="00505F3C"/>
    <w:rsid w:val="005065DD"/>
    <w:rsid w:val="0050795D"/>
    <w:rsid w:val="00507C57"/>
    <w:rsid w:val="00510279"/>
    <w:rsid w:val="005108D5"/>
    <w:rsid w:val="00511075"/>
    <w:rsid w:val="0051112E"/>
    <w:rsid w:val="005113C2"/>
    <w:rsid w:val="00511B83"/>
    <w:rsid w:val="005121DA"/>
    <w:rsid w:val="00512851"/>
    <w:rsid w:val="005129F1"/>
    <w:rsid w:val="00512BB7"/>
    <w:rsid w:val="00513089"/>
    <w:rsid w:val="005132B2"/>
    <w:rsid w:val="00513591"/>
    <w:rsid w:val="00513848"/>
    <w:rsid w:val="005139DF"/>
    <w:rsid w:val="00513A7F"/>
    <w:rsid w:val="00514426"/>
    <w:rsid w:val="00514B3D"/>
    <w:rsid w:val="00515025"/>
    <w:rsid w:val="005150A6"/>
    <w:rsid w:val="0051555F"/>
    <w:rsid w:val="005159A7"/>
    <w:rsid w:val="00515AC7"/>
    <w:rsid w:val="00516049"/>
    <w:rsid w:val="005166BD"/>
    <w:rsid w:val="00516793"/>
    <w:rsid w:val="00516B10"/>
    <w:rsid w:val="00516BDF"/>
    <w:rsid w:val="00516C96"/>
    <w:rsid w:val="00516EA2"/>
    <w:rsid w:val="005171F2"/>
    <w:rsid w:val="005179F5"/>
    <w:rsid w:val="00517EE6"/>
    <w:rsid w:val="00517F0F"/>
    <w:rsid w:val="00517FE2"/>
    <w:rsid w:val="00520052"/>
    <w:rsid w:val="0052028B"/>
    <w:rsid w:val="00521659"/>
    <w:rsid w:val="00521999"/>
    <w:rsid w:val="005221AE"/>
    <w:rsid w:val="00522497"/>
    <w:rsid w:val="005229A5"/>
    <w:rsid w:val="00522BB7"/>
    <w:rsid w:val="00523055"/>
    <w:rsid w:val="00523097"/>
    <w:rsid w:val="00523098"/>
    <w:rsid w:val="00523730"/>
    <w:rsid w:val="005239D6"/>
    <w:rsid w:val="00523ADB"/>
    <w:rsid w:val="00524017"/>
    <w:rsid w:val="005241D9"/>
    <w:rsid w:val="00524610"/>
    <w:rsid w:val="00524A1C"/>
    <w:rsid w:val="00524BE7"/>
    <w:rsid w:val="00524CBA"/>
    <w:rsid w:val="005256A1"/>
    <w:rsid w:val="00525A3B"/>
    <w:rsid w:val="00525F04"/>
    <w:rsid w:val="00525FF6"/>
    <w:rsid w:val="00526955"/>
    <w:rsid w:val="00526BE6"/>
    <w:rsid w:val="00526C32"/>
    <w:rsid w:val="00526E83"/>
    <w:rsid w:val="0052750A"/>
    <w:rsid w:val="00527748"/>
    <w:rsid w:val="00527E18"/>
    <w:rsid w:val="005304AE"/>
    <w:rsid w:val="00530CA1"/>
    <w:rsid w:val="005310AF"/>
    <w:rsid w:val="005311F7"/>
    <w:rsid w:val="0053152C"/>
    <w:rsid w:val="00531602"/>
    <w:rsid w:val="00531901"/>
    <w:rsid w:val="00531A96"/>
    <w:rsid w:val="0053236F"/>
    <w:rsid w:val="00532DBA"/>
    <w:rsid w:val="00533152"/>
    <w:rsid w:val="005335A5"/>
    <w:rsid w:val="0053371D"/>
    <w:rsid w:val="00533871"/>
    <w:rsid w:val="005338DD"/>
    <w:rsid w:val="00533BAA"/>
    <w:rsid w:val="00533BF1"/>
    <w:rsid w:val="00534659"/>
    <w:rsid w:val="00534856"/>
    <w:rsid w:val="00534CDD"/>
    <w:rsid w:val="00534EB6"/>
    <w:rsid w:val="00535C08"/>
    <w:rsid w:val="00535D0D"/>
    <w:rsid w:val="00535F67"/>
    <w:rsid w:val="00536072"/>
    <w:rsid w:val="0053652F"/>
    <w:rsid w:val="00536E27"/>
    <w:rsid w:val="00536EC0"/>
    <w:rsid w:val="005371F2"/>
    <w:rsid w:val="0053749B"/>
    <w:rsid w:val="0053773E"/>
    <w:rsid w:val="0053783A"/>
    <w:rsid w:val="00537970"/>
    <w:rsid w:val="00537C14"/>
    <w:rsid w:val="005409AC"/>
    <w:rsid w:val="00541174"/>
    <w:rsid w:val="005416A2"/>
    <w:rsid w:val="00541760"/>
    <w:rsid w:val="00541841"/>
    <w:rsid w:val="00541A3F"/>
    <w:rsid w:val="00541C9D"/>
    <w:rsid w:val="00542A07"/>
    <w:rsid w:val="00542FAF"/>
    <w:rsid w:val="00543935"/>
    <w:rsid w:val="00543D43"/>
    <w:rsid w:val="00544275"/>
    <w:rsid w:val="0054428C"/>
    <w:rsid w:val="005442F8"/>
    <w:rsid w:val="005443F3"/>
    <w:rsid w:val="00544B6C"/>
    <w:rsid w:val="00544EFF"/>
    <w:rsid w:val="00545911"/>
    <w:rsid w:val="00545F08"/>
    <w:rsid w:val="005460DD"/>
    <w:rsid w:val="005460FD"/>
    <w:rsid w:val="005464C9"/>
    <w:rsid w:val="005469DF"/>
    <w:rsid w:val="00546E6D"/>
    <w:rsid w:val="00547064"/>
    <w:rsid w:val="0054716A"/>
    <w:rsid w:val="00547618"/>
    <w:rsid w:val="00547872"/>
    <w:rsid w:val="00547BEC"/>
    <w:rsid w:val="0055057F"/>
    <w:rsid w:val="0055083E"/>
    <w:rsid w:val="0055085C"/>
    <w:rsid w:val="00550BF0"/>
    <w:rsid w:val="00550DF9"/>
    <w:rsid w:val="0055145C"/>
    <w:rsid w:val="0055158E"/>
    <w:rsid w:val="00551676"/>
    <w:rsid w:val="005518CC"/>
    <w:rsid w:val="00552C73"/>
    <w:rsid w:val="00552CE0"/>
    <w:rsid w:val="00552DB7"/>
    <w:rsid w:val="00552EB1"/>
    <w:rsid w:val="00553448"/>
    <w:rsid w:val="005534E4"/>
    <w:rsid w:val="005536B1"/>
    <w:rsid w:val="00553B54"/>
    <w:rsid w:val="0055452C"/>
    <w:rsid w:val="0055488D"/>
    <w:rsid w:val="00554B1B"/>
    <w:rsid w:val="00554D10"/>
    <w:rsid w:val="005551B6"/>
    <w:rsid w:val="005556DC"/>
    <w:rsid w:val="005557FD"/>
    <w:rsid w:val="005558F2"/>
    <w:rsid w:val="00555EA8"/>
    <w:rsid w:val="005564EB"/>
    <w:rsid w:val="00556690"/>
    <w:rsid w:val="005567EA"/>
    <w:rsid w:val="00557089"/>
    <w:rsid w:val="0055739F"/>
    <w:rsid w:val="0055779F"/>
    <w:rsid w:val="00560002"/>
    <w:rsid w:val="00560102"/>
    <w:rsid w:val="00560944"/>
    <w:rsid w:val="00560ADC"/>
    <w:rsid w:val="00561028"/>
    <w:rsid w:val="0056138B"/>
    <w:rsid w:val="005616B7"/>
    <w:rsid w:val="005616BD"/>
    <w:rsid w:val="00561D0E"/>
    <w:rsid w:val="00561DED"/>
    <w:rsid w:val="00561EAC"/>
    <w:rsid w:val="00561EC0"/>
    <w:rsid w:val="00561F85"/>
    <w:rsid w:val="0056240B"/>
    <w:rsid w:val="005625F3"/>
    <w:rsid w:val="0056299D"/>
    <w:rsid w:val="00562AB9"/>
    <w:rsid w:val="00563249"/>
    <w:rsid w:val="0056332F"/>
    <w:rsid w:val="005633D2"/>
    <w:rsid w:val="0056342A"/>
    <w:rsid w:val="0056342B"/>
    <w:rsid w:val="005639CF"/>
    <w:rsid w:val="00563B24"/>
    <w:rsid w:val="00563BEB"/>
    <w:rsid w:val="00563D7E"/>
    <w:rsid w:val="00563E29"/>
    <w:rsid w:val="00564808"/>
    <w:rsid w:val="00564882"/>
    <w:rsid w:val="00564B0F"/>
    <w:rsid w:val="00564C37"/>
    <w:rsid w:val="00565150"/>
    <w:rsid w:val="0056518D"/>
    <w:rsid w:val="00565DF7"/>
    <w:rsid w:val="005660C3"/>
    <w:rsid w:val="0056645F"/>
    <w:rsid w:val="00567300"/>
    <w:rsid w:val="00567882"/>
    <w:rsid w:val="00567A3C"/>
    <w:rsid w:val="00567B28"/>
    <w:rsid w:val="00567F9C"/>
    <w:rsid w:val="00570653"/>
    <w:rsid w:val="005707F9"/>
    <w:rsid w:val="00570972"/>
    <w:rsid w:val="00570CDA"/>
    <w:rsid w:val="00570E79"/>
    <w:rsid w:val="005718E0"/>
    <w:rsid w:val="0057201C"/>
    <w:rsid w:val="00572073"/>
    <w:rsid w:val="005723A5"/>
    <w:rsid w:val="0057279F"/>
    <w:rsid w:val="00572B08"/>
    <w:rsid w:val="00572C65"/>
    <w:rsid w:val="00572C7F"/>
    <w:rsid w:val="005730EF"/>
    <w:rsid w:val="00573593"/>
    <w:rsid w:val="005739BF"/>
    <w:rsid w:val="00573E76"/>
    <w:rsid w:val="00574DAE"/>
    <w:rsid w:val="00575059"/>
    <w:rsid w:val="00575245"/>
    <w:rsid w:val="005760E4"/>
    <w:rsid w:val="00576332"/>
    <w:rsid w:val="00577273"/>
    <w:rsid w:val="0057777E"/>
    <w:rsid w:val="00577A47"/>
    <w:rsid w:val="00577E21"/>
    <w:rsid w:val="005800A8"/>
    <w:rsid w:val="005805E6"/>
    <w:rsid w:val="00580971"/>
    <w:rsid w:val="005809D2"/>
    <w:rsid w:val="00580D47"/>
    <w:rsid w:val="00580E0E"/>
    <w:rsid w:val="00580F99"/>
    <w:rsid w:val="00581628"/>
    <w:rsid w:val="005817E4"/>
    <w:rsid w:val="00581AB9"/>
    <w:rsid w:val="00581AC8"/>
    <w:rsid w:val="00581EED"/>
    <w:rsid w:val="00581F6A"/>
    <w:rsid w:val="0058243B"/>
    <w:rsid w:val="0058254B"/>
    <w:rsid w:val="005826DF"/>
    <w:rsid w:val="005829DE"/>
    <w:rsid w:val="00582A53"/>
    <w:rsid w:val="00582EFF"/>
    <w:rsid w:val="00583443"/>
    <w:rsid w:val="0058353D"/>
    <w:rsid w:val="00583D02"/>
    <w:rsid w:val="00583D55"/>
    <w:rsid w:val="00583E6D"/>
    <w:rsid w:val="00584391"/>
    <w:rsid w:val="005844C1"/>
    <w:rsid w:val="005848B4"/>
    <w:rsid w:val="00584FC8"/>
    <w:rsid w:val="005850BB"/>
    <w:rsid w:val="00585DC7"/>
    <w:rsid w:val="00586157"/>
    <w:rsid w:val="00586296"/>
    <w:rsid w:val="0058641C"/>
    <w:rsid w:val="005865A6"/>
    <w:rsid w:val="00586807"/>
    <w:rsid w:val="00586A95"/>
    <w:rsid w:val="00586BB8"/>
    <w:rsid w:val="005875D9"/>
    <w:rsid w:val="00587920"/>
    <w:rsid w:val="00587CB9"/>
    <w:rsid w:val="00587CD3"/>
    <w:rsid w:val="00587F0C"/>
    <w:rsid w:val="00590029"/>
    <w:rsid w:val="0059020F"/>
    <w:rsid w:val="005902E0"/>
    <w:rsid w:val="005904FA"/>
    <w:rsid w:val="005905E8"/>
    <w:rsid w:val="0059076D"/>
    <w:rsid w:val="00590C19"/>
    <w:rsid w:val="00590F0C"/>
    <w:rsid w:val="005914F1"/>
    <w:rsid w:val="005917A6"/>
    <w:rsid w:val="00591EF9"/>
    <w:rsid w:val="00591F25"/>
    <w:rsid w:val="005921AC"/>
    <w:rsid w:val="005921D0"/>
    <w:rsid w:val="00592685"/>
    <w:rsid w:val="005929B8"/>
    <w:rsid w:val="00592A1A"/>
    <w:rsid w:val="00592E11"/>
    <w:rsid w:val="00592F59"/>
    <w:rsid w:val="00593813"/>
    <w:rsid w:val="00593B42"/>
    <w:rsid w:val="00593EAF"/>
    <w:rsid w:val="005947C8"/>
    <w:rsid w:val="00594C40"/>
    <w:rsid w:val="00595298"/>
    <w:rsid w:val="0059575D"/>
    <w:rsid w:val="00595765"/>
    <w:rsid w:val="0059588D"/>
    <w:rsid w:val="00595BB2"/>
    <w:rsid w:val="00595C1E"/>
    <w:rsid w:val="00595F01"/>
    <w:rsid w:val="00596247"/>
    <w:rsid w:val="0059652C"/>
    <w:rsid w:val="00596769"/>
    <w:rsid w:val="00596DA4"/>
    <w:rsid w:val="00596DC5"/>
    <w:rsid w:val="00596FA6"/>
    <w:rsid w:val="00596FEA"/>
    <w:rsid w:val="0059711E"/>
    <w:rsid w:val="00597C31"/>
    <w:rsid w:val="00597E61"/>
    <w:rsid w:val="005A0035"/>
    <w:rsid w:val="005A0040"/>
    <w:rsid w:val="005A07D7"/>
    <w:rsid w:val="005A1EC7"/>
    <w:rsid w:val="005A1F65"/>
    <w:rsid w:val="005A20A9"/>
    <w:rsid w:val="005A2180"/>
    <w:rsid w:val="005A27DB"/>
    <w:rsid w:val="005A291A"/>
    <w:rsid w:val="005A297E"/>
    <w:rsid w:val="005A2AFA"/>
    <w:rsid w:val="005A2FAE"/>
    <w:rsid w:val="005A35F0"/>
    <w:rsid w:val="005A366F"/>
    <w:rsid w:val="005A38F9"/>
    <w:rsid w:val="005A3B82"/>
    <w:rsid w:val="005A3DD6"/>
    <w:rsid w:val="005A45F5"/>
    <w:rsid w:val="005A46D9"/>
    <w:rsid w:val="005A4A3C"/>
    <w:rsid w:val="005A4B16"/>
    <w:rsid w:val="005A4CEF"/>
    <w:rsid w:val="005A5E75"/>
    <w:rsid w:val="005A5FC9"/>
    <w:rsid w:val="005A5FCD"/>
    <w:rsid w:val="005A6FA7"/>
    <w:rsid w:val="005A6FB2"/>
    <w:rsid w:val="005A74FF"/>
    <w:rsid w:val="005A7DEA"/>
    <w:rsid w:val="005B00B0"/>
    <w:rsid w:val="005B0296"/>
    <w:rsid w:val="005B164D"/>
    <w:rsid w:val="005B1861"/>
    <w:rsid w:val="005B1FE2"/>
    <w:rsid w:val="005B25A1"/>
    <w:rsid w:val="005B293D"/>
    <w:rsid w:val="005B2A5D"/>
    <w:rsid w:val="005B2B58"/>
    <w:rsid w:val="005B2B6D"/>
    <w:rsid w:val="005B3029"/>
    <w:rsid w:val="005B31D7"/>
    <w:rsid w:val="005B33A8"/>
    <w:rsid w:val="005B36CE"/>
    <w:rsid w:val="005B3ABA"/>
    <w:rsid w:val="005B4277"/>
    <w:rsid w:val="005B491F"/>
    <w:rsid w:val="005B4AF0"/>
    <w:rsid w:val="005B52B8"/>
    <w:rsid w:val="005B564F"/>
    <w:rsid w:val="005B5B70"/>
    <w:rsid w:val="005B5D02"/>
    <w:rsid w:val="005B5D83"/>
    <w:rsid w:val="005B624D"/>
    <w:rsid w:val="005B64DD"/>
    <w:rsid w:val="005B65B0"/>
    <w:rsid w:val="005B68E6"/>
    <w:rsid w:val="005B7136"/>
    <w:rsid w:val="005B748C"/>
    <w:rsid w:val="005B7683"/>
    <w:rsid w:val="005B7BEB"/>
    <w:rsid w:val="005C0503"/>
    <w:rsid w:val="005C05F8"/>
    <w:rsid w:val="005C085A"/>
    <w:rsid w:val="005C096A"/>
    <w:rsid w:val="005C099F"/>
    <w:rsid w:val="005C0B11"/>
    <w:rsid w:val="005C0B53"/>
    <w:rsid w:val="005C0E87"/>
    <w:rsid w:val="005C1AB3"/>
    <w:rsid w:val="005C1BCF"/>
    <w:rsid w:val="005C1C35"/>
    <w:rsid w:val="005C1D1A"/>
    <w:rsid w:val="005C1FA3"/>
    <w:rsid w:val="005C20A2"/>
    <w:rsid w:val="005C22B2"/>
    <w:rsid w:val="005C2541"/>
    <w:rsid w:val="005C274F"/>
    <w:rsid w:val="005C29FA"/>
    <w:rsid w:val="005C3229"/>
    <w:rsid w:val="005C3442"/>
    <w:rsid w:val="005C3A80"/>
    <w:rsid w:val="005C42C9"/>
    <w:rsid w:val="005C4786"/>
    <w:rsid w:val="005C4BC4"/>
    <w:rsid w:val="005C50AF"/>
    <w:rsid w:val="005C55E3"/>
    <w:rsid w:val="005C57B9"/>
    <w:rsid w:val="005C5802"/>
    <w:rsid w:val="005C5A9C"/>
    <w:rsid w:val="005C5DAA"/>
    <w:rsid w:val="005C63D0"/>
    <w:rsid w:val="005C67D3"/>
    <w:rsid w:val="005C687A"/>
    <w:rsid w:val="005C6D00"/>
    <w:rsid w:val="005C6ED6"/>
    <w:rsid w:val="005C706C"/>
    <w:rsid w:val="005C70B9"/>
    <w:rsid w:val="005C78EF"/>
    <w:rsid w:val="005C7A27"/>
    <w:rsid w:val="005D041E"/>
    <w:rsid w:val="005D08EA"/>
    <w:rsid w:val="005D0AAB"/>
    <w:rsid w:val="005D0FF6"/>
    <w:rsid w:val="005D13DF"/>
    <w:rsid w:val="005D13F4"/>
    <w:rsid w:val="005D143A"/>
    <w:rsid w:val="005D18AF"/>
    <w:rsid w:val="005D198D"/>
    <w:rsid w:val="005D1D5F"/>
    <w:rsid w:val="005D1D62"/>
    <w:rsid w:val="005D1E49"/>
    <w:rsid w:val="005D1ED9"/>
    <w:rsid w:val="005D2021"/>
    <w:rsid w:val="005D21E1"/>
    <w:rsid w:val="005D2216"/>
    <w:rsid w:val="005D240B"/>
    <w:rsid w:val="005D251E"/>
    <w:rsid w:val="005D27FC"/>
    <w:rsid w:val="005D28A2"/>
    <w:rsid w:val="005D2A1B"/>
    <w:rsid w:val="005D2C88"/>
    <w:rsid w:val="005D31C8"/>
    <w:rsid w:val="005D336A"/>
    <w:rsid w:val="005D3479"/>
    <w:rsid w:val="005D35B6"/>
    <w:rsid w:val="005D3AF9"/>
    <w:rsid w:val="005D43F1"/>
    <w:rsid w:val="005D46E1"/>
    <w:rsid w:val="005D5234"/>
    <w:rsid w:val="005D5A84"/>
    <w:rsid w:val="005D607A"/>
    <w:rsid w:val="005D6221"/>
    <w:rsid w:val="005D688F"/>
    <w:rsid w:val="005D6A0F"/>
    <w:rsid w:val="005D6D5E"/>
    <w:rsid w:val="005D71E5"/>
    <w:rsid w:val="005D7774"/>
    <w:rsid w:val="005D7B1F"/>
    <w:rsid w:val="005D7D2E"/>
    <w:rsid w:val="005E0114"/>
    <w:rsid w:val="005E028F"/>
    <w:rsid w:val="005E0295"/>
    <w:rsid w:val="005E03EC"/>
    <w:rsid w:val="005E1034"/>
    <w:rsid w:val="005E16B2"/>
    <w:rsid w:val="005E1819"/>
    <w:rsid w:val="005E1A06"/>
    <w:rsid w:val="005E1D55"/>
    <w:rsid w:val="005E1F82"/>
    <w:rsid w:val="005E2132"/>
    <w:rsid w:val="005E25EC"/>
    <w:rsid w:val="005E2636"/>
    <w:rsid w:val="005E2651"/>
    <w:rsid w:val="005E29F2"/>
    <w:rsid w:val="005E3009"/>
    <w:rsid w:val="005E3148"/>
    <w:rsid w:val="005E3272"/>
    <w:rsid w:val="005E3513"/>
    <w:rsid w:val="005E389D"/>
    <w:rsid w:val="005E444F"/>
    <w:rsid w:val="005E4794"/>
    <w:rsid w:val="005E4B64"/>
    <w:rsid w:val="005E4C15"/>
    <w:rsid w:val="005E4C4B"/>
    <w:rsid w:val="005E4FF7"/>
    <w:rsid w:val="005E5278"/>
    <w:rsid w:val="005E52C2"/>
    <w:rsid w:val="005E5340"/>
    <w:rsid w:val="005E5E2B"/>
    <w:rsid w:val="005E5E71"/>
    <w:rsid w:val="005E61AC"/>
    <w:rsid w:val="005E61C8"/>
    <w:rsid w:val="005E7619"/>
    <w:rsid w:val="005E78D0"/>
    <w:rsid w:val="005E7DE4"/>
    <w:rsid w:val="005E7EF5"/>
    <w:rsid w:val="005F0008"/>
    <w:rsid w:val="005F0016"/>
    <w:rsid w:val="005F01D3"/>
    <w:rsid w:val="005F02BD"/>
    <w:rsid w:val="005F0460"/>
    <w:rsid w:val="005F104B"/>
    <w:rsid w:val="005F1056"/>
    <w:rsid w:val="005F107A"/>
    <w:rsid w:val="005F10AE"/>
    <w:rsid w:val="005F1874"/>
    <w:rsid w:val="005F1D7A"/>
    <w:rsid w:val="005F205B"/>
    <w:rsid w:val="005F2214"/>
    <w:rsid w:val="005F23C6"/>
    <w:rsid w:val="005F26EE"/>
    <w:rsid w:val="005F2A9B"/>
    <w:rsid w:val="005F2D89"/>
    <w:rsid w:val="005F2E76"/>
    <w:rsid w:val="005F3113"/>
    <w:rsid w:val="005F3A35"/>
    <w:rsid w:val="005F467C"/>
    <w:rsid w:val="005F46C3"/>
    <w:rsid w:val="005F4FCD"/>
    <w:rsid w:val="005F5685"/>
    <w:rsid w:val="005F57CB"/>
    <w:rsid w:val="005F58CC"/>
    <w:rsid w:val="005F5A73"/>
    <w:rsid w:val="005F5DB5"/>
    <w:rsid w:val="005F60CB"/>
    <w:rsid w:val="005F660F"/>
    <w:rsid w:val="005F6628"/>
    <w:rsid w:val="005F686F"/>
    <w:rsid w:val="005F6BDF"/>
    <w:rsid w:val="005F6C85"/>
    <w:rsid w:val="005F75B4"/>
    <w:rsid w:val="005F7924"/>
    <w:rsid w:val="005F7CD7"/>
    <w:rsid w:val="0060005F"/>
    <w:rsid w:val="006002E0"/>
    <w:rsid w:val="00600327"/>
    <w:rsid w:val="006004AE"/>
    <w:rsid w:val="006009B8"/>
    <w:rsid w:val="00600CC9"/>
    <w:rsid w:val="00600CFB"/>
    <w:rsid w:val="00600D62"/>
    <w:rsid w:val="00601152"/>
    <w:rsid w:val="006014CC"/>
    <w:rsid w:val="00601971"/>
    <w:rsid w:val="00601B3B"/>
    <w:rsid w:val="00601C4E"/>
    <w:rsid w:val="00601C9F"/>
    <w:rsid w:val="006028B7"/>
    <w:rsid w:val="00602A20"/>
    <w:rsid w:val="0060386C"/>
    <w:rsid w:val="00603DA5"/>
    <w:rsid w:val="00603E60"/>
    <w:rsid w:val="00603EF0"/>
    <w:rsid w:val="00604784"/>
    <w:rsid w:val="00604879"/>
    <w:rsid w:val="00604A57"/>
    <w:rsid w:val="00604EBF"/>
    <w:rsid w:val="006052F5"/>
    <w:rsid w:val="006055A6"/>
    <w:rsid w:val="00605770"/>
    <w:rsid w:val="00605851"/>
    <w:rsid w:val="006059FF"/>
    <w:rsid w:val="00605A93"/>
    <w:rsid w:val="00605D18"/>
    <w:rsid w:val="0060648A"/>
    <w:rsid w:val="006068CB"/>
    <w:rsid w:val="00606A0D"/>
    <w:rsid w:val="00606C2C"/>
    <w:rsid w:val="00606DB5"/>
    <w:rsid w:val="00606E15"/>
    <w:rsid w:val="00607063"/>
    <w:rsid w:val="006073B0"/>
    <w:rsid w:val="006079D2"/>
    <w:rsid w:val="00607E33"/>
    <w:rsid w:val="00607EF3"/>
    <w:rsid w:val="006102CD"/>
    <w:rsid w:val="00610F28"/>
    <w:rsid w:val="0061136F"/>
    <w:rsid w:val="006115D1"/>
    <w:rsid w:val="0061160C"/>
    <w:rsid w:val="00611849"/>
    <w:rsid w:val="00611851"/>
    <w:rsid w:val="006119DE"/>
    <w:rsid w:val="00611ED7"/>
    <w:rsid w:val="006125B6"/>
    <w:rsid w:val="006126B0"/>
    <w:rsid w:val="00612CF8"/>
    <w:rsid w:val="00612F0C"/>
    <w:rsid w:val="00613293"/>
    <w:rsid w:val="00613418"/>
    <w:rsid w:val="0061372B"/>
    <w:rsid w:val="00613817"/>
    <w:rsid w:val="006142AB"/>
    <w:rsid w:val="00614312"/>
    <w:rsid w:val="00615863"/>
    <w:rsid w:val="0061599F"/>
    <w:rsid w:val="00615A1D"/>
    <w:rsid w:val="0061652B"/>
    <w:rsid w:val="006167A2"/>
    <w:rsid w:val="00616892"/>
    <w:rsid w:val="00616B8C"/>
    <w:rsid w:val="00617096"/>
    <w:rsid w:val="00617768"/>
    <w:rsid w:val="00617A30"/>
    <w:rsid w:val="00617C84"/>
    <w:rsid w:val="00617F87"/>
    <w:rsid w:val="00620428"/>
    <w:rsid w:val="00620A25"/>
    <w:rsid w:val="00620DFF"/>
    <w:rsid w:val="00621B19"/>
    <w:rsid w:val="00621E9A"/>
    <w:rsid w:val="00621F44"/>
    <w:rsid w:val="00622256"/>
    <w:rsid w:val="0062244F"/>
    <w:rsid w:val="00622567"/>
    <w:rsid w:val="00622E25"/>
    <w:rsid w:val="00623033"/>
    <w:rsid w:val="00623278"/>
    <w:rsid w:val="00623355"/>
    <w:rsid w:val="0062337B"/>
    <w:rsid w:val="0062361D"/>
    <w:rsid w:val="00623751"/>
    <w:rsid w:val="006237B3"/>
    <w:rsid w:val="0062417A"/>
    <w:rsid w:val="00624912"/>
    <w:rsid w:val="0062526D"/>
    <w:rsid w:val="00626377"/>
    <w:rsid w:val="00626404"/>
    <w:rsid w:val="006264AC"/>
    <w:rsid w:val="00626BD0"/>
    <w:rsid w:val="00626FA6"/>
    <w:rsid w:val="0062716E"/>
    <w:rsid w:val="00627729"/>
    <w:rsid w:val="00627B72"/>
    <w:rsid w:val="00627BC7"/>
    <w:rsid w:val="00627F89"/>
    <w:rsid w:val="00630058"/>
    <w:rsid w:val="006303E0"/>
    <w:rsid w:val="00630613"/>
    <w:rsid w:val="00630870"/>
    <w:rsid w:val="00630981"/>
    <w:rsid w:val="00630999"/>
    <w:rsid w:val="00630E5E"/>
    <w:rsid w:val="00630EEC"/>
    <w:rsid w:val="006310B7"/>
    <w:rsid w:val="006310F9"/>
    <w:rsid w:val="0063128B"/>
    <w:rsid w:val="0063207C"/>
    <w:rsid w:val="00632484"/>
    <w:rsid w:val="00632B01"/>
    <w:rsid w:val="00632DEB"/>
    <w:rsid w:val="00632FE5"/>
    <w:rsid w:val="00633339"/>
    <w:rsid w:val="0063334E"/>
    <w:rsid w:val="0063336F"/>
    <w:rsid w:val="006337B9"/>
    <w:rsid w:val="006338AD"/>
    <w:rsid w:val="00633A4C"/>
    <w:rsid w:val="00633CAB"/>
    <w:rsid w:val="00633FE1"/>
    <w:rsid w:val="0063414B"/>
    <w:rsid w:val="006341BB"/>
    <w:rsid w:val="00634286"/>
    <w:rsid w:val="00634501"/>
    <w:rsid w:val="00634599"/>
    <w:rsid w:val="00634ECC"/>
    <w:rsid w:val="00634F48"/>
    <w:rsid w:val="006353E9"/>
    <w:rsid w:val="00635512"/>
    <w:rsid w:val="006356F8"/>
    <w:rsid w:val="00635884"/>
    <w:rsid w:val="00635894"/>
    <w:rsid w:val="00635ADD"/>
    <w:rsid w:val="0063601F"/>
    <w:rsid w:val="006360E3"/>
    <w:rsid w:val="00636286"/>
    <w:rsid w:val="006366C1"/>
    <w:rsid w:val="006366CE"/>
    <w:rsid w:val="00637B1E"/>
    <w:rsid w:val="00637D3A"/>
    <w:rsid w:val="00637E2D"/>
    <w:rsid w:val="00637E83"/>
    <w:rsid w:val="00640651"/>
    <w:rsid w:val="00640FAF"/>
    <w:rsid w:val="00641066"/>
    <w:rsid w:val="0064137A"/>
    <w:rsid w:val="006413B8"/>
    <w:rsid w:val="006413E2"/>
    <w:rsid w:val="00641C20"/>
    <w:rsid w:val="00641DDF"/>
    <w:rsid w:val="00641E01"/>
    <w:rsid w:val="00641E8A"/>
    <w:rsid w:val="00642146"/>
    <w:rsid w:val="006421C5"/>
    <w:rsid w:val="00642270"/>
    <w:rsid w:val="006422F5"/>
    <w:rsid w:val="006424B3"/>
    <w:rsid w:val="00642525"/>
    <w:rsid w:val="006428AD"/>
    <w:rsid w:val="006435C3"/>
    <w:rsid w:val="00643878"/>
    <w:rsid w:val="0064390B"/>
    <w:rsid w:val="00643C3F"/>
    <w:rsid w:val="00643EC7"/>
    <w:rsid w:val="00644010"/>
    <w:rsid w:val="00644102"/>
    <w:rsid w:val="0064429A"/>
    <w:rsid w:val="006444E1"/>
    <w:rsid w:val="00644548"/>
    <w:rsid w:val="006445D1"/>
    <w:rsid w:val="00644F71"/>
    <w:rsid w:val="006451EA"/>
    <w:rsid w:val="006454A8"/>
    <w:rsid w:val="006457D7"/>
    <w:rsid w:val="00645B86"/>
    <w:rsid w:val="00645FAF"/>
    <w:rsid w:val="006461D7"/>
    <w:rsid w:val="006466F5"/>
    <w:rsid w:val="00646A2A"/>
    <w:rsid w:val="00646B68"/>
    <w:rsid w:val="00646F7D"/>
    <w:rsid w:val="00647214"/>
    <w:rsid w:val="006475A1"/>
    <w:rsid w:val="006478F2"/>
    <w:rsid w:val="00647973"/>
    <w:rsid w:val="00647B77"/>
    <w:rsid w:val="00647D3F"/>
    <w:rsid w:val="00650360"/>
    <w:rsid w:val="0065059F"/>
    <w:rsid w:val="006515F4"/>
    <w:rsid w:val="0065174D"/>
    <w:rsid w:val="00651880"/>
    <w:rsid w:val="00651A31"/>
    <w:rsid w:val="0065259E"/>
    <w:rsid w:val="00652A9C"/>
    <w:rsid w:val="00652DBB"/>
    <w:rsid w:val="006531F5"/>
    <w:rsid w:val="006533C0"/>
    <w:rsid w:val="00653BBE"/>
    <w:rsid w:val="00653D30"/>
    <w:rsid w:val="00654068"/>
    <w:rsid w:val="006545AF"/>
    <w:rsid w:val="00654607"/>
    <w:rsid w:val="0065498D"/>
    <w:rsid w:val="00654EE8"/>
    <w:rsid w:val="00655075"/>
    <w:rsid w:val="006554D1"/>
    <w:rsid w:val="00655668"/>
    <w:rsid w:val="0065587D"/>
    <w:rsid w:val="00655B8E"/>
    <w:rsid w:val="00655F08"/>
    <w:rsid w:val="006561FB"/>
    <w:rsid w:val="006565C1"/>
    <w:rsid w:val="006569D8"/>
    <w:rsid w:val="00656DDC"/>
    <w:rsid w:val="00656E57"/>
    <w:rsid w:val="006572B9"/>
    <w:rsid w:val="006572C6"/>
    <w:rsid w:val="00657AE5"/>
    <w:rsid w:val="00657D91"/>
    <w:rsid w:val="00657FFB"/>
    <w:rsid w:val="00660195"/>
    <w:rsid w:val="00660338"/>
    <w:rsid w:val="006603F9"/>
    <w:rsid w:val="00660B88"/>
    <w:rsid w:val="00660BCE"/>
    <w:rsid w:val="006612F2"/>
    <w:rsid w:val="00661317"/>
    <w:rsid w:val="006614FC"/>
    <w:rsid w:val="00661687"/>
    <w:rsid w:val="00661BAB"/>
    <w:rsid w:val="00661C33"/>
    <w:rsid w:val="00661D18"/>
    <w:rsid w:val="006625C4"/>
    <w:rsid w:val="006630DF"/>
    <w:rsid w:val="00663543"/>
    <w:rsid w:val="00663810"/>
    <w:rsid w:val="00663C13"/>
    <w:rsid w:val="00664455"/>
    <w:rsid w:val="00664644"/>
    <w:rsid w:val="00664D16"/>
    <w:rsid w:val="006651EF"/>
    <w:rsid w:val="00665205"/>
    <w:rsid w:val="006656D8"/>
    <w:rsid w:val="00665D25"/>
    <w:rsid w:val="00666179"/>
    <w:rsid w:val="006661CA"/>
    <w:rsid w:val="0066623F"/>
    <w:rsid w:val="00666669"/>
    <w:rsid w:val="00666F64"/>
    <w:rsid w:val="00667078"/>
    <w:rsid w:val="00667203"/>
    <w:rsid w:val="006677C9"/>
    <w:rsid w:val="0067009D"/>
    <w:rsid w:val="00670155"/>
    <w:rsid w:val="006702BD"/>
    <w:rsid w:val="006703AC"/>
    <w:rsid w:val="00670932"/>
    <w:rsid w:val="00671D35"/>
    <w:rsid w:val="00671F29"/>
    <w:rsid w:val="0067204A"/>
    <w:rsid w:val="00672077"/>
    <w:rsid w:val="00672090"/>
    <w:rsid w:val="00672270"/>
    <w:rsid w:val="00672339"/>
    <w:rsid w:val="00672593"/>
    <w:rsid w:val="006726B8"/>
    <w:rsid w:val="0067279D"/>
    <w:rsid w:val="00672875"/>
    <w:rsid w:val="00672AF2"/>
    <w:rsid w:val="00672EBD"/>
    <w:rsid w:val="00672F94"/>
    <w:rsid w:val="006737D0"/>
    <w:rsid w:val="00673C20"/>
    <w:rsid w:val="00673D9F"/>
    <w:rsid w:val="006742F1"/>
    <w:rsid w:val="00674F79"/>
    <w:rsid w:val="0067519B"/>
    <w:rsid w:val="006751D1"/>
    <w:rsid w:val="00675693"/>
    <w:rsid w:val="0067585A"/>
    <w:rsid w:val="00675D7A"/>
    <w:rsid w:val="00675E78"/>
    <w:rsid w:val="0067647E"/>
    <w:rsid w:val="006766DB"/>
    <w:rsid w:val="00676A98"/>
    <w:rsid w:val="00677386"/>
    <w:rsid w:val="006773E0"/>
    <w:rsid w:val="00677931"/>
    <w:rsid w:val="006779E9"/>
    <w:rsid w:val="00677F2C"/>
    <w:rsid w:val="00677FDD"/>
    <w:rsid w:val="0068031E"/>
    <w:rsid w:val="006804EE"/>
    <w:rsid w:val="006808F0"/>
    <w:rsid w:val="00680B70"/>
    <w:rsid w:val="00680DFB"/>
    <w:rsid w:val="006813C3"/>
    <w:rsid w:val="00681943"/>
    <w:rsid w:val="0068208E"/>
    <w:rsid w:val="00682192"/>
    <w:rsid w:val="006821B6"/>
    <w:rsid w:val="0068220C"/>
    <w:rsid w:val="0068227B"/>
    <w:rsid w:val="006824BF"/>
    <w:rsid w:val="0068257A"/>
    <w:rsid w:val="006825CB"/>
    <w:rsid w:val="006826D1"/>
    <w:rsid w:val="0068280B"/>
    <w:rsid w:val="00682B1D"/>
    <w:rsid w:val="00682BB9"/>
    <w:rsid w:val="00683027"/>
    <w:rsid w:val="0068309D"/>
    <w:rsid w:val="00683180"/>
    <w:rsid w:val="00683D0E"/>
    <w:rsid w:val="006840AE"/>
    <w:rsid w:val="00684447"/>
    <w:rsid w:val="0068491B"/>
    <w:rsid w:val="00684EEA"/>
    <w:rsid w:val="00685B7F"/>
    <w:rsid w:val="00685CF2"/>
    <w:rsid w:val="00685D67"/>
    <w:rsid w:val="00685DAA"/>
    <w:rsid w:val="00685E18"/>
    <w:rsid w:val="00685EE2"/>
    <w:rsid w:val="00686EB5"/>
    <w:rsid w:val="0068707E"/>
    <w:rsid w:val="006872C2"/>
    <w:rsid w:val="0068734C"/>
    <w:rsid w:val="006873D9"/>
    <w:rsid w:val="00687405"/>
    <w:rsid w:val="00687BB1"/>
    <w:rsid w:val="00687DEC"/>
    <w:rsid w:val="00690CD0"/>
    <w:rsid w:val="0069163D"/>
    <w:rsid w:val="00691E3A"/>
    <w:rsid w:val="00691F06"/>
    <w:rsid w:val="0069337D"/>
    <w:rsid w:val="006941CA"/>
    <w:rsid w:val="006942FB"/>
    <w:rsid w:val="00694327"/>
    <w:rsid w:val="006944D7"/>
    <w:rsid w:val="00694EA7"/>
    <w:rsid w:val="00695053"/>
    <w:rsid w:val="0069507A"/>
    <w:rsid w:val="00695346"/>
    <w:rsid w:val="0069536E"/>
    <w:rsid w:val="0069563F"/>
    <w:rsid w:val="00695A7D"/>
    <w:rsid w:val="00695EB9"/>
    <w:rsid w:val="006962ED"/>
    <w:rsid w:val="00696544"/>
    <w:rsid w:val="00696698"/>
    <w:rsid w:val="006969B1"/>
    <w:rsid w:val="00696F73"/>
    <w:rsid w:val="006A013E"/>
    <w:rsid w:val="006A09E3"/>
    <w:rsid w:val="006A0A9A"/>
    <w:rsid w:val="006A1859"/>
    <w:rsid w:val="006A1893"/>
    <w:rsid w:val="006A1C1B"/>
    <w:rsid w:val="006A1F68"/>
    <w:rsid w:val="006A20E8"/>
    <w:rsid w:val="006A283B"/>
    <w:rsid w:val="006A2A29"/>
    <w:rsid w:val="006A2B61"/>
    <w:rsid w:val="006A30F3"/>
    <w:rsid w:val="006A3384"/>
    <w:rsid w:val="006A3576"/>
    <w:rsid w:val="006A387F"/>
    <w:rsid w:val="006A39B2"/>
    <w:rsid w:val="006A3E1A"/>
    <w:rsid w:val="006A4A3D"/>
    <w:rsid w:val="006A567D"/>
    <w:rsid w:val="006A56C6"/>
    <w:rsid w:val="006A58D7"/>
    <w:rsid w:val="006A5F69"/>
    <w:rsid w:val="006A6779"/>
    <w:rsid w:val="006A67BF"/>
    <w:rsid w:val="006A6911"/>
    <w:rsid w:val="006A6975"/>
    <w:rsid w:val="006A6CA8"/>
    <w:rsid w:val="006A6E17"/>
    <w:rsid w:val="006A7160"/>
    <w:rsid w:val="006A767E"/>
    <w:rsid w:val="006A7FAF"/>
    <w:rsid w:val="006B0069"/>
    <w:rsid w:val="006B031D"/>
    <w:rsid w:val="006B06E4"/>
    <w:rsid w:val="006B0748"/>
    <w:rsid w:val="006B1407"/>
    <w:rsid w:val="006B1B23"/>
    <w:rsid w:val="006B1E4E"/>
    <w:rsid w:val="006B2321"/>
    <w:rsid w:val="006B27C6"/>
    <w:rsid w:val="006B2EDB"/>
    <w:rsid w:val="006B2FC9"/>
    <w:rsid w:val="006B33C9"/>
    <w:rsid w:val="006B34F7"/>
    <w:rsid w:val="006B3F85"/>
    <w:rsid w:val="006B4226"/>
    <w:rsid w:val="006B45AB"/>
    <w:rsid w:val="006B4749"/>
    <w:rsid w:val="006B4883"/>
    <w:rsid w:val="006B48EA"/>
    <w:rsid w:val="006B4B9A"/>
    <w:rsid w:val="006B4BE1"/>
    <w:rsid w:val="006B4E74"/>
    <w:rsid w:val="006B4F81"/>
    <w:rsid w:val="006B546F"/>
    <w:rsid w:val="006B54FF"/>
    <w:rsid w:val="006B5AE4"/>
    <w:rsid w:val="006B5DD1"/>
    <w:rsid w:val="006B66F6"/>
    <w:rsid w:val="006B6A41"/>
    <w:rsid w:val="006B6CB3"/>
    <w:rsid w:val="006B6D9F"/>
    <w:rsid w:val="006B6EF4"/>
    <w:rsid w:val="006B7272"/>
    <w:rsid w:val="006B731C"/>
    <w:rsid w:val="006B7565"/>
    <w:rsid w:val="006B756C"/>
    <w:rsid w:val="006B75E0"/>
    <w:rsid w:val="006B7647"/>
    <w:rsid w:val="006B76A9"/>
    <w:rsid w:val="006B7743"/>
    <w:rsid w:val="006B77CB"/>
    <w:rsid w:val="006B7A98"/>
    <w:rsid w:val="006C08B5"/>
    <w:rsid w:val="006C1074"/>
    <w:rsid w:val="006C1A23"/>
    <w:rsid w:val="006C2081"/>
    <w:rsid w:val="006C21F4"/>
    <w:rsid w:val="006C25DF"/>
    <w:rsid w:val="006C293C"/>
    <w:rsid w:val="006C340D"/>
    <w:rsid w:val="006C35B1"/>
    <w:rsid w:val="006C3D7A"/>
    <w:rsid w:val="006C3F93"/>
    <w:rsid w:val="006C41EF"/>
    <w:rsid w:val="006C4685"/>
    <w:rsid w:val="006C5592"/>
    <w:rsid w:val="006C583C"/>
    <w:rsid w:val="006C5C0F"/>
    <w:rsid w:val="006C60AE"/>
    <w:rsid w:val="006C61E3"/>
    <w:rsid w:val="006C65DE"/>
    <w:rsid w:val="006C692D"/>
    <w:rsid w:val="006C6A52"/>
    <w:rsid w:val="006C6F1E"/>
    <w:rsid w:val="006C7789"/>
    <w:rsid w:val="006C779D"/>
    <w:rsid w:val="006C7981"/>
    <w:rsid w:val="006C7BD0"/>
    <w:rsid w:val="006D065F"/>
    <w:rsid w:val="006D0698"/>
    <w:rsid w:val="006D0C13"/>
    <w:rsid w:val="006D0C19"/>
    <w:rsid w:val="006D0E37"/>
    <w:rsid w:val="006D0E76"/>
    <w:rsid w:val="006D0EDA"/>
    <w:rsid w:val="006D1610"/>
    <w:rsid w:val="006D19D0"/>
    <w:rsid w:val="006D1B17"/>
    <w:rsid w:val="006D1C93"/>
    <w:rsid w:val="006D1F32"/>
    <w:rsid w:val="006D2025"/>
    <w:rsid w:val="006D207C"/>
    <w:rsid w:val="006D26D0"/>
    <w:rsid w:val="006D2A5B"/>
    <w:rsid w:val="006D2BDE"/>
    <w:rsid w:val="006D2E9B"/>
    <w:rsid w:val="006D3008"/>
    <w:rsid w:val="006D3451"/>
    <w:rsid w:val="006D4156"/>
    <w:rsid w:val="006D435A"/>
    <w:rsid w:val="006D47D3"/>
    <w:rsid w:val="006D4D43"/>
    <w:rsid w:val="006D50A1"/>
    <w:rsid w:val="006D5334"/>
    <w:rsid w:val="006D5494"/>
    <w:rsid w:val="006D5658"/>
    <w:rsid w:val="006D5A34"/>
    <w:rsid w:val="006D5D08"/>
    <w:rsid w:val="006D6458"/>
    <w:rsid w:val="006D66E6"/>
    <w:rsid w:val="006D675D"/>
    <w:rsid w:val="006D679A"/>
    <w:rsid w:val="006D6AA7"/>
    <w:rsid w:val="006D6C9D"/>
    <w:rsid w:val="006D70C2"/>
    <w:rsid w:val="006D7202"/>
    <w:rsid w:val="006D72EA"/>
    <w:rsid w:val="006D73B6"/>
    <w:rsid w:val="006D743F"/>
    <w:rsid w:val="006D79FD"/>
    <w:rsid w:val="006D7A34"/>
    <w:rsid w:val="006D7F7F"/>
    <w:rsid w:val="006D7F9E"/>
    <w:rsid w:val="006E0B68"/>
    <w:rsid w:val="006E0CDF"/>
    <w:rsid w:val="006E0DE4"/>
    <w:rsid w:val="006E1AFA"/>
    <w:rsid w:val="006E212D"/>
    <w:rsid w:val="006E317D"/>
    <w:rsid w:val="006E327C"/>
    <w:rsid w:val="006E3405"/>
    <w:rsid w:val="006E3478"/>
    <w:rsid w:val="006E3842"/>
    <w:rsid w:val="006E38E4"/>
    <w:rsid w:val="006E3C14"/>
    <w:rsid w:val="006E3C3C"/>
    <w:rsid w:val="006E3D0C"/>
    <w:rsid w:val="006E3F17"/>
    <w:rsid w:val="006E4414"/>
    <w:rsid w:val="006E4A0B"/>
    <w:rsid w:val="006E4B37"/>
    <w:rsid w:val="006E4ED1"/>
    <w:rsid w:val="006E50A0"/>
    <w:rsid w:val="006E5309"/>
    <w:rsid w:val="006E5558"/>
    <w:rsid w:val="006E57B3"/>
    <w:rsid w:val="006E5945"/>
    <w:rsid w:val="006E5B4F"/>
    <w:rsid w:val="006E5FD5"/>
    <w:rsid w:val="006E60E0"/>
    <w:rsid w:val="006E61B0"/>
    <w:rsid w:val="006E62E0"/>
    <w:rsid w:val="006E64D6"/>
    <w:rsid w:val="006E73ED"/>
    <w:rsid w:val="006E7BFC"/>
    <w:rsid w:val="006E7D4A"/>
    <w:rsid w:val="006F080F"/>
    <w:rsid w:val="006F0DF8"/>
    <w:rsid w:val="006F115C"/>
    <w:rsid w:val="006F145D"/>
    <w:rsid w:val="006F164F"/>
    <w:rsid w:val="006F16DC"/>
    <w:rsid w:val="006F16EE"/>
    <w:rsid w:val="006F17D4"/>
    <w:rsid w:val="006F193E"/>
    <w:rsid w:val="006F1CAC"/>
    <w:rsid w:val="006F1F62"/>
    <w:rsid w:val="006F2168"/>
    <w:rsid w:val="006F21D1"/>
    <w:rsid w:val="006F2397"/>
    <w:rsid w:val="006F271A"/>
    <w:rsid w:val="006F2A1B"/>
    <w:rsid w:val="006F2B4B"/>
    <w:rsid w:val="006F32E7"/>
    <w:rsid w:val="006F34BC"/>
    <w:rsid w:val="006F3511"/>
    <w:rsid w:val="006F35D8"/>
    <w:rsid w:val="006F37FF"/>
    <w:rsid w:val="006F3B0D"/>
    <w:rsid w:val="006F41CF"/>
    <w:rsid w:val="006F43F2"/>
    <w:rsid w:val="006F4691"/>
    <w:rsid w:val="006F4982"/>
    <w:rsid w:val="006F4A41"/>
    <w:rsid w:val="006F4DE4"/>
    <w:rsid w:val="006F4E56"/>
    <w:rsid w:val="006F5570"/>
    <w:rsid w:val="006F5BB7"/>
    <w:rsid w:val="006F5C3F"/>
    <w:rsid w:val="006F6240"/>
    <w:rsid w:val="006F6324"/>
    <w:rsid w:val="006F68DC"/>
    <w:rsid w:val="006F6E30"/>
    <w:rsid w:val="006F72F9"/>
    <w:rsid w:val="006F7CFB"/>
    <w:rsid w:val="006F7F47"/>
    <w:rsid w:val="00700729"/>
    <w:rsid w:val="00700A5B"/>
    <w:rsid w:val="00700D48"/>
    <w:rsid w:val="00700EFC"/>
    <w:rsid w:val="0070153B"/>
    <w:rsid w:val="007023FF"/>
    <w:rsid w:val="00702573"/>
    <w:rsid w:val="00702AF9"/>
    <w:rsid w:val="007038B4"/>
    <w:rsid w:val="00704070"/>
    <w:rsid w:val="00704A70"/>
    <w:rsid w:val="00704D06"/>
    <w:rsid w:val="007051CD"/>
    <w:rsid w:val="00705C3F"/>
    <w:rsid w:val="007065C2"/>
    <w:rsid w:val="00706C4E"/>
    <w:rsid w:val="00706D52"/>
    <w:rsid w:val="00707318"/>
    <w:rsid w:val="007078B8"/>
    <w:rsid w:val="00707D86"/>
    <w:rsid w:val="0071022D"/>
    <w:rsid w:val="00710444"/>
    <w:rsid w:val="00710BA8"/>
    <w:rsid w:val="00710F7E"/>
    <w:rsid w:val="0071114B"/>
    <w:rsid w:val="007117A7"/>
    <w:rsid w:val="00711931"/>
    <w:rsid w:val="00711C5E"/>
    <w:rsid w:val="00711D01"/>
    <w:rsid w:val="00712317"/>
    <w:rsid w:val="007128E5"/>
    <w:rsid w:val="00713222"/>
    <w:rsid w:val="007138FF"/>
    <w:rsid w:val="00713EC7"/>
    <w:rsid w:val="00714032"/>
    <w:rsid w:val="007141FA"/>
    <w:rsid w:val="007146AF"/>
    <w:rsid w:val="00714811"/>
    <w:rsid w:val="00714A55"/>
    <w:rsid w:val="00714D1C"/>
    <w:rsid w:val="00714E28"/>
    <w:rsid w:val="007151E4"/>
    <w:rsid w:val="00715813"/>
    <w:rsid w:val="00715861"/>
    <w:rsid w:val="00715915"/>
    <w:rsid w:val="00715989"/>
    <w:rsid w:val="007159BF"/>
    <w:rsid w:val="007159F2"/>
    <w:rsid w:val="00716117"/>
    <w:rsid w:val="0071631B"/>
    <w:rsid w:val="0071673A"/>
    <w:rsid w:val="00716AC1"/>
    <w:rsid w:val="00716DD0"/>
    <w:rsid w:val="00717013"/>
    <w:rsid w:val="007173BA"/>
    <w:rsid w:val="007173EA"/>
    <w:rsid w:val="00717A55"/>
    <w:rsid w:val="0072005F"/>
    <w:rsid w:val="007203D2"/>
    <w:rsid w:val="0072084E"/>
    <w:rsid w:val="00720AE7"/>
    <w:rsid w:val="0072144B"/>
    <w:rsid w:val="00721DFE"/>
    <w:rsid w:val="007225BC"/>
    <w:rsid w:val="007225E6"/>
    <w:rsid w:val="0072261E"/>
    <w:rsid w:val="007227BE"/>
    <w:rsid w:val="00722C2B"/>
    <w:rsid w:val="007235BA"/>
    <w:rsid w:val="0072390C"/>
    <w:rsid w:val="00723F35"/>
    <w:rsid w:val="007240A0"/>
    <w:rsid w:val="00724333"/>
    <w:rsid w:val="0072442A"/>
    <w:rsid w:val="00724A6D"/>
    <w:rsid w:val="0072510D"/>
    <w:rsid w:val="007252F2"/>
    <w:rsid w:val="0072549F"/>
    <w:rsid w:val="00725556"/>
    <w:rsid w:val="00725C7D"/>
    <w:rsid w:val="00725CBA"/>
    <w:rsid w:val="0072601C"/>
    <w:rsid w:val="00726646"/>
    <w:rsid w:val="00726768"/>
    <w:rsid w:val="00726948"/>
    <w:rsid w:val="0072768C"/>
    <w:rsid w:val="00727DB0"/>
    <w:rsid w:val="00727DCD"/>
    <w:rsid w:val="007301A0"/>
    <w:rsid w:val="0073051D"/>
    <w:rsid w:val="00730637"/>
    <w:rsid w:val="00730A2C"/>
    <w:rsid w:val="00731060"/>
    <w:rsid w:val="007310ED"/>
    <w:rsid w:val="007310F7"/>
    <w:rsid w:val="00731157"/>
    <w:rsid w:val="007317D6"/>
    <w:rsid w:val="00731915"/>
    <w:rsid w:val="007321B6"/>
    <w:rsid w:val="007323EC"/>
    <w:rsid w:val="00732418"/>
    <w:rsid w:val="00732536"/>
    <w:rsid w:val="00732A53"/>
    <w:rsid w:val="00732D38"/>
    <w:rsid w:val="007330BC"/>
    <w:rsid w:val="00733445"/>
    <w:rsid w:val="00733F99"/>
    <w:rsid w:val="00734C58"/>
    <w:rsid w:val="00734E2C"/>
    <w:rsid w:val="00735AD7"/>
    <w:rsid w:val="00735ADC"/>
    <w:rsid w:val="00735F3C"/>
    <w:rsid w:val="00736131"/>
    <w:rsid w:val="00736489"/>
    <w:rsid w:val="0073671C"/>
    <w:rsid w:val="00736B06"/>
    <w:rsid w:val="00737772"/>
    <w:rsid w:val="0073781E"/>
    <w:rsid w:val="00740226"/>
    <w:rsid w:val="00740448"/>
    <w:rsid w:val="0074055D"/>
    <w:rsid w:val="007407B5"/>
    <w:rsid w:val="007409BD"/>
    <w:rsid w:val="00740A1D"/>
    <w:rsid w:val="00740C2E"/>
    <w:rsid w:val="00740F80"/>
    <w:rsid w:val="0074106C"/>
    <w:rsid w:val="007412CD"/>
    <w:rsid w:val="00741649"/>
    <w:rsid w:val="00741A43"/>
    <w:rsid w:val="00741AEF"/>
    <w:rsid w:val="00742457"/>
    <w:rsid w:val="00742572"/>
    <w:rsid w:val="0074287A"/>
    <w:rsid w:val="00742B34"/>
    <w:rsid w:val="00742B70"/>
    <w:rsid w:val="00743171"/>
    <w:rsid w:val="007438FA"/>
    <w:rsid w:val="00743967"/>
    <w:rsid w:val="007440C9"/>
    <w:rsid w:val="00744210"/>
    <w:rsid w:val="00744CF4"/>
    <w:rsid w:val="007456BA"/>
    <w:rsid w:val="00745A1C"/>
    <w:rsid w:val="00745F16"/>
    <w:rsid w:val="00746347"/>
    <w:rsid w:val="007463DC"/>
    <w:rsid w:val="00746FD6"/>
    <w:rsid w:val="00747074"/>
    <w:rsid w:val="007474F0"/>
    <w:rsid w:val="007477EB"/>
    <w:rsid w:val="0074783E"/>
    <w:rsid w:val="00747E99"/>
    <w:rsid w:val="00747FBF"/>
    <w:rsid w:val="0075078C"/>
    <w:rsid w:val="007508F4"/>
    <w:rsid w:val="00750D95"/>
    <w:rsid w:val="00750F45"/>
    <w:rsid w:val="007515CA"/>
    <w:rsid w:val="00751AD2"/>
    <w:rsid w:val="00751D33"/>
    <w:rsid w:val="00751D45"/>
    <w:rsid w:val="00752179"/>
    <w:rsid w:val="007521DF"/>
    <w:rsid w:val="0075242F"/>
    <w:rsid w:val="0075253E"/>
    <w:rsid w:val="00752A24"/>
    <w:rsid w:val="00752B20"/>
    <w:rsid w:val="00752E5D"/>
    <w:rsid w:val="00752EAA"/>
    <w:rsid w:val="007533A2"/>
    <w:rsid w:val="00753EA0"/>
    <w:rsid w:val="00754580"/>
    <w:rsid w:val="007545EE"/>
    <w:rsid w:val="00754A05"/>
    <w:rsid w:val="00754DEA"/>
    <w:rsid w:val="0075506A"/>
    <w:rsid w:val="007550A4"/>
    <w:rsid w:val="00755489"/>
    <w:rsid w:val="0075576C"/>
    <w:rsid w:val="00755938"/>
    <w:rsid w:val="00755D79"/>
    <w:rsid w:val="0075616F"/>
    <w:rsid w:val="007564F0"/>
    <w:rsid w:val="0075665A"/>
    <w:rsid w:val="007568FA"/>
    <w:rsid w:val="00756BEF"/>
    <w:rsid w:val="00756C5A"/>
    <w:rsid w:val="00757112"/>
    <w:rsid w:val="007574F7"/>
    <w:rsid w:val="007575CA"/>
    <w:rsid w:val="00757882"/>
    <w:rsid w:val="00757DD0"/>
    <w:rsid w:val="00757E69"/>
    <w:rsid w:val="007600E0"/>
    <w:rsid w:val="00760582"/>
    <w:rsid w:val="0076075F"/>
    <w:rsid w:val="00760976"/>
    <w:rsid w:val="007609C5"/>
    <w:rsid w:val="007609EE"/>
    <w:rsid w:val="00760B32"/>
    <w:rsid w:val="00760F7F"/>
    <w:rsid w:val="007610D5"/>
    <w:rsid w:val="00761258"/>
    <w:rsid w:val="0076127C"/>
    <w:rsid w:val="007612F3"/>
    <w:rsid w:val="00761857"/>
    <w:rsid w:val="0076191C"/>
    <w:rsid w:val="00762121"/>
    <w:rsid w:val="007621A9"/>
    <w:rsid w:val="0076236B"/>
    <w:rsid w:val="00762668"/>
    <w:rsid w:val="00762669"/>
    <w:rsid w:val="00762CB4"/>
    <w:rsid w:val="00762D5F"/>
    <w:rsid w:val="00762D8C"/>
    <w:rsid w:val="00762DF0"/>
    <w:rsid w:val="00763195"/>
    <w:rsid w:val="00763325"/>
    <w:rsid w:val="0076379C"/>
    <w:rsid w:val="0076401F"/>
    <w:rsid w:val="0076497D"/>
    <w:rsid w:val="00764BCC"/>
    <w:rsid w:val="00764D70"/>
    <w:rsid w:val="00765270"/>
    <w:rsid w:val="007654BA"/>
    <w:rsid w:val="00765E09"/>
    <w:rsid w:val="00765EC0"/>
    <w:rsid w:val="007672F0"/>
    <w:rsid w:val="00767A7A"/>
    <w:rsid w:val="00767AF9"/>
    <w:rsid w:val="00767CC1"/>
    <w:rsid w:val="007700CE"/>
    <w:rsid w:val="007702A7"/>
    <w:rsid w:val="00770635"/>
    <w:rsid w:val="00770EB7"/>
    <w:rsid w:val="007710A7"/>
    <w:rsid w:val="007710F0"/>
    <w:rsid w:val="0077119B"/>
    <w:rsid w:val="00771E6C"/>
    <w:rsid w:val="00771F63"/>
    <w:rsid w:val="007721C2"/>
    <w:rsid w:val="00772269"/>
    <w:rsid w:val="007728FD"/>
    <w:rsid w:val="00772C7E"/>
    <w:rsid w:val="00772E1C"/>
    <w:rsid w:val="00773586"/>
    <w:rsid w:val="0077368D"/>
    <w:rsid w:val="00773C65"/>
    <w:rsid w:val="007743B5"/>
    <w:rsid w:val="007743F3"/>
    <w:rsid w:val="00774671"/>
    <w:rsid w:val="007756D2"/>
    <w:rsid w:val="00775BEC"/>
    <w:rsid w:val="00775C06"/>
    <w:rsid w:val="00775C83"/>
    <w:rsid w:val="00775F61"/>
    <w:rsid w:val="0077631F"/>
    <w:rsid w:val="007763F9"/>
    <w:rsid w:val="0077669C"/>
    <w:rsid w:val="007766DF"/>
    <w:rsid w:val="007766FA"/>
    <w:rsid w:val="00776CC3"/>
    <w:rsid w:val="00776E26"/>
    <w:rsid w:val="007771CD"/>
    <w:rsid w:val="00777425"/>
    <w:rsid w:val="0077748D"/>
    <w:rsid w:val="00777B9F"/>
    <w:rsid w:val="00777D31"/>
    <w:rsid w:val="00780517"/>
    <w:rsid w:val="00780866"/>
    <w:rsid w:val="00780F23"/>
    <w:rsid w:val="00781735"/>
    <w:rsid w:val="007818B1"/>
    <w:rsid w:val="00781A6D"/>
    <w:rsid w:val="00781F47"/>
    <w:rsid w:val="00781F76"/>
    <w:rsid w:val="0078200D"/>
    <w:rsid w:val="00782EC2"/>
    <w:rsid w:val="00783597"/>
    <w:rsid w:val="00783C23"/>
    <w:rsid w:val="00783E04"/>
    <w:rsid w:val="007842EC"/>
    <w:rsid w:val="007849CD"/>
    <w:rsid w:val="00784D75"/>
    <w:rsid w:val="007853B9"/>
    <w:rsid w:val="00785960"/>
    <w:rsid w:val="00785A94"/>
    <w:rsid w:val="00785CC1"/>
    <w:rsid w:val="00785F1E"/>
    <w:rsid w:val="0078614A"/>
    <w:rsid w:val="00786494"/>
    <w:rsid w:val="00786717"/>
    <w:rsid w:val="0078689C"/>
    <w:rsid w:val="00786D20"/>
    <w:rsid w:val="0078730F"/>
    <w:rsid w:val="007874BE"/>
    <w:rsid w:val="00787534"/>
    <w:rsid w:val="0078757A"/>
    <w:rsid w:val="007878CC"/>
    <w:rsid w:val="007879C0"/>
    <w:rsid w:val="00787C44"/>
    <w:rsid w:val="00787D20"/>
    <w:rsid w:val="00790157"/>
    <w:rsid w:val="007901B1"/>
    <w:rsid w:val="0079031B"/>
    <w:rsid w:val="007903D4"/>
    <w:rsid w:val="00790730"/>
    <w:rsid w:val="00790F7C"/>
    <w:rsid w:val="0079109C"/>
    <w:rsid w:val="007910D2"/>
    <w:rsid w:val="00791382"/>
    <w:rsid w:val="007915D1"/>
    <w:rsid w:val="0079161D"/>
    <w:rsid w:val="00791FF1"/>
    <w:rsid w:val="00792065"/>
    <w:rsid w:val="00792822"/>
    <w:rsid w:val="00792BAB"/>
    <w:rsid w:val="00792C2E"/>
    <w:rsid w:val="00792C7C"/>
    <w:rsid w:val="00792CB7"/>
    <w:rsid w:val="00793083"/>
    <w:rsid w:val="0079331D"/>
    <w:rsid w:val="007938C3"/>
    <w:rsid w:val="007939CD"/>
    <w:rsid w:val="00793B0D"/>
    <w:rsid w:val="00793ECA"/>
    <w:rsid w:val="007941CF"/>
    <w:rsid w:val="00794683"/>
    <w:rsid w:val="00794B3A"/>
    <w:rsid w:val="00794BB9"/>
    <w:rsid w:val="00794DAC"/>
    <w:rsid w:val="00795738"/>
    <w:rsid w:val="0079585F"/>
    <w:rsid w:val="007958ED"/>
    <w:rsid w:val="00795A67"/>
    <w:rsid w:val="00796326"/>
    <w:rsid w:val="007968AC"/>
    <w:rsid w:val="0079695A"/>
    <w:rsid w:val="00796B85"/>
    <w:rsid w:val="00797677"/>
    <w:rsid w:val="0079767A"/>
    <w:rsid w:val="00797923"/>
    <w:rsid w:val="00797B70"/>
    <w:rsid w:val="007A0154"/>
    <w:rsid w:val="007A06C6"/>
    <w:rsid w:val="007A09D5"/>
    <w:rsid w:val="007A0CBF"/>
    <w:rsid w:val="007A1146"/>
    <w:rsid w:val="007A1D2B"/>
    <w:rsid w:val="007A1FDA"/>
    <w:rsid w:val="007A223D"/>
    <w:rsid w:val="007A22AF"/>
    <w:rsid w:val="007A288B"/>
    <w:rsid w:val="007A2EFA"/>
    <w:rsid w:val="007A309B"/>
    <w:rsid w:val="007A328D"/>
    <w:rsid w:val="007A384E"/>
    <w:rsid w:val="007A4305"/>
    <w:rsid w:val="007A4422"/>
    <w:rsid w:val="007A4576"/>
    <w:rsid w:val="007A4B67"/>
    <w:rsid w:val="007A5269"/>
    <w:rsid w:val="007A5354"/>
    <w:rsid w:val="007A5857"/>
    <w:rsid w:val="007A58DB"/>
    <w:rsid w:val="007A5A0C"/>
    <w:rsid w:val="007A5E1E"/>
    <w:rsid w:val="007A63CF"/>
    <w:rsid w:val="007A6E79"/>
    <w:rsid w:val="007A6F45"/>
    <w:rsid w:val="007A719D"/>
    <w:rsid w:val="007A79EE"/>
    <w:rsid w:val="007B021E"/>
    <w:rsid w:val="007B063A"/>
    <w:rsid w:val="007B0A4F"/>
    <w:rsid w:val="007B0AE0"/>
    <w:rsid w:val="007B1160"/>
    <w:rsid w:val="007B1572"/>
    <w:rsid w:val="007B1903"/>
    <w:rsid w:val="007B1CD2"/>
    <w:rsid w:val="007B1DDA"/>
    <w:rsid w:val="007B22B1"/>
    <w:rsid w:val="007B23DC"/>
    <w:rsid w:val="007B24C1"/>
    <w:rsid w:val="007B2B40"/>
    <w:rsid w:val="007B2B67"/>
    <w:rsid w:val="007B2C1B"/>
    <w:rsid w:val="007B2F83"/>
    <w:rsid w:val="007B385C"/>
    <w:rsid w:val="007B4049"/>
    <w:rsid w:val="007B42AD"/>
    <w:rsid w:val="007B439C"/>
    <w:rsid w:val="007B4828"/>
    <w:rsid w:val="007B487D"/>
    <w:rsid w:val="007B4B87"/>
    <w:rsid w:val="007B4C93"/>
    <w:rsid w:val="007B520C"/>
    <w:rsid w:val="007B5351"/>
    <w:rsid w:val="007B5613"/>
    <w:rsid w:val="007B5A07"/>
    <w:rsid w:val="007B5D60"/>
    <w:rsid w:val="007B5F2D"/>
    <w:rsid w:val="007B60F7"/>
    <w:rsid w:val="007B6252"/>
    <w:rsid w:val="007B634E"/>
    <w:rsid w:val="007B64C0"/>
    <w:rsid w:val="007B6754"/>
    <w:rsid w:val="007B6ADE"/>
    <w:rsid w:val="007B6CF4"/>
    <w:rsid w:val="007B716C"/>
    <w:rsid w:val="007B759B"/>
    <w:rsid w:val="007B7A97"/>
    <w:rsid w:val="007B7B88"/>
    <w:rsid w:val="007B7EC0"/>
    <w:rsid w:val="007C0574"/>
    <w:rsid w:val="007C0D68"/>
    <w:rsid w:val="007C146D"/>
    <w:rsid w:val="007C1501"/>
    <w:rsid w:val="007C153B"/>
    <w:rsid w:val="007C15D9"/>
    <w:rsid w:val="007C1664"/>
    <w:rsid w:val="007C1C5A"/>
    <w:rsid w:val="007C1CCB"/>
    <w:rsid w:val="007C1E3D"/>
    <w:rsid w:val="007C20C7"/>
    <w:rsid w:val="007C224E"/>
    <w:rsid w:val="007C232E"/>
    <w:rsid w:val="007C26B9"/>
    <w:rsid w:val="007C2736"/>
    <w:rsid w:val="007C278D"/>
    <w:rsid w:val="007C2A02"/>
    <w:rsid w:val="007C2B5F"/>
    <w:rsid w:val="007C2DA1"/>
    <w:rsid w:val="007C32E6"/>
    <w:rsid w:val="007C3364"/>
    <w:rsid w:val="007C360A"/>
    <w:rsid w:val="007C3643"/>
    <w:rsid w:val="007C3790"/>
    <w:rsid w:val="007C3B35"/>
    <w:rsid w:val="007C42B2"/>
    <w:rsid w:val="007C46D3"/>
    <w:rsid w:val="007C4AA7"/>
    <w:rsid w:val="007C4B81"/>
    <w:rsid w:val="007C4E9B"/>
    <w:rsid w:val="007C513E"/>
    <w:rsid w:val="007C5618"/>
    <w:rsid w:val="007C5649"/>
    <w:rsid w:val="007C56C0"/>
    <w:rsid w:val="007C58B8"/>
    <w:rsid w:val="007C5B1C"/>
    <w:rsid w:val="007C5C82"/>
    <w:rsid w:val="007C5C9B"/>
    <w:rsid w:val="007C5D32"/>
    <w:rsid w:val="007C6535"/>
    <w:rsid w:val="007C65F3"/>
    <w:rsid w:val="007C69E5"/>
    <w:rsid w:val="007C6D22"/>
    <w:rsid w:val="007C702B"/>
    <w:rsid w:val="007C7351"/>
    <w:rsid w:val="007C73BA"/>
    <w:rsid w:val="007C7E1B"/>
    <w:rsid w:val="007D0FE3"/>
    <w:rsid w:val="007D15C4"/>
    <w:rsid w:val="007D1707"/>
    <w:rsid w:val="007D1724"/>
    <w:rsid w:val="007D1742"/>
    <w:rsid w:val="007D17D2"/>
    <w:rsid w:val="007D1F5B"/>
    <w:rsid w:val="007D2CE7"/>
    <w:rsid w:val="007D2F52"/>
    <w:rsid w:val="007D3021"/>
    <w:rsid w:val="007D307D"/>
    <w:rsid w:val="007D3081"/>
    <w:rsid w:val="007D344F"/>
    <w:rsid w:val="007D36F1"/>
    <w:rsid w:val="007D389E"/>
    <w:rsid w:val="007D3B91"/>
    <w:rsid w:val="007D433B"/>
    <w:rsid w:val="007D446C"/>
    <w:rsid w:val="007D5C50"/>
    <w:rsid w:val="007D5DF7"/>
    <w:rsid w:val="007D68C7"/>
    <w:rsid w:val="007D6C7E"/>
    <w:rsid w:val="007D6C9B"/>
    <w:rsid w:val="007D7048"/>
    <w:rsid w:val="007D75A5"/>
    <w:rsid w:val="007D7A08"/>
    <w:rsid w:val="007D7B91"/>
    <w:rsid w:val="007D7D93"/>
    <w:rsid w:val="007E1838"/>
    <w:rsid w:val="007E1C77"/>
    <w:rsid w:val="007E1CD5"/>
    <w:rsid w:val="007E1D62"/>
    <w:rsid w:val="007E1F04"/>
    <w:rsid w:val="007E20B5"/>
    <w:rsid w:val="007E21DD"/>
    <w:rsid w:val="007E2234"/>
    <w:rsid w:val="007E263B"/>
    <w:rsid w:val="007E2873"/>
    <w:rsid w:val="007E287E"/>
    <w:rsid w:val="007E29E7"/>
    <w:rsid w:val="007E2DB1"/>
    <w:rsid w:val="007E321F"/>
    <w:rsid w:val="007E3644"/>
    <w:rsid w:val="007E3A5C"/>
    <w:rsid w:val="007E3D86"/>
    <w:rsid w:val="007E4003"/>
    <w:rsid w:val="007E4A3E"/>
    <w:rsid w:val="007E4EFF"/>
    <w:rsid w:val="007E519A"/>
    <w:rsid w:val="007E51C4"/>
    <w:rsid w:val="007E5995"/>
    <w:rsid w:val="007E5C1D"/>
    <w:rsid w:val="007E5E0F"/>
    <w:rsid w:val="007E622D"/>
    <w:rsid w:val="007E650A"/>
    <w:rsid w:val="007E69A1"/>
    <w:rsid w:val="007E6CCA"/>
    <w:rsid w:val="007E71EF"/>
    <w:rsid w:val="007E72ED"/>
    <w:rsid w:val="007E7432"/>
    <w:rsid w:val="007E748C"/>
    <w:rsid w:val="007E74BB"/>
    <w:rsid w:val="007E7E3B"/>
    <w:rsid w:val="007E7E71"/>
    <w:rsid w:val="007F0307"/>
    <w:rsid w:val="007F05A3"/>
    <w:rsid w:val="007F0955"/>
    <w:rsid w:val="007F10C8"/>
    <w:rsid w:val="007F1566"/>
    <w:rsid w:val="007F163A"/>
    <w:rsid w:val="007F21D1"/>
    <w:rsid w:val="007F2F91"/>
    <w:rsid w:val="007F30CC"/>
    <w:rsid w:val="007F350C"/>
    <w:rsid w:val="007F3CC4"/>
    <w:rsid w:val="007F3D23"/>
    <w:rsid w:val="007F4030"/>
    <w:rsid w:val="007F446D"/>
    <w:rsid w:val="007F48D2"/>
    <w:rsid w:val="007F4BEA"/>
    <w:rsid w:val="007F4DFD"/>
    <w:rsid w:val="007F4ED1"/>
    <w:rsid w:val="007F4EE5"/>
    <w:rsid w:val="007F50D9"/>
    <w:rsid w:val="007F54FF"/>
    <w:rsid w:val="007F571C"/>
    <w:rsid w:val="007F61C2"/>
    <w:rsid w:val="007F638B"/>
    <w:rsid w:val="007F6756"/>
    <w:rsid w:val="007F6996"/>
    <w:rsid w:val="007F6BD0"/>
    <w:rsid w:val="007F7075"/>
    <w:rsid w:val="007F73BF"/>
    <w:rsid w:val="007F76C6"/>
    <w:rsid w:val="008008B9"/>
    <w:rsid w:val="0080098A"/>
    <w:rsid w:val="00800E13"/>
    <w:rsid w:val="00800ECA"/>
    <w:rsid w:val="00800FE1"/>
    <w:rsid w:val="00801E27"/>
    <w:rsid w:val="00801F7B"/>
    <w:rsid w:val="00801FAF"/>
    <w:rsid w:val="00802605"/>
    <w:rsid w:val="00802FD6"/>
    <w:rsid w:val="0080343C"/>
    <w:rsid w:val="00803B7D"/>
    <w:rsid w:val="008043D0"/>
    <w:rsid w:val="008043E8"/>
    <w:rsid w:val="008046B5"/>
    <w:rsid w:val="0080472F"/>
    <w:rsid w:val="00804731"/>
    <w:rsid w:val="00804B71"/>
    <w:rsid w:val="0080506E"/>
    <w:rsid w:val="0080515B"/>
    <w:rsid w:val="00806232"/>
    <w:rsid w:val="0080648E"/>
    <w:rsid w:val="00806594"/>
    <w:rsid w:val="008065EC"/>
    <w:rsid w:val="00807488"/>
    <w:rsid w:val="008078D1"/>
    <w:rsid w:val="00807EE3"/>
    <w:rsid w:val="008101B5"/>
    <w:rsid w:val="008102C8"/>
    <w:rsid w:val="00810565"/>
    <w:rsid w:val="0081082C"/>
    <w:rsid w:val="00810B30"/>
    <w:rsid w:val="00810C52"/>
    <w:rsid w:val="008117C9"/>
    <w:rsid w:val="00811A4C"/>
    <w:rsid w:val="008121CF"/>
    <w:rsid w:val="008123B4"/>
    <w:rsid w:val="00812B56"/>
    <w:rsid w:val="00813259"/>
    <w:rsid w:val="008139D9"/>
    <w:rsid w:val="008140A3"/>
    <w:rsid w:val="008141DD"/>
    <w:rsid w:val="0081496E"/>
    <w:rsid w:val="00814C36"/>
    <w:rsid w:val="00814EDB"/>
    <w:rsid w:val="0081565F"/>
    <w:rsid w:val="00815AD0"/>
    <w:rsid w:val="00815B28"/>
    <w:rsid w:val="00815BBE"/>
    <w:rsid w:val="00815EF8"/>
    <w:rsid w:val="0081622C"/>
    <w:rsid w:val="00816567"/>
    <w:rsid w:val="008172CA"/>
    <w:rsid w:val="00820157"/>
    <w:rsid w:val="00820419"/>
    <w:rsid w:val="00820750"/>
    <w:rsid w:val="00821064"/>
    <w:rsid w:val="008219EB"/>
    <w:rsid w:val="00821EFF"/>
    <w:rsid w:val="0082209F"/>
    <w:rsid w:val="00822231"/>
    <w:rsid w:val="00822378"/>
    <w:rsid w:val="0082244B"/>
    <w:rsid w:val="0082260C"/>
    <w:rsid w:val="00822626"/>
    <w:rsid w:val="008227E7"/>
    <w:rsid w:val="00822EC7"/>
    <w:rsid w:val="008236E8"/>
    <w:rsid w:val="00823997"/>
    <w:rsid w:val="00823D03"/>
    <w:rsid w:val="00824066"/>
    <w:rsid w:val="00824484"/>
    <w:rsid w:val="00824974"/>
    <w:rsid w:val="00824A14"/>
    <w:rsid w:val="00824CCA"/>
    <w:rsid w:val="00824D34"/>
    <w:rsid w:val="0082518B"/>
    <w:rsid w:val="008258E0"/>
    <w:rsid w:val="0082591D"/>
    <w:rsid w:val="00825FF6"/>
    <w:rsid w:val="00826564"/>
    <w:rsid w:val="008265AF"/>
    <w:rsid w:val="0082671C"/>
    <w:rsid w:val="00826A82"/>
    <w:rsid w:val="00826DB2"/>
    <w:rsid w:val="00827199"/>
    <w:rsid w:val="0082727B"/>
    <w:rsid w:val="00827540"/>
    <w:rsid w:val="00827913"/>
    <w:rsid w:val="00827921"/>
    <w:rsid w:val="00827A63"/>
    <w:rsid w:val="00830179"/>
    <w:rsid w:val="008305F9"/>
    <w:rsid w:val="00830674"/>
    <w:rsid w:val="0083078C"/>
    <w:rsid w:val="00830931"/>
    <w:rsid w:val="00830B70"/>
    <w:rsid w:val="008314AA"/>
    <w:rsid w:val="0083186F"/>
    <w:rsid w:val="008318BE"/>
    <w:rsid w:val="00831CA8"/>
    <w:rsid w:val="008320BD"/>
    <w:rsid w:val="0083225A"/>
    <w:rsid w:val="00832421"/>
    <w:rsid w:val="008324A9"/>
    <w:rsid w:val="008326A6"/>
    <w:rsid w:val="0083272A"/>
    <w:rsid w:val="00832D1E"/>
    <w:rsid w:val="00832F12"/>
    <w:rsid w:val="00833769"/>
    <w:rsid w:val="00833BA5"/>
    <w:rsid w:val="00833F4F"/>
    <w:rsid w:val="0083412D"/>
    <w:rsid w:val="00834151"/>
    <w:rsid w:val="008353DE"/>
    <w:rsid w:val="00836651"/>
    <w:rsid w:val="00836735"/>
    <w:rsid w:val="008367EA"/>
    <w:rsid w:val="00836BFC"/>
    <w:rsid w:val="00837373"/>
    <w:rsid w:val="00837441"/>
    <w:rsid w:val="00837851"/>
    <w:rsid w:val="0083797C"/>
    <w:rsid w:val="008379EC"/>
    <w:rsid w:val="00840299"/>
    <w:rsid w:val="008402DD"/>
    <w:rsid w:val="00840357"/>
    <w:rsid w:val="0084139E"/>
    <w:rsid w:val="00841989"/>
    <w:rsid w:val="00841CD2"/>
    <w:rsid w:val="00841CF7"/>
    <w:rsid w:val="008423D5"/>
    <w:rsid w:val="00842AA3"/>
    <w:rsid w:val="00842C97"/>
    <w:rsid w:val="00843205"/>
    <w:rsid w:val="00843D21"/>
    <w:rsid w:val="00844614"/>
    <w:rsid w:val="00844632"/>
    <w:rsid w:val="00845548"/>
    <w:rsid w:val="0084562D"/>
    <w:rsid w:val="00845CC2"/>
    <w:rsid w:val="00845FF1"/>
    <w:rsid w:val="0084605E"/>
    <w:rsid w:val="008462B8"/>
    <w:rsid w:val="008464A4"/>
    <w:rsid w:val="00846509"/>
    <w:rsid w:val="00846812"/>
    <w:rsid w:val="00846C09"/>
    <w:rsid w:val="00846C85"/>
    <w:rsid w:val="00847050"/>
    <w:rsid w:val="0084715D"/>
    <w:rsid w:val="008471B0"/>
    <w:rsid w:val="0084727E"/>
    <w:rsid w:val="00847453"/>
    <w:rsid w:val="008476A9"/>
    <w:rsid w:val="00847706"/>
    <w:rsid w:val="00847805"/>
    <w:rsid w:val="008478EE"/>
    <w:rsid w:val="0084794C"/>
    <w:rsid w:val="00847A5A"/>
    <w:rsid w:val="00847BC1"/>
    <w:rsid w:val="0085072F"/>
    <w:rsid w:val="00850980"/>
    <w:rsid w:val="00850C17"/>
    <w:rsid w:val="00851086"/>
    <w:rsid w:val="00851107"/>
    <w:rsid w:val="00851590"/>
    <w:rsid w:val="008516E0"/>
    <w:rsid w:val="00851E36"/>
    <w:rsid w:val="008524C0"/>
    <w:rsid w:val="00852554"/>
    <w:rsid w:val="00852665"/>
    <w:rsid w:val="00852682"/>
    <w:rsid w:val="0085288D"/>
    <w:rsid w:val="00853026"/>
    <w:rsid w:val="00853707"/>
    <w:rsid w:val="00853AFC"/>
    <w:rsid w:val="00853CF3"/>
    <w:rsid w:val="00854403"/>
    <w:rsid w:val="00854955"/>
    <w:rsid w:val="00854E5B"/>
    <w:rsid w:val="00855102"/>
    <w:rsid w:val="008553ED"/>
    <w:rsid w:val="00855546"/>
    <w:rsid w:val="008557FB"/>
    <w:rsid w:val="00855970"/>
    <w:rsid w:val="00855DDE"/>
    <w:rsid w:val="00855F99"/>
    <w:rsid w:val="00856007"/>
    <w:rsid w:val="008562E2"/>
    <w:rsid w:val="008563A6"/>
    <w:rsid w:val="008566AD"/>
    <w:rsid w:val="0085677F"/>
    <w:rsid w:val="008569F8"/>
    <w:rsid w:val="00856A7F"/>
    <w:rsid w:val="008571E6"/>
    <w:rsid w:val="0085727D"/>
    <w:rsid w:val="008572C4"/>
    <w:rsid w:val="00857554"/>
    <w:rsid w:val="00857655"/>
    <w:rsid w:val="008577B0"/>
    <w:rsid w:val="0085785E"/>
    <w:rsid w:val="00857892"/>
    <w:rsid w:val="00857AB1"/>
    <w:rsid w:val="00857ADC"/>
    <w:rsid w:val="00857B24"/>
    <w:rsid w:val="00860692"/>
    <w:rsid w:val="00860ADA"/>
    <w:rsid w:val="00860E79"/>
    <w:rsid w:val="008613B9"/>
    <w:rsid w:val="00861534"/>
    <w:rsid w:val="00861703"/>
    <w:rsid w:val="008617C7"/>
    <w:rsid w:val="00861BE0"/>
    <w:rsid w:val="00861E21"/>
    <w:rsid w:val="00861F18"/>
    <w:rsid w:val="00861FB5"/>
    <w:rsid w:val="0086201F"/>
    <w:rsid w:val="0086210E"/>
    <w:rsid w:val="008621E0"/>
    <w:rsid w:val="0086278D"/>
    <w:rsid w:val="00862C5F"/>
    <w:rsid w:val="0086347D"/>
    <w:rsid w:val="00863545"/>
    <w:rsid w:val="0086394D"/>
    <w:rsid w:val="008640EF"/>
    <w:rsid w:val="00864508"/>
    <w:rsid w:val="00864AF9"/>
    <w:rsid w:val="00865136"/>
    <w:rsid w:val="0086535E"/>
    <w:rsid w:val="008660B0"/>
    <w:rsid w:val="008662D7"/>
    <w:rsid w:val="008663CD"/>
    <w:rsid w:val="008666D9"/>
    <w:rsid w:val="00866827"/>
    <w:rsid w:val="00866994"/>
    <w:rsid w:val="0086727A"/>
    <w:rsid w:val="008672D3"/>
    <w:rsid w:val="008676E5"/>
    <w:rsid w:val="00867A22"/>
    <w:rsid w:val="00867AED"/>
    <w:rsid w:val="00867C61"/>
    <w:rsid w:val="00867D04"/>
    <w:rsid w:val="0087026F"/>
    <w:rsid w:val="008703B7"/>
    <w:rsid w:val="0087050C"/>
    <w:rsid w:val="00870E17"/>
    <w:rsid w:val="00871458"/>
    <w:rsid w:val="008720F8"/>
    <w:rsid w:val="0087239C"/>
    <w:rsid w:val="008724E0"/>
    <w:rsid w:val="008727C5"/>
    <w:rsid w:val="00872957"/>
    <w:rsid w:val="00872D48"/>
    <w:rsid w:val="00872D92"/>
    <w:rsid w:val="00872FE6"/>
    <w:rsid w:val="00873228"/>
    <w:rsid w:val="008734C9"/>
    <w:rsid w:val="00873792"/>
    <w:rsid w:val="008739CF"/>
    <w:rsid w:val="00873BCC"/>
    <w:rsid w:val="00873BF0"/>
    <w:rsid w:val="0087409C"/>
    <w:rsid w:val="0087477A"/>
    <w:rsid w:val="00874A31"/>
    <w:rsid w:val="00874AA2"/>
    <w:rsid w:val="00874CA9"/>
    <w:rsid w:val="00874D02"/>
    <w:rsid w:val="00874D29"/>
    <w:rsid w:val="00874D6E"/>
    <w:rsid w:val="00874FE5"/>
    <w:rsid w:val="0087540D"/>
    <w:rsid w:val="00875665"/>
    <w:rsid w:val="00875720"/>
    <w:rsid w:val="00875919"/>
    <w:rsid w:val="00875A4F"/>
    <w:rsid w:val="00875D87"/>
    <w:rsid w:val="00876195"/>
    <w:rsid w:val="0087695E"/>
    <w:rsid w:val="00876FDF"/>
    <w:rsid w:val="0087706F"/>
    <w:rsid w:val="00877798"/>
    <w:rsid w:val="0087781F"/>
    <w:rsid w:val="00877B56"/>
    <w:rsid w:val="00877BF2"/>
    <w:rsid w:val="00877FB6"/>
    <w:rsid w:val="008801F3"/>
    <w:rsid w:val="008804F8"/>
    <w:rsid w:val="00880813"/>
    <w:rsid w:val="00880ADE"/>
    <w:rsid w:val="00880D33"/>
    <w:rsid w:val="00880F85"/>
    <w:rsid w:val="00880FF9"/>
    <w:rsid w:val="00881259"/>
    <w:rsid w:val="00881C55"/>
    <w:rsid w:val="00881D35"/>
    <w:rsid w:val="00881E92"/>
    <w:rsid w:val="008820FE"/>
    <w:rsid w:val="00882212"/>
    <w:rsid w:val="008822DA"/>
    <w:rsid w:val="00882B65"/>
    <w:rsid w:val="00882D8C"/>
    <w:rsid w:val="0088304A"/>
    <w:rsid w:val="00883089"/>
    <w:rsid w:val="0088358E"/>
    <w:rsid w:val="008841A8"/>
    <w:rsid w:val="008842C4"/>
    <w:rsid w:val="0088450F"/>
    <w:rsid w:val="00884F6A"/>
    <w:rsid w:val="00885060"/>
    <w:rsid w:val="0088570A"/>
    <w:rsid w:val="008861A2"/>
    <w:rsid w:val="0088626A"/>
    <w:rsid w:val="00886496"/>
    <w:rsid w:val="008869EF"/>
    <w:rsid w:val="00886A3B"/>
    <w:rsid w:val="00886F19"/>
    <w:rsid w:val="0088748C"/>
    <w:rsid w:val="00887546"/>
    <w:rsid w:val="00887A33"/>
    <w:rsid w:val="00887B32"/>
    <w:rsid w:val="00887BB7"/>
    <w:rsid w:val="00887D1D"/>
    <w:rsid w:val="008901C4"/>
    <w:rsid w:val="008902B7"/>
    <w:rsid w:val="008902CA"/>
    <w:rsid w:val="0089063C"/>
    <w:rsid w:val="008906A6"/>
    <w:rsid w:val="008911C4"/>
    <w:rsid w:val="00891580"/>
    <w:rsid w:val="00892239"/>
    <w:rsid w:val="0089228A"/>
    <w:rsid w:val="00892346"/>
    <w:rsid w:val="008924DF"/>
    <w:rsid w:val="00892839"/>
    <w:rsid w:val="00892C32"/>
    <w:rsid w:val="00893E9D"/>
    <w:rsid w:val="00894051"/>
    <w:rsid w:val="00894108"/>
    <w:rsid w:val="008941F4"/>
    <w:rsid w:val="008942C9"/>
    <w:rsid w:val="0089433E"/>
    <w:rsid w:val="008944AA"/>
    <w:rsid w:val="00894760"/>
    <w:rsid w:val="00894923"/>
    <w:rsid w:val="00894A87"/>
    <w:rsid w:val="00894DFA"/>
    <w:rsid w:val="00894E02"/>
    <w:rsid w:val="00895242"/>
    <w:rsid w:val="008956CC"/>
    <w:rsid w:val="008958DF"/>
    <w:rsid w:val="00895B50"/>
    <w:rsid w:val="00895C75"/>
    <w:rsid w:val="0089641C"/>
    <w:rsid w:val="0089677B"/>
    <w:rsid w:val="00896B06"/>
    <w:rsid w:val="00896F89"/>
    <w:rsid w:val="00897066"/>
    <w:rsid w:val="008977F6"/>
    <w:rsid w:val="00897BAC"/>
    <w:rsid w:val="008A02EE"/>
    <w:rsid w:val="008A0376"/>
    <w:rsid w:val="008A06C9"/>
    <w:rsid w:val="008A076C"/>
    <w:rsid w:val="008A07C9"/>
    <w:rsid w:val="008A07F4"/>
    <w:rsid w:val="008A0952"/>
    <w:rsid w:val="008A0D5B"/>
    <w:rsid w:val="008A1144"/>
    <w:rsid w:val="008A14D3"/>
    <w:rsid w:val="008A1554"/>
    <w:rsid w:val="008A1768"/>
    <w:rsid w:val="008A1A0D"/>
    <w:rsid w:val="008A1C7A"/>
    <w:rsid w:val="008A1CF0"/>
    <w:rsid w:val="008A1FDE"/>
    <w:rsid w:val="008A2D6E"/>
    <w:rsid w:val="008A30C0"/>
    <w:rsid w:val="008A31E2"/>
    <w:rsid w:val="008A350C"/>
    <w:rsid w:val="008A36DF"/>
    <w:rsid w:val="008A39B2"/>
    <w:rsid w:val="008A3D58"/>
    <w:rsid w:val="008A3EC9"/>
    <w:rsid w:val="008A3EE8"/>
    <w:rsid w:val="008A4579"/>
    <w:rsid w:val="008A485C"/>
    <w:rsid w:val="008A4A8C"/>
    <w:rsid w:val="008A4ABD"/>
    <w:rsid w:val="008A500E"/>
    <w:rsid w:val="008A5104"/>
    <w:rsid w:val="008A54BE"/>
    <w:rsid w:val="008A54FA"/>
    <w:rsid w:val="008A55F1"/>
    <w:rsid w:val="008A57B8"/>
    <w:rsid w:val="008A5D2B"/>
    <w:rsid w:val="008A5FD2"/>
    <w:rsid w:val="008A6215"/>
    <w:rsid w:val="008A62E4"/>
    <w:rsid w:val="008A6651"/>
    <w:rsid w:val="008A6899"/>
    <w:rsid w:val="008A6A2A"/>
    <w:rsid w:val="008A6E7C"/>
    <w:rsid w:val="008A70DD"/>
    <w:rsid w:val="008A711A"/>
    <w:rsid w:val="008A73F3"/>
    <w:rsid w:val="008A7CB5"/>
    <w:rsid w:val="008B00AD"/>
    <w:rsid w:val="008B0FA5"/>
    <w:rsid w:val="008B1004"/>
    <w:rsid w:val="008B104C"/>
    <w:rsid w:val="008B172D"/>
    <w:rsid w:val="008B19FF"/>
    <w:rsid w:val="008B1ABC"/>
    <w:rsid w:val="008B2098"/>
    <w:rsid w:val="008B213A"/>
    <w:rsid w:val="008B25DB"/>
    <w:rsid w:val="008B26DC"/>
    <w:rsid w:val="008B2BD9"/>
    <w:rsid w:val="008B2D43"/>
    <w:rsid w:val="008B2F37"/>
    <w:rsid w:val="008B3139"/>
    <w:rsid w:val="008B3272"/>
    <w:rsid w:val="008B35FC"/>
    <w:rsid w:val="008B3CA0"/>
    <w:rsid w:val="008B3EF7"/>
    <w:rsid w:val="008B4452"/>
    <w:rsid w:val="008B49CB"/>
    <w:rsid w:val="008B5089"/>
    <w:rsid w:val="008B5622"/>
    <w:rsid w:val="008B5860"/>
    <w:rsid w:val="008B5927"/>
    <w:rsid w:val="008B5CAE"/>
    <w:rsid w:val="008B5DCA"/>
    <w:rsid w:val="008B6618"/>
    <w:rsid w:val="008B6922"/>
    <w:rsid w:val="008B7375"/>
    <w:rsid w:val="008B754E"/>
    <w:rsid w:val="008C0127"/>
    <w:rsid w:val="008C07B9"/>
    <w:rsid w:val="008C07F1"/>
    <w:rsid w:val="008C0CAC"/>
    <w:rsid w:val="008C118F"/>
    <w:rsid w:val="008C1507"/>
    <w:rsid w:val="008C1579"/>
    <w:rsid w:val="008C1628"/>
    <w:rsid w:val="008C1763"/>
    <w:rsid w:val="008C18B0"/>
    <w:rsid w:val="008C1D2F"/>
    <w:rsid w:val="008C25E9"/>
    <w:rsid w:val="008C28C1"/>
    <w:rsid w:val="008C2A02"/>
    <w:rsid w:val="008C2D2E"/>
    <w:rsid w:val="008C2E6E"/>
    <w:rsid w:val="008C3143"/>
    <w:rsid w:val="008C3DC9"/>
    <w:rsid w:val="008C4544"/>
    <w:rsid w:val="008C4A50"/>
    <w:rsid w:val="008C51A8"/>
    <w:rsid w:val="008C5412"/>
    <w:rsid w:val="008C5714"/>
    <w:rsid w:val="008C5727"/>
    <w:rsid w:val="008C5AFB"/>
    <w:rsid w:val="008C5C4C"/>
    <w:rsid w:val="008C6708"/>
    <w:rsid w:val="008C67DA"/>
    <w:rsid w:val="008C6890"/>
    <w:rsid w:val="008C6DC4"/>
    <w:rsid w:val="008C6F5F"/>
    <w:rsid w:val="008C6FDE"/>
    <w:rsid w:val="008C7117"/>
    <w:rsid w:val="008C72C6"/>
    <w:rsid w:val="008C75A7"/>
    <w:rsid w:val="008C7621"/>
    <w:rsid w:val="008C7905"/>
    <w:rsid w:val="008C7BEA"/>
    <w:rsid w:val="008C7C28"/>
    <w:rsid w:val="008C7C83"/>
    <w:rsid w:val="008C7CC8"/>
    <w:rsid w:val="008C7D81"/>
    <w:rsid w:val="008D01BD"/>
    <w:rsid w:val="008D04E6"/>
    <w:rsid w:val="008D0602"/>
    <w:rsid w:val="008D068C"/>
    <w:rsid w:val="008D0706"/>
    <w:rsid w:val="008D14FF"/>
    <w:rsid w:val="008D18AA"/>
    <w:rsid w:val="008D1C35"/>
    <w:rsid w:val="008D1CAB"/>
    <w:rsid w:val="008D1D06"/>
    <w:rsid w:val="008D20AF"/>
    <w:rsid w:val="008D2853"/>
    <w:rsid w:val="008D2B0C"/>
    <w:rsid w:val="008D2B4D"/>
    <w:rsid w:val="008D3EAC"/>
    <w:rsid w:val="008D3EEC"/>
    <w:rsid w:val="008D4415"/>
    <w:rsid w:val="008D46EF"/>
    <w:rsid w:val="008D4B87"/>
    <w:rsid w:val="008D56C5"/>
    <w:rsid w:val="008D6865"/>
    <w:rsid w:val="008D7013"/>
    <w:rsid w:val="008D73FE"/>
    <w:rsid w:val="008D740C"/>
    <w:rsid w:val="008D75BD"/>
    <w:rsid w:val="008D77CF"/>
    <w:rsid w:val="008D7960"/>
    <w:rsid w:val="008D7E97"/>
    <w:rsid w:val="008E00D0"/>
    <w:rsid w:val="008E00DA"/>
    <w:rsid w:val="008E0B84"/>
    <w:rsid w:val="008E1677"/>
    <w:rsid w:val="008E1B19"/>
    <w:rsid w:val="008E1FF7"/>
    <w:rsid w:val="008E21F4"/>
    <w:rsid w:val="008E2366"/>
    <w:rsid w:val="008E29EC"/>
    <w:rsid w:val="008E2F14"/>
    <w:rsid w:val="008E3481"/>
    <w:rsid w:val="008E3526"/>
    <w:rsid w:val="008E37AF"/>
    <w:rsid w:val="008E3860"/>
    <w:rsid w:val="008E4E4C"/>
    <w:rsid w:val="008E5120"/>
    <w:rsid w:val="008E5216"/>
    <w:rsid w:val="008E6543"/>
    <w:rsid w:val="008E66BF"/>
    <w:rsid w:val="008E6786"/>
    <w:rsid w:val="008E68BE"/>
    <w:rsid w:val="008E71D6"/>
    <w:rsid w:val="008E7706"/>
    <w:rsid w:val="008E7873"/>
    <w:rsid w:val="008E7ADF"/>
    <w:rsid w:val="008F040E"/>
    <w:rsid w:val="008F047A"/>
    <w:rsid w:val="008F0617"/>
    <w:rsid w:val="008F07EC"/>
    <w:rsid w:val="008F0829"/>
    <w:rsid w:val="008F0B96"/>
    <w:rsid w:val="008F1185"/>
    <w:rsid w:val="008F12B0"/>
    <w:rsid w:val="008F163C"/>
    <w:rsid w:val="008F16C7"/>
    <w:rsid w:val="008F17E0"/>
    <w:rsid w:val="008F1981"/>
    <w:rsid w:val="008F1C3C"/>
    <w:rsid w:val="008F1C58"/>
    <w:rsid w:val="008F1E6D"/>
    <w:rsid w:val="008F1F5F"/>
    <w:rsid w:val="008F28FE"/>
    <w:rsid w:val="008F2A52"/>
    <w:rsid w:val="008F2FB2"/>
    <w:rsid w:val="008F300A"/>
    <w:rsid w:val="008F339A"/>
    <w:rsid w:val="008F416B"/>
    <w:rsid w:val="008F417A"/>
    <w:rsid w:val="008F4236"/>
    <w:rsid w:val="008F47AE"/>
    <w:rsid w:val="008F626D"/>
    <w:rsid w:val="008F633F"/>
    <w:rsid w:val="008F6595"/>
    <w:rsid w:val="008F65A4"/>
    <w:rsid w:val="008F67A5"/>
    <w:rsid w:val="008F67AF"/>
    <w:rsid w:val="008F6F9A"/>
    <w:rsid w:val="008F75FA"/>
    <w:rsid w:val="008F768C"/>
    <w:rsid w:val="008F769F"/>
    <w:rsid w:val="008F7BF1"/>
    <w:rsid w:val="008F7CB4"/>
    <w:rsid w:val="008F7DF2"/>
    <w:rsid w:val="00900592"/>
    <w:rsid w:val="009013FA"/>
    <w:rsid w:val="009016F0"/>
    <w:rsid w:val="009017C3"/>
    <w:rsid w:val="009025BD"/>
    <w:rsid w:val="00902707"/>
    <w:rsid w:val="00903938"/>
    <w:rsid w:val="0090427C"/>
    <w:rsid w:val="0090438E"/>
    <w:rsid w:val="00904727"/>
    <w:rsid w:val="00904A45"/>
    <w:rsid w:val="00904CD9"/>
    <w:rsid w:val="00904CF8"/>
    <w:rsid w:val="009053D1"/>
    <w:rsid w:val="00905410"/>
    <w:rsid w:val="00905660"/>
    <w:rsid w:val="00905722"/>
    <w:rsid w:val="00905EF2"/>
    <w:rsid w:val="00905F76"/>
    <w:rsid w:val="0090680D"/>
    <w:rsid w:val="00906820"/>
    <w:rsid w:val="00906D7B"/>
    <w:rsid w:val="00906F5A"/>
    <w:rsid w:val="0090715A"/>
    <w:rsid w:val="00907279"/>
    <w:rsid w:val="009073DF"/>
    <w:rsid w:val="00907797"/>
    <w:rsid w:val="009079E7"/>
    <w:rsid w:val="009101B6"/>
    <w:rsid w:val="00910201"/>
    <w:rsid w:val="009106B4"/>
    <w:rsid w:val="009106C7"/>
    <w:rsid w:val="00910E08"/>
    <w:rsid w:val="00910FD7"/>
    <w:rsid w:val="009111F1"/>
    <w:rsid w:val="009119B5"/>
    <w:rsid w:val="009123B9"/>
    <w:rsid w:val="00912519"/>
    <w:rsid w:val="009130C1"/>
    <w:rsid w:val="00913187"/>
    <w:rsid w:val="0091340B"/>
    <w:rsid w:val="009137D5"/>
    <w:rsid w:val="00913DE5"/>
    <w:rsid w:val="00914801"/>
    <w:rsid w:val="00914B02"/>
    <w:rsid w:val="009154F2"/>
    <w:rsid w:val="00915517"/>
    <w:rsid w:val="009155E7"/>
    <w:rsid w:val="00915AF5"/>
    <w:rsid w:val="00915BC4"/>
    <w:rsid w:val="00915D1C"/>
    <w:rsid w:val="009163A4"/>
    <w:rsid w:val="009163D3"/>
    <w:rsid w:val="0091672C"/>
    <w:rsid w:val="00916D91"/>
    <w:rsid w:val="00916D9D"/>
    <w:rsid w:val="009173E1"/>
    <w:rsid w:val="0091773D"/>
    <w:rsid w:val="009179E0"/>
    <w:rsid w:val="00917C37"/>
    <w:rsid w:val="00917D32"/>
    <w:rsid w:val="00917E1A"/>
    <w:rsid w:val="009208A3"/>
    <w:rsid w:val="0092112C"/>
    <w:rsid w:val="00921357"/>
    <w:rsid w:val="009215F6"/>
    <w:rsid w:val="00921A89"/>
    <w:rsid w:val="00921B69"/>
    <w:rsid w:val="00921BF4"/>
    <w:rsid w:val="009220CB"/>
    <w:rsid w:val="0092253F"/>
    <w:rsid w:val="00922724"/>
    <w:rsid w:val="009229FF"/>
    <w:rsid w:val="00922D51"/>
    <w:rsid w:val="009232D1"/>
    <w:rsid w:val="009234DD"/>
    <w:rsid w:val="00923554"/>
    <w:rsid w:val="00923FF9"/>
    <w:rsid w:val="0092438F"/>
    <w:rsid w:val="0092465A"/>
    <w:rsid w:val="00924917"/>
    <w:rsid w:val="00924ADD"/>
    <w:rsid w:val="00924D25"/>
    <w:rsid w:val="00924F0C"/>
    <w:rsid w:val="0092537A"/>
    <w:rsid w:val="009259B3"/>
    <w:rsid w:val="00925BA7"/>
    <w:rsid w:val="00925C1E"/>
    <w:rsid w:val="00925DAE"/>
    <w:rsid w:val="00925DE7"/>
    <w:rsid w:val="00926867"/>
    <w:rsid w:val="00926957"/>
    <w:rsid w:val="00927215"/>
    <w:rsid w:val="009272CA"/>
    <w:rsid w:val="009273A3"/>
    <w:rsid w:val="00927BBE"/>
    <w:rsid w:val="00930093"/>
    <w:rsid w:val="00930157"/>
    <w:rsid w:val="009306E9"/>
    <w:rsid w:val="009307E1"/>
    <w:rsid w:val="009309AF"/>
    <w:rsid w:val="00930A2D"/>
    <w:rsid w:val="00930C95"/>
    <w:rsid w:val="00930D16"/>
    <w:rsid w:val="00930DDF"/>
    <w:rsid w:val="00931037"/>
    <w:rsid w:val="009314FE"/>
    <w:rsid w:val="00931A17"/>
    <w:rsid w:val="00931C43"/>
    <w:rsid w:val="00931CC6"/>
    <w:rsid w:val="009321B9"/>
    <w:rsid w:val="00932420"/>
    <w:rsid w:val="00932439"/>
    <w:rsid w:val="0093251D"/>
    <w:rsid w:val="009326F9"/>
    <w:rsid w:val="00932DC5"/>
    <w:rsid w:val="00932E9E"/>
    <w:rsid w:val="00932F70"/>
    <w:rsid w:val="009332F5"/>
    <w:rsid w:val="0093350F"/>
    <w:rsid w:val="009335C7"/>
    <w:rsid w:val="0093362C"/>
    <w:rsid w:val="00933979"/>
    <w:rsid w:val="00933B0E"/>
    <w:rsid w:val="00933D20"/>
    <w:rsid w:val="00933E7F"/>
    <w:rsid w:val="00934233"/>
    <w:rsid w:val="00934833"/>
    <w:rsid w:val="0093491F"/>
    <w:rsid w:val="00934C85"/>
    <w:rsid w:val="00934D1D"/>
    <w:rsid w:val="00934DC8"/>
    <w:rsid w:val="0093510D"/>
    <w:rsid w:val="00935317"/>
    <w:rsid w:val="00935363"/>
    <w:rsid w:val="00935445"/>
    <w:rsid w:val="009359FA"/>
    <w:rsid w:val="00935DFF"/>
    <w:rsid w:val="00935FF0"/>
    <w:rsid w:val="00936085"/>
    <w:rsid w:val="009361C7"/>
    <w:rsid w:val="009362C0"/>
    <w:rsid w:val="009363EF"/>
    <w:rsid w:val="0093669E"/>
    <w:rsid w:val="00936E29"/>
    <w:rsid w:val="00936E6B"/>
    <w:rsid w:val="00937225"/>
    <w:rsid w:val="00937374"/>
    <w:rsid w:val="009373D8"/>
    <w:rsid w:val="009378C2"/>
    <w:rsid w:val="009378C4"/>
    <w:rsid w:val="009379B6"/>
    <w:rsid w:val="00937D8D"/>
    <w:rsid w:val="00937DE5"/>
    <w:rsid w:val="00937E29"/>
    <w:rsid w:val="00940209"/>
    <w:rsid w:val="00940229"/>
    <w:rsid w:val="009405ED"/>
    <w:rsid w:val="00940634"/>
    <w:rsid w:val="009406BB"/>
    <w:rsid w:val="009408B3"/>
    <w:rsid w:val="009408B6"/>
    <w:rsid w:val="00940F5F"/>
    <w:rsid w:val="00940F7A"/>
    <w:rsid w:val="00941C95"/>
    <w:rsid w:val="009422DD"/>
    <w:rsid w:val="0094254E"/>
    <w:rsid w:val="009425B9"/>
    <w:rsid w:val="0094263D"/>
    <w:rsid w:val="0094298A"/>
    <w:rsid w:val="00942D71"/>
    <w:rsid w:val="00943595"/>
    <w:rsid w:val="00943836"/>
    <w:rsid w:val="00943930"/>
    <w:rsid w:val="00943A46"/>
    <w:rsid w:val="00943FC4"/>
    <w:rsid w:val="00944038"/>
    <w:rsid w:val="00944142"/>
    <w:rsid w:val="0094482B"/>
    <w:rsid w:val="00944885"/>
    <w:rsid w:val="009452EE"/>
    <w:rsid w:val="0094584D"/>
    <w:rsid w:val="0094593A"/>
    <w:rsid w:val="00945B1E"/>
    <w:rsid w:val="00945EE2"/>
    <w:rsid w:val="009460FC"/>
    <w:rsid w:val="00946155"/>
    <w:rsid w:val="0094680A"/>
    <w:rsid w:val="00946DE0"/>
    <w:rsid w:val="0094718C"/>
    <w:rsid w:val="00947483"/>
    <w:rsid w:val="00947ABC"/>
    <w:rsid w:val="00947B2F"/>
    <w:rsid w:val="00947E1E"/>
    <w:rsid w:val="009503B7"/>
    <w:rsid w:val="00950E22"/>
    <w:rsid w:val="00950F1A"/>
    <w:rsid w:val="009510AC"/>
    <w:rsid w:val="0095111A"/>
    <w:rsid w:val="009513A8"/>
    <w:rsid w:val="00951670"/>
    <w:rsid w:val="00951707"/>
    <w:rsid w:val="00951ACA"/>
    <w:rsid w:val="00951D81"/>
    <w:rsid w:val="00952194"/>
    <w:rsid w:val="0095246A"/>
    <w:rsid w:val="00952696"/>
    <w:rsid w:val="00952CFB"/>
    <w:rsid w:val="0095325D"/>
    <w:rsid w:val="0095332E"/>
    <w:rsid w:val="00953576"/>
    <w:rsid w:val="00953A9F"/>
    <w:rsid w:val="009545FB"/>
    <w:rsid w:val="0095465A"/>
    <w:rsid w:val="009548AC"/>
    <w:rsid w:val="00954A93"/>
    <w:rsid w:val="00954B13"/>
    <w:rsid w:val="00954BAC"/>
    <w:rsid w:val="00954F5C"/>
    <w:rsid w:val="00954FBD"/>
    <w:rsid w:val="009550EA"/>
    <w:rsid w:val="009556F7"/>
    <w:rsid w:val="00955E0A"/>
    <w:rsid w:val="00957163"/>
    <w:rsid w:val="009572A0"/>
    <w:rsid w:val="0095730F"/>
    <w:rsid w:val="009573B9"/>
    <w:rsid w:val="009574E5"/>
    <w:rsid w:val="00957905"/>
    <w:rsid w:val="00957C5B"/>
    <w:rsid w:val="00957DEF"/>
    <w:rsid w:val="00957FFC"/>
    <w:rsid w:val="009601EE"/>
    <w:rsid w:val="0096072C"/>
    <w:rsid w:val="00960734"/>
    <w:rsid w:val="00960B10"/>
    <w:rsid w:val="00960D51"/>
    <w:rsid w:val="00960EAC"/>
    <w:rsid w:val="009612E9"/>
    <w:rsid w:val="00961341"/>
    <w:rsid w:val="009614D8"/>
    <w:rsid w:val="00961CF4"/>
    <w:rsid w:val="00961DBA"/>
    <w:rsid w:val="00961F7C"/>
    <w:rsid w:val="0096215F"/>
    <w:rsid w:val="00962450"/>
    <w:rsid w:val="00962569"/>
    <w:rsid w:val="00962B48"/>
    <w:rsid w:val="00962E5E"/>
    <w:rsid w:val="00962FAC"/>
    <w:rsid w:val="00963062"/>
    <w:rsid w:val="0096368A"/>
    <w:rsid w:val="00963BC2"/>
    <w:rsid w:val="009641DA"/>
    <w:rsid w:val="00964758"/>
    <w:rsid w:val="0096477C"/>
    <w:rsid w:val="00964A03"/>
    <w:rsid w:val="00964B0C"/>
    <w:rsid w:val="009650BE"/>
    <w:rsid w:val="0096584C"/>
    <w:rsid w:val="009661E4"/>
    <w:rsid w:val="009667AF"/>
    <w:rsid w:val="00967100"/>
    <w:rsid w:val="00967206"/>
    <w:rsid w:val="009672F2"/>
    <w:rsid w:val="00967F23"/>
    <w:rsid w:val="00970226"/>
    <w:rsid w:val="00970378"/>
    <w:rsid w:val="00970510"/>
    <w:rsid w:val="0097058C"/>
    <w:rsid w:val="0097070B"/>
    <w:rsid w:val="00971079"/>
    <w:rsid w:val="009711A2"/>
    <w:rsid w:val="00971672"/>
    <w:rsid w:val="00971A76"/>
    <w:rsid w:val="00972E6F"/>
    <w:rsid w:val="00973284"/>
    <w:rsid w:val="00973361"/>
    <w:rsid w:val="009734C2"/>
    <w:rsid w:val="00973517"/>
    <w:rsid w:val="00973538"/>
    <w:rsid w:val="00973B41"/>
    <w:rsid w:val="00973C4A"/>
    <w:rsid w:val="00973E6D"/>
    <w:rsid w:val="00974026"/>
    <w:rsid w:val="009753C1"/>
    <w:rsid w:val="009755FF"/>
    <w:rsid w:val="009758CC"/>
    <w:rsid w:val="00975ACC"/>
    <w:rsid w:val="00975BDB"/>
    <w:rsid w:val="00975CFA"/>
    <w:rsid w:val="009762D2"/>
    <w:rsid w:val="009766FC"/>
    <w:rsid w:val="00977465"/>
    <w:rsid w:val="00977767"/>
    <w:rsid w:val="0097780E"/>
    <w:rsid w:val="009778D7"/>
    <w:rsid w:val="00977BAC"/>
    <w:rsid w:val="00977C1C"/>
    <w:rsid w:val="0098016F"/>
    <w:rsid w:val="0098025A"/>
    <w:rsid w:val="00980BD4"/>
    <w:rsid w:val="00980C54"/>
    <w:rsid w:val="0098118A"/>
    <w:rsid w:val="009812A6"/>
    <w:rsid w:val="0098156F"/>
    <w:rsid w:val="00981BE7"/>
    <w:rsid w:val="0098242F"/>
    <w:rsid w:val="009827FF"/>
    <w:rsid w:val="00982A3B"/>
    <w:rsid w:val="00982B13"/>
    <w:rsid w:val="00982E6C"/>
    <w:rsid w:val="00983291"/>
    <w:rsid w:val="0098343C"/>
    <w:rsid w:val="009834AB"/>
    <w:rsid w:val="009839DC"/>
    <w:rsid w:val="00983CBF"/>
    <w:rsid w:val="00983F7A"/>
    <w:rsid w:val="009840D8"/>
    <w:rsid w:val="009841C5"/>
    <w:rsid w:val="00984531"/>
    <w:rsid w:val="00984560"/>
    <w:rsid w:val="009849D5"/>
    <w:rsid w:val="00984A92"/>
    <w:rsid w:val="00984C4E"/>
    <w:rsid w:val="00984EC0"/>
    <w:rsid w:val="00985122"/>
    <w:rsid w:val="009851A4"/>
    <w:rsid w:val="0098530E"/>
    <w:rsid w:val="00985A83"/>
    <w:rsid w:val="00985C4D"/>
    <w:rsid w:val="00985F28"/>
    <w:rsid w:val="00986399"/>
    <w:rsid w:val="009867C7"/>
    <w:rsid w:val="00986CFD"/>
    <w:rsid w:val="00987256"/>
    <w:rsid w:val="00987651"/>
    <w:rsid w:val="009877C4"/>
    <w:rsid w:val="00987CE7"/>
    <w:rsid w:val="00987D81"/>
    <w:rsid w:val="009900BE"/>
    <w:rsid w:val="009903B5"/>
    <w:rsid w:val="00990574"/>
    <w:rsid w:val="00990B15"/>
    <w:rsid w:val="00991402"/>
    <w:rsid w:val="009916E5"/>
    <w:rsid w:val="00991D2D"/>
    <w:rsid w:val="00991E05"/>
    <w:rsid w:val="00992BF0"/>
    <w:rsid w:val="00992CE9"/>
    <w:rsid w:val="00992D20"/>
    <w:rsid w:val="00992FE3"/>
    <w:rsid w:val="009930F4"/>
    <w:rsid w:val="009932C8"/>
    <w:rsid w:val="009933C2"/>
    <w:rsid w:val="00993466"/>
    <w:rsid w:val="009935B2"/>
    <w:rsid w:val="00993832"/>
    <w:rsid w:val="00993B73"/>
    <w:rsid w:val="00993DBF"/>
    <w:rsid w:val="00994069"/>
    <w:rsid w:val="00994FA0"/>
    <w:rsid w:val="0099552E"/>
    <w:rsid w:val="00995777"/>
    <w:rsid w:val="00995F8D"/>
    <w:rsid w:val="00996F1C"/>
    <w:rsid w:val="00997305"/>
    <w:rsid w:val="009974D0"/>
    <w:rsid w:val="00997899"/>
    <w:rsid w:val="009A04BC"/>
    <w:rsid w:val="009A07F0"/>
    <w:rsid w:val="009A0838"/>
    <w:rsid w:val="009A0BEB"/>
    <w:rsid w:val="009A0C8A"/>
    <w:rsid w:val="009A0E53"/>
    <w:rsid w:val="009A0FC0"/>
    <w:rsid w:val="009A1043"/>
    <w:rsid w:val="009A114B"/>
    <w:rsid w:val="009A2159"/>
    <w:rsid w:val="009A280B"/>
    <w:rsid w:val="009A2838"/>
    <w:rsid w:val="009A285E"/>
    <w:rsid w:val="009A3044"/>
    <w:rsid w:val="009A3C9D"/>
    <w:rsid w:val="009A416B"/>
    <w:rsid w:val="009A4F66"/>
    <w:rsid w:val="009A5205"/>
    <w:rsid w:val="009A53AB"/>
    <w:rsid w:val="009A572B"/>
    <w:rsid w:val="009A5736"/>
    <w:rsid w:val="009A57D7"/>
    <w:rsid w:val="009A58AF"/>
    <w:rsid w:val="009A5B5B"/>
    <w:rsid w:val="009A5BD9"/>
    <w:rsid w:val="009A60EB"/>
    <w:rsid w:val="009A65F1"/>
    <w:rsid w:val="009A68F5"/>
    <w:rsid w:val="009A7C9A"/>
    <w:rsid w:val="009B0744"/>
    <w:rsid w:val="009B076E"/>
    <w:rsid w:val="009B08C4"/>
    <w:rsid w:val="009B0DD3"/>
    <w:rsid w:val="009B0ECF"/>
    <w:rsid w:val="009B0F03"/>
    <w:rsid w:val="009B0F4B"/>
    <w:rsid w:val="009B12A0"/>
    <w:rsid w:val="009B140B"/>
    <w:rsid w:val="009B1527"/>
    <w:rsid w:val="009B1879"/>
    <w:rsid w:val="009B1A25"/>
    <w:rsid w:val="009B2832"/>
    <w:rsid w:val="009B28F0"/>
    <w:rsid w:val="009B292C"/>
    <w:rsid w:val="009B29D2"/>
    <w:rsid w:val="009B2C9E"/>
    <w:rsid w:val="009B2F9C"/>
    <w:rsid w:val="009B36E3"/>
    <w:rsid w:val="009B4392"/>
    <w:rsid w:val="009B49DB"/>
    <w:rsid w:val="009B4B49"/>
    <w:rsid w:val="009B4BA2"/>
    <w:rsid w:val="009B4BCA"/>
    <w:rsid w:val="009B5EE8"/>
    <w:rsid w:val="009B63A4"/>
    <w:rsid w:val="009B6D8A"/>
    <w:rsid w:val="009B6E6F"/>
    <w:rsid w:val="009B6E8D"/>
    <w:rsid w:val="009B6F6C"/>
    <w:rsid w:val="009B6FA1"/>
    <w:rsid w:val="009B7032"/>
    <w:rsid w:val="009B775A"/>
    <w:rsid w:val="009B7CD7"/>
    <w:rsid w:val="009B7D41"/>
    <w:rsid w:val="009C0592"/>
    <w:rsid w:val="009C0BCE"/>
    <w:rsid w:val="009C0DFB"/>
    <w:rsid w:val="009C135F"/>
    <w:rsid w:val="009C1806"/>
    <w:rsid w:val="009C1A77"/>
    <w:rsid w:val="009C1C90"/>
    <w:rsid w:val="009C2039"/>
    <w:rsid w:val="009C2295"/>
    <w:rsid w:val="009C2B97"/>
    <w:rsid w:val="009C2CA3"/>
    <w:rsid w:val="009C2E20"/>
    <w:rsid w:val="009C2E99"/>
    <w:rsid w:val="009C2FDB"/>
    <w:rsid w:val="009C305E"/>
    <w:rsid w:val="009C32AC"/>
    <w:rsid w:val="009C3C3C"/>
    <w:rsid w:val="009C4015"/>
    <w:rsid w:val="009C40B1"/>
    <w:rsid w:val="009C4632"/>
    <w:rsid w:val="009C4CB1"/>
    <w:rsid w:val="009C4EAB"/>
    <w:rsid w:val="009C5058"/>
    <w:rsid w:val="009C5181"/>
    <w:rsid w:val="009C52D6"/>
    <w:rsid w:val="009C5317"/>
    <w:rsid w:val="009C53C6"/>
    <w:rsid w:val="009C5751"/>
    <w:rsid w:val="009C5C5A"/>
    <w:rsid w:val="009C5C74"/>
    <w:rsid w:val="009C61F8"/>
    <w:rsid w:val="009C63FD"/>
    <w:rsid w:val="009C66B8"/>
    <w:rsid w:val="009C685D"/>
    <w:rsid w:val="009C6881"/>
    <w:rsid w:val="009C6911"/>
    <w:rsid w:val="009C6967"/>
    <w:rsid w:val="009C6E1D"/>
    <w:rsid w:val="009C6F30"/>
    <w:rsid w:val="009C72DB"/>
    <w:rsid w:val="009C751D"/>
    <w:rsid w:val="009C76FB"/>
    <w:rsid w:val="009C79F2"/>
    <w:rsid w:val="009C7C8A"/>
    <w:rsid w:val="009C7D19"/>
    <w:rsid w:val="009D013C"/>
    <w:rsid w:val="009D05F2"/>
    <w:rsid w:val="009D08F7"/>
    <w:rsid w:val="009D0A66"/>
    <w:rsid w:val="009D0AB9"/>
    <w:rsid w:val="009D135C"/>
    <w:rsid w:val="009D1790"/>
    <w:rsid w:val="009D1C00"/>
    <w:rsid w:val="009D1FB8"/>
    <w:rsid w:val="009D2154"/>
    <w:rsid w:val="009D25DB"/>
    <w:rsid w:val="009D2AEB"/>
    <w:rsid w:val="009D2C88"/>
    <w:rsid w:val="009D2D48"/>
    <w:rsid w:val="009D3597"/>
    <w:rsid w:val="009D366A"/>
    <w:rsid w:val="009D3FA0"/>
    <w:rsid w:val="009D4180"/>
    <w:rsid w:val="009D4535"/>
    <w:rsid w:val="009D513A"/>
    <w:rsid w:val="009D537C"/>
    <w:rsid w:val="009D59CB"/>
    <w:rsid w:val="009D59F1"/>
    <w:rsid w:val="009D5A9A"/>
    <w:rsid w:val="009D64AA"/>
    <w:rsid w:val="009D6508"/>
    <w:rsid w:val="009D65A4"/>
    <w:rsid w:val="009D691E"/>
    <w:rsid w:val="009D6AAE"/>
    <w:rsid w:val="009D6C32"/>
    <w:rsid w:val="009D6E89"/>
    <w:rsid w:val="009D7176"/>
    <w:rsid w:val="009D71D4"/>
    <w:rsid w:val="009D752F"/>
    <w:rsid w:val="009D79E1"/>
    <w:rsid w:val="009D7C69"/>
    <w:rsid w:val="009D7CE8"/>
    <w:rsid w:val="009D7D28"/>
    <w:rsid w:val="009D7FE7"/>
    <w:rsid w:val="009E00D3"/>
    <w:rsid w:val="009E0281"/>
    <w:rsid w:val="009E0362"/>
    <w:rsid w:val="009E075C"/>
    <w:rsid w:val="009E0944"/>
    <w:rsid w:val="009E0D2A"/>
    <w:rsid w:val="009E0F78"/>
    <w:rsid w:val="009E129F"/>
    <w:rsid w:val="009E13F9"/>
    <w:rsid w:val="009E17B4"/>
    <w:rsid w:val="009E2101"/>
    <w:rsid w:val="009E22F6"/>
    <w:rsid w:val="009E2312"/>
    <w:rsid w:val="009E24B2"/>
    <w:rsid w:val="009E25DF"/>
    <w:rsid w:val="009E306C"/>
    <w:rsid w:val="009E3337"/>
    <w:rsid w:val="009E3CBA"/>
    <w:rsid w:val="009E3EF4"/>
    <w:rsid w:val="009E434A"/>
    <w:rsid w:val="009E45FD"/>
    <w:rsid w:val="009E4630"/>
    <w:rsid w:val="009E49C6"/>
    <w:rsid w:val="009E4DA9"/>
    <w:rsid w:val="009E4E81"/>
    <w:rsid w:val="009E4F5D"/>
    <w:rsid w:val="009E53AD"/>
    <w:rsid w:val="009E53C8"/>
    <w:rsid w:val="009E54DD"/>
    <w:rsid w:val="009E5567"/>
    <w:rsid w:val="009E55D4"/>
    <w:rsid w:val="009E59A3"/>
    <w:rsid w:val="009E5A73"/>
    <w:rsid w:val="009E5C18"/>
    <w:rsid w:val="009E5E8E"/>
    <w:rsid w:val="009E5F09"/>
    <w:rsid w:val="009E6A29"/>
    <w:rsid w:val="009E6DC0"/>
    <w:rsid w:val="009E6FE1"/>
    <w:rsid w:val="009E70C8"/>
    <w:rsid w:val="009E7288"/>
    <w:rsid w:val="009E7739"/>
    <w:rsid w:val="009E78E9"/>
    <w:rsid w:val="009E7907"/>
    <w:rsid w:val="009E7CB7"/>
    <w:rsid w:val="009E7FC6"/>
    <w:rsid w:val="009F02C4"/>
    <w:rsid w:val="009F0405"/>
    <w:rsid w:val="009F0492"/>
    <w:rsid w:val="009F0944"/>
    <w:rsid w:val="009F0A8E"/>
    <w:rsid w:val="009F0ACC"/>
    <w:rsid w:val="009F0ED4"/>
    <w:rsid w:val="009F1909"/>
    <w:rsid w:val="009F1F5E"/>
    <w:rsid w:val="009F1FC7"/>
    <w:rsid w:val="009F285B"/>
    <w:rsid w:val="009F3277"/>
    <w:rsid w:val="009F33FE"/>
    <w:rsid w:val="009F3718"/>
    <w:rsid w:val="009F3804"/>
    <w:rsid w:val="009F3A56"/>
    <w:rsid w:val="009F3FD2"/>
    <w:rsid w:val="009F4320"/>
    <w:rsid w:val="009F4408"/>
    <w:rsid w:val="009F4871"/>
    <w:rsid w:val="009F5463"/>
    <w:rsid w:val="009F5471"/>
    <w:rsid w:val="009F54EC"/>
    <w:rsid w:val="009F5941"/>
    <w:rsid w:val="009F5ACC"/>
    <w:rsid w:val="009F6361"/>
    <w:rsid w:val="009F66C3"/>
    <w:rsid w:val="009F6902"/>
    <w:rsid w:val="009F6984"/>
    <w:rsid w:val="009F6A73"/>
    <w:rsid w:val="009F6C2C"/>
    <w:rsid w:val="009F6E6B"/>
    <w:rsid w:val="009F6FCE"/>
    <w:rsid w:val="009F7029"/>
    <w:rsid w:val="009F7083"/>
    <w:rsid w:val="009F762D"/>
    <w:rsid w:val="009F76A7"/>
    <w:rsid w:val="009F77C1"/>
    <w:rsid w:val="009F78BD"/>
    <w:rsid w:val="00A0008E"/>
    <w:rsid w:val="00A00127"/>
    <w:rsid w:val="00A003A3"/>
    <w:rsid w:val="00A003D4"/>
    <w:rsid w:val="00A007E3"/>
    <w:rsid w:val="00A00C27"/>
    <w:rsid w:val="00A00D26"/>
    <w:rsid w:val="00A01908"/>
    <w:rsid w:val="00A01E9C"/>
    <w:rsid w:val="00A022B2"/>
    <w:rsid w:val="00A02348"/>
    <w:rsid w:val="00A02483"/>
    <w:rsid w:val="00A026F3"/>
    <w:rsid w:val="00A0289E"/>
    <w:rsid w:val="00A02CA2"/>
    <w:rsid w:val="00A02E95"/>
    <w:rsid w:val="00A03661"/>
    <w:rsid w:val="00A037CB"/>
    <w:rsid w:val="00A038FC"/>
    <w:rsid w:val="00A03ED9"/>
    <w:rsid w:val="00A03EE0"/>
    <w:rsid w:val="00A03F6E"/>
    <w:rsid w:val="00A0458D"/>
    <w:rsid w:val="00A048E2"/>
    <w:rsid w:val="00A04EAC"/>
    <w:rsid w:val="00A05118"/>
    <w:rsid w:val="00A053BA"/>
    <w:rsid w:val="00A05463"/>
    <w:rsid w:val="00A056B3"/>
    <w:rsid w:val="00A05A22"/>
    <w:rsid w:val="00A05B74"/>
    <w:rsid w:val="00A060F9"/>
    <w:rsid w:val="00A06532"/>
    <w:rsid w:val="00A06576"/>
    <w:rsid w:val="00A06724"/>
    <w:rsid w:val="00A06931"/>
    <w:rsid w:val="00A06AD6"/>
    <w:rsid w:val="00A072C3"/>
    <w:rsid w:val="00A074C1"/>
    <w:rsid w:val="00A07586"/>
    <w:rsid w:val="00A076AA"/>
    <w:rsid w:val="00A10110"/>
    <w:rsid w:val="00A10217"/>
    <w:rsid w:val="00A105EA"/>
    <w:rsid w:val="00A1063E"/>
    <w:rsid w:val="00A10815"/>
    <w:rsid w:val="00A10917"/>
    <w:rsid w:val="00A10B56"/>
    <w:rsid w:val="00A11C0B"/>
    <w:rsid w:val="00A11F9A"/>
    <w:rsid w:val="00A1250A"/>
    <w:rsid w:val="00A1256B"/>
    <w:rsid w:val="00A128C3"/>
    <w:rsid w:val="00A12A6B"/>
    <w:rsid w:val="00A13120"/>
    <w:rsid w:val="00A133E4"/>
    <w:rsid w:val="00A1365D"/>
    <w:rsid w:val="00A13830"/>
    <w:rsid w:val="00A13D40"/>
    <w:rsid w:val="00A13E5F"/>
    <w:rsid w:val="00A145B7"/>
    <w:rsid w:val="00A148F0"/>
    <w:rsid w:val="00A149F0"/>
    <w:rsid w:val="00A14FF6"/>
    <w:rsid w:val="00A158E4"/>
    <w:rsid w:val="00A15A4B"/>
    <w:rsid w:val="00A15B99"/>
    <w:rsid w:val="00A15C45"/>
    <w:rsid w:val="00A15E26"/>
    <w:rsid w:val="00A15F40"/>
    <w:rsid w:val="00A16661"/>
    <w:rsid w:val="00A1696F"/>
    <w:rsid w:val="00A169A5"/>
    <w:rsid w:val="00A169D6"/>
    <w:rsid w:val="00A16C3F"/>
    <w:rsid w:val="00A16E4E"/>
    <w:rsid w:val="00A16E67"/>
    <w:rsid w:val="00A16F97"/>
    <w:rsid w:val="00A17030"/>
    <w:rsid w:val="00A1746A"/>
    <w:rsid w:val="00A17C2E"/>
    <w:rsid w:val="00A20042"/>
    <w:rsid w:val="00A20E40"/>
    <w:rsid w:val="00A20F0E"/>
    <w:rsid w:val="00A20FC7"/>
    <w:rsid w:val="00A21636"/>
    <w:rsid w:val="00A216D3"/>
    <w:rsid w:val="00A218DA"/>
    <w:rsid w:val="00A219EA"/>
    <w:rsid w:val="00A21A3E"/>
    <w:rsid w:val="00A22075"/>
    <w:rsid w:val="00A221B4"/>
    <w:rsid w:val="00A22292"/>
    <w:rsid w:val="00A222A3"/>
    <w:rsid w:val="00A223BC"/>
    <w:rsid w:val="00A224D9"/>
    <w:rsid w:val="00A22977"/>
    <w:rsid w:val="00A22D4D"/>
    <w:rsid w:val="00A23BD1"/>
    <w:rsid w:val="00A23DBD"/>
    <w:rsid w:val="00A242A0"/>
    <w:rsid w:val="00A245FD"/>
    <w:rsid w:val="00A24619"/>
    <w:rsid w:val="00A2487E"/>
    <w:rsid w:val="00A24C92"/>
    <w:rsid w:val="00A24F88"/>
    <w:rsid w:val="00A24F8B"/>
    <w:rsid w:val="00A250C7"/>
    <w:rsid w:val="00A257C7"/>
    <w:rsid w:val="00A258A3"/>
    <w:rsid w:val="00A26032"/>
    <w:rsid w:val="00A266D8"/>
    <w:rsid w:val="00A2686A"/>
    <w:rsid w:val="00A2738A"/>
    <w:rsid w:val="00A27C2D"/>
    <w:rsid w:val="00A27CCC"/>
    <w:rsid w:val="00A304CC"/>
    <w:rsid w:val="00A305B6"/>
    <w:rsid w:val="00A3081F"/>
    <w:rsid w:val="00A30883"/>
    <w:rsid w:val="00A30C14"/>
    <w:rsid w:val="00A30FA9"/>
    <w:rsid w:val="00A314C1"/>
    <w:rsid w:val="00A31567"/>
    <w:rsid w:val="00A3173C"/>
    <w:rsid w:val="00A31A87"/>
    <w:rsid w:val="00A31ADB"/>
    <w:rsid w:val="00A31B0B"/>
    <w:rsid w:val="00A31D69"/>
    <w:rsid w:val="00A32476"/>
    <w:rsid w:val="00A32498"/>
    <w:rsid w:val="00A3256F"/>
    <w:rsid w:val="00A326BD"/>
    <w:rsid w:val="00A32C56"/>
    <w:rsid w:val="00A32C98"/>
    <w:rsid w:val="00A32D3E"/>
    <w:rsid w:val="00A3310A"/>
    <w:rsid w:val="00A3378D"/>
    <w:rsid w:val="00A33A17"/>
    <w:rsid w:val="00A33CD4"/>
    <w:rsid w:val="00A34987"/>
    <w:rsid w:val="00A349F2"/>
    <w:rsid w:val="00A34BCD"/>
    <w:rsid w:val="00A34C8C"/>
    <w:rsid w:val="00A35E59"/>
    <w:rsid w:val="00A361CB"/>
    <w:rsid w:val="00A362DA"/>
    <w:rsid w:val="00A36996"/>
    <w:rsid w:val="00A36AAA"/>
    <w:rsid w:val="00A36C3D"/>
    <w:rsid w:val="00A36D27"/>
    <w:rsid w:val="00A36E99"/>
    <w:rsid w:val="00A372E1"/>
    <w:rsid w:val="00A37AF3"/>
    <w:rsid w:val="00A37BB1"/>
    <w:rsid w:val="00A37F79"/>
    <w:rsid w:val="00A401B5"/>
    <w:rsid w:val="00A401BB"/>
    <w:rsid w:val="00A40547"/>
    <w:rsid w:val="00A40626"/>
    <w:rsid w:val="00A4070E"/>
    <w:rsid w:val="00A40939"/>
    <w:rsid w:val="00A40DF0"/>
    <w:rsid w:val="00A40E5A"/>
    <w:rsid w:val="00A410D3"/>
    <w:rsid w:val="00A410F0"/>
    <w:rsid w:val="00A414B3"/>
    <w:rsid w:val="00A41B6A"/>
    <w:rsid w:val="00A4204A"/>
    <w:rsid w:val="00A420B0"/>
    <w:rsid w:val="00A42DF6"/>
    <w:rsid w:val="00A42DF8"/>
    <w:rsid w:val="00A42E76"/>
    <w:rsid w:val="00A42FA9"/>
    <w:rsid w:val="00A430C9"/>
    <w:rsid w:val="00A4313D"/>
    <w:rsid w:val="00A433FD"/>
    <w:rsid w:val="00A434AA"/>
    <w:rsid w:val="00A4378B"/>
    <w:rsid w:val="00A44093"/>
    <w:rsid w:val="00A4462A"/>
    <w:rsid w:val="00A448C6"/>
    <w:rsid w:val="00A44CAF"/>
    <w:rsid w:val="00A45D1D"/>
    <w:rsid w:val="00A45D7D"/>
    <w:rsid w:val="00A46475"/>
    <w:rsid w:val="00A465B9"/>
    <w:rsid w:val="00A467F2"/>
    <w:rsid w:val="00A46D01"/>
    <w:rsid w:val="00A4741C"/>
    <w:rsid w:val="00A47469"/>
    <w:rsid w:val="00A47919"/>
    <w:rsid w:val="00A47A51"/>
    <w:rsid w:val="00A47AC2"/>
    <w:rsid w:val="00A47ADB"/>
    <w:rsid w:val="00A47F69"/>
    <w:rsid w:val="00A501A8"/>
    <w:rsid w:val="00A5045D"/>
    <w:rsid w:val="00A50591"/>
    <w:rsid w:val="00A5062D"/>
    <w:rsid w:val="00A50B1B"/>
    <w:rsid w:val="00A510B7"/>
    <w:rsid w:val="00A51560"/>
    <w:rsid w:val="00A515AA"/>
    <w:rsid w:val="00A517D4"/>
    <w:rsid w:val="00A5185C"/>
    <w:rsid w:val="00A51A0F"/>
    <w:rsid w:val="00A51A95"/>
    <w:rsid w:val="00A51C45"/>
    <w:rsid w:val="00A51F2D"/>
    <w:rsid w:val="00A5203B"/>
    <w:rsid w:val="00A54432"/>
    <w:rsid w:val="00A54449"/>
    <w:rsid w:val="00A545B8"/>
    <w:rsid w:val="00A546D3"/>
    <w:rsid w:val="00A55217"/>
    <w:rsid w:val="00A565EA"/>
    <w:rsid w:val="00A56927"/>
    <w:rsid w:val="00A56CAE"/>
    <w:rsid w:val="00A57235"/>
    <w:rsid w:val="00A5731E"/>
    <w:rsid w:val="00A574E3"/>
    <w:rsid w:val="00A57612"/>
    <w:rsid w:val="00A57B38"/>
    <w:rsid w:val="00A57F57"/>
    <w:rsid w:val="00A60AE9"/>
    <w:rsid w:val="00A60C2C"/>
    <w:rsid w:val="00A61088"/>
    <w:rsid w:val="00A61426"/>
    <w:rsid w:val="00A6174E"/>
    <w:rsid w:val="00A61915"/>
    <w:rsid w:val="00A622E4"/>
    <w:rsid w:val="00A62424"/>
    <w:rsid w:val="00A62A08"/>
    <w:rsid w:val="00A62AAC"/>
    <w:rsid w:val="00A630CB"/>
    <w:rsid w:val="00A6336B"/>
    <w:rsid w:val="00A63430"/>
    <w:rsid w:val="00A63F17"/>
    <w:rsid w:val="00A640FB"/>
    <w:rsid w:val="00A6431B"/>
    <w:rsid w:val="00A64452"/>
    <w:rsid w:val="00A64515"/>
    <w:rsid w:val="00A645F3"/>
    <w:rsid w:val="00A647BD"/>
    <w:rsid w:val="00A647EE"/>
    <w:rsid w:val="00A6487C"/>
    <w:rsid w:val="00A648FF"/>
    <w:rsid w:val="00A64904"/>
    <w:rsid w:val="00A64ED3"/>
    <w:rsid w:val="00A64EFA"/>
    <w:rsid w:val="00A651F9"/>
    <w:rsid w:val="00A65206"/>
    <w:rsid w:val="00A65292"/>
    <w:rsid w:val="00A6598C"/>
    <w:rsid w:val="00A65E7F"/>
    <w:rsid w:val="00A66562"/>
    <w:rsid w:val="00A66625"/>
    <w:rsid w:val="00A66E14"/>
    <w:rsid w:val="00A67234"/>
    <w:rsid w:val="00A6735D"/>
    <w:rsid w:val="00A673D1"/>
    <w:rsid w:val="00A67470"/>
    <w:rsid w:val="00A67AF6"/>
    <w:rsid w:val="00A67B3D"/>
    <w:rsid w:val="00A67EFD"/>
    <w:rsid w:val="00A67FB6"/>
    <w:rsid w:val="00A70058"/>
    <w:rsid w:val="00A70606"/>
    <w:rsid w:val="00A708D7"/>
    <w:rsid w:val="00A70A22"/>
    <w:rsid w:val="00A71027"/>
    <w:rsid w:val="00A712EF"/>
    <w:rsid w:val="00A7148B"/>
    <w:rsid w:val="00A7149C"/>
    <w:rsid w:val="00A719C0"/>
    <w:rsid w:val="00A71A7B"/>
    <w:rsid w:val="00A71C65"/>
    <w:rsid w:val="00A721B9"/>
    <w:rsid w:val="00A72628"/>
    <w:rsid w:val="00A728D5"/>
    <w:rsid w:val="00A72CF9"/>
    <w:rsid w:val="00A72D75"/>
    <w:rsid w:val="00A72F61"/>
    <w:rsid w:val="00A73165"/>
    <w:rsid w:val="00A73258"/>
    <w:rsid w:val="00A73306"/>
    <w:rsid w:val="00A73BD0"/>
    <w:rsid w:val="00A73CA2"/>
    <w:rsid w:val="00A745BD"/>
    <w:rsid w:val="00A74604"/>
    <w:rsid w:val="00A74EDC"/>
    <w:rsid w:val="00A74FB4"/>
    <w:rsid w:val="00A75830"/>
    <w:rsid w:val="00A75909"/>
    <w:rsid w:val="00A75D3B"/>
    <w:rsid w:val="00A75DF3"/>
    <w:rsid w:val="00A75E0E"/>
    <w:rsid w:val="00A75E59"/>
    <w:rsid w:val="00A75EB7"/>
    <w:rsid w:val="00A7670E"/>
    <w:rsid w:val="00A76B12"/>
    <w:rsid w:val="00A76CE6"/>
    <w:rsid w:val="00A76F41"/>
    <w:rsid w:val="00A77576"/>
    <w:rsid w:val="00A8044B"/>
    <w:rsid w:val="00A80593"/>
    <w:rsid w:val="00A80826"/>
    <w:rsid w:val="00A80A16"/>
    <w:rsid w:val="00A80CCC"/>
    <w:rsid w:val="00A81922"/>
    <w:rsid w:val="00A81B86"/>
    <w:rsid w:val="00A81D27"/>
    <w:rsid w:val="00A81E95"/>
    <w:rsid w:val="00A824F2"/>
    <w:rsid w:val="00A825C7"/>
    <w:rsid w:val="00A82A90"/>
    <w:rsid w:val="00A82DAC"/>
    <w:rsid w:val="00A83281"/>
    <w:rsid w:val="00A8390C"/>
    <w:rsid w:val="00A83B3A"/>
    <w:rsid w:val="00A84126"/>
    <w:rsid w:val="00A8421C"/>
    <w:rsid w:val="00A8473A"/>
    <w:rsid w:val="00A84993"/>
    <w:rsid w:val="00A849DE"/>
    <w:rsid w:val="00A84ADB"/>
    <w:rsid w:val="00A84C3F"/>
    <w:rsid w:val="00A84C6B"/>
    <w:rsid w:val="00A84E62"/>
    <w:rsid w:val="00A85ACF"/>
    <w:rsid w:val="00A85AF4"/>
    <w:rsid w:val="00A85B53"/>
    <w:rsid w:val="00A86BAD"/>
    <w:rsid w:val="00A86E0A"/>
    <w:rsid w:val="00A86F21"/>
    <w:rsid w:val="00A86F53"/>
    <w:rsid w:val="00A8741E"/>
    <w:rsid w:val="00A87585"/>
    <w:rsid w:val="00A87982"/>
    <w:rsid w:val="00A91915"/>
    <w:rsid w:val="00A91A2A"/>
    <w:rsid w:val="00A91A6C"/>
    <w:rsid w:val="00A91CB6"/>
    <w:rsid w:val="00A9233D"/>
    <w:rsid w:val="00A928C2"/>
    <w:rsid w:val="00A92D59"/>
    <w:rsid w:val="00A9340F"/>
    <w:rsid w:val="00A9396F"/>
    <w:rsid w:val="00A939C4"/>
    <w:rsid w:val="00A93EB1"/>
    <w:rsid w:val="00A93F05"/>
    <w:rsid w:val="00A93F0A"/>
    <w:rsid w:val="00A93F64"/>
    <w:rsid w:val="00A94204"/>
    <w:rsid w:val="00A94626"/>
    <w:rsid w:val="00A94714"/>
    <w:rsid w:val="00A94783"/>
    <w:rsid w:val="00A94DB9"/>
    <w:rsid w:val="00A94E4C"/>
    <w:rsid w:val="00A953DD"/>
    <w:rsid w:val="00A95656"/>
    <w:rsid w:val="00A95E02"/>
    <w:rsid w:val="00A95FFD"/>
    <w:rsid w:val="00A96140"/>
    <w:rsid w:val="00A96221"/>
    <w:rsid w:val="00A962C6"/>
    <w:rsid w:val="00A964F7"/>
    <w:rsid w:val="00A966D1"/>
    <w:rsid w:val="00A96C19"/>
    <w:rsid w:val="00A96E1B"/>
    <w:rsid w:val="00A97243"/>
    <w:rsid w:val="00A9724D"/>
    <w:rsid w:val="00A97363"/>
    <w:rsid w:val="00A976AC"/>
    <w:rsid w:val="00A9783C"/>
    <w:rsid w:val="00AA068D"/>
    <w:rsid w:val="00AA081B"/>
    <w:rsid w:val="00AA0924"/>
    <w:rsid w:val="00AA0BE4"/>
    <w:rsid w:val="00AA0FB2"/>
    <w:rsid w:val="00AA12F3"/>
    <w:rsid w:val="00AA1516"/>
    <w:rsid w:val="00AA169A"/>
    <w:rsid w:val="00AA182F"/>
    <w:rsid w:val="00AA1EE8"/>
    <w:rsid w:val="00AA1F04"/>
    <w:rsid w:val="00AA1F36"/>
    <w:rsid w:val="00AA2194"/>
    <w:rsid w:val="00AA3162"/>
    <w:rsid w:val="00AA39AC"/>
    <w:rsid w:val="00AA3CA8"/>
    <w:rsid w:val="00AA3F5F"/>
    <w:rsid w:val="00AA471C"/>
    <w:rsid w:val="00AA4B8D"/>
    <w:rsid w:val="00AA5265"/>
    <w:rsid w:val="00AA52FC"/>
    <w:rsid w:val="00AA57F2"/>
    <w:rsid w:val="00AA5A81"/>
    <w:rsid w:val="00AA5C38"/>
    <w:rsid w:val="00AA5FD0"/>
    <w:rsid w:val="00AA618A"/>
    <w:rsid w:val="00AA69EC"/>
    <w:rsid w:val="00AA6FCC"/>
    <w:rsid w:val="00AA783F"/>
    <w:rsid w:val="00AA78F0"/>
    <w:rsid w:val="00AA7AEE"/>
    <w:rsid w:val="00AA7CCC"/>
    <w:rsid w:val="00AA7EB7"/>
    <w:rsid w:val="00AB005C"/>
    <w:rsid w:val="00AB0670"/>
    <w:rsid w:val="00AB067C"/>
    <w:rsid w:val="00AB076B"/>
    <w:rsid w:val="00AB0A6B"/>
    <w:rsid w:val="00AB0CD3"/>
    <w:rsid w:val="00AB12F8"/>
    <w:rsid w:val="00AB159B"/>
    <w:rsid w:val="00AB1DB1"/>
    <w:rsid w:val="00AB21EE"/>
    <w:rsid w:val="00AB231B"/>
    <w:rsid w:val="00AB2917"/>
    <w:rsid w:val="00AB2ACC"/>
    <w:rsid w:val="00AB305A"/>
    <w:rsid w:val="00AB4166"/>
    <w:rsid w:val="00AB4230"/>
    <w:rsid w:val="00AB45AC"/>
    <w:rsid w:val="00AB4B28"/>
    <w:rsid w:val="00AB4F89"/>
    <w:rsid w:val="00AB5191"/>
    <w:rsid w:val="00AB559D"/>
    <w:rsid w:val="00AB563C"/>
    <w:rsid w:val="00AB59B2"/>
    <w:rsid w:val="00AB6228"/>
    <w:rsid w:val="00AB6257"/>
    <w:rsid w:val="00AB6475"/>
    <w:rsid w:val="00AB68ED"/>
    <w:rsid w:val="00AB7009"/>
    <w:rsid w:val="00AB7914"/>
    <w:rsid w:val="00AB7CE5"/>
    <w:rsid w:val="00AB7D4F"/>
    <w:rsid w:val="00AB7EAF"/>
    <w:rsid w:val="00AB7EBE"/>
    <w:rsid w:val="00AC022A"/>
    <w:rsid w:val="00AC054E"/>
    <w:rsid w:val="00AC08D2"/>
    <w:rsid w:val="00AC08E7"/>
    <w:rsid w:val="00AC0C76"/>
    <w:rsid w:val="00AC0DCD"/>
    <w:rsid w:val="00AC1857"/>
    <w:rsid w:val="00AC18AB"/>
    <w:rsid w:val="00AC1A7C"/>
    <w:rsid w:val="00AC1B15"/>
    <w:rsid w:val="00AC2091"/>
    <w:rsid w:val="00AC20FE"/>
    <w:rsid w:val="00AC222D"/>
    <w:rsid w:val="00AC2237"/>
    <w:rsid w:val="00AC230B"/>
    <w:rsid w:val="00AC2762"/>
    <w:rsid w:val="00AC29B5"/>
    <w:rsid w:val="00AC3028"/>
    <w:rsid w:val="00AC3208"/>
    <w:rsid w:val="00AC3489"/>
    <w:rsid w:val="00AC351F"/>
    <w:rsid w:val="00AC36DB"/>
    <w:rsid w:val="00AC395A"/>
    <w:rsid w:val="00AC3C21"/>
    <w:rsid w:val="00AC3D3B"/>
    <w:rsid w:val="00AC3DA8"/>
    <w:rsid w:val="00AC418C"/>
    <w:rsid w:val="00AC4268"/>
    <w:rsid w:val="00AC4431"/>
    <w:rsid w:val="00AC4492"/>
    <w:rsid w:val="00AC44BD"/>
    <w:rsid w:val="00AC4619"/>
    <w:rsid w:val="00AC46EE"/>
    <w:rsid w:val="00AC4933"/>
    <w:rsid w:val="00AC4BB7"/>
    <w:rsid w:val="00AC4C4B"/>
    <w:rsid w:val="00AC4CB9"/>
    <w:rsid w:val="00AC4E8E"/>
    <w:rsid w:val="00AC512C"/>
    <w:rsid w:val="00AC5674"/>
    <w:rsid w:val="00AC5BA2"/>
    <w:rsid w:val="00AC5D11"/>
    <w:rsid w:val="00AC5DD9"/>
    <w:rsid w:val="00AC5F00"/>
    <w:rsid w:val="00AC60DC"/>
    <w:rsid w:val="00AC6437"/>
    <w:rsid w:val="00AC6676"/>
    <w:rsid w:val="00AC6DC6"/>
    <w:rsid w:val="00AC7601"/>
    <w:rsid w:val="00AC7B1A"/>
    <w:rsid w:val="00AC7C95"/>
    <w:rsid w:val="00AD0033"/>
    <w:rsid w:val="00AD0A29"/>
    <w:rsid w:val="00AD0AAA"/>
    <w:rsid w:val="00AD0F73"/>
    <w:rsid w:val="00AD1169"/>
    <w:rsid w:val="00AD18DE"/>
    <w:rsid w:val="00AD1E11"/>
    <w:rsid w:val="00AD2044"/>
    <w:rsid w:val="00AD22F6"/>
    <w:rsid w:val="00AD24C7"/>
    <w:rsid w:val="00AD2ADF"/>
    <w:rsid w:val="00AD2B9E"/>
    <w:rsid w:val="00AD354C"/>
    <w:rsid w:val="00AD3B3E"/>
    <w:rsid w:val="00AD3CA2"/>
    <w:rsid w:val="00AD3E5F"/>
    <w:rsid w:val="00AD3EE2"/>
    <w:rsid w:val="00AD3FAC"/>
    <w:rsid w:val="00AD4355"/>
    <w:rsid w:val="00AD4538"/>
    <w:rsid w:val="00AD4656"/>
    <w:rsid w:val="00AD486C"/>
    <w:rsid w:val="00AD48D5"/>
    <w:rsid w:val="00AD4927"/>
    <w:rsid w:val="00AD4B46"/>
    <w:rsid w:val="00AD4FD3"/>
    <w:rsid w:val="00AD5194"/>
    <w:rsid w:val="00AD5719"/>
    <w:rsid w:val="00AD5C41"/>
    <w:rsid w:val="00AD5E30"/>
    <w:rsid w:val="00AD6080"/>
    <w:rsid w:val="00AD72A6"/>
    <w:rsid w:val="00AD7E84"/>
    <w:rsid w:val="00AE06FA"/>
    <w:rsid w:val="00AE0ABD"/>
    <w:rsid w:val="00AE1370"/>
    <w:rsid w:val="00AE18A9"/>
    <w:rsid w:val="00AE2221"/>
    <w:rsid w:val="00AE247B"/>
    <w:rsid w:val="00AE2497"/>
    <w:rsid w:val="00AE256B"/>
    <w:rsid w:val="00AE2695"/>
    <w:rsid w:val="00AE289C"/>
    <w:rsid w:val="00AE29F1"/>
    <w:rsid w:val="00AE2E30"/>
    <w:rsid w:val="00AE30C9"/>
    <w:rsid w:val="00AE3529"/>
    <w:rsid w:val="00AE352B"/>
    <w:rsid w:val="00AE3DB8"/>
    <w:rsid w:val="00AE3E2C"/>
    <w:rsid w:val="00AE3F55"/>
    <w:rsid w:val="00AE448E"/>
    <w:rsid w:val="00AE4C78"/>
    <w:rsid w:val="00AE4F0A"/>
    <w:rsid w:val="00AE500C"/>
    <w:rsid w:val="00AE5AA6"/>
    <w:rsid w:val="00AE5FC4"/>
    <w:rsid w:val="00AE5FF3"/>
    <w:rsid w:val="00AE6210"/>
    <w:rsid w:val="00AE6219"/>
    <w:rsid w:val="00AE65D6"/>
    <w:rsid w:val="00AE65E8"/>
    <w:rsid w:val="00AE6989"/>
    <w:rsid w:val="00AE6D81"/>
    <w:rsid w:val="00AE6FCD"/>
    <w:rsid w:val="00AE6FD9"/>
    <w:rsid w:val="00AE7201"/>
    <w:rsid w:val="00AE7716"/>
    <w:rsid w:val="00AF03B1"/>
    <w:rsid w:val="00AF0E9E"/>
    <w:rsid w:val="00AF0F56"/>
    <w:rsid w:val="00AF116A"/>
    <w:rsid w:val="00AF14FE"/>
    <w:rsid w:val="00AF1552"/>
    <w:rsid w:val="00AF1A7B"/>
    <w:rsid w:val="00AF2001"/>
    <w:rsid w:val="00AF22CC"/>
    <w:rsid w:val="00AF2300"/>
    <w:rsid w:val="00AF2331"/>
    <w:rsid w:val="00AF2400"/>
    <w:rsid w:val="00AF2C1B"/>
    <w:rsid w:val="00AF2E09"/>
    <w:rsid w:val="00AF314A"/>
    <w:rsid w:val="00AF342C"/>
    <w:rsid w:val="00AF36C6"/>
    <w:rsid w:val="00AF3709"/>
    <w:rsid w:val="00AF3899"/>
    <w:rsid w:val="00AF4221"/>
    <w:rsid w:val="00AF4E17"/>
    <w:rsid w:val="00AF4F57"/>
    <w:rsid w:val="00AF50EE"/>
    <w:rsid w:val="00AF5562"/>
    <w:rsid w:val="00AF57F1"/>
    <w:rsid w:val="00AF59B6"/>
    <w:rsid w:val="00AF6250"/>
    <w:rsid w:val="00AF655B"/>
    <w:rsid w:val="00AF66E5"/>
    <w:rsid w:val="00AF6884"/>
    <w:rsid w:val="00AF6963"/>
    <w:rsid w:val="00AF6C40"/>
    <w:rsid w:val="00AF70FC"/>
    <w:rsid w:val="00AF76C2"/>
    <w:rsid w:val="00AF7812"/>
    <w:rsid w:val="00AF7B14"/>
    <w:rsid w:val="00AF7B50"/>
    <w:rsid w:val="00AF7CF8"/>
    <w:rsid w:val="00B0013A"/>
    <w:rsid w:val="00B0077E"/>
    <w:rsid w:val="00B0083A"/>
    <w:rsid w:val="00B008D0"/>
    <w:rsid w:val="00B00CFF"/>
    <w:rsid w:val="00B00F3F"/>
    <w:rsid w:val="00B0107E"/>
    <w:rsid w:val="00B011AE"/>
    <w:rsid w:val="00B012E0"/>
    <w:rsid w:val="00B01444"/>
    <w:rsid w:val="00B01B9E"/>
    <w:rsid w:val="00B01F5D"/>
    <w:rsid w:val="00B02079"/>
    <w:rsid w:val="00B0241C"/>
    <w:rsid w:val="00B0255A"/>
    <w:rsid w:val="00B02965"/>
    <w:rsid w:val="00B029E6"/>
    <w:rsid w:val="00B02B71"/>
    <w:rsid w:val="00B02C68"/>
    <w:rsid w:val="00B031B9"/>
    <w:rsid w:val="00B033C0"/>
    <w:rsid w:val="00B03590"/>
    <w:rsid w:val="00B037DF"/>
    <w:rsid w:val="00B03C24"/>
    <w:rsid w:val="00B03E4B"/>
    <w:rsid w:val="00B04071"/>
    <w:rsid w:val="00B044E3"/>
    <w:rsid w:val="00B04676"/>
    <w:rsid w:val="00B04887"/>
    <w:rsid w:val="00B04A2A"/>
    <w:rsid w:val="00B05041"/>
    <w:rsid w:val="00B053E1"/>
    <w:rsid w:val="00B0572A"/>
    <w:rsid w:val="00B058F5"/>
    <w:rsid w:val="00B05B44"/>
    <w:rsid w:val="00B05E51"/>
    <w:rsid w:val="00B06C7E"/>
    <w:rsid w:val="00B070C0"/>
    <w:rsid w:val="00B07490"/>
    <w:rsid w:val="00B0757A"/>
    <w:rsid w:val="00B07630"/>
    <w:rsid w:val="00B07638"/>
    <w:rsid w:val="00B07981"/>
    <w:rsid w:val="00B07CB0"/>
    <w:rsid w:val="00B10167"/>
    <w:rsid w:val="00B11091"/>
    <w:rsid w:val="00B111F6"/>
    <w:rsid w:val="00B1157D"/>
    <w:rsid w:val="00B11691"/>
    <w:rsid w:val="00B11887"/>
    <w:rsid w:val="00B11B5E"/>
    <w:rsid w:val="00B12AAB"/>
    <w:rsid w:val="00B13355"/>
    <w:rsid w:val="00B13360"/>
    <w:rsid w:val="00B1361D"/>
    <w:rsid w:val="00B1398A"/>
    <w:rsid w:val="00B139E7"/>
    <w:rsid w:val="00B13D76"/>
    <w:rsid w:val="00B14198"/>
    <w:rsid w:val="00B141B6"/>
    <w:rsid w:val="00B14391"/>
    <w:rsid w:val="00B146EB"/>
    <w:rsid w:val="00B147A1"/>
    <w:rsid w:val="00B14882"/>
    <w:rsid w:val="00B14AAF"/>
    <w:rsid w:val="00B14CA2"/>
    <w:rsid w:val="00B152CF"/>
    <w:rsid w:val="00B1548C"/>
    <w:rsid w:val="00B15553"/>
    <w:rsid w:val="00B15979"/>
    <w:rsid w:val="00B15BB8"/>
    <w:rsid w:val="00B15CE8"/>
    <w:rsid w:val="00B15E66"/>
    <w:rsid w:val="00B161EB"/>
    <w:rsid w:val="00B16767"/>
    <w:rsid w:val="00B16D85"/>
    <w:rsid w:val="00B16D94"/>
    <w:rsid w:val="00B1726F"/>
    <w:rsid w:val="00B173D0"/>
    <w:rsid w:val="00B176C7"/>
    <w:rsid w:val="00B178BF"/>
    <w:rsid w:val="00B17A9F"/>
    <w:rsid w:val="00B17DAB"/>
    <w:rsid w:val="00B17F38"/>
    <w:rsid w:val="00B2075C"/>
    <w:rsid w:val="00B2141A"/>
    <w:rsid w:val="00B21532"/>
    <w:rsid w:val="00B215D6"/>
    <w:rsid w:val="00B218C2"/>
    <w:rsid w:val="00B21A3A"/>
    <w:rsid w:val="00B21B4B"/>
    <w:rsid w:val="00B21D59"/>
    <w:rsid w:val="00B22298"/>
    <w:rsid w:val="00B22680"/>
    <w:rsid w:val="00B226D6"/>
    <w:rsid w:val="00B227C7"/>
    <w:rsid w:val="00B22F7E"/>
    <w:rsid w:val="00B2301A"/>
    <w:rsid w:val="00B2372A"/>
    <w:rsid w:val="00B238A4"/>
    <w:rsid w:val="00B23BF3"/>
    <w:rsid w:val="00B23C06"/>
    <w:rsid w:val="00B23ECB"/>
    <w:rsid w:val="00B23F0B"/>
    <w:rsid w:val="00B24304"/>
    <w:rsid w:val="00B24891"/>
    <w:rsid w:val="00B249F0"/>
    <w:rsid w:val="00B24DAE"/>
    <w:rsid w:val="00B24E88"/>
    <w:rsid w:val="00B253B2"/>
    <w:rsid w:val="00B25C20"/>
    <w:rsid w:val="00B25D5B"/>
    <w:rsid w:val="00B2613B"/>
    <w:rsid w:val="00B2627D"/>
    <w:rsid w:val="00B26282"/>
    <w:rsid w:val="00B26442"/>
    <w:rsid w:val="00B266EE"/>
    <w:rsid w:val="00B269D6"/>
    <w:rsid w:val="00B27916"/>
    <w:rsid w:val="00B279FB"/>
    <w:rsid w:val="00B27CC7"/>
    <w:rsid w:val="00B3009A"/>
    <w:rsid w:val="00B300C2"/>
    <w:rsid w:val="00B3168E"/>
    <w:rsid w:val="00B3188F"/>
    <w:rsid w:val="00B31933"/>
    <w:rsid w:val="00B31F33"/>
    <w:rsid w:val="00B324C5"/>
    <w:rsid w:val="00B32875"/>
    <w:rsid w:val="00B32A1B"/>
    <w:rsid w:val="00B32F29"/>
    <w:rsid w:val="00B33813"/>
    <w:rsid w:val="00B33B58"/>
    <w:rsid w:val="00B33C17"/>
    <w:rsid w:val="00B3429B"/>
    <w:rsid w:val="00B343A2"/>
    <w:rsid w:val="00B3446D"/>
    <w:rsid w:val="00B34507"/>
    <w:rsid w:val="00B34524"/>
    <w:rsid w:val="00B348A4"/>
    <w:rsid w:val="00B34B72"/>
    <w:rsid w:val="00B34DF0"/>
    <w:rsid w:val="00B34FD8"/>
    <w:rsid w:val="00B352E3"/>
    <w:rsid w:val="00B359EA"/>
    <w:rsid w:val="00B3688A"/>
    <w:rsid w:val="00B36A49"/>
    <w:rsid w:val="00B36C15"/>
    <w:rsid w:val="00B36DD0"/>
    <w:rsid w:val="00B3711E"/>
    <w:rsid w:val="00B376A1"/>
    <w:rsid w:val="00B37986"/>
    <w:rsid w:val="00B37D09"/>
    <w:rsid w:val="00B400E4"/>
    <w:rsid w:val="00B40107"/>
    <w:rsid w:val="00B402FE"/>
    <w:rsid w:val="00B4050A"/>
    <w:rsid w:val="00B409B7"/>
    <w:rsid w:val="00B40E5F"/>
    <w:rsid w:val="00B40F32"/>
    <w:rsid w:val="00B41055"/>
    <w:rsid w:val="00B41430"/>
    <w:rsid w:val="00B414D7"/>
    <w:rsid w:val="00B416C0"/>
    <w:rsid w:val="00B41708"/>
    <w:rsid w:val="00B423B8"/>
    <w:rsid w:val="00B4278F"/>
    <w:rsid w:val="00B42BB0"/>
    <w:rsid w:val="00B42D0E"/>
    <w:rsid w:val="00B43F01"/>
    <w:rsid w:val="00B44170"/>
    <w:rsid w:val="00B44597"/>
    <w:rsid w:val="00B445AE"/>
    <w:rsid w:val="00B44BBD"/>
    <w:rsid w:val="00B450C4"/>
    <w:rsid w:val="00B4531C"/>
    <w:rsid w:val="00B45404"/>
    <w:rsid w:val="00B45804"/>
    <w:rsid w:val="00B45A72"/>
    <w:rsid w:val="00B45C5E"/>
    <w:rsid w:val="00B45D17"/>
    <w:rsid w:val="00B45E1E"/>
    <w:rsid w:val="00B45F16"/>
    <w:rsid w:val="00B46140"/>
    <w:rsid w:val="00B465CC"/>
    <w:rsid w:val="00B467C2"/>
    <w:rsid w:val="00B46A38"/>
    <w:rsid w:val="00B46B63"/>
    <w:rsid w:val="00B46D43"/>
    <w:rsid w:val="00B46DC1"/>
    <w:rsid w:val="00B46FCA"/>
    <w:rsid w:val="00B47194"/>
    <w:rsid w:val="00B47332"/>
    <w:rsid w:val="00B4752D"/>
    <w:rsid w:val="00B500F0"/>
    <w:rsid w:val="00B502CC"/>
    <w:rsid w:val="00B502EC"/>
    <w:rsid w:val="00B5038D"/>
    <w:rsid w:val="00B50390"/>
    <w:rsid w:val="00B50F94"/>
    <w:rsid w:val="00B511E6"/>
    <w:rsid w:val="00B51401"/>
    <w:rsid w:val="00B5171B"/>
    <w:rsid w:val="00B5185B"/>
    <w:rsid w:val="00B51DD9"/>
    <w:rsid w:val="00B5200A"/>
    <w:rsid w:val="00B5231E"/>
    <w:rsid w:val="00B52BB4"/>
    <w:rsid w:val="00B52BD7"/>
    <w:rsid w:val="00B52DFB"/>
    <w:rsid w:val="00B530DC"/>
    <w:rsid w:val="00B53D55"/>
    <w:rsid w:val="00B543BB"/>
    <w:rsid w:val="00B5442A"/>
    <w:rsid w:val="00B54498"/>
    <w:rsid w:val="00B545D3"/>
    <w:rsid w:val="00B5468F"/>
    <w:rsid w:val="00B550DE"/>
    <w:rsid w:val="00B5514E"/>
    <w:rsid w:val="00B55239"/>
    <w:rsid w:val="00B552A1"/>
    <w:rsid w:val="00B5538A"/>
    <w:rsid w:val="00B55B38"/>
    <w:rsid w:val="00B55F8A"/>
    <w:rsid w:val="00B55FAD"/>
    <w:rsid w:val="00B561E3"/>
    <w:rsid w:val="00B5624E"/>
    <w:rsid w:val="00B563C6"/>
    <w:rsid w:val="00B56918"/>
    <w:rsid w:val="00B569A5"/>
    <w:rsid w:val="00B56E69"/>
    <w:rsid w:val="00B5782D"/>
    <w:rsid w:val="00B579D0"/>
    <w:rsid w:val="00B57AE4"/>
    <w:rsid w:val="00B57E72"/>
    <w:rsid w:val="00B57F22"/>
    <w:rsid w:val="00B57FD5"/>
    <w:rsid w:val="00B6018A"/>
    <w:rsid w:val="00B60BFE"/>
    <w:rsid w:val="00B6119B"/>
    <w:rsid w:val="00B6144D"/>
    <w:rsid w:val="00B61524"/>
    <w:rsid w:val="00B61BCE"/>
    <w:rsid w:val="00B6242A"/>
    <w:rsid w:val="00B62721"/>
    <w:rsid w:val="00B62D40"/>
    <w:rsid w:val="00B6331C"/>
    <w:rsid w:val="00B634C5"/>
    <w:rsid w:val="00B637F2"/>
    <w:rsid w:val="00B6408C"/>
    <w:rsid w:val="00B640C9"/>
    <w:rsid w:val="00B64632"/>
    <w:rsid w:val="00B64F38"/>
    <w:rsid w:val="00B6531E"/>
    <w:rsid w:val="00B653B3"/>
    <w:rsid w:val="00B654B0"/>
    <w:rsid w:val="00B6555C"/>
    <w:rsid w:val="00B65614"/>
    <w:rsid w:val="00B658F3"/>
    <w:rsid w:val="00B65AD2"/>
    <w:rsid w:val="00B65C63"/>
    <w:rsid w:val="00B664FE"/>
    <w:rsid w:val="00B66AA9"/>
    <w:rsid w:val="00B66B2C"/>
    <w:rsid w:val="00B66B87"/>
    <w:rsid w:val="00B66B89"/>
    <w:rsid w:val="00B66DCC"/>
    <w:rsid w:val="00B66FE0"/>
    <w:rsid w:val="00B67123"/>
    <w:rsid w:val="00B671FA"/>
    <w:rsid w:val="00B67699"/>
    <w:rsid w:val="00B67B58"/>
    <w:rsid w:val="00B70F20"/>
    <w:rsid w:val="00B71647"/>
    <w:rsid w:val="00B716E0"/>
    <w:rsid w:val="00B71971"/>
    <w:rsid w:val="00B71E77"/>
    <w:rsid w:val="00B724C6"/>
    <w:rsid w:val="00B725E4"/>
    <w:rsid w:val="00B72963"/>
    <w:rsid w:val="00B72CD2"/>
    <w:rsid w:val="00B73176"/>
    <w:rsid w:val="00B74149"/>
    <w:rsid w:val="00B748D8"/>
    <w:rsid w:val="00B74AFA"/>
    <w:rsid w:val="00B7567C"/>
    <w:rsid w:val="00B76839"/>
    <w:rsid w:val="00B76A2B"/>
    <w:rsid w:val="00B76A41"/>
    <w:rsid w:val="00B7708B"/>
    <w:rsid w:val="00B77447"/>
    <w:rsid w:val="00B80284"/>
    <w:rsid w:val="00B80ADE"/>
    <w:rsid w:val="00B80C34"/>
    <w:rsid w:val="00B80D13"/>
    <w:rsid w:val="00B80FAB"/>
    <w:rsid w:val="00B81415"/>
    <w:rsid w:val="00B814C2"/>
    <w:rsid w:val="00B81541"/>
    <w:rsid w:val="00B817BB"/>
    <w:rsid w:val="00B81BFA"/>
    <w:rsid w:val="00B821BB"/>
    <w:rsid w:val="00B82261"/>
    <w:rsid w:val="00B823AB"/>
    <w:rsid w:val="00B82692"/>
    <w:rsid w:val="00B82938"/>
    <w:rsid w:val="00B82AA2"/>
    <w:rsid w:val="00B82B80"/>
    <w:rsid w:val="00B82BCE"/>
    <w:rsid w:val="00B83F69"/>
    <w:rsid w:val="00B840AB"/>
    <w:rsid w:val="00B8462B"/>
    <w:rsid w:val="00B84720"/>
    <w:rsid w:val="00B84CC8"/>
    <w:rsid w:val="00B85430"/>
    <w:rsid w:val="00B85BE9"/>
    <w:rsid w:val="00B86277"/>
    <w:rsid w:val="00B867EA"/>
    <w:rsid w:val="00B86F17"/>
    <w:rsid w:val="00B87479"/>
    <w:rsid w:val="00B87836"/>
    <w:rsid w:val="00B87D55"/>
    <w:rsid w:val="00B90D0E"/>
    <w:rsid w:val="00B913D7"/>
    <w:rsid w:val="00B918EA"/>
    <w:rsid w:val="00B91908"/>
    <w:rsid w:val="00B91D5C"/>
    <w:rsid w:val="00B920B6"/>
    <w:rsid w:val="00B92D59"/>
    <w:rsid w:val="00B92DE9"/>
    <w:rsid w:val="00B92EC9"/>
    <w:rsid w:val="00B92EFE"/>
    <w:rsid w:val="00B92F17"/>
    <w:rsid w:val="00B92F60"/>
    <w:rsid w:val="00B93097"/>
    <w:rsid w:val="00B9318B"/>
    <w:rsid w:val="00B93A64"/>
    <w:rsid w:val="00B93E0F"/>
    <w:rsid w:val="00B93FF0"/>
    <w:rsid w:val="00B947AD"/>
    <w:rsid w:val="00B948C6"/>
    <w:rsid w:val="00B94E81"/>
    <w:rsid w:val="00B9514A"/>
    <w:rsid w:val="00B9514F"/>
    <w:rsid w:val="00B956FC"/>
    <w:rsid w:val="00B957EE"/>
    <w:rsid w:val="00B95983"/>
    <w:rsid w:val="00B95A99"/>
    <w:rsid w:val="00B95F77"/>
    <w:rsid w:val="00B9617D"/>
    <w:rsid w:val="00B9631B"/>
    <w:rsid w:val="00B96B3E"/>
    <w:rsid w:val="00B9737B"/>
    <w:rsid w:val="00B973C6"/>
    <w:rsid w:val="00B97D54"/>
    <w:rsid w:val="00B97E94"/>
    <w:rsid w:val="00BA0549"/>
    <w:rsid w:val="00BA0816"/>
    <w:rsid w:val="00BA0BEA"/>
    <w:rsid w:val="00BA10D2"/>
    <w:rsid w:val="00BA1354"/>
    <w:rsid w:val="00BA1400"/>
    <w:rsid w:val="00BA1497"/>
    <w:rsid w:val="00BA17B3"/>
    <w:rsid w:val="00BA1D94"/>
    <w:rsid w:val="00BA21C1"/>
    <w:rsid w:val="00BA23BE"/>
    <w:rsid w:val="00BA27C9"/>
    <w:rsid w:val="00BA2CDF"/>
    <w:rsid w:val="00BA3614"/>
    <w:rsid w:val="00BA390C"/>
    <w:rsid w:val="00BA4138"/>
    <w:rsid w:val="00BA4700"/>
    <w:rsid w:val="00BA4E2A"/>
    <w:rsid w:val="00BA4FC9"/>
    <w:rsid w:val="00BA5179"/>
    <w:rsid w:val="00BA534A"/>
    <w:rsid w:val="00BA5513"/>
    <w:rsid w:val="00BA5E72"/>
    <w:rsid w:val="00BA5F2A"/>
    <w:rsid w:val="00BA60CE"/>
    <w:rsid w:val="00BA64E8"/>
    <w:rsid w:val="00BA68EB"/>
    <w:rsid w:val="00BA6B37"/>
    <w:rsid w:val="00BA6B8F"/>
    <w:rsid w:val="00BA6BD7"/>
    <w:rsid w:val="00BA6BF4"/>
    <w:rsid w:val="00BA6D3C"/>
    <w:rsid w:val="00BA6FA8"/>
    <w:rsid w:val="00BA727B"/>
    <w:rsid w:val="00BA7690"/>
    <w:rsid w:val="00BA7952"/>
    <w:rsid w:val="00BA7A85"/>
    <w:rsid w:val="00BB016E"/>
    <w:rsid w:val="00BB026A"/>
    <w:rsid w:val="00BB02FA"/>
    <w:rsid w:val="00BB0E42"/>
    <w:rsid w:val="00BB0FD3"/>
    <w:rsid w:val="00BB137C"/>
    <w:rsid w:val="00BB1D27"/>
    <w:rsid w:val="00BB24EE"/>
    <w:rsid w:val="00BB25DF"/>
    <w:rsid w:val="00BB26E7"/>
    <w:rsid w:val="00BB287F"/>
    <w:rsid w:val="00BB2ADF"/>
    <w:rsid w:val="00BB3063"/>
    <w:rsid w:val="00BB3818"/>
    <w:rsid w:val="00BB3869"/>
    <w:rsid w:val="00BB3AD7"/>
    <w:rsid w:val="00BB3B40"/>
    <w:rsid w:val="00BB3BC3"/>
    <w:rsid w:val="00BB3C87"/>
    <w:rsid w:val="00BB3F30"/>
    <w:rsid w:val="00BB409E"/>
    <w:rsid w:val="00BB42BF"/>
    <w:rsid w:val="00BB4712"/>
    <w:rsid w:val="00BB49B1"/>
    <w:rsid w:val="00BB5374"/>
    <w:rsid w:val="00BB5866"/>
    <w:rsid w:val="00BB59C3"/>
    <w:rsid w:val="00BB618D"/>
    <w:rsid w:val="00BB619D"/>
    <w:rsid w:val="00BB63DF"/>
    <w:rsid w:val="00BB6481"/>
    <w:rsid w:val="00BB66DC"/>
    <w:rsid w:val="00BB6B8C"/>
    <w:rsid w:val="00BB6F07"/>
    <w:rsid w:val="00BB72E5"/>
    <w:rsid w:val="00BB740A"/>
    <w:rsid w:val="00BB77F2"/>
    <w:rsid w:val="00BC03BB"/>
    <w:rsid w:val="00BC05CE"/>
    <w:rsid w:val="00BC05F6"/>
    <w:rsid w:val="00BC09FC"/>
    <w:rsid w:val="00BC0A2A"/>
    <w:rsid w:val="00BC1091"/>
    <w:rsid w:val="00BC1262"/>
    <w:rsid w:val="00BC164A"/>
    <w:rsid w:val="00BC17FE"/>
    <w:rsid w:val="00BC1B22"/>
    <w:rsid w:val="00BC1C24"/>
    <w:rsid w:val="00BC233E"/>
    <w:rsid w:val="00BC24A2"/>
    <w:rsid w:val="00BC262A"/>
    <w:rsid w:val="00BC266D"/>
    <w:rsid w:val="00BC26E7"/>
    <w:rsid w:val="00BC343B"/>
    <w:rsid w:val="00BC3EA3"/>
    <w:rsid w:val="00BC422E"/>
    <w:rsid w:val="00BC4363"/>
    <w:rsid w:val="00BC4715"/>
    <w:rsid w:val="00BC48FD"/>
    <w:rsid w:val="00BC4C3C"/>
    <w:rsid w:val="00BC4ECD"/>
    <w:rsid w:val="00BC5892"/>
    <w:rsid w:val="00BC5B2B"/>
    <w:rsid w:val="00BC5F12"/>
    <w:rsid w:val="00BC6470"/>
    <w:rsid w:val="00BC66C6"/>
    <w:rsid w:val="00BC6765"/>
    <w:rsid w:val="00BC6F11"/>
    <w:rsid w:val="00BC7091"/>
    <w:rsid w:val="00BC72A3"/>
    <w:rsid w:val="00BC72C6"/>
    <w:rsid w:val="00BC76AC"/>
    <w:rsid w:val="00BC77BE"/>
    <w:rsid w:val="00BC7817"/>
    <w:rsid w:val="00BC7826"/>
    <w:rsid w:val="00BD01D1"/>
    <w:rsid w:val="00BD01F7"/>
    <w:rsid w:val="00BD09B4"/>
    <w:rsid w:val="00BD09D2"/>
    <w:rsid w:val="00BD0BBC"/>
    <w:rsid w:val="00BD0D96"/>
    <w:rsid w:val="00BD1144"/>
    <w:rsid w:val="00BD1211"/>
    <w:rsid w:val="00BD1385"/>
    <w:rsid w:val="00BD1DD8"/>
    <w:rsid w:val="00BD1F4A"/>
    <w:rsid w:val="00BD1FA2"/>
    <w:rsid w:val="00BD220E"/>
    <w:rsid w:val="00BD2468"/>
    <w:rsid w:val="00BD26B2"/>
    <w:rsid w:val="00BD28DE"/>
    <w:rsid w:val="00BD2A87"/>
    <w:rsid w:val="00BD2B8A"/>
    <w:rsid w:val="00BD3032"/>
    <w:rsid w:val="00BD30CD"/>
    <w:rsid w:val="00BD3382"/>
    <w:rsid w:val="00BD403B"/>
    <w:rsid w:val="00BD484B"/>
    <w:rsid w:val="00BD4BE7"/>
    <w:rsid w:val="00BD5150"/>
    <w:rsid w:val="00BD5A29"/>
    <w:rsid w:val="00BD6051"/>
    <w:rsid w:val="00BD628E"/>
    <w:rsid w:val="00BD631A"/>
    <w:rsid w:val="00BD67F0"/>
    <w:rsid w:val="00BD6F93"/>
    <w:rsid w:val="00BD7414"/>
    <w:rsid w:val="00BD78FF"/>
    <w:rsid w:val="00BD7A54"/>
    <w:rsid w:val="00BD7D07"/>
    <w:rsid w:val="00BE07A6"/>
    <w:rsid w:val="00BE083E"/>
    <w:rsid w:val="00BE0F7E"/>
    <w:rsid w:val="00BE1029"/>
    <w:rsid w:val="00BE187D"/>
    <w:rsid w:val="00BE191D"/>
    <w:rsid w:val="00BE1D5E"/>
    <w:rsid w:val="00BE1D85"/>
    <w:rsid w:val="00BE1FC0"/>
    <w:rsid w:val="00BE2124"/>
    <w:rsid w:val="00BE21B7"/>
    <w:rsid w:val="00BE24C2"/>
    <w:rsid w:val="00BE24DD"/>
    <w:rsid w:val="00BE250B"/>
    <w:rsid w:val="00BE2AA6"/>
    <w:rsid w:val="00BE2C09"/>
    <w:rsid w:val="00BE322C"/>
    <w:rsid w:val="00BE3456"/>
    <w:rsid w:val="00BE3458"/>
    <w:rsid w:val="00BE3D23"/>
    <w:rsid w:val="00BE3EB6"/>
    <w:rsid w:val="00BE435C"/>
    <w:rsid w:val="00BE4371"/>
    <w:rsid w:val="00BE4974"/>
    <w:rsid w:val="00BE4BC4"/>
    <w:rsid w:val="00BE4ECC"/>
    <w:rsid w:val="00BE50B3"/>
    <w:rsid w:val="00BE55DE"/>
    <w:rsid w:val="00BE5631"/>
    <w:rsid w:val="00BE5D6B"/>
    <w:rsid w:val="00BE5D91"/>
    <w:rsid w:val="00BE6761"/>
    <w:rsid w:val="00BE6771"/>
    <w:rsid w:val="00BE6789"/>
    <w:rsid w:val="00BE75C0"/>
    <w:rsid w:val="00BE7613"/>
    <w:rsid w:val="00BE77B6"/>
    <w:rsid w:val="00BE786C"/>
    <w:rsid w:val="00BE7CD8"/>
    <w:rsid w:val="00BF01BC"/>
    <w:rsid w:val="00BF0598"/>
    <w:rsid w:val="00BF09C0"/>
    <w:rsid w:val="00BF0D74"/>
    <w:rsid w:val="00BF151F"/>
    <w:rsid w:val="00BF1990"/>
    <w:rsid w:val="00BF1D39"/>
    <w:rsid w:val="00BF1E79"/>
    <w:rsid w:val="00BF1ED9"/>
    <w:rsid w:val="00BF300A"/>
    <w:rsid w:val="00BF3059"/>
    <w:rsid w:val="00BF3908"/>
    <w:rsid w:val="00BF4580"/>
    <w:rsid w:val="00BF45E3"/>
    <w:rsid w:val="00BF46F5"/>
    <w:rsid w:val="00BF47F9"/>
    <w:rsid w:val="00BF4D71"/>
    <w:rsid w:val="00BF55A6"/>
    <w:rsid w:val="00BF59EA"/>
    <w:rsid w:val="00BF5E1A"/>
    <w:rsid w:val="00BF5E6A"/>
    <w:rsid w:val="00BF602A"/>
    <w:rsid w:val="00BF60AF"/>
    <w:rsid w:val="00BF6125"/>
    <w:rsid w:val="00BF6155"/>
    <w:rsid w:val="00BF62C8"/>
    <w:rsid w:val="00BF6756"/>
    <w:rsid w:val="00BF6EE4"/>
    <w:rsid w:val="00C00032"/>
    <w:rsid w:val="00C0024B"/>
    <w:rsid w:val="00C00639"/>
    <w:rsid w:val="00C0072D"/>
    <w:rsid w:val="00C00AA4"/>
    <w:rsid w:val="00C00AA9"/>
    <w:rsid w:val="00C00E99"/>
    <w:rsid w:val="00C014E1"/>
    <w:rsid w:val="00C01853"/>
    <w:rsid w:val="00C01C0C"/>
    <w:rsid w:val="00C01D62"/>
    <w:rsid w:val="00C01EF8"/>
    <w:rsid w:val="00C0226E"/>
    <w:rsid w:val="00C02327"/>
    <w:rsid w:val="00C0242C"/>
    <w:rsid w:val="00C028B9"/>
    <w:rsid w:val="00C038A7"/>
    <w:rsid w:val="00C039E5"/>
    <w:rsid w:val="00C03E60"/>
    <w:rsid w:val="00C04050"/>
    <w:rsid w:val="00C0431C"/>
    <w:rsid w:val="00C04F3A"/>
    <w:rsid w:val="00C05282"/>
    <w:rsid w:val="00C0547D"/>
    <w:rsid w:val="00C05556"/>
    <w:rsid w:val="00C05E97"/>
    <w:rsid w:val="00C06343"/>
    <w:rsid w:val="00C0647A"/>
    <w:rsid w:val="00C064C3"/>
    <w:rsid w:val="00C065BB"/>
    <w:rsid w:val="00C069F8"/>
    <w:rsid w:val="00C06E7B"/>
    <w:rsid w:val="00C06FF8"/>
    <w:rsid w:val="00C07723"/>
    <w:rsid w:val="00C07D85"/>
    <w:rsid w:val="00C103DD"/>
    <w:rsid w:val="00C1060B"/>
    <w:rsid w:val="00C10C3F"/>
    <w:rsid w:val="00C11106"/>
    <w:rsid w:val="00C11489"/>
    <w:rsid w:val="00C11E04"/>
    <w:rsid w:val="00C12232"/>
    <w:rsid w:val="00C1235B"/>
    <w:rsid w:val="00C12780"/>
    <w:rsid w:val="00C12857"/>
    <w:rsid w:val="00C12875"/>
    <w:rsid w:val="00C12946"/>
    <w:rsid w:val="00C12A00"/>
    <w:rsid w:val="00C13058"/>
    <w:rsid w:val="00C1325E"/>
    <w:rsid w:val="00C13349"/>
    <w:rsid w:val="00C133A5"/>
    <w:rsid w:val="00C1353D"/>
    <w:rsid w:val="00C1367D"/>
    <w:rsid w:val="00C13D50"/>
    <w:rsid w:val="00C13DEF"/>
    <w:rsid w:val="00C13EFC"/>
    <w:rsid w:val="00C1434D"/>
    <w:rsid w:val="00C143A2"/>
    <w:rsid w:val="00C143D1"/>
    <w:rsid w:val="00C14826"/>
    <w:rsid w:val="00C14CBA"/>
    <w:rsid w:val="00C14CD5"/>
    <w:rsid w:val="00C14E10"/>
    <w:rsid w:val="00C15267"/>
    <w:rsid w:val="00C153E3"/>
    <w:rsid w:val="00C1555F"/>
    <w:rsid w:val="00C1586C"/>
    <w:rsid w:val="00C16835"/>
    <w:rsid w:val="00C1694F"/>
    <w:rsid w:val="00C1736C"/>
    <w:rsid w:val="00C17B74"/>
    <w:rsid w:val="00C17E60"/>
    <w:rsid w:val="00C20067"/>
    <w:rsid w:val="00C200AF"/>
    <w:rsid w:val="00C202D9"/>
    <w:rsid w:val="00C20462"/>
    <w:rsid w:val="00C20A9C"/>
    <w:rsid w:val="00C20C0E"/>
    <w:rsid w:val="00C20E4E"/>
    <w:rsid w:val="00C213C1"/>
    <w:rsid w:val="00C21477"/>
    <w:rsid w:val="00C222F7"/>
    <w:rsid w:val="00C22A11"/>
    <w:rsid w:val="00C230D0"/>
    <w:rsid w:val="00C230FB"/>
    <w:rsid w:val="00C2331C"/>
    <w:rsid w:val="00C2337D"/>
    <w:rsid w:val="00C234EE"/>
    <w:rsid w:val="00C235E3"/>
    <w:rsid w:val="00C238BF"/>
    <w:rsid w:val="00C23A64"/>
    <w:rsid w:val="00C241C5"/>
    <w:rsid w:val="00C24856"/>
    <w:rsid w:val="00C24A0F"/>
    <w:rsid w:val="00C24D10"/>
    <w:rsid w:val="00C24EA6"/>
    <w:rsid w:val="00C2511F"/>
    <w:rsid w:val="00C252A7"/>
    <w:rsid w:val="00C25956"/>
    <w:rsid w:val="00C25A42"/>
    <w:rsid w:val="00C260F9"/>
    <w:rsid w:val="00C268AA"/>
    <w:rsid w:val="00C26B8A"/>
    <w:rsid w:val="00C26BE6"/>
    <w:rsid w:val="00C26CBC"/>
    <w:rsid w:val="00C26D92"/>
    <w:rsid w:val="00C26DA3"/>
    <w:rsid w:val="00C26EAF"/>
    <w:rsid w:val="00C26F09"/>
    <w:rsid w:val="00C27328"/>
    <w:rsid w:val="00C278B4"/>
    <w:rsid w:val="00C27BA1"/>
    <w:rsid w:val="00C27C65"/>
    <w:rsid w:val="00C27E43"/>
    <w:rsid w:val="00C306EA"/>
    <w:rsid w:val="00C307FF"/>
    <w:rsid w:val="00C3087C"/>
    <w:rsid w:val="00C30C67"/>
    <w:rsid w:val="00C31229"/>
    <w:rsid w:val="00C316FB"/>
    <w:rsid w:val="00C317F0"/>
    <w:rsid w:val="00C3189E"/>
    <w:rsid w:val="00C31979"/>
    <w:rsid w:val="00C3197E"/>
    <w:rsid w:val="00C31E7F"/>
    <w:rsid w:val="00C323BB"/>
    <w:rsid w:val="00C32559"/>
    <w:rsid w:val="00C32E8A"/>
    <w:rsid w:val="00C33087"/>
    <w:rsid w:val="00C33889"/>
    <w:rsid w:val="00C33AC3"/>
    <w:rsid w:val="00C33DC6"/>
    <w:rsid w:val="00C33E86"/>
    <w:rsid w:val="00C341B6"/>
    <w:rsid w:val="00C342A7"/>
    <w:rsid w:val="00C345B6"/>
    <w:rsid w:val="00C3468E"/>
    <w:rsid w:val="00C34848"/>
    <w:rsid w:val="00C34909"/>
    <w:rsid w:val="00C34B28"/>
    <w:rsid w:val="00C34E10"/>
    <w:rsid w:val="00C34F5E"/>
    <w:rsid w:val="00C3502D"/>
    <w:rsid w:val="00C35032"/>
    <w:rsid w:val="00C36019"/>
    <w:rsid w:val="00C3605A"/>
    <w:rsid w:val="00C361FF"/>
    <w:rsid w:val="00C36234"/>
    <w:rsid w:val="00C3623E"/>
    <w:rsid w:val="00C365E6"/>
    <w:rsid w:val="00C3667B"/>
    <w:rsid w:val="00C36755"/>
    <w:rsid w:val="00C36DBD"/>
    <w:rsid w:val="00C37181"/>
    <w:rsid w:val="00C371BC"/>
    <w:rsid w:val="00C3740B"/>
    <w:rsid w:val="00C3761B"/>
    <w:rsid w:val="00C379A2"/>
    <w:rsid w:val="00C40142"/>
    <w:rsid w:val="00C40357"/>
    <w:rsid w:val="00C4042D"/>
    <w:rsid w:val="00C412F3"/>
    <w:rsid w:val="00C41621"/>
    <w:rsid w:val="00C4163D"/>
    <w:rsid w:val="00C418E5"/>
    <w:rsid w:val="00C41E4F"/>
    <w:rsid w:val="00C420D7"/>
    <w:rsid w:val="00C42405"/>
    <w:rsid w:val="00C42BAC"/>
    <w:rsid w:val="00C42C8B"/>
    <w:rsid w:val="00C42EC0"/>
    <w:rsid w:val="00C43F91"/>
    <w:rsid w:val="00C440B0"/>
    <w:rsid w:val="00C4445C"/>
    <w:rsid w:val="00C447DE"/>
    <w:rsid w:val="00C449B1"/>
    <w:rsid w:val="00C449CB"/>
    <w:rsid w:val="00C44D20"/>
    <w:rsid w:val="00C44D4F"/>
    <w:rsid w:val="00C4518B"/>
    <w:rsid w:val="00C456B0"/>
    <w:rsid w:val="00C45ADD"/>
    <w:rsid w:val="00C46914"/>
    <w:rsid w:val="00C46AA3"/>
    <w:rsid w:val="00C46EBC"/>
    <w:rsid w:val="00C47376"/>
    <w:rsid w:val="00C473B5"/>
    <w:rsid w:val="00C473E3"/>
    <w:rsid w:val="00C476E5"/>
    <w:rsid w:val="00C5013A"/>
    <w:rsid w:val="00C502D2"/>
    <w:rsid w:val="00C50315"/>
    <w:rsid w:val="00C5051E"/>
    <w:rsid w:val="00C507E7"/>
    <w:rsid w:val="00C51405"/>
    <w:rsid w:val="00C5177D"/>
    <w:rsid w:val="00C517C2"/>
    <w:rsid w:val="00C51BC2"/>
    <w:rsid w:val="00C51C49"/>
    <w:rsid w:val="00C51DE0"/>
    <w:rsid w:val="00C51F4C"/>
    <w:rsid w:val="00C51F80"/>
    <w:rsid w:val="00C5264F"/>
    <w:rsid w:val="00C52750"/>
    <w:rsid w:val="00C528CB"/>
    <w:rsid w:val="00C52C11"/>
    <w:rsid w:val="00C52DAE"/>
    <w:rsid w:val="00C52DB5"/>
    <w:rsid w:val="00C530FF"/>
    <w:rsid w:val="00C53205"/>
    <w:rsid w:val="00C5377D"/>
    <w:rsid w:val="00C537F1"/>
    <w:rsid w:val="00C539FF"/>
    <w:rsid w:val="00C53C0F"/>
    <w:rsid w:val="00C53ECC"/>
    <w:rsid w:val="00C54AA3"/>
    <w:rsid w:val="00C54B4F"/>
    <w:rsid w:val="00C54E61"/>
    <w:rsid w:val="00C553F2"/>
    <w:rsid w:val="00C5540E"/>
    <w:rsid w:val="00C55A39"/>
    <w:rsid w:val="00C56423"/>
    <w:rsid w:val="00C56578"/>
    <w:rsid w:val="00C56C59"/>
    <w:rsid w:val="00C56E81"/>
    <w:rsid w:val="00C57086"/>
    <w:rsid w:val="00C5709E"/>
    <w:rsid w:val="00C57346"/>
    <w:rsid w:val="00C575EF"/>
    <w:rsid w:val="00C579D5"/>
    <w:rsid w:val="00C60189"/>
    <w:rsid w:val="00C60294"/>
    <w:rsid w:val="00C602BC"/>
    <w:rsid w:val="00C60530"/>
    <w:rsid w:val="00C61131"/>
    <w:rsid w:val="00C613EC"/>
    <w:rsid w:val="00C614D9"/>
    <w:rsid w:val="00C6174D"/>
    <w:rsid w:val="00C61A98"/>
    <w:rsid w:val="00C61BEB"/>
    <w:rsid w:val="00C61C2A"/>
    <w:rsid w:val="00C622CE"/>
    <w:rsid w:val="00C62333"/>
    <w:rsid w:val="00C627A6"/>
    <w:rsid w:val="00C62EA8"/>
    <w:rsid w:val="00C630E5"/>
    <w:rsid w:val="00C6359C"/>
    <w:rsid w:val="00C63794"/>
    <w:rsid w:val="00C6382A"/>
    <w:rsid w:val="00C643B1"/>
    <w:rsid w:val="00C6463C"/>
    <w:rsid w:val="00C646C1"/>
    <w:rsid w:val="00C64E59"/>
    <w:rsid w:val="00C64F41"/>
    <w:rsid w:val="00C65583"/>
    <w:rsid w:val="00C656F2"/>
    <w:rsid w:val="00C658D1"/>
    <w:rsid w:val="00C65C3F"/>
    <w:rsid w:val="00C65F3F"/>
    <w:rsid w:val="00C65F84"/>
    <w:rsid w:val="00C66088"/>
    <w:rsid w:val="00C66DCC"/>
    <w:rsid w:val="00C66F38"/>
    <w:rsid w:val="00C66FEE"/>
    <w:rsid w:val="00C6703B"/>
    <w:rsid w:val="00C67608"/>
    <w:rsid w:val="00C676C7"/>
    <w:rsid w:val="00C67A4C"/>
    <w:rsid w:val="00C67C24"/>
    <w:rsid w:val="00C67E44"/>
    <w:rsid w:val="00C67E82"/>
    <w:rsid w:val="00C706B5"/>
    <w:rsid w:val="00C70A3E"/>
    <w:rsid w:val="00C70AD4"/>
    <w:rsid w:val="00C70C63"/>
    <w:rsid w:val="00C71433"/>
    <w:rsid w:val="00C71E18"/>
    <w:rsid w:val="00C71E2F"/>
    <w:rsid w:val="00C72083"/>
    <w:rsid w:val="00C724B3"/>
    <w:rsid w:val="00C724E7"/>
    <w:rsid w:val="00C72906"/>
    <w:rsid w:val="00C72CA4"/>
    <w:rsid w:val="00C73551"/>
    <w:rsid w:val="00C7388C"/>
    <w:rsid w:val="00C738C1"/>
    <w:rsid w:val="00C73C0B"/>
    <w:rsid w:val="00C7408C"/>
    <w:rsid w:val="00C742EA"/>
    <w:rsid w:val="00C74336"/>
    <w:rsid w:val="00C743E9"/>
    <w:rsid w:val="00C74496"/>
    <w:rsid w:val="00C747AB"/>
    <w:rsid w:val="00C747C1"/>
    <w:rsid w:val="00C74834"/>
    <w:rsid w:val="00C7496D"/>
    <w:rsid w:val="00C749B8"/>
    <w:rsid w:val="00C74B48"/>
    <w:rsid w:val="00C74CB8"/>
    <w:rsid w:val="00C74E15"/>
    <w:rsid w:val="00C74F4C"/>
    <w:rsid w:val="00C74F92"/>
    <w:rsid w:val="00C75015"/>
    <w:rsid w:val="00C75089"/>
    <w:rsid w:val="00C752DA"/>
    <w:rsid w:val="00C75365"/>
    <w:rsid w:val="00C7567B"/>
    <w:rsid w:val="00C75719"/>
    <w:rsid w:val="00C761FC"/>
    <w:rsid w:val="00C76588"/>
    <w:rsid w:val="00C7660F"/>
    <w:rsid w:val="00C76A57"/>
    <w:rsid w:val="00C76EEB"/>
    <w:rsid w:val="00C76F79"/>
    <w:rsid w:val="00C7733B"/>
    <w:rsid w:val="00C77474"/>
    <w:rsid w:val="00C775CE"/>
    <w:rsid w:val="00C77B93"/>
    <w:rsid w:val="00C77EE8"/>
    <w:rsid w:val="00C80018"/>
    <w:rsid w:val="00C803BF"/>
    <w:rsid w:val="00C8069F"/>
    <w:rsid w:val="00C807BD"/>
    <w:rsid w:val="00C807D5"/>
    <w:rsid w:val="00C80874"/>
    <w:rsid w:val="00C80918"/>
    <w:rsid w:val="00C8133B"/>
    <w:rsid w:val="00C8170C"/>
    <w:rsid w:val="00C81A43"/>
    <w:rsid w:val="00C81FF9"/>
    <w:rsid w:val="00C82089"/>
    <w:rsid w:val="00C82180"/>
    <w:rsid w:val="00C8286F"/>
    <w:rsid w:val="00C82F4C"/>
    <w:rsid w:val="00C82FEE"/>
    <w:rsid w:val="00C8341F"/>
    <w:rsid w:val="00C8381E"/>
    <w:rsid w:val="00C8387E"/>
    <w:rsid w:val="00C839B4"/>
    <w:rsid w:val="00C83D5D"/>
    <w:rsid w:val="00C83D6C"/>
    <w:rsid w:val="00C842AF"/>
    <w:rsid w:val="00C84487"/>
    <w:rsid w:val="00C846B0"/>
    <w:rsid w:val="00C849A8"/>
    <w:rsid w:val="00C853BD"/>
    <w:rsid w:val="00C856AD"/>
    <w:rsid w:val="00C85BD8"/>
    <w:rsid w:val="00C85F70"/>
    <w:rsid w:val="00C860C7"/>
    <w:rsid w:val="00C86117"/>
    <w:rsid w:val="00C86AF7"/>
    <w:rsid w:val="00C86C2F"/>
    <w:rsid w:val="00C871EC"/>
    <w:rsid w:val="00C87226"/>
    <w:rsid w:val="00C874A7"/>
    <w:rsid w:val="00C87E2F"/>
    <w:rsid w:val="00C87FA0"/>
    <w:rsid w:val="00C9014E"/>
    <w:rsid w:val="00C90A20"/>
    <w:rsid w:val="00C90B23"/>
    <w:rsid w:val="00C90F02"/>
    <w:rsid w:val="00C90F2E"/>
    <w:rsid w:val="00C9116E"/>
    <w:rsid w:val="00C91201"/>
    <w:rsid w:val="00C914CA"/>
    <w:rsid w:val="00C9228F"/>
    <w:rsid w:val="00C9243C"/>
    <w:rsid w:val="00C930FD"/>
    <w:rsid w:val="00C9356A"/>
    <w:rsid w:val="00C93C4C"/>
    <w:rsid w:val="00C940E3"/>
    <w:rsid w:val="00C94727"/>
    <w:rsid w:val="00C95598"/>
    <w:rsid w:val="00C95991"/>
    <w:rsid w:val="00C95D82"/>
    <w:rsid w:val="00C95E85"/>
    <w:rsid w:val="00C964D1"/>
    <w:rsid w:val="00C9663F"/>
    <w:rsid w:val="00C96A42"/>
    <w:rsid w:val="00C97A1C"/>
    <w:rsid w:val="00C97AEE"/>
    <w:rsid w:val="00C97DBB"/>
    <w:rsid w:val="00CA0108"/>
    <w:rsid w:val="00CA064F"/>
    <w:rsid w:val="00CA08E7"/>
    <w:rsid w:val="00CA1178"/>
    <w:rsid w:val="00CA14CF"/>
    <w:rsid w:val="00CA151C"/>
    <w:rsid w:val="00CA16AD"/>
    <w:rsid w:val="00CA18EE"/>
    <w:rsid w:val="00CA196B"/>
    <w:rsid w:val="00CA1AB1"/>
    <w:rsid w:val="00CA1BB6"/>
    <w:rsid w:val="00CA1C76"/>
    <w:rsid w:val="00CA1CDB"/>
    <w:rsid w:val="00CA1D2D"/>
    <w:rsid w:val="00CA1DBF"/>
    <w:rsid w:val="00CA1F7E"/>
    <w:rsid w:val="00CA22F1"/>
    <w:rsid w:val="00CA2B23"/>
    <w:rsid w:val="00CA3112"/>
    <w:rsid w:val="00CA3708"/>
    <w:rsid w:val="00CA3E57"/>
    <w:rsid w:val="00CA3F76"/>
    <w:rsid w:val="00CA4180"/>
    <w:rsid w:val="00CA4439"/>
    <w:rsid w:val="00CA4A70"/>
    <w:rsid w:val="00CA4D52"/>
    <w:rsid w:val="00CA4E95"/>
    <w:rsid w:val="00CA57C9"/>
    <w:rsid w:val="00CA5ED2"/>
    <w:rsid w:val="00CA627A"/>
    <w:rsid w:val="00CA6281"/>
    <w:rsid w:val="00CA628C"/>
    <w:rsid w:val="00CA6563"/>
    <w:rsid w:val="00CA6582"/>
    <w:rsid w:val="00CA673B"/>
    <w:rsid w:val="00CA6755"/>
    <w:rsid w:val="00CA67B4"/>
    <w:rsid w:val="00CA6889"/>
    <w:rsid w:val="00CA6ACD"/>
    <w:rsid w:val="00CA7DCF"/>
    <w:rsid w:val="00CB04D9"/>
    <w:rsid w:val="00CB05EA"/>
    <w:rsid w:val="00CB0694"/>
    <w:rsid w:val="00CB0A99"/>
    <w:rsid w:val="00CB0AA6"/>
    <w:rsid w:val="00CB0BE9"/>
    <w:rsid w:val="00CB0D50"/>
    <w:rsid w:val="00CB0E33"/>
    <w:rsid w:val="00CB14F7"/>
    <w:rsid w:val="00CB2272"/>
    <w:rsid w:val="00CB294F"/>
    <w:rsid w:val="00CB2A7F"/>
    <w:rsid w:val="00CB2D15"/>
    <w:rsid w:val="00CB2EF5"/>
    <w:rsid w:val="00CB2FF5"/>
    <w:rsid w:val="00CB356F"/>
    <w:rsid w:val="00CB395A"/>
    <w:rsid w:val="00CB3E4B"/>
    <w:rsid w:val="00CB40F9"/>
    <w:rsid w:val="00CB4220"/>
    <w:rsid w:val="00CB4378"/>
    <w:rsid w:val="00CB45C1"/>
    <w:rsid w:val="00CB48B9"/>
    <w:rsid w:val="00CB4FFF"/>
    <w:rsid w:val="00CB507A"/>
    <w:rsid w:val="00CB54D2"/>
    <w:rsid w:val="00CB5593"/>
    <w:rsid w:val="00CB5922"/>
    <w:rsid w:val="00CB5A99"/>
    <w:rsid w:val="00CB5C04"/>
    <w:rsid w:val="00CB5FC8"/>
    <w:rsid w:val="00CB6150"/>
    <w:rsid w:val="00CB62F7"/>
    <w:rsid w:val="00CB6444"/>
    <w:rsid w:val="00CB6B17"/>
    <w:rsid w:val="00CB6B56"/>
    <w:rsid w:val="00CB746F"/>
    <w:rsid w:val="00CB7DAC"/>
    <w:rsid w:val="00CC0127"/>
    <w:rsid w:val="00CC0228"/>
    <w:rsid w:val="00CC0282"/>
    <w:rsid w:val="00CC084B"/>
    <w:rsid w:val="00CC0C6A"/>
    <w:rsid w:val="00CC0FAE"/>
    <w:rsid w:val="00CC1162"/>
    <w:rsid w:val="00CC1220"/>
    <w:rsid w:val="00CC13A1"/>
    <w:rsid w:val="00CC1814"/>
    <w:rsid w:val="00CC1A01"/>
    <w:rsid w:val="00CC1E82"/>
    <w:rsid w:val="00CC2044"/>
    <w:rsid w:val="00CC2D5A"/>
    <w:rsid w:val="00CC3153"/>
    <w:rsid w:val="00CC36A6"/>
    <w:rsid w:val="00CC3A1E"/>
    <w:rsid w:val="00CC4377"/>
    <w:rsid w:val="00CC44A4"/>
    <w:rsid w:val="00CC4A9D"/>
    <w:rsid w:val="00CC51B4"/>
    <w:rsid w:val="00CC528D"/>
    <w:rsid w:val="00CC52AD"/>
    <w:rsid w:val="00CC546A"/>
    <w:rsid w:val="00CC54B4"/>
    <w:rsid w:val="00CC5FE5"/>
    <w:rsid w:val="00CC6013"/>
    <w:rsid w:val="00CC64BC"/>
    <w:rsid w:val="00CC6615"/>
    <w:rsid w:val="00CC68AE"/>
    <w:rsid w:val="00CC6B8C"/>
    <w:rsid w:val="00CC6BBB"/>
    <w:rsid w:val="00CC70C1"/>
    <w:rsid w:val="00CC7155"/>
    <w:rsid w:val="00CC7196"/>
    <w:rsid w:val="00CC7312"/>
    <w:rsid w:val="00CC7559"/>
    <w:rsid w:val="00CC7A74"/>
    <w:rsid w:val="00CD018C"/>
    <w:rsid w:val="00CD044D"/>
    <w:rsid w:val="00CD0614"/>
    <w:rsid w:val="00CD06BD"/>
    <w:rsid w:val="00CD1471"/>
    <w:rsid w:val="00CD14FA"/>
    <w:rsid w:val="00CD1A85"/>
    <w:rsid w:val="00CD1CD6"/>
    <w:rsid w:val="00CD1D0A"/>
    <w:rsid w:val="00CD1E32"/>
    <w:rsid w:val="00CD20C8"/>
    <w:rsid w:val="00CD2870"/>
    <w:rsid w:val="00CD2FB5"/>
    <w:rsid w:val="00CD34D5"/>
    <w:rsid w:val="00CD35DF"/>
    <w:rsid w:val="00CD38C3"/>
    <w:rsid w:val="00CD3951"/>
    <w:rsid w:val="00CD39FC"/>
    <w:rsid w:val="00CD3B36"/>
    <w:rsid w:val="00CD3BD5"/>
    <w:rsid w:val="00CD403A"/>
    <w:rsid w:val="00CD4447"/>
    <w:rsid w:val="00CD4938"/>
    <w:rsid w:val="00CD4B49"/>
    <w:rsid w:val="00CD4C1A"/>
    <w:rsid w:val="00CD54B8"/>
    <w:rsid w:val="00CD5582"/>
    <w:rsid w:val="00CD5853"/>
    <w:rsid w:val="00CD5A1A"/>
    <w:rsid w:val="00CD5BFF"/>
    <w:rsid w:val="00CD5E5C"/>
    <w:rsid w:val="00CD720E"/>
    <w:rsid w:val="00CD7294"/>
    <w:rsid w:val="00CD757C"/>
    <w:rsid w:val="00CD793F"/>
    <w:rsid w:val="00CD7A0C"/>
    <w:rsid w:val="00CD7C65"/>
    <w:rsid w:val="00CD7D62"/>
    <w:rsid w:val="00CD7DF6"/>
    <w:rsid w:val="00CE0688"/>
    <w:rsid w:val="00CE097C"/>
    <w:rsid w:val="00CE0E9E"/>
    <w:rsid w:val="00CE0EBE"/>
    <w:rsid w:val="00CE1689"/>
    <w:rsid w:val="00CE1842"/>
    <w:rsid w:val="00CE1E1E"/>
    <w:rsid w:val="00CE20BB"/>
    <w:rsid w:val="00CE22EC"/>
    <w:rsid w:val="00CE2583"/>
    <w:rsid w:val="00CE27FB"/>
    <w:rsid w:val="00CE2EE8"/>
    <w:rsid w:val="00CE3097"/>
    <w:rsid w:val="00CE37C3"/>
    <w:rsid w:val="00CE3FAF"/>
    <w:rsid w:val="00CE44B1"/>
    <w:rsid w:val="00CE4588"/>
    <w:rsid w:val="00CE463A"/>
    <w:rsid w:val="00CE495F"/>
    <w:rsid w:val="00CE4CA1"/>
    <w:rsid w:val="00CE50E6"/>
    <w:rsid w:val="00CE5A0B"/>
    <w:rsid w:val="00CE5F6E"/>
    <w:rsid w:val="00CE5FB7"/>
    <w:rsid w:val="00CE62A7"/>
    <w:rsid w:val="00CE6A09"/>
    <w:rsid w:val="00CE6A99"/>
    <w:rsid w:val="00CE6B8F"/>
    <w:rsid w:val="00CE704E"/>
    <w:rsid w:val="00CE7738"/>
    <w:rsid w:val="00CE7CB8"/>
    <w:rsid w:val="00CF00D8"/>
    <w:rsid w:val="00CF06E2"/>
    <w:rsid w:val="00CF09ED"/>
    <w:rsid w:val="00CF0A9C"/>
    <w:rsid w:val="00CF11AC"/>
    <w:rsid w:val="00CF13A5"/>
    <w:rsid w:val="00CF160A"/>
    <w:rsid w:val="00CF1710"/>
    <w:rsid w:val="00CF1B44"/>
    <w:rsid w:val="00CF1C04"/>
    <w:rsid w:val="00CF1FCC"/>
    <w:rsid w:val="00CF21BF"/>
    <w:rsid w:val="00CF2775"/>
    <w:rsid w:val="00CF2916"/>
    <w:rsid w:val="00CF2EDB"/>
    <w:rsid w:val="00CF3169"/>
    <w:rsid w:val="00CF32D8"/>
    <w:rsid w:val="00CF35E3"/>
    <w:rsid w:val="00CF36EF"/>
    <w:rsid w:val="00CF373F"/>
    <w:rsid w:val="00CF40E9"/>
    <w:rsid w:val="00CF44C8"/>
    <w:rsid w:val="00CF460D"/>
    <w:rsid w:val="00CF492E"/>
    <w:rsid w:val="00CF4949"/>
    <w:rsid w:val="00CF4A58"/>
    <w:rsid w:val="00CF4B94"/>
    <w:rsid w:val="00CF4F2F"/>
    <w:rsid w:val="00CF508C"/>
    <w:rsid w:val="00CF50D8"/>
    <w:rsid w:val="00CF5150"/>
    <w:rsid w:val="00CF53B0"/>
    <w:rsid w:val="00CF6086"/>
    <w:rsid w:val="00CF675B"/>
    <w:rsid w:val="00CF68BB"/>
    <w:rsid w:val="00CF6FF9"/>
    <w:rsid w:val="00CF771E"/>
    <w:rsid w:val="00CF794F"/>
    <w:rsid w:val="00D000FC"/>
    <w:rsid w:val="00D00227"/>
    <w:rsid w:val="00D00707"/>
    <w:rsid w:val="00D00B96"/>
    <w:rsid w:val="00D00BF9"/>
    <w:rsid w:val="00D00D59"/>
    <w:rsid w:val="00D01318"/>
    <w:rsid w:val="00D013DB"/>
    <w:rsid w:val="00D0193D"/>
    <w:rsid w:val="00D0194C"/>
    <w:rsid w:val="00D01AF8"/>
    <w:rsid w:val="00D01C77"/>
    <w:rsid w:val="00D01E8F"/>
    <w:rsid w:val="00D01FFF"/>
    <w:rsid w:val="00D0211F"/>
    <w:rsid w:val="00D022F8"/>
    <w:rsid w:val="00D02807"/>
    <w:rsid w:val="00D02AF4"/>
    <w:rsid w:val="00D02B36"/>
    <w:rsid w:val="00D02B86"/>
    <w:rsid w:val="00D02C67"/>
    <w:rsid w:val="00D02E94"/>
    <w:rsid w:val="00D034AC"/>
    <w:rsid w:val="00D03753"/>
    <w:rsid w:val="00D03926"/>
    <w:rsid w:val="00D03B44"/>
    <w:rsid w:val="00D03DD1"/>
    <w:rsid w:val="00D03FB9"/>
    <w:rsid w:val="00D04036"/>
    <w:rsid w:val="00D04225"/>
    <w:rsid w:val="00D04389"/>
    <w:rsid w:val="00D043A7"/>
    <w:rsid w:val="00D0442D"/>
    <w:rsid w:val="00D04FE8"/>
    <w:rsid w:val="00D0525C"/>
    <w:rsid w:val="00D052CD"/>
    <w:rsid w:val="00D05630"/>
    <w:rsid w:val="00D05998"/>
    <w:rsid w:val="00D05D4A"/>
    <w:rsid w:val="00D05E81"/>
    <w:rsid w:val="00D05F57"/>
    <w:rsid w:val="00D06213"/>
    <w:rsid w:val="00D063F0"/>
    <w:rsid w:val="00D06465"/>
    <w:rsid w:val="00D064C2"/>
    <w:rsid w:val="00D06A3B"/>
    <w:rsid w:val="00D06BFE"/>
    <w:rsid w:val="00D06C06"/>
    <w:rsid w:val="00D06C0E"/>
    <w:rsid w:val="00D06CE5"/>
    <w:rsid w:val="00D072EE"/>
    <w:rsid w:val="00D076EC"/>
    <w:rsid w:val="00D07925"/>
    <w:rsid w:val="00D079E0"/>
    <w:rsid w:val="00D07A9D"/>
    <w:rsid w:val="00D07D1F"/>
    <w:rsid w:val="00D10075"/>
    <w:rsid w:val="00D10358"/>
    <w:rsid w:val="00D10AD2"/>
    <w:rsid w:val="00D10DDA"/>
    <w:rsid w:val="00D10EE8"/>
    <w:rsid w:val="00D10FA4"/>
    <w:rsid w:val="00D110E5"/>
    <w:rsid w:val="00D11707"/>
    <w:rsid w:val="00D119E3"/>
    <w:rsid w:val="00D11A8F"/>
    <w:rsid w:val="00D11B36"/>
    <w:rsid w:val="00D11CC5"/>
    <w:rsid w:val="00D11E8D"/>
    <w:rsid w:val="00D120CD"/>
    <w:rsid w:val="00D12382"/>
    <w:rsid w:val="00D124E5"/>
    <w:rsid w:val="00D132C1"/>
    <w:rsid w:val="00D1358B"/>
    <w:rsid w:val="00D1374A"/>
    <w:rsid w:val="00D13A0E"/>
    <w:rsid w:val="00D13FCC"/>
    <w:rsid w:val="00D14173"/>
    <w:rsid w:val="00D141B2"/>
    <w:rsid w:val="00D141FE"/>
    <w:rsid w:val="00D147F2"/>
    <w:rsid w:val="00D14E0A"/>
    <w:rsid w:val="00D153BD"/>
    <w:rsid w:val="00D1554F"/>
    <w:rsid w:val="00D157E6"/>
    <w:rsid w:val="00D159B9"/>
    <w:rsid w:val="00D15E37"/>
    <w:rsid w:val="00D164C1"/>
    <w:rsid w:val="00D165A3"/>
    <w:rsid w:val="00D16644"/>
    <w:rsid w:val="00D1682F"/>
    <w:rsid w:val="00D16B8C"/>
    <w:rsid w:val="00D1715D"/>
    <w:rsid w:val="00D17308"/>
    <w:rsid w:val="00D17568"/>
    <w:rsid w:val="00D17722"/>
    <w:rsid w:val="00D17A0E"/>
    <w:rsid w:val="00D203D5"/>
    <w:rsid w:val="00D206E0"/>
    <w:rsid w:val="00D20CA0"/>
    <w:rsid w:val="00D20CB5"/>
    <w:rsid w:val="00D20D05"/>
    <w:rsid w:val="00D2126C"/>
    <w:rsid w:val="00D2146F"/>
    <w:rsid w:val="00D21524"/>
    <w:rsid w:val="00D21774"/>
    <w:rsid w:val="00D2210D"/>
    <w:rsid w:val="00D22325"/>
    <w:rsid w:val="00D22506"/>
    <w:rsid w:val="00D22686"/>
    <w:rsid w:val="00D227B1"/>
    <w:rsid w:val="00D22897"/>
    <w:rsid w:val="00D228ED"/>
    <w:rsid w:val="00D230BB"/>
    <w:rsid w:val="00D23431"/>
    <w:rsid w:val="00D23652"/>
    <w:rsid w:val="00D23AA8"/>
    <w:rsid w:val="00D23C38"/>
    <w:rsid w:val="00D23E95"/>
    <w:rsid w:val="00D23EDE"/>
    <w:rsid w:val="00D24033"/>
    <w:rsid w:val="00D240D4"/>
    <w:rsid w:val="00D2425A"/>
    <w:rsid w:val="00D245E5"/>
    <w:rsid w:val="00D249DF"/>
    <w:rsid w:val="00D24E4D"/>
    <w:rsid w:val="00D24E6E"/>
    <w:rsid w:val="00D258B9"/>
    <w:rsid w:val="00D25C88"/>
    <w:rsid w:val="00D25ED2"/>
    <w:rsid w:val="00D25F38"/>
    <w:rsid w:val="00D26186"/>
    <w:rsid w:val="00D265B0"/>
    <w:rsid w:val="00D26C13"/>
    <w:rsid w:val="00D26D01"/>
    <w:rsid w:val="00D277F5"/>
    <w:rsid w:val="00D27873"/>
    <w:rsid w:val="00D279BC"/>
    <w:rsid w:val="00D27B10"/>
    <w:rsid w:val="00D303F4"/>
    <w:rsid w:val="00D310FB"/>
    <w:rsid w:val="00D31375"/>
    <w:rsid w:val="00D31D8F"/>
    <w:rsid w:val="00D321BB"/>
    <w:rsid w:val="00D32631"/>
    <w:rsid w:val="00D3287E"/>
    <w:rsid w:val="00D328B3"/>
    <w:rsid w:val="00D32D06"/>
    <w:rsid w:val="00D32D4C"/>
    <w:rsid w:val="00D32E3E"/>
    <w:rsid w:val="00D32E8F"/>
    <w:rsid w:val="00D32F58"/>
    <w:rsid w:val="00D33042"/>
    <w:rsid w:val="00D335D7"/>
    <w:rsid w:val="00D3360B"/>
    <w:rsid w:val="00D3378A"/>
    <w:rsid w:val="00D33AF7"/>
    <w:rsid w:val="00D33BD1"/>
    <w:rsid w:val="00D34017"/>
    <w:rsid w:val="00D3420B"/>
    <w:rsid w:val="00D34659"/>
    <w:rsid w:val="00D348AC"/>
    <w:rsid w:val="00D34F35"/>
    <w:rsid w:val="00D34FC1"/>
    <w:rsid w:val="00D3512F"/>
    <w:rsid w:val="00D353A9"/>
    <w:rsid w:val="00D353D7"/>
    <w:rsid w:val="00D353FE"/>
    <w:rsid w:val="00D35424"/>
    <w:rsid w:val="00D354DA"/>
    <w:rsid w:val="00D35E16"/>
    <w:rsid w:val="00D362F8"/>
    <w:rsid w:val="00D3647E"/>
    <w:rsid w:val="00D36659"/>
    <w:rsid w:val="00D3672B"/>
    <w:rsid w:val="00D369B6"/>
    <w:rsid w:val="00D369E5"/>
    <w:rsid w:val="00D36A40"/>
    <w:rsid w:val="00D36E30"/>
    <w:rsid w:val="00D36E33"/>
    <w:rsid w:val="00D37BF7"/>
    <w:rsid w:val="00D37CA3"/>
    <w:rsid w:val="00D37DD6"/>
    <w:rsid w:val="00D37E60"/>
    <w:rsid w:val="00D4017E"/>
    <w:rsid w:val="00D404C2"/>
    <w:rsid w:val="00D406E5"/>
    <w:rsid w:val="00D4138A"/>
    <w:rsid w:val="00D41455"/>
    <w:rsid w:val="00D416FD"/>
    <w:rsid w:val="00D41836"/>
    <w:rsid w:val="00D41882"/>
    <w:rsid w:val="00D41975"/>
    <w:rsid w:val="00D41E1D"/>
    <w:rsid w:val="00D41F2B"/>
    <w:rsid w:val="00D41F96"/>
    <w:rsid w:val="00D42285"/>
    <w:rsid w:val="00D42332"/>
    <w:rsid w:val="00D426C7"/>
    <w:rsid w:val="00D4393E"/>
    <w:rsid w:val="00D43FF0"/>
    <w:rsid w:val="00D446FC"/>
    <w:rsid w:val="00D448DD"/>
    <w:rsid w:val="00D45160"/>
    <w:rsid w:val="00D45188"/>
    <w:rsid w:val="00D459A8"/>
    <w:rsid w:val="00D45CB9"/>
    <w:rsid w:val="00D45DED"/>
    <w:rsid w:val="00D45F29"/>
    <w:rsid w:val="00D465B4"/>
    <w:rsid w:val="00D46F54"/>
    <w:rsid w:val="00D47069"/>
    <w:rsid w:val="00D477B9"/>
    <w:rsid w:val="00D477F7"/>
    <w:rsid w:val="00D47A4A"/>
    <w:rsid w:val="00D47D2E"/>
    <w:rsid w:val="00D50258"/>
    <w:rsid w:val="00D502B3"/>
    <w:rsid w:val="00D502D3"/>
    <w:rsid w:val="00D50678"/>
    <w:rsid w:val="00D509A7"/>
    <w:rsid w:val="00D50A26"/>
    <w:rsid w:val="00D50D05"/>
    <w:rsid w:val="00D50D33"/>
    <w:rsid w:val="00D513D5"/>
    <w:rsid w:val="00D51413"/>
    <w:rsid w:val="00D5148F"/>
    <w:rsid w:val="00D5196D"/>
    <w:rsid w:val="00D52102"/>
    <w:rsid w:val="00D52143"/>
    <w:rsid w:val="00D52CA8"/>
    <w:rsid w:val="00D53419"/>
    <w:rsid w:val="00D53D1D"/>
    <w:rsid w:val="00D53EA5"/>
    <w:rsid w:val="00D53F7F"/>
    <w:rsid w:val="00D54071"/>
    <w:rsid w:val="00D542FC"/>
    <w:rsid w:val="00D5482D"/>
    <w:rsid w:val="00D54975"/>
    <w:rsid w:val="00D54ADF"/>
    <w:rsid w:val="00D54B1B"/>
    <w:rsid w:val="00D54C5B"/>
    <w:rsid w:val="00D54FB9"/>
    <w:rsid w:val="00D5523A"/>
    <w:rsid w:val="00D5545E"/>
    <w:rsid w:val="00D557D7"/>
    <w:rsid w:val="00D55A9F"/>
    <w:rsid w:val="00D55CA0"/>
    <w:rsid w:val="00D55E7A"/>
    <w:rsid w:val="00D5650F"/>
    <w:rsid w:val="00D56907"/>
    <w:rsid w:val="00D569B3"/>
    <w:rsid w:val="00D56B2E"/>
    <w:rsid w:val="00D56B94"/>
    <w:rsid w:val="00D5715C"/>
    <w:rsid w:val="00D57185"/>
    <w:rsid w:val="00D573D0"/>
    <w:rsid w:val="00D57677"/>
    <w:rsid w:val="00D57FCB"/>
    <w:rsid w:val="00D6001A"/>
    <w:rsid w:val="00D60343"/>
    <w:rsid w:val="00D60430"/>
    <w:rsid w:val="00D60675"/>
    <w:rsid w:val="00D60A29"/>
    <w:rsid w:val="00D60CEC"/>
    <w:rsid w:val="00D60E7A"/>
    <w:rsid w:val="00D60F25"/>
    <w:rsid w:val="00D61177"/>
    <w:rsid w:val="00D61437"/>
    <w:rsid w:val="00D617E9"/>
    <w:rsid w:val="00D62103"/>
    <w:rsid w:val="00D621CB"/>
    <w:rsid w:val="00D62425"/>
    <w:rsid w:val="00D625F1"/>
    <w:rsid w:val="00D62EF3"/>
    <w:rsid w:val="00D631F5"/>
    <w:rsid w:val="00D635C4"/>
    <w:rsid w:val="00D63685"/>
    <w:rsid w:val="00D63DF7"/>
    <w:rsid w:val="00D63E1E"/>
    <w:rsid w:val="00D640FD"/>
    <w:rsid w:val="00D64D6E"/>
    <w:rsid w:val="00D64E00"/>
    <w:rsid w:val="00D65714"/>
    <w:rsid w:val="00D6593A"/>
    <w:rsid w:val="00D6602F"/>
    <w:rsid w:val="00D6638F"/>
    <w:rsid w:val="00D6643B"/>
    <w:rsid w:val="00D66533"/>
    <w:rsid w:val="00D66C02"/>
    <w:rsid w:val="00D66EF0"/>
    <w:rsid w:val="00D66F2D"/>
    <w:rsid w:val="00D6704D"/>
    <w:rsid w:val="00D673DF"/>
    <w:rsid w:val="00D70117"/>
    <w:rsid w:val="00D70321"/>
    <w:rsid w:val="00D7069F"/>
    <w:rsid w:val="00D7071B"/>
    <w:rsid w:val="00D708BA"/>
    <w:rsid w:val="00D70916"/>
    <w:rsid w:val="00D70EFC"/>
    <w:rsid w:val="00D71121"/>
    <w:rsid w:val="00D7147E"/>
    <w:rsid w:val="00D7170A"/>
    <w:rsid w:val="00D71821"/>
    <w:rsid w:val="00D7189A"/>
    <w:rsid w:val="00D71A37"/>
    <w:rsid w:val="00D71C9F"/>
    <w:rsid w:val="00D71ED3"/>
    <w:rsid w:val="00D71F9C"/>
    <w:rsid w:val="00D726D8"/>
    <w:rsid w:val="00D72F36"/>
    <w:rsid w:val="00D73112"/>
    <w:rsid w:val="00D73284"/>
    <w:rsid w:val="00D73E96"/>
    <w:rsid w:val="00D7462A"/>
    <w:rsid w:val="00D74A1A"/>
    <w:rsid w:val="00D74C3A"/>
    <w:rsid w:val="00D753AC"/>
    <w:rsid w:val="00D7544E"/>
    <w:rsid w:val="00D75603"/>
    <w:rsid w:val="00D7563E"/>
    <w:rsid w:val="00D756EE"/>
    <w:rsid w:val="00D7576B"/>
    <w:rsid w:val="00D757D5"/>
    <w:rsid w:val="00D75BE8"/>
    <w:rsid w:val="00D76072"/>
    <w:rsid w:val="00D7648E"/>
    <w:rsid w:val="00D77A3E"/>
    <w:rsid w:val="00D77A88"/>
    <w:rsid w:val="00D80322"/>
    <w:rsid w:val="00D80421"/>
    <w:rsid w:val="00D80438"/>
    <w:rsid w:val="00D808D0"/>
    <w:rsid w:val="00D80A49"/>
    <w:rsid w:val="00D81446"/>
    <w:rsid w:val="00D818B1"/>
    <w:rsid w:val="00D81986"/>
    <w:rsid w:val="00D81A77"/>
    <w:rsid w:val="00D81CA6"/>
    <w:rsid w:val="00D81E6C"/>
    <w:rsid w:val="00D81F04"/>
    <w:rsid w:val="00D81F23"/>
    <w:rsid w:val="00D81F35"/>
    <w:rsid w:val="00D82807"/>
    <w:rsid w:val="00D82BB2"/>
    <w:rsid w:val="00D83021"/>
    <w:rsid w:val="00D8323A"/>
    <w:rsid w:val="00D8357D"/>
    <w:rsid w:val="00D8474D"/>
    <w:rsid w:val="00D85033"/>
    <w:rsid w:val="00D85B96"/>
    <w:rsid w:val="00D860A5"/>
    <w:rsid w:val="00D863EF"/>
    <w:rsid w:val="00D87191"/>
    <w:rsid w:val="00D87376"/>
    <w:rsid w:val="00D8749C"/>
    <w:rsid w:val="00D87825"/>
    <w:rsid w:val="00D87CDE"/>
    <w:rsid w:val="00D90067"/>
    <w:rsid w:val="00D901BD"/>
    <w:rsid w:val="00D90744"/>
    <w:rsid w:val="00D90D7E"/>
    <w:rsid w:val="00D91031"/>
    <w:rsid w:val="00D911BB"/>
    <w:rsid w:val="00D91684"/>
    <w:rsid w:val="00D9175A"/>
    <w:rsid w:val="00D91C4D"/>
    <w:rsid w:val="00D92044"/>
    <w:rsid w:val="00D9232E"/>
    <w:rsid w:val="00D92364"/>
    <w:rsid w:val="00D92D37"/>
    <w:rsid w:val="00D92F0D"/>
    <w:rsid w:val="00D92F45"/>
    <w:rsid w:val="00D93134"/>
    <w:rsid w:val="00D9316D"/>
    <w:rsid w:val="00D93266"/>
    <w:rsid w:val="00D9333E"/>
    <w:rsid w:val="00D9391B"/>
    <w:rsid w:val="00D9394C"/>
    <w:rsid w:val="00D93988"/>
    <w:rsid w:val="00D93CFE"/>
    <w:rsid w:val="00D93F81"/>
    <w:rsid w:val="00D941CB"/>
    <w:rsid w:val="00D942ED"/>
    <w:rsid w:val="00D942F2"/>
    <w:rsid w:val="00D94409"/>
    <w:rsid w:val="00D945D5"/>
    <w:rsid w:val="00D945F1"/>
    <w:rsid w:val="00D94639"/>
    <w:rsid w:val="00D94968"/>
    <w:rsid w:val="00D94C82"/>
    <w:rsid w:val="00D94FD0"/>
    <w:rsid w:val="00D9526E"/>
    <w:rsid w:val="00D9534C"/>
    <w:rsid w:val="00D95522"/>
    <w:rsid w:val="00D95608"/>
    <w:rsid w:val="00D95612"/>
    <w:rsid w:val="00D95763"/>
    <w:rsid w:val="00D95EEB"/>
    <w:rsid w:val="00D95F7C"/>
    <w:rsid w:val="00D962A4"/>
    <w:rsid w:val="00D96615"/>
    <w:rsid w:val="00D968B8"/>
    <w:rsid w:val="00D96B97"/>
    <w:rsid w:val="00D974E7"/>
    <w:rsid w:val="00D97B1F"/>
    <w:rsid w:val="00D97E4C"/>
    <w:rsid w:val="00DA0326"/>
    <w:rsid w:val="00DA0407"/>
    <w:rsid w:val="00DA0598"/>
    <w:rsid w:val="00DA078F"/>
    <w:rsid w:val="00DA0B24"/>
    <w:rsid w:val="00DA0D14"/>
    <w:rsid w:val="00DA10BE"/>
    <w:rsid w:val="00DA10C0"/>
    <w:rsid w:val="00DA13F3"/>
    <w:rsid w:val="00DA16A8"/>
    <w:rsid w:val="00DA1936"/>
    <w:rsid w:val="00DA1D0A"/>
    <w:rsid w:val="00DA2782"/>
    <w:rsid w:val="00DA2EC6"/>
    <w:rsid w:val="00DA3204"/>
    <w:rsid w:val="00DA344B"/>
    <w:rsid w:val="00DA3934"/>
    <w:rsid w:val="00DA3F37"/>
    <w:rsid w:val="00DA4068"/>
    <w:rsid w:val="00DA43A3"/>
    <w:rsid w:val="00DA4AC1"/>
    <w:rsid w:val="00DA5665"/>
    <w:rsid w:val="00DA57B1"/>
    <w:rsid w:val="00DA63CD"/>
    <w:rsid w:val="00DA6640"/>
    <w:rsid w:val="00DA6687"/>
    <w:rsid w:val="00DA6B10"/>
    <w:rsid w:val="00DA6B2C"/>
    <w:rsid w:val="00DA6DDE"/>
    <w:rsid w:val="00DA6E69"/>
    <w:rsid w:val="00DA7644"/>
    <w:rsid w:val="00DB0163"/>
    <w:rsid w:val="00DB0222"/>
    <w:rsid w:val="00DB03FA"/>
    <w:rsid w:val="00DB083C"/>
    <w:rsid w:val="00DB08EC"/>
    <w:rsid w:val="00DB0C23"/>
    <w:rsid w:val="00DB0EAE"/>
    <w:rsid w:val="00DB102A"/>
    <w:rsid w:val="00DB13C2"/>
    <w:rsid w:val="00DB1E02"/>
    <w:rsid w:val="00DB208E"/>
    <w:rsid w:val="00DB22FE"/>
    <w:rsid w:val="00DB2745"/>
    <w:rsid w:val="00DB2949"/>
    <w:rsid w:val="00DB298E"/>
    <w:rsid w:val="00DB2E06"/>
    <w:rsid w:val="00DB311A"/>
    <w:rsid w:val="00DB31CD"/>
    <w:rsid w:val="00DB37AA"/>
    <w:rsid w:val="00DB3A8A"/>
    <w:rsid w:val="00DB3E35"/>
    <w:rsid w:val="00DB3F5A"/>
    <w:rsid w:val="00DB406C"/>
    <w:rsid w:val="00DB40BA"/>
    <w:rsid w:val="00DB4526"/>
    <w:rsid w:val="00DB47E1"/>
    <w:rsid w:val="00DB4CD4"/>
    <w:rsid w:val="00DB4D52"/>
    <w:rsid w:val="00DB4E71"/>
    <w:rsid w:val="00DB539B"/>
    <w:rsid w:val="00DB5475"/>
    <w:rsid w:val="00DB56C8"/>
    <w:rsid w:val="00DB581D"/>
    <w:rsid w:val="00DB5824"/>
    <w:rsid w:val="00DB5A1E"/>
    <w:rsid w:val="00DB5A91"/>
    <w:rsid w:val="00DB6977"/>
    <w:rsid w:val="00DB6C82"/>
    <w:rsid w:val="00DB6D81"/>
    <w:rsid w:val="00DB6E6B"/>
    <w:rsid w:val="00DB7027"/>
    <w:rsid w:val="00DB71B9"/>
    <w:rsid w:val="00DB786D"/>
    <w:rsid w:val="00DB7EBC"/>
    <w:rsid w:val="00DB7FE9"/>
    <w:rsid w:val="00DC0108"/>
    <w:rsid w:val="00DC0891"/>
    <w:rsid w:val="00DC090E"/>
    <w:rsid w:val="00DC0D79"/>
    <w:rsid w:val="00DC1559"/>
    <w:rsid w:val="00DC15C2"/>
    <w:rsid w:val="00DC16E1"/>
    <w:rsid w:val="00DC1B74"/>
    <w:rsid w:val="00DC241A"/>
    <w:rsid w:val="00DC2906"/>
    <w:rsid w:val="00DC3269"/>
    <w:rsid w:val="00DC4002"/>
    <w:rsid w:val="00DC4072"/>
    <w:rsid w:val="00DC45B0"/>
    <w:rsid w:val="00DC4609"/>
    <w:rsid w:val="00DC4627"/>
    <w:rsid w:val="00DC48A8"/>
    <w:rsid w:val="00DC48F9"/>
    <w:rsid w:val="00DC4CD3"/>
    <w:rsid w:val="00DC59A6"/>
    <w:rsid w:val="00DC59AF"/>
    <w:rsid w:val="00DC5E11"/>
    <w:rsid w:val="00DC6073"/>
    <w:rsid w:val="00DC68ED"/>
    <w:rsid w:val="00DC6A35"/>
    <w:rsid w:val="00DC6B57"/>
    <w:rsid w:val="00DC6CEC"/>
    <w:rsid w:val="00DC79D5"/>
    <w:rsid w:val="00DC7F5E"/>
    <w:rsid w:val="00DD0562"/>
    <w:rsid w:val="00DD0977"/>
    <w:rsid w:val="00DD0B10"/>
    <w:rsid w:val="00DD10D4"/>
    <w:rsid w:val="00DD12AB"/>
    <w:rsid w:val="00DD1600"/>
    <w:rsid w:val="00DD1A93"/>
    <w:rsid w:val="00DD1BFD"/>
    <w:rsid w:val="00DD1C2F"/>
    <w:rsid w:val="00DD2C23"/>
    <w:rsid w:val="00DD2C82"/>
    <w:rsid w:val="00DD2EA0"/>
    <w:rsid w:val="00DD304D"/>
    <w:rsid w:val="00DD33BE"/>
    <w:rsid w:val="00DD3924"/>
    <w:rsid w:val="00DD394C"/>
    <w:rsid w:val="00DD3C4A"/>
    <w:rsid w:val="00DD3D21"/>
    <w:rsid w:val="00DD4580"/>
    <w:rsid w:val="00DD4ABE"/>
    <w:rsid w:val="00DD4B54"/>
    <w:rsid w:val="00DD4D17"/>
    <w:rsid w:val="00DD4E76"/>
    <w:rsid w:val="00DD4F39"/>
    <w:rsid w:val="00DD5254"/>
    <w:rsid w:val="00DD5660"/>
    <w:rsid w:val="00DD575C"/>
    <w:rsid w:val="00DD590A"/>
    <w:rsid w:val="00DD5B7B"/>
    <w:rsid w:val="00DD5D45"/>
    <w:rsid w:val="00DD6175"/>
    <w:rsid w:val="00DD61FD"/>
    <w:rsid w:val="00DD6A2A"/>
    <w:rsid w:val="00DD7C2F"/>
    <w:rsid w:val="00DD7DF2"/>
    <w:rsid w:val="00DE0157"/>
    <w:rsid w:val="00DE085D"/>
    <w:rsid w:val="00DE0B33"/>
    <w:rsid w:val="00DE0E7E"/>
    <w:rsid w:val="00DE117E"/>
    <w:rsid w:val="00DE1699"/>
    <w:rsid w:val="00DE1709"/>
    <w:rsid w:val="00DE1C96"/>
    <w:rsid w:val="00DE2B48"/>
    <w:rsid w:val="00DE2B75"/>
    <w:rsid w:val="00DE2C6C"/>
    <w:rsid w:val="00DE2F47"/>
    <w:rsid w:val="00DE3647"/>
    <w:rsid w:val="00DE39F5"/>
    <w:rsid w:val="00DE4D8E"/>
    <w:rsid w:val="00DE50A3"/>
    <w:rsid w:val="00DE5571"/>
    <w:rsid w:val="00DE55C9"/>
    <w:rsid w:val="00DE55ED"/>
    <w:rsid w:val="00DE5827"/>
    <w:rsid w:val="00DE5AA5"/>
    <w:rsid w:val="00DE5C5E"/>
    <w:rsid w:val="00DE5F99"/>
    <w:rsid w:val="00DE5F9A"/>
    <w:rsid w:val="00DE6210"/>
    <w:rsid w:val="00DE692F"/>
    <w:rsid w:val="00DE6983"/>
    <w:rsid w:val="00DE6C9B"/>
    <w:rsid w:val="00DE6FB3"/>
    <w:rsid w:val="00DE72CD"/>
    <w:rsid w:val="00DE77E6"/>
    <w:rsid w:val="00DE7960"/>
    <w:rsid w:val="00DE797A"/>
    <w:rsid w:val="00DE7AC7"/>
    <w:rsid w:val="00DE7C6B"/>
    <w:rsid w:val="00DF0192"/>
    <w:rsid w:val="00DF049B"/>
    <w:rsid w:val="00DF0B13"/>
    <w:rsid w:val="00DF0C4A"/>
    <w:rsid w:val="00DF0E59"/>
    <w:rsid w:val="00DF1019"/>
    <w:rsid w:val="00DF1303"/>
    <w:rsid w:val="00DF1427"/>
    <w:rsid w:val="00DF1640"/>
    <w:rsid w:val="00DF18D2"/>
    <w:rsid w:val="00DF1B73"/>
    <w:rsid w:val="00DF1CBF"/>
    <w:rsid w:val="00DF1ED4"/>
    <w:rsid w:val="00DF20A2"/>
    <w:rsid w:val="00DF2332"/>
    <w:rsid w:val="00DF24BF"/>
    <w:rsid w:val="00DF2549"/>
    <w:rsid w:val="00DF2748"/>
    <w:rsid w:val="00DF2925"/>
    <w:rsid w:val="00DF2AAA"/>
    <w:rsid w:val="00DF30F8"/>
    <w:rsid w:val="00DF36C9"/>
    <w:rsid w:val="00DF3801"/>
    <w:rsid w:val="00DF3BBE"/>
    <w:rsid w:val="00DF3D32"/>
    <w:rsid w:val="00DF40A9"/>
    <w:rsid w:val="00DF43F0"/>
    <w:rsid w:val="00DF482E"/>
    <w:rsid w:val="00DF4DF3"/>
    <w:rsid w:val="00DF4EA5"/>
    <w:rsid w:val="00DF4FD0"/>
    <w:rsid w:val="00DF5331"/>
    <w:rsid w:val="00DF545F"/>
    <w:rsid w:val="00DF5E54"/>
    <w:rsid w:val="00DF5E63"/>
    <w:rsid w:val="00DF5FEA"/>
    <w:rsid w:val="00DF62CA"/>
    <w:rsid w:val="00DF6C76"/>
    <w:rsid w:val="00DF6D73"/>
    <w:rsid w:val="00DF7B5D"/>
    <w:rsid w:val="00DF7E32"/>
    <w:rsid w:val="00DF7F1B"/>
    <w:rsid w:val="00E0003B"/>
    <w:rsid w:val="00E001E2"/>
    <w:rsid w:val="00E00DD1"/>
    <w:rsid w:val="00E0127A"/>
    <w:rsid w:val="00E01864"/>
    <w:rsid w:val="00E01CA2"/>
    <w:rsid w:val="00E02006"/>
    <w:rsid w:val="00E02813"/>
    <w:rsid w:val="00E02DCC"/>
    <w:rsid w:val="00E038DA"/>
    <w:rsid w:val="00E03AB1"/>
    <w:rsid w:val="00E03CB6"/>
    <w:rsid w:val="00E0456B"/>
    <w:rsid w:val="00E04595"/>
    <w:rsid w:val="00E0494B"/>
    <w:rsid w:val="00E04967"/>
    <w:rsid w:val="00E053EF"/>
    <w:rsid w:val="00E057A5"/>
    <w:rsid w:val="00E05916"/>
    <w:rsid w:val="00E063FB"/>
    <w:rsid w:val="00E064F8"/>
    <w:rsid w:val="00E06700"/>
    <w:rsid w:val="00E0673D"/>
    <w:rsid w:val="00E06CB6"/>
    <w:rsid w:val="00E06D29"/>
    <w:rsid w:val="00E06D33"/>
    <w:rsid w:val="00E06FFC"/>
    <w:rsid w:val="00E0719F"/>
    <w:rsid w:val="00E072FC"/>
    <w:rsid w:val="00E075C3"/>
    <w:rsid w:val="00E100EF"/>
    <w:rsid w:val="00E1074A"/>
    <w:rsid w:val="00E108A0"/>
    <w:rsid w:val="00E10953"/>
    <w:rsid w:val="00E11077"/>
    <w:rsid w:val="00E111D0"/>
    <w:rsid w:val="00E11302"/>
    <w:rsid w:val="00E118E4"/>
    <w:rsid w:val="00E11B7A"/>
    <w:rsid w:val="00E11DFD"/>
    <w:rsid w:val="00E11F2F"/>
    <w:rsid w:val="00E1209A"/>
    <w:rsid w:val="00E12B03"/>
    <w:rsid w:val="00E12B43"/>
    <w:rsid w:val="00E12EBA"/>
    <w:rsid w:val="00E130CA"/>
    <w:rsid w:val="00E13512"/>
    <w:rsid w:val="00E137A5"/>
    <w:rsid w:val="00E13BA7"/>
    <w:rsid w:val="00E13D42"/>
    <w:rsid w:val="00E13E42"/>
    <w:rsid w:val="00E14463"/>
    <w:rsid w:val="00E147AE"/>
    <w:rsid w:val="00E148DD"/>
    <w:rsid w:val="00E14A15"/>
    <w:rsid w:val="00E14A66"/>
    <w:rsid w:val="00E14C17"/>
    <w:rsid w:val="00E154E6"/>
    <w:rsid w:val="00E159A1"/>
    <w:rsid w:val="00E159A7"/>
    <w:rsid w:val="00E15CA0"/>
    <w:rsid w:val="00E16A65"/>
    <w:rsid w:val="00E16D3A"/>
    <w:rsid w:val="00E172D2"/>
    <w:rsid w:val="00E1730E"/>
    <w:rsid w:val="00E173AA"/>
    <w:rsid w:val="00E17C9A"/>
    <w:rsid w:val="00E17CD7"/>
    <w:rsid w:val="00E17D61"/>
    <w:rsid w:val="00E206E0"/>
    <w:rsid w:val="00E20785"/>
    <w:rsid w:val="00E208FB"/>
    <w:rsid w:val="00E20DED"/>
    <w:rsid w:val="00E215EC"/>
    <w:rsid w:val="00E21855"/>
    <w:rsid w:val="00E21E1F"/>
    <w:rsid w:val="00E22064"/>
    <w:rsid w:val="00E222B4"/>
    <w:rsid w:val="00E22372"/>
    <w:rsid w:val="00E22C9C"/>
    <w:rsid w:val="00E23653"/>
    <w:rsid w:val="00E2373A"/>
    <w:rsid w:val="00E23BB6"/>
    <w:rsid w:val="00E23E00"/>
    <w:rsid w:val="00E23E8E"/>
    <w:rsid w:val="00E2428F"/>
    <w:rsid w:val="00E243A7"/>
    <w:rsid w:val="00E246AB"/>
    <w:rsid w:val="00E24700"/>
    <w:rsid w:val="00E25302"/>
    <w:rsid w:val="00E25404"/>
    <w:rsid w:val="00E25694"/>
    <w:rsid w:val="00E25C51"/>
    <w:rsid w:val="00E25E0B"/>
    <w:rsid w:val="00E26351"/>
    <w:rsid w:val="00E264C9"/>
    <w:rsid w:val="00E267BA"/>
    <w:rsid w:val="00E26EE4"/>
    <w:rsid w:val="00E2705D"/>
    <w:rsid w:val="00E2727D"/>
    <w:rsid w:val="00E273E9"/>
    <w:rsid w:val="00E27662"/>
    <w:rsid w:val="00E279D7"/>
    <w:rsid w:val="00E27A58"/>
    <w:rsid w:val="00E27AA7"/>
    <w:rsid w:val="00E27DA2"/>
    <w:rsid w:val="00E30461"/>
    <w:rsid w:val="00E30B63"/>
    <w:rsid w:val="00E30E66"/>
    <w:rsid w:val="00E310DB"/>
    <w:rsid w:val="00E31529"/>
    <w:rsid w:val="00E31C67"/>
    <w:rsid w:val="00E3205F"/>
    <w:rsid w:val="00E32F6D"/>
    <w:rsid w:val="00E3316B"/>
    <w:rsid w:val="00E33BBD"/>
    <w:rsid w:val="00E33D2A"/>
    <w:rsid w:val="00E33EB9"/>
    <w:rsid w:val="00E34596"/>
    <w:rsid w:val="00E34735"/>
    <w:rsid w:val="00E34AED"/>
    <w:rsid w:val="00E34DF0"/>
    <w:rsid w:val="00E35848"/>
    <w:rsid w:val="00E35941"/>
    <w:rsid w:val="00E35DAF"/>
    <w:rsid w:val="00E37132"/>
    <w:rsid w:val="00E37641"/>
    <w:rsid w:val="00E37B9F"/>
    <w:rsid w:val="00E40096"/>
    <w:rsid w:val="00E4054D"/>
    <w:rsid w:val="00E4057D"/>
    <w:rsid w:val="00E405C7"/>
    <w:rsid w:val="00E40703"/>
    <w:rsid w:val="00E40829"/>
    <w:rsid w:val="00E4155A"/>
    <w:rsid w:val="00E41885"/>
    <w:rsid w:val="00E41B0E"/>
    <w:rsid w:val="00E41B8E"/>
    <w:rsid w:val="00E41BC5"/>
    <w:rsid w:val="00E41E46"/>
    <w:rsid w:val="00E42111"/>
    <w:rsid w:val="00E42575"/>
    <w:rsid w:val="00E42DE0"/>
    <w:rsid w:val="00E430E1"/>
    <w:rsid w:val="00E4351B"/>
    <w:rsid w:val="00E43588"/>
    <w:rsid w:val="00E43748"/>
    <w:rsid w:val="00E43913"/>
    <w:rsid w:val="00E443F3"/>
    <w:rsid w:val="00E449FC"/>
    <w:rsid w:val="00E44C50"/>
    <w:rsid w:val="00E44ED0"/>
    <w:rsid w:val="00E454B2"/>
    <w:rsid w:val="00E45931"/>
    <w:rsid w:val="00E462BC"/>
    <w:rsid w:val="00E463A9"/>
    <w:rsid w:val="00E46767"/>
    <w:rsid w:val="00E46A67"/>
    <w:rsid w:val="00E46D6C"/>
    <w:rsid w:val="00E46E98"/>
    <w:rsid w:val="00E47648"/>
    <w:rsid w:val="00E47790"/>
    <w:rsid w:val="00E47A51"/>
    <w:rsid w:val="00E47C16"/>
    <w:rsid w:val="00E47F45"/>
    <w:rsid w:val="00E5005D"/>
    <w:rsid w:val="00E50185"/>
    <w:rsid w:val="00E50D50"/>
    <w:rsid w:val="00E50D97"/>
    <w:rsid w:val="00E50F77"/>
    <w:rsid w:val="00E51199"/>
    <w:rsid w:val="00E51943"/>
    <w:rsid w:val="00E5236F"/>
    <w:rsid w:val="00E52549"/>
    <w:rsid w:val="00E53473"/>
    <w:rsid w:val="00E53D8A"/>
    <w:rsid w:val="00E53DEA"/>
    <w:rsid w:val="00E54201"/>
    <w:rsid w:val="00E54212"/>
    <w:rsid w:val="00E54678"/>
    <w:rsid w:val="00E546F4"/>
    <w:rsid w:val="00E55450"/>
    <w:rsid w:val="00E5562E"/>
    <w:rsid w:val="00E5596E"/>
    <w:rsid w:val="00E559DE"/>
    <w:rsid w:val="00E55EFC"/>
    <w:rsid w:val="00E5654E"/>
    <w:rsid w:val="00E569F1"/>
    <w:rsid w:val="00E57147"/>
    <w:rsid w:val="00E57492"/>
    <w:rsid w:val="00E57984"/>
    <w:rsid w:val="00E57ED0"/>
    <w:rsid w:val="00E57F06"/>
    <w:rsid w:val="00E6023A"/>
    <w:rsid w:val="00E6072A"/>
    <w:rsid w:val="00E607FA"/>
    <w:rsid w:val="00E60C26"/>
    <w:rsid w:val="00E60D66"/>
    <w:rsid w:val="00E60DAD"/>
    <w:rsid w:val="00E60E0B"/>
    <w:rsid w:val="00E61960"/>
    <w:rsid w:val="00E61BB9"/>
    <w:rsid w:val="00E61D64"/>
    <w:rsid w:val="00E621DA"/>
    <w:rsid w:val="00E622C2"/>
    <w:rsid w:val="00E62572"/>
    <w:rsid w:val="00E625A9"/>
    <w:rsid w:val="00E62706"/>
    <w:rsid w:val="00E62739"/>
    <w:rsid w:val="00E62971"/>
    <w:rsid w:val="00E62A96"/>
    <w:rsid w:val="00E62BB1"/>
    <w:rsid w:val="00E639EA"/>
    <w:rsid w:val="00E63CE9"/>
    <w:rsid w:val="00E63E2A"/>
    <w:rsid w:val="00E63F88"/>
    <w:rsid w:val="00E64007"/>
    <w:rsid w:val="00E6416B"/>
    <w:rsid w:val="00E6435B"/>
    <w:rsid w:val="00E64517"/>
    <w:rsid w:val="00E64603"/>
    <w:rsid w:val="00E64778"/>
    <w:rsid w:val="00E64B66"/>
    <w:rsid w:val="00E64D2C"/>
    <w:rsid w:val="00E64F5F"/>
    <w:rsid w:val="00E650BA"/>
    <w:rsid w:val="00E65351"/>
    <w:rsid w:val="00E653F6"/>
    <w:rsid w:val="00E65500"/>
    <w:rsid w:val="00E65573"/>
    <w:rsid w:val="00E6561C"/>
    <w:rsid w:val="00E6575C"/>
    <w:rsid w:val="00E65B54"/>
    <w:rsid w:val="00E65E8C"/>
    <w:rsid w:val="00E660FB"/>
    <w:rsid w:val="00E663AD"/>
    <w:rsid w:val="00E665F5"/>
    <w:rsid w:val="00E66747"/>
    <w:rsid w:val="00E66FE1"/>
    <w:rsid w:val="00E672E1"/>
    <w:rsid w:val="00E673EC"/>
    <w:rsid w:val="00E67B74"/>
    <w:rsid w:val="00E70080"/>
    <w:rsid w:val="00E70089"/>
    <w:rsid w:val="00E70642"/>
    <w:rsid w:val="00E7082C"/>
    <w:rsid w:val="00E70B4C"/>
    <w:rsid w:val="00E70D71"/>
    <w:rsid w:val="00E70E70"/>
    <w:rsid w:val="00E7125F"/>
    <w:rsid w:val="00E712C2"/>
    <w:rsid w:val="00E712FC"/>
    <w:rsid w:val="00E71778"/>
    <w:rsid w:val="00E718B1"/>
    <w:rsid w:val="00E71FCF"/>
    <w:rsid w:val="00E723C9"/>
    <w:rsid w:val="00E72611"/>
    <w:rsid w:val="00E72736"/>
    <w:rsid w:val="00E728AF"/>
    <w:rsid w:val="00E72A44"/>
    <w:rsid w:val="00E72C66"/>
    <w:rsid w:val="00E72CE1"/>
    <w:rsid w:val="00E73175"/>
    <w:rsid w:val="00E7337E"/>
    <w:rsid w:val="00E733CD"/>
    <w:rsid w:val="00E7346F"/>
    <w:rsid w:val="00E73772"/>
    <w:rsid w:val="00E7384B"/>
    <w:rsid w:val="00E73ACB"/>
    <w:rsid w:val="00E73F60"/>
    <w:rsid w:val="00E73F6A"/>
    <w:rsid w:val="00E7436B"/>
    <w:rsid w:val="00E743C6"/>
    <w:rsid w:val="00E74A42"/>
    <w:rsid w:val="00E74B39"/>
    <w:rsid w:val="00E74B8A"/>
    <w:rsid w:val="00E7550E"/>
    <w:rsid w:val="00E755AF"/>
    <w:rsid w:val="00E7585B"/>
    <w:rsid w:val="00E75C2E"/>
    <w:rsid w:val="00E76BE0"/>
    <w:rsid w:val="00E76CD1"/>
    <w:rsid w:val="00E77E12"/>
    <w:rsid w:val="00E80048"/>
    <w:rsid w:val="00E8017B"/>
    <w:rsid w:val="00E803AF"/>
    <w:rsid w:val="00E803D8"/>
    <w:rsid w:val="00E8060D"/>
    <w:rsid w:val="00E806CE"/>
    <w:rsid w:val="00E807A8"/>
    <w:rsid w:val="00E80C60"/>
    <w:rsid w:val="00E80E16"/>
    <w:rsid w:val="00E80FF7"/>
    <w:rsid w:val="00E811D7"/>
    <w:rsid w:val="00E8172B"/>
    <w:rsid w:val="00E8192F"/>
    <w:rsid w:val="00E81A02"/>
    <w:rsid w:val="00E821BB"/>
    <w:rsid w:val="00E82275"/>
    <w:rsid w:val="00E82465"/>
    <w:rsid w:val="00E8275D"/>
    <w:rsid w:val="00E828A3"/>
    <w:rsid w:val="00E82C7D"/>
    <w:rsid w:val="00E82CE3"/>
    <w:rsid w:val="00E8315C"/>
    <w:rsid w:val="00E833DF"/>
    <w:rsid w:val="00E833FE"/>
    <w:rsid w:val="00E84430"/>
    <w:rsid w:val="00E84ABF"/>
    <w:rsid w:val="00E84EA6"/>
    <w:rsid w:val="00E84F2C"/>
    <w:rsid w:val="00E84F87"/>
    <w:rsid w:val="00E85536"/>
    <w:rsid w:val="00E858EA"/>
    <w:rsid w:val="00E85A3C"/>
    <w:rsid w:val="00E85C31"/>
    <w:rsid w:val="00E85D71"/>
    <w:rsid w:val="00E85DA3"/>
    <w:rsid w:val="00E862F4"/>
    <w:rsid w:val="00E86C5E"/>
    <w:rsid w:val="00E86C99"/>
    <w:rsid w:val="00E871D3"/>
    <w:rsid w:val="00E87292"/>
    <w:rsid w:val="00E87602"/>
    <w:rsid w:val="00E87A31"/>
    <w:rsid w:val="00E87B78"/>
    <w:rsid w:val="00E87EC0"/>
    <w:rsid w:val="00E87F46"/>
    <w:rsid w:val="00E90933"/>
    <w:rsid w:val="00E90C52"/>
    <w:rsid w:val="00E91127"/>
    <w:rsid w:val="00E9137E"/>
    <w:rsid w:val="00E91800"/>
    <w:rsid w:val="00E91B86"/>
    <w:rsid w:val="00E91FFF"/>
    <w:rsid w:val="00E920B6"/>
    <w:rsid w:val="00E927FA"/>
    <w:rsid w:val="00E92962"/>
    <w:rsid w:val="00E929C3"/>
    <w:rsid w:val="00E929E3"/>
    <w:rsid w:val="00E92CBF"/>
    <w:rsid w:val="00E92E24"/>
    <w:rsid w:val="00E92E76"/>
    <w:rsid w:val="00E92F74"/>
    <w:rsid w:val="00E92F7D"/>
    <w:rsid w:val="00E93200"/>
    <w:rsid w:val="00E93B62"/>
    <w:rsid w:val="00E9425A"/>
    <w:rsid w:val="00E94CEE"/>
    <w:rsid w:val="00E951C9"/>
    <w:rsid w:val="00E95741"/>
    <w:rsid w:val="00E95B2B"/>
    <w:rsid w:val="00E962D7"/>
    <w:rsid w:val="00E967A4"/>
    <w:rsid w:val="00E969C7"/>
    <w:rsid w:val="00E96D58"/>
    <w:rsid w:val="00E976A1"/>
    <w:rsid w:val="00E97B97"/>
    <w:rsid w:val="00E97D2A"/>
    <w:rsid w:val="00E97F8B"/>
    <w:rsid w:val="00EA0E52"/>
    <w:rsid w:val="00EA1721"/>
    <w:rsid w:val="00EA2326"/>
    <w:rsid w:val="00EA281E"/>
    <w:rsid w:val="00EA28A0"/>
    <w:rsid w:val="00EA2AEE"/>
    <w:rsid w:val="00EA2E0A"/>
    <w:rsid w:val="00EA2E96"/>
    <w:rsid w:val="00EA2F07"/>
    <w:rsid w:val="00EA3299"/>
    <w:rsid w:val="00EA3546"/>
    <w:rsid w:val="00EA368C"/>
    <w:rsid w:val="00EA388D"/>
    <w:rsid w:val="00EA3A7A"/>
    <w:rsid w:val="00EA400F"/>
    <w:rsid w:val="00EA42E9"/>
    <w:rsid w:val="00EA436D"/>
    <w:rsid w:val="00EA44EE"/>
    <w:rsid w:val="00EA476B"/>
    <w:rsid w:val="00EA4C24"/>
    <w:rsid w:val="00EA50A8"/>
    <w:rsid w:val="00EA5A77"/>
    <w:rsid w:val="00EA5DA2"/>
    <w:rsid w:val="00EA5F56"/>
    <w:rsid w:val="00EA61CE"/>
    <w:rsid w:val="00EA6359"/>
    <w:rsid w:val="00EA6B8D"/>
    <w:rsid w:val="00EA6BD4"/>
    <w:rsid w:val="00EA7210"/>
    <w:rsid w:val="00EA7571"/>
    <w:rsid w:val="00EB01DA"/>
    <w:rsid w:val="00EB0270"/>
    <w:rsid w:val="00EB037E"/>
    <w:rsid w:val="00EB0B5D"/>
    <w:rsid w:val="00EB101B"/>
    <w:rsid w:val="00EB12E4"/>
    <w:rsid w:val="00EB155B"/>
    <w:rsid w:val="00EB15FD"/>
    <w:rsid w:val="00EB22BA"/>
    <w:rsid w:val="00EB25A5"/>
    <w:rsid w:val="00EB294A"/>
    <w:rsid w:val="00EB2CA9"/>
    <w:rsid w:val="00EB2F84"/>
    <w:rsid w:val="00EB2F8A"/>
    <w:rsid w:val="00EB32C0"/>
    <w:rsid w:val="00EB3347"/>
    <w:rsid w:val="00EB33F0"/>
    <w:rsid w:val="00EB360F"/>
    <w:rsid w:val="00EB361C"/>
    <w:rsid w:val="00EB36FE"/>
    <w:rsid w:val="00EB38EE"/>
    <w:rsid w:val="00EB3938"/>
    <w:rsid w:val="00EB41A5"/>
    <w:rsid w:val="00EB47E5"/>
    <w:rsid w:val="00EB52DF"/>
    <w:rsid w:val="00EB5571"/>
    <w:rsid w:val="00EB5668"/>
    <w:rsid w:val="00EB5A8B"/>
    <w:rsid w:val="00EB6064"/>
    <w:rsid w:val="00EB6203"/>
    <w:rsid w:val="00EB631E"/>
    <w:rsid w:val="00EB6617"/>
    <w:rsid w:val="00EB69DB"/>
    <w:rsid w:val="00EB6E9B"/>
    <w:rsid w:val="00EB70C7"/>
    <w:rsid w:val="00EB760E"/>
    <w:rsid w:val="00EB7B15"/>
    <w:rsid w:val="00EB7FD2"/>
    <w:rsid w:val="00EC08BB"/>
    <w:rsid w:val="00EC16FA"/>
    <w:rsid w:val="00EC1771"/>
    <w:rsid w:val="00EC1835"/>
    <w:rsid w:val="00EC1980"/>
    <w:rsid w:val="00EC218F"/>
    <w:rsid w:val="00EC2823"/>
    <w:rsid w:val="00EC3262"/>
    <w:rsid w:val="00EC3687"/>
    <w:rsid w:val="00EC36E6"/>
    <w:rsid w:val="00EC4144"/>
    <w:rsid w:val="00EC4184"/>
    <w:rsid w:val="00EC41C6"/>
    <w:rsid w:val="00EC48A6"/>
    <w:rsid w:val="00EC5133"/>
    <w:rsid w:val="00EC54C4"/>
    <w:rsid w:val="00EC5EDE"/>
    <w:rsid w:val="00EC660A"/>
    <w:rsid w:val="00EC6629"/>
    <w:rsid w:val="00EC66C5"/>
    <w:rsid w:val="00EC6757"/>
    <w:rsid w:val="00EC6E94"/>
    <w:rsid w:val="00EC731C"/>
    <w:rsid w:val="00EC78DE"/>
    <w:rsid w:val="00ED022C"/>
    <w:rsid w:val="00ED0867"/>
    <w:rsid w:val="00ED0ABE"/>
    <w:rsid w:val="00ED0EE8"/>
    <w:rsid w:val="00ED0F2B"/>
    <w:rsid w:val="00ED145A"/>
    <w:rsid w:val="00ED183B"/>
    <w:rsid w:val="00ED184A"/>
    <w:rsid w:val="00ED1931"/>
    <w:rsid w:val="00ED1B37"/>
    <w:rsid w:val="00ED23D2"/>
    <w:rsid w:val="00ED2BC2"/>
    <w:rsid w:val="00ED2E85"/>
    <w:rsid w:val="00ED339B"/>
    <w:rsid w:val="00ED393F"/>
    <w:rsid w:val="00ED3CC9"/>
    <w:rsid w:val="00ED3DA5"/>
    <w:rsid w:val="00ED4336"/>
    <w:rsid w:val="00ED45BD"/>
    <w:rsid w:val="00ED4C4C"/>
    <w:rsid w:val="00ED4F31"/>
    <w:rsid w:val="00ED5139"/>
    <w:rsid w:val="00ED5454"/>
    <w:rsid w:val="00ED5973"/>
    <w:rsid w:val="00ED5A21"/>
    <w:rsid w:val="00ED5DE6"/>
    <w:rsid w:val="00ED62CA"/>
    <w:rsid w:val="00ED62DF"/>
    <w:rsid w:val="00ED6360"/>
    <w:rsid w:val="00ED64F5"/>
    <w:rsid w:val="00ED700A"/>
    <w:rsid w:val="00ED7030"/>
    <w:rsid w:val="00ED7422"/>
    <w:rsid w:val="00ED7619"/>
    <w:rsid w:val="00ED78A5"/>
    <w:rsid w:val="00EE05C2"/>
    <w:rsid w:val="00EE0D79"/>
    <w:rsid w:val="00EE0E8F"/>
    <w:rsid w:val="00EE1079"/>
    <w:rsid w:val="00EE11E3"/>
    <w:rsid w:val="00EE1227"/>
    <w:rsid w:val="00EE1531"/>
    <w:rsid w:val="00EE1718"/>
    <w:rsid w:val="00EE1865"/>
    <w:rsid w:val="00EE1B98"/>
    <w:rsid w:val="00EE2064"/>
    <w:rsid w:val="00EE2085"/>
    <w:rsid w:val="00EE2210"/>
    <w:rsid w:val="00EE222D"/>
    <w:rsid w:val="00EE2284"/>
    <w:rsid w:val="00EE2A0F"/>
    <w:rsid w:val="00EE31C7"/>
    <w:rsid w:val="00EE3621"/>
    <w:rsid w:val="00EE371A"/>
    <w:rsid w:val="00EE37C7"/>
    <w:rsid w:val="00EE4094"/>
    <w:rsid w:val="00EE46EA"/>
    <w:rsid w:val="00EE482D"/>
    <w:rsid w:val="00EE4C94"/>
    <w:rsid w:val="00EE5166"/>
    <w:rsid w:val="00EE51EC"/>
    <w:rsid w:val="00EE53A7"/>
    <w:rsid w:val="00EE554E"/>
    <w:rsid w:val="00EE583E"/>
    <w:rsid w:val="00EE5945"/>
    <w:rsid w:val="00EE6778"/>
    <w:rsid w:val="00EE6D4A"/>
    <w:rsid w:val="00EE6DDE"/>
    <w:rsid w:val="00EE6EC6"/>
    <w:rsid w:val="00EE720F"/>
    <w:rsid w:val="00EF0411"/>
    <w:rsid w:val="00EF0464"/>
    <w:rsid w:val="00EF0493"/>
    <w:rsid w:val="00EF10B2"/>
    <w:rsid w:val="00EF19D9"/>
    <w:rsid w:val="00EF1E61"/>
    <w:rsid w:val="00EF20DD"/>
    <w:rsid w:val="00EF25C8"/>
    <w:rsid w:val="00EF2FBA"/>
    <w:rsid w:val="00EF38E9"/>
    <w:rsid w:val="00EF3A7D"/>
    <w:rsid w:val="00EF3B2D"/>
    <w:rsid w:val="00EF3C80"/>
    <w:rsid w:val="00EF4A0B"/>
    <w:rsid w:val="00EF4AB7"/>
    <w:rsid w:val="00EF594B"/>
    <w:rsid w:val="00EF632C"/>
    <w:rsid w:val="00EF6629"/>
    <w:rsid w:val="00EF6BA8"/>
    <w:rsid w:val="00EF6C44"/>
    <w:rsid w:val="00EF7267"/>
    <w:rsid w:val="00F005EA"/>
    <w:rsid w:val="00F007AC"/>
    <w:rsid w:val="00F00AB3"/>
    <w:rsid w:val="00F00F3A"/>
    <w:rsid w:val="00F010BC"/>
    <w:rsid w:val="00F012F4"/>
    <w:rsid w:val="00F01556"/>
    <w:rsid w:val="00F01876"/>
    <w:rsid w:val="00F01A29"/>
    <w:rsid w:val="00F01BC3"/>
    <w:rsid w:val="00F02270"/>
    <w:rsid w:val="00F02317"/>
    <w:rsid w:val="00F029D2"/>
    <w:rsid w:val="00F02B98"/>
    <w:rsid w:val="00F02C5D"/>
    <w:rsid w:val="00F03146"/>
    <w:rsid w:val="00F03435"/>
    <w:rsid w:val="00F03656"/>
    <w:rsid w:val="00F03808"/>
    <w:rsid w:val="00F038EA"/>
    <w:rsid w:val="00F03F0F"/>
    <w:rsid w:val="00F040D9"/>
    <w:rsid w:val="00F044A6"/>
    <w:rsid w:val="00F04639"/>
    <w:rsid w:val="00F0485B"/>
    <w:rsid w:val="00F04B45"/>
    <w:rsid w:val="00F04CBC"/>
    <w:rsid w:val="00F04DCD"/>
    <w:rsid w:val="00F04F3F"/>
    <w:rsid w:val="00F04FAB"/>
    <w:rsid w:val="00F053AD"/>
    <w:rsid w:val="00F05552"/>
    <w:rsid w:val="00F056D2"/>
    <w:rsid w:val="00F05920"/>
    <w:rsid w:val="00F05975"/>
    <w:rsid w:val="00F05C20"/>
    <w:rsid w:val="00F067F9"/>
    <w:rsid w:val="00F0685D"/>
    <w:rsid w:val="00F072A1"/>
    <w:rsid w:val="00F0744F"/>
    <w:rsid w:val="00F07B13"/>
    <w:rsid w:val="00F07D51"/>
    <w:rsid w:val="00F104E0"/>
    <w:rsid w:val="00F105AF"/>
    <w:rsid w:val="00F105C9"/>
    <w:rsid w:val="00F109BF"/>
    <w:rsid w:val="00F1127E"/>
    <w:rsid w:val="00F113C0"/>
    <w:rsid w:val="00F11872"/>
    <w:rsid w:val="00F119BC"/>
    <w:rsid w:val="00F12758"/>
    <w:rsid w:val="00F127A1"/>
    <w:rsid w:val="00F12A7E"/>
    <w:rsid w:val="00F12C07"/>
    <w:rsid w:val="00F13556"/>
    <w:rsid w:val="00F13E5C"/>
    <w:rsid w:val="00F14193"/>
    <w:rsid w:val="00F144DF"/>
    <w:rsid w:val="00F14D67"/>
    <w:rsid w:val="00F1516F"/>
    <w:rsid w:val="00F15508"/>
    <w:rsid w:val="00F15CD7"/>
    <w:rsid w:val="00F16281"/>
    <w:rsid w:val="00F167D8"/>
    <w:rsid w:val="00F16B00"/>
    <w:rsid w:val="00F16C2F"/>
    <w:rsid w:val="00F16CA6"/>
    <w:rsid w:val="00F16FA6"/>
    <w:rsid w:val="00F172A0"/>
    <w:rsid w:val="00F17624"/>
    <w:rsid w:val="00F17C7E"/>
    <w:rsid w:val="00F2010C"/>
    <w:rsid w:val="00F20353"/>
    <w:rsid w:val="00F20484"/>
    <w:rsid w:val="00F206EA"/>
    <w:rsid w:val="00F210C0"/>
    <w:rsid w:val="00F21442"/>
    <w:rsid w:val="00F216BC"/>
    <w:rsid w:val="00F21B98"/>
    <w:rsid w:val="00F21EF4"/>
    <w:rsid w:val="00F21F54"/>
    <w:rsid w:val="00F22E76"/>
    <w:rsid w:val="00F230BA"/>
    <w:rsid w:val="00F235E3"/>
    <w:rsid w:val="00F23670"/>
    <w:rsid w:val="00F23715"/>
    <w:rsid w:val="00F23B90"/>
    <w:rsid w:val="00F23F37"/>
    <w:rsid w:val="00F2420A"/>
    <w:rsid w:val="00F24354"/>
    <w:rsid w:val="00F2439C"/>
    <w:rsid w:val="00F244F9"/>
    <w:rsid w:val="00F247CA"/>
    <w:rsid w:val="00F249EF"/>
    <w:rsid w:val="00F24B4C"/>
    <w:rsid w:val="00F25D5A"/>
    <w:rsid w:val="00F26060"/>
    <w:rsid w:val="00F262F9"/>
    <w:rsid w:val="00F2647C"/>
    <w:rsid w:val="00F2662E"/>
    <w:rsid w:val="00F26B2F"/>
    <w:rsid w:val="00F26CA7"/>
    <w:rsid w:val="00F26E5F"/>
    <w:rsid w:val="00F27110"/>
    <w:rsid w:val="00F27F2E"/>
    <w:rsid w:val="00F30226"/>
    <w:rsid w:val="00F3072F"/>
    <w:rsid w:val="00F30B49"/>
    <w:rsid w:val="00F313E1"/>
    <w:rsid w:val="00F318B5"/>
    <w:rsid w:val="00F31B63"/>
    <w:rsid w:val="00F3221A"/>
    <w:rsid w:val="00F32FAC"/>
    <w:rsid w:val="00F330F1"/>
    <w:rsid w:val="00F3315B"/>
    <w:rsid w:val="00F3382B"/>
    <w:rsid w:val="00F338BB"/>
    <w:rsid w:val="00F33A8D"/>
    <w:rsid w:val="00F33CD3"/>
    <w:rsid w:val="00F34327"/>
    <w:rsid w:val="00F362AF"/>
    <w:rsid w:val="00F363F7"/>
    <w:rsid w:val="00F3691A"/>
    <w:rsid w:val="00F36D98"/>
    <w:rsid w:val="00F37284"/>
    <w:rsid w:val="00F372D1"/>
    <w:rsid w:val="00F374C0"/>
    <w:rsid w:val="00F37A59"/>
    <w:rsid w:val="00F37AC4"/>
    <w:rsid w:val="00F37EE7"/>
    <w:rsid w:val="00F400D7"/>
    <w:rsid w:val="00F4049B"/>
    <w:rsid w:val="00F40DD9"/>
    <w:rsid w:val="00F41440"/>
    <w:rsid w:val="00F415EE"/>
    <w:rsid w:val="00F416A0"/>
    <w:rsid w:val="00F420C1"/>
    <w:rsid w:val="00F42233"/>
    <w:rsid w:val="00F42496"/>
    <w:rsid w:val="00F424B2"/>
    <w:rsid w:val="00F424BA"/>
    <w:rsid w:val="00F42854"/>
    <w:rsid w:val="00F4298B"/>
    <w:rsid w:val="00F42F06"/>
    <w:rsid w:val="00F431AB"/>
    <w:rsid w:val="00F43F49"/>
    <w:rsid w:val="00F44083"/>
    <w:rsid w:val="00F44561"/>
    <w:rsid w:val="00F4476F"/>
    <w:rsid w:val="00F44A8B"/>
    <w:rsid w:val="00F44BD1"/>
    <w:rsid w:val="00F44D7B"/>
    <w:rsid w:val="00F45427"/>
    <w:rsid w:val="00F45FFC"/>
    <w:rsid w:val="00F46274"/>
    <w:rsid w:val="00F464F9"/>
    <w:rsid w:val="00F46E71"/>
    <w:rsid w:val="00F472E9"/>
    <w:rsid w:val="00F476C3"/>
    <w:rsid w:val="00F478FE"/>
    <w:rsid w:val="00F4790E"/>
    <w:rsid w:val="00F47928"/>
    <w:rsid w:val="00F47B07"/>
    <w:rsid w:val="00F47C10"/>
    <w:rsid w:val="00F47EC3"/>
    <w:rsid w:val="00F502AD"/>
    <w:rsid w:val="00F5070E"/>
    <w:rsid w:val="00F507D1"/>
    <w:rsid w:val="00F50A5A"/>
    <w:rsid w:val="00F50BCD"/>
    <w:rsid w:val="00F50FE2"/>
    <w:rsid w:val="00F511FB"/>
    <w:rsid w:val="00F5186B"/>
    <w:rsid w:val="00F51A41"/>
    <w:rsid w:val="00F51D23"/>
    <w:rsid w:val="00F524AD"/>
    <w:rsid w:val="00F526CC"/>
    <w:rsid w:val="00F52737"/>
    <w:rsid w:val="00F52877"/>
    <w:rsid w:val="00F528DF"/>
    <w:rsid w:val="00F52BA7"/>
    <w:rsid w:val="00F52E2C"/>
    <w:rsid w:val="00F53079"/>
    <w:rsid w:val="00F534E7"/>
    <w:rsid w:val="00F53510"/>
    <w:rsid w:val="00F5365A"/>
    <w:rsid w:val="00F54B2F"/>
    <w:rsid w:val="00F54F00"/>
    <w:rsid w:val="00F54F4B"/>
    <w:rsid w:val="00F55C02"/>
    <w:rsid w:val="00F55D4B"/>
    <w:rsid w:val="00F55EA3"/>
    <w:rsid w:val="00F563F6"/>
    <w:rsid w:val="00F56F71"/>
    <w:rsid w:val="00F571B1"/>
    <w:rsid w:val="00F573CF"/>
    <w:rsid w:val="00F5755C"/>
    <w:rsid w:val="00F57854"/>
    <w:rsid w:val="00F5799B"/>
    <w:rsid w:val="00F579CB"/>
    <w:rsid w:val="00F57FBB"/>
    <w:rsid w:val="00F60372"/>
    <w:rsid w:val="00F60A3F"/>
    <w:rsid w:val="00F60C83"/>
    <w:rsid w:val="00F60D41"/>
    <w:rsid w:val="00F60DE7"/>
    <w:rsid w:val="00F61090"/>
    <w:rsid w:val="00F6143D"/>
    <w:rsid w:val="00F61623"/>
    <w:rsid w:val="00F6198B"/>
    <w:rsid w:val="00F61B99"/>
    <w:rsid w:val="00F61DF8"/>
    <w:rsid w:val="00F61FD0"/>
    <w:rsid w:val="00F6256E"/>
    <w:rsid w:val="00F626ED"/>
    <w:rsid w:val="00F62A4C"/>
    <w:rsid w:val="00F62BD4"/>
    <w:rsid w:val="00F62DD0"/>
    <w:rsid w:val="00F632E2"/>
    <w:rsid w:val="00F63A59"/>
    <w:rsid w:val="00F63BD8"/>
    <w:rsid w:val="00F63CD2"/>
    <w:rsid w:val="00F64194"/>
    <w:rsid w:val="00F643C0"/>
    <w:rsid w:val="00F64705"/>
    <w:rsid w:val="00F64F87"/>
    <w:rsid w:val="00F6502F"/>
    <w:rsid w:val="00F665AD"/>
    <w:rsid w:val="00F6695D"/>
    <w:rsid w:val="00F6796B"/>
    <w:rsid w:val="00F70046"/>
    <w:rsid w:val="00F70079"/>
    <w:rsid w:val="00F700A4"/>
    <w:rsid w:val="00F70346"/>
    <w:rsid w:val="00F70717"/>
    <w:rsid w:val="00F70718"/>
    <w:rsid w:val="00F70D47"/>
    <w:rsid w:val="00F714BC"/>
    <w:rsid w:val="00F71638"/>
    <w:rsid w:val="00F717D3"/>
    <w:rsid w:val="00F719C9"/>
    <w:rsid w:val="00F720D1"/>
    <w:rsid w:val="00F72E9C"/>
    <w:rsid w:val="00F73D61"/>
    <w:rsid w:val="00F73E5D"/>
    <w:rsid w:val="00F7430F"/>
    <w:rsid w:val="00F74578"/>
    <w:rsid w:val="00F7495B"/>
    <w:rsid w:val="00F74BBA"/>
    <w:rsid w:val="00F74EC0"/>
    <w:rsid w:val="00F74F67"/>
    <w:rsid w:val="00F75A43"/>
    <w:rsid w:val="00F75D9C"/>
    <w:rsid w:val="00F76304"/>
    <w:rsid w:val="00F76314"/>
    <w:rsid w:val="00F76411"/>
    <w:rsid w:val="00F768B3"/>
    <w:rsid w:val="00F76A11"/>
    <w:rsid w:val="00F76E22"/>
    <w:rsid w:val="00F7702A"/>
    <w:rsid w:val="00F77B05"/>
    <w:rsid w:val="00F77C9B"/>
    <w:rsid w:val="00F77F90"/>
    <w:rsid w:val="00F80513"/>
    <w:rsid w:val="00F80B4A"/>
    <w:rsid w:val="00F80F1F"/>
    <w:rsid w:val="00F813A0"/>
    <w:rsid w:val="00F81B5B"/>
    <w:rsid w:val="00F81D10"/>
    <w:rsid w:val="00F82012"/>
    <w:rsid w:val="00F823A1"/>
    <w:rsid w:val="00F8244A"/>
    <w:rsid w:val="00F82D7D"/>
    <w:rsid w:val="00F82E56"/>
    <w:rsid w:val="00F82FD7"/>
    <w:rsid w:val="00F8306C"/>
    <w:rsid w:val="00F83525"/>
    <w:rsid w:val="00F83602"/>
    <w:rsid w:val="00F8440F"/>
    <w:rsid w:val="00F84705"/>
    <w:rsid w:val="00F84BFF"/>
    <w:rsid w:val="00F84C24"/>
    <w:rsid w:val="00F84E25"/>
    <w:rsid w:val="00F84FA8"/>
    <w:rsid w:val="00F85227"/>
    <w:rsid w:val="00F85302"/>
    <w:rsid w:val="00F86663"/>
    <w:rsid w:val="00F869B1"/>
    <w:rsid w:val="00F86A56"/>
    <w:rsid w:val="00F86D03"/>
    <w:rsid w:val="00F871A0"/>
    <w:rsid w:val="00F876AC"/>
    <w:rsid w:val="00F87B73"/>
    <w:rsid w:val="00F90375"/>
    <w:rsid w:val="00F903CF"/>
    <w:rsid w:val="00F9046B"/>
    <w:rsid w:val="00F90E25"/>
    <w:rsid w:val="00F91530"/>
    <w:rsid w:val="00F91B6A"/>
    <w:rsid w:val="00F92017"/>
    <w:rsid w:val="00F92100"/>
    <w:rsid w:val="00F9260B"/>
    <w:rsid w:val="00F93297"/>
    <w:rsid w:val="00F935DB"/>
    <w:rsid w:val="00F93851"/>
    <w:rsid w:val="00F9399B"/>
    <w:rsid w:val="00F93D34"/>
    <w:rsid w:val="00F9495D"/>
    <w:rsid w:val="00F94AFA"/>
    <w:rsid w:val="00F94D56"/>
    <w:rsid w:val="00F94F9B"/>
    <w:rsid w:val="00F9500A"/>
    <w:rsid w:val="00F95023"/>
    <w:rsid w:val="00F95505"/>
    <w:rsid w:val="00F956ED"/>
    <w:rsid w:val="00F95BB6"/>
    <w:rsid w:val="00F961DA"/>
    <w:rsid w:val="00F962A4"/>
    <w:rsid w:val="00F96332"/>
    <w:rsid w:val="00F967BB"/>
    <w:rsid w:val="00F96F5A"/>
    <w:rsid w:val="00F977CB"/>
    <w:rsid w:val="00F97E5C"/>
    <w:rsid w:val="00F97FC8"/>
    <w:rsid w:val="00FA0028"/>
    <w:rsid w:val="00FA03B2"/>
    <w:rsid w:val="00FA1134"/>
    <w:rsid w:val="00FA1E2A"/>
    <w:rsid w:val="00FA1EB3"/>
    <w:rsid w:val="00FA2564"/>
    <w:rsid w:val="00FA295F"/>
    <w:rsid w:val="00FA2A62"/>
    <w:rsid w:val="00FA32B3"/>
    <w:rsid w:val="00FA350D"/>
    <w:rsid w:val="00FA38C3"/>
    <w:rsid w:val="00FA3E85"/>
    <w:rsid w:val="00FA4028"/>
    <w:rsid w:val="00FA4EE4"/>
    <w:rsid w:val="00FA5315"/>
    <w:rsid w:val="00FA5C08"/>
    <w:rsid w:val="00FA5D07"/>
    <w:rsid w:val="00FA604F"/>
    <w:rsid w:val="00FA64BE"/>
    <w:rsid w:val="00FA66FA"/>
    <w:rsid w:val="00FA670C"/>
    <w:rsid w:val="00FA67E7"/>
    <w:rsid w:val="00FA68A3"/>
    <w:rsid w:val="00FA6A98"/>
    <w:rsid w:val="00FA6AAC"/>
    <w:rsid w:val="00FA6F04"/>
    <w:rsid w:val="00FA6F1F"/>
    <w:rsid w:val="00FA7163"/>
    <w:rsid w:val="00FA7C19"/>
    <w:rsid w:val="00FB0309"/>
    <w:rsid w:val="00FB0496"/>
    <w:rsid w:val="00FB06FF"/>
    <w:rsid w:val="00FB08E5"/>
    <w:rsid w:val="00FB12B3"/>
    <w:rsid w:val="00FB16AC"/>
    <w:rsid w:val="00FB172B"/>
    <w:rsid w:val="00FB1C7A"/>
    <w:rsid w:val="00FB1DC5"/>
    <w:rsid w:val="00FB202B"/>
    <w:rsid w:val="00FB2213"/>
    <w:rsid w:val="00FB27AB"/>
    <w:rsid w:val="00FB2C4E"/>
    <w:rsid w:val="00FB2D3A"/>
    <w:rsid w:val="00FB32BE"/>
    <w:rsid w:val="00FB373B"/>
    <w:rsid w:val="00FB38A3"/>
    <w:rsid w:val="00FB3A00"/>
    <w:rsid w:val="00FB42C3"/>
    <w:rsid w:val="00FB48C2"/>
    <w:rsid w:val="00FB490F"/>
    <w:rsid w:val="00FB4B2C"/>
    <w:rsid w:val="00FB4C64"/>
    <w:rsid w:val="00FB4CBE"/>
    <w:rsid w:val="00FB4F22"/>
    <w:rsid w:val="00FB5445"/>
    <w:rsid w:val="00FB5A3F"/>
    <w:rsid w:val="00FB5EA2"/>
    <w:rsid w:val="00FB5EBD"/>
    <w:rsid w:val="00FB5F4F"/>
    <w:rsid w:val="00FB661A"/>
    <w:rsid w:val="00FB6ACA"/>
    <w:rsid w:val="00FB6C64"/>
    <w:rsid w:val="00FB727C"/>
    <w:rsid w:val="00FB7AC7"/>
    <w:rsid w:val="00FB7D77"/>
    <w:rsid w:val="00FC008E"/>
    <w:rsid w:val="00FC0619"/>
    <w:rsid w:val="00FC06FB"/>
    <w:rsid w:val="00FC0962"/>
    <w:rsid w:val="00FC0A18"/>
    <w:rsid w:val="00FC176E"/>
    <w:rsid w:val="00FC1A06"/>
    <w:rsid w:val="00FC1ABF"/>
    <w:rsid w:val="00FC1CE5"/>
    <w:rsid w:val="00FC2AC5"/>
    <w:rsid w:val="00FC2AF9"/>
    <w:rsid w:val="00FC2E0E"/>
    <w:rsid w:val="00FC2E56"/>
    <w:rsid w:val="00FC30A6"/>
    <w:rsid w:val="00FC32B4"/>
    <w:rsid w:val="00FC34A0"/>
    <w:rsid w:val="00FC3A88"/>
    <w:rsid w:val="00FC3C89"/>
    <w:rsid w:val="00FC4865"/>
    <w:rsid w:val="00FC5029"/>
    <w:rsid w:val="00FC5565"/>
    <w:rsid w:val="00FC572C"/>
    <w:rsid w:val="00FC5B54"/>
    <w:rsid w:val="00FC5C85"/>
    <w:rsid w:val="00FC5CE9"/>
    <w:rsid w:val="00FC664F"/>
    <w:rsid w:val="00FC67A9"/>
    <w:rsid w:val="00FC6BE7"/>
    <w:rsid w:val="00FC6FDB"/>
    <w:rsid w:val="00FC772D"/>
    <w:rsid w:val="00FC7A92"/>
    <w:rsid w:val="00FC7C5D"/>
    <w:rsid w:val="00FD0025"/>
    <w:rsid w:val="00FD0029"/>
    <w:rsid w:val="00FD0431"/>
    <w:rsid w:val="00FD04E1"/>
    <w:rsid w:val="00FD0578"/>
    <w:rsid w:val="00FD06F3"/>
    <w:rsid w:val="00FD090B"/>
    <w:rsid w:val="00FD0998"/>
    <w:rsid w:val="00FD0B31"/>
    <w:rsid w:val="00FD0BA9"/>
    <w:rsid w:val="00FD0BD2"/>
    <w:rsid w:val="00FD0F92"/>
    <w:rsid w:val="00FD13F5"/>
    <w:rsid w:val="00FD1655"/>
    <w:rsid w:val="00FD1F35"/>
    <w:rsid w:val="00FD1FED"/>
    <w:rsid w:val="00FD247F"/>
    <w:rsid w:val="00FD2B9C"/>
    <w:rsid w:val="00FD32D2"/>
    <w:rsid w:val="00FD3420"/>
    <w:rsid w:val="00FD371E"/>
    <w:rsid w:val="00FD38A4"/>
    <w:rsid w:val="00FD3DFA"/>
    <w:rsid w:val="00FD4184"/>
    <w:rsid w:val="00FD48CF"/>
    <w:rsid w:val="00FD4DA3"/>
    <w:rsid w:val="00FD5790"/>
    <w:rsid w:val="00FD5E32"/>
    <w:rsid w:val="00FD5EFD"/>
    <w:rsid w:val="00FD64EF"/>
    <w:rsid w:val="00FD6BB7"/>
    <w:rsid w:val="00FD6BD2"/>
    <w:rsid w:val="00FD6C01"/>
    <w:rsid w:val="00FD707D"/>
    <w:rsid w:val="00FD73A1"/>
    <w:rsid w:val="00FD7DCF"/>
    <w:rsid w:val="00FD7F72"/>
    <w:rsid w:val="00FE013A"/>
    <w:rsid w:val="00FE05A5"/>
    <w:rsid w:val="00FE082C"/>
    <w:rsid w:val="00FE0EF6"/>
    <w:rsid w:val="00FE12F7"/>
    <w:rsid w:val="00FE14BC"/>
    <w:rsid w:val="00FE14D1"/>
    <w:rsid w:val="00FE157E"/>
    <w:rsid w:val="00FE1776"/>
    <w:rsid w:val="00FE1B08"/>
    <w:rsid w:val="00FE22B9"/>
    <w:rsid w:val="00FE258C"/>
    <w:rsid w:val="00FE27F2"/>
    <w:rsid w:val="00FE2908"/>
    <w:rsid w:val="00FE2C8C"/>
    <w:rsid w:val="00FE3901"/>
    <w:rsid w:val="00FE396D"/>
    <w:rsid w:val="00FE3987"/>
    <w:rsid w:val="00FE3EE3"/>
    <w:rsid w:val="00FE4110"/>
    <w:rsid w:val="00FE4373"/>
    <w:rsid w:val="00FE43BE"/>
    <w:rsid w:val="00FE4561"/>
    <w:rsid w:val="00FE468B"/>
    <w:rsid w:val="00FE48A8"/>
    <w:rsid w:val="00FE4C33"/>
    <w:rsid w:val="00FE5088"/>
    <w:rsid w:val="00FE5610"/>
    <w:rsid w:val="00FE5636"/>
    <w:rsid w:val="00FE5769"/>
    <w:rsid w:val="00FE59F8"/>
    <w:rsid w:val="00FE5A27"/>
    <w:rsid w:val="00FE5E4E"/>
    <w:rsid w:val="00FE5EEC"/>
    <w:rsid w:val="00FE6324"/>
    <w:rsid w:val="00FE6E1D"/>
    <w:rsid w:val="00FE6F7F"/>
    <w:rsid w:val="00FE72C1"/>
    <w:rsid w:val="00FE72C7"/>
    <w:rsid w:val="00FE7A0E"/>
    <w:rsid w:val="00FE7A4D"/>
    <w:rsid w:val="00FE7B4B"/>
    <w:rsid w:val="00FF0047"/>
    <w:rsid w:val="00FF0146"/>
    <w:rsid w:val="00FF0447"/>
    <w:rsid w:val="00FF083D"/>
    <w:rsid w:val="00FF0942"/>
    <w:rsid w:val="00FF0FDC"/>
    <w:rsid w:val="00FF1881"/>
    <w:rsid w:val="00FF18F6"/>
    <w:rsid w:val="00FF1995"/>
    <w:rsid w:val="00FF1CAB"/>
    <w:rsid w:val="00FF1E2A"/>
    <w:rsid w:val="00FF27D2"/>
    <w:rsid w:val="00FF2858"/>
    <w:rsid w:val="00FF2891"/>
    <w:rsid w:val="00FF3104"/>
    <w:rsid w:val="00FF3A30"/>
    <w:rsid w:val="00FF3F2A"/>
    <w:rsid w:val="00FF3F59"/>
    <w:rsid w:val="00FF40ED"/>
    <w:rsid w:val="00FF4891"/>
    <w:rsid w:val="00FF4B50"/>
    <w:rsid w:val="00FF4BBF"/>
    <w:rsid w:val="00FF4E5A"/>
    <w:rsid w:val="00FF4F0C"/>
    <w:rsid w:val="00FF4F21"/>
    <w:rsid w:val="00FF4F30"/>
    <w:rsid w:val="00FF4F79"/>
    <w:rsid w:val="00FF5028"/>
    <w:rsid w:val="00FF5043"/>
    <w:rsid w:val="00FF5212"/>
    <w:rsid w:val="00FF545B"/>
    <w:rsid w:val="00FF55EC"/>
    <w:rsid w:val="00FF563A"/>
    <w:rsid w:val="00FF5C17"/>
    <w:rsid w:val="00FF5DD1"/>
    <w:rsid w:val="00FF62F0"/>
    <w:rsid w:val="00FF67FA"/>
    <w:rsid w:val="00FF6A1F"/>
    <w:rsid w:val="00FF755E"/>
    <w:rsid w:val="00FF7632"/>
    <w:rsid w:val="00FF7E4D"/>
    <w:rsid w:val="00FF7E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F56879"/>
  <w15:docId w15:val="{6A212BB6-4F46-4AF3-83D5-ADAC2E17A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en-US"/>
      </w:rPr>
    </w:rPrDefault>
    <w:pPrDefault>
      <w:pPr>
        <w:spacing w:before="1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7872"/>
  </w:style>
  <w:style w:type="paragraph" w:styleId="Heading1">
    <w:name w:val="heading 1"/>
    <w:basedOn w:val="Normal"/>
    <w:next w:val="Normal"/>
    <w:link w:val="Heading1Char"/>
    <w:uiPriority w:val="9"/>
    <w:qFormat/>
    <w:rsid w:val="00547872"/>
    <w:pPr>
      <w:pBdr>
        <w:top w:val="single" w:sz="24" w:space="0" w:color="0F6FC6" w:themeColor="accent1"/>
        <w:left w:val="single" w:sz="24" w:space="0" w:color="0F6FC6" w:themeColor="accent1"/>
        <w:bottom w:val="single" w:sz="24" w:space="0" w:color="0F6FC6" w:themeColor="accent1"/>
        <w:right w:val="single" w:sz="24" w:space="0" w:color="0F6FC6" w:themeColor="accent1"/>
      </w:pBdr>
      <w:shd w:val="clear" w:color="auto" w:fill="0F6FC6" w:themeFill="accent1"/>
      <w:spacing w:after="0"/>
      <w:outlineLvl w:val="0"/>
    </w:pPr>
    <w:rPr>
      <w:caps/>
      <w:color w:val="FFFFFF" w:themeColor="background1"/>
      <w:spacing w:val="15"/>
      <w:sz w:val="22"/>
      <w:szCs w:val="22"/>
    </w:rPr>
  </w:style>
  <w:style w:type="paragraph" w:styleId="Heading2">
    <w:name w:val="heading 2"/>
    <w:basedOn w:val="Normal"/>
    <w:next w:val="BodyText2"/>
    <w:link w:val="Heading2Char"/>
    <w:uiPriority w:val="9"/>
    <w:unhideWhenUsed/>
    <w:qFormat/>
    <w:rsid w:val="00547872"/>
    <w:pPr>
      <w:pBdr>
        <w:top w:val="single" w:sz="24" w:space="0" w:color="C7E2FA" w:themeColor="accent1" w:themeTint="33"/>
        <w:left w:val="single" w:sz="24" w:space="0" w:color="C7E2FA" w:themeColor="accent1" w:themeTint="33"/>
        <w:bottom w:val="single" w:sz="24" w:space="0" w:color="C7E2FA" w:themeColor="accent1" w:themeTint="33"/>
        <w:right w:val="single" w:sz="24" w:space="0" w:color="C7E2FA" w:themeColor="accent1" w:themeTint="33"/>
      </w:pBdr>
      <w:shd w:val="clear" w:color="auto" w:fill="C7E2FA" w:themeFill="accent1" w:themeFillTint="33"/>
      <w:spacing w:after="0"/>
      <w:outlineLvl w:val="1"/>
    </w:pPr>
    <w:rPr>
      <w:caps/>
      <w:spacing w:val="15"/>
    </w:rPr>
  </w:style>
  <w:style w:type="paragraph" w:styleId="Heading3">
    <w:name w:val="heading 3"/>
    <w:basedOn w:val="Normal"/>
    <w:next w:val="BodyText2"/>
    <w:link w:val="Heading3Char"/>
    <w:uiPriority w:val="9"/>
    <w:unhideWhenUsed/>
    <w:qFormat/>
    <w:rsid w:val="0034374E"/>
    <w:pPr>
      <w:pBdr>
        <w:bottom w:val="single" w:sz="6" w:space="1" w:color="0F6FC6" w:themeColor="accent1"/>
      </w:pBdr>
      <w:spacing w:before="300" w:after="0"/>
      <w:outlineLvl w:val="2"/>
    </w:pPr>
    <w:rPr>
      <w:caps/>
      <w:color w:val="073662" w:themeColor="accent1" w:themeShade="7F"/>
      <w:spacing w:val="15"/>
    </w:rPr>
  </w:style>
  <w:style w:type="paragraph" w:styleId="Heading4">
    <w:name w:val="heading 4"/>
    <w:basedOn w:val="Normal"/>
    <w:next w:val="BodyText2"/>
    <w:link w:val="Heading4Char"/>
    <w:autoRedefine/>
    <w:uiPriority w:val="9"/>
    <w:unhideWhenUsed/>
    <w:qFormat/>
    <w:rsid w:val="007D2F52"/>
    <w:pPr>
      <w:pBdr>
        <w:bottom w:val="dotted" w:sz="6" w:space="1" w:color="0F6FC6" w:themeColor="accent1"/>
      </w:pBdr>
      <w:spacing w:before="200" w:after="0"/>
      <w:outlineLvl w:val="3"/>
    </w:pPr>
    <w:rPr>
      <w:caps/>
      <w:color w:val="0B5294" w:themeColor="accent1" w:themeShade="BF"/>
      <w:spacing w:val="10"/>
    </w:rPr>
  </w:style>
  <w:style w:type="paragraph" w:styleId="Heading5">
    <w:name w:val="heading 5"/>
    <w:basedOn w:val="Normal"/>
    <w:next w:val="BodyText2"/>
    <w:link w:val="Heading5Char"/>
    <w:uiPriority w:val="9"/>
    <w:unhideWhenUsed/>
    <w:qFormat/>
    <w:rsid w:val="00547872"/>
    <w:pPr>
      <w:pBdr>
        <w:bottom w:val="single" w:sz="6" w:space="1" w:color="0F6FC6" w:themeColor="accent1"/>
      </w:pBdr>
      <w:spacing w:before="200" w:after="0"/>
      <w:outlineLvl w:val="4"/>
    </w:pPr>
    <w:rPr>
      <w:caps/>
      <w:color w:val="0B5294" w:themeColor="accent1" w:themeShade="BF"/>
      <w:spacing w:val="10"/>
    </w:rPr>
  </w:style>
  <w:style w:type="paragraph" w:styleId="Heading6">
    <w:name w:val="heading 6"/>
    <w:basedOn w:val="Normal"/>
    <w:next w:val="BodyText2"/>
    <w:link w:val="Heading6Char"/>
    <w:uiPriority w:val="9"/>
    <w:unhideWhenUsed/>
    <w:qFormat/>
    <w:rsid w:val="00547872"/>
    <w:pPr>
      <w:pBdr>
        <w:bottom w:val="dotted" w:sz="6" w:space="1" w:color="0F6FC6" w:themeColor="accent1"/>
      </w:pBdr>
      <w:spacing w:before="200" w:after="0"/>
      <w:outlineLvl w:val="5"/>
    </w:pPr>
    <w:rPr>
      <w:caps/>
      <w:color w:val="0B5294" w:themeColor="accent1" w:themeShade="BF"/>
      <w:spacing w:val="10"/>
    </w:rPr>
  </w:style>
  <w:style w:type="paragraph" w:styleId="Heading7">
    <w:name w:val="heading 7"/>
    <w:basedOn w:val="Normal"/>
    <w:next w:val="BodyText2"/>
    <w:link w:val="Heading7Char"/>
    <w:uiPriority w:val="9"/>
    <w:unhideWhenUsed/>
    <w:qFormat/>
    <w:rsid w:val="00547872"/>
    <w:pPr>
      <w:spacing w:before="200" w:after="0"/>
      <w:outlineLvl w:val="6"/>
    </w:pPr>
    <w:rPr>
      <w:caps/>
      <w:color w:val="0B5294" w:themeColor="accent1" w:themeShade="BF"/>
      <w:spacing w:val="10"/>
    </w:rPr>
  </w:style>
  <w:style w:type="paragraph" w:styleId="Heading8">
    <w:name w:val="heading 8"/>
    <w:basedOn w:val="Normal"/>
    <w:next w:val="BodyText2"/>
    <w:link w:val="Heading8Char"/>
    <w:uiPriority w:val="9"/>
    <w:unhideWhenUsed/>
    <w:qFormat/>
    <w:rsid w:val="00547872"/>
    <w:pPr>
      <w:spacing w:before="200" w:after="0"/>
      <w:outlineLvl w:val="7"/>
    </w:pPr>
    <w:rPr>
      <w:caps/>
      <w:spacing w:val="10"/>
      <w:sz w:val="18"/>
      <w:szCs w:val="18"/>
    </w:rPr>
  </w:style>
  <w:style w:type="paragraph" w:styleId="Heading9">
    <w:name w:val="heading 9"/>
    <w:basedOn w:val="Normal"/>
    <w:next w:val="BodyText2"/>
    <w:link w:val="Heading9Char"/>
    <w:uiPriority w:val="9"/>
    <w:unhideWhenUsed/>
    <w:qFormat/>
    <w:rsid w:val="00547872"/>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autoRedefine/>
    <w:uiPriority w:val="99"/>
    <w:unhideWhenUsed/>
    <w:rsid w:val="00DF1303"/>
    <w:pPr>
      <w:spacing w:before="80" w:after="80" w:line="240" w:lineRule="auto"/>
    </w:pPr>
    <w:rPr>
      <w:bCs/>
      <w:sz w:val="18"/>
    </w:rPr>
  </w:style>
  <w:style w:type="character" w:customStyle="1" w:styleId="BodyText2Char">
    <w:name w:val="Body Text 2 Char"/>
    <w:basedOn w:val="DefaultParagraphFont"/>
    <w:link w:val="BodyText2"/>
    <w:uiPriority w:val="99"/>
    <w:rsid w:val="00DF1303"/>
    <w:rPr>
      <w:bCs/>
      <w:sz w:val="18"/>
    </w:rPr>
  </w:style>
  <w:style w:type="character" w:customStyle="1" w:styleId="Heading1Char">
    <w:name w:val="Heading 1 Char"/>
    <w:basedOn w:val="DefaultParagraphFont"/>
    <w:link w:val="Heading1"/>
    <w:uiPriority w:val="9"/>
    <w:rsid w:val="00547872"/>
    <w:rPr>
      <w:caps/>
      <w:color w:val="FFFFFF" w:themeColor="background1"/>
      <w:spacing w:val="15"/>
      <w:sz w:val="22"/>
      <w:szCs w:val="22"/>
      <w:shd w:val="clear" w:color="auto" w:fill="0F6FC6" w:themeFill="accent1"/>
    </w:rPr>
  </w:style>
  <w:style w:type="character" w:customStyle="1" w:styleId="Heading2Char">
    <w:name w:val="Heading 2 Char"/>
    <w:basedOn w:val="DefaultParagraphFont"/>
    <w:link w:val="Heading2"/>
    <w:uiPriority w:val="9"/>
    <w:rsid w:val="00547872"/>
    <w:rPr>
      <w:caps/>
      <w:spacing w:val="15"/>
      <w:shd w:val="clear" w:color="auto" w:fill="C7E2FA" w:themeFill="accent1" w:themeFillTint="33"/>
    </w:rPr>
  </w:style>
  <w:style w:type="character" w:customStyle="1" w:styleId="Heading3Char">
    <w:name w:val="Heading 3 Char"/>
    <w:basedOn w:val="DefaultParagraphFont"/>
    <w:link w:val="Heading3"/>
    <w:uiPriority w:val="9"/>
    <w:rsid w:val="0034374E"/>
    <w:rPr>
      <w:caps/>
      <w:color w:val="073662" w:themeColor="accent1" w:themeShade="7F"/>
      <w:spacing w:val="15"/>
    </w:rPr>
  </w:style>
  <w:style w:type="character" w:customStyle="1" w:styleId="Heading4Char">
    <w:name w:val="Heading 4 Char"/>
    <w:basedOn w:val="DefaultParagraphFont"/>
    <w:link w:val="Heading4"/>
    <w:uiPriority w:val="9"/>
    <w:rsid w:val="007D2F52"/>
    <w:rPr>
      <w:caps/>
      <w:color w:val="0B5294" w:themeColor="accent1" w:themeShade="BF"/>
      <w:spacing w:val="10"/>
    </w:rPr>
  </w:style>
  <w:style w:type="character" w:customStyle="1" w:styleId="Heading5Char">
    <w:name w:val="Heading 5 Char"/>
    <w:basedOn w:val="DefaultParagraphFont"/>
    <w:link w:val="Heading5"/>
    <w:uiPriority w:val="9"/>
    <w:rsid w:val="00547872"/>
    <w:rPr>
      <w:caps/>
      <w:color w:val="0B5294" w:themeColor="accent1" w:themeShade="BF"/>
      <w:spacing w:val="10"/>
    </w:rPr>
  </w:style>
  <w:style w:type="character" w:customStyle="1" w:styleId="Heading6Char">
    <w:name w:val="Heading 6 Char"/>
    <w:basedOn w:val="DefaultParagraphFont"/>
    <w:link w:val="Heading6"/>
    <w:uiPriority w:val="9"/>
    <w:rsid w:val="00547872"/>
    <w:rPr>
      <w:caps/>
      <w:color w:val="0B5294" w:themeColor="accent1" w:themeShade="BF"/>
      <w:spacing w:val="10"/>
    </w:rPr>
  </w:style>
  <w:style w:type="character" w:customStyle="1" w:styleId="Heading7Char">
    <w:name w:val="Heading 7 Char"/>
    <w:basedOn w:val="DefaultParagraphFont"/>
    <w:link w:val="Heading7"/>
    <w:uiPriority w:val="9"/>
    <w:rsid w:val="00547872"/>
    <w:rPr>
      <w:caps/>
      <w:color w:val="0B5294" w:themeColor="accent1" w:themeShade="BF"/>
      <w:spacing w:val="10"/>
    </w:rPr>
  </w:style>
  <w:style w:type="character" w:customStyle="1" w:styleId="Heading8Char">
    <w:name w:val="Heading 8 Char"/>
    <w:basedOn w:val="DefaultParagraphFont"/>
    <w:link w:val="Heading8"/>
    <w:uiPriority w:val="9"/>
    <w:rsid w:val="00547872"/>
    <w:rPr>
      <w:caps/>
      <w:spacing w:val="10"/>
      <w:sz w:val="18"/>
      <w:szCs w:val="18"/>
    </w:rPr>
  </w:style>
  <w:style w:type="character" w:customStyle="1" w:styleId="Heading9Char">
    <w:name w:val="Heading 9 Char"/>
    <w:basedOn w:val="DefaultParagraphFont"/>
    <w:link w:val="Heading9"/>
    <w:uiPriority w:val="9"/>
    <w:rsid w:val="00547872"/>
    <w:rPr>
      <w:i/>
      <w:iCs/>
      <w:caps/>
      <w:spacing w:val="10"/>
      <w:sz w:val="18"/>
      <w:szCs w:val="18"/>
    </w:rPr>
  </w:style>
  <w:style w:type="paragraph" w:styleId="BodyText">
    <w:name w:val="Body Text"/>
    <w:basedOn w:val="Normal"/>
    <w:link w:val="BodyTextChar"/>
    <w:autoRedefine/>
    <w:uiPriority w:val="99"/>
    <w:unhideWhenUsed/>
    <w:rsid w:val="003A6212"/>
    <w:pPr>
      <w:spacing w:before="0" w:after="0" w:line="240" w:lineRule="auto"/>
    </w:pPr>
    <w:rPr>
      <w:sz w:val="18"/>
    </w:rPr>
  </w:style>
  <w:style w:type="character" w:customStyle="1" w:styleId="BodyTextChar">
    <w:name w:val="Body Text Char"/>
    <w:basedOn w:val="DefaultParagraphFont"/>
    <w:link w:val="BodyText"/>
    <w:uiPriority w:val="99"/>
    <w:rsid w:val="003A6212"/>
    <w:rPr>
      <w:sz w:val="18"/>
      <w:szCs w:val="20"/>
      <w:lang w:val="en-GB"/>
    </w:rPr>
  </w:style>
  <w:style w:type="paragraph" w:styleId="ListBullet">
    <w:name w:val="List Bullet"/>
    <w:basedOn w:val="Normal"/>
    <w:autoRedefine/>
    <w:uiPriority w:val="99"/>
    <w:unhideWhenUsed/>
    <w:rsid w:val="00EE11E3"/>
    <w:pPr>
      <w:numPr>
        <w:numId w:val="1"/>
      </w:numPr>
      <w:spacing w:before="120" w:after="0" w:line="240" w:lineRule="auto"/>
      <w:contextualSpacing/>
    </w:pPr>
    <w:rPr>
      <w:sz w:val="18"/>
    </w:rPr>
  </w:style>
  <w:style w:type="paragraph" w:styleId="ListBullet2">
    <w:name w:val="List Bullet 2"/>
    <w:basedOn w:val="Normal"/>
    <w:autoRedefine/>
    <w:uiPriority w:val="99"/>
    <w:unhideWhenUsed/>
    <w:rsid w:val="00424B7F"/>
    <w:pPr>
      <w:numPr>
        <w:numId w:val="2"/>
      </w:numPr>
      <w:spacing w:before="0" w:after="0" w:line="240" w:lineRule="auto"/>
      <w:contextualSpacing/>
    </w:pPr>
    <w:rPr>
      <w:sz w:val="18"/>
    </w:rPr>
  </w:style>
  <w:style w:type="character" w:styleId="Hyperlink">
    <w:name w:val="Hyperlink"/>
    <w:basedOn w:val="DefaultParagraphFont"/>
    <w:uiPriority w:val="99"/>
    <w:unhideWhenUsed/>
    <w:rsid w:val="0085727D"/>
    <w:rPr>
      <w:color w:val="F49100" w:themeColor="hyperlink"/>
      <w:u w:val="single"/>
    </w:rPr>
  </w:style>
  <w:style w:type="character" w:styleId="FollowedHyperlink">
    <w:name w:val="FollowedHyperlink"/>
    <w:basedOn w:val="DefaultParagraphFont"/>
    <w:uiPriority w:val="99"/>
    <w:semiHidden/>
    <w:unhideWhenUsed/>
    <w:rsid w:val="00ED4F31"/>
    <w:rPr>
      <w:color w:val="85DFD0" w:themeColor="followedHyperlink"/>
      <w:u w:val="single"/>
    </w:rPr>
  </w:style>
  <w:style w:type="paragraph" w:styleId="Title">
    <w:name w:val="Title"/>
    <w:basedOn w:val="Normal"/>
    <w:next w:val="Normal"/>
    <w:link w:val="TitleChar"/>
    <w:uiPriority w:val="10"/>
    <w:qFormat/>
    <w:rsid w:val="00547872"/>
    <w:pPr>
      <w:spacing w:before="0" w:after="0"/>
    </w:pPr>
    <w:rPr>
      <w:rFonts w:asciiTheme="majorHAnsi" w:eastAsiaTheme="majorEastAsia" w:hAnsiTheme="majorHAnsi" w:cstheme="majorBidi"/>
      <w:caps/>
      <w:color w:val="0F6FC6" w:themeColor="accent1"/>
      <w:spacing w:val="10"/>
      <w:sz w:val="52"/>
      <w:szCs w:val="52"/>
    </w:rPr>
  </w:style>
  <w:style w:type="character" w:customStyle="1" w:styleId="TitleChar">
    <w:name w:val="Title Char"/>
    <w:basedOn w:val="DefaultParagraphFont"/>
    <w:link w:val="Title"/>
    <w:uiPriority w:val="10"/>
    <w:rsid w:val="00547872"/>
    <w:rPr>
      <w:rFonts w:asciiTheme="majorHAnsi" w:eastAsiaTheme="majorEastAsia" w:hAnsiTheme="majorHAnsi" w:cstheme="majorBidi"/>
      <w:caps/>
      <w:color w:val="0F6FC6" w:themeColor="accent1"/>
      <w:spacing w:val="10"/>
      <w:sz w:val="52"/>
      <w:szCs w:val="52"/>
    </w:rPr>
  </w:style>
  <w:style w:type="paragraph" w:styleId="DocumentMap">
    <w:name w:val="Document Map"/>
    <w:basedOn w:val="Normal"/>
    <w:link w:val="DocumentMapChar"/>
    <w:uiPriority w:val="99"/>
    <w:semiHidden/>
    <w:unhideWhenUsed/>
    <w:rsid w:val="008046B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046B5"/>
    <w:rPr>
      <w:rFonts w:ascii="Tahoma" w:hAnsi="Tahoma" w:cs="Tahoma"/>
      <w:sz w:val="16"/>
      <w:szCs w:val="16"/>
    </w:rPr>
  </w:style>
  <w:style w:type="paragraph" w:styleId="TOC2">
    <w:name w:val="toc 2"/>
    <w:basedOn w:val="Normal"/>
    <w:next w:val="Normal"/>
    <w:autoRedefine/>
    <w:uiPriority w:val="39"/>
    <w:unhideWhenUsed/>
    <w:rsid w:val="00C62333"/>
    <w:pPr>
      <w:spacing w:after="100"/>
      <w:ind w:left="220"/>
    </w:pPr>
  </w:style>
  <w:style w:type="paragraph" w:styleId="TOC1">
    <w:name w:val="toc 1"/>
    <w:basedOn w:val="Normal"/>
    <w:next w:val="Normal"/>
    <w:autoRedefine/>
    <w:uiPriority w:val="39"/>
    <w:unhideWhenUsed/>
    <w:rsid w:val="00C62333"/>
    <w:pPr>
      <w:spacing w:after="100"/>
    </w:pPr>
  </w:style>
  <w:style w:type="paragraph" w:styleId="TOC3">
    <w:name w:val="toc 3"/>
    <w:basedOn w:val="Normal"/>
    <w:next w:val="Normal"/>
    <w:autoRedefine/>
    <w:uiPriority w:val="39"/>
    <w:unhideWhenUsed/>
    <w:rsid w:val="00C62333"/>
    <w:pPr>
      <w:spacing w:after="100"/>
      <w:ind w:left="440"/>
    </w:pPr>
  </w:style>
  <w:style w:type="paragraph" w:styleId="TOC4">
    <w:name w:val="toc 4"/>
    <w:basedOn w:val="Normal"/>
    <w:next w:val="Normal"/>
    <w:autoRedefine/>
    <w:uiPriority w:val="39"/>
    <w:unhideWhenUsed/>
    <w:rsid w:val="00C62333"/>
    <w:pPr>
      <w:spacing w:after="100"/>
      <w:ind w:left="660"/>
    </w:pPr>
  </w:style>
  <w:style w:type="paragraph" w:styleId="TOC5">
    <w:name w:val="toc 5"/>
    <w:basedOn w:val="Normal"/>
    <w:next w:val="Normal"/>
    <w:autoRedefine/>
    <w:uiPriority w:val="39"/>
    <w:unhideWhenUsed/>
    <w:rsid w:val="00C62333"/>
    <w:pPr>
      <w:spacing w:after="100"/>
      <w:ind w:left="880"/>
    </w:pPr>
  </w:style>
  <w:style w:type="paragraph" w:styleId="TOC6">
    <w:name w:val="toc 6"/>
    <w:basedOn w:val="Normal"/>
    <w:next w:val="Normal"/>
    <w:autoRedefine/>
    <w:uiPriority w:val="39"/>
    <w:unhideWhenUsed/>
    <w:rsid w:val="00C62333"/>
    <w:pPr>
      <w:spacing w:after="100"/>
      <w:ind w:left="1100"/>
    </w:pPr>
  </w:style>
  <w:style w:type="paragraph" w:styleId="TOC7">
    <w:name w:val="toc 7"/>
    <w:basedOn w:val="Normal"/>
    <w:next w:val="Normal"/>
    <w:autoRedefine/>
    <w:uiPriority w:val="39"/>
    <w:unhideWhenUsed/>
    <w:rsid w:val="00C62333"/>
    <w:pPr>
      <w:spacing w:after="100"/>
      <w:ind w:left="1320"/>
    </w:pPr>
  </w:style>
  <w:style w:type="paragraph" w:styleId="TOC8">
    <w:name w:val="toc 8"/>
    <w:basedOn w:val="Normal"/>
    <w:next w:val="Normal"/>
    <w:autoRedefine/>
    <w:uiPriority w:val="39"/>
    <w:unhideWhenUsed/>
    <w:rsid w:val="00C62333"/>
    <w:pPr>
      <w:spacing w:after="100"/>
      <w:ind w:left="1540"/>
    </w:pPr>
  </w:style>
  <w:style w:type="paragraph" w:styleId="TOC9">
    <w:name w:val="toc 9"/>
    <w:basedOn w:val="Normal"/>
    <w:next w:val="Normal"/>
    <w:autoRedefine/>
    <w:uiPriority w:val="39"/>
    <w:unhideWhenUsed/>
    <w:rsid w:val="00C62333"/>
    <w:pPr>
      <w:spacing w:after="100"/>
      <w:ind w:left="1760"/>
    </w:pPr>
  </w:style>
  <w:style w:type="paragraph" w:styleId="Caption">
    <w:name w:val="caption"/>
    <w:basedOn w:val="Normal"/>
    <w:next w:val="Normal"/>
    <w:uiPriority w:val="35"/>
    <w:unhideWhenUsed/>
    <w:qFormat/>
    <w:rsid w:val="00547872"/>
    <w:rPr>
      <w:b/>
      <w:bCs/>
      <w:color w:val="0B5294" w:themeColor="accent1" w:themeShade="BF"/>
      <w:sz w:val="16"/>
      <w:szCs w:val="16"/>
    </w:rPr>
  </w:style>
  <w:style w:type="paragraph" w:styleId="Subtitle">
    <w:name w:val="Subtitle"/>
    <w:basedOn w:val="Normal"/>
    <w:next w:val="Normal"/>
    <w:link w:val="SubtitleChar"/>
    <w:uiPriority w:val="11"/>
    <w:qFormat/>
    <w:rsid w:val="00547872"/>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547872"/>
    <w:rPr>
      <w:caps/>
      <w:color w:val="595959" w:themeColor="text1" w:themeTint="A6"/>
      <w:spacing w:val="10"/>
      <w:sz w:val="21"/>
      <w:szCs w:val="21"/>
    </w:rPr>
  </w:style>
  <w:style w:type="character" w:styleId="Strong">
    <w:name w:val="Strong"/>
    <w:uiPriority w:val="22"/>
    <w:qFormat/>
    <w:rsid w:val="00547872"/>
    <w:rPr>
      <w:b/>
      <w:bCs/>
    </w:rPr>
  </w:style>
  <w:style w:type="character" w:styleId="Emphasis">
    <w:name w:val="Emphasis"/>
    <w:uiPriority w:val="20"/>
    <w:qFormat/>
    <w:rsid w:val="00547872"/>
    <w:rPr>
      <w:caps/>
      <w:color w:val="073662" w:themeColor="accent1" w:themeShade="7F"/>
      <w:spacing w:val="5"/>
    </w:rPr>
  </w:style>
  <w:style w:type="paragraph" w:styleId="NoSpacing">
    <w:name w:val="No Spacing"/>
    <w:link w:val="NoSpacingChar"/>
    <w:uiPriority w:val="1"/>
    <w:qFormat/>
    <w:rsid w:val="00547872"/>
    <w:pPr>
      <w:spacing w:after="0" w:line="240" w:lineRule="auto"/>
    </w:pPr>
  </w:style>
  <w:style w:type="character" w:customStyle="1" w:styleId="NoSpacingChar">
    <w:name w:val="No Spacing Char"/>
    <w:basedOn w:val="DefaultParagraphFont"/>
    <w:link w:val="NoSpacing"/>
    <w:uiPriority w:val="1"/>
    <w:rsid w:val="00080A5A"/>
  </w:style>
  <w:style w:type="paragraph" w:styleId="ListParagraph">
    <w:name w:val="List Paragraph"/>
    <w:basedOn w:val="Normal"/>
    <w:uiPriority w:val="34"/>
    <w:qFormat/>
    <w:rsid w:val="00080A5A"/>
    <w:pPr>
      <w:ind w:left="720"/>
      <w:contextualSpacing/>
    </w:pPr>
  </w:style>
  <w:style w:type="paragraph" w:styleId="Quote">
    <w:name w:val="Quote"/>
    <w:basedOn w:val="Normal"/>
    <w:next w:val="Normal"/>
    <w:link w:val="QuoteChar"/>
    <w:uiPriority w:val="29"/>
    <w:qFormat/>
    <w:rsid w:val="00547872"/>
    <w:rPr>
      <w:i/>
      <w:iCs/>
      <w:sz w:val="24"/>
      <w:szCs w:val="24"/>
    </w:rPr>
  </w:style>
  <w:style w:type="character" w:customStyle="1" w:styleId="QuoteChar">
    <w:name w:val="Quote Char"/>
    <w:basedOn w:val="DefaultParagraphFont"/>
    <w:link w:val="Quote"/>
    <w:uiPriority w:val="29"/>
    <w:rsid w:val="00547872"/>
    <w:rPr>
      <w:i/>
      <w:iCs/>
      <w:sz w:val="24"/>
      <w:szCs w:val="24"/>
    </w:rPr>
  </w:style>
  <w:style w:type="paragraph" w:styleId="IntenseQuote">
    <w:name w:val="Intense Quote"/>
    <w:basedOn w:val="Normal"/>
    <w:next w:val="Normal"/>
    <w:link w:val="IntenseQuoteChar"/>
    <w:uiPriority w:val="30"/>
    <w:qFormat/>
    <w:rsid w:val="00547872"/>
    <w:pPr>
      <w:spacing w:before="240" w:after="240" w:line="240" w:lineRule="auto"/>
      <w:ind w:left="1080" w:right="1080"/>
      <w:jc w:val="center"/>
    </w:pPr>
    <w:rPr>
      <w:color w:val="0F6FC6" w:themeColor="accent1"/>
      <w:sz w:val="24"/>
      <w:szCs w:val="24"/>
    </w:rPr>
  </w:style>
  <w:style w:type="character" w:customStyle="1" w:styleId="IntenseQuoteChar">
    <w:name w:val="Intense Quote Char"/>
    <w:basedOn w:val="DefaultParagraphFont"/>
    <w:link w:val="IntenseQuote"/>
    <w:uiPriority w:val="30"/>
    <w:rsid w:val="00547872"/>
    <w:rPr>
      <w:color w:val="0F6FC6" w:themeColor="accent1"/>
      <w:sz w:val="24"/>
      <w:szCs w:val="24"/>
    </w:rPr>
  </w:style>
  <w:style w:type="character" w:styleId="SubtleEmphasis">
    <w:name w:val="Subtle Emphasis"/>
    <w:uiPriority w:val="19"/>
    <w:qFormat/>
    <w:rsid w:val="00547872"/>
    <w:rPr>
      <w:i/>
      <w:iCs/>
      <w:color w:val="073662" w:themeColor="accent1" w:themeShade="7F"/>
    </w:rPr>
  </w:style>
  <w:style w:type="character" w:styleId="IntenseEmphasis">
    <w:name w:val="Intense Emphasis"/>
    <w:uiPriority w:val="21"/>
    <w:qFormat/>
    <w:rsid w:val="00547872"/>
    <w:rPr>
      <w:b/>
      <w:bCs/>
      <w:caps/>
      <w:color w:val="073662" w:themeColor="accent1" w:themeShade="7F"/>
      <w:spacing w:val="10"/>
    </w:rPr>
  </w:style>
  <w:style w:type="character" w:styleId="SubtleReference">
    <w:name w:val="Subtle Reference"/>
    <w:uiPriority w:val="31"/>
    <w:qFormat/>
    <w:rsid w:val="00547872"/>
    <w:rPr>
      <w:b/>
      <w:bCs/>
      <w:color w:val="0F6FC6" w:themeColor="accent1"/>
    </w:rPr>
  </w:style>
  <w:style w:type="character" w:styleId="IntenseReference">
    <w:name w:val="Intense Reference"/>
    <w:uiPriority w:val="32"/>
    <w:qFormat/>
    <w:rsid w:val="00547872"/>
    <w:rPr>
      <w:b/>
      <w:bCs/>
      <w:i/>
      <w:iCs/>
      <w:caps/>
      <w:color w:val="0F6FC6" w:themeColor="accent1"/>
    </w:rPr>
  </w:style>
  <w:style w:type="character" w:styleId="BookTitle">
    <w:name w:val="Book Title"/>
    <w:uiPriority w:val="33"/>
    <w:qFormat/>
    <w:rsid w:val="00547872"/>
    <w:rPr>
      <w:b/>
      <w:bCs/>
      <w:i/>
      <w:iCs/>
      <w:spacing w:val="0"/>
    </w:rPr>
  </w:style>
  <w:style w:type="paragraph" w:styleId="TOCHeading">
    <w:name w:val="TOC Heading"/>
    <w:basedOn w:val="Heading1"/>
    <w:next w:val="Normal"/>
    <w:uiPriority w:val="39"/>
    <w:semiHidden/>
    <w:unhideWhenUsed/>
    <w:qFormat/>
    <w:rsid w:val="00547872"/>
    <w:pPr>
      <w:outlineLvl w:val="9"/>
    </w:pPr>
  </w:style>
  <w:style w:type="table" w:styleId="TableGrid">
    <w:name w:val="Table Grid"/>
    <w:basedOn w:val="TableNormal"/>
    <w:uiPriority w:val="59"/>
    <w:rsid w:val="006656D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6656D8"/>
    <w:pPr>
      <w:spacing w:before="0" w:after="0" w:line="240" w:lineRule="auto"/>
    </w:pPr>
    <w:rPr>
      <w:color w:val="0B5294" w:themeColor="accent1" w:themeShade="BF"/>
    </w:rPr>
    <w:tblPr>
      <w:tblStyleRowBandSize w:val="1"/>
      <w:tblStyleColBandSize w:val="1"/>
      <w:tblBorders>
        <w:top w:val="single" w:sz="8" w:space="0" w:color="0F6FC6" w:themeColor="accent1"/>
        <w:bottom w:val="single" w:sz="8" w:space="0" w:color="0F6FC6" w:themeColor="accent1"/>
      </w:tblBorders>
    </w:tblPr>
    <w:tblStylePr w:type="fir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la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ADBF9" w:themeFill="accent1" w:themeFillTint="3F"/>
      </w:tcPr>
    </w:tblStylePr>
    <w:tblStylePr w:type="band1Horz">
      <w:tblPr/>
      <w:tcPr>
        <w:tcBorders>
          <w:left w:val="nil"/>
          <w:right w:val="nil"/>
          <w:insideH w:val="nil"/>
          <w:insideV w:val="nil"/>
        </w:tcBorders>
        <w:shd w:val="clear" w:color="auto" w:fill="BADBF9" w:themeFill="accent1" w:themeFillTint="3F"/>
      </w:tcPr>
    </w:tblStylePr>
  </w:style>
  <w:style w:type="paragraph" w:customStyle="1" w:styleId="Code">
    <w:name w:val="Code"/>
    <w:basedOn w:val="Normal"/>
    <w:link w:val="CodeChar"/>
    <w:autoRedefine/>
    <w:rsid w:val="00397DAF"/>
    <w:pPr>
      <w:shd w:val="clear" w:color="auto" w:fill="DBEFF9" w:themeFill="background2"/>
      <w:spacing w:before="0" w:after="0" w:line="240" w:lineRule="auto"/>
      <w:contextualSpacing/>
    </w:pPr>
    <w:rPr>
      <w:color w:val="17406D" w:themeColor="text2"/>
      <w:sz w:val="14"/>
    </w:rPr>
  </w:style>
  <w:style w:type="character" w:customStyle="1" w:styleId="CodeChar">
    <w:name w:val="Code Char"/>
    <w:basedOn w:val="BodyTextChar"/>
    <w:link w:val="Code"/>
    <w:rsid w:val="00397DAF"/>
    <w:rPr>
      <w:color w:val="17406D" w:themeColor="text2"/>
      <w:sz w:val="14"/>
      <w:szCs w:val="20"/>
      <w:shd w:val="clear" w:color="auto" w:fill="DBEFF9" w:themeFill="background2"/>
      <w:lang w:val="en-GB"/>
    </w:rPr>
  </w:style>
  <w:style w:type="paragraph" w:styleId="HTMLPreformatted">
    <w:name w:val="HTML Preformatted"/>
    <w:basedOn w:val="Normal"/>
    <w:link w:val="HTMLPreformattedChar"/>
    <w:uiPriority w:val="99"/>
    <w:semiHidden/>
    <w:unhideWhenUsed/>
    <w:rsid w:val="00A16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bidi="ar-SA"/>
    </w:rPr>
  </w:style>
  <w:style w:type="character" w:customStyle="1" w:styleId="HTMLPreformattedChar">
    <w:name w:val="HTML Preformatted Char"/>
    <w:basedOn w:val="DefaultParagraphFont"/>
    <w:link w:val="HTMLPreformatted"/>
    <w:uiPriority w:val="99"/>
    <w:semiHidden/>
    <w:rsid w:val="00A16F97"/>
    <w:rPr>
      <w:rFonts w:ascii="Courier New" w:eastAsia="Times New Roman" w:hAnsi="Courier New" w:cs="Courier New"/>
      <w:sz w:val="20"/>
      <w:szCs w:val="20"/>
      <w:lang w:bidi="ar-SA"/>
    </w:rPr>
  </w:style>
  <w:style w:type="character" w:customStyle="1" w:styleId="apple-converted-space">
    <w:name w:val="apple-converted-space"/>
    <w:basedOn w:val="DefaultParagraphFont"/>
    <w:rsid w:val="006D4D43"/>
  </w:style>
  <w:style w:type="character" w:styleId="HTMLCode">
    <w:name w:val="HTML Code"/>
    <w:basedOn w:val="DefaultParagraphFont"/>
    <w:uiPriority w:val="99"/>
    <w:semiHidden/>
    <w:unhideWhenUsed/>
    <w:rsid w:val="006D4D43"/>
    <w:rPr>
      <w:rFonts w:ascii="Courier New" w:eastAsia="Times New Roman" w:hAnsi="Courier New" w:cs="Courier New"/>
      <w:sz w:val="20"/>
      <w:szCs w:val="20"/>
    </w:rPr>
  </w:style>
  <w:style w:type="character" w:customStyle="1" w:styleId="keyword">
    <w:name w:val="keyword"/>
    <w:basedOn w:val="DefaultParagraphFont"/>
    <w:rsid w:val="008662D7"/>
  </w:style>
  <w:style w:type="table" w:customStyle="1" w:styleId="LightShading1">
    <w:name w:val="Light Shading1"/>
    <w:basedOn w:val="TableNormal"/>
    <w:uiPriority w:val="60"/>
    <w:rsid w:val="003D7329"/>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B78C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8C4"/>
    <w:rPr>
      <w:rFonts w:ascii="Tahoma" w:hAnsi="Tahoma" w:cs="Tahoma"/>
      <w:sz w:val="16"/>
      <w:szCs w:val="16"/>
      <w:lang w:val="en-GB"/>
    </w:rPr>
  </w:style>
  <w:style w:type="character" w:customStyle="1" w:styleId="green">
    <w:name w:val="green"/>
    <w:basedOn w:val="DefaultParagraphFont"/>
    <w:rsid w:val="001971C5"/>
  </w:style>
  <w:style w:type="character" w:customStyle="1" w:styleId="red">
    <w:name w:val="red"/>
    <w:basedOn w:val="DefaultParagraphFont"/>
    <w:rsid w:val="001971C5"/>
  </w:style>
  <w:style w:type="paragraph" w:customStyle="1" w:styleId="Requirements">
    <w:name w:val="Requirements"/>
    <w:basedOn w:val="BodyText2"/>
    <w:rsid w:val="009A5BD9"/>
    <w:rPr>
      <w:i/>
    </w:rPr>
  </w:style>
  <w:style w:type="paragraph" w:customStyle="1" w:styleId="PagePrefix">
    <w:name w:val="PagePrefix"/>
    <w:basedOn w:val="BodyText"/>
    <w:next w:val="BodyText"/>
    <w:autoRedefine/>
    <w:rsid w:val="002264EE"/>
    <w:pPr>
      <w:spacing w:before="120"/>
      <w:ind w:left="397"/>
    </w:pPr>
  </w:style>
  <w:style w:type="paragraph" w:customStyle="1" w:styleId="Query">
    <w:name w:val="Query"/>
    <w:basedOn w:val="BodyText"/>
    <w:next w:val="Code"/>
    <w:autoRedefine/>
    <w:rsid w:val="00534CDD"/>
    <w:pPr>
      <w:ind w:left="397"/>
    </w:pPr>
    <w:rPr>
      <w:sz w:val="16"/>
      <w:szCs w:val="16"/>
    </w:rPr>
  </w:style>
  <w:style w:type="paragraph" w:customStyle="1" w:styleId="Tiny">
    <w:name w:val="Tiny"/>
    <w:basedOn w:val="BodyText2"/>
    <w:autoRedefine/>
    <w:rsid w:val="002A6C36"/>
    <w:pPr>
      <w:spacing w:before="0"/>
    </w:pPr>
    <w:rPr>
      <w:color w:val="0F6FC6" w:themeColor="accent1"/>
      <w:sz w:val="14"/>
    </w:rPr>
  </w:style>
  <w:style w:type="character" w:customStyle="1" w:styleId="webkit-html-tag">
    <w:name w:val="webkit-html-tag"/>
    <w:basedOn w:val="DefaultParagraphFont"/>
    <w:rsid w:val="00D406E5"/>
  </w:style>
  <w:style w:type="character" w:customStyle="1" w:styleId="text">
    <w:name w:val="text"/>
    <w:basedOn w:val="DefaultParagraphFont"/>
    <w:rsid w:val="00D406E5"/>
  </w:style>
  <w:style w:type="paragraph" w:styleId="ListNumber">
    <w:name w:val="List Number"/>
    <w:basedOn w:val="Normal"/>
    <w:autoRedefine/>
    <w:uiPriority w:val="99"/>
    <w:unhideWhenUsed/>
    <w:rsid w:val="003630B2"/>
    <w:pPr>
      <w:numPr>
        <w:numId w:val="6"/>
      </w:numPr>
      <w:spacing w:after="0"/>
      <w:contextualSpacing/>
    </w:pPr>
    <w:rPr>
      <w:sz w:val="18"/>
    </w:rPr>
  </w:style>
  <w:style w:type="paragraph" w:styleId="ListBullet3">
    <w:name w:val="List Bullet 3"/>
    <w:basedOn w:val="Normal"/>
    <w:autoRedefine/>
    <w:uiPriority w:val="99"/>
    <w:unhideWhenUsed/>
    <w:rsid w:val="00077207"/>
    <w:pPr>
      <w:numPr>
        <w:numId w:val="3"/>
      </w:numPr>
      <w:spacing w:before="0" w:after="0" w:line="240" w:lineRule="auto"/>
      <w:ind w:left="924" w:hanging="357"/>
      <w:contextualSpacing/>
    </w:pPr>
    <w:rPr>
      <w:sz w:val="18"/>
    </w:rPr>
  </w:style>
  <w:style w:type="paragraph" w:styleId="ListBullet4">
    <w:name w:val="List Bullet 4"/>
    <w:basedOn w:val="Normal"/>
    <w:uiPriority w:val="99"/>
    <w:unhideWhenUsed/>
    <w:rsid w:val="00077207"/>
    <w:pPr>
      <w:numPr>
        <w:numId w:val="4"/>
      </w:numPr>
      <w:contextualSpacing/>
    </w:pPr>
  </w:style>
  <w:style w:type="paragraph" w:styleId="ListBullet5">
    <w:name w:val="List Bullet 5"/>
    <w:basedOn w:val="Normal"/>
    <w:uiPriority w:val="99"/>
    <w:unhideWhenUsed/>
    <w:rsid w:val="00077207"/>
    <w:pPr>
      <w:numPr>
        <w:numId w:val="5"/>
      </w:numPr>
      <w:contextualSpacing/>
    </w:pPr>
  </w:style>
  <w:style w:type="table" w:styleId="LightList-Accent1">
    <w:name w:val="Light List Accent 1"/>
    <w:basedOn w:val="TableNormal"/>
    <w:uiPriority w:val="61"/>
    <w:rsid w:val="00FA670C"/>
    <w:pPr>
      <w:spacing w:before="0" w:after="0" w:line="240" w:lineRule="auto"/>
    </w:pPr>
    <w:tblPr>
      <w:tblStyleRowBandSize w:val="1"/>
      <w:tblStyleColBandSize w:val="1"/>
      <w:tblBorders>
        <w:top w:val="single" w:sz="8" w:space="0" w:color="0F6FC6" w:themeColor="accent1"/>
        <w:left w:val="single" w:sz="8" w:space="0" w:color="0F6FC6" w:themeColor="accent1"/>
        <w:bottom w:val="single" w:sz="8" w:space="0" w:color="0F6FC6" w:themeColor="accent1"/>
        <w:right w:val="single" w:sz="8" w:space="0" w:color="0F6FC6" w:themeColor="accent1"/>
      </w:tblBorders>
    </w:tblPr>
    <w:tblStylePr w:type="firstRow">
      <w:pPr>
        <w:spacing w:before="0" w:after="0" w:line="240" w:lineRule="auto"/>
      </w:pPr>
      <w:rPr>
        <w:b/>
        <w:bCs/>
        <w:color w:val="FFFFFF" w:themeColor="background1"/>
      </w:rPr>
      <w:tblPr/>
      <w:tcPr>
        <w:shd w:val="clear" w:color="auto" w:fill="0F6FC6" w:themeFill="accent1"/>
      </w:tcPr>
    </w:tblStylePr>
    <w:tblStylePr w:type="lastRow">
      <w:pPr>
        <w:spacing w:before="0" w:after="0" w:line="240" w:lineRule="auto"/>
      </w:pPr>
      <w:rPr>
        <w:b/>
        <w:bCs/>
      </w:rPr>
      <w:tblPr/>
      <w:tcPr>
        <w:tcBorders>
          <w:top w:val="double" w:sz="6" w:space="0" w:color="0F6FC6" w:themeColor="accent1"/>
          <w:left w:val="single" w:sz="8" w:space="0" w:color="0F6FC6" w:themeColor="accent1"/>
          <w:bottom w:val="single" w:sz="8" w:space="0" w:color="0F6FC6" w:themeColor="accent1"/>
          <w:right w:val="single" w:sz="8" w:space="0" w:color="0F6FC6" w:themeColor="accent1"/>
        </w:tcBorders>
      </w:tcPr>
    </w:tblStylePr>
    <w:tblStylePr w:type="firstCol">
      <w:rPr>
        <w:b/>
        <w:bCs/>
      </w:rPr>
    </w:tblStylePr>
    <w:tblStylePr w:type="lastCol">
      <w:rPr>
        <w:b/>
        <w:bCs/>
      </w:rPr>
    </w:tblStylePr>
    <w:tblStylePr w:type="band1Vert">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tblStylePr w:type="band1Horz">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style>
  <w:style w:type="paragraph" w:customStyle="1" w:styleId="sql">
    <w:name w:val="sql"/>
    <w:basedOn w:val="Code"/>
    <w:link w:val="sqlChar"/>
    <w:autoRedefine/>
    <w:rsid w:val="0051112E"/>
    <w:pPr>
      <w:shd w:val="clear" w:color="auto" w:fill="C7E2FA" w:themeFill="accent1" w:themeFillTint="33"/>
    </w:pPr>
    <w:rPr>
      <w:szCs w:val="14"/>
    </w:rPr>
  </w:style>
  <w:style w:type="character" w:customStyle="1" w:styleId="sqlChar">
    <w:name w:val="sql Char"/>
    <w:basedOn w:val="CodeChar"/>
    <w:link w:val="sql"/>
    <w:rsid w:val="0051112E"/>
    <w:rPr>
      <w:color w:val="17406D" w:themeColor="text2"/>
      <w:sz w:val="14"/>
      <w:szCs w:val="14"/>
      <w:shd w:val="clear" w:color="auto" w:fill="C7E2FA" w:themeFill="accent1" w:themeFillTint="33"/>
      <w:lang w:val="en-GB"/>
    </w:rPr>
  </w:style>
  <w:style w:type="paragraph" w:styleId="NormalWeb">
    <w:name w:val="Normal (Web)"/>
    <w:basedOn w:val="Normal"/>
    <w:uiPriority w:val="99"/>
    <w:unhideWhenUsed/>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customStyle="1" w:styleId="field">
    <w:name w:val="field"/>
    <w:basedOn w:val="Normal"/>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styleId="List">
    <w:name w:val="List"/>
    <w:basedOn w:val="Normal"/>
    <w:autoRedefine/>
    <w:uiPriority w:val="99"/>
    <w:unhideWhenUsed/>
    <w:rsid w:val="00F53079"/>
    <w:pPr>
      <w:ind w:left="283" w:hanging="283"/>
      <w:contextualSpacing/>
    </w:pPr>
    <w:rPr>
      <w:sz w:val="18"/>
    </w:rPr>
  </w:style>
  <w:style w:type="paragraph" w:styleId="List2">
    <w:name w:val="List 2"/>
    <w:basedOn w:val="Normal"/>
    <w:autoRedefine/>
    <w:uiPriority w:val="99"/>
    <w:unhideWhenUsed/>
    <w:rsid w:val="00F53079"/>
    <w:pPr>
      <w:ind w:left="566" w:hanging="283"/>
      <w:contextualSpacing/>
    </w:pPr>
    <w:rPr>
      <w:sz w:val="18"/>
    </w:rPr>
  </w:style>
  <w:style w:type="character" w:styleId="CommentReference">
    <w:name w:val="annotation reference"/>
    <w:basedOn w:val="DefaultParagraphFont"/>
    <w:uiPriority w:val="99"/>
    <w:unhideWhenUsed/>
    <w:rsid w:val="00DF24BF"/>
    <w:rPr>
      <w:sz w:val="16"/>
      <w:szCs w:val="16"/>
    </w:rPr>
  </w:style>
  <w:style w:type="paragraph" w:customStyle="1" w:styleId="Default">
    <w:name w:val="Default"/>
    <w:rsid w:val="00683180"/>
    <w:pPr>
      <w:autoSpaceDE w:val="0"/>
      <w:autoSpaceDN w:val="0"/>
      <w:adjustRightInd w:val="0"/>
      <w:spacing w:before="0" w:after="0" w:line="240" w:lineRule="auto"/>
    </w:pPr>
    <w:rPr>
      <w:rFonts w:ascii="Times New Roman" w:hAnsi="Times New Roman" w:cs="Times New Roman"/>
      <w:color w:val="000000"/>
      <w:sz w:val="24"/>
      <w:szCs w:val="24"/>
      <w:lang w:val="en-GB" w:bidi="ar-SA"/>
    </w:rPr>
  </w:style>
  <w:style w:type="character" w:customStyle="1" w:styleId="apple-tab-span">
    <w:name w:val="apple-tab-span"/>
    <w:basedOn w:val="DefaultParagraphFont"/>
    <w:rsid w:val="009E4F5D"/>
  </w:style>
  <w:style w:type="paragraph" w:styleId="BodyText3">
    <w:name w:val="Body Text 3"/>
    <w:basedOn w:val="Normal"/>
    <w:link w:val="BodyText3Char"/>
    <w:uiPriority w:val="99"/>
    <w:unhideWhenUsed/>
    <w:rsid w:val="00D62103"/>
    <w:pPr>
      <w:spacing w:after="120"/>
    </w:pPr>
    <w:rPr>
      <w:sz w:val="16"/>
      <w:szCs w:val="16"/>
    </w:rPr>
  </w:style>
  <w:style w:type="character" w:customStyle="1" w:styleId="BodyText3Char">
    <w:name w:val="Body Text 3 Char"/>
    <w:basedOn w:val="DefaultParagraphFont"/>
    <w:link w:val="BodyText3"/>
    <w:uiPriority w:val="99"/>
    <w:rsid w:val="00D62103"/>
    <w:rPr>
      <w:sz w:val="16"/>
      <w:szCs w:val="16"/>
      <w:lang w:val="en-GB"/>
    </w:rPr>
  </w:style>
  <w:style w:type="paragraph" w:customStyle="1" w:styleId="TableText">
    <w:name w:val="TableText"/>
    <w:basedOn w:val="BodyText"/>
    <w:autoRedefine/>
    <w:rsid w:val="00E65B54"/>
    <w:rPr>
      <w:bCs/>
      <w:sz w:val="14"/>
    </w:rPr>
  </w:style>
  <w:style w:type="paragraph" w:customStyle="1" w:styleId="TableTextHeader">
    <w:name w:val="TableTextHeader"/>
    <w:basedOn w:val="TableText"/>
    <w:autoRedefine/>
    <w:rsid w:val="00E65B54"/>
    <w:rPr>
      <w:bCs w:val="0"/>
      <w:color w:val="FFFFFF" w:themeColor="background1"/>
    </w:rPr>
  </w:style>
  <w:style w:type="paragraph" w:styleId="ListNumber2">
    <w:name w:val="List Number 2"/>
    <w:basedOn w:val="Normal"/>
    <w:uiPriority w:val="99"/>
    <w:unhideWhenUsed/>
    <w:rsid w:val="00C8133B"/>
    <w:pPr>
      <w:numPr>
        <w:numId w:val="7"/>
      </w:numPr>
      <w:contextualSpacing/>
    </w:pPr>
    <w:rPr>
      <w:sz w:val="18"/>
    </w:rPr>
  </w:style>
  <w:style w:type="paragraph" w:styleId="BlockText">
    <w:name w:val="Block Text"/>
    <w:basedOn w:val="Normal"/>
    <w:uiPriority w:val="99"/>
    <w:unhideWhenUsed/>
    <w:rsid w:val="002950DC"/>
    <w:pPr>
      <w:pBdr>
        <w:top w:val="single" w:sz="2" w:space="10" w:color="0F6FC6" w:themeColor="accent1"/>
        <w:left w:val="single" w:sz="2" w:space="10" w:color="0F6FC6" w:themeColor="accent1"/>
        <w:bottom w:val="single" w:sz="2" w:space="10" w:color="0F6FC6" w:themeColor="accent1"/>
        <w:right w:val="single" w:sz="2" w:space="10" w:color="0F6FC6" w:themeColor="accent1"/>
      </w:pBdr>
      <w:ind w:left="1152" w:right="1152"/>
    </w:pPr>
    <w:rPr>
      <w:i/>
      <w:iCs/>
      <w:color w:val="0F6FC6" w:themeColor="accent1"/>
    </w:rPr>
  </w:style>
  <w:style w:type="paragraph" w:styleId="Closing">
    <w:name w:val="Closing"/>
    <w:basedOn w:val="Normal"/>
    <w:link w:val="ClosingChar"/>
    <w:uiPriority w:val="99"/>
    <w:unhideWhenUsed/>
    <w:rsid w:val="00404580"/>
    <w:pPr>
      <w:spacing w:before="0" w:after="0" w:line="240" w:lineRule="auto"/>
      <w:ind w:left="4252"/>
    </w:pPr>
  </w:style>
  <w:style w:type="character" w:customStyle="1" w:styleId="ClosingChar">
    <w:name w:val="Closing Char"/>
    <w:basedOn w:val="DefaultParagraphFont"/>
    <w:link w:val="Closing"/>
    <w:uiPriority w:val="99"/>
    <w:rsid w:val="00404580"/>
    <w:rPr>
      <w:sz w:val="20"/>
      <w:szCs w:val="20"/>
      <w:lang w:val="en-GB"/>
    </w:rPr>
  </w:style>
  <w:style w:type="paragraph" w:styleId="ListNumber3">
    <w:name w:val="List Number 3"/>
    <w:basedOn w:val="Normal"/>
    <w:uiPriority w:val="99"/>
    <w:unhideWhenUsed/>
    <w:rsid w:val="005E1034"/>
    <w:pPr>
      <w:numPr>
        <w:numId w:val="8"/>
      </w:numPr>
      <w:contextualSpacing/>
    </w:pPr>
  </w:style>
  <w:style w:type="paragraph" w:styleId="ListNumber4">
    <w:name w:val="List Number 4"/>
    <w:basedOn w:val="Normal"/>
    <w:uiPriority w:val="99"/>
    <w:unhideWhenUsed/>
    <w:rsid w:val="005E1034"/>
    <w:pPr>
      <w:numPr>
        <w:numId w:val="9"/>
      </w:numPr>
      <w:contextualSpacing/>
    </w:pPr>
  </w:style>
  <w:style w:type="paragraph" w:styleId="ListNumber5">
    <w:name w:val="List Number 5"/>
    <w:basedOn w:val="Normal"/>
    <w:uiPriority w:val="99"/>
    <w:unhideWhenUsed/>
    <w:rsid w:val="005E1034"/>
    <w:pPr>
      <w:numPr>
        <w:numId w:val="10"/>
      </w:numPr>
      <w:contextualSpacing/>
    </w:pPr>
  </w:style>
  <w:style w:type="character" w:styleId="PlaceholderText">
    <w:name w:val="Placeholder Text"/>
    <w:basedOn w:val="DefaultParagraphFont"/>
    <w:uiPriority w:val="99"/>
    <w:semiHidden/>
    <w:rsid w:val="00185628"/>
    <w:rPr>
      <w:color w:val="808080"/>
    </w:rPr>
  </w:style>
  <w:style w:type="paragraph" w:styleId="FootnoteText">
    <w:name w:val="footnote text"/>
    <w:basedOn w:val="Normal"/>
    <w:link w:val="FootnoteTextChar"/>
    <w:uiPriority w:val="99"/>
    <w:semiHidden/>
    <w:unhideWhenUsed/>
    <w:rsid w:val="007C15D9"/>
    <w:pPr>
      <w:spacing w:before="0" w:after="0" w:line="240" w:lineRule="auto"/>
    </w:pPr>
  </w:style>
  <w:style w:type="character" w:customStyle="1" w:styleId="FootnoteTextChar">
    <w:name w:val="Footnote Text Char"/>
    <w:basedOn w:val="DefaultParagraphFont"/>
    <w:link w:val="FootnoteText"/>
    <w:uiPriority w:val="99"/>
    <w:semiHidden/>
    <w:rsid w:val="007C15D9"/>
    <w:rPr>
      <w:sz w:val="20"/>
      <w:szCs w:val="20"/>
      <w:lang w:val="en-GB"/>
    </w:rPr>
  </w:style>
  <w:style w:type="character" w:styleId="FootnoteReference">
    <w:name w:val="footnote reference"/>
    <w:basedOn w:val="DefaultParagraphFont"/>
    <w:uiPriority w:val="99"/>
    <w:semiHidden/>
    <w:unhideWhenUsed/>
    <w:rsid w:val="007C15D9"/>
    <w:rPr>
      <w:vertAlign w:val="superscript"/>
    </w:rPr>
  </w:style>
  <w:style w:type="character" w:customStyle="1" w:styleId="name">
    <w:name w:val="name"/>
    <w:basedOn w:val="DefaultParagraphFont"/>
    <w:rsid w:val="005C78EF"/>
  </w:style>
  <w:style w:type="character" w:customStyle="1" w:styleId="separator">
    <w:name w:val="separator"/>
    <w:basedOn w:val="DefaultParagraphFont"/>
    <w:rsid w:val="005C78EF"/>
  </w:style>
  <w:style w:type="character" w:customStyle="1" w:styleId="value">
    <w:name w:val="value"/>
    <w:basedOn w:val="DefaultParagraphFont"/>
    <w:rsid w:val="005C78EF"/>
  </w:style>
  <w:style w:type="table" w:customStyle="1" w:styleId="TableGridLight1">
    <w:name w:val="Table Grid Light1"/>
    <w:basedOn w:val="TableNormal"/>
    <w:uiPriority w:val="40"/>
    <w:rsid w:val="00F01B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GoogleEarthEngineError">
    <w:name w:val="Google Earth Engine Error"/>
    <w:basedOn w:val="HTMLPreformatted"/>
    <w:rsid w:val="001E3153"/>
    <w:pPr>
      <w:spacing w:before="120"/>
    </w:pPr>
    <w:rPr>
      <w:color w:val="CC0000"/>
      <w:sz w:val="16"/>
    </w:rPr>
  </w:style>
  <w:style w:type="paragraph" w:customStyle="1" w:styleId="Unix">
    <w:name w:val="_Unix"/>
    <w:basedOn w:val="Code"/>
    <w:autoRedefine/>
    <w:rsid w:val="00D96B97"/>
    <w:pPr>
      <w:shd w:val="clear" w:color="auto" w:fill="595959" w:themeFill="text1" w:themeFillTint="A6"/>
    </w:pPr>
    <w:rPr>
      <w:color w:val="FFFFFF" w:themeColor="background1"/>
    </w:rPr>
  </w:style>
  <w:style w:type="table" w:customStyle="1" w:styleId="GridTable1Light-Accent41">
    <w:name w:val="Grid Table 1 Light - Accent 41"/>
    <w:basedOn w:val="TableNormal"/>
    <w:uiPriority w:val="46"/>
    <w:rsid w:val="00C12232"/>
    <w:pPr>
      <w:spacing w:after="0" w:line="240" w:lineRule="auto"/>
    </w:pPr>
    <w:tblPr>
      <w:tblStyleRowBandSize w:val="1"/>
      <w:tblStyleColBandSize w:val="1"/>
      <w:tblBorders>
        <w:top w:val="single" w:sz="4" w:space="0" w:color="94F6DB" w:themeColor="accent4" w:themeTint="66"/>
        <w:left w:val="single" w:sz="4" w:space="0" w:color="94F6DB" w:themeColor="accent4" w:themeTint="66"/>
        <w:bottom w:val="single" w:sz="4" w:space="0" w:color="94F6DB" w:themeColor="accent4" w:themeTint="66"/>
        <w:right w:val="single" w:sz="4" w:space="0" w:color="94F6DB" w:themeColor="accent4" w:themeTint="66"/>
        <w:insideH w:val="single" w:sz="4" w:space="0" w:color="94F6DB" w:themeColor="accent4" w:themeTint="66"/>
        <w:insideV w:val="single" w:sz="4" w:space="0" w:color="94F6DB" w:themeColor="accent4" w:themeTint="66"/>
      </w:tblBorders>
    </w:tblPr>
    <w:tblStylePr w:type="firstRow">
      <w:rPr>
        <w:b/>
        <w:bCs/>
      </w:rPr>
      <w:tblPr/>
      <w:tcPr>
        <w:tcBorders>
          <w:bottom w:val="single" w:sz="12" w:space="0" w:color="5FF2CA" w:themeColor="accent4" w:themeTint="99"/>
        </w:tcBorders>
      </w:tcPr>
    </w:tblStylePr>
    <w:tblStylePr w:type="lastRow">
      <w:rPr>
        <w:b/>
        <w:bCs/>
      </w:rPr>
      <w:tblPr/>
      <w:tcPr>
        <w:tcBorders>
          <w:top w:val="double" w:sz="2" w:space="0" w:color="5FF2CA" w:themeColor="accent4" w:themeTint="99"/>
        </w:tcBorders>
      </w:tcPr>
    </w:tblStylePr>
    <w:tblStylePr w:type="firstCol">
      <w:rPr>
        <w:b/>
        <w:bCs/>
      </w:rPr>
    </w:tblStylePr>
    <w:tblStylePr w:type="lastCol">
      <w:rPr>
        <w:b/>
        <w:bCs/>
      </w:rPr>
    </w:tblStylePr>
  </w:style>
  <w:style w:type="table" w:customStyle="1" w:styleId="ListTable3-Accent11">
    <w:name w:val="List Table 3 - Accent 11"/>
    <w:basedOn w:val="TableNormal"/>
    <w:uiPriority w:val="48"/>
    <w:rsid w:val="00C12232"/>
    <w:pPr>
      <w:spacing w:after="0" w:line="240" w:lineRule="auto"/>
    </w:pPr>
    <w:tblPr>
      <w:tblStyleRowBandSize w:val="1"/>
      <w:tblStyleColBandSize w:val="1"/>
      <w:tblBorders>
        <w:top w:val="single" w:sz="4" w:space="0" w:color="0F6FC6" w:themeColor="accent1"/>
        <w:left w:val="single" w:sz="4" w:space="0" w:color="0F6FC6" w:themeColor="accent1"/>
        <w:bottom w:val="single" w:sz="4" w:space="0" w:color="0F6FC6" w:themeColor="accent1"/>
        <w:right w:val="single" w:sz="4" w:space="0" w:color="0F6FC6" w:themeColor="accent1"/>
      </w:tblBorders>
    </w:tblPr>
    <w:tblStylePr w:type="firstRow">
      <w:rPr>
        <w:b/>
        <w:bCs/>
        <w:color w:val="FFFFFF" w:themeColor="background1"/>
      </w:rPr>
      <w:tblPr/>
      <w:tcPr>
        <w:shd w:val="clear" w:color="auto" w:fill="0F6FC6" w:themeFill="accent1"/>
      </w:tcPr>
    </w:tblStylePr>
    <w:tblStylePr w:type="lastRow">
      <w:rPr>
        <w:b/>
        <w:bCs/>
      </w:rPr>
      <w:tblPr/>
      <w:tcPr>
        <w:tcBorders>
          <w:top w:val="double" w:sz="4" w:space="0" w:color="0F6FC6"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6FC6" w:themeColor="accent1"/>
          <w:right w:val="single" w:sz="4" w:space="0" w:color="0F6FC6" w:themeColor="accent1"/>
        </w:tcBorders>
      </w:tcPr>
    </w:tblStylePr>
    <w:tblStylePr w:type="band1Horz">
      <w:tblPr/>
      <w:tcPr>
        <w:tcBorders>
          <w:top w:val="single" w:sz="4" w:space="0" w:color="0F6FC6" w:themeColor="accent1"/>
          <w:bottom w:val="single" w:sz="4" w:space="0" w:color="0F6FC6"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6FC6" w:themeColor="accent1"/>
          <w:left w:val="nil"/>
        </w:tcBorders>
      </w:tcPr>
    </w:tblStylePr>
    <w:tblStylePr w:type="swCell">
      <w:tblPr/>
      <w:tcPr>
        <w:tcBorders>
          <w:top w:val="double" w:sz="4" w:space="0" w:color="0F6FC6" w:themeColor="accent1"/>
          <w:right w:val="nil"/>
        </w:tcBorders>
      </w:tcPr>
    </w:tblStylePr>
  </w:style>
  <w:style w:type="paragraph" w:customStyle="1" w:styleId="GPError">
    <w:name w:val="GP Error"/>
    <w:basedOn w:val="BodyText2"/>
    <w:rsid w:val="00DE5C5E"/>
    <w:pPr>
      <w:spacing w:before="0"/>
    </w:pPr>
    <w:rPr>
      <w:color w:val="9E0000"/>
      <w:sz w:val="16"/>
    </w:rPr>
  </w:style>
  <w:style w:type="paragraph" w:customStyle="1" w:styleId="Heading10">
    <w:name w:val="Heading 10"/>
    <w:basedOn w:val="Heading9"/>
    <w:next w:val="BodyText2"/>
    <w:rsid w:val="00813259"/>
  </w:style>
  <w:style w:type="paragraph" w:customStyle="1" w:styleId="HiveError">
    <w:name w:val="HiveError"/>
    <w:basedOn w:val="BodyText2"/>
    <w:autoRedefine/>
    <w:rsid w:val="00DE1C96"/>
    <w:pPr>
      <w:shd w:val="clear" w:color="auto" w:fill="F2DEDE"/>
      <w:spacing w:before="240"/>
    </w:pPr>
    <w:rPr>
      <w:rFonts w:ascii="Arial" w:hAnsi="Arial"/>
      <w:color w:val="B94A48"/>
      <w:sz w:val="16"/>
    </w:rPr>
  </w:style>
  <w:style w:type="paragraph" w:styleId="PlainText">
    <w:name w:val="Plain Text"/>
    <w:basedOn w:val="Normal"/>
    <w:link w:val="PlainTextChar"/>
    <w:uiPriority w:val="99"/>
    <w:unhideWhenUsed/>
    <w:rsid w:val="00D10EE8"/>
    <w:pPr>
      <w:spacing w:before="0" w:after="0" w:line="240" w:lineRule="auto"/>
    </w:pPr>
    <w:rPr>
      <w:rFonts w:ascii="Calibri" w:eastAsiaTheme="minorHAnsi" w:hAnsi="Calibri"/>
      <w:sz w:val="22"/>
      <w:szCs w:val="21"/>
      <w:lang w:bidi="ar-SA"/>
    </w:rPr>
  </w:style>
  <w:style w:type="character" w:customStyle="1" w:styleId="PlainTextChar">
    <w:name w:val="Plain Text Char"/>
    <w:basedOn w:val="DefaultParagraphFont"/>
    <w:link w:val="PlainText"/>
    <w:uiPriority w:val="99"/>
    <w:rsid w:val="00D10EE8"/>
    <w:rPr>
      <w:rFonts w:ascii="Calibri" w:eastAsiaTheme="minorHAnsi" w:hAnsi="Calibri"/>
      <w:szCs w:val="21"/>
      <w:lang w:bidi="ar-SA"/>
    </w:rPr>
  </w:style>
  <w:style w:type="paragraph" w:styleId="Header">
    <w:name w:val="header"/>
    <w:basedOn w:val="Normal"/>
    <w:link w:val="HeaderChar"/>
    <w:uiPriority w:val="99"/>
    <w:unhideWhenUsed/>
    <w:rsid w:val="00E74A4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74A42"/>
    <w:rPr>
      <w:sz w:val="20"/>
      <w:szCs w:val="20"/>
      <w:lang w:val="en-GB"/>
    </w:rPr>
  </w:style>
  <w:style w:type="paragraph" w:styleId="Footer">
    <w:name w:val="footer"/>
    <w:basedOn w:val="Normal"/>
    <w:link w:val="FooterChar"/>
    <w:uiPriority w:val="99"/>
    <w:unhideWhenUsed/>
    <w:rsid w:val="00E74A4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74A42"/>
    <w:rPr>
      <w:sz w:val="20"/>
      <w:szCs w:val="20"/>
      <w:lang w:val="en-GB"/>
    </w:rPr>
  </w:style>
  <w:style w:type="paragraph" w:customStyle="1" w:styleId="ConsoleError">
    <w:name w:val="Console Error"/>
    <w:basedOn w:val="Code"/>
    <w:rsid w:val="009B4392"/>
    <w:pPr>
      <w:shd w:val="clear" w:color="auto" w:fill="FFF0F0"/>
    </w:pPr>
    <w:rPr>
      <w:color w:val="FF0000"/>
    </w:rPr>
  </w:style>
  <w:style w:type="paragraph" w:customStyle="1" w:styleId="Cloud9Console">
    <w:name w:val="Cloud9Console"/>
    <w:basedOn w:val="Normal"/>
    <w:rsid w:val="00467EBA"/>
    <w:pPr>
      <w:shd w:val="clear" w:color="auto" w:fill="E0E5E7"/>
      <w:spacing w:before="0" w:after="0" w:line="240" w:lineRule="auto"/>
    </w:pPr>
    <w:rPr>
      <w:rFonts w:ascii="Consolas" w:hAnsi="Consolas"/>
      <w:sz w:val="10"/>
    </w:rPr>
  </w:style>
  <w:style w:type="paragraph" w:customStyle="1" w:styleId="ConsoleWarning">
    <w:name w:val="Console Warning"/>
    <w:basedOn w:val="BodyText2"/>
    <w:autoRedefine/>
    <w:rsid w:val="00855DDE"/>
    <w:pPr>
      <w:shd w:val="clear" w:color="auto" w:fill="FFFBE6"/>
    </w:pPr>
    <w:rPr>
      <w:color w:val="5C3B00"/>
      <w:sz w:val="14"/>
    </w:rPr>
  </w:style>
  <w:style w:type="character" w:customStyle="1" w:styleId="pln">
    <w:name w:val="pln"/>
    <w:basedOn w:val="DefaultParagraphFont"/>
    <w:rsid w:val="00F23F37"/>
  </w:style>
  <w:style w:type="character" w:customStyle="1" w:styleId="pun">
    <w:name w:val="pun"/>
    <w:basedOn w:val="DefaultParagraphFont"/>
    <w:rsid w:val="00F23F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934">
      <w:bodyDiv w:val="1"/>
      <w:marLeft w:val="0"/>
      <w:marRight w:val="0"/>
      <w:marTop w:val="0"/>
      <w:marBottom w:val="0"/>
      <w:divBdr>
        <w:top w:val="none" w:sz="0" w:space="0" w:color="auto"/>
        <w:left w:val="none" w:sz="0" w:space="0" w:color="auto"/>
        <w:bottom w:val="none" w:sz="0" w:space="0" w:color="auto"/>
        <w:right w:val="none" w:sz="0" w:space="0" w:color="auto"/>
      </w:divBdr>
    </w:div>
    <w:div w:id="5134606">
      <w:bodyDiv w:val="1"/>
      <w:marLeft w:val="0"/>
      <w:marRight w:val="0"/>
      <w:marTop w:val="0"/>
      <w:marBottom w:val="0"/>
      <w:divBdr>
        <w:top w:val="none" w:sz="0" w:space="0" w:color="auto"/>
        <w:left w:val="none" w:sz="0" w:space="0" w:color="auto"/>
        <w:bottom w:val="none" w:sz="0" w:space="0" w:color="auto"/>
        <w:right w:val="none" w:sz="0" w:space="0" w:color="auto"/>
      </w:divBdr>
    </w:div>
    <w:div w:id="5787767">
      <w:bodyDiv w:val="1"/>
      <w:marLeft w:val="0"/>
      <w:marRight w:val="0"/>
      <w:marTop w:val="0"/>
      <w:marBottom w:val="0"/>
      <w:divBdr>
        <w:top w:val="none" w:sz="0" w:space="0" w:color="auto"/>
        <w:left w:val="none" w:sz="0" w:space="0" w:color="auto"/>
        <w:bottom w:val="none" w:sz="0" w:space="0" w:color="auto"/>
        <w:right w:val="none" w:sz="0" w:space="0" w:color="auto"/>
      </w:divBdr>
    </w:div>
    <w:div w:id="12198088">
      <w:bodyDiv w:val="1"/>
      <w:marLeft w:val="0"/>
      <w:marRight w:val="0"/>
      <w:marTop w:val="0"/>
      <w:marBottom w:val="0"/>
      <w:divBdr>
        <w:top w:val="none" w:sz="0" w:space="0" w:color="auto"/>
        <w:left w:val="none" w:sz="0" w:space="0" w:color="auto"/>
        <w:bottom w:val="none" w:sz="0" w:space="0" w:color="auto"/>
        <w:right w:val="none" w:sz="0" w:space="0" w:color="auto"/>
      </w:divBdr>
    </w:div>
    <w:div w:id="12613629">
      <w:bodyDiv w:val="1"/>
      <w:marLeft w:val="0"/>
      <w:marRight w:val="0"/>
      <w:marTop w:val="0"/>
      <w:marBottom w:val="0"/>
      <w:divBdr>
        <w:top w:val="none" w:sz="0" w:space="0" w:color="auto"/>
        <w:left w:val="none" w:sz="0" w:space="0" w:color="auto"/>
        <w:bottom w:val="none" w:sz="0" w:space="0" w:color="auto"/>
        <w:right w:val="none" w:sz="0" w:space="0" w:color="auto"/>
      </w:divBdr>
    </w:div>
    <w:div w:id="12653063">
      <w:bodyDiv w:val="1"/>
      <w:marLeft w:val="0"/>
      <w:marRight w:val="0"/>
      <w:marTop w:val="0"/>
      <w:marBottom w:val="0"/>
      <w:divBdr>
        <w:top w:val="none" w:sz="0" w:space="0" w:color="auto"/>
        <w:left w:val="none" w:sz="0" w:space="0" w:color="auto"/>
        <w:bottom w:val="none" w:sz="0" w:space="0" w:color="auto"/>
        <w:right w:val="none" w:sz="0" w:space="0" w:color="auto"/>
      </w:divBdr>
      <w:divsChild>
        <w:div w:id="1137407428">
          <w:marLeft w:val="0"/>
          <w:marRight w:val="0"/>
          <w:marTop w:val="0"/>
          <w:marBottom w:val="0"/>
          <w:divBdr>
            <w:top w:val="none" w:sz="0" w:space="0" w:color="auto"/>
            <w:left w:val="none" w:sz="0" w:space="0" w:color="auto"/>
            <w:bottom w:val="none" w:sz="0" w:space="0" w:color="auto"/>
            <w:right w:val="none" w:sz="0" w:space="0" w:color="auto"/>
          </w:divBdr>
        </w:div>
        <w:div w:id="1512840392">
          <w:marLeft w:val="0"/>
          <w:marRight w:val="0"/>
          <w:marTop w:val="0"/>
          <w:marBottom w:val="0"/>
          <w:divBdr>
            <w:top w:val="none" w:sz="0" w:space="0" w:color="auto"/>
            <w:left w:val="none" w:sz="0" w:space="0" w:color="auto"/>
            <w:bottom w:val="none" w:sz="0" w:space="0" w:color="auto"/>
            <w:right w:val="none" w:sz="0" w:space="0" w:color="auto"/>
          </w:divBdr>
        </w:div>
      </w:divsChild>
    </w:div>
    <w:div w:id="17125939">
      <w:bodyDiv w:val="1"/>
      <w:marLeft w:val="0"/>
      <w:marRight w:val="0"/>
      <w:marTop w:val="0"/>
      <w:marBottom w:val="0"/>
      <w:divBdr>
        <w:top w:val="none" w:sz="0" w:space="0" w:color="auto"/>
        <w:left w:val="none" w:sz="0" w:space="0" w:color="auto"/>
        <w:bottom w:val="none" w:sz="0" w:space="0" w:color="auto"/>
        <w:right w:val="none" w:sz="0" w:space="0" w:color="auto"/>
      </w:divBdr>
    </w:div>
    <w:div w:id="24721598">
      <w:bodyDiv w:val="1"/>
      <w:marLeft w:val="0"/>
      <w:marRight w:val="0"/>
      <w:marTop w:val="0"/>
      <w:marBottom w:val="0"/>
      <w:divBdr>
        <w:top w:val="none" w:sz="0" w:space="0" w:color="auto"/>
        <w:left w:val="none" w:sz="0" w:space="0" w:color="auto"/>
        <w:bottom w:val="none" w:sz="0" w:space="0" w:color="auto"/>
        <w:right w:val="none" w:sz="0" w:space="0" w:color="auto"/>
      </w:divBdr>
    </w:div>
    <w:div w:id="39205614">
      <w:bodyDiv w:val="1"/>
      <w:marLeft w:val="0"/>
      <w:marRight w:val="0"/>
      <w:marTop w:val="0"/>
      <w:marBottom w:val="0"/>
      <w:divBdr>
        <w:top w:val="none" w:sz="0" w:space="0" w:color="auto"/>
        <w:left w:val="none" w:sz="0" w:space="0" w:color="auto"/>
        <w:bottom w:val="none" w:sz="0" w:space="0" w:color="auto"/>
        <w:right w:val="none" w:sz="0" w:space="0" w:color="auto"/>
      </w:divBdr>
    </w:div>
    <w:div w:id="39938511">
      <w:bodyDiv w:val="1"/>
      <w:marLeft w:val="0"/>
      <w:marRight w:val="0"/>
      <w:marTop w:val="0"/>
      <w:marBottom w:val="0"/>
      <w:divBdr>
        <w:top w:val="none" w:sz="0" w:space="0" w:color="auto"/>
        <w:left w:val="none" w:sz="0" w:space="0" w:color="auto"/>
        <w:bottom w:val="none" w:sz="0" w:space="0" w:color="auto"/>
        <w:right w:val="none" w:sz="0" w:space="0" w:color="auto"/>
      </w:divBdr>
    </w:div>
    <w:div w:id="44526657">
      <w:bodyDiv w:val="1"/>
      <w:marLeft w:val="0"/>
      <w:marRight w:val="0"/>
      <w:marTop w:val="0"/>
      <w:marBottom w:val="0"/>
      <w:divBdr>
        <w:top w:val="none" w:sz="0" w:space="0" w:color="auto"/>
        <w:left w:val="none" w:sz="0" w:space="0" w:color="auto"/>
        <w:bottom w:val="none" w:sz="0" w:space="0" w:color="auto"/>
        <w:right w:val="none" w:sz="0" w:space="0" w:color="auto"/>
      </w:divBdr>
    </w:div>
    <w:div w:id="45223937">
      <w:bodyDiv w:val="1"/>
      <w:marLeft w:val="0"/>
      <w:marRight w:val="0"/>
      <w:marTop w:val="0"/>
      <w:marBottom w:val="0"/>
      <w:divBdr>
        <w:top w:val="none" w:sz="0" w:space="0" w:color="auto"/>
        <w:left w:val="none" w:sz="0" w:space="0" w:color="auto"/>
        <w:bottom w:val="none" w:sz="0" w:space="0" w:color="auto"/>
        <w:right w:val="none" w:sz="0" w:space="0" w:color="auto"/>
      </w:divBdr>
    </w:div>
    <w:div w:id="60753780">
      <w:bodyDiv w:val="1"/>
      <w:marLeft w:val="0"/>
      <w:marRight w:val="0"/>
      <w:marTop w:val="0"/>
      <w:marBottom w:val="0"/>
      <w:divBdr>
        <w:top w:val="none" w:sz="0" w:space="0" w:color="auto"/>
        <w:left w:val="none" w:sz="0" w:space="0" w:color="auto"/>
        <w:bottom w:val="none" w:sz="0" w:space="0" w:color="auto"/>
        <w:right w:val="none" w:sz="0" w:space="0" w:color="auto"/>
      </w:divBdr>
    </w:div>
    <w:div w:id="62143356">
      <w:bodyDiv w:val="1"/>
      <w:marLeft w:val="0"/>
      <w:marRight w:val="0"/>
      <w:marTop w:val="0"/>
      <w:marBottom w:val="0"/>
      <w:divBdr>
        <w:top w:val="none" w:sz="0" w:space="0" w:color="auto"/>
        <w:left w:val="none" w:sz="0" w:space="0" w:color="auto"/>
        <w:bottom w:val="none" w:sz="0" w:space="0" w:color="auto"/>
        <w:right w:val="none" w:sz="0" w:space="0" w:color="auto"/>
      </w:divBdr>
    </w:div>
    <w:div w:id="67239993">
      <w:bodyDiv w:val="1"/>
      <w:marLeft w:val="0"/>
      <w:marRight w:val="0"/>
      <w:marTop w:val="0"/>
      <w:marBottom w:val="0"/>
      <w:divBdr>
        <w:top w:val="none" w:sz="0" w:space="0" w:color="auto"/>
        <w:left w:val="none" w:sz="0" w:space="0" w:color="auto"/>
        <w:bottom w:val="none" w:sz="0" w:space="0" w:color="auto"/>
        <w:right w:val="none" w:sz="0" w:space="0" w:color="auto"/>
      </w:divBdr>
    </w:div>
    <w:div w:id="80104988">
      <w:bodyDiv w:val="1"/>
      <w:marLeft w:val="0"/>
      <w:marRight w:val="0"/>
      <w:marTop w:val="0"/>
      <w:marBottom w:val="0"/>
      <w:divBdr>
        <w:top w:val="none" w:sz="0" w:space="0" w:color="auto"/>
        <w:left w:val="none" w:sz="0" w:space="0" w:color="auto"/>
        <w:bottom w:val="none" w:sz="0" w:space="0" w:color="auto"/>
        <w:right w:val="none" w:sz="0" w:space="0" w:color="auto"/>
      </w:divBdr>
    </w:div>
    <w:div w:id="85812441">
      <w:bodyDiv w:val="1"/>
      <w:marLeft w:val="0"/>
      <w:marRight w:val="0"/>
      <w:marTop w:val="0"/>
      <w:marBottom w:val="0"/>
      <w:divBdr>
        <w:top w:val="none" w:sz="0" w:space="0" w:color="auto"/>
        <w:left w:val="none" w:sz="0" w:space="0" w:color="auto"/>
        <w:bottom w:val="none" w:sz="0" w:space="0" w:color="auto"/>
        <w:right w:val="none" w:sz="0" w:space="0" w:color="auto"/>
      </w:divBdr>
    </w:div>
    <w:div w:id="95755695">
      <w:bodyDiv w:val="1"/>
      <w:marLeft w:val="0"/>
      <w:marRight w:val="0"/>
      <w:marTop w:val="0"/>
      <w:marBottom w:val="0"/>
      <w:divBdr>
        <w:top w:val="none" w:sz="0" w:space="0" w:color="auto"/>
        <w:left w:val="none" w:sz="0" w:space="0" w:color="auto"/>
        <w:bottom w:val="none" w:sz="0" w:space="0" w:color="auto"/>
        <w:right w:val="none" w:sz="0" w:space="0" w:color="auto"/>
      </w:divBdr>
    </w:div>
    <w:div w:id="96798697">
      <w:bodyDiv w:val="1"/>
      <w:marLeft w:val="0"/>
      <w:marRight w:val="0"/>
      <w:marTop w:val="0"/>
      <w:marBottom w:val="0"/>
      <w:divBdr>
        <w:top w:val="none" w:sz="0" w:space="0" w:color="auto"/>
        <w:left w:val="none" w:sz="0" w:space="0" w:color="auto"/>
        <w:bottom w:val="none" w:sz="0" w:space="0" w:color="auto"/>
        <w:right w:val="none" w:sz="0" w:space="0" w:color="auto"/>
      </w:divBdr>
    </w:div>
    <w:div w:id="98573909">
      <w:bodyDiv w:val="1"/>
      <w:marLeft w:val="0"/>
      <w:marRight w:val="0"/>
      <w:marTop w:val="0"/>
      <w:marBottom w:val="0"/>
      <w:divBdr>
        <w:top w:val="none" w:sz="0" w:space="0" w:color="auto"/>
        <w:left w:val="none" w:sz="0" w:space="0" w:color="auto"/>
        <w:bottom w:val="none" w:sz="0" w:space="0" w:color="auto"/>
        <w:right w:val="none" w:sz="0" w:space="0" w:color="auto"/>
      </w:divBdr>
    </w:div>
    <w:div w:id="101844501">
      <w:bodyDiv w:val="1"/>
      <w:marLeft w:val="0"/>
      <w:marRight w:val="0"/>
      <w:marTop w:val="0"/>
      <w:marBottom w:val="0"/>
      <w:divBdr>
        <w:top w:val="none" w:sz="0" w:space="0" w:color="auto"/>
        <w:left w:val="none" w:sz="0" w:space="0" w:color="auto"/>
        <w:bottom w:val="none" w:sz="0" w:space="0" w:color="auto"/>
        <w:right w:val="none" w:sz="0" w:space="0" w:color="auto"/>
      </w:divBdr>
    </w:div>
    <w:div w:id="111900488">
      <w:bodyDiv w:val="1"/>
      <w:marLeft w:val="0"/>
      <w:marRight w:val="0"/>
      <w:marTop w:val="0"/>
      <w:marBottom w:val="0"/>
      <w:divBdr>
        <w:top w:val="none" w:sz="0" w:space="0" w:color="auto"/>
        <w:left w:val="none" w:sz="0" w:space="0" w:color="auto"/>
        <w:bottom w:val="none" w:sz="0" w:space="0" w:color="auto"/>
        <w:right w:val="none" w:sz="0" w:space="0" w:color="auto"/>
      </w:divBdr>
    </w:div>
    <w:div w:id="123499480">
      <w:bodyDiv w:val="1"/>
      <w:marLeft w:val="0"/>
      <w:marRight w:val="0"/>
      <w:marTop w:val="0"/>
      <w:marBottom w:val="0"/>
      <w:divBdr>
        <w:top w:val="none" w:sz="0" w:space="0" w:color="auto"/>
        <w:left w:val="none" w:sz="0" w:space="0" w:color="auto"/>
        <w:bottom w:val="none" w:sz="0" w:space="0" w:color="auto"/>
        <w:right w:val="none" w:sz="0" w:space="0" w:color="auto"/>
      </w:divBdr>
    </w:div>
    <w:div w:id="128475583">
      <w:bodyDiv w:val="1"/>
      <w:marLeft w:val="0"/>
      <w:marRight w:val="0"/>
      <w:marTop w:val="0"/>
      <w:marBottom w:val="0"/>
      <w:divBdr>
        <w:top w:val="none" w:sz="0" w:space="0" w:color="auto"/>
        <w:left w:val="none" w:sz="0" w:space="0" w:color="auto"/>
        <w:bottom w:val="none" w:sz="0" w:space="0" w:color="auto"/>
        <w:right w:val="none" w:sz="0" w:space="0" w:color="auto"/>
      </w:divBdr>
    </w:div>
    <w:div w:id="133760938">
      <w:bodyDiv w:val="1"/>
      <w:marLeft w:val="0"/>
      <w:marRight w:val="0"/>
      <w:marTop w:val="0"/>
      <w:marBottom w:val="0"/>
      <w:divBdr>
        <w:top w:val="none" w:sz="0" w:space="0" w:color="auto"/>
        <w:left w:val="none" w:sz="0" w:space="0" w:color="auto"/>
        <w:bottom w:val="none" w:sz="0" w:space="0" w:color="auto"/>
        <w:right w:val="none" w:sz="0" w:space="0" w:color="auto"/>
      </w:divBdr>
      <w:divsChild>
        <w:div w:id="2034988861">
          <w:marLeft w:val="0"/>
          <w:marRight w:val="0"/>
          <w:marTop w:val="0"/>
          <w:marBottom w:val="0"/>
          <w:divBdr>
            <w:top w:val="none" w:sz="0" w:space="0" w:color="auto"/>
            <w:left w:val="none" w:sz="0" w:space="0" w:color="auto"/>
            <w:bottom w:val="none" w:sz="0" w:space="0" w:color="auto"/>
            <w:right w:val="none" w:sz="0" w:space="0" w:color="auto"/>
          </w:divBdr>
          <w:divsChild>
            <w:div w:id="2002125574">
              <w:marLeft w:val="300"/>
              <w:marRight w:val="0"/>
              <w:marTop w:val="30"/>
              <w:marBottom w:val="75"/>
              <w:divBdr>
                <w:top w:val="none" w:sz="0" w:space="0" w:color="auto"/>
                <w:left w:val="none" w:sz="0" w:space="0" w:color="auto"/>
                <w:bottom w:val="none" w:sz="0" w:space="0" w:color="auto"/>
                <w:right w:val="none" w:sz="0" w:space="0" w:color="auto"/>
              </w:divBdr>
              <w:divsChild>
                <w:div w:id="1207833397">
                  <w:marLeft w:val="0"/>
                  <w:marRight w:val="0"/>
                  <w:marTop w:val="0"/>
                  <w:marBottom w:val="0"/>
                  <w:divBdr>
                    <w:top w:val="none" w:sz="0" w:space="0" w:color="auto"/>
                    <w:left w:val="none" w:sz="0" w:space="0" w:color="auto"/>
                    <w:bottom w:val="none" w:sz="0" w:space="0" w:color="auto"/>
                    <w:right w:val="none" w:sz="0" w:space="0" w:color="auto"/>
                  </w:divBdr>
                  <w:divsChild>
                    <w:div w:id="103352499">
                      <w:marLeft w:val="300"/>
                      <w:marRight w:val="0"/>
                      <w:marTop w:val="30"/>
                      <w:marBottom w:val="75"/>
                      <w:divBdr>
                        <w:top w:val="none" w:sz="0" w:space="0" w:color="auto"/>
                        <w:left w:val="none" w:sz="0" w:space="0" w:color="auto"/>
                        <w:bottom w:val="none" w:sz="0" w:space="0" w:color="auto"/>
                        <w:right w:val="none" w:sz="0" w:space="0" w:color="auto"/>
                      </w:divBdr>
                      <w:divsChild>
                        <w:div w:id="1387293000">
                          <w:marLeft w:val="0"/>
                          <w:marRight w:val="0"/>
                          <w:marTop w:val="0"/>
                          <w:marBottom w:val="0"/>
                          <w:divBdr>
                            <w:top w:val="none" w:sz="0" w:space="0" w:color="auto"/>
                            <w:left w:val="none" w:sz="0" w:space="0" w:color="auto"/>
                            <w:bottom w:val="none" w:sz="0" w:space="0" w:color="auto"/>
                            <w:right w:val="none" w:sz="0" w:space="0" w:color="auto"/>
                          </w:divBdr>
                        </w:div>
                      </w:divsChild>
                    </w:div>
                    <w:div w:id="195893360">
                      <w:marLeft w:val="300"/>
                      <w:marRight w:val="0"/>
                      <w:marTop w:val="30"/>
                      <w:marBottom w:val="75"/>
                      <w:divBdr>
                        <w:top w:val="none" w:sz="0" w:space="0" w:color="auto"/>
                        <w:left w:val="none" w:sz="0" w:space="0" w:color="auto"/>
                        <w:bottom w:val="none" w:sz="0" w:space="0" w:color="auto"/>
                        <w:right w:val="none" w:sz="0" w:space="0" w:color="auto"/>
                      </w:divBdr>
                      <w:divsChild>
                        <w:div w:id="1309171148">
                          <w:marLeft w:val="0"/>
                          <w:marRight w:val="0"/>
                          <w:marTop w:val="0"/>
                          <w:marBottom w:val="0"/>
                          <w:divBdr>
                            <w:top w:val="none" w:sz="0" w:space="0" w:color="auto"/>
                            <w:left w:val="none" w:sz="0" w:space="0" w:color="auto"/>
                            <w:bottom w:val="none" w:sz="0" w:space="0" w:color="auto"/>
                            <w:right w:val="none" w:sz="0" w:space="0" w:color="auto"/>
                          </w:divBdr>
                        </w:div>
                      </w:divsChild>
                    </w:div>
                    <w:div w:id="521942258">
                      <w:marLeft w:val="300"/>
                      <w:marRight w:val="0"/>
                      <w:marTop w:val="30"/>
                      <w:marBottom w:val="75"/>
                      <w:divBdr>
                        <w:top w:val="none" w:sz="0" w:space="0" w:color="auto"/>
                        <w:left w:val="none" w:sz="0" w:space="0" w:color="auto"/>
                        <w:bottom w:val="none" w:sz="0" w:space="0" w:color="auto"/>
                        <w:right w:val="none" w:sz="0" w:space="0" w:color="auto"/>
                      </w:divBdr>
                      <w:divsChild>
                        <w:div w:id="743336708">
                          <w:marLeft w:val="0"/>
                          <w:marRight w:val="0"/>
                          <w:marTop w:val="0"/>
                          <w:marBottom w:val="0"/>
                          <w:divBdr>
                            <w:top w:val="none" w:sz="0" w:space="0" w:color="auto"/>
                            <w:left w:val="none" w:sz="0" w:space="0" w:color="auto"/>
                            <w:bottom w:val="none" w:sz="0" w:space="0" w:color="auto"/>
                            <w:right w:val="none" w:sz="0" w:space="0" w:color="auto"/>
                          </w:divBdr>
                          <w:divsChild>
                            <w:div w:id="954139035">
                              <w:marLeft w:val="300"/>
                              <w:marRight w:val="0"/>
                              <w:marTop w:val="30"/>
                              <w:marBottom w:val="75"/>
                              <w:divBdr>
                                <w:top w:val="none" w:sz="0" w:space="0" w:color="auto"/>
                                <w:left w:val="none" w:sz="0" w:space="0" w:color="auto"/>
                                <w:bottom w:val="none" w:sz="0" w:space="0" w:color="auto"/>
                                <w:right w:val="none" w:sz="0" w:space="0" w:color="auto"/>
                              </w:divBdr>
                              <w:divsChild>
                                <w:div w:id="33122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644784">
                      <w:marLeft w:val="300"/>
                      <w:marRight w:val="0"/>
                      <w:marTop w:val="30"/>
                      <w:marBottom w:val="75"/>
                      <w:divBdr>
                        <w:top w:val="none" w:sz="0" w:space="0" w:color="auto"/>
                        <w:left w:val="none" w:sz="0" w:space="0" w:color="auto"/>
                        <w:bottom w:val="none" w:sz="0" w:space="0" w:color="auto"/>
                        <w:right w:val="none" w:sz="0" w:space="0" w:color="auto"/>
                      </w:divBdr>
                      <w:divsChild>
                        <w:div w:id="1182357014">
                          <w:marLeft w:val="0"/>
                          <w:marRight w:val="0"/>
                          <w:marTop w:val="0"/>
                          <w:marBottom w:val="0"/>
                          <w:divBdr>
                            <w:top w:val="none" w:sz="0" w:space="0" w:color="auto"/>
                            <w:left w:val="none" w:sz="0" w:space="0" w:color="auto"/>
                            <w:bottom w:val="none" w:sz="0" w:space="0" w:color="auto"/>
                            <w:right w:val="none" w:sz="0" w:space="0" w:color="auto"/>
                          </w:divBdr>
                        </w:div>
                      </w:divsChild>
                    </w:div>
                    <w:div w:id="1117027435">
                      <w:marLeft w:val="300"/>
                      <w:marRight w:val="0"/>
                      <w:marTop w:val="30"/>
                      <w:marBottom w:val="75"/>
                      <w:divBdr>
                        <w:top w:val="none" w:sz="0" w:space="0" w:color="auto"/>
                        <w:left w:val="none" w:sz="0" w:space="0" w:color="auto"/>
                        <w:bottom w:val="none" w:sz="0" w:space="0" w:color="auto"/>
                        <w:right w:val="none" w:sz="0" w:space="0" w:color="auto"/>
                      </w:divBdr>
                      <w:divsChild>
                        <w:div w:id="36768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12724">
      <w:bodyDiv w:val="1"/>
      <w:marLeft w:val="0"/>
      <w:marRight w:val="0"/>
      <w:marTop w:val="0"/>
      <w:marBottom w:val="0"/>
      <w:divBdr>
        <w:top w:val="none" w:sz="0" w:space="0" w:color="auto"/>
        <w:left w:val="none" w:sz="0" w:space="0" w:color="auto"/>
        <w:bottom w:val="none" w:sz="0" w:space="0" w:color="auto"/>
        <w:right w:val="none" w:sz="0" w:space="0" w:color="auto"/>
      </w:divBdr>
    </w:div>
    <w:div w:id="140079277">
      <w:bodyDiv w:val="1"/>
      <w:marLeft w:val="0"/>
      <w:marRight w:val="0"/>
      <w:marTop w:val="0"/>
      <w:marBottom w:val="0"/>
      <w:divBdr>
        <w:top w:val="none" w:sz="0" w:space="0" w:color="auto"/>
        <w:left w:val="none" w:sz="0" w:space="0" w:color="auto"/>
        <w:bottom w:val="none" w:sz="0" w:space="0" w:color="auto"/>
        <w:right w:val="none" w:sz="0" w:space="0" w:color="auto"/>
      </w:divBdr>
    </w:div>
    <w:div w:id="142351097">
      <w:bodyDiv w:val="1"/>
      <w:marLeft w:val="0"/>
      <w:marRight w:val="0"/>
      <w:marTop w:val="0"/>
      <w:marBottom w:val="0"/>
      <w:divBdr>
        <w:top w:val="none" w:sz="0" w:space="0" w:color="auto"/>
        <w:left w:val="none" w:sz="0" w:space="0" w:color="auto"/>
        <w:bottom w:val="none" w:sz="0" w:space="0" w:color="auto"/>
        <w:right w:val="none" w:sz="0" w:space="0" w:color="auto"/>
      </w:divBdr>
    </w:div>
    <w:div w:id="143012474">
      <w:bodyDiv w:val="1"/>
      <w:marLeft w:val="0"/>
      <w:marRight w:val="0"/>
      <w:marTop w:val="0"/>
      <w:marBottom w:val="0"/>
      <w:divBdr>
        <w:top w:val="none" w:sz="0" w:space="0" w:color="auto"/>
        <w:left w:val="none" w:sz="0" w:space="0" w:color="auto"/>
        <w:bottom w:val="none" w:sz="0" w:space="0" w:color="auto"/>
        <w:right w:val="none" w:sz="0" w:space="0" w:color="auto"/>
      </w:divBdr>
    </w:div>
    <w:div w:id="143663410">
      <w:bodyDiv w:val="1"/>
      <w:marLeft w:val="0"/>
      <w:marRight w:val="0"/>
      <w:marTop w:val="0"/>
      <w:marBottom w:val="0"/>
      <w:divBdr>
        <w:top w:val="none" w:sz="0" w:space="0" w:color="auto"/>
        <w:left w:val="none" w:sz="0" w:space="0" w:color="auto"/>
        <w:bottom w:val="none" w:sz="0" w:space="0" w:color="auto"/>
        <w:right w:val="none" w:sz="0" w:space="0" w:color="auto"/>
      </w:divBdr>
    </w:div>
    <w:div w:id="163396767">
      <w:bodyDiv w:val="1"/>
      <w:marLeft w:val="0"/>
      <w:marRight w:val="0"/>
      <w:marTop w:val="0"/>
      <w:marBottom w:val="0"/>
      <w:divBdr>
        <w:top w:val="none" w:sz="0" w:space="0" w:color="auto"/>
        <w:left w:val="none" w:sz="0" w:space="0" w:color="auto"/>
        <w:bottom w:val="none" w:sz="0" w:space="0" w:color="auto"/>
        <w:right w:val="none" w:sz="0" w:space="0" w:color="auto"/>
      </w:divBdr>
    </w:div>
    <w:div w:id="184753885">
      <w:bodyDiv w:val="1"/>
      <w:marLeft w:val="0"/>
      <w:marRight w:val="0"/>
      <w:marTop w:val="0"/>
      <w:marBottom w:val="0"/>
      <w:divBdr>
        <w:top w:val="none" w:sz="0" w:space="0" w:color="auto"/>
        <w:left w:val="none" w:sz="0" w:space="0" w:color="auto"/>
        <w:bottom w:val="none" w:sz="0" w:space="0" w:color="auto"/>
        <w:right w:val="none" w:sz="0" w:space="0" w:color="auto"/>
      </w:divBdr>
    </w:div>
    <w:div w:id="196546861">
      <w:bodyDiv w:val="1"/>
      <w:marLeft w:val="0"/>
      <w:marRight w:val="0"/>
      <w:marTop w:val="0"/>
      <w:marBottom w:val="0"/>
      <w:divBdr>
        <w:top w:val="none" w:sz="0" w:space="0" w:color="auto"/>
        <w:left w:val="none" w:sz="0" w:space="0" w:color="auto"/>
        <w:bottom w:val="none" w:sz="0" w:space="0" w:color="auto"/>
        <w:right w:val="none" w:sz="0" w:space="0" w:color="auto"/>
      </w:divBdr>
      <w:divsChild>
        <w:div w:id="1224027947">
          <w:marLeft w:val="0"/>
          <w:marRight w:val="1075"/>
          <w:marTop w:val="11"/>
          <w:marBottom w:val="0"/>
          <w:divBdr>
            <w:top w:val="none" w:sz="0" w:space="0" w:color="auto"/>
            <w:left w:val="none" w:sz="0" w:space="0" w:color="auto"/>
            <w:bottom w:val="none" w:sz="0" w:space="0" w:color="auto"/>
            <w:right w:val="none" w:sz="0" w:space="0" w:color="auto"/>
          </w:divBdr>
        </w:div>
        <w:div w:id="1966152511">
          <w:marLeft w:val="0"/>
          <w:marRight w:val="120"/>
          <w:marTop w:val="0"/>
          <w:marBottom w:val="0"/>
          <w:divBdr>
            <w:top w:val="none" w:sz="0" w:space="0" w:color="auto"/>
            <w:left w:val="none" w:sz="0" w:space="0" w:color="auto"/>
            <w:bottom w:val="none" w:sz="0" w:space="0" w:color="auto"/>
            <w:right w:val="none" w:sz="0" w:space="0" w:color="auto"/>
          </w:divBdr>
        </w:div>
      </w:divsChild>
    </w:div>
    <w:div w:id="196700606">
      <w:bodyDiv w:val="1"/>
      <w:marLeft w:val="0"/>
      <w:marRight w:val="0"/>
      <w:marTop w:val="0"/>
      <w:marBottom w:val="0"/>
      <w:divBdr>
        <w:top w:val="none" w:sz="0" w:space="0" w:color="auto"/>
        <w:left w:val="none" w:sz="0" w:space="0" w:color="auto"/>
        <w:bottom w:val="none" w:sz="0" w:space="0" w:color="auto"/>
        <w:right w:val="none" w:sz="0" w:space="0" w:color="auto"/>
      </w:divBdr>
      <w:divsChild>
        <w:div w:id="550269483">
          <w:marLeft w:val="0"/>
          <w:marRight w:val="0"/>
          <w:marTop w:val="0"/>
          <w:marBottom w:val="0"/>
          <w:divBdr>
            <w:top w:val="none" w:sz="0" w:space="0" w:color="auto"/>
            <w:left w:val="none" w:sz="0" w:space="0" w:color="auto"/>
            <w:bottom w:val="none" w:sz="0" w:space="0" w:color="auto"/>
            <w:right w:val="none" w:sz="0" w:space="0" w:color="auto"/>
          </w:divBdr>
          <w:divsChild>
            <w:div w:id="1087382765">
              <w:marLeft w:val="300"/>
              <w:marRight w:val="0"/>
              <w:marTop w:val="30"/>
              <w:marBottom w:val="75"/>
              <w:divBdr>
                <w:top w:val="none" w:sz="0" w:space="0" w:color="auto"/>
                <w:left w:val="none" w:sz="0" w:space="0" w:color="auto"/>
                <w:bottom w:val="none" w:sz="0" w:space="0" w:color="auto"/>
                <w:right w:val="none" w:sz="0" w:space="0" w:color="auto"/>
              </w:divBdr>
              <w:divsChild>
                <w:div w:id="673336180">
                  <w:marLeft w:val="0"/>
                  <w:marRight w:val="0"/>
                  <w:marTop w:val="0"/>
                  <w:marBottom w:val="0"/>
                  <w:divBdr>
                    <w:top w:val="none" w:sz="0" w:space="0" w:color="auto"/>
                    <w:left w:val="none" w:sz="0" w:space="0" w:color="auto"/>
                    <w:bottom w:val="none" w:sz="0" w:space="0" w:color="auto"/>
                    <w:right w:val="none" w:sz="0" w:space="0" w:color="auto"/>
                  </w:divBdr>
                  <w:divsChild>
                    <w:div w:id="388380397">
                      <w:marLeft w:val="300"/>
                      <w:marRight w:val="0"/>
                      <w:marTop w:val="30"/>
                      <w:marBottom w:val="75"/>
                      <w:divBdr>
                        <w:top w:val="none" w:sz="0" w:space="0" w:color="auto"/>
                        <w:left w:val="none" w:sz="0" w:space="0" w:color="auto"/>
                        <w:bottom w:val="none" w:sz="0" w:space="0" w:color="auto"/>
                        <w:right w:val="none" w:sz="0" w:space="0" w:color="auto"/>
                      </w:divBdr>
                      <w:divsChild>
                        <w:div w:id="669451338">
                          <w:marLeft w:val="0"/>
                          <w:marRight w:val="0"/>
                          <w:marTop w:val="0"/>
                          <w:marBottom w:val="0"/>
                          <w:divBdr>
                            <w:top w:val="none" w:sz="0" w:space="0" w:color="auto"/>
                            <w:left w:val="none" w:sz="0" w:space="0" w:color="auto"/>
                            <w:bottom w:val="none" w:sz="0" w:space="0" w:color="auto"/>
                            <w:right w:val="none" w:sz="0" w:space="0" w:color="auto"/>
                          </w:divBdr>
                        </w:div>
                      </w:divsChild>
                    </w:div>
                    <w:div w:id="741222699">
                      <w:marLeft w:val="300"/>
                      <w:marRight w:val="0"/>
                      <w:marTop w:val="30"/>
                      <w:marBottom w:val="75"/>
                      <w:divBdr>
                        <w:top w:val="none" w:sz="0" w:space="0" w:color="auto"/>
                        <w:left w:val="none" w:sz="0" w:space="0" w:color="auto"/>
                        <w:bottom w:val="none" w:sz="0" w:space="0" w:color="auto"/>
                        <w:right w:val="none" w:sz="0" w:space="0" w:color="auto"/>
                      </w:divBdr>
                      <w:divsChild>
                        <w:div w:id="1392312468">
                          <w:marLeft w:val="0"/>
                          <w:marRight w:val="0"/>
                          <w:marTop w:val="0"/>
                          <w:marBottom w:val="0"/>
                          <w:divBdr>
                            <w:top w:val="none" w:sz="0" w:space="0" w:color="auto"/>
                            <w:left w:val="none" w:sz="0" w:space="0" w:color="auto"/>
                            <w:bottom w:val="none" w:sz="0" w:space="0" w:color="auto"/>
                            <w:right w:val="none" w:sz="0" w:space="0" w:color="auto"/>
                          </w:divBdr>
                          <w:divsChild>
                            <w:div w:id="294722454">
                              <w:marLeft w:val="300"/>
                              <w:marRight w:val="0"/>
                              <w:marTop w:val="30"/>
                              <w:marBottom w:val="75"/>
                              <w:divBdr>
                                <w:top w:val="none" w:sz="0" w:space="0" w:color="auto"/>
                                <w:left w:val="none" w:sz="0" w:space="0" w:color="auto"/>
                                <w:bottom w:val="none" w:sz="0" w:space="0" w:color="auto"/>
                                <w:right w:val="none" w:sz="0" w:space="0" w:color="auto"/>
                              </w:divBdr>
                              <w:divsChild>
                                <w:div w:id="93902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82799">
                      <w:marLeft w:val="300"/>
                      <w:marRight w:val="0"/>
                      <w:marTop w:val="30"/>
                      <w:marBottom w:val="75"/>
                      <w:divBdr>
                        <w:top w:val="none" w:sz="0" w:space="0" w:color="auto"/>
                        <w:left w:val="none" w:sz="0" w:space="0" w:color="auto"/>
                        <w:bottom w:val="none" w:sz="0" w:space="0" w:color="auto"/>
                        <w:right w:val="none" w:sz="0" w:space="0" w:color="auto"/>
                      </w:divBdr>
                      <w:divsChild>
                        <w:div w:id="2026639252">
                          <w:marLeft w:val="0"/>
                          <w:marRight w:val="0"/>
                          <w:marTop w:val="0"/>
                          <w:marBottom w:val="0"/>
                          <w:divBdr>
                            <w:top w:val="none" w:sz="0" w:space="0" w:color="auto"/>
                            <w:left w:val="none" w:sz="0" w:space="0" w:color="auto"/>
                            <w:bottom w:val="none" w:sz="0" w:space="0" w:color="auto"/>
                            <w:right w:val="none" w:sz="0" w:space="0" w:color="auto"/>
                          </w:divBdr>
                        </w:div>
                      </w:divsChild>
                    </w:div>
                    <w:div w:id="1761214567">
                      <w:marLeft w:val="300"/>
                      <w:marRight w:val="0"/>
                      <w:marTop w:val="30"/>
                      <w:marBottom w:val="75"/>
                      <w:divBdr>
                        <w:top w:val="none" w:sz="0" w:space="0" w:color="auto"/>
                        <w:left w:val="none" w:sz="0" w:space="0" w:color="auto"/>
                        <w:bottom w:val="none" w:sz="0" w:space="0" w:color="auto"/>
                        <w:right w:val="none" w:sz="0" w:space="0" w:color="auto"/>
                      </w:divBdr>
                      <w:divsChild>
                        <w:div w:id="1385447101">
                          <w:marLeft w:val="0"/>
                          <w:marRight w:val="0"/>
                          <w:marTop w:val="0"/>
                          <w:marBottom w:val="0"/>
                          <w:divBdr>
                            <w:top w:val="none" w:sz="0" w:space="0" w:color="auto"/>
                            <w:left w:val="none" w:sz="0" w:space="0" w:color="auto"/>
                            <w:bottom w:val="none" w:sz="0" w:space="0" w:color="auto"/>
                            <w:right w:val="none" w:sz="0" w:space="0" w:color="auto"/>
                          </w:divBdr>
                        </w:div>
                      </w:divsChild>
                    </w:div>
                    <w:div w:id="1770195262">
                      <w:marLeft w:val="300"/>
                      <w:marRight w:val="0"/>
                      <w:marTop w:val="30"/>
                      <w:marBottom w:val="75"/>
                      <w:divBdr>
                        <w:top w:val="none" w:sz="0" w:space="0" w:color="auto"/>
                        <w:left w:val="none" w:sz="0" w:space="0" w:color="auto"/>
                        <w:bottom w:val="none" w:sz="0" w:space="0" w:color="auto"/>
                        <w:right w:val="none" w:sz="0" w:space="0" w:color="auto"/>
                      </w:divBdr>
                      <w:divsChild>
                        <w:div w:id="180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666422">
      <w:bodyDiv w:val="1"/>
      <w:marLeft w:val="0"/>
      <w:marRight w:val="0"/>
      <w:marTop w:val="0"/>
      <w:marBottom w:val="0"/>
      <w:divBdr>
        <w:top w:val="none" w:sz="0" w:space="0" w:color="auto"/>
        <w:left w:val="none" w:sz="0" w:space="0" w:color="auto"/>
        <w:bottom w:val="none" w:sz="0" w:space="0" w:color="auto"/>
        <w:right w:val="none" w:sz="0" w:space="0" w:color="auto"/>
      </w:divBdr>
      <w:divsChild>
        <w:div w:id="1096679451">
          <w:marLeft w:val="0"/>
          <w:marRight w:val="0"/>
          <w:marTop w:val="0"/>
          <w:marBottom w:val="0"/>
          <w:divBdr>
            <w:top w:val="none" w:sz="0" w:space="0" w:color="auto"/>
            <w:left w:val="none" w:sz="0" w:space="0" w:color="auto"/>
            <w:bottom w:val="none" w:sz="0" w:space="0" w:color="auto"/>
            <w:right w:val="none" w:sz="0" w:space="0" w:color="auto"/>
          </w:divBdr>
          <w:divsChild>
            <w:div w:id="378090665">
              <w:marLeft w:val="300"/>
              <w:marRight w:val="0"/>
              <w:marTop w:val="30"/>
              <w:marBottom w:val="75"/>
              <w:divBdr>
                <w:top w:val="none" w:sz="0" w:space="0" w:color="auto"/>
                <w:left w:val="none" w:sz="0" w:space="0" w:color="auto"/>
                <w:bottom w:val="none" w:sz="0" w:space="0" w:color="auto"/>
                <w:right w:val="none" w:sz="0" w:space="0" w:color="auto"/>
              </w:divBdr>
              <w:divsChild>
                <w:div w:id="92551663">
                  <w:marLeft w:val="0"/>
                  <w:marRight w:val="0"/>
                  <w:marTop w:val="0"/>
                  <w:marBottom w:val="0"/>
                  <w:divBdr>
                    <w:top w:val="none" w:sz="0" w:space="0" w:color="auto"/>
                    <w:left w:val="none" w:sz="0" w:space="0" w:color="auto"/>
                    <w:bottom w:val="none" w:sz="0" w:space="0" w:color="auto"/>
                    <w:right w:val="none" w:sz="0" w:space="0" w:color="auto"/>
                  </w:divBdr>
                  <w:divsChild>
                    <w:div w:id="650400815">
                      <w:marLeft w:val="300"/>
                      <w:marRight w:val="0"/>
                      <w:marTop w:val="30"/>
                      <w:marBottom w:val="75"/>
                      <w:divBdr>
                        <w:top w:val="none" w:sz="0" w:space="0" w:color="auto"/>
                        <w:left w:val="none" w:sz="0" w:space="0" w:color="auto"/>
                        <w:bottom w:val="none" w:sz="0" w:space="0" w:color="auto"/>
                        <w:right w:val="none" w:sz="0" w:space="0" w:color="auto"/>
                      </w:divBdr>
                      <w:divsChild>
                        <w:div w:id="615721451">
                          <w:marLeft w:val="0"/>
                          <w:marRight w:val="0"/>
                          <w:marTop w:val="0"/>
                          <w:marBottom w:val="0"/>
                          <w:divBdr>
                            <w:top w:val="none" w:sz="0" w:space="0" w:color="auto"/>
                            <w:left w:val="none" w:sz="0" w:space="0" w:color="auto"/>
                            <w:bottom w:val="none" w:sz="0" w:space="0" w:color="auto"/>
                            <w:right w:val="none" w:sz="0" w:space="0" w:color="auto"/>
                          </w:divBdr>
                        </w:div>
                      </w:divsChild>
                    </w:div>
                    <w:div w:id="701706920">
                      <w:marLeft w:val="300"/>
                      <w:marRight w:val="0"/>
                      <w:marTop w:val="30"/>
                      <w:marBottom w:val="75"/>
                      <w:divBdr>
                        <w:top w:val="none" w:sz="0" w:space="0" w:color="auto"/>
                        <w:left w:val="none" w:sz="0" w:space="0" w:color="auto"/>
                        <w:bottom w:val="none" w:sz="0" w:space="0" w:color="auto"/>
                        <w:right w:val="none" w:sz="0" w:space="0" w:color="auto"/>
                      </w:divBdr>
                      <w:divsChild>
                        <w:div w:id="338393961">
                          <w:marLeft w:val="0"/>
                          <w:marRight w:val="0"/>
                          <w:marTop w:val="0"/>
                          <w:marBottom w:val="0"/>
                          <w:divBdr>
                            <w:top w:val="none" w:sz="0" w:space="0" w:color="auto"/>
                            <w:left w:val="none" w:sz="0" w:space="0" w:color="auto"/>
                            <w:bottom w:val="none" w:sz="0" w:space="0" w:color="auto"/>
                            <w:right w:val="none" w:sz="0" w:space="0" w:color="auto"/>
                          </w:divBdr>
                        </w:div>
                      </w:divsChild>
                    </w:div>
                    <w:div w:id="1183202248">
                      <w:marLeft w:val="300"/>
                      <w:marRight w:val="0"/>
                      <w:marTop w:val="30"/>
                      <w:marBottom w:val="75"/>
                      <w:divBdr>
                        <w:top w:val="none" w:sz="0" w:space="0" w:color="auto"/>
                        <w:left w:val="none" w:sz="0" w:space="0" w:color="auto"/>
                        <w:bottom w:val="none" w:sz="0" w:space="0" w:color="auto"/>
                        <w:right w:val="none" w:sz="0" w:space="0" w:color="auto"/>
                      </w:divBdr>
                      <w:divsChild>
                        <w:div w:id="1696537100">
                          <w:marLeft w:val="0"/>
                          <w:marRight w:val="0"/>
                          <w:marTop w:val="0"/>
                          <w:marBottom w:val="0"/>
                          <w:divBdr>
                            <w:top w:val="none" w:sz="0" w:space="0" w:color="auto"/>
                            <w:left w:val="none" w:sz="0" w:space="0" w:color="auto"/>
                            <w:bottom w:val="none" w:sz="0" w:space="0" w:color="auto"/>
                            <w:right w:val="none" w:sz="0" w:space="0" w:color="auto"/>
                          </w:divBdr>
                        </w:div>
                      </w:divsChild>
                    </w:div>
                    <w:div w:id="1785418684">
                      <w:marLeft w:val="300"/>
                      <w:marRight w:val="0"/>
                      <w:marTop w:val="30"/>
                      <w:marBottom w:val="75"/>
                      <w:divBdr>
                        <w:top w:val="none" w:sz="0" w:space="0" w:color="auto"/>
                        <w:left w:val="none" w:sz="0" w:space="0" w:color="auto"/>
                        <w:bottom w:val="none" w:sz="0" w:space="0" w:color="auto"/>
                        <w:right w:val="none" w:sz="0" w:space="0" w:color="auto"/>
                      </w:divBdr>
                      <w:divsChild>
                        <w:div w:id="848374923">
                          <w:marLeft w:val="0"/>
                          <w:marRight w:val="0"/>
                          <w:marTop w:val="0"/>
                          <w:marBottom w:val="0"/>
                          <w:divBdr>
                            <w:top w:val="none" w:sz="0" w:space="0" w:color="auto"/>
                            <w:left w:val="none" w:sz="0" w:space="0" w:color="auto"/>
                            <w:bottom w:val="none" w:sz="0" w:space="0" w:color="auto"/>
                            <w:right w:val="none" w:sz="0" w:space="0" w:color="auto"/>
                          </w:divBdr>
                        </w:div>
                      </w:divsChild>
                    </w:div>
                    <w:div w:id="1925532050">
                      <w:marLeft w:val="300"/>
                      <w:marRight w:val="0"/>
                      <w:marTop w:val="30"/>
                      <w:marBottom w:val="75"/>
                      <w:divBdr>
                        <w:top w:val="none" w:sz="0" w:space="0" w:color="auto"/>
                        <w:left w:val="none" w:sz="0" w:space="0" w:color="auto"/>
                        <w:bottom w:val="none" w:sz="0" w:space="0" w:color="auto"/>
                        <w:right w:val="none" w:sz="0" w:space="0" w:color="auto"/>
                      </w:divBdr>
                      <w:divsChild>
                        <w:div w:id="380179327">
                          <w:marLeft w:val="0"/>
                          <w:marRight w:val="0"/>
                          <w:marTop w:val="0"/>
                          <w:marBottom w:val="0"/>
                          <w:divBdr>
                            <w:top w:val="none" w:sz="0" w:space="0" w:color="auto"/>
                            <w:left w:val="none" w:sz="0" w:space="0" w:color="auto"/>
                            <w:bottom w:val="none" w:sz="0" w:space="0" w:color="auto"/>
                            <w:right w:val="none" w:sz="0" w:space="0" w:color="auto"/>
                          </w:divBdr>
                          <w:divsChild>
                            <w:div w:id="1673558532">
                              <w:marLeft w:val="300"/>
                              <w:marRight w:val="0"/>
                              <w:marTop w:val="30"/>
                              <w:marBottom w:val="75"/>
                              <w:divBdr>
                                <w:top w:val="none" w:sz="0" w:space="0" w:color="auto"/>
                                <w:left w:val="none" w:sz="0" w:space="0" w:color="auto"/>
                                <w:bottom w:val="none" w:sz="0" w:space="0" w:color="auto"/>
                                <w:right w:val="none" w:sz="0" w:space="0" w:color="auto"/>
                              </w:divBdr>
                              <w:divsChild>
                                <w:div w:id="2085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539823">
      <w:bodyDiv w:val="1"/>
      <w:marLeft w:val="0"/>
      <w:marRight w:val="0"/>
      <w:marTop w:val="0"/>
      <w:marBottom w:val="0"/>
      <w:divBdr>
        <w:top w:val="none" w:sz="0" w:space="0" w:color="auto"/>
        <w:left w:val="none" w:sz="0" w:space="0" w:color="auto"/>
        <w:bottom w:val="none" w:sz="0" w:space="0" w:color="auto"/>
        <w:right w:val="none" w:sz="0" w:space="0" w:color="auto"/>
      </w:divBdr>
    </w:div>
    <w:div w:id="214892618">
      <w:bodyDiv w:val="1"/>
      <w:marLeft w:val="0"/>
      <w:marRight w:val="0"/>
      <w:marTop w:val="0"/>
      <w:marBottom w:val="0"/>
      <w:divBdr>
        <w:top w:val="none" w:sz="0" w:space="0" w:color="auto"/>
        <w:left w:val="none" w:sz="0" w:space="0" w:color="auto"/>
        <w:bottom w:val="none" w:sz="0" w:space="0" w:color="auto"/>
        <w:right w:val="none" w:sz="0" w:space="0" w:color="auto"/>
      </w:divBdr>
    </w:div>
    <w:div w:id="221600264">
      <w:bodyDiv w:val="1"/>
      <w:marLeft w:val="0"/>
      <w:marRight w:val="0"/>
      <w:marTop w:val="0"/>
      <w:marBottom w:val="0"/>
      <w:divBdr>
        <w:top w:val="none" w:sz="0" w:space="0" w:color="auto"/>
        <w:left w:val="none" w:sz="0" w:space="0" w:color="auto"/>
        <w:bottom w:val="none" w:sz="0" w:space="0" w:color="auto"/>
        <w:right w:val="none" w:sz="0" w:space="0" w:color="auto"/>
      </w:divBdr>
    </w:div>
    <w:div w:id="222909543">
      <w:bodyDiv w:val="1"/>
      <w:marLeft w:val="0"/>
      <w:marRight w:val="0"/>
      <w:marTop w:val="0"/>
      <w:marBottom w:val="0"/>
      <w:divBdr>
        <w:top w:val="none" w:sz="0" w:space="0" w:color="auto"/>
        <w:left w:val="none" w:sz="0" w:space="0" w:color="auto"/>
        <w:bottom w:val="none" w:sz="0" w:space="0" w:color="auto"/>
        <w:right w:val="none" w:sz="0" w:space="0" w:color="auto"/>
      </w:divBdr>
    </w:div>
    <w:div w:id="226651657">
      <w:bodyDiv w:val="1"/>
      <w:marLeft w:val="0"/>
      <w:marRight w:val="0"/>
      <w:marTop w:val="0"/>
      <w:marBottom w:val="0"/>
      <w:divBdr>
        <w:top w:val="none" w:sz="0" w:space="0" w:color="auto"/>
        <w:left w:val="none" w:sz="0" w:space="0" w:color="auto"/>
        <w:bottom w:val="none" w:sz="0" w:space="0" w:color="auto"/>
        <w:right w:val="none" w:sz="0" w:space="0" w:color="auto"/>
      </w:divBdr>
    </w:div>
    <w:div w:id="230703097">
      <w:bodyDiv w:val="1"/>
      <w:marLeft w:val="0"/>
      <w:marRight w:val="0"/>
      <w:marTop w:val="0"/>
      <w:marBottom w:val="0"/>
      <w:divBdr>
        <w:top w:val="none" w:sz="0" w:space="0" w:color="auto"/>
        <w:left w:val="none" w:sz="0" w:space="0" w:color="auto"/>
        <w:bottom w:val="none" w:sz="0" w:space="0" w:color="auto"/>
        <w:right w:val="none" w:sz="0" w:space="0" w:color="auto"/>
      </w:divBdr>
    </w:div>
    <w:div w:id="237058506">
      <w:bodyDiv w:val="1"/>
      <w:marLeft w:val="0"/>
      <w:marRight w:val="0"/>
      <w:marTop w:val="0"/>
      <w:marBottom w:val="0"/>
      <w:divBdr>
        <w:top w:val="none" w:sz="0" w:space="0" w:color="auto"/>
        <w:left w:val="none" w:sz="0" w:space="0" w:color="auto"/>
        <w:bottom w:val="none" w:sz="0" w:space="0" w:color="auto"/>
        <w:right w:val="none" w:sz="0" w:space="0" w:color="auto"/>
      </w:divBdr>
    </w:div>
    <w:div w:id="255752104">
      <w:bodyDiv w:val="1"/>
      <w:marLeft w:val="0"/>
      <w:marRight w:val="0"/>
      <w:marTop w:val="0"/>
      <w:marBottom w:val="0"/>
      <w:divBdr>
        <w:top w:val="none" w:sz="0" w:space="0" w:color="auto"/>
        <w:left w:val="none" w:sz="0" w:space="0" w:color="auto"/>
        <w:bottom w:val="none" w:sz="0" w:space="0" w:color="auto"/>
        <w:right w:val="none" w:sz="0" w:space="0" w:color="auto"/>
      </w:divBdr>
    </w:div>
    <w:div w:id="261648272">
      <w:bodyDiv w:val="1"/>
      <w:marLeft w:val="0"/>
      <w:marRight w:val="0"/>
      <w:marTop w:val="0"/>
      <w:marBottom w:val="0"/>
      <w:divBdr>
        <w:top w:val="none" w:sz="0" w:space="0" w:color="auto"/>
        <w:left w:val="none" w:sz="0" w:space="0" w:color="auto"/>
        <w:bottom w:val="none" w:sz="0" w:space="0" w:color="auto"/>
        <w:right w:val="none" w:sz="0" w:space="0" w:color="auto"/>
      </w:divBdr>
    </w:div>
    <w:div w:id="267853865">
      <w:bodyDiv w:val="1"/>
      <w:marLeft w:val="0"/>
      <w:marRight w:val="0"/>
      <w:marTop w:val="0"/>
      <w:marBottom w:val="0"/>
      <w:divBdr>
        <w:top w:val="none" w:sz="0" w:space="0" w:color="auto"/>
        <w:left w:val="none" w:sz="0" w:space="0" w:color="auto"/>
        <w:bottom w:val="none" w:sz="0" w:space="0" w:color="auto"/>
        <w:right w:val="none" w:sz="0" w:space="0" w:color="auto"/>
      </w:divBdr>
    </w:div>
    <w:div w:id="268440392">
      <w:bodyDiv w:val="1"/>
      <w:marLeft w:val="0"/>
      <w:marRight w:val="0"/>
      <w:marTop w:val="0"/>
      <w:marBottom w:val="0"/>
      <w:divBdr>
        <w:top w:val="none" w:sz="0" w:space="0" w:color="auto"/>
        <w:left w:val="none" w:sz="0" w:space="0" w:color="auto"/>
        <w:bottom w:val="none" w:sz="0" w:space="0" w:color="auto"/>
        <w:right w:val="none" w:sz="0" w:space="0" w:color="auto"/>
      </w:divBdr>
      <w:divsChild>
        <w:div w:id="786121259">
          <w:marLeft w:val="0"/>
          <w:marRight w:val="0"/>
          <w:marTop w:val="0"/>
          <w:marBottom w:val="72"/>
          <w:divBdr>
            <w:top w:val="none" w:sz="0" w:space="0" w:color="auto"/>
            <w:left w:val="none" w:sz="0" w:space="0" w:color="auto"/>
            <w:bottom w:val="none" w:sz="0" w:space="0" w:color="auto"/>
            <w:right w:val="none" w:sz="0" w:space="0" w:color="auto"/>
          </w:divBdr>
        </w:div>
        <w:div w:id="2089113760">
          <w:marLeft w:val="0"/>
          <w:marRight w:val="0"/>
          <w:marTop w:val="0"/>
          <w:marBottom w:val="72"/>
          <w:divBdr>
            <w:top w:val="none" w:sz="0" w:space="0" w:color="auto"/>
            <w:left w:val="none" w:sz="0" w:space="0" w:color="auto"/>
            <w:bottom w:val="none" w:sz="0" w:space="0" w:color="auto"/>
            <w:right w:val="none" w:sz="0" w:space="0" w:color="auto"/>
          </w:divBdr>
        </w:div>
      </w:divsChild>
    </w:div>
    <w:div w:id="269624741">
      <w:bodyDiv w:val="1"/>
      <w:marLeft w:val="0"/>
      <w:marRight w:val="0"/>
      <w:marTop w:val="0"/>
      <w:marBottom w:val="0"/>
      <w:divBdr>
        <w:top w:val="none" w:sz="0" w:space="0" w:color="auto"/>
        <w:left w:val="none" w:sz="0" w:space="0" w:color="auto"/>
        <w:bottom w:val="none" w:sz="0" w:space="0" w:color="auto"/>
        <w:right w:val="none" w:sz="0" w:space="0" w:color="auto"/>
      </w:divBdr>
    </w:div>
    <w:div w:id="282661175">
      <w:bodyDiv w:val="1"/>
      <w:marLeft w:val="0"/>
      <w:marRight w:val="0"/>
      <w:marTop w:val="0"/>
      <w:marBottom w:val="0"/>
      <w:divBdr>
        <w:top w:val="none" w:sz="0" w:space="0" w:color="auto"/>
        <w:left w:val="none" w:sz="0" w:space="0" w:color="auto"/>
        <w:bottom w:val="none" w:sz="0" w:space="0" w:color="auto"/>
        <w:right w:val="none" w:sz="0" w:space="0" w:color="auto"/>
      </w:divBdr>
    </w:div>
    <w:div w:id="287511951">
      <w:bodyDiv w:val="1"/>
      <w:marLeft w:val="0"/>
      <w:marRight w:val="0"/>
      <w:marTop w:val="0"/>
      <w:marBottom w:val="0"/>
      <w:divBdr>
        <w:top w:val="none" w:sz="0" w:space="0" w:color="auto"/>
        <w:left w:val="none" w:sz="0" w:space="0" w:color="auto"/>
        <w:bottom w:val="none" w:sz="0" w:space="0" w:color="auto"/>
        <w:right w:val="none" w:sz="0" w:space="0" w:color="auto"/>
      </w:divBdr>
    </w:div>
    <w:div w:id="288322288">
      <w:bodyDiv w:val="1"/>
      <w:marLeft w:val="0"/>
      <w:marRight w:val="0"/>
      <w:marTop w:val="0"/>
      <w:marBottom w:val="0"/>
      <w:divBdr>
        <w:top w:val="none" w:sz="0" w:space="0" w:color="auto"/>
        <w:left w:val="none" w:sz="0" w:space="0" w:color="auto"/>
        <w:bottom w:val="none" w:sz="0" w:space="0" w:color="auto"/>
        <w:right w:val="none" w:sz="0" w:space="0" w:color="auto"/>
      </w:divBdr>
    </w:div>
    <w:div w:id="296641097">
      <w:bodyDiv w:val="1"/>
      <w:marLeft w:val="0"/>
      <w:marRight w:val="0"/>
      <w:marTop w:val="0"/>
      <w:marBottom w:val="0"/>
      <w:divBdr>
        <w:top w:val="none" w:sz="0" w:space="0" w:color="auto"/>
        <w:left w:val="none" w:sz="0" w:space="0" w:color="auto"/>
        <w:bottom w:val="none" w:sz="0" w:space="0" w:color="auto"/>
        <w:right w:val="none" w:sz="0" w:space="0" w:color="auto"/>
      </w:divBdr>
    </w:div>
    <w:div w:id="300312865">
      <w:bodyDiv w:val="1"/>
      <w:marLeft w:val="0"/>
      <w:marRight w:val="0"/>
      <w:marTop w:val="0"/>
      <w:marBottom w:val="0"/>
      <w:divBdr>
        <w:top w:val="none" w:sz="0" w:space="0" w:color="auto"/>
        <w:left w:val="none" w:sz="0" w:space="0" w:color="auto"/>
        <w:bottom w:val="none" w:sz="0" w:space="0" w:color="auto"/>
        <w:right w:val="none" w:sz="0" w:space="0" w:color="auto"/>
      </w:divBdr>
    </w:div>
    <w:div w:id="305010914">
      <w:bodyDiv w:val="1"/>
      <w:marLeft w:val="0"/>
      <w:marRight w:val="0"/>
      <w:marTop w:val="0"/>
      <w:marBottom w:val="0"/>
      <w:divBdr>
        <w:top w:val="none" w:sz="0" w:space="0" w:color="auto"/>
        <w:left w:val="none" w:sz="0" w:space="0" w:color="auto"/>
        <w:bottom w:val="none" w:sz="0" w:space="0" w:color="auto"/>
        <w:right w:val="none" w:sz="0" w:space="0" w:color="auto"/>
      </w:divBdr>
    </w:div>
    <w:div w:id="317684975">
      <w:bodyDiv w:val="1"/>
      <w:marLeft w:val="0"/>
      <w:marRight w:val="0"/>
      <w:marTop w:val="0"/>
      <w:marBottom w:val="0"/>
      <w:divBdr>
        <w:top w:val="none" w:sz="0" w:space="0" w:color="auto"/>
        <w:left w:val="none" w:sz="0" w:space="0" w:color="auto"/>
        <w:bottom w:val="none" w:sz="0" w:space="0" w:color="auto"/>
        <w:right w:val="none" w:sz="0" w:space="0" w:color="auto"/>
      </w:divBdr>
    </w:div>
    <w:div w:id="347685377">
      <w:bodyDiv w:val="1"/>
      <w:marLeft w:val="0"/>
      <w:marRight w:val="0"/>
      <w:marTop w:val="0"/>
      <w:marBottom w:val="0"/>
      <w:divBdr>
        <w:top w:val="none" w:sz="0" w:space="0" w:color="auto"/>
        <w:left w:val="none" w:sz="0" w:space="0" w:color="auto"/>
        <w:bottom w:val="none" w:sz="0" w:space="0" w:color="auto"/>
        <w:right w:val="none" w:sz="0" w:space="0" w:color="auto"/>
      </w:divBdr>
    </w:div>
    <w:div w:id="348213783">
      <w:bodyDiv w:val="1"/>
      <w:marLeft w:val="0"/>
      <w:marRight w:val="0"/>
      <w:marTop w:val="0"/>
      <w:marBottom w:val="0"/>
      <w:divBdr>
        <w:top w:val="none" w:sz="0" w:space="0" w:color="auto"/>
        <w:left w:val="none" w:sz="0" w:space="0" w:color="auto"/>
        <w:bottom w:val="none" w:sz="0" w:space="0" w:color="auto"/>
        <w:right w:val="none" w:sz="0" w:space="0" w:color="auto"/>
      </w:divBdr>
    </w:div>
    <w:div w:id="357046949">
      <w:bodyDiv w:val="1"/>
      <w:marLeft w:val="0"/>
      <w:marRight w:val="0"/>
      <w:marTop w:val="0"/>
      <w:marBottom w:val="0"/>
      <w:divBdr>
        <w:top w:val="none" w:sz="0" w:space="0" w:color="auto"/>
        <w:left w:val="none" w:sz="0" w:space="0" w:color="auto"/>
        <w:bottom w:val="none" w:sz="0" w:space="0" w:color="auto"/>
        <w:right w:val="none" w:sz="0" w:space="0" w:color="auto"/>
      </w:divBdr>
    </w:div>
    <w:div w:id="388303391">
      <w:bodyDiv w:val="1"/>
      <w:marLeft w:val="0"/>
      <w:marRight w:val="0"/>
      <w:marTop w:val="0"/>
      <w:marBottom w:val="0"/>
      <w:divBdr>
        <w:top w:val="none" w:sz="0" w:space="0" w:color="auto"/>
        <w:left w:val="none" w:sz="0" w:space="0" w:color="auto"/>
        <w:bottom w:val="none" w:sz="0" w:space="0" w:color="auto"/>
        <w:right w:val="none" w:sz="0" w:space="0" w:color="auto"/>
      </w:divBdr>
    </w:div>
    <w:div w:id="394665111">
      <w:bodyDiv w:val="1"/>
      <w:marLeft w:val="0"/>
      <w:marRight w:val="0"/>
      <w:marTop w:val="0"/>
      <w:marBottom w:val="0"/>
      <w:divBdr>
        <w:top w:val="none" w:sz="0" w:space="0" w:color="auto"/>
        <w:left w:val="none" w:sz="0" w:space="0" w:color="auto"/>
        <w:bottom w:val="none" w:sz="0" w:space="0" w:color="auto"/>
        <w:right w:val="none" w:sz="0" w:space="0" w:color="auto"/>
      </w:divBdr>
    </w:div>
    <w:div w:id="395976119">
      <w:bodyDiv w:val="1"/>
      <w:marLeft w:val="0"/>
      <w:marRight w:val="0"/>
      <w:marTop w:val="0"/>
      <w:marBottom w:val="0"/>
      <w:divBdr>
        <w:top w:val="none" w:sz="0" w:space="0" w:color="auto"/>
        <w:left w:val="none" w:sz="0" w:space="0" w:color="auto"/>
        <w:bottom w:val="none" w:sz="0" w:space="0" w:color="auto"/>
        <w:right w:val="none" w:sz="0" w:space="0" w:color="auto"/>
      </w:divBdr>
    </w:div>
    <w:div w:id="401413809">
      <w:bodyDiv w:val="1"/>
      <w:marLeft w:val="0"/>
      <w:marRight w:val="0"/>
      <w:marTop w:val="0"/>
      <w:marBottom w:val="0"/>
      <w:divBdr>
        <w:top w:val="none" w:sz="0" w:space="0" w:color="auto"/>
        <w:left w:val="none" w:sz="0" w:space="0" w:color="auto"/>
        <w:bottom w:val="none" w:sz="0" w:space="0" w:color="auto"/>
        <w:right w:val="none" w:sz="0" w:space="0" w:color="auto"/>
      </w:divBdr>
    </w:div>
    <w:div w:id="423188695">
      <w:bodyDiv w:val="1"/>
      <w:marLeft w:val="0"/>
      <w:marRight w:val="0"/>
      <w:marTop w:val="0"/>
      <w:marBottom w:val="0"/>
      <w:divBdr>
        <w:top w:val="none" w:sz="0" w:space="0" w:color="auto"/>
        <w:left w:val="none" w:sz="0" w:space="0" w:color="auto"/>
        <w:bottom w:val="none" w:sz="0" w:space="0" w:color="auto"/>
        <w:right w:val="none" w:sz="0" w:space="0" w:color="auto"/>
      </w:divBdr>
    </w:div>
    <w:div w:id="426775044">
      <w:bodyDiv w:val="1"/>
      <w:marLeft w:val="0"/>
      <w:marRight w:val="0"/>
      <w:marTop w:val="0"/>
      <w:marBottom w:val="0"/>
      <w:divBdr>
        <w:top w:val="none" w:sz="0" w:space="0" w:color="auto"/>
        <w:left w:val="none" w:sz="0" w:space="0" w:color="auto"/>
        <w:bottom w:val="none" w:sz="0" w:space="0" w:color="auto"/>
        <w:right w:val="none" w:sz="0" w:space="0" w:color="auto"/>
      </w:divBdr>
    </w:div>
    <w:div w:id="432482107">
      <w:bodyDiv w:val="1"/>
      <w:marLeft w:val="0"/>
      <w:marRight w:val="0"/>
      <w:marTop w:val="0"/>
      <w:marBottom w:val="0"/>
      <w:divBdr>
        <w:top w:val="none" w:sz="0" w:space="0" w:color="auto"/>
        <w:left w:val="none" w:sz="0" w:space="0" w:color="auto"/>
        <w:bottom w:val="none" w:sz="0" w:space="0" w:color="auto"/>
        <w:right w:val="none" w:sz="0" w:space="0" w:color="auto"/>
      </w:divBdr>
    </w:div>
    <w:div w:id="438766570">
      <w:bodyDiv w:val="1"/>
      <w:marLeft w:val="0"/>
      <w:marRight w:val="0"/>
      <w:marTop w:val="0"/>
      <w:marBottom w:val="0"/>
      <w:divBdr>
        <w:top w:val="none" w:sz="0" w:space="0" w:color="auto"/>
        <w:left w:val="none" w:sz="0" w:space="0" w:color="auto"/>
        <w:bottom w:val="none" w:sz="0" w:space="0" w:color="auto"/>
        <w:right w:val="none" w:sz="0" w:space="0" w:color="auto"/>
      </w:divBdr>
    </w:div>
    <w:div w:id="444156054">
      <w:bodyDiv w:val="1"/>
      <w:marLeft w:val="0"/>
      <w:marRight w:val="0"/>
      <w:marTop w:val="0"/>
      <w:marBottom w:val="0"/>
      <w:divBdr>
        <w:top w:val="none" w:sz="0" w:space="0" w:color="auto"/>
        <w:left w:val="none" w:sz="0" w:space="0" w:color="auto"/>
        <w:bottom w:val="none" w:sz="0" w:space="0" w:color="auto"/>
        <w:right w:val="none" w:sz="0" w:space="0" w:color="auto"/>
      </w:divBdr>
    </w:div>
    <w:div w:id="451366837">
      <w:bodyDiv w:val="1"/>
      <w:marLeft w:val="0"/>
      <w:marRight w:val="0"/>
      <w:marTop w:val="0"/>
      <w:marBottom w:val="0"/>
      <w:divBdr>
        <w:top w:val="none" w:sz="0" w:space="0" w:color="auto"/>
        <w:left w:val="none" w:sz="0" w:space="0" w:color="auto"/>
        <w:bottom w:val="none" w:sz="0" w:space="0" w:color="auto"/>
        <w:right w:val="none" w:sz="0" w:space="0" w:color="auto"/>
      </w:divBdr>
    </w:div>
    <w:div w:id="455492370">
      <w:bodyDiv w:val="1"/>
      <w:marLeft w:val="0"/>
      <w:marRight w:val="0"/>
      <w:marTop w:val="0"/>
      <w:marBottom w:val="0"/>
      <w:divBdr>
        <w:top w:val="none" w:sz="0" w:space="0" w:color="auto"/>
        <w:left w:val="none" w:sz="0" w:space="0" w:color="auto"/>
        <w:bottom w:val="none" w:sz="0" w:space="0" w:color="auto"/>
        <w:right w:val="none" w:sz="0" w:space="0" w:color="auto"/>
      </w:divBdr>
    </w:div>
    <w:div w:id="456412785">
      <w:bodyDiv w:val="1"/>
      <w:marLeft w:val="0"/>
      <w:marRight w:val="0"/>
      <w:marTop w:val="0"/>
      <w:marBottom w:val="0"/>
      <w:divBdr>
        <w:top w:val="none" w:sz="0" w:space="0" w:color="auto"/>
        <w:left w:val="none" w:sz="0" w:space="0" w:color="auto"/>
        <w:bottom w:val="none" w:sz="0" w:space="0" w:color="auto"/>
        <w:right w:val="none" w:sz="0" w:space="0" w:color="auto"/>
      </w:divBdr>
    </w:div>
    <w:div w:id="458032441">
      <w:bodyDiv w:val="1"/>
      <w:marLeft w:val="0"/>
      <w:marRight w:val="0"/>
      <w:marTop w:val="0"/>
      <w:marBottom w:val="0"/>
      <w:divBdr>
        <w:top w:val="none" w:sz="0" w:space="0" w:color="auto"/>
        <w:left w:val="none" w:sz="0" w:space="0" w:color="auto"/>
        <w:bottom w:val="none" w:sz="0" w:space="0" w:color="auto"/>
        <w:right w:val="none" w:sz="0" w:space="0" w:color="auto"/>
      </w:divBdr>
    </w:div>
    <w:div w:id="462425220">
      <w:bodyDiv w:val="1"/>
      <w:marLeft w:val="0"/>
      <w:marRight w:val="0"/>
      <w:marTop w:val="0"/>
      <w:marBottom w:val="0"/>
      <w:divBdr>
        <w:top w:val="none" w:sz="0" w:space="0" w:color="auto"/>
        <w:left w:val="none" w:sz="0" w:space="0" w:color="auto"/>
        <w:bottom w:val="none" w:sz="0" w:space="0" w:color="auto"/>
        <w:right w:val="none" w:sz="0" w:space="0" w:color="auto"/>
      </w:divBdr>
    </w:div>
    <w:div w:id="464544846">
      <w:bodyDiv w:val="1"/>
      <w:marLeft w:val="0"/>
      <w:marRight w:val="0"/>
      <w:marTop w:val="0"/>
      <w:marBottom w:val="0"/>
      <w:divBdr>
        <w:top w:val="none" w:sz="0" w:space="0" w:color="auto"/>
        <w:left w:val="none" w:sz="0" w:space="0" w:color="auto"/>
        <w:bottom w:val="none" w:sz="0" w:space="0" w:color="auto"/>
        <w:right w:val="none" w:sz="0" w:space="0" w:color="auto"/>
      </w:divBdr>
    </w:div>
    <w:div w:id="470754926">
      <w:bodyDiv w:val="1"/>
      <w:marLeft w:val="0"/>
      <w:marRight w:val="0"/>
      <w:marTop w:val="0"/>
      <w:marBottom w:val="0"/>
      <w:divBdr>
        <w:top w:val="none" w:sz="0" w:space="0" w:color="auto"/>
        <w:left w:val="none" w:sz="0" w:space="0" w:color="auto"/>
        <w:bottom w:val="none" w:sz="0" w:space="0" w:color="auto"/>
        <w:right w:val="none" w:sz="0" w:space="0" w:color="auto"/>
      </w:divBdr>
    </w:div>
    <w:div w:id="482819995">
      <w:bodyDiv w:val="1"/>
      <w:marLeft w:val="0"/>
      <w:marRight w:val="0"/>
      <w:marTop w:val="0"/>
      <w:marBottom w:val="0"/>
      <w:divBdr>
        <w:top w:val="none" w:sz="0" w:space="0" w:color="auto"/>
        <w:left w:val="none" w:sz="0" w:space="0" w:color="auto"/>
        <w:bottom w:val="none" w:sz="0" w:space="0" w:color="auto"/>
        <w:right w:val="none" w:sz="0" w:space="0" w:color="auto"/>
      </w:divBdr>
    </w:div>
    <w:div w:id="488637453">
      <w:bodyDiv w:val="1"/>
      <w:marLeft w:val="0"/>
      <w:marRight w:val="0"/>
      <w:marTop w:val="0"/>
      <w:marBottom w:val="0"/>
      <w:divBdr>
        <w:top w:val="none" w:sz="0" w:space="0" w:color="auto"/>
        <w:left w:val="none" w:sz="0" w:space="0" w:color="auto"/>
        <w:bottom w:val="none" w:sz="0" w:space="0" w:color="auto"/>
        <w:right w:val="none" w:sz="0" w:space="0" w:color="auto"/>
      </w:divBdr>
    </w:div>
    <w:div w:id="488985534">
      <w:bodyDiv w:val="1"/>
      <w:marLeft w:val="0"/>
      <w:marRight w:val="0"/>
      <w:marTop w:val="0"/>
      <w:marBottom w:val="0"/>
      <w:divBdr>
        <w:top w:val="none" w:sz="0" w:space="0" w:color="auto"/>
        <w:left w:val="none" w:sz="0" w:space="0" w:color="auto"/>
        <w:bottom w:val="none" w:sz="0" w:space="0" w:color="auto"/>
        <w:right w:val="none" w:sz="0" w:space="0" w:color="auto"/>
      </w:divBdr>
    </w:div>
    <w:div w:id="491217334">
      <w:bodyDiv w:val="1"/>
      <w:marLeft w:val="0"/>
      <w:marRight w:val="0"/>
      <w:marTop w:val="0"/>
      <w:marBottom w:val="0"/>
      <w:divBdr>
        <w:top w:val="none" w:sz="0" w:space="0" w:color="auto"/>
        <w:left w:val="none" w:sz="0" w:space="0" w:color="auto"/>
        <w:bottom w:val="none" w:sz="0" w:space="0" w:color="auto"/>
        <w:right w:val="none" w:sz="0" w:space="0" w:color="auto"/>
      </w:divBdr>
    </w:div>
    <w:div w:id="495072644">
      <w:bodyDiv w:val="1"/>
      <w:marLeft w:val="0"/>
      <w:marRight w:val="0"/>
      <w:marTop w:val="0"/>
      <w:marBottom w:val="0"/>
      <w:divBdr>
        <w:top w:val="none" w:sz="0" w:space="0" w:color="auto"/>
        <w:left w:val="none" w:sz="0" w:space="0" w:color="auto"/>
        <w:bottom w:val="none" w:sz="0" w:space="0" w:color="auto"/>
        <w:right w:val="none" w:sz="0" w:space="0" w:color="auto"/>
      </w:divBdr>
    </w:div>
    <w:div w:id="499976940">
      <w:bodyDiv w:val="1"/>
      <w:marLeft w:val="0"/>
      <w:marRight w:val="0"/>
      <w:marTop w:val="0"/>
      <w:marBottom w:val="0"/>
      <w:divBdr>
        <w:top w:val="none" w:sz="0" w:space="0" w:color="auto"/>
        <w:left w:val="none" w:sz="0" w:space="0" w:color="auto"/>
        <w:bottom w:val="none" w:sz="0" w:space="0" w:color="auto"/>
        <w:right w:val="none" w:sz="0" w:space="0" w:color="auto"/>
      </w:divBdr>
    </w:div>
    <w:div w:id="503864689">
      <w:bodyDiv w:val="1"/>
      <w:marLeft w:val="0"/>
      <w:marRight w:val="0"/>
      <w:marTop w:val="0"/>
      <w:marBottom w:val="0"/>
      <w:divBdr>
        <w:top w:val="none" w:sz="0" w:space="0" w:color="auto"/>
        <w:left w:val="none" w:sz="0" w:space="0" w:color="auto"/>
        <w:bottom w:val="none" w:sz="0" w:space="0" w:color="auto"/>
        <w:right w:val="none" w:sz="0" w:space="0" w:color="auto"/>
      </w:divBdr>
    </w:div>
    <w:div w:id="510723101">
      <w:bodyDiv w:val="1"/>
      <w:marLeft w:val="0"/>
      <w:marRight w:val="0"/>
      <w:marTop w:val="0"/>
      <w:marBottom w:val="0"/>
      <w:divBdr>
        <w:top w:val="none" w:sz="0" w:space="0" w:color="auto"/>
        <w:left w:val="none" w:sz="0" w:space="0" w:color="auto"/>
        <w:bottom w:val="none" w:sz="0" w:space="0" w:color="auto"/>
        <w:right w:val="none" w:sz="0" w:space="0" w:color="auto"/>
      </w:divBdr>
    </w:div>
    <w:div w:id="532814496">
      <w:bodyDiv w:val="1"/>
      <w:marLeft w:val="0"/>
      <w:marRight w:val="0"/>
      <w:marTop w:val="0"/>
      <w:marBottom w:val="0"/>
      <w:divBdr>
        <w:top w:val="none" w:sz="0" w:space="0" w:color="auto"/>
        <w:left w:val="none" w:sz="0" w:space="0" w:color="auto"/>
        <w:bottom w:val="none" w:sz="0" w:space="0" w:color="auto"/>
        <w:right w:val="none" w:sz="0" w:space="0" w:color="auto"/>
      </w:divBdr>
    </w:div>
    <w:div w:id="533348706">
      <w:bodyDiv w:val="1"/>
      <w:marLeft w:val="0"/>
      <w:marRight w:val="0"/>
      <w:marTop w:val="0"/>
      <w:marBottom w:val="0"/>
      <w:divBdr>
        <w:top w:val="none" w:sz="0" w:space="0" w:color="auto"/>
        <w:left w:val="none" w:sz="0" w:space="0" w:color="auto"/>
        <w:bottom w:val="none" w:sz="0" w:space="0" w:color="auto"/>
        <w:right w:val="none" w:sz="0" w:space="0" w:color="auto"/>
      </w:divBdr>
    </w:div>
    <w:div w:id="536158478">
      <w:bodyDiv w:val="1"/>
      <w:marLeft w:val="0"/>
      <w:marRight w:val="0"/>
      <w:marTop w:val="0"/>
      <w:marBottom w:val="0"/>
      <w:divBdr>
        <w:top w:val="none" w:sz="0" w:space="0" w:color="auto"/>
        <w:left w:val="none" w:sz="0" w:space="0" w:color="auto"/>
        <w:bottom w:val="none" w:sz="0" w:space="0" w:color="auto"/>
        <w:right w:val="none" w:sz="0" w:space="0" w:color="auto"/>
      </w:divBdr>
    </w:div>
    <w:div w:id="547107293">
      <w:bodyDiv w:val="1"/>
      <w:marLeft w:val="0"/>
      <w:marRight w:val="0"/>
      <w:marTop w:val="0"/>
      <w:marBottom w:val="0"/>
      <w:divBdr>
        <w:top w:val="none" w:sz="0" w:space="0" w:color="auto"/>
        <w:left w:val="none" w:sz="0" w:space="0" w:color="auto"/>
        <w:bottom w:val="none" w:sz="0" w:space="0" w:color="auto"/>
        <w:right w:val="none" w:sz="0" w:space="0" w:color="auto"/>
      </w:divBdr>
    </w:div>
    <w:div w:id="547956875">
      <w:bodyDiv w:val="1"/>
      <w:marLeft w:val="0"/>
      <w:marRight w:val="0"/>
      <w:marTop w:val="0"/>
      <w:marBottom w:val="0"/>
      <w:divBdr>
        <w:top w:val="none" w:sz="0" w:space="0" w:color="auto"/>
        <w:left w:val="none" w:sz="0" w:space="0" w:color="auto"/>
        <w:bottom w:val="none" w:sz="0" w:space="0" w:color="auto"/>
        <w:right w:val="none" w:sz="0" w:space="0" w:color="auto"/>
      </w:divBdr>
    </w:div>
    <w:div w:id="548416000">
      <w:bodyDiv w:val="1"/>
      <w:marLeft w:val="0"/>
      <w:marRight w:val="0"/>
      <w:marTop w:val="0"/>
      <w:marBottom w:val="0"/>
      <w:divBdr>
        <w:top w:val="none" w:sz="0" w:space="0" w:color="auto"/>
        <w:left w:val="none" w:sz="0" w:space="0" w:color="auto"/>
        <w:bottom w:val="none" w:sz="0" w:space="0" w:color="auto"/>
        <w:right w:val="none" w:sz="0" w:space="0" w:color="auto"/>
      </w:divBdr>
    </w:div>
    <w:div w:id="560869243">
      <w:bodyDiv w:val="1"/>
      <w:marLeft w:val="0"/>
      <w:marRight w:val="0"/>
      <w:marTop w:val="0"/>
      <w:marBottom w:val="0"/>
      <w:divBdr>
        <w:top w:val="none" w:sz="0" w:space="0" w:color="auto"/>
        <w:left w:val="none" w:sz="0" w:space="0" w:color="auto"/>
        <w:bottom w:val="none" w:sz="0" w:space="0" w:color="auto"/>
        <w:right w:val="none" w:sz="0" w:space="0" w:color="auto"/>
      </w:divBdr>
    </w:div>
    <w:div w:id="561450303">
      <w:bodyDiv w:val="1"/>
      <w:marLeft w:val="0"/>
      <w:marRight w:val="0"/>
      <w:marTop w:val="0"/>
      <w:marBottom w:val="0"/>
      <w:divBdr>
        <w:top w:val="none" w:sz="0" w:space="0" w:color="auto"/>
        <w:left w:val="none" w:sz="0" w:space="0" w:color="auto"/>
        <w:bottom w:val="none" w:sz="0" w:space="0" w:color="auto"/>
        <w:right w:val="none" w:sz="0" w:space="0" w:color="auto"/>
      </w:divBdr>
    </w:div>
    <w:div w:id="563679977">
      <w:bodyDiv w:val="1"/>
      <w:marLeft w:val="0"/>
      <w:marRight w:val="0"/>
      <w:marTop w:val="0"/>
      <w:marBottom w:val="0"/>
      <w:divBdr>
        <w:top w:val="none" w:sz="0" w:space="0" w:color="auto"/>
        <w:left w:val="none" w:sz="0" w:space="0" w:color="auto"/>
        <w:bottom w:val="none" w:sz="0" w:space="0" w:color="auto"/>
        <w:right w:val="none" w:sz="0" w:space="0" w:color="auto"/>
      </w:divBdr>
    </w:div>
    <w:div w:id="572081287">
      <w:bodyDiv w:val="1"/>
      <w:marLeft w:val="0"/>
      <w:marRight w:val="0"/>
      <w:marTop w:val="0"/>
      <w:marBottom w:val="0"/>
      <w:divBdr>
        <w:top w:val="none" w:sz="0" w:space="0" w:color="auto"/>
        <w:left w:val="none" w:sz="0" w:space="0" w:color="auto"/>
        <w:bottom w:val="none" w:sz="0" w:space="0" w:color="auto"/>
        <w:right w:val="none" w:sz="0" w:space="0" w:color="auto"/>
      </w:divBdr>
    </w:div>
    <w:div w:id="576473486">
      <w:bodyDiv w:val="1"/>
      <w:marLeft w:val="0"/>
      <w:marRight w:val="0"/>
      <w:marTop w:val="0"/>
      <w:marBottom w:val="0"/>
      <w:divBdr>
        <w:top w:val="none" w:sz="0" w:space="0" w:color="auto"/>
        <w:left w:val="none" w:sz="0" w:space="0" w:color="auto"/>
        <w:bottom w:val="none" w:sz="0" w:space="0" w:color="auto"/>
        <w:right w:val="none" w:sz="0" w:space="0" w:color="auto"/>
      </w:divBdr>
    </w:div>
    <w:div w:id="576594412">
      <w:bodyDiv w:val="1"/>
      <w:marLeft w:val="0"/>
      <w:marRight w:val="0"/>
      <w:marTop w:val="0"/>
      <w:marBottom w:val="0"/>
      <w:divBdr>
        <w:top w:val="none" w:sz="0" w:space="0" w:color="auto"/>
        <w:left w:val="none" w:sz="0" w:space="0" w:color="auto"/>
        <w:bottom w:val="none" w:sz="0" w:space="0" w:color="auto"/>
        <w:right w:val="none" w:sz="0" w:space="0" w:color="auto"/>
      </w:divBdr>
    </w:div>
    <w:div w:id="577517152">
      <w:bodyDiv w:val="1"/>
      <w:marLeft w:val="0"/>
      <w:marRight w:val="0"/>
      <w:marTop w:val="0"/>
      <w:marBottom w:val="0"/>
      <w:divBdr>
        <w:top w:val="none" w:sz="0" w:space="0" w:color="auto"/>
        <w:left w:val="none" w:sz="0" w:space="0" w:color="auto"/>
        <w:bottom w:val="none" w:sz="0" w:space="0" w:color="auto"/>
        <w:right w:val="none" w:sz="0" w:space="0" w:color="auto"/>
      </w:divBdr>
    </w:div>
    <w:div w:id="579948064">
      <w:bodyDiv w:val="1"/>
      <w:marLeft w:val="0"/>
      <w:marRight w:val="0"/>
      <w:marTop w:val="0"/>
      <w:marBottom w:val="0"/>
      <w:divBdr>
        <w:top w:val="none" w:sz="0" w:space="0" w:color="auto"/>
        <w:left w:val="none" w:sz="0" w:space="0" w:color="auto"/>
        <w:bottom w:val="none" w:sz="0" w:space="0" w:color="auto"/>
        <w:right w:val="none" w:sz="0" w:space="0" w:color="auto"/>
      </w:divBdr>
    </w:div>
    <w:div w:id="580527199">
      <w:bodyDiv w:val="1"/>
      <w:marLeft w:val="0"/>
      <w:marRight w:val="0"/>
      <w:marTop w:val="0"/>
      <w:marBottom w:val="0"/>
      <w:divBdr>
        <w:top w:val="none" w:sz="0" w:space="0" w:color="auto"/>
        <w:left w:val="none" w:sz="0" w:space="0" w:color="auto"/>
        <w:bottom w:val="none" w:sz="0" w:space="0" w:color="auto"/>
        <w:right w:val="none" w:sz="0" w:space="0" w:color="auto"/>
      </w:divBdr>
    </w:div>
    <w:div w:id="583104153">
      <w:bodyDiv w:val="1"/>
      <w:marLeft w:val="0"/>
      <w:marRight w:val="0"/>
      <w:marTop w:val="0"/>
      <w:marBottom w:val="0"/>
      <w:divBdr>
        <w:top w:val="none" w:sz="0" w:space="0" w:color="auto"/>
        <w:left w:val="none" w:sz="0" w:space="0" w:color="auto"/>
        <w:bottom w:val="none" w:sz="0" w:space="0" w:color="auto"/>
        <w:right w:val="none" w:sz="0" w:space="0" w:color="auto"/>
      </w:divBdr>
    </w:div>
    <w:div w:id="583877413">
      <w:bodyDiv w:val="1"/>
      <w:marLeft w:val="0"/>
      <w:marRight w:val="0"/>
      <w:marTop w:val="0"/>
      <w:marBottom w:val="0"/>
      <w:divBdr>
        <w:top w:val="none" w:sz="0" w:space="0" w:color="auto"/>
        <w:left w:val="none" w:sz="0" w:space="0" w:color="auto"/>
        <w:bottom w:val="none" w:sz="0" w:space="0" w:color="auto"/>
        <w:right w:val="none" w:sz="0" w:space="0" w:color="auto"/>
      </w:divBdr>
    </w:div>
    <w:div w:id="601959609">
      <w:bodyDiv w:val="1"/>
      <w:marLeft w:val="0"/>
      <w:marRight w:val="0"/>
      <w:marTop w:val="0"/>
      <w:marBottom w:val="0"/>
      <w:divBdr>
        <w:top w:val="none" w:sz="0" w:space="0" w:color="auto"/>
        <w:left w:val="none" w:sz="0" w:space="0" w:color="auto"/>
        <w:bottom w:val="none" w:sz="0" w:space="0" w:color="auto"/>
        <w:right w:val="none" w:sz="0" w:space="0" w:color="auto"/>
      </w:divBdr>
    </w:div>
    <w:div w:id="603657798">
      <w:bodyDiv w:val="1"/>
      <w:marLeft w:val="0"/>
      <w:marRight w:val="0"/>
      <w:marTop w:val="0"/>
      <w:marBottom w:val="0"/>
      <w:divBdr>
        <w:top w:val="none" w:sz="0" w:space="0" w:color="auto"/>
        <w:left w:val="none" w:sz="0" w:space="0" w:color="auto"/>
        <w:bottom w:val="none" w:sz="0" w:space="0" w:color="auto"/>
        <w:right w:val="none" w:sz="0" w:space="0" w:color="auto"/>
      </w:divBdr>
    </w:div>
    <w:div w:id="606691604">
      <w:bodyDiv w:val="1"/>
      <w:marLeft w:val="0"/>
      <w:marRight w:val="0"/>
      <w:marTop w:val="0"/>
      <w:marBottom w:val="0"/>
      <w:divBdr>
        <w:top w:val="none" w:sz="0" w:space="0" w:color="auto"/>
        <w:left w:val="none" w:sz="0" w:space="0" w:color="auto"/>
        <w:bottom w:val="none" w:sz="0" w:space="0" w:color="auto"/>
        <w:right w:val="none" w:sz="0" w:space="0" w:color="auto"/>
      </w:divBdr>
    </w:div>
    <w:div w:id="613053665">
      <w:bodyDiv w:val="1"/>
      <w:marLeft w:val="0"/>
      <w:marRight w:val="0"/>
      <w:marTop w:val="0"/>
      <w:marBottom w:val="0"/>
      <w:divBdr>
        <w:top w:val="none" w:sz="0" w:space="0" w:color="auto"/>
        <w:left w:val="none" w:sz="0" w:space="0" w:color="auto"/>
        <w:bottom w:val="none" w:sz="0" w:space="0" w:color="auto"/>
        <w:right w:val="none" w:sz="0" w:space="0" w:color="auto"/>
      </w:divBdr>
    </w:div>
    <w:div w:id="615868364">
      <w:bodyDiv w:val="1"/>
      <w:marLeft w:val="0"/>
      <w:marRight w:val="0"/>
      <w:marTop w:val="0"/>
      <w:marBottom w:val="0"/>
      <w:divBdr>
        <w:top w:val="none" w:sz="0" w:space="0" w:color="auto"/>
        <w:left w:val="none" w:sz="0" w:space="0" w:color="auto"/>
        <w:bottom w:val="none" w:sz="0" w:space="0" w:color="auto"/>
        <w:right w:val="none" w:sz="0" w:space="0" w:color="auto"/>
      </w:divBdr>
    </w:div>
    <w:div w:id="616762232">
      <w:bodyDiv w:val="1"/>
      <w:marLeft w:val="0"/>
      <w:marRight w:val="0"/>
      <w:marTop w:val="0"/>
      <w:marBottom w:val="0"/>
      <w:divBdr>
        <w:top w:val="none" w:sz="0" w:space="0" w:color="auto"/>
        <w:left w:val="none" w:sz="0" w:space="0" w:color="auto"/>
        <w:bottom w:val="none" w:sz="0" w:space="0" w:color="auto"/>
        <w:right w:val="none" w:sz="0" w:space="0" w:color="auto"/>
      </w:divBdr>
    </w:div>
    <w:div w:id="623123308">
      <w:bodyDiv w:val="1"/>
      <w:marLeft w:val="0"/>
      <w:marRight w:val="0"/>
      <w:marTop w:val="0"/>
      <w:marBottom w:val="0"/>
      <w:divBdr>
        <w:top w:val="none" w:sz="0" w:space="0" w:color="auto"/>
        <w:left w:val="none" w:sz="0" w:space="0" w:color="auto"/>
        <w:bottom w:val="none" w:sz="0" w:space="0" w:color="auto"/>
        <w:right w:val="none" w:sz="0" w:space="0" w:color="auto"/>
      </w:divBdr>
    </w:div>
    <w:div w:id="624702725">
      <w:bodyDiv w:val="1"/>
      <w:marLeft w:val="0"/>
      <w:marRight w:val="0"/>
      <w:marTop w:val="0"/>
      <w:marBottom w:val="0"/>
      <w:divBdr>
        <w:top w:val="none" w:sz="0" w:space="0" w:color="auto"/>
        <w:left w:val="none" w:sz="0" w:space="0" w:color="auto"/>
        <w:bottom w:val="none" w:sz="0" w:space="0" w:color="auto"/>
        <w:right w:val="none" w:sz="0" w:space="0" w:color="auto"/>
      </w:divBdr>
    </w:div>
    <w:div w:id="630792876">
      <w:bodyDiv w:val="1"/>
      <w:marLeft w:val="0"/>
      <w:marRight w:val="0"/>
      <w:marTop w:val="0"/>
      <w:marBottom w:val="0"/>
      <w:divBdr>
        <w:top w:val="none" w:sz="0" w:space="0" w:color="auto"/>
        <w:left w:val="none" w:sz="0" w:space="0" w:color="auto"/>
        <w:bottom w:val="none" w:sz="0" w:space="0" w:color="auto"/>
        <w:right w:val="none" w:sz="0" w:space="0" w:color="auto"/>
      </w:divBdr>
    </w:div>
    <w:div w:id="632247487">
      <w:bodyDiv w:val="1"/>
      <w:marLeft w:val="0"/>
      <w:marRight w:val="0"/>
      <w:marTop w:val="0"/>
      <w:marBottom w:val="0"/>
      <w:divBdr>
        <w:top w:val="none" w:sz="0" w:space="0" w:color="auto"/>
        <w:left w:val="none" w:sz="0" w:space="0" w:color="auto"/>
        <w:bottom w:val="none" w:sz="0" w:space="0" w:color="auto"/>
        <w:right w:val="none" w:sz="0" w:space="0" w:color="auto"/>
      </w:divBdr>
    </w:div>
    <w:div w:id="637610342">
      <w:bodyDiv w:val="1"/>
      <w:marLeft w:val="0"/>
      <w:marRight w:val="0"/>
      <w:marTop w:val="0"/>
      <w:marBottom w:val="0"/>
      <w:divBdr>
        <w:top w:val="none" w:sz="0" w:space="0" w:color="auto"/>
        <w:left w:val="none" w:sz="0" w:space="0" w:color="auto"/>
        <w:bottom w:val="none" w:sz="0" w:space="0" w:color="auto"/>
        <w:right w:val="none" w:sz="0" w:space="0" w:color="auto"/>
      </w:divBdr>
    </w:div>
    <w:div w:id="644823908">
      <w:bodyDiv w:val="1"/>
      <w:marLeft w:val="0"/>
      <w:marRight w:val="0"/>
      <w:marTop w:val="0"/>
      <w:marBottom w:val="0"/>
      <w:divBdr>
        <w:top w:val="none" w:sz="0" w:space="0" w:color="auto"/>
        <w:left w:val="none" w:sz="0" w:space="0" w:color="auto"/>
        <w:bottom w:val="none" w:sz="0" w:space="0" w:color="auto"/>
        <w:right w:val="none" w:sz="0" w:space="0" w:color="auto"/>
      </w:divBdr>
    </w:div>
    <w:div w:id="646668035">
      <w:bodyDiv w:val="1"/>
      <w:marLeft w:val="0"/>
      <w:marRight w:val="0"/>
      <w:marTop w:val="0"/>
      <w:marBottom w:val="0"/>
      <w:divBdr>
        <w:top w:val="none" w:sz="0" w:space="0" w:color="auto"/>
        <w:left w:val="none" w:sz="0" w:space="0" w:color="auto"/>
        <w:bottom w:val="none" w:sz="0" w:space="0" w:color="auto"/>
        <w:right w:val="none" w:sz="0" w:space="0" w:color="auto"/>
      </w:divBdr>
    </w:div>
    <w:div w:id="648365096">
      <w:bodyDiv w:val="1"/>
      <w:marLeft w:val="0"/>
      <w:marRight w:val="0"/>
      <w:marTop w:val="0"/>
      <w:marBottom w:val="0"/>
      <w:divBdr>
        <w:top w:val="none" w:sz="0" w:space="0" w:color="auto"/>
        <w:left w:val="none" w:sz="0" w:space="0" w:color="auto"/>
        <w:bottom w:val="none" w:sz="0" w:space="0" w:color="auto"/>
        <w:right w:val="none" w:sz="0" w:space="0" w:color="auto"/>
      </w:divBdr>
    </w:div>
    <w:div w:id="650476234">
      <w:bodyDiv w:val="1"/>
      <w:marLeft w:val="0"/>
      <w:marRight w:val="0"/>
      <w:marTop w:val="0"/>
      <w:marBottom w:val="0"/>
      <w:divBdr>
        <w:top w:val="none" w:sz="0" w:space="0" w:color="auto"/>
        <w:left w:val="none" w:sz="0" w:space="0" w:color="auto"/>
        <w:bottom w:val="none" w:sz="0" w:space="0" w:color="auto"/>
        <w:right w:val="none" w:sz="0" w:space="0" w:color="auto"/>
      </w:divBdr>
    </w:div>
    <w:div w:id="650983046">
      <w:bodyDiv w:val="1"/>
      <w:marLeft w:val="0"/>
      <w:marRight w:val="0"/>
      <w:marTop w:val="0"/>
      <w:marBottom w:val="0"/>
      <w:divBdr>
        <w:top w:val="none" w:sz="0" w:space="0" w:color="auto"/>
        <w:left w:val="none" w:sz="0" w:space="0" w:color="auto"/>
        <w:bottom w:val="none" w:sz="0" w:space="0" w:color="auto"/>
        <w:right w:val="none" w:sz="0" w:space="0" w:color="auto"/>
      </w:divBdr>
    </w:div>
    <w:div w:id="659235077">
      <w:bodyDiv w:val="1"/>
      <w:marLeft w:val="0"/>
      <w:marRight w:val="0"/>
      <w:marTop w:val="0"/>
      <w:marBottom w:val="0"/>
      <w:divBdr>
        <w:top w:val="none" w:sz="0" w:space="0" w:color="auto"/>
        <w:left w:val="none" w:sz="0" w:space="0" w:color="auto"/>
        <w:bottom w:val="none" w:sz="0" w:space="0" w:color="auto"/>
        <w:right w:val="none" w:sz="0" w:space="0" w:color="auto"/>
      </w:divBdr>
    </w:div>
    <w:div w:id="674916029">
      <w:bodyDiv w:val="1"/>
      <w:marLeft w:val="0"/>
      <w:marRight w:val="0"/>
      <w:marTop w:val="0"/>
      <w:marBottom w:val="0"/>
      <w:divBdr>
        <w:top w:val="none" w:sz="0" w:space="0" w:color="auto"/>
        <w:left w:val="none" w:sz="0" w:space="0" w:color="auto"/>
        <w:bottom w:val="none" w:sz="0" w:space="0" w:color="auto"/>
        <w:right w:val="none" w:sz="0" w:space="0" w:color="auto"/>
      </w:divBdr>
    </w:div>
    <w:div w:id="676810971">
      <w:bodyDiv w:val="1"/>
      <w:marLeft w:val="0"/>
      <w:marRight w:val="0"/>
      <w:marTop w:val="0"/>
      <w:marBottom w:val="0"/>
      <w:divBdr>
        <w:top w:val="none" w:sz="0" w:space="0" w:color="auto"/>
        <w:left w:val="none" w:sz="0" w:space="0" w:color="auto"/>
        <w:bottom w:val="none" w:sz="0" w:space="0" w:color="auto"/>
        <w:right w:val="none" w:sz="0" w:space="0" w:color="auto"/>
      </w:divBdr>
    </w:div>
    <w:div w:id="679308265">
      <w:bodyDiv w:val="1"/>
      <w:marLeft w:val="0"/>
      <w:marRight w:val="0"/>
      <w:marTop w:val="0"/>
      <w:marBottom w:val="0"/>
      <w:divBdr>
        <w:top w:val="none" w:sz="0" w:space="0" w:color="auto"/>
        <w:left w:val="none" w:sz="0" w:space="0" w:color="auto"/>
        <w:bottom w:val="none" w:sz="0" w:space="0" w:color="auto"/>
        <w:right w:val="none" w:sz="0" w:space="0" w:color="auto"/>
      </w:divBdr>
    </w:div>
    <w:div w:id="688990672">
      <w:bodyDiv w:val="1"/>
      <w:marLeft w:val="0"/>
      <w:marRight w:val="0"/>
      <w:marTop w:val="0"/>
      <w:marBottom w:val="0"/>
      <w:divBdr>
        <w:top w:val="none" w:sz="0" w:space="0" w:color="auto"/>
        <w:left w:val="none" w:sz="0" w:space="0" w:color="auto"/>
        <w:bottom w:val="none" w:sz="0" w:space="0" w:color="auto"/>
        <w:right w:val="none" w:sz="0" w:space="0" w:color="auto"/>
      </w:divBdr>
    </w:div>
    <w:div w:id="698509323">
      <w:bodyDiv w:val="1"/>
      <w:marLeft w:val="0"/>
      <w:marRight w:val="0"/>
      <w:marTop w:val="0"/>
      <w:marBottom w:val="0"/>
      <w:divBdr>
        <w:top w:val="none" w:sz="0" w:space="0" w:color="auto"/>
        <w:left w:val="none" w:sz="0" w:space="0" w:color="auto"/>
        <w:bottom w:val="none" w:sz="0" w:space="0" w:color="auto"/>
        <w:right w:val="none" w:sz="0" w:space="0" w:color="auto"/>
      </w:divBdr>
    </w:div>
    <w:div w:id="698775113">
      <w:bodyDiv w:val="1"/>
      <w:marLeft w:val="0"/>
      <w:marRight w:val="0"/>
      <w:marTop w:val="0"/>
      <w:marBottom w:val="0"/>
      <w:divBdr>
        <w:top w:val="none" w:sz="0" w:space="0" w:color="auto"/>
        <w:left w:val="none" w:sz="0" w:space="0" w:color="auto"/>
        <w:bottom w:val="none" w:sz="0" w:space="0" w:color="auto"/>
        <w:right w:val="none" w:sz="0" w:space="0" w:color="auto"/>
      </w:divBdr>
    </w:div>
    <w:div w:id="699401873">
      <w:bodyDiv w:val="1"/>
      <w:marLeft w:val="0"/>
      <w:marRight w:val="0"/>
      <w:marTop w:val="0"/>
      <w:marBottom w:val="0"/>
      <w:divBdr>
        <w:top w:val="none" w:sz="0" w:space="0" w:color="auto"/>
        <w:left w:val="none" w:sz="0" w:space="0" w:color="auto"/>
        <w:bottom w:val="none" w:sz="0" w:space="0" w:color="auto"/>
        <w:right w:val="none" w:sz="0" w:space="0" w:color="auto"/>
      </w:divBdr>
    </w:div>
    <w:div w:id="705527578">
      <w:bodyDiv w:val="1"/>
      <w:marLeft w:val="0"/>
      <w:marRight w:val="0"/>
      <w:marTop w:val="0"/>
      <w:marBottom w:val="0"/>
      <w:divBdr>
        <w:top w:val="none" w:sz="0" w:space="0" w:color="auto"/>
        <w:left w:val="none" w:sz="0" w:space="0" w:color="auto"/>
        <w:bottom w:val="none" w:sz="0" w:space="0" w:color="auto"/>
        <w:right w:val="none" w:sz="0" w:space="0" w:color="auto"/>
      </w:divBdr>
    </w:div>
    <w:div w:id="715662312">
      <w:bodyDiv w:val="1"/>
      <w:marLeft w:val="0"/>
      <w:marRight w:val="0"/>
      <w:marTop w:val="0"/>
      <w:marBottom w:val="0"/>
      <w:divBdr>
        <w:top w:val="none" w:sz="0" w:space="0" w:color="auto"/>
        <w:left w:val="none" w:sz="0" w:space="0" w:color="auto"/>
        <w:bottom w:val="none" w:sz="0" w:space="0" w:color="auto"/>
        <w:right w:val="none" w:sz="0" w:space="0" w:color="auto"/>
      </w:divBdr>
      <w:divsChild>
        <w:div w:id="1117140967">
          <w:marLeft w:val="90"/>
          <w:marRight w:val="0"/>
          <w:marTop w:val="0"/>
          <w:marBottom w:val="0"/>
          <w:divBdr>
            <w:top w:val="none" w:sz="0" w:space="0" w:color="auto"/>
            <w:left w:val="none" w:sz="0" w:space="0" w:color="auto"/>
            <w:bottom w:val="none" w:sz="0" w:space="0" w:color="auto"/>
            <w:right w:val="none" w:sz="0" w:space="0" w:color="auto"/>
          </w:divBdr>
        </w:div>
      </w:divsChild>
    </w:div>
    <w:div w:id="724833409">
      <w:bodyDiv w:val="1"/>
      <w:marLeft w:val="0"/>
      <w:marRight w:val="0"/>
      <w:marTop w:val="0"/>
      <w:marBottom w:val="0"/>
      <w:divBdr>
        <w:top w:val="none" w:sz="0" w:space="0" w:color="auto"/>
        <w:left w:val="none" w:sz="0" w:space="0" w:color="auto"/>
        <w:bottom w:val="none" w:sz="0" w:space="0" w:color="auto"/>
        <w:right w:val="none" w:sz="0" w:space="0" w:color="auto"/>
      </w:divBdr>
    </w:div>
    <w:div w:id="727850033">
      <w:bodyDiv w:val="1"/>
      <w:marLeft w:val="0"/>
      <w:marRight w:val="0"/>
      <w:marTop w:val="0"/>
      <w:marBottom w:val="0"/>
      <w:divBdr>
        <w:top w:val="none" w:sz="0" w:space="0" w:color="auto"/>
        <w:left w:val="none" w:sz="0" w:space="0" w:color="auto"/>
        <w:bottom w:val="none" w:sz="0" w:space="0" w:color="auto"/>
        <w:right w:val="none" w:sz="0" w:space="0" w:color="auto"/>
      </w:divBdr>
      <w:divsChild>
        <w:div w:id="414782624">
          <w:marLeft w:val="0"/>
          <w:marRight w:val="0"/>
          <w:marTop w:val="0"/>
          <w:marBottom w:val="0"/>
          <w:divBdr>
            <w:top w:val="none" w:sz="0" w:space="0" w:color="auto"/>
            <w:left w:val="none" w:sz="0" w:space="0" w:color="auto"/>
            <w:bottom w:val="none" w:sz="0" w:space="0" w:color="auto"/>
            <w:right w:val="none" w:sz="0" w:space="0" w:color="auto"/>
          </w:divBdr>
        </w:div>
        <w:div w:id="1157846605">
          <w:marLeft w:val="0"/>
          <w:marRight w:val="0"/>
          <w:marTop w:val="0"/>
          <w:marBottom w:val="0"/>
          <w:divBdr>
            <w:top w:val="none" w:sz="0" w:space="0" w:color="auto"/>
            <w:left w:val="none" w:sz="0" w:space="0" w:color="auto"/>
            <w:bottom w:val="none" w:sz="0" w:space="0" w:color="auto"/>
            <w:right w:val="none" w:sz="0" w:space="0" w:color="auto"/>
          </w:divBdr>
        </w:div>
        <w:div w:id="1882664701">
          <w:marLeft w:val="0"/>
          <w:marRight w:val="0"/>
          <w:marTop w:val="0"/>
          <w:marBottom w:val="0"/>
          <w:divBdr>
            <w:top w:val="none" w:sz="0" w:space="0" w:color="auto"/>
            <w:left w:val="none" w:sz="0" w:space="0" w:color="auto"/>
            <w:bottom w:val="none" w:sz="0" w:space="0" w:color="auto"/>
            <w:right w:val="none" w:sz="0" w:space="0" w:color="auto"/>
          </w:divBdr>
        </w:div>
      </w:divsChild>
    </w:div>
    <w:div w:id="733545816">
      <w:bodyDiv w:val="1"/>
      <w:marLeft w:val="0"/>
      <w:marRight w:val="0"/>
      <w:marTop w:val="0"/>
      <w:marBottom w:val="0"/>
      <w:divBdr>
        <w:top w:val="none" w:sz="0" w:space="0" w:color="auto"/>
        <w:left w:val="none" w:sz="0" w:space="0" w:color="auto"/>
        <w:bottom w:val="none" w:sz="0" w:space="0" w:color="auto"/>
        <w:right w:val="none" w:sz="0" w:space="0" w:color="auto"/>
      </w:divBdr>
    </w:div>
    <w:div w:id="735319749">
      <w:bodyDiv w:val="1"/>
      <w:marLeft w:val="0"/>
      <w:marRight w:val="0"/>
      <w:marTop w:val="0"/>
      <w:marBottom w:val="0"/>
      <w:divBdr>
        <w:top w:val="none" w:sz="0" w:space="0" w:color="auto"/>
        <w:left w:val="none" w:sz="0" w:space="0" w:color="auto"/>
        <w:bottom w:val="none" w:sz="0" w:space="0" w:color="auto"/>
        <w:right w:val="none" w:sz="0" w:space="0" w:color="auto"/>
      </w:divBdr>
    </w:div>
    <w:div w:id="743992999">
      <w:bodyDiv w:val="1"/>
      <w:marLeft w:val="0"/>
      <w:marRight w:val="0"/>
      <w:marTop w:val="0"/>
      <w:marBottom w:val="0"/>
      <w:divBdr>
        <w:top w:val="none" w:sz="0" w:space="0" w:color="auto"/>
        <w:left w:val="none" w:sz="0" w:space="0" w:color="auto"/>
        <w:bottom w:val="none" w:sz="0" w:space="0" w:color="auto"/>
        <w:right w:val="none" w:sz="0" w:space="0" w:color="auto"/>
      </w:divBdr>
    </w:div>
    <w:div w:id="746000682">
      <w:bodyDiv w:val="1"/>
      <w:marLeft w:val="0"/>
      <w:marRight w:val="0"/>
      <w:marTop w:val="0"/>
      <w:marBottom w:val="0"/>
      <w:divBdr>
        <w:top w:val="none" w:sz="0" w:space="0" w:color="auto"/>
        <w:left w:val="none" w:sz="0" w:space="0" w:color="auto"/>
        <w:bottom w:val="none" w:sz="0" w:space="0" w:color="auto"/>
        <w:right w:val="none" w:sz="0" w:space="0" w:color="auto"/>
      </w:divBdr>
    </w:div>
    <w:div w:id="747070491">
      <w:bodyDiv w:val="1"/>
      <w:marLeft w:val="0"/>
      <w:marRight w:val="0"/>
      <w:marTop w:val="0"/>
      <w:marBottom w:val="0"/>
      <w:divBdr>
        <w:top w:val="none" w:sz="0" w:space="0" w:color="auto"/>
        <w:left w:val="none" w:sz="0" w:space="0" w:color="auto"/>
        <w:bottom w:val="none" w:sz="0" w:space="0" w:color="auto"/>
        <w:right w:val="none" w:sz="0" w:space="0" w:color="auto"/>
      </w:divBdr>
    </w:div>
    <w:div w:id="747926861">
      <w:bodyDiv w:val="1"/>
      <w:marLeft w:val="0"/>
      <w:marRight w:val="0"/>
      <w:marTop w:val="0"/>
      <w:marBottom w:val="0"/>
      <w:divBdr>
        <w:top w:val="none" w:sz="0" w:space="0" w:color="auto"/>
        <w:left w:val="none" w:sz="0" w:space="0" w:color="auto"/>
        <w:bottom w:val="none" w:sz="0" w:space="0" w:color="auto"/>
        <w:right w:val="none" w:sz="0" w:space="0" w:color="auto"/>
      </w:divBdr>
    </w:div>
    <w:div w:id="749082427">
      <w:bodyDiv w:val="1"/>
      <w:marLeft w:val="0"/>
      <w:marRight w:val="0"/>
      <w:marTop w:val="0"/>
      <w:marBottom w:val="0"/>
      <w:divBdr>
        <w:top w:val="none" w:sz="0" w:space="0" w:color="auto"/>
        <w:left w:val="none" w:sz="0" w:space="0" w:color="auto"/>
        <w:bottom w:val="none" w:sz="0" w:space="0" w:color="auto"/>
        <w:right w:val="none" w:sz="0" w:space="0" w:color="auto"/>
      </w:divBdr>
    </w:div>
    <w:div w:id="753088201">
      <w:bodyDiv w:val="1"/>
      <w:marLeft w:val="0"/>
      <w:marRight w:val="0"/>
      <w:marTop w:val="0"/>
      <w:marBottom w:val="0"/>
      <w:divBdr>
        <w:top w:val="none" w:sz="0" w:space="0" w:color="auto"/>
        <w:left w:val="none" w:sz="0" w:space="0" w:color="auto"/>
        <w:bottom w:val="none" w:sz="0" w:space="0" w:color="auto"/>
        <w:right w:val="none" w:sz="0" w:space="0" w:color="auto"/>
      </w:divBdr>
    </w:div>
    <w:div w:id="755176787">
      <w:bodyDiv w:val="1"/>
      <w:marLeft w:val="0"/>
      <w:marRight w:val="0"/>
      <w:marTop w:val="0"/>
      <w:marBottom w:val="0"/>
      <w:divBdr>
        <w:top w:val="none" w:sz="0" w:space="0" w:color="auto"/>
        <w:left w:val="none" w:sz="0" w:space="0" w:color="auto"/>
        <w:bottom w:val="none" w:sz="0" w:space="0" w:color="auto"/>
        <w:right w:val="none" w:sz="0" w:space="0" w:color="auto"/>
      </w:divBdr>
    </w:div>
    <w:div w:id="756093891">
      <w:bodyDiv w:val="1"/>
      <w:marLeft w:val="0"/>
      <w:marRight w:val="0"/>
      <w:marTop w:val="0"/>
      <w:marBottom w:val="0"/>
      <w:divBdr>
        <w:top w:val="none" w:sz="0" w:space="0" w:color="auto"/>
        <w:left w:val="none" w:sz="0" w:space="0" w:color="auto"/>
        <w:bottom w:val="none" w:sz="0" w:space="0" w:color="auto"/>
        <w:right w:val="none" w:sz="0" w:space="0" w:color="auto"/>
      </w:divBdr>
    </w:div>
    <w:div w:id="762527239">
      <w:bodyDiv w:val="1"/>
      <w:marLeft w:val="0"/>
      <w:marRight w:val="0"/>
      <w:marTop w:val="0"/>
      <w:marBottom w:val="0"/>
      <w:divBdr>
        <w:top w:val="none" w:sz="0" w:space="0" w:color="auto"/>
        <w:left w:val="none" w:sz="0" w:space="0" w:color="auto"/>
        <w:bottom w:val="none" w:sz="0" w:space="0" w:color="auto"/>
        <w:right w:val="none" w:sz="0" w:space="0" w:color="auto"/>
      </w:divBdr>
    </w:div>
    <w:div w:id="765223867">
      <w:bodyDiv w:val="1"/>
      <w:marLeft w:val="0"/>
      <w:marRight w:val="0"/>
      <w:marTop w:val="0"/>
      <w:marBottom w:val="0"/>
      <w:divBdr>
        <w:top w:val="none" w:sz="0" w:space="0" w:color="auto"/>
        <w:left w:val="none" w:sz="0" w:space="0" w:color="auto"/>
        <w:bottom w:val="none" w:sz="0" w:space="0" w:color="auto"/>
        <w:right w:val="none" w:sz="0" w:space="0" w:color="auto"/>
      </w:divBdr>
    </w:div>
    <w:div w:id="774180516">
      <w:bodyDiv w:val="1"/>
      <w:marLeft w:val="0"/>
      <w:marRight w:val="0"/>
      <w:marTop w:val="0"/>
      <w:marBottom w:val="0"/>
      <w:divBdr>
        <w:top w:val="none" w:sz="0" w:space="0" w:color="auto"/>
        <w:left w:val="none" w:sz="0" w:space="0" w:color="auto"/>
        <w:bottom w:val="none" w:sz="0" w:space="0" w:color="auto"/>
        <w:right w:val="none" w:sz="0" w:space="0" w:color="auto"/>
      </w:divBdr>
    </w:div>
    <w:div w:id="778985536">
      <w:bodyDiv w:val="1"/>
      <w:marLeft w:val="0"/>
      <w:marRight w:val="0"/>
      <w:marTop w:val="0"/>
      <w:marBottom w:val="0"/>
      <w:divBdr>
        <w:top w:val="none" w:sz="0" w:space="0" w:color="auto"/>
        <w:left w:val="none" w:sz="0" w:space="0" w:color="auto"/>
        <w:bottom w:val="none" w:sz="0" w:space="0" w:color="auto"/>
        <w:right w:val="none" w:sz="0" w:space="0" w:color="auto"/>
      </w:divBdr>
    </w:div>
    <w:div w:id="779450408">
      <w:bodyDiv w:val="1"/>
      <w:marLeft w:val="0"/>
      <w:marRight w:val="0"/>
      <w:marTop w:val="0"/>
      <w:marBottom w:val="0"/>
      <w:divBdr>
        <w:top w:val="none" w:sz="0" w:space="0" w:color="auto"/>
        <w:left w:val="none" w:sz="0" w:space="0" w:color="auto"/>
        <w:bottom w:val="none" w:sz="0" w:space="0" w:color="auto"/>
        <w:right w:val="none" w:sz="0" w:space="0" w:color="auto"/>
      </w:divBdr>
    </w:div>
    <w:div w:id="785275010">
      <w:bodyDiv w:val="1"/>
      <w:marLeft w:val="0"/>
      <w:marRight w:val="0"/>
      <w:marTop w:val="0"/>
      <w:marBottom w:val="0"/>
      <w:divBdr>
        <w:top w:val="none" w:sz="0" w:space="0" w:color="auto"/>
        <w:left w:val="none" w:sz="0" w:space="0" w:color="auto"/>
        <w:bottom w:val="none" w:sz="0" w:space="0" w:color="auto"/>
        <w:right w:val="none" w:sz="0" w:space="0" w:color="auto"/>
      </w:divBdr>
    </w:div>
    <w:div w:id="786701033">
      <w:bodyDiv w:val="1"/>
      <w:marLeft w:val="0"/>
      <w:marRight w:val="0"/>
      <w:marTop w:val="0"/>
      <w:marBottom w:val="0"/>
      <w:divBdr>
        <w:top w:val="none" w:sz="0" w:space="0" w:color="auto"/>
        <w:left w:val="none" w:sz="0" w:space="0" w:color="auto"/>
        <w:bottom w:val="none" w:sz="0" w:space="0" w:color="auto"/>
        <w:right w:val="none" w:sz="0" w:space="0" w:color="auto"/>
      </w:divBdr>
    </w:div>
    <w:div w:id="789936258">
      <w:bodyDiv w:val="1"/>
      <w:marLeft w:val="0"/>
      <w:marRight w:val="0"/>
      <w:marTop w:val="0"/>
      <w:marBottom w:val="0"/>
      <w:divBdr>
        <w:top w:val="none" w:sz="0" w:space="0" w:color="auto"/>
        <w:left w:val="none" w:sz="0" w:space="0" w:color="auto"/>
        <w:bottom w:val="none" w:sz="0" w:space="0" w:color="auto"/>
        <w:right w:val="none" w:sz="0" w:space="0" w:color="auto"/>
      </w:divBdr>
    </w:div>
    <w:div w:id="796066577">
      <w:bodyDiv w:val="1"/>
      <w:marLeft w:val="0"/>
      <w:marRight w:val="0"/>
      <w:marTop w:val="0"/>
      <w:marBottom w:val="0"/>
      <w:divBdr>
        <w:top w:val="none" w:sz="0" w:space="0" w:color="auto"/>
        <w:left w:val="none" w:sz="0" w:space="0" w:color="auto"/>
        <w:bottom w:val="none" w:sz="0" w:space="0" w:color="auto"/>
        <w:right w:val="none" w:sz="0" w:space="0" w:color="auto"/>
      </w:divBdr>
    </w:div>
    <w:div w:id="796680864">
      <w:bodyDiv w:val="1"/>
      <w:marLeft w:val="0"/>
      <w:marRight w:val="0"/>
      <w:marTop w:val="0"/>
      <w:marBottom w:val="0"/>
      <w:divBdr>
        <w:top w:val="none" w:sz="0" w:space="0" w:color="auto"/>
        <w:left w:val="none" w:sz="0" w:space="0" w:color="auto"/>
        <w:bottom w:val="none" w:sz="0" w:space="0" w:color="auto"/>
        <w:right w:val="none" w:sz="0" w:space="0" w:color="auto"/>
      </w:divBdr>
    </w:div>
    <w:div w:id="796751810">
      <w:bodyDiv w:val="1"/>
      <w:marLeft w:val="0"/>
      <w:marRight w:val="0"/>
      <w:marTop w:val="0"/>
      <w:marBottom w:val="0"/>
      <w:divBdr>
        <w:top w:val="none" w:sz="0" w:space="0" w:color="auto"/>
        <w:left w:val="none" w:sz="0" w:space="0" w:color="auto"/>
        <w:bottom w:val="none" w:sz="0" w:space="0" w:color="auto"/>
        <w:right w:val="none" w:sz="0" w:space="0" w:color="auto"/>
      </w:divBdr>
    </w:div>
    <w:div w:id="800537739">
      <w:bodyDiv w:val="1"/>
      <w:marLeft w:val="0"/>
      <w:marRight w:val="0"/>
      <w:marTop w:val="0"/>
      <w:marBottom w:val="0"/>
      <w:divBdr>
        <w:top w:val="none" w:sz="0" w:space="0" w:color="auto"/>
        <w:left w:val="none" w:sz="0" w:space="0" w:color="auto"/>
        <w:bottom w:val="none" w:sz="0" w:space="0" w:color="auto"/>
        <w:right w:val="none" w:sz="0" w:space="0" w:color="auto"/>
      </w:divBdr>
      <w:divsChild>
        <w:div w:id="730234433">
          <w:marLeft w:val="0"/>
          <w:marRight w:val="1500"/>
          <w:marTop w:val="15"/>
          <w:marBottom w:val="0"/>
          <w:divBdr>
            <w:top w:val="none" w:sz="0" w:space="0" w:color="auto"/>
            <w:left w:val="none" w:sz="0" w:space="0" w:color="auto"/>
            <w:bottom w:val="none" w:sz="0" w:space="0" w:color="auto"/>
            <w:right w:val="none" w:sz="0" w:space="0" w:color="auto"/>
          </w:divBdr>
        </w:div>
        <w:div w:id="763918980">
          <w:marLeft w:val="0"/>
          <w:marRight w:val="120"/>
          <w:marTop w:val="0"/>
          <w:marBottom w:val="0"/>
          <w:divBdr>
            <w:top w:val="none" w:sz="0" w:space="0" w:color="auto"/>
            <w:left w:val="none" w:sz="0" w:space="0" w:color="auto"/>
            <w:bottom w:val="none" w:sz="0" w:space="0" w:color="auto"/>
            <w:right w:val="none" w:sz="0" w:space="0" w:color="auto"/>
          </w:divBdr>
        </w:div>
        <w:div w:id="1450591491">
          <w:marLeft w:val="0"/>
          <w:marRight w:val="120"/>
          <w:marTop w:val="0"/>
          <w:marBottom w:val="0"/>
          <w:divBdr>
            <w:top w:val="none" w:sz="0" w:space="0" w:color="auto"/>
            <w:left w:val="none" w:sz="0" w:space="0" w:color="auto"/>
            <w:bottom w:val="none" w:sz="0" w:space="0" w:color="auto"/>
            <w:right w:val="none" w:sz="0" w:space="0" w:color="auto"/>
          </w:divBdr>
        </w:div>
        <w:div w:id="1503930356">
          <w:marLeft w:val="0"/>
          <w:marRight w:val="1500"/>
          <w:marTop w:val="15"/>
          <w:marBottom w:val="0"/>
          <w:divBdr>
            <w:top w:val="none" w:sz="0" w:space="0" w:color="auto"/>
            <w:left w:val="none" w:sz="0" w:space="0" w:color="auto"/>
            <w:bottom w:val="none" w:sz="0" w:space="0" w:color="auto"/>
            <w:right w:val="none" w:sz="0" w:space="0" w:color="auto"/>
          </w:divBdr>
        </w:div>
      </w:divsChild>
    </w:div>
    <w:div w:id="801970046">
      <w:bodyDiv w:val="1"/>
      <w:marLeft w:val="0"/>
      <w:marRight w:val="0"/>
      <w:marTop w:val="0"/>
      <w:marBottom w:val="0"/>
      <w:divBdr>
        <w:top w:val="none" w:sz="0" w:space="0" w:color="auto"/>
        <w:left w:val="none" w:sz="0" w:space="0" w:color="auto"/>
        <w:bottom w:val="none" w:sz="0" w:space="0" w:color="auto"/>
        <w:right w:val="none" w:sz="0" w:space="0" w:color="auto"/>
      </w:divBdr>
    </w:div>
    <w:div w:id="816384292">
      <w:bodyDiv w:val="1"/>
      <w:marLeft w:val="0"/>
      <w:marRight w:val="0"/>
      <w:marTop w:val="0"/>
      <w:marBottom w:val="0"/>
      <w:divBdr>
        <w:top w:val="none" w:sz="0" w:space="0" w:color="auto"/>
        <w:left w:val="none" w:sz="0" w:space="0" w:color="auto"/>
        <w:bottom w:val="none" w:sz="0" w:space="0" w:color="auto"/>
        <w:right w:val="none" w:sz="0" w:space="0" w:color="auto"/>
      </w:divBdr>
    </w:div>
    <w:div w:id="818885009">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828981986">
      <w:bodyDiv w:val="1"/>
      <w:marLeft w:val="0"/>
      <w:marRight w:val="0"/>
      <w:marTop w:val="0"/>
      <w:marBottom w:val="0"/>
      <w:divBdr>
        <w:top w:val="none" w:sz="0" w:space="0" w:color="auto"/>
        <w:left w:val="none" w:sz="0" w:space="0" w:color="auto"/>
        <w:bottom w:val="none" w:sz="0" w:space="0" w:color="auto"/>
        <w:right w:val="none" w:sz="0" w:space="0" w:color="auto"/>
      </w:divBdr>
    </w:div>
    <w:div w:id="831608106">
      <w:bodyDiv w:val="1"/>
      <w:marLeft w:val="0"/>
      <w:marRight w:val="0"/>
      <w:marTop w:val="0"/>
      <w:marBottom w:val="0"/>
      <w:divBdr>
        <w:top w:val="none" w:sz="0" w:space="0" w:color="auto"/>
        <w:left w:val="none" w:sz="0" w:space="0" w:color="auto"/>
        <w:bottom w:val="none" w:sz="0" w:space="0" w:color="auto"/>
        <w:right w:val="none" w:sz="0" w:space="0" w:color="auto"/>
      </w:divBdr>
    </w:div>
    <w:div w:id="833569234">
      <w:bodyDiv w:val="1"/>
      <w:marLeft w:val="0"/>
      <w:marRight w:val="0"/>
      <w:marTop w:val="0"/>
      <w:marBottom w:val="0"/>
      <w:divBdr>
        <w:top w:val="none" w:sz="0" w:space="0" w:color="auto"/>
        <w:left w:val="none" w:sz="0" w:space="0" w:color="auto"/>
        <w:bottom w:val="none" w:sz="0" w:space="0" w:color="auto"/>
        <w:right w:val="none" w:sz="0" w:space="0" w:color="auto"/>
      </w:divBdr>
    </w:div>
    <w:div w:id="859902176">
      <w:bodyDiv w:val="1"/>
      <w:marLeft w:val="0"/>
      <w:marRight w:val="0"/>
      <w:marTop w:val="0"/>
      <w:marBottom w:val="0"/>
      <w:divBdr>
        <w:top w:val="none" w:sz="0" w:space="0" w:color="auto"/>
        <w:left w:val="none" w:sz="0" w:space="0" w:color="auto"/>
        <w:bottom w:val="none" w:sz="0" w:space="0" w:color="auto"/>
        <w:right w:val="none" w:sz="0" w:space="0" w:color="auto"/>
      </w:divBdr>
    </w:div>
    <w:div w:id="859929649">
      <w:bodyDiv w:val="1"/>
      <w:marLeft w:val="0"/>
      <w:marRight w:val="0"/>
      <w:marTop w:val="0"/>
      <w:marBottom w:val="0"/>
      <w:divBdr>
        <w:top w:val="none" w:sz="0" w:space="0" w:color="auto"/>
        <w:left w:val="none" w:sz="0" w:space="0" w:color="auto"/>
        <w:bottom w:val="none" w:sz="0" w:space="0" w:color="auto"/>
        <w:right w:val="none" w:sz="0" w:space="0" w:color="auto"/>
      </w:divBdr>
    </w:div>
    <w:div w:id="862983754">
      <w:bodyDiv w:val="1"/>
      <w:marLeft w:val="0"/>
      <w:marRight w:val="0"/>
      <w:marTop w:val="0"/>
      <w:marBottom w:val="0"/>
      <w:divBdr>
        <w:top w:val="none" w:sz="0" w:space="0" w:color="auto"/>
        <w:left w:val="none" w:sz="0" w:space="0" w:color="auto"/>
        <w:bottom w:val="none" w:sz="0" w:space="0" w:color="auto"/>
        <w:right w:val="none" w:sz="0" w:space="0" w:color="auto"/>
      </w:divBdr>
    </w:div>
    <w:div w:id="863591444">
      <w:bodyDiv w:val="1"/>
      <w:marLeft w:val="0"/>
      <w:marRight w:val="0"/>
      <w:marTop w:val="0"/>
      <w:marBottom w:val="0"/>
      <w:divBdr>
        <w:top w:val="none" w:sz="0" w:space="0" w:color="auto"/>
        <w:left w:val="none" w:sz="0" w:space="0" w:color="auto"/>
        <w:bottom w:val="none" w:sz="0" w:space="0" w:color="auto"/>
        <w:right w:val="none" w:sz="0" w:space="0" w:color="auto"/>
      </w:divBdr>
      <w:divsChild>
        <w:div w:id="791366723">
          <w:marLeft w:val="0"/>
          <w:marRight w:val="0"/>
          <w:marTop w:val="0"/>
          <w:marBottom w:val="0"/>
          <w:divBdr>
            <w:top w:val="none" w:sz="0" w:space="0" w:color="auto"/>
            <w:left w:val="none" w:sz="0" w:space="0" w:color="auto"/>
            <w:bottom w:val="none" w:sz="0" w:space="0" w:color="auto"/>
            <w:right w:val="none" w:sz="0" w:space="0" w:color="auto"/>
          </w:divBdr>
        </w:div>
        <w:div w:id="1728187873">
          <w:marLeft w:val="0"/>
          <w:marRight w:val="0"/>
          <w:marTop w:val="0"/>
          <w:marBottom w:val="0"/>
          <w:divBdr>
            <w:top w:val="none" w:sz="0" w:space="0" w:color="auto"/>
            <w:left w:val="none" w:sz="0" w:space="0" w:color="auto"/>
            <w:bottom w:val="none" w:sz="0" w:space="0" w:color="auto"/>
            <w:right w:val="none" w:sz="0" w:space="0" w:color="auto"/>
          </w:divBdr>
        </w:div>
        <w:div w:id="1832134503">
          <w:marLeft w:val="0"/>
          <w:marRight w:val="0"/>
          <w:marTop w:val="0"/>
          <w:marBottom w:val="0"/>
          <w:divBdr>
            <w:top w:val="none" w:sz="0" w:space="0" w:color="auto"/>
            <w:left w:val="none" w:sz="0" w:space="0" w:color="auto"/>
            <w:bottom w:val="none" w:sz="0" w:space="0" w:color="auto"/>
            <w:right w:val="none" w:sz="0" w:space="0" w:color="auto"/>
          </w:divBdr>
        </w:div>
      </w:divsChild>
    </w:div>
    <w:div w:id="870145783">
      <w:bodyDiv w:val="1"/>
      <w:marLeft w:val="0"/>
      <w:marRight w:val="0"/>
      <w:marTop w:val="0"/>
      <w:marBottom w:val="0"/>
      <w:divBdr>
        <w:top w:val="none" w:sz="0" w:space="0" w:color="auto"/>
        <w:left w:val="none" w:sz="0" w:space="0" w:color="auto"/>
        <w:bottom w:val="none" w:sz="0" w:space="0" w:color="auto"/>
        <w:right w:val="none" w:sz="0" w:space="0" w:color="auto"/>
      </w:divBdr>
      <w:divsChild>
        <w:div w:id="161628606">
          <w:marLeft w:val="0"/>
          <w:marRight w:val="1500"/>
          <w:marTop w:val="15"/>
          <w:marBottom w:val="0"/>
          <w:divBdr>
            <w:top w:val="none" w:sz="0" w:space="0" w:color="auto"/>
            <w:left w:val="none" w:sz="0" w:space="0" w:color="auto"/>
            <w:bottom w:val="none" w:sz="0" w:space="0" w:color="auto"/>
            <w:right w:val="none" w:sz="0" w:space="0" w:color="auto"/>
          </w:divBdr>
        </w:div>
        <w:div w:id="199900691">
          <w:marLeft w:val="0"/>
          <w:marRight w:val="120"/>
          <w:marTop w:val="0"/>
          <w:marBottom w:val="0"/>
          <w:divBdr>
            <w:top w:val="none" w:sz="0" w:space="0" w:color="auto"/>
            <w:left w:val="none" w:sz="0" w:space="0" w:color="auto"/>
            <w:bottom w:val="none" w:sz="0" w:space="0" w:color="auto"/>
            <w:right w:val="none" w:sz="0" w:space="0" w:color="auto"/>
          </w:divBdr>
        </w:div>
      </w:divsChild>
    </w:div>
    <w:div w:id="881213753">
      <w:bodyDiv w:val="1"/>
      <w:marLeft w:val="0"/>
      <w:marRight w:val="0"/>
      <w:marTop w:val="0"/>
      <w:marBottom w:val="0"/>
      <w:divBdr>
        <w:top w:val="none" w:sz="0" w:space="0" w:color="auto"/>
        <w:left w:val="none" w:sz="0" w:space="0" w:color="auto"/>
        <w:bottom w:val="none" w:sz="0" w:space="0" w:color="auto"/>
        <w:right w:val="none" w:sz="0" w:space="0" w:color="auto"/>
      </w:divBdr>
    </w:div>
    <w:div w:id="882714356">
      <w:bodyDiv w:val="1"/>
      <w:marLeft w:val="0"/>
      <w:marRight w:val="0"/>
      <w:marTop w:val="0"/>
      <w:marBottom w:val="0"/>
      <w:divBdr>
        <w:top w:val="none" w:sz="0" w:space="0" w:color="auto"/>
        <w:left w:val="none" w:sz="0" w:space="0" w:color="auto"/>
        <w:bottom w:val="none" w:sz="0" w:space="0" w:color="auto"/>
        <w:right w:val="none" w:sz="0" w:space="0" w:color="auto"/>
      </w:divBdr>
    </w:div>
    <w:div w:id="892618972">
      <w:bodyDiv w:val="1"/>
      <w:marLeft w:val="0"/>
      <w:marRight w:val="0"/>
      <w:marTop w:val="0"/>
      <w:marBottom w:val="0"/>
      <w:divBdr>
        <w:top w:val="none" w:sz="0" w:space="0" w:color="auto"/>
        <w:left w:val="none" w:sz="0" w:space="0" w:color="auto"/>
        <w:bottom w:val="none" w:sz="0" w:space="0" w:color="auto"/>
        <w:right w:val="none" w:sz="0" w:space="0" w:color="auto"/>
      </w:divBdr>
    </w:div>
    <w:div w:id="911819306">
      <w:bodyDiv w:val="1"/>
      <w:marLeft w:val="0"/>
      <w:marRight w:val="0"/>
      <w:marTop w:val="0"/>
      <w:marBottom w:val="0"/>
      <w:divBdr>
        <w:top w:val="none" w:sz="0" w:space="0" w:color="auto"/>
        <w:left w:val="none" w:sz="0" w:space="0" w:color="auto"/>
        <w:bottom w:val="none" w:sz="0" w:space="0" w:color="auto"/>
        <w:right w:val="none" w:sz="0" w:space="0" w:color="auto"/>
      </w:divBdr>
    </w:div>
    <w:div w:id="913904031">
      <w:bodyDiv w:val="1"/>
      <w:marLeft w:val="0"/>
      <w:marRight w:val="0"/>
      <w:marTop w:val="0"/>
      <w:marBottom w:val="0"/>
      <w:divBdr>
        <w:top w:val="none" w:sz="0" w:space="0" w:color="auto"/>
        <w:left w:val="none" w:sz="0" w:space="0" w:color="auto"/>
        <w:bottom w:val="none" w:sz="0" w:space="0" w:color="auto"/>
        <w:right w:val="none" w:sz="0" w:space="0" w:color="auto"/>
      </w:divBdr>
    </w:div>
    <w:div w:id="919101376">
      <w:bodyDiv w:val="1"/>
      <w:marLeft w:val="0"/>
      <w:marRight w:val="0"/>
      <w:marTop w:val="0"/>
      <w:marBottom w:val="0"/>
      <w:divBdr>
        <w:top w:val="none" w:sz="0" w:space="0" w:color="auto"/>
        <w:left w:val="none" w:sz="0" w:space="0" w:color="auto"/>
        <w:bottom w:val="none" w:sz="0" w:space="0" w:color="auto"/>
        <w:right w:val="none" w:sz="0" w:space="0" w:color="auto"/>
      </w:divBdr>
    </w:div>
    <w:div w:id="923951904">
      <w:bodyDiv w:val="1"/>
      <w:marLeft w:val="0"/>
      <w:marRight w:val="0"/>
      <w:marTop w:val="0"/>
      <w:marBottom w:val="0"/>
      <w:divBdr>
        <w:top w:val="none" w:sz="0" w:space="0" w:color="auto"/>
        <w:left w:val="none" w:sz="0" w:space="0" w:color="auto"/>
        <w:bottom w:val="none" w:sz="0" w:space="0" w:color="auto"/>
        <w:right w:val="none" w:sz="0" w:space="0" w:color="auto"/>
      </w:divBdr>
    </w:div>
    <w:div w:id="944658783">
      <w:bodyDiv w:val="1"/>
      <w:marLeft w:val="0"/>
      <w:marRight w:val="0"/>
      <w:marTop w:val="0"/>
      <w:marBottom w:val="0"/>
      <w:divBdr>
        <w:top w:val="none" w:sz="0" w:space="0" w:color="auto"/>
        <w:left w:val="none" w:sz="0" w:space="0" w:color="auto"/>
        <w:bottom w:val="none" w:sz="0" w:space="0" w:color="auto"/>
        <w:right w:val="none" w:sz="0" w:space="0" w:color="auto"/>
      </w:divBdr>
    </w:div>
    <w:div w:id="945304793">
      <w:bodyDiv w:val="1"/>
      <w:marLeft w:val="0"/>
      <w:marRight w:val="0"/>
      <w:marTop w:val="0"/>
      <w:marBottom w:val="0"/>
      <w:divBdr>
        <w:top w:val="none" w:sz="0" w:space="0" w:color="auto"/>
        <w:left w:val="none" w:sz="0" w:space="0" w:color="auto"/>
        <w:bottom w:val="none" w:sz="0" w:space="0" w:color="auto"/>
        <w:right w:val="none" w:sz="0" w:space="0" w:color="auto"/>
      </w:divBdr>
    </w:div>
    <w:div w:id="960577302">
      <w:bodyDiv w:val="1"/>
      <w:marLeft w:val="0"/>
      <w:marRight w:val="0"/>
      <w:marTop w:val="0"/>
      <w:marBottom w:val="0"/>
      <w:divBdr>
        <w:top w:val="none" w:sz="0" w:space="0" w:color="auto"/>
        <w:left w:val="none" w:sz="0" w:space="0" w:color="auto"/>
        <w:bottom w:val="none" w:sz="0" w:space="0" w:color="auto"/>
        <w:right w:val="none" w:sz="0" w:space="0" w:color="auto"/>
      </w:divBdr>
    </w:div>
    <w:div w:id="979577915">
      <w:bodyDiv w:val="1"/>
      <w:marLeft w:val="0"/>
      <w:marRight w:val="0"/>
      <w:marTop w:val="0"/>
      <w:marBottom w:val="0"/>
      <w:divBdr>
        <w:top w:val="none" w:sz="0" w:space="0" w:color="auto"/>
        <w:left w:val="none" w:sz="0" w:space="0" w:color="auto"/>
        <w:bottom w:val="none" w:sz="0" w:space="0" w:color="auto"/>
        <w:right w:val="none" w:sz="0" w:space="0" w:color="auto"/>
      </w:divBdr>
    </w:div>
    <w:div w:id="983895972">
      <w:bodyDiv w:val="1"/>
      <w:marLeft w:val="0"/>
      <w:marRight w:val="0"/>
      <w:marTop w:val="0"/>
      <w:marBottom w:val="0"/>
      <w:divBdr>
        <w:top w:val="none" w:sz="0" w:space="0" w:color="auto"/>
        <w:left w:val="none" w:sz="0" w:space="0" w:color="auto"/>
        <w:bottom w:val="none" w:sz="0" w:space="0" w:color="auto"/>
        <w:right w:val="none" w:sz="0" w:space="0" w:color="auto"/>
      </w:divBdr>
    </w:div>
    <w:div w:id="992293075">
      <w:bodyDiv w:val="1"/>
      <w:marLeft w:val="0"/>
      <w:marRight w:val="0"/>
      <w:marTop w:val="0"/>
      <w:marBottom w:val="0"/>
      <w:divBdr>
        <w:top w:val="none" w:sz="0" w:space="0" w:color="auto"/>
        <w:left w:val="none" w:sz="0" w:space="0" w:color="auto"/>
        <w:bottom w:val="none" w:sz="0" w:space="0" w:color="auto"/>
        <w:right w:val="none" w:sz="0" w:space="0" w:color="auto"/>
      </w:divBdr>
    </w:div>
    <w:div w:id="1000742770">
      <w:bodyDiv w:val="1"/>
      <w:marLeft w:val="0"/>
      <w:marRight w:val="0"/>
      <w:marTop w:val="0"/>
      <w:marBottom w:val="0"/>
      <w:divBdr>
        <w:top w:val="none" w:sz="0" w:space="0" w:color="auto"/>
        <w:left w:val="none" w:sz="0" w:space="0" w:color="auto"/>
        <w:bottom w:val="none" w:sz="0" w:space="0" w:color="auto"/>
        <w:right w:val="none" w:sz="0" w:space="0" w:color="auto"/>
      </w:divBdr>
    </w:div>
    <w:div w:id="1007292598">
      <w:bodyDiv w:val="1"/>
      <w:marLeft w:val="0"/>
      <w:marRight w:val="0"/>
      <w:marTop w:val="0"/>
      <w:marBottom w:val="0"/>
      <w:divBdr>
        <w:top w:val="none" w:sz="0" w:space="0" w:color="auto"/>
        <w:left w:val="none" w:sz="0" w:space="0" w:color="auto"/>
        <w:bottom w:val="none" w:sz="0" w:space="0" w:color="auto"/>
        <w:right w:val="none" w:sz="0" w:space="0" w:color="auto"/>
      </w:divBdr>
    </w:div>
    <w:div w:id="1021324817">
      <w:bodyDiv w:val="1"/>
      <w:marLeft w:val="0"/>
      <w:marRight w:val="0"/>
      <w:marTop w:val="0"/>
      <w:marBottom w:val="0"/>
      <w:divBdr>
        <w:top w:val="none" w:sz="0" w:space="0" w:color="auto"/>
        <w:left w:val="none" w:sz="0" w:space="0" w:color="auto"/>
        <w:bottom w:val="none" w:sz="0" w:space="0" w:color="auto"/>
        <w:right w:val="none" w:sz="0" w:space="0" w:color="auto"/>
      </w:divBdr>
    </w:div>
    <w:div w:id="1023820020">
      <w:bodyDiv w:val="1"/>
      <w:marLeft w:val="0"/>
      <w:marRight w:val="0"/>
      <w:marTop w:val="0"/>
      <w:marBottom w:val="0"/>
      <w:divBdr>
        <w:top w:val="none" w:sz="0" w:space="0" w:color="auto"/>
        <w:left w:val="none" w:sz="0" w:space="0" w:color="auto"/>
        <w:bottom w:val="none" w:sz="0" w:space="0" w:color="auto"/>
        <w:right w:val="none" w:sz="0" w:space="0" w:color="auto"/>
      </w:divBdr>
    </w:div>
    <w:div w:id="1041320077">
      <w:bodyDiv w:val="1"/>
      <w:marLeft w:val="0"/>
      <w:marRight w:val="0"/>
      <w:marTop w:val="0"/>
      <w:marBottom w:val="0"/>
      <w:divBdr>
        <w:top w:val="none" w:sz="0" w:space="0" w:color="auto"/>
        <w:left w:val="none" w:sz="0" w:space="0" w:color="auto"/>
        <w:bottom w:val="none" w:sz="0" w:space="0" w:color="auto"/>
        <w:right w:val="none" w:sz="0" w:space="0" w:color="auto"/>
      </w:divBdr>
    </w:div>
    <w:div w:id="1045523044">
      <w:bodyDiv w:val="1"/>
      <w:marLeft w:val="0"/>
      <w:marRight w:val="0"/>
      <w:marTop w:val="0"/>
      <w:marBottom w:val="0"/>
      <w:divBdr>
        <w:top w:val="none" w:sz="0" w:space="0" w:color="auto"/>
        <w:left w:val="none" w:sz="0" w:space="0" w:color="auto"/>
        <w:bottom w:val="none" w:sz="0" w:space="0" w:color="auto"/>
        <w:right w:val="none" w:sz="0" w:space="0" w:color="auto"/>
      </w:divBdr>
    </w:div>
    <w:div w:id="1046904784">
      <w:bodyDiv w:val="1"/>
      <w:marLeft w:val="0"/>
      <w:marRight w:val="0"/>
      <w:marTop w:val="0"/>
      <w:marBottom w:val="0"/>
      <w:divBdr>
        <w:top w:val="none" w:sz="0" w:space="0" w:color="auto"/>
        <w:left w:val="none" w:sz="0" w:space="0" w:color="auto"/>
        <w:bottom w:val="none" w:sz="0" w:space="0" w:color="auto"/>
        <w:right w:val="none" w:sz="0" w:space="0" w:color="auto"/>
      </w:divBdr>
    </w:div>
    <w:div w:id="1051270838">
      <w:bodyDiv w:val="1"/>
      <w:marLeft w:val="0"/>
      <w:marRight w:val="0"/>
      <w:marTop w:val="0"/>
      <w:marBottom w:val="0"/>
      <w:divBdr>
        <w:top w:val="none" w:sz="0" w:space="0" w:color="auto"/>
        <w:left w:val="none" w:sz="0" w:space="0" w:color="auto"/>
        <w:bottom w:val="none" w:sz="0" w:space="0" w:color="auto"/>
        <w:right w:val="none" w:sz="0" w:space="0" w:color="auto"/>
      </w:divBdr>
    </w:div>
    <w:div w:id="1053116571">
      <w:bodyDiv w:val="1"/>
      <w:marLeft w:val="0"/>
      <w:marRight w:val="0"/>
      <w:marTop w:val="0"/>
      <w:marBottom w:val="0"/>
      <w:divBdr>
        <w:top w:val="none" w:sz="0" w:space="0" w:color="auto"/>
        <w:left w:val="none" w:sz="0" w:space="0" w:color="auto"/>
        <w:bottom w:val="none" w:sz="0" w:space="0" w:color="auto"/>
        <w:right w:val="none" w:sz="0" w:space="0" w:color="auto"/>
      </w:divBdr>
    </w:div>
    <w:div w:id="1058167847">
      <w:bodyDiv w:val="1"/>
      <w:marLeft w:val="0"/>
      <w:marRight w:val="0"/>
      <w:marTop w:val="0"/>
      <w:marBottom w:val="0"/>
      <w:divBdr>
        <w:top w:val="none" w:sz="0" w:space="0" w:color="auto"/>
        <w:left w:val="none" w:sz="0" w:space="0" w:color="auto"/>
        <w:bottom w:val="none" w:sz="0" w:space="0" w:color="auto"/>
        <w:right w:val="none" w:sz="0" w:space="0" w:color="auto"/>
      </w:divBdr>
    </w:div>
    <w:div w:id="1059595281">
      <w:bodyDiv w:val="1"/>
      <w:marLeft w:val="0"/>
      <w:marRight w:val="0"/>
      <w:marTop w:val="0"/>
      <w:marBottom w:val="0"/>
      <w:divBdr>
        <w:top w:val="none" w:sz="0" w:space="0" w:color="auto"/>
        <w:left w:val="none" w:sz="0" w:space="0" w:color="auto"/>
        <w:bottom w:val="none" w:sz="0" w:space="0" w:color="auto"/>
        <w:right w:val="none" w:sz="0" w:space="0" w:color="auto"/>
      </w:divBdr>
    </w:div>
    <w:div w:id="1060594866">
      <w:bodyDiv w:val="1"/>
      <w:marLeft w:val="0"/>
      <w:marRight w:val="0"/>
      <w:marTop w:val="0"/>
      <w:marBottom w:val="0"/>
      <w:divBdr>
        <w:top w:val="none" w:sz="0" w:space="0" w:color="auto"/>
        <w:left w:val="none" w:sz="0" w:space="0" w:color="auto"/>
        <w:bottom w:val="none" w:sz="0" w:space="0" w:color="auto"/>
        <w:right w:val="none" w:sz="0" w:space="0" w:color="auto"/>
      </w:divBdr>
    </w:div>
    <w:div w:id="1080643783">
      <w:bodyDiv w:val="1"/>
      <w:marLeft w:val="0"/>
      <w:marRight w:val="0"/>
      <w:marTop w:val="0"/>
      <w:marBottom w:val="0"/>
      <w:divBdr>
        <w:top w:val="none" w:sz="0" w:space="0" w:color="auto"/>
        <w:left w:val="none" w:sz="0" w:space="0" w:color="auto"/>
        <w:bottom w:val="none" w:sz="0" w:space="0" w:color="auto"/>
        <w:right w:val="none" w:sz="0" w:space="0" w:color="auto"/>
      </w:divBdr>
    </w:div>
    <w:div w:id="1083717710">
      <w:bodyDiv w:val="1"/>
      <w:marLeft w:val="0"/>
      <w:marRight w:val="0"/>
      <w:marTop w:val="0"/>
      <w:marBottom w:val="0"/>
      <w:divBdr>
        <w:top w:val="none" w:sz="0" w:space="0" w:color="auto"/>
        <w:left w:val="none" w:sz="0" w:space="0" w:color="auto"/>
        <w:bottom w:val="none" w:sz="0" w:space="0" w:color="auto"/>
        <w:right w:val="none" w:sz="0" w:space="0" w:color="auto"/>
      </w:divBdr>
    </w:div>
    <w:div w:id="1093669100">
      <w:bodyDiv w:val="1"/>
      <w:marLeft w:val="0"/>
      <w:marRight w:val="0"/>
      <w:marTop w:val="0"/>
      <w:marBottom w:val="0"/>
      <w:divBdr>
        <w:top w:val="none" w:sz="0" w:space="0" w:color="auto"/>
        <w:left w:val="none" w:sz="0" w:space="0" w:color="auto"/>
        <w:bottom w:val="none" w:sz="0" w:space="0" w:color="auto"/>
        <w:right w:val="none" w:sz="0" w:space="0" w:color="auto"/>
      </w:divBdr>
      <w:divsChild>
        <w:div w:id="1749301367">
          <w:marLeft w:val="0"/>
          <w:marRight w:val="1500"/>
          <w:marTop w:val="15"/>
          <w:marBottom w:val="0"/>
          <w:divBdr>
            <w:top w:val="none" w:sz="0" w:space="0" w:color="auto"/>
            <w:left w:val="none" w:sz="0" w:space="0" w:color="auto"/>
            <w:bottom w:val="none" w:sz="0" w:space="0" w:color="auto"/>
            <w:right w:val="none" w:sz="0" w:space="0" w:color="auto"/>
          </w:divBdr>
        </w:div>
        <w:div w:id="1842114544">
          <w:marLeft w:val="0"/>
          <w:marRight w:val="120"/>
          <w:marTop w:val="0"/>
          <w:marBottom w:val="0"/>
          <w:divBdr>
            <w:top w:val="none" w:sz="0" w:space="0" w:color="auto"/>
            <w:left w:val="none" w:sz="0" w:space="0" w:color="auto"/>
            <w:bottom w:val="none" w:sz="0" w:space="0" w:color="auto"/>
            <w:right w:val="none" w:sz="0" w:space="0" w:color="auto"/>
          </w:divBdr>
        </w:div>
      </w:divsChild>
    </w:div>
    <w:div w:id="1108476114">
      <w:bodyDiv w:val="1"/>
      <w:marLeft w:val="0"/>
      <w:marRight w:val="0"/>
      <w:marTop w:val="0"/>
      <w:marBottom w:val="0"/>
      <w:divBdr>
        <w:top w:val="none" w:sz="0" w:space="0" w:color="auto"/>
        <w:left w:val="none" w:sz="0" w:space="0" w:color="auto"/>
        <w:bottom w:val="none" w:sz="0" w:space="0" w:color="auto"/>
        <w:right w:val="none" w:sz="0" w:space="0" w:color="auto"/>
      </w:divBdr>
    </w:div>
    <w:div w:id="1117794776">
      <w:bodyDiv w:val="1"/>
      <w:marLeft w:val="0"/>
      <w:marRight w:val="0"/>
      <w:marTop w:val="0"/>
      <w:marBottom w:val="0"/>
      <w:divBdr>
        <w:top w:val="none" w:sz="0" w:space="0" w:color="auto"/>
        <w:left w:val="none" w:sz="0" w:space="0" w:color="auto"/>
        <w:bottom w:val="none" w:sz="0" w:space="0" w:color="auto"/>
        <w:right w:val="none" w:sz="0" w:space="0" w:color="auto"/>
      </w:divBdr>
      <w:divsChild>
        <w:div w:id="319240125">
          <w:marLeft w:val="0"/>
          <w:marRight w:val="0"/>
          <w:marTop w:val="0"/>
          <w:marBottom w:val="0"/>
          <w:divBdr>
            <w:top w:val="none" w:sz="0" w:space="0" w:color="auto"/>
            <w:left w:val="none" w:sz="0" w:space="0" w:color="auto"/>
            <w:bottom w:val="none" w:sz="0" w:space="0" w:color="auto"/>
            <w:right w:val="none" w:sz="0" w:space="0" w:color="auto"/>
          </w:divBdr>
        </w:div>
        <w:div w:id="1574466308">
          <w:marLeft w:val="0"/>
          <w:marRight w:val="0"/>
          <w:marTop w:val="0"/>
          <w:marBottom w:val="0"/>
          <w:divBdr>
            <w:top w:val="none" w:sz="0" w:space="0" w:color="auto"/>
            <w:left w:val="none" w:sz="0" w:space="0" w:color="auto"/>
            <w:bottom w:val="none" w:sz="0" w:space="0" w:color="auto"/>
            <w:right w:val="none" w:sz="0" w:space="0" w:color="auto"/>
          </w:divBdr>
        </w:div>
        <w:div w:id="1880825509">
          <w:marLeft w:val="0"/>
          <w:marRight w:val="0"/>
          <w:marTop w:val="0"/>
          <w:marBottom w:val="0"/>
          <w:divBdr>
            <w:top w:val="none" w:sz="0" w:space="0" w:color="auto"/>
            <w:left w:val="none" w:sz="0" w:space="0" w:color="auto"/>
            <w:bottom w:val="none" w:sz="0" w:space="0" w:color="auto"/>
            <w:right w:val="none" w:sz="0" w:space="0" w:color="auto"/>
          </w:divBdr>
        </w:div>
      </w:divsChild>
    </w:div>
    <w:div w:id="1120491330">
      <w:bodyDiv w:val="1"/>
      <w:marLeft w:val="0"/>
      <w:marRight w:val="0"/>
      <w:marTop w:val="0"/>
      <w:marBottom w:val="0"/>
      <w:divBdr>
        <w:top w:val="none" w:sz="0" w:space="0" w:color="auto"/>
        <w:left w:val="none" w:sz="0" w:space="0" w:color="auto"/>
        <w:bottom w:val="none" w:sz="0" w:space="0" w:color="auto"/>
        <w:right w:val="none" w:sz="0" w:space="0" w:color="auto"/>
      </w:divBdr>
    </w:div>
    <w:div w:id="1127814887">
      <w:bodyDiv w:val="1"/>
      <w:marLeft w:val="0"/>
      <w:marRight w:val="0"/>
      <w:marTop w:val="0"/>
      <w:marBottom w:val="0"/>
      <w:divBdr>
        <w:top w:val="none" w:sz="0" w:space="0" w:color="auto"/>
        <w:left w:val="none" w:sz="0" w:space="0" w:color="auto"/>
        <w:bottom w:val="none" w:sz="0" w:space="0" w:color="auto"/>
        <w:right w:val="none" w:sz="0" w:space="0" w:color="auto"/>
      </w:divBdr>
      <w:divsChild>
        <w:div w:id="410737799">
          <w:marLeft w:val="0"/>
          <w:marRight w:val="120"/>
          <w:marTop w:val="0"/>
          <w:marBottom w:val="0"/>
          <w:divBdr>
            <w:top w:val="none" w:sz="0" w:space="0" w:color="auto"/>
            <w:left w:val="none" w:sz="0" w:space="0" w:color="auto"/>
            <w:bottom w:val="none" w:sz="0" w:space="0" w:color="auto"/>
            <w:right w:val="none" w:sz="0" w:space="0" w:color="auto"/>
          </w:divBdr>
        </w:div>
        <w:div w:id="968054872">
          <w:marLeft w:val="0"/>
          <w:marRight w:val="1075"/>
          <w:marTop w:val="11"/>
          <w:marBottom w:val="0"/>
          <w:divBdr>
            <w:top w:val="none" w:sz="0" w:space="0" w:color="auto"/>
            <w:left w:val="none" w:sz="0" w:space="0" w:color="auto"/>
            <w:bottom w:val="none" w:sz="0" w:space="0" w:color="auto"/>
            <w:right w:val="none" w:sz="0" w:space="0" w:color="auto"/>
          </w:divBdr>
        </w:div>
      </w:divsChild>
    </w:div>
    <w:div w:id="1129977688">
      <w:bodyDiv w:val="1"/>
      <w:marLeft w:val="0"/>
      <w:marRight w:val="0"/>
      <w:marTop w:val="0"/>
      <w:marBottom w:val="0"/>
      <w:divBdr>
        <w:top w:val="none" w:sz="0" w:space="0" w:color="auto"/>
        <w:left w:val="none" w:sz="0" w:space="0" w:color="auto"/>
        <w:bottom w:val="none" w:sz="0" w:space="0" w:color="auto"/>
        <w:right w:val="none" w:sz="0" w:space="0" w:color="auto"/>
      </w:divBdr>
    </w:div>
    <w:div w:id="1130593515">
      <w:bodyDiv w:val="1"/>
      <w:marLeft w:val="0"/>
      <w:marRight w:val="0"/>
      <w:marTop w:val="0"/>
      <w:marBottom w:val="0"/>
      <w:divBdr>
        <w:top w:val="none" w:sz="0" w:space="0" w:color="auto"/>
        <w:left w:val="none" w:sz="0" w:space="0" w:color="auto"/>
        <w:bottom w:val="none" w:sz="0" w:space="0" w:color="auto"/>
        <w:right w:val="none" w:sz="0" w:space="0" w:color="auto"/>
      </w:divBdr>
    </w:div>
    <w:div w:id="1133405602">
      <w:bodyDiv w:val="1"/>
      <w:marLeft w:val="0"/>
      <w:marRight w:val="0"/>
      <w:marTop w:val="0"/>
      <w:marBottom w:val="0"/>
      <w:divBdr>
        <w:top w:val="none" w:sz="0" w:space="0" w:color="auto"/>
        <w:left w:val="none" w:sz="0" w:space="0" w:color="auto"/>
        <w:bottom w:val="none" w:sz="0" w:space="0" w:color="auto"/>
        <w:right w:val="none" w:sz="0" w:space="0" w:color="auto"/>
      </w:divBdr>
    </w:div>
    <w:div w:id="1140994396">
      <w:bodyDiv w:val="1"/>
      <w:marLeft w:val="0"/>
      <w:marRight w:val="0"/>
      <w:marTop w:val="0"/>
      <w:marBottom w:val="0"/>
      <w:divBdr>
        <w:top w:val="none" w:sz="0" w:space="0" w:color="auto"/>
        <w:left w:val="none" w:sz="0" w:space="0" w:color="auto"/>
        <w:bottom w:val="none" w:sz="0" w:space="0" w:color="auto"/>
        <w:right w:val="none" w:sz="0" w:space="0" w:color="auto"/>
      </w:divBdr>
    </w:div>
    <w:div w:id="1143349711">
      <w:bodyDiv w:val="1"/>
      <w:marLeft w:val="0"/>
      <w:marRight w:val="0"/>
      <w:marTop w:val="0"/>
      <w:marBottom w:val="0"/>
      <w:divBdr>
        <w:top w:val="none" w:sz="0" w:space="0" w:color="auto"/>
        <w:left w:val="none" w:sz="0" w:space="0" w:color="auto"/>
        <w:bottom w:val="none" w:sz="0" w:space="0" w:color="auto"/>
        <w:right w:val="none" w:sz="0" w:space="0" w:color="auto"/>
      </w:divBdr>
    </w:div>
    <w:div w:id="1147169139">
      <w:bodyDiv w:val="1"/>
      <w:marLeft w:val="0"/>
      <w:marRight w:val="0"/>
      <w:marTop w:val="0"/>
      <w:marBottom w:val="0"/>
      <w:divBdr>
        <w:top w:val="none" w:sz="0" w:space="0" w:color="auto"/>
        <w:left w:val="none" w:sz="0" w:space="0" w:color="auto"/>
        <w:bottom w:val="none" w:sz="0" w:space="0" w:color="auto"/>
        <w:right w:val="none" w:sz="0" w:space="0" w:color="auto"/>
      </w:divBdr>
    </w:div>
    <w:div w:id="1151946405">
      <w:bodyDiv w:val="1"/>
      <w:marLeft w:val="0"/>
      <w:marRight w:val="0"/>
      <w:marTop w:val="0"/>
      <w:marBottom w:val="0"/>
      <w:divBdr>
        <w:top w:val="none" w:sz="0" w:space="0" w:color="auto"/>
        <w:left w:val="none" w:sz="0" w:space="0" w:color="auto"/>
        <w:bottom w:val="none" w:sz="0" w:space="0" w:color="auto"/>
        <w:right w:val="none" w:sz="0" w:space="0" w:color="auto"/>
      </w:divBdr>
      <w:divsChild>
        <w:div w:id="66851453">
          <w:marLeft w:val="0"/>
          <w:marRight w:val="1075"/>
          <w:marTop w:val="11"/>
          <w:marBottom w:val="0"/>
          <w:divBdr>
            <w:top w:val="none" w:sz="0" w:space="0" w:color="auto"/>
            <w:left w:val="none" w:sz="0" w:space="0" w:color="auto"/>
            <w:bottom w:val="none" w:sz="0" w:space="0" w:color="auto"/>
            <w:right w:val="none" w:sz="0" w:space="0" w:color="auto"/>
          </w:divBdr>
        </w:div>
        <w:div w:id="677270914">
          <w:marLeft w:val="0"/>
          <w:marRight w:val="120"/>
          <w:marTop w:val="0"/>
          <w:marBottom w:val="0"/>
          <w:divBdr>
            <w:top w:val="none" w:sz="0" w:space="0" w:color="auto"/>
            <w:left w:val="none" w:sz="0" w:space="0" w:color="auto"/>
            <w:bottom w:val="none" w:sz="0" w:space="0" w:color="auto"/>
            <w:right w:val="none" w:sz="0" w:space="0" w:color="auto"/>
          </w:divBdr>
        </w:div>
      </w:divsChild>
    </w:div>
    <w:div w:id="1155955490">
      <w:bodyDiv w:val="1"/>
      <w:marLeft w:val="0"/>
      <w:marRight w:val="0"/>
      <w:marTop w:val="0"/>
      <w:marBottom w:val="0"/>
      <w:divBdr>
        <w:top w:val="none" w:sz="0" w:space="0" w:color="auto"/>
        <w:left w:val="none" w:sz="0" w:space="0" w:color="auto"/>
        <w:bottom w:val="none" w:sz="0" w:space="0" w:color="auto"/>
        <w:right w:val="none" w:sz="0" w:space="0" w:color="auto"/>
      </w:divBdr>
    </w:div>
    <w:div w:id="1160776863">
      <w:bodyDiv w:val="1"/>
      <w:marLeft w:val="0"/>
      <w:marRight w:val="0"/>
      <w:marTop w:val="0"/>
      <w:marBottom w:val="0"/>
      <w:divBdr>
        <w:top w:val="none" w:sz="0" w:space="0" w:color="auto"/>
        <w:left w:val="none" w:sz="0" w:space="0" w:color="auto"/>
        <w:bottom w:val="none" w:sz="0" w:space="0" w:color="auto"/>
        <w:right w:val="none" w:sz="0" w:space="0" w:color="auto"/>
      </w:divBdr>
    </w:div>
    <w:div w:id="1163661568">
      <w:bodyDiv w:val="1"/>
      <w:marLeft w:val="0"/>
      <w:marRight w:val="0"/>
      <w:marTop w:val="0"/>
      <w:marBottom w:val="0"/>
      <w:divBdr>
        <w:top w:val="none" w:sz="0" w:space="0" w:color="auto"/>
        <w:left w:val="none" w:sz="0" w:space="0" w:color="auto"/>
        <w:bottom w:val="none" w:sz="0" w:space="0" w:color="auto"/>
        <w:right w:val="none" w:sz="0" w:space="0" w:color="auto"/>
      </w:divBdr>
    </w:div>
    <w:div w:id="1172377310">
      <w:bodyDiv w:val="1"/>
      <w:marLeft w:val="0"/>
      <w:marRight w:val="0"/>
      <w:marTop w:val="0"/>
      <w:marBottom w:val="0"/>
      <w:divBdr>
        <w:top w:val="none" w:sz="0" w:space="0" w:color="auto"/>
        <w:left w:val="none" w:sz="0" w:space="0" w:color="auto"/>
        <w:bottom w:val="none" w:sz="0" w:space="0" w:color="auto"/>
        <w:right w:val="none" w:sz="0" w:space="0" w:color="auto"/>
      </w:divBdr>
    </w:div>
    <w:div w:id="1180005842">
      <w:bodyDiv w:val="1"/>
      <w:marLeft w:val="0"/>
      <w:marRight w:val="0"/>
      <w:marTop w:val="0"/>
      <w:marBottom w:val="0"/>
      <w:divBdr>
        <w:top w:val="none" w:sz="0" w:space="0" w:color="auto"/>
        <w:left w:val="none" w:sz="0" w:space="0" w:color="auto"/>
        <w:bottom w:val="none" w:sz="0" w:space="0" w:color="auto"/>
        <w:right w:val="none" w:sz="0" w:space="0" w:color="auto"/>
      </w:divBdr>
    </w:div>
    <w:div w:id="1184901508">
      <w:bodyDiv w:val="1"/>
      <w:marLeft w:val="0"/>
      <w:marRight w:val="0"/>
      <w:marTop w:val="0"/>
      <w:marBottom w:val="0"/>
      <w:divBdr>
        <w:top w:val="none" w:sz="0" w:space="0" w:color="auto"/>
        <w:left w:val="none" w:sz="0" w:space="0" w:color="auto"/>
        <w:bottom w:val="none" w:sz="0" w:space="0" w:color="auto"/>
        <w:right w:val="none" w:sz="0" w:space="0" w:color="auto"/>
      </w:divBdr>
    </w:div>
    <w:div w:id="1187212448">
      <w:bodyDiv w:val="1"/>
      <w:marLeft w:val="0"/>
      <w:marRight w:val="0"/>
      <w:marTop w:val="0"/>
      <w:marBottom w:val="0"/>
      <w:divBdr>
        <w:top w:val="none" w:sz="0" w:space="0" w:color="auto"/>
        <w:left w:val="none" w:sz="0" w:space="0" w:color="auto"/>
        <w:bottom w:val="none" w:sz="0" w:space="0" w:color="auto"/>
        <w:right w:val="none" w:sz="0" w:space="0" w:color="auto"/>
      </w:divBdr>
    </w:div>
    <w:div w:id="1192303009">
      <w:bodyDiv w:val="1"/>
      <w:marLeft w:val="0"/>
      <w:marRight w:val="0"/>
      <w:marTop w:val="0"/>
      <w:marBottom w:val="0"/>
      <w:divBdr>
        <w:top w:val="none" w:sz="0" w:space="0" w:color="auto"/>
        <w:left w:val="none" w:sz="0" w:space="0" w:color="auto"/>
        <w:bottom w:val="none" w:sz="0" w:space="0" w:color="auto"/>
        <w:right w:val="none" w:sz="0" w:space="0" w:color="auto"/>
      </w:divBdr>
    </w:div>
    <w:div w:id="1197505685">
      <w:bodyDiv w:val="1"/>
      <w:marLeft w:val="0"/>
      <w:marRight w:val="0"/>
      <w:marTop w:val="0"/>
      <w:marBottom w:val="0"/>
      <w:divBdr>
        <w:top w:val="none" w:sz="0" w:space="0" w:color="auto"/>
        <w:left w:val="none" w:sz="0" w:space="0" w:color="auto"/>
        <w:bottom w:val="none" w:sz="0" w:space="0" w:color="auto"/>
        <w:right w:val="none" w:sz="0" w:space="0" w:color="auto"/>
      </w:divBdr>
    </w:div>
    <w:div w:id="1198279445">
      <w:bodyDiv w:val="1"/>
      <w:marLeft w:val="0"/>
      <w:marRight w:val="0"/>
      <w:marTop w:val="0"/>
      <w:marBottom w:val="0"/>
      <w:divBdr>
        <w:top w:val="none" w:sz="0" w:space="0" w:color="auto"/>
        <w:left w:val="none" w:sz="0" w:space="0" w:color="auto"/>
        <w:bottom w:val="none" w:sz="0" w:space="0" w:color="auto"/>
        <w:right w:val="none" w:sz="0" w:space="0" w:color="auto"/>
      </w:divBdr>
    </w:div>
    <w:div w:id="1199199114">
      <w:bodyDiv w:val="1"/>
      <w:marLeft w:val="0"/>
      <w:marRight w:val="0"/>
      <w:marTop w:val="0"/>
      <w:marBottom w:val="0"/>
      <w:divBdr>
        <w:top w:val="none" w:sz="0" w:space="0" w:color="auto"/>
        <w:left w:val="none" w:sz="0" w:space="0" w:color="auto"/>
        <w:bottom w:val="none" w:sz="0" w:space="0" w:color="auto"/>
        <w:right w:val="none" w:sz="0" w:space="0" w:color="auto"/>
      </w:divBdr>
    </w:div>
    <w:div w:id="1200048361">
      <w:bodyDiv w:val="1"/>
      <w:marLeft w:val="0"/>
      <w:marRight w:val="0"/>
      <w:marTop w:val="0"/>
      <w:marBottom w:val="0"/>
      <w:divBdr>
        <w:top w:val="none" w:sz="0" w:space="0" w:color="auto"/>
        <w:left w:val="none" w:sz="0" w:space="0" w:color="auto"/>
        <w:bottom w:val="none" w:sz="0" w:space="0" w:color="auto"/>
        <w:right w:val="none" w:sz="0" w:space="0" w:color="auto"/>
      </w:divBdr>
      <w:divsChild>
        <w:div w:id="1728408650">
          <w:marLeft w:val="0"/>
          <w:marRight w:val="120"/>
          <w:marTop w:val="0"/>
          <w:marBottom w:val="0"/>
          <w:divBdr>
            <w:top w:val="none" w:sz="0" w:space="0" w:color="auto"/>
            <w:left w:val="none" w:sz="0" w:space="0" w:color="auto"/>
            <w:bottom w:val="none" w:sz="0" w:space="0" w:color="auto"/>
            <w:right w:val="none" w:sz="0" w:space="0" w:color="auto"/>
          </w:divBdr>
        </w:div>
        <w:div w:id="1864974269">
          <w:marLeft w:val="0"/>
          <w:marRight w:val="1075"/>
          <w:marTop w:val="11"/>
          <w:marBottom w:val="0"/>
          <w:divBdr>
            <w:top w:val="none" w:sz="0" w:space="0" w:color="auto"/>
            <w:left w:val="none" w:sz="0" w:space="0" w:color="auto"/>
            <w:bottom w:val="none" w:sz="0" w:space="0" w:color="auto"/>
            <w:right w:val="none" w:sz="0" w:space="0" w:color="auto"/>
          </w:divBdr>
        </w:div>
      </w:divsChild>
    </w:div>
    <w:div w:id="1202522790">
      <w:bodyDiv w:val="1"/>
      <w:marLeft w:val="0"/>
      <w:marRight w:val="0"/>
      <w:marTop w:val="0"/>
      <w:marBottom w:val="0"/>
      <w:divBdr>
        <w:top w:val="none" w:sz="0" w:space="0" w:color="auto"/>
        <w:left w:val="none" w:sz="0" w:space="0" w:color="auto"/>
        <w:bottom w:val="none" w:sz="0" w:space="0" w:color="auto"/>
        <w:right w:val="none" w:sz="0" w:space="0" w:color="auto"/>
      </w:divBdr>
    </w:div>
    <w:div w:id="1204247258">
      <w:bodyDiv w:val="1"/>
      <w:marLeft w:val="0"/>
      <w:marRight w:val="0"/>
      <w:marTop w:val="0"/>
      <w:marBottom w:val="0"/>
      <w:divBdr>
        <w:top w:val="none" w:sz="0" w:space="0" w:color="auto"/>
        <w:left w:val="none" w:sz="0" w:space="0" w:color="auto"/>
        <w:bottom w:val="none" w:sz="0" w:space="0" w:color="auto"/>
        <w:right w:val="none" w:sz="0" w:space="0" w:color="auto"/>
      </w:divBdr>
    </w:div>
    <w:div w:id="1213351944">
      <w:bodyDiv w:val="1"/>
      <w:marLeft w:val="0"/>
      <w:marRight w:val="0"/>
      <w:marTop w:val="0"/>
      <w:marBottom w:val="0"/>
      <w:divBdr>
        <w:top w:val="none" w:sz="0" w:space="0" w:color="auto"/>
        <w:left w:val="none" w:sz="0" w:space="0" w:color="auto"/>
        <w:bottom w:val="none" w:sz="0" w:space="0" w:color="auto"/>
        <w:right w:val="none" w:sz="0" w:space="0" w:color="auto"/>
      </w:divBdr>
    </w:div>
    <w:div w:id="1216963723">
      <w:bodyDiv w:val="1"/>
      <w:marLeft w:val="0"/>
      <w:marRight w:val="0"/>
      <w:marTop w:val="0"/>
      <w:marBottom w:val="0"/>
      <w:divBdr>
        <w:top w:val="none" w:sz="0" w:space="0" w:color="auto"/>
        <w:left w:val="none" w:sz="0" w:space="0" w:color="auto"/>
        <w:bottom w:val="none" w:sz="0" w:space="0" w:color="auto"/>
        <w:right w:val="none" w:sz="0" w:space="0" w:color="auto"/>
      </w:divBdr>
    </w:div>
    <w:div w:id="1223523337">
      <w:bodyDiv w:val="1"/>
      <w:marLeft w:val="0"/>
      <w:marRight w:val="0"/>
      <w:marTop w:val="0"/>
      <w:marBottom w:val="0"/>
      <w:divBdr>
        <w:top w:val="none" w:sz="0" w:space="0" w:color="auto"/>
        <w:left w:val="none" w:sz="0" w:space="0" w:color="auto"/>
        <w:bottom w:val="none" w:sz="0" w:space="0" w:color="auto"/>
        <w:right w:val="none" w:sz="0" w:space="0" w:color="auto"/>
      </w:divBdr>
    </w:div>
    <w:div w:id="1223558087">
      <w:bodyDiv w:val="1"/>
      <w:marLeft w:val="0"/>
      <w:marRight w:val="0"/>
      <w:marTop w:val="0"/>
      <w:marBottom w:val="0"/>
      <w:divBdr>
        <w:top w:val="none" w:sz="0" w:space="0" w:color="auto"/>
        <w:left w:val="none" w:sz="0" w:space="0" w:color="auto"/>
        <w:bottom w:val="none" w:sz="0" w:space="0" w:color="auto"/>
        <w:right w:val="none" w:sz="0" w:space="0" w:color="auto"/>
      </w:divBdr>
    </w:div>
    <w:div w:id="1225290082">
      <w:bodyDiv w:val="1"/>
      <w:marLeft w:val="0"/>
      <w:marRight w:val="0"/>
      <w:marTop w:val="0"/>
      <w:marBottom w:val="0"/>
      <w:divBdr>
        <w:top w:val="none" w:sz="0" w:space="0" w:color="auto"/>
        <w:left w:val="none" w:sz="0" w:space="0" w:color="auto"/>
        <w:bottom w:val="none" w:sz="0" w:space="0" w:color="auto"/>
        <w:right w:val="none" w:sz="0" w:space="0" w:color="auto"/>
      </w:divBdr>
    </w:div>
    <w:div w:id="1225800582">
      <w:bodyDiv w:val="1"/>
      <w:marLeft w:val="0"/>
      <w:marRight w:val="0"/>
      <w:marTop w:val="0"/>
      <w:marBottom w:val="0"/>
      <w:divBdr>
        <w:top w:val="none" w:sz="0" w:space="0" w:color="auto"/>
        <w:left w:val="none" w:sz="0" w:space="0" w:color="auto"/>
        <w:bottom w:val="none" w:sz="0" w:space="0" w:color="auto"/>
        <w:right w:val="none" w:sz="0" w:space="0" w:color="auto"/>
      </w:divBdr>
    </w:div>
    <w:div w:id="1244415987">
      <w:bodyDiv w:val="1"/>
      <w:marLeft w:val="0"/>
      <w:marRight w:val="0"/>
      <w:marTop w:val="0"/>
      <w:marBottom w:val="0"/>
      <w:divBdr>
        <w:top w:val="none" w:sz="0" w:space="0" w:color="auto"/>
        <w:left w:val="none" w:sz="0" w:space="0" w:color="auto"/>
        <w:bottom w:val="none" w:sz="0" w:space="0" w:color="auto"/>
        <w:right w:val="none" w:sz="0" w:space="0" w:color="auto"/>
      </w:divBdr>
    </w:div>
    <w:div w:id="1244755178">
      <w:bodyDiv w:val="1"/>
      <w:marLeft w:val="0"/>
      <w:marRight w:val="0"/>
      <w:marTop w:val="0"/>
      <w:marBottom w:val="0"/>
      <w:divBdr>
        <w:top w:val="none" w:sz="0" w:space="0" w:color="auto"/>
        <w:left w:val="none" w:sz="0" w:space="0" w:color="auto"/>
        <w:bottom w:val="none" w:sz="0" w:space="0" w:color="auto"/>
        <w:right w:val="none" w:sz="0" w:space="0" w:color="auto"/>
      </w:divBdr>
    </w:div>
    <w:div w:id="1245532790">
      <w:bodyDiv w:val="1"/>
      <w:marLeft w:val="0"/>
      <w:marRight w:val="0"/>
      <w:marTop w:val="0"/>
      <w:marBottom w:val="0"/>
      <w:divBdr>
        <w:top w:val="none" w:sz="0" w:space="0" w:color="auto"/>
        <w:left w:val="none" w:sz="0" w:space="0" w:color="auto"/>
        <w:bottom w:val="none" w:sz="0" w:space="0" w:color="auto"/>
        <w:right w:val="none" w:sz="0" w:space="0" w:color="auto"/>
      </w:divBdr>
    </w:div>
    <w:div w:id="1254705310">
      <w:bodyDiv w:val="1"/>
      <w:marLeft w:val="0"/>
      <w:marRight w:val="0"/>
      <w:marTop w:val="0"/>
      <w:marBottom w:val="0"/>
      <w:divBdr>
        <w:top w:val="none" w:sz="0" w:space="0" w:color="auto"/>
        <w:left w:val="none" w:sz="0" w:space="0" w:color="auto"/>
        <w:bottom w:val="none" w:sz="0" w:space="0" w:color="auto"/>
        <w:right w:val="none" w:sz="0" w:space="0" w:color="auto"/>
      </w:divBdr>
    </w:div>
    <w:div w:id="1265721687">
      <w:bodyDiv w:val="1"/>
      <w:marLeft w:val="0"/>
      <w:marRight w:val="0"/>
      <w:marTop w:val="0"/>
      <w:marBottom w:val="0"/>
      <w:divBdr>
        <w:top w:val="none" w:sz="0" w:space="0" w:color="auto"/>
        <w:left w:val="none" w:sz="0" w:space="0" w:color="auto"/>
        <w:bottom w:val="none" w:sz="0" w:space="0" w:color="auto"/>
        <w:right w:val="none" w:sz="0" w:space="0" w:color="auto"/>
      </w:divBdr>
    </w:div>
    <w:div w:id="1269966296">
      <w:bodyDiv w:val="1"/>
      <w:marLeft w:val="0"/>
      <w:marRight w:val="0"/>
      <w:marTop w:val="0"/>
      <w:marBottom w:val="0"/>
      <w:divBdr>
        <w:top w:val="none" w:sz="0" w:space="0" w:color="auto"/>
        <w:left w:val="none" w:sz="0" w:space="0" w:color="auto"/>
        <w:bottom w:val="none" w:sz="0" w:space="0" w:color="auto"/>
        <w:right w:val="none" w:sz="0" w:space="0" w:color="auto"/>
      </w:divBdr>
    </w:div>
    <w:div w:id="1271279189">
      <w:bodyDiv w:val="1"/>
      <w:marLeft w:val="0"/>
      <w:marRight w:val="0"/>
      <w:marTop w:val="0"/>
      <w:marBottom w:val="0"/>
      <w:divBdr>
        <w:top w:val="none" w:sz="0" w:space="0" w:color="auto"/>
        <w:left w:val="none" w:sz="0" w:space="0" w:color="auto"/>
        <w:bottom w:val="none" w:sz="0" w:space="0" w:color="auto"/>
        <w:right w:val="none" w:sz="0" w:space="0" w:color="auto"/>
      </w:divBdr>
    </w:div>
    <w:div w:id="1280189332">
      <w:bodyDiv w:val="1"/>
      <w:marLeft w:val="0"/>
      <w:marRight w:val="0"/>
      <w:marTop w:val="0"/>
      <w:marBottom w:val="0"/>
      <w:divBdr>
        <w:top w:val="none" w:sz="0" w:space="0" w:color="auto"/>
        <w:left w:val="none" w:sz="0" w:space="0" w:color="auto"/>
        <w:bottom w:val="none" w:sz="0" w:space="0" w:color="auto"/>
        <w:right w:val="none" w:sz="0" w:space="0" w:color="auto"/>
      </w:divBdr>
    </w:div>
    <w:div w:id="1281457398">
      <w:bodyDiv w:val="1"/>
      <w:marLeft w:val="0"/>
      <w:marRight w:val="0"/>
      <w:marTop w:val="0"/>
      <w:marBottom w:val="0"/>
      <w:divBdr>
        <w:top w:val="none" w:sz="0" w:space="0" w:color="auto"/>
        <w:left w:val="none" w:sz="0" w:space="0" w:color="auto"/>
        <w:bottom w:val="none" w:sz="0" w:space="0" w:color="auto"/>
        <w:right w:val="none" w:sz="0" w:space="0" w:color="auto"/>
      </w:divBdr>
    </w:div>
    <w:div w:id="1291277523">
      <w:bodyDiv w:val="1"/>
      <w:marLeft w:val="0"/>
      <w:marRight w:val="0"/>
      <w:marTop w:val="0"/>
      <w:marBottom w:val="0"/>
      <w:divBdr>
        <w:top w:val="none" w:sz="0" w:space="0" w:color="auto"/>
        <w:left w:val="none" w:sz="0" w:space="0" w:color="auto"/>
        <w:bottom w:val="none" w:sz="0" w:space="0" w:color="auto"/>
        <w:right w:val="none" w:sz="0" w:space="0" w:color="auto"/>
      </w:divBdr>
    </w:div>
    <w:div w:id="1299261060">
      <w:bodyDiv w:val="1"/>
      <w:marLeft w:val="0"/>
      <w:marRight w:val="0"/>
      <w:marTop w:val="0"/>
      <w:marBottom w:val="0"/>
      <w:divBdr>
        <w:top w:val="none" w:sz="0" w:space="0" w:color="auto"/>
        <w:left w:val="none" w:sz="0" w:space="0" w:color="auto"/>
        <w:bottom w:val="none" w:sz="0" w:space="0" w:color="auto"/>
        <w:right w:val="none" w:sz="0" w:space="0" w:color="auto"/>
      </w:divBdr>
    </w:div>
    <w:div w:id="1299266598">
      <w:bodyDiv w:val="1"/>
      <w:marLeft w:val="0"/>
      <w:marRight w:val="0"/>
      <w:marTop w:val="0"/>
      <w:marBottom w:val="0"/>
      <w:divBdr>
        <w:top w:val="none" w:sz="0" w:space="0" w:color="auto"/>
        <w:left w:val="none" w:sz="0" w:space="0" w:color="auto"/>
        <w:bottom w:val="none" w:sz="0" w:space="0" w:color="auto"/>
        <w:right w:val="none" w:sz="0" w:space="0" w:color="auto"/>
      </w:divBdr>
    </w:div>
    <w:div w:id="1300259594">
      <w:bodyDiv w:val="1"/>
      <w:marLeft w:val="0"/>
      <w:marRight w:val="0"/>
      <w:marTop w:val="0"/>
      <w:marBottom w:val="0"/>
      <w:divBdr>
        <w:top w:val="none" w:sz="0" w:space="0" w:color="auto"/>
        <w:left w:val="none" w:sz="0" w:space="0" w:color="auto"/>
        <w:bottom w:val="none" w:sz="0" w:space="0" w:color="auto"/>
        <w:right w:val="none" w:sz="0" w:space="0" w:color="auto"/>
      </w:divBdr>
    </w:div>
    <w:div w:id="1300919176">
      <w:bodyDiv w:val="1"/>
      <w:marLeft w:val="0"/>
      <w:marRight w:val="0"/>
      <w:marTop w:val="0"/>
      <w:marBottom w:val="0"/>
      <w:divBdr>
        <w:top w:val="none" w:sz="0" w:space="0" w:color="auto"/>
        <w:left w:val="none" w:sz="0" w:space="0" w:color="auto"/>
        <w:bottom w:val="none" w:sz="0" w:space="0" w:color="auto"/>
        <w:right w:val="none" w:sz="0" w:space="0" w:color="auto"/>
      </w:divBdr>
    </w:div>
    <w:div w:id="1302423668">
      <w:bodyDiv w:val="1"/>
      <w:marLeft w:val="0"/>
      <w:marRight w:val="0"/>
      <w:marTop w:val="0"/>
      <w:marBottom w:val="0"/>
      <w:divBdr>
        <w:top w:val="none" w:sz="0" w:space="0" w:color="auto"/>
        <w:left w:val="none" w:sz="0" w:space="0" w:color="auto"/>
        <w:bottom w:val="none" w:sz="0" w:space="0" w:color="auto"/>
        <w:right w:val="none" w:sz="0" w:space="0" w:color="auto"/>
      </w:divBdr>
    </w:div>
    <w:div w:id="1304240953">
      <w:bodyDiv w:val="1"/>
      <w:marLeft w:val="0"/>
      <w:marRight w:val="0"/>
      <w:marTop w:val="0"/>
      <w:marBottom w:val="0"/>
      <w:divBdr>
        <w:top w:val="none" w:sz="0" w:space="0" w:color="auto"/>
        <w:left w:val="none" w:sz="0" w:space="0" w:color="auto"/>
        <w:bottom w:val="none" w:sz="0" w:space="0" w:color="auto"/>
        <w:right w:val="none" w:sz="0" w:space="0" w:color="auto"/>
      </w:divBdr>
    </w:div>
    <w:div w:id="1304851551">
      <w:bodyDiv w:val="1"/>
      <w:marLeft w:val="0"/>
      <w:marRight w:val="0"/>
      <w:marTop w:val="0"/>
      <w:marBottom w:val="0"/>
      <w:divBdr>
        <w:top w:val="none" w:sz="0" w:space="0" w:color="auto"/>
        <w:left w:val="none" w:sz="0" w:space="0" w:color="auto"/>
        <w:bottom w:val="none" w:sz="0" w:space="0" w:color="auto"/>
        <w:right w:val="none" w:sz="0" w:space="0" w:color="auto"/>
      </w:divBdr>
    </w:div>
    <w:div w:id="1308704110">
      <w:bodyDiv w:val="1"/>
      <w:marLeft w:val="0"/>
      <w:marRight w:val="0"/>
      <w:marTop w:val="0"/>
      <w:marBottom w:val="0"/>
      <w:divBdr>
        <w:top w:val="none" w:sz="0" w:space="0" w:color="auto"/>
        <w:left w:val="none" w:sz="0" w:space="0" w:color="auto"/>
        <w:bottom w:val="none" w:sz="0" w:space="0" w:color="auto"/>
        <w:right w:val="none" w:sz="0" w:space="0" w:color="auto"/>
      </w:divBdr>
    </w:div>
    <w:div w:id="1320310279">
      <w:bodyDiv w:val="1"/>
      <w:marLeft w:val="0"/>
      <w:marRight w:val="0"/>
      <w:marTop w:val="0"/>
      <w:marBottom w:val="0"/>
      <w:divBdr>
        <w:top w:val="none" w:sz="0" w:space="0" w:color="auto"/>
        <w:left w:val="none" w:sz="0" w:space="0" w:color="auto"/>
        <w:bottom w:val="none" w:sz="0" w:space="0" w:color="auto"/>
        <w:right w:val="none" w:sz="0" w:space="0" w:color="auto"/>
      </w:divBdr>
    </w:div>
    <w:div w:id="1334918862">
      <w:bodyDiv w:val="1"/>
      <w:marLeft w:val="0"/>
      <w:marRight w:val="0"/>
      <w:marTop w:val="0"/>
      <w:marBottom w:val="0"/>
      <w:divBdr>
        <w:top w:val="none" w:sz="0" w:space="0" w:color="auto"/>
        <w:left w:val="none" w:sz="0" w:space="0" w:color="auto"/>
        <w:bottom w:val="none" w:sz="0" w:space="0" w:color="auto"/>
        <w:right w:val="none" w:sz="0" w:space="0" w:color="auto"/>
      </w:divBdr>
    </w:div>
    <w:div w:id="1341153073">
      <w:bodyDiv w:val="1"/>
      <w:marLeft w:val="0"/>
      <w:marRight w:val="0"/>
      <w:marTop w:val="0"/>
      <w:marBottom w:val="0"/>
      <w:divBdr>
        <w:top w:val="none" w:sz="0" w:space="0" w:color="auto"/>
        <w:left w:val="none" w:sz="0" w:space="0" w:color="auto"/>
        <w:bottom w:val="none" w:sz="0" w:space="0" w:color="auto"/>
        <w:right w:val="none" w:sz="0" w:space="0" w:color="auto"/>
      </w:divBdr>
    </w:div>
    <w:div w:id="1351294370">
      <w:bodyDiv w:val="1"/>
      <w:marLeft w:val="0"/>
      <w:marRight w:val="0"/>
      <w:marTop w:val="0"/>
      <w:marBottom w:val="0"/>
      <w:divBdr>
        <w:top w:val="none" w:sz="0" w:space="0" w:color="auto"/>
        <w:left w:val="none" w:sz="0" w:space="0" w:color="auto"/>
        <w:bottom w:val="none" w:sz="0" w:space="0" w:color="auto"/>
        <w:right w:val="none" w:sz="0" w:space="0" w:color="auto"/>
      </w:divBdr>
    </w:div>
    <w:div w:id="1359086698">
      <w:bodyDiv w:val="1"/>
      <w:marLeft w:val="0"/>
      <w:marRight w:val="0"/>
      <w:marTop w:val="0"/>
      <w:marBottom w:val="0"/>
      <w:divBdr>
        <w:top w:val="none" w:sz="0" w:space="0" w:color="auto"/>
        <w:left w:val="none" w:sz="0" w:space="0" w:color="auto"/>
        <w:bottom w:val="none" w:sz="0" w:space="0" w:color="auto"/>
        <w:right w:val="none" w:sz="0" w:space="0" w:color="auto"/>
      </w:divBdr>
    </w:div>
    <w:div w:id="1363245544">
      <w:bodyDiv w:val="1"/>
      <w:marLeft w:val="0"/>
      <w:marRight w:val="0"/>
      <w:marTop w:val="0"/>
      <w:marBottom w:val="0"/>
      <w:divBdr>
        <w:top w:val="none" w:sz="0" w:space="0" w:color="auto"/>
        <w:left w:val="none" w:sz="0" w:space="0" w:color="auto"/>
        <w:bottom w:val="none" w:sz="0" w:space="0" w:color="auto"/>
        <w:right w:val="none" w:sz="0" w:space="0" w:color="auto"/>
      </w:divBdr>
    </w:div>
    <w:div w:id="1364867342">
      <w:bodyDiv w:val="1"/>
      <w:marLeft w:val="0"/>
      <w:marRight w:val="0"/>
      <w:marTop w:val="0"/>
      <w:marBottom w:val="0"/>
      <w:divBdr>
        <w:top w:val="none" w:sz="0" w:space="0" w:color="auto"/>
        <w:left w:val="none" w:sz="0" w:space="0" w:color="auto"/>
        <w:bottom w:val="none" w:sz="0" w:space="0" w:color="auto"/>
        <w:right w:val="none" w:sz="0" w:space="0" w:color="auto"/>
      </w:divBdr>
    </w:div>
    <w:div w:id="1373380548">
      <w:bodyDiv w:val="1"/>
      <w:marLeft w:val="0"/>
      <w:marRight w:val="0"/>
      <w:marTop w:val="0"/>
      <w:marBottom w:val="0"/>
      <w:divBdr>
        <w:top w:val="none" w:sz="0" w:space="0" w:color="auto"/>
        <w:left w:val="none" w:sz="0" w:space="0" w:color="auto"/>
        <w:bottom w:val="none" w:sz="0" w:space="0" w:color="auto"/>
        <w:right w:val="none" w:sz="0" w:space="0" w:color="auto"/>
      </w:divBdr>
    </w:div>
    <w:div w:id="1395469274">
      <w:bodyDiv w:val="1"/>
      <w:marLeft w:val="0"/>
      <w:marRight w:val="0"/>
      <w:marTop w:val="0"/>
      <w:marBottom w:val="0"/>
      <w:divBdr>
        <w:top w:val="none" w:sz="0" w:space="0" w:color="auto"/>
        <w:left w:val="none" w:sz="0" w:space="0" w:color="auto"/>
        <w:bottom w:val="none" w:sz="0" w:space="0" w:color="auto"/>
        <w:right w:val="none" w:sz="0" w:space="0" w:color="auto"/>
      </w:divBdr>
    </w:div>
    <w:div w:id="1406415803">
      <w:bodyDiv w:val="1"/>
      <w:marLeft w:val="0"/>
      <w:marRight w:val="0"/>
      <w:marTop w:val="0"/>
      <w:marBottom w:val="0"/>
      <w:divBdr>
        <w:top w:val="none" w:sz="0" w:space="0" w:color="auto"/>
        <w:left w:val="none" w:sz="0" w:space="0" w:color="auto"/>
        <w:bottom w:val="none" w:sz="0" w:space="0" w:color="auto"/>
        <w:right w:val="none" w:sz="0" w:space="0" w:color="auto"/>
      </w:divBdr>
    </w:div>
    <w:div w:id="1415322608">
      <w:bodyDiv w:val="1"/>
      <w:marLeft w:val="0"/>
      <w:marRight w:val="0"/>
      <w:marTop w:val="0"/>
      <w:marBottom w:val="0"/>
      <w:divBdr>
        <w:top w:val="none" w:sz="0" w:space="0" w:color="auto"/>
        <w:left w:val="none" w:sz="0" w:space="0" w:color="auto"/>
        <w:bottom w:val="none" w:sz="0" w:space="0" w:color="auto"/>
        <w:right w:val="none" w:sz="0" w:space="0" w:color="auto"/>
      </w:divBdr>
    </w:div>
    <w:div w:id="1421678935">
      <w:bodyDiv w:val="1"/>
      <w:marLeft w:val="0"/>
      <w:marRight w:val="0"/>
      <w:marTop w:val="0"/>
      <w:marBottom w:val="0"/>
      <w:divBdr>
        <w:top w:val="none" w:sz="0" w:space="0" w:color="auto"/>
        <w:left w:val="none" w:sz="0" w:space="0" w:color="auto"/>
        <w:bottom w:val="none" w:sz="0" w:space="0" w:color="auto"/>
        <w:right w:val="none" w:sz="0" w:space="0" w:color="auto"/>
      </w:divBdr>
    </w:div>
    <w:div w:id="1438217503">
      <w:bodyDiv w:val="1"/>
      <w:marLeft w:val="0"/>
      <w:marRight w:val="0"/>
      <w:marTop w:val="0"/>
      <w:marBottom w:val="0"/>
      <w:divBdr>
        <w:top w:val="none" w:sz="0" w:space="0" w:color="auto"/>
        <w:left w:val="none" w:sz="0" w:space="0" w:color="auto"/>
        <w:bottom w:val="none" w:sz="0" w:space="0" w:color="auto"/>
        <w:right w:val="none" w:sz="0" w:space="0" w:color="auto"/>
      </w:divBdr>
      <w:divsChild>
        <w:div w:id="1357731329">
          <w:marLeft w:val="0"/>
          <w:marRight w:val="0"/>
          <w:marTop w:val="0"/>
          <w:marBottom w:val="0"/>
          <w:divBdr>
            <w:top w:val="none" w:sz="0" w:space="0" w:color="auto"/>
            <w:left w:val="none" w:sz="0" w:space="0" w:color="auto"/>
            <w:bottom w:val="none" w:sz="0" w:space="0" w:color="auto"/>
            <w:right w:val="none" w:sz="0" w:space="0" w:color="auto"/>
          </w:divBdr>
        </w:div>
        <w:div w:id="1539396319">
          <w:marLeft w:val="0"/>
          <w:marRight w:val="0"/>
          <w:marTop w:val="0"/>
          <w:marBottom w:val="0"/>
          <w:divBdr>
            <w:top w:val="none" w:sz="0" w:space="0" w:color="auto"/>
            <w:left w:val="none" w:sz="0" w:space="0" w:color="auto"/>
            <w:bottom w:val="none" w:sz="0" w:space="0" w:color="auto"/>
            <w:right w:val="none" w:sz="0" w:space="0" w:color="auto"/>
          </w:divBdr>
        </w:div>
        <w:div w:id="2003463475">
          <w:marLeft w:val="0"/>
          <w:marRight w:val="0"/>
          <w:marTop w:val="0"/>
          <w:marBottom w:val="0"/>
          <w:divBdr>
            <w:top w:val="none" w:sz="0" w:space="0" w:color="auto"/>
            <w:left w:val="none" w:sz="0" w:space="0" w:color="auto"/>
            <w:bottom w:val="none" w:sz="0" w:space="0" w:color="auto"/>
            <w:right w:val="none" w:sz="0" w:space="0" w:color="auto"/>
          </w:divBdr>
        </w:div>
      </w:divsChild>
    </w:div>
    <w:div w:id="1441530265">
      <w:bodyDiv w:val="1"/>
      <w:marLeft w:val="0"/>
      <w:marRight w:val="0"/>
      <w:marTop w:val="0"/>
      <w:marBottom w:val="0"/>
      <w:divBdr>
        <w:top w:val="none" w:sz="0" w:space="0" w:color="auto"/>
        <w:left w:val="none" w:sz="0" w:space="0" w:color="auto"/>
        <w:bottom w:val="none" w:sz="0" w:space="0" w:color="auto"/>
        <w:right w:val="none" w:sz="0" w:space="0" w:color="auto"/>
      </w:divBdr>
    </w:div>
    <w:div w:id="1441796941">
      <w:bodyDiv w:val="1"/>
      <w:marLeft w:val="0"/>
      <w:marRight w:val="0"/>
      <w:marTop w:val="0"/>
      <w:marBottom w:val="0"/>
      <w:divBdr>
        <w:top w:val="none" w:sz="0" w:space="0" w:color="auto"/>
        <w:left w:val="none" w:sz="0" w:space="0" w:color="auto"/>
        <w:bottom w:val="none" w:sz="0" w:space="0" w:color="auto"/>
        <w:right w:val="none" w:sz="0" w:space="0" w:color="auto"/>
      </w:divBdr>
    </w:div>
    <w:div w:id="1451434523">
      <w:bodyDiv w:val="1"/>
      <w:marLeft w:val="0"/>
      <w:marRight w:val="0"/>
      <w:marTop w:val="0"/>
      <w:marBottom w:val="0"/>
      <w:divBdr>
        <w:top w:val="none" w:sz="0" w:space="0" w:color="auto"/>
        <w:left w:val="none" w:sz="0" w:space="0" w:color="auto"/>
        <w:bottom w:val="none" w:sz="0" w:space="0" w:color="auto"/>
        <w:right w:val="none" w:sz="0" w:space="0" w:color="auto"/>
      </w:divBdr>
    </w:div>
    <w:div w:id="1456021945">
      <w:bodyDiv w:val="1"/>
      <w:marLeft w:val="0"/>
      <w:marRight w:val="0"/>
      <w:marTop w:val="0"/>
      <w:marBottom w:val="0"/>
      <w:divBdr>
        <w:top w:val="none" w:sz="0" w:space="0" w:color="auto"/>
        <w:left w:val="none" w:sz="0" w:space="0" w:color="auto"/>
        <w:bottom w:val="none" w:sz="0" w:space="0" w:color="auto"/>
        <w:right w:val="none" w:sz="0" w:space="0" w:color="auto"/>
      </w:divBdr>
    </w:div>
    <w:div w:id="1458719878">
      <w:bodyDiv w:val="1"/>
      <w:marLeft w:val="0"/>
      <w:marRight w:val="0"/>
      <w:marTop w:val="0"/>
      <w:marBottom w:val="0"/>
      <w:divBdr>
        <w:top w:val="none" w:sz="0" w:space="0" w:color="auto"/>
        <w:left w:val="none" w:sz="0" w:space="0" w:color="auto"/>
        <w:bottom w:val="none" w:sz="0" w:space="0" w:color="auto"/>
        <w:right w:val="none" w:sz="0" w:space="0" w:color="auto"/>
      </w:divBdr>
    </w:div>
    <w:div w:id="1462572597">
      <w:bodyDiv w:val="1"/>
      <w:marLeft w:val="0"/>
      <w:marRight w:val="0"/>
      <w:marTop w:val="0"/>
      <w:marBottom w:val="0"/>
      <w:divBdr>
        <w:top w:val="none" w:sz="0" w:space="0" w:color="auto"/>
        <w:left w:val="none" w:sz="0" w:space="0" w:color="auto"/>
        <w:bottom w:val="none" w:sz="0" w:space="0" w:color="auto"/>
        <w:right w:val="none" w:sz="0" w:space="0" w:color="auto"/>
      </w:divBdr>
    </w:div>
    <w:div w:id="1465809535">
      <w:bodyDiv w:val="1"/>
      <w:marLeft w:val="0"/>
      <w:marRight w:val="0"/>
      <w:marTop w:val="0"/>
      <w:marBottom w:val="0"/>
      <w:divBdr>
        <w:top w:val="none" w:sz="0" w:space="0" w:color="auto"/>
        <w:left w:val="none" w:sz="0" w:space="0" w:color="auto"/>
        <w:bottom w:val="none" w:sz="0" w:space="0" w:color="auto"/>
        <w:right w:val="none" w:sz="0" w:space="0" w:color="auto"/>
      </w:divBdr>
    </w:div>
    <w:div w:id="1480920996">
      <w:bodyDiv w:val="1"/>
      <w:marLeft w:val="0"/>
      <w:marRight w:val="0"/>
      <w:marTop w:val="0"/>
      <w:marBottom w:val="0"/>
      <w:divBdr>
        <w:top w:val="none" w:sz="0" w:space="0" w:color="auto"/>
        <w:left w:val="none" w:sz="0" w:space="0" w:color="auto"/>
        <w:bottom w:val="none" w:sz="0" w:space="0" w:color="auto"/>
        <w:right w:val="none" w:sz="0" w:space="0" w:color="auto"/>
      </w:divBdr>
    </w:div>
    <w:div w:id="1481191631">
      <w:bodyDiv w:val="1"/>
      <w:marLeft w:val="0"/>
      <w:marRight w:val="0"/>
      <w:marTop w:val="0"/>
      <w:marBottom w:val="0"/>
      <w:divBdr>
        <w:top w:val="none" w:sz="0" w:space="0" w:color="auto"/>
        <w:left w:val="none" w:sz="0" w:space="0" w:color="auto"/>
        <w:bottom w:val="none" w:sz="0" w:space="0" w:color="auto"/>
        <w:right w:val="none" w:sz="0" w:space="0" w:color="auto"/>
      </w:divBdr>
    </w:div>
    <w:div w:id="1489398733">
      <w:bodyDiv w:val="1"/>
      <w:marLeft w:val="0"/>
      <w:marRight w:val="0"/>
      <w:marTop w:val="0"/>
      <w:marBottom w:val="0"/>
      <w:divBdr>
        <w:top w:val="none" w:sz="0" w:space="0" w:color="auto"/>
        <w:left w:val="none" w:sz="0" w:space="0" w:color="auto"/>
        <w:bottom w:val="none" w:sz="0" w:space="0" w:color="auto"/>
        <w:right w:val="none" w:sz="0" w:space="0" w:color="auto"/>
      </w:divBdr>
    </w:div>
    <w:div w:id="1492873231">
      <w:bodyDiv w:val="1"/>
      <w:marLeft w:val="0"/>
      <w:marRight w:val="0"/>
      <w:marTop w:val="0"/>
      <w:marBottom w:val="0"/>
      <w:divBdr>
        <w:top w:val="none" w:sz="0" w:space="0" w:color="auto"/>
        <w:left w:val="none" w:sz="0" w:space="0" w:color="auto"/>
        <w:bottom w:val="none" w:sz="0" w:space="0" w:color="auto"/>
        <w:right w:val="none" w:sz="0" w:space="0" w:color="auto"/>
      </w:divBdr>
      <w:divsChild>
        <w:div w:id="2057699901">
          <w:marLeft w:val="0"/>
          <w:marRight w:val="0"/>
          <w:marTop w:val="0"/>
          <w:marBottom w:val="0"/>
          <w:divBdr>
            <w:top w:val="none" w:sz="0" w:space="0" w:color="auto"/>
            <w:left w:val="none" w:sz="0" w:space="0" w:color="auto"/>
            <w:bottom w:val="none" w:sz="0" w:space="0" w:color="auto"/>
            <w:right w:val="none" w:sz="0" w:space="0" w:color="auto"/>
          </w:divBdr>
          <w:divsChild>
            <w:div w:id="94712412">
              <w:marLeft w:val="0"/>
              <w:marRight w:val="0"/>
              <w:marTop w:val="0"/>
              <w:marBottom w:val="0"/>
              <w:divBdr>
                <w:top w:val="none" w:sz="0" w:space="0" w:color="auto"/>
                <w:left w:val="none" w:sz="0" w:space="0" w:color="auto"/>
                <w:bottom w:val="none" w:sz="0" w:space="0" w:color="auto"/>
                <w:right w:val="none" w:sz="0" w:space="0" w:color="auto"/>
              </w:divBdr>
              <w:divsChild>
                <w:div w:id="76565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534912">
      <w:bodyDiv w:val="1"/>
      <w:marLeft w:val="0"/>
      <w:marRight w:val="0"/>
      <w:marTop w:val="0"/>
      <w:marBottom w:val="0"/>
      <w:divBdr>
        <w:top w:val="none" w:sz="0" w:space="0" w:color="auto"/>
        <w:left w:val="none" w:sz="0" w:space="0" w:color="auto"/>
        <w:bottom w:val="none" w:sz="0" w:space="0" w:color="auto"/>
        <w:right w:val="none" w:sz="0" w:space="0" w:color="auto"/>
      </w:divBdr>
    </w:div>
    <w:div w:id="1501581410">
      <w:bodyDiv w:val="1"/>
      <w:marLeft w:val="0"/>
      <w:marRight w:val="0"/>
      <w:marTop w:val="0"/>
      <w:marBottom w:val="0"/>
      <w:divBdr>
        <w:top w:val="none" w:sz="0" w:space="0" w:color="auto"/>
        <w:left w:val="none" w:sz="0" w:space="0" w:color="auto"/>
        <w:bottom w:val="none" w:sz="0" w:space="0" w:color="auto"/>
        <w:right w:val="none" w:sz="0" w:space="0" w:color="auto"/>
      </w:divBdr>
    </w:div>
    <w:div w:id="1520312845">
      <w:bodyDiv w:val="1"/>
      <w:marLeft w:val="0"/>
      <w:marRight w:val="0"/>
      <w:marTop w:val="0"/>
      <w:marBottom w:val="0"/>
      <w:divBdr>
        <w:top w:val="none" w:sz="0" w:space="0" w:color="auto"/>
        <w:left w:val="none" w:sz="0" w:space="0" w:color="auto"/>
        <w:bottom w:val="none" w:sz="0" w:space="0" w:color="auto"/>
        <w:right w:val="none" w:sz="0" w:space="0" w:color="auto"/>
      </w:divBdr>
    </w:div>
    <w:div w:id="1527020053">
      <w:bodyDiv w:val="1"/>
      <w:marLeft w:val="0"/>
      <w:marRight w:val="0"/>
      <w:marTop w:val="0"/>
      <w:marBottom w:val="0"/>
      <w:divBdr>
        <w:top w:val="none" w:sz="0" w:space="0" w:color="auto"/>
        <w:left w:val="none" w:sz="0" w:space="0" w:color="auto"/>
        <w:bottom w:val="none" w:sz="0" w:space="0" w:color="auto"/>
        <w:right w:val="none" w:sz="0" w:space="0" w:color="auto"/>
      </w:divBdr>
    </w:div>
    <w:div w:id="1534923636">
      <w:bodyDiv w:val="1"/>
      <w:marLeft w:val="0"/>
      <w:marRight w:val="0"/>
      <w:marTop w:val="0"/>
      <w:marBottom w:val="0"/>
      <w:divBdr>
        <w:top w:val="none" w:sz="0" w:space="0" w:color="auto"/>
        <w:left w:val="none" w:sz="0" w:space="0" w:color="auto"/>
        <w:bottom w:val="none" w:sz="0" w:space="0" w:color="auto"/>
        <w:right w:val="none" w:sz="0" w:space="0" w:color="auto"/>
      </w:divBdr>
    </w:div>
    <w:div w:id="1535187805">
      <w:bodyDiv w:val="1"/>
      <w:marLeft w:val="0"/>
      <w:marRight w:val="0"/>
      <w:marTop w:val="0"/>
      <w:marBottom w:val="0"/>
      <w:divBdr>
        <w:top w:val="none" w:sz="0" w:space="0" w:color="auto"/>
        <w:left w:val="none" w:sz="0" w:space="0" w:color="auto"/>
        <w:bottom w:val="none" w:sz="0" w:space="0" w:color="auto"/>
        <w:right w:val="none" w:sz="0" w:space="0" w:color="auto"/>
      </w:divBdr>
    </w:div>
    <w:div w:id="1537618152">
      <w:bodyDiv w:val="1"/>
      <w:marLeft w:val="0"/>
      <w:marRight w:val="0"/>
      <w:marTop w:val="0"/>
      <w:marBottom w:val="0"/>
      <w:divBdr>
        <w:top w:val="none" w:sz="0" w:space="0" w:color="auto"/>
        <w:left w:val="none" w:sz="0" w:space="0" w:color="auto"/>
        <w:bottom w:val="none" w:sz="0" w:space="0" w:color="auto"/>
        <w:right w:val="none" w:sz="0" w:space="0" w:color="auto"/>
      </w:divBdr>
    </w:div>
    <w:div w:id="1537892777">
      <w:bodyDiv w:val="1"/>
      <w:marLeft w:val="0"/>
      <w:marRight w:val="0"/>
      <w:marTop w:val="0"/>
      <w:marBottom w:val="0"/>
      <w:divBdr>
        <w:top w:val="none" w:sz="0" w:space="0" w:color="auto"/>
        <w:left w:val="none" w:sz="0" w:space="0" w:color="auto"/>
        <w:bottom w:val="none" w:sz="0" w:space="0" w:color="auto"/>
        <w:right w:val="none" w:sz="0" w:space="0" w:color="auto"/>
      </w:divBdr>
    </w:div>
    <w:div w:id="1540433806">
      <w:bodyDiv w:val="1"/>
      <w:marLeft w:val="0"/>
      <w:marRight w:val="0"/>
      <w:marTop w:val="0"/>
      <w:marBottom w:val="0"/>
      <w:divBdr>
        <w:top w:val="none" w:sz="0" w:space="0" w:color="auto"/>
        <w:left w:val="none" w:sz="0" w:space="0" w:color="auto"/>
        <w:bottom w:val="none" w:sz="0" w:space="0" w:color="auto"/>
        <w:right w:val="none" w:sz="0" w:space="0" w:color="auto"/>
      </w:divBdr>
    </w:div>
    <w:div w:id="1540778474">
      <w:bodyDiv w:val="1"/>
      <w:marLeft w:val="0"/>
      <w:marRight w:val="0"/>
      <w:marTop w:val="0"/>
      <w:marBottom w:val="0"/>
      <w:divBdr>
        <w:top w:val="none" w:sz="0" w:space="0" w:color="auto"/>
        <w:left w:val="none" w:sz="0" w:space="0" w:color="auto"/>
        <w:bottom w:val="none" w:sz="0" w:space="0" w:color="auto"/>
        <w:right w:val="none" w:sz="0" w:space="0" w:color="auto"/>
      </w:divBdr>
    </w:div>
    <w:div w:id="1548252605">
      <w:bodyDiv w:val="1"/>
      <w:marLeft w:val="0"/>
      <w:marRight w:val="0"/>
      <w:marTop w:val="0"/>
      <w:marBottom w:val="0"/>
      <w:divBdr>
        <w:top w:val="none" w:sz="0" w:space="0" w:color="auto"/>
        <w:left w:val="none" w:sz="0" w:space="0" w:color="auto"/>
        <w:bottom w:val="none" w:sz="0" w:space="0" w:color="auto"/>
        <w:right w:val="none" w:sz="0" w:space="0" w:color="auto"/>
      </w:divBdr>
    </w:div>
    <w:div w:id="1548490879">
      <w:bodyDiv w:val="1"/>
      <w:marLeft w:val="0"/>
      <w:marRight w:val="0"/>
      <w:marTop w:val="0"/>
      <w:marBottom w:val="0"/>
      <w:divBdr>
        <w:top w:val="none" w:sz="0" w:space="0" w:color="auto"/>
        <w:left w:val="none" w:sz="0" w:space="0" w:color="auto"/>
        <w:bottom w:val="none" w:sz="0" w:space="0" w:color="auto"/>
        <w:right w:val="none" w:sz="0" w:space="0" w:color="auto"/>
      </w:divBdr>
    </w:div>
    <w:div w:id="1551846034">
      <w:bodyDiv w:val="1"/>
      <w:marLeft w:val="0"/>
      <w:marRight w:val="0"/>
      <w:marTop w:val="0"/>
      <w:marBottom w:val="0"/>
      <w:divBdr>
        <w:top w:val="none" w:sz="0" w:space="0" w:color="auto"/>
        <w:left w:val="none" w:sz="0" w:space="0" w:color="auto"/>
        <w:bottom w:val="none" w:sz="0" w:space="0" w:color="auto"/>
        <w:right w:val="none" w:sz="0" w:space="0" w:color="auto"/>
      </w:divBdr>
    </w:div>
    <w:div w:id="1558124525">
      <w:bodyDiv w:val="1"/>
      <w:marLeft w:val="0"/>
      <w:marRight w:val="0"/>
      <w:marTop w:val="0"/>
      <w:marBottom w:val="0"/>
      <w:divBdr>
        <w:top w:val="none" w:sz="0" w:space="0" w:color="auto"/>
        <w:left w:val="none" w:sz="0" w:space="0" w:color="auto"/>
        <w:bottom w:val="none" w:sz="0" w:space="0" w:color="auto"/>
        <w:right w:val="none" w:sz="0" w:space="0" w:color="auto"/>
      </w:divBdr>
    </w:div>
    <w:div w:id="1565528745">
      <w:bodyDiv w:val="1"/>
      <w:marLeft w:val="0"/>
      <w:marRight w:val="0"/>
      <w:marTop w:val="0"/>
      <w:marBottom w:val="0"/>
      <w:divBdr>
        <w:top w:val="none" w:sz="0" w:space="0" w:color="auto"/>
        <w:left w:val="none" w:sz="0" w:space="0" w:color="auto"/>
        <w:bottom w:val="none" w:sz="0" w:space="0" w:color="auto"/>
        <w:right w:val="none" w:sz="0" w:space="0" w:color="auto"/>
      </w:divBdr>
    </w:div>
    <w:div w:id="1571426044">
      <w:bodyDiv w:val="1"/>
      <w:marLeft w:val="0"/>
      <w:marRight w:val="0"/>
      <w:marTop w:val="0"/>
      <w:marBottom w:val="0"/>
      <w:divBdr>
        <w:top w:val="none" w:sz="0" w:space="0" w:color="auto"/>
        <w:left w:val="none" w:sz="0" w:space="0" w:color="auto"/>
        <w:bottom w:val="none" w:sz="0" w:space="0" w:color="auto"/>
        <w:right w:val="none" w:sz="0" w:space="0" w:color="auto"/>
      </w:divBdr>
      <w:divsChild>
        <w:div w:id="1326082678">
          <w:marLeft w:val="0"/>
          <w:marRight w:val="1075"/>
          <w:marTop w:val="11"/>
          <w:marBottom w:val="0"/>
          <w:divBdr>
            <w:top w:val="none" w:sz="0" w:space="0" w:color="auto"/>
            <w:left w:val="none" w:sz="0" w:space="0" w:color="auto"/>
            <w:bottom w:val="none" w:sz="0" w:space="0" w:color="auto"/>
            <w:right w:val="none" w:sz="0" w:space="0" w:color="auto"/>
          </w:divBdr>
        </w:div>
        <w:div w:id="1975598263">
          <w:marLeft w:val="0"/>
          <w:marRight w:val="120"/>
          <w:marTop w:val="0"/>
          <w:marBottom w:val="0"/>
          <w:divBdr>
            <w:top w:val="none" w:sz="0" w:space="0" w:color="auto"/>
            <w:left w:val="none" w:sz="0" w:space="0" w:color="auto"/>
            <w:bottom w:val="none" w:sz="0" w:space="0" w:color="auto"/>
            <w:right w:val="none" w:sz="0" w:space="0" w:color="auto"/>
          </w:divBdr>
        </w:div>
      </w:divsChild>
    </w:div>
    <w:div w:id="1571885638">
      <w:bodyDiv w:val="1"/>
      <w:marLeft w:val="0"/>
      <w:marRight w:val="0"/>
      <w:marTop w:val="0"/>
      <w:marBottom w:val="0"/>
      <w:divBdr>
        <w:top w:val="none" w:sz="0" w:space="0" w:color="auto"/>
        <w:left w:val="none" w:sz="0" w:space="0" w:color="auto"/>
        <w:bottom w:val="none" w:sz="0" w:space="0" w:color="auto"/>
        <w:right w:val="none" w:sz="0" w:space="0" w:color="auto"/>
      </w:divBdr>
    </w:div>
    <w:div w:id="1580825663">
      <w:bodyDiv w:val="1"/>
      <w:marLeft w:val="0"/>
      <w:marRight w:val="0"/>
      <w:marTop w:val="0"/>
      <w:marBottom w:val="0"/>
      <w:divBdr>
        <w:top w:val="none" w:sz="0" w:space="0" w:color="auto"/>
        <w:left w:val="none" w:sz="0" w:space="0" w:color="auto"/>
        <w:bottom w:val="none" w:sz="0" w:space="0" w:color="auto"/>
        <w:right w:val="none" w:sz="0" w:space="0" w:color="auto"/>
      </w:divBdr>
    </w:div>
    <w:div w:id="1591500415">
      <w:bodyDiv w:val="1"/>
      <w:marLeft w:val="0"/>
      <w:marRight w:val="0"/>
      <w:marTop w:val="0"/>
      <w:marBottom w:val="0"/>
      <w:divBdr>
        <w:top w:val="none" w:sz="0" w:space="0" w:color="auto"/>
        <w:left w:val="none" w:sz="0" w:space="0" w:color="auto"/>
        <w:bottom w:val="none" w:sz="0" w:space="0" w:color="auto"/>
        <w:right w:val="none" w:sz="0" w:space="0" w:color="auto"/>
      </w:divBdr>
    </w:div>
    <w:div w:id="1592468381">
      <w:bodyDiv w:val="1"/>
      <w:marLeft w:val="0"/>
      <w:marRight w:val="0"/>
      <w:marTop w:val="0"/>
      <w:marBottom w:val="0"/>
      <w:divBdr>
        <w:top w:val="none" w:sz="0" w:space="0" w:color="auto"/>
        <w:left w:val="none" w:sz="0" w:space="0" w:color="auto"/>
        <w:bottom w:val="none" w:sz="0" w:space="0" w:color="auto"/>
        <w:right w:val="none" w:sz="0" w:space="0" w:color="auto"/>
      </w:divBdr>
    </w:div>
    <w:div w:id="1594826013">
      <w:bodyDiv w:val="1"/>
      <w:marLeft w:val="0"/>
      <w:marRight w:val="0"/>
      <w:marTop w:val="0"/>
      <w:marBottom w:val="0"/>
      <w:divBdr>
        <w:top w:val="none" w:sz="0" w:space="0" w:color="auto"/>
        <w:left w:val="none" w:sz="0" w:space="0" w:color="auto"/>
        <w:bottom w:val="none" w:sz="0" w:space="0" w:color="auto"/>
        <w:right w:val="none" w:sz="0" w:space="0" w:color="auto"/>
      </w:divBdr>
    </w:div>
    <w:div w:id="1601334273">
      <w:bodyDiv w:val="1"/>
      <w:marLeft w:val="0"/>
      <w:marRight w:val="0"/>
      <w:marTop w:val="0"/>
      <w:marBottom w:val="0"/>
      <w:divBdr>
        <w:top w:val="none" w:sz="0" w:space="0" w:color="auto"/>
        <w:left w:val="none" w:sz="0" w:space="0" w:color="auto"/>
        <w:bottom w:val="none" w:sz="0" w:space="0" w:color="auto"/>
        <w:right w:val="none" w:sz="0" w:space="0" w:color="auto"/>
      </w:divBdr>
    </w:div>
    <w:div w:id="1609004604">
      <w:bodyDiv w:val="1"/>
      <w:marLeft w:val="0"/>
      <w:marRight w:val="0"/>
      <w:marTop w:val="0"/>
      <w:marBottom w:val="0"/>
      <w:divBdr>
        <w:top w:val="none" w:sz="0" w:space="0" w:color="auto"/>
        <w:left w:val="none" w:sz="0" w:space="0" w:color="auto"/>
        <w:bottom w:val="none" w:sz="0" w:space="0" w:color="auto"/>
        <w:right w:val="none" w:sz="0" w:space="0" w:color="auto"/>
      </w:divBdr>
    </w:div>
    <w:div w:id="1621298991">
      <w:bodyDiv w:val="1"/>
      <w:marLeft w:val="0"/>
      <w:marRight w:val="0"/>
      <w:marTop w:val="0"/>
      <w:marBottom w:val="0"/>
      <w:divBdr>
        <w:top w:val="none" w:sz="0" w:space="0" w:color="auto"/>
        <w:left w:val="none" w:sz="0" w:space="0" w:color="auto"/>
        <w:bottom w:val="none" w:sz="0" w:space="0" w:color="auto"/>
        <w:right w:val="none" w:sz="0" w:space="0" w:color="auto"/>
      </w:divBdr>
    </w:div>
    <w:div w:id="1621836285">
      <w:bodyDiv w:val="1"/>
      <w:marLeft w:val="0"/>
      <w:marRight w:val="0"/>
      <w:marTop w:val="0"/>
      <w:marBottom w:val="0"/>
      <w:divBdr>
        <w:top w:val="none" w:sz="0" w:space="0" w:color="auto"/>
        <w:left w:val="none" w:sz="0" w:space="0" w:color="auto"/>
        <w:bottom w:val="none" w:sz="0" w:space="0" w:color="auto"/>
        <w:right w:val="none" w:sz="0" w:space="0" w:color="auto"/>
      </w:divBdr>
    </w:div>
    <w:div w:id="1623685573">
      <w:bodyDiv w:val="1"/>
      <w:marLeft w:val="0"/>
      <w:marRight w:val="0"/>
      <w:marTop w:val="0"/>
      <w:marBottom w:val="0"/>
      <w:divBdr>
        <w:top w:val="none" w:sz="0" w:space="0" w:color="auto"/>
        <w:left w:val="none" w:sz="0" w:space="0" w:color="auto"/>
        <w:bottom w:val="none" w:sz="0" w:space="0" w:color="auto"/>
        <w:right w:val="none" w:sz="0" w:space="0" w:color="auto"/>
      </w:divBdr>
    </w:div>
    <w:div w:id="1625161950">
      <w:bodyDiv w:val="1"/>
      <w:marLeft w:val="0"/>
      <w:marRight w:val="0"/>
      <w:marTop w:val="0"/>
      <w:marBottom w:val="0"/>
      <w:divBdr>
        <w:top w:val="none" w:sz="0" w:space="0" w:color="auto"/>
        <w:left w:val="none" w:sz="0" w:space="0" w:color="auto"/>
        <w:bottom w:val="none" w:sz="0" w:space="0" w:color="auto"/>
        <w:right w:val="none" w:sz="0" w:space="0" w:color="auto"/>
      </w:divBdr>
    </w:div>
    <w:div w:id="1635089883">
      <w:bodyDiv w:val="1"/>
      <w:marLeft w:val="0"/>
      <w:marRight w:val="0"/>
      <w:marTop w:val="0"/>
      <w:marBottom w:val="0"/>
      <w:divBdr>
        <w:top w:val="none" w:sz="0" w:space="0" w:color="auto"/>
        <w:left w:val="none" w:sz="0" w:space="0" w:color="auto"/>
        <w:bottom w:val="none" w:sz="0" w:space="0" w:color="auto"/>
        <w:right w:val="none" w:sz="0" w:space="0" w:color="auto"/>
      </w:divBdr>
    </w:div>
    <w:div w:id="1636257636">
      <w:bodyDiv w:val="1"/>
      <w:marLeft w:val="0"/>
      <w:marRight w:val="0"/>
      <w:marTop w:val="0"/>
      <w:marBottom w:val="0"/>
      <w:divBdr>
        <w:top w:val="none" w:sz="0" w:space="0" w:color="auto"/>
        <w:left w:val="none" w:sz="0" w:space="0" w:color="auto"/>
        <w:bottom w:val="none" w:sz="0" w:space="0" w:color="auto"/>
        <w:right w:val="none" w:sz="0" w:space="0" w:color="auto"/>
      </w:divBdr>
    </w:div>
    <w:div w:id="1638416095">
      <w:bodyDiv w:val="1"/>
      <w:marLeft w:val="0"/>
      <w:marRight w:val="0"/>
      <w:marTop w:val="0"/>
      <w:marBottom w:val="0"/>
      <w:divBdr>
        <w:top w:val="none" w:sz="0" w:space="0" w:color="auto"/>
        <w:left w:val="none" w:sz="0" w:space="0" w:color="auto"/>
        <w:bottom w:val="none" w:sz="0" w:space="0" w:color="auto"/>
        <w:right w:val="none" w:sz="0" w:space="0" w:color="auto"/>
      </w:divBdr>
    </w:div>
    <w:div w:id="1638756465">
      <w:bodyDiv w:val="1"/>
      <w:marLeft w:val="0"/>
      <w:marRight w:val="0"/>
      <w:marTop w:val="0"/>
      <w:marBottom w:val="0"/>
      <w:divBdr>
        <w:top w:val="none" w:sz="0" w:space="0" w:color="auto"/>
        <w:left w:val="none" w:sz="0" w:space="0" w:color="auto"/>
        <w:bottom w:val="none" w:sz="0" w:space="0" w:color="auto"/>
        <w:right w:val="none" w:sz="0" w:space="0" w:color="auto"/>
      </w:divBdr>
    </w:div>
    <w:div w:id="1639455514">
      <w:bodyDiv w:val="1"/>
      <w:marLeft w:val="0"/>
      <w:marRight w:val="0"/>
      <w:marTop w:val="0"/>
      <w:marBottom w:val="0"/>
      <w:divBdr>
        <w:top w:val="none" w:sz="0" w:space="0" w:color="auto"/>
        <w:left w:val="none" w:sz="0" w:space="0" w:color="auto"/>
        <w:bottom w:val="none" w:sz="0" w:space="0" w:color="auto"/>
        <w:right w:val="none" w:sz="0" w:space="0" w:color="auto"/>
      </w:divBdr>
    </w:div>
    <w:div w:id="1640376585">
      <w:bodyDiv w:val="1"/>
      <w:marLeft w:val="0"/>
      <w:marRight w:val="0"/>
      <w:marTop w:val="0"/>
      <w:marBottom w:val="0"/>
      <w:divBdr>
        <w:top w:val="none" w:sz="0" w:space="0" w:color="auto"/>
        <w:left w:val="none" w:sz="0" w:space="0" w:color="auto"/>
        <w:bottom w:val="none" w:sz="0" w:space="0" w:color="auto"/>
        <w:right w:val="none" w:sz="0" w:space="0" w:color="auto"/>
      </w:divBdr>
    </w:div>
    <w:div w:id="1641573423">
      <w:bodyDiv w:val="1"/>
      <w:marLeft w:val="0"/>
      <w:marRight w:val="0"/>
      <w:marTop w:val="0"/>
      <w:marBottom w:val="0"/>
      <w:divBdr>
        <w:top w:val="none" w:sz="0" w:space="0" w:color="auto"/>
        <w:left w:val="none" w:sz="0" w:space="0" w:color="auto"/>
        <w:bottom w:val="none" w:sz="0" w:space="0" w:color="auto"/>
        <w:right w:val="none" w:sz="0" w:space="0" w:color="auto"/>
      </w:divBdr>
    </w:div>
    <w:div w:id="1644696984">
      <w:bodyDiv w:val="1"/>
      <w:marLeft w:val="0"/>
      <w:marRight w:val="0"/>
      <w:marTop w:val="0"/>
      <w:marBottom w:val="0"/>
      <w:divBdr>
        <w:top w:val="none" w:sz="0" w:space="0" w:color="auto"/>
        <w:left w:val="none" w:sz="0" w:space="0" w:color="auto"/>
        <w:bottom w:val="none" w:sz="0" w:space="0" w:color="auto"/>
        <w:right w:val="none" w:sz="0" w:space="0" w:color="auto"/>
      </w:divBdr>
    </w:div>
    <w:div w:id="1648362672">
      <w:bodyDiv w:val="1"/>
      <w:marLeft w:val="0"/>
      <w:marRight w:val="0"/>
      <w:marTop w:val="0"/>
      <w:marBottom w:val="0"/>
      <w:divBdr>
        <w:top w:val="none" w:sz="0" w:space="0" w:color="auto"/>
        <w:left w:val="none" w:sz="0" w:space="0" w:color="auto"/>
        <w:bottom w:val="none" w:sz="0" w:space="0" w:color="auto"/>
        <w:right w:val="none" w:sz="0" w:space="0" w:color="auto"/>
      </w:divBdr>
    </w:div>
    <w:div w:id="1658068343">
      <w:bodyDiv w:val="1"/>
      <w:marLeft w:val="0"/>
      <w:marRight w:val="0"/>
      <w:marTop w:val="0"/>
      <w:marBottom w:val="0"/>
      <w:divBdr>
        <w:top w:val="none" w:sz="0" w:space="0" w:color="auto"/>
        <w:left w:val="none" w:sz="0" w:space="0" w:color="auto"/>
        <w:bottom w:val="none" w:sz="0" w:space="0" w:color="auto"/>
        <w:right w:val="none" w:sz="0" w:space="0" w:color="auto"/>
      </w:divBdr>
    </w:div>
    <w:div w:id="1658805532">
      <w:bodyDiv w:val="1"/>
      <w:marLeft w:val="0"/>
      <w:marRight w:val="0"/>
      <w:marTop w:val="0"/>
      <w:marBottom w:val="0"/>
      <w:divBdr>
        <w:top w:val="none" w:sz="0" w:space="0" w:color="auto"/>
        <w:left w:val="none" w:sz="0" w:space="0" w:color="auto"/>
        <w:bottom w:val="none" w:sz="0" w:space="0" w:color="auto"/>
        <w:right w:val="none" w:sz="0" w:space="0" w:color="auto"/>
      </w:divBdr>
    </w:div>
    <w:div w:id="1671713180">
      <w:bodyDiv w:val="1"/>
      <w:marLeft w:val="0"/>
      <w:marRight w:val="0"/>
      <w:marTop w:val="0"/>
      <w:marBottom w:val="0"/>
      <w:divBdr>
        <w:top w:val="none" w:sz="0" w:space="0" w:color="auto"/>
        <w:left w:val="none" w:sz="0" w:space="0" w:color="auto"/>
        <w:bottom w:val="none" w:sz="0" w:space="0" w:color="auto"/>
        <w:right w:val="none" w:sz="0" w:space="0" w:color="auto"/>
      </w:divBdr>
    </w:div>
    <w:div w:id="1676806158">
      <w:bodyDiv w:val="1"/>
      <w:marLeft w:val="0"/>
      <w:marRight w:val="0"/>
      <w:marTop w:val="0"/>
      <w:marBottom w:val="0"/>
      <w:divBdr>
        <w:top w:val="none" w:sz="0" w:space="0" w:color="auto"/>
        <w:left w:val="none" w:sz="0" w:space="0" w:color="auto"/>
        <w:bottom w:val="none" w:sz="0" w:space="0" w:color="auto"/>
        <w:right w:val="none" w:sz="0" w:space="0" w:color="auto"/>
      </w:divBdr>
    </w:div>
    <w:div w:id="1683555510">
      <w:bodyDiv w:val="1"/>
      <w:marLeft w:val="0"/>
      <w:marRight w:val="0"/>
      <w:marTop w:val="0"/>
      <w:marBottom w:val="0"/>
      <w:divBdr>
        <w:top w:val="none" w:sz="0" w:space="0" w:color="auto"/>
        <w:left w:val="none" w:sz="0" w:space="0" w:color="auto"/>
        <w:bottom w:val="none" w:sz="0" w:space="0" w:color="auto"/>
        <w:right w:val="none" w:sz="0" w:space="0" w:color="auto"/>
      </w:divBdr>
    </w:div>
    <w:div w:id="1686783260">
      <w:bodyDiv w:val="1"/>
      <w:marLeft w:val="0"/>
      <w:marRight w:val="0"/>
      <w:marTop w:val="0"/>
      <w:marBottom w:val="0"/>
      <w:divBdr>
        <w:top w:val="none" w:sz="0" w:space="0" w:color="auto"/>
        <w:left w:val="none" w:sz="0" w:space="0" w:color="auto"/>
        <w:bottom w:val="none" w:sz="0" w:space="0" w:color="auto"/>
        <w:right w:val="none" w:sz="0" w:space="0" w:color="auto"/>
      </w:divBdr>
      <w:divsChild>
        <w:div w:id="1952273533">
          <w:marLeft w:val="0"/>
          <w:marRight w:val="1500"/>
          <w:marTop w:val="15"/>
          <w:marBottom w:val="0"/>
          <w:divBdr>
            <w:top w:val="none" w:sz="0" w:space="0" w:color="auto"/>
            <w:left w:val="none" w:sz="0" w:space="0" w:color="auto"/>
            <w:bottom w:val="none" w:sz="0" w:space="0" w:color="auto"/>
            <w:right w:val="none" w:sz="0" w:space="0" w:color="auto"/>
          </w:divBdr>
        </w:div>
        <w:div w:id="2116513099">
          <w:marLeft w:val="0"/>
          <w:marRight w:val="120"/>
          <w:marTop w:val="0"/>
          <w:marBottom w:val="0"/>
          <w:divBdr>
            <w:top w:val="none" w:sz="0" w:space="0" w:color="auto"/>
            <w:left w:val="none" w:sz="0" w:space="0" w:color="auto"/>
            <w:bottom w:val="none" w:sz="0" w:space="0" w:color="auto"/>
            <w:right w:val="none" w:sz="0" w:space="0" w:color="auto"/>
          </w:divBdr>
        </w:div>
      </w:divsChild>
    </w:div>
    <w:div w:id="1702821902">
      <w:bodyDiv w:val="1"/>
      <w:marLeft w:val="0"/>
      <w:marRight w:val="0"/>
      <w:marTop w:val="0"/>
      <w:marBottom w:val="0"/>
      <w:divBdr>
        <w:top w:val="none" w:sz="0" w:space="0" w:color="auto"/>
        <w:left w:val="none" w:sz="0" w:space="0" w:color="auto"/>
        <w:bottom w:val="none" w:sz="0" w:space="0" w:color="auto"/>
        <w:right w:val="none" w:sz="0" w:space="0" w:color="auto"/>
      </w:divBdr>
    </w:div>
    <w:div w:id="1704018305">
      <w:bodyDiv w:val="1"/>
      <w:marLeft w:val="0"/>
      <w:marRight w:val="0"/>
      <w:marTop w:val="0"/>
      <w:marBottom w:val="0"/>
      <w:divBdr>
        <w:top w:val="none" w:sz="0" w:space="0" w:color="auto"/>
        <w:left w:val="none" w:sz="0" w:space="0" w:color="auto"/>
        <w:bottom w:val="none" w:sz="0" w:space="0" w:color="auto"/>
        <w:right w:val="none" w:sz="0" w:space="0" w:color="auto"/>
      </w:divBdr>
    </w:div>
    <w:div w:id="1705866496">
      <w:bodyDiv w:val="1"/>
      <w:marLeft w:val="0"/>
      <w:marRight w:val="0"/>
      <w:marTop w:val="0"/>
      <w:marBottom w:val="0"/>
      <w:divBdr>
        <w:top w:val="none" w:sz="0" w:space="0" w:color="auto"/>
        <w:left w:val="none" w:sz="0" w:space="0" w:color="auto"/>
        <w:bottom w:val="none" w:sz="0" w:space="0" w:color="auto"/>
        <w:right w:val="none" w:sz="0" w:space="0" w:color="auto"/>
      </w:divBdr>
    </w:div>
    <w:div w:id="1706951441">
      <w:bodyDiv w:val="1"/>
      <w:marLeft w:val="0"/>
      <w:marRight w:val="0"/>
      <w:marTop w:val="0"/>
      <w:marBottom w:val="0"/>
      <w:divBdr>
        <w:top w:val="none" w:sz="0" w:space="0" w:color="auto"/>
        <w:left w:val="none" w:sz="0" w:space="0" w:color="auto"/>
        <w:bottom w:val="none" w:sz="0" w:space="0" w:color="auto"/>
        <w:right w:val="none" w:sz="0" w:space="0" w:color="auto"/>
      </w:divBdr>
    </w:div>
    <w:div w:id="1708988230">
      <w:bodyDiv w:val="1"/>
      <w:marLeft w:val="0"/>
      <w:marRight w:val="0"/>
      <w:marTop w:val="0"/>
      <w:marBottom w:val="0"/>
      <w:divBdr>
        <w:top w:val="none" w:sz="0" w:space="0" w:color="auto"/>
        <w:left w:val="none" w:sz="0" w:space="0" w:color="auto"/>
        <w:bottom w:val="none" w:sz="0" w:space="0" w:color="auto"/>
        <w:right w:val="none" w:sz="0" w:space="0" w:color="auto"/>
      </w:divBdr>
    </w:div>
    <w:div w:id="1711342585">
      <w:bodyDiv w:val="1"/>
      <w:marLeft w:val="0"/>
      <w:marRight w:val="0"/>
      <w:marTop w:val="0"/>
      <w:marBottom w:val="0"/>
      <w:divBdr>
        <w:top w:val="none" w:sz="0" w:space="0" w:color="auto"/>
        <w:left w:val="none" w:sz="0" w:space="0" w:color="auto"/>
        <w:bottom w:val="none" w:sz="0" w:space="0" w:color="auto"/>
        <w:right w:val="none" w:sz="0" w:space="0" w:color="auto"/>
      </w:divBdr>
      <w:divsChild>
        <w:div w:id="306326617">
          <w:marLeft w:val="0"/>
          <w:marRight w:val="0"/>
          <w:marTop w:val="0"/>
          <w:marBottom w:val="0"/>
          <w:divBdr>
            <w:top w:val="none" w:sz="0" w:space="0" w:color="auto"/>
            <w:left w:val="none" w:sz="0" w:space="0" w:color="auto"/>
            <w:bottom w:val="none" w:sz="0" w:space="0" w:color="auto"/>
            <w:right w:val="none" w:sz="0" w:space="0" w:color="auto"/>
          </w:divBdr>
          <w:divsChild>
            <w:div w:id="1915703515">
              <w:marLeft w:val="0"/>
              <w:marRight w:val="0"/>
              <w:marTop w:val="0"/>
              <w:marBottom w:val="0"/>
              <w:divBdr>
                <w:top w:val="none" w:sz="0" w:space="0" w:color="auto"/>
                <w:left w:val="none" w:sz="0" w:space="0" w:color="auto"/>
                <w:bottom w:val="none" w:sz="0" w:space="0" w:color="auto"/>
                <w:right w:val="none" w:sz="0" w:space="0" w:color="auto"/>
              </w:divBdr>
              <w:divsChild>
                <w:div w:id="590046188">
                  <w:marLeft w:val="0"/>
                  <w:marRight w:val="0"/>
                  <w:marTop w:val="0"/>
                  <w:marBottom w:val="0"/>
                  <w:divBdr>
                    <w:top w:val="none" w:sz="0" w:space="0" w:color="auto"/>
                    <w:left w:val="none" w:sz="0" w:space="0" w:color="auto"/>
                    <w:bottom w:val="none" w:sz="0" w:space="0" w:color="auto"/>
                    <w:right w:val="none" w:sz="0" w:space="0" w:color="auto"/>
                  </w:divBdr>
                  <w:divsChild>
                    <w:div w:id="422188188">
                      <w:marLeft w:val="0"/>
                      <w:marRight w:val="0"/>
                      <w:marTop w:val="0"/>
                      <w:marBottom w:val="0"/>
                      <w:divBdr>
                        <w:top w:val="none" w:sz="0" w:space="0" w:color="auto"/>
                        <w:left w:val="none" w:sz="0" w:space="0" w:color="auto"/>
                        <w:bottom w:val="none" w:sz="0" w:space="0" w:color="auto"/>
                        <w:right w:val="none" w:sz="0" w:space="0" w:color="auto"/>
                      </w:divBdr>
                      <w:divsChild>
                        <w:div w:id="375325126">
                          <w:marLeft w:val="0"/>
                          <w:marRight w:val="0"/>
                          <w:marTop w:val="0"/>
                          <w:marBottom w:val="0"/>
                          <w:divBdr>
                            <w:top w:val="none" w:sz="0" w:space="0" w:color="auto"/>
                            <w:left w:val="none" w:sz="0" w:space="0" w:color="auto"/>
                            <w:bottom w:val="none" w:sz="0" w:space="0" w:color="auto"/>
                            <w:right w:val="none" w:sz="0" w:space="0" w:color="auto"/>
                          </w:divBdr>
                          <w:divsChild>
                            <w:div w:id="1970547615">
                              <w:marLeft w:val="18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159617">
      <w:bodyDiv w:val="1"/>
      <w:marLeft w:val="0"/>
      <w:marRight w:val="0"/>
      <w:marTop w:val="0"/>
      <w:marBottom w:val="0"/>
      <w:divBdr>
        <w:top w:val="none" w:sz="0" w:space="0" w:color="auto"/>
        <w:left w:val="none" w:sz="0" w:space="0" w:color="auto"/>
        <w:bottom w:val="none" w:sz="0" w:space="0" w:color="auto"/>
        <w:right w:val="none" w:sz="0" w:space="0" w:color="auto"/>
      </w:divBdr>
    </w:div>
    <w:div w:id="1720978554">
      <w:bodyDiv w:val="1"/>
      <w:marLeft w:val="0"/>
      <w:marRight w:val="0"/>
      <w:marTop w:val="0"/>
      <w:marBottom w:val="0"/>
      <w:divBdr>
        <w:top w:val="none" w:sz="0" w:space="0" w:color="auto"/>
        <w:left w:val="none" w:sz="0" w:space="0" w:color="auto"/>
        <w:bottom w:val="none" w:sz="0" w:space="0" w:color="auto"/>
        <w:right w:val="none" w:sz="0" w:space="0" w:color="auto"/>
      </w:divBdr>
    </w:div>
    <w:div w:id="1722552343">
      <w:bodyDiv w:val="1"/>
      <w:marLeft w:val="0"/>
      <w:marRight w:val="0"/>
      <w:marTop w:val="0"/>
      <w:marBottom w:val="0"/>
      <w:divBdr>
        <w:top w:val="none" w:sz="0" w:space="0" w:color="auto"/>
        <w:left w:val="none" w:sz="0" w:space="0" w:color="auto"/>
        <w:bottom w:val="none" w:sz="0" w:space="0" w:color="auto"/>
        <w:right w:val="none" w:sz="0" w:space="0" w:color="auto"/>
      </w:divBdr>
    </w:div>
    <w:div w:id="1723140420">
      <w:bodyDiv w:val="1"/>
      <w:marLeft w:val="0"/>
      <w:marRight w:val="0"/>
      <w:marTop w:val="0"/>
      <w:marBottom w:val="0"/>
      <w:divBdr>
        <w:top w:val="none" w:sz="0" w:space="0" w:color="auto"/>
        <w:left w:val="none" w:sz="0" w:space="0" w:color="auto"/>
        <w:bottom w:val="none" w:sz="0" w:space="0" w:color="auto"/>
        <w:right w:val="none" w:sz="0" w:space="0" w:color="auto"/>
      </w:divBdr>
    </w:div>
    <w:div w:id="1724212267">
      <w:bodyDiv w:val="1"/>
      <w:marLeft w:val="0"/>
      <w:marRight w:val="0"/>
      <w:marTop w:val="0"/>
      <w:marBottom w:val="0"/>
      <w:divBdr>
        <w:top w:val="none" w:sz="0" w:space="0" w:color="auto"/>
        <w:left w:val="none" w:sz="0" w:space="0" w:color="auto"/>
        <w:bottom w:val="none" w:sz="0" w:space="0" w:color="auto"/>
        <w:right w:val="none" w:sz="0" w:space="0" w:color="auto"/>
      </w:divBdr>
    </w:div>
    <w:div w:id="1725254942">
      <w:bodyDiv w:val="1"/>
      <w:marLeft w:val="0"/>
      <w:marRight w:val="0"/>
      <w:marTop w:val="0"/>
      <w:marBottom w:val="0"/>
      <w:divBdr>
        <w:top w:val="none" w:sz="0" w:space="0" w:color="auto"/>
        <w:left w:val="none" w:sz="0" w:space="0" w:color="auto"/>
        <w:bottom w:val="none" w:sz="0" w:space="0" w:color="auto"/>
        <w:right w:val="none" w:sz="0" w:space="0" w:color="auto"/>
      </w:divBdr>
    </w:div>
    <w:div w:id="1726106476">
      <w:bodyDiv w:val="1"/>
      <w:marLeft w:val="0"/>
      <w:marRight w:val="0"/>
      <w:marTop w:val="0"/>
      <w:marBottom w:val="0"/>
      <w:divBdr>
        <w:top w:val="none" w:sz="0" w:space="0" w:color="auto"/>
        <w:left w:val="none" w:sz="0" w:space="0" w:color="auto"/>
        <w:bottom w:val="none" w:sz="0" w:space="0" w:color="auto"/>
        <w:right w:val="none" w:sz="0" w:space="0" w:color="auto"/>
      </w:divBdr>
    </w:div>
    <w:div w:id="1745495005">
      <w:bodyDiv w:val="1"/>
      <w:marLeft w:val="0"/>
      <w:marRight w:val="0"/>
      <w:marTop w:val="0"/>
      <w:marBottom w:val="0"/>
      <w:divBdr>
        <w:top w:val="none" w:sz="0" w:space="0" w:color="auto"/>
        <w:left w:val="none" w:sz="0" w:space="0" w:color="auto"/>
        <w:bottom w:val="none" w:sz="0" w:space="0" w:color="auto"/>
        <w:right w:val="none" w:sz="0" w:space="0" w:color="auto"/>
      </w:divBdr>
    </w:div>
    <w:div w:id="1751194593">
      <w:bodyDiv w:val="1"/>
      <w:marLeft w:val="0"/>
      <w:marRight w:val="0"/>
      <w:marTop w:val="0"/>
      <w:marBottom w:val="0"/>
      <w:divBdr>
        <w:top w:val="none" w:sz="0" w:space="0" w:color="auto"/>
        <w:left w:val="none" w:sz="0" w:space="0" w:color="auto"/>
        <w:bottom w:val="none" w:sz="0" w:space="0" w:color="auto"/>
        <w:right w:val="none" w:sz="0" w:space="0" w:color="auto"/>
      </w:divBdr>
    </w:div>
    <w:div w:id="1760326862">
      <w:bodyDiv w:val="1"/>
      <w:marLeft w:val="0"/>
      <w:marRight w:val="0"/>
      <w:marTop w:val="0"/>
      <w:marBottom w:val="0"/>
      <w:divBdr>
        <w:top w:val="none" w:sz="0" w:space="0" w:color="auto"/>
        <w:left w:val="none" w:sz="0" w:space="0" w:color="auto"/>
        <w:bottom w:val="none" w:sz="0" w:space="0" w:color="auto"/>
        <w:right w:val="none" w:sz="0" w:space="0" w:color="auto"/>
      </w:divBdr>
    </w:div>
    <w:div w:id="1766921602">
      <w:bodyDiv w:val="1"/>
      <w:marLeft w:val="0"/>
      <w:marRight w:val="0"/>
      <w:marTop w:val="0"/>
      <w:marBottom w:val="0"/>
      <w:divBdr>
        <w:top w:val="none" w:sz="0" w:space="0" w:color="auto"/>
        <w:left w:val="none" w:sz="0" w:space="0" w:color="auto"/>
        <w:bottom w:val="none" w:sz="0" w:space="0" w:color="auto"/>
        <w:right w:val="none" w:sz="0" w:space="0" w:color="auto"/>
      </w:divBdr>
    </w:div>
    <w:div w:id="1777406567">
      <w:bodyDiv w:val="1"/>
      <w:marLeft w:val="0"/>
      <w:marRight w:val="0"/>
      <w:marTop w:val="0"/>
      <w:marBottom w:val="0"/>
      <w:divBdr>
        <w:top w:val="none" w:sz="0" w:space="0" w:color="auto"/>
        <w:left w:val="none" w:sz="0" w:space="0" w:color="auto"/>
        <w:bottom w:val="none" w:sz="0" w:space="0" w:color="auto"/>
        <w:right w:val="none" w:sz="0" w:space="0" w:color="auto"/>
      </w:divBdr>
    </w:div>
    <w:div w:id="1780105291">
      <w:bodyDiv w:val="1"/>
      <w:marLeft w:val="0"/>
      <w:marRight w:val="0"/>
      <w:marTop w:val="0"/>
      <w:marBottom w:val="0"/>
      <w:divBdr>
        <w:top w:val="none" w:sz="0" w:space="0" w:color="auto"/>
        <w:left w:val="none" w:sz="0" w:space="0" w:color="auto"/>
        <w:bottom w:val="none" w:sz="0" w:space="0" w:color="auto"/>
        <w:right w:val="none" w:sz="0" w:space="0" w:color="auto"/>
      </w:divBdr>
    </w:div>
    <w:div w:id="1798599730">
      <w:bodyDiv w:val="1"/>
      <w:marLeft w:val="0"/>
      <w:marRight w:val="0"/>
      <w:marTop w:val="0"/>
      <w:marBottom w:val="0"/>
      <w:divBdr>
        <w:top w:val="none" w:sz="0" w:space="0" w:color="auto"/>
        <w:left w:val="none" w:sz="0" w:space="0" w:color="auto"/>
        <w:bottom w:val="none" w:sz="0" w:space="0" w:color="auto"/>
        <w:right w:val="none" w:sz="0" w:space="0" w:color="auto"/>
      </w:divBdr>
    </w:div>
    <w:div w:id="1811168244">
      <w:bodyDiv w:val="1"/>
      <w:marLeft w:val="0"/>
      <w:marRight w:val="0"/>
      <w:marTop w:val="0"/>
      <w:marBottom w:val="0"/>
      <w:divBdr>
        <w:top w:val="none" w:sz="0" w:space="0" w:color="auto"/>
        <w:left w:val="none" w:sz="0" w:space="0" w:color="auto"/>
        <w:bottom w:val="none" w:sz="0" w:space="0" w:color="auto"/>
        <w:right w:val="none" w:sz="0" w:space="0" w:color="auto"/>
      </w:divBdr>
    </w:div>
    <w:div w:id="1815562772">
      <w:bodyDiv w:val="1"/>
      <w:marLeft w:val="0"/>
      <w:marRight w:val="0"/>
      <w:marTop w:val="0"/>
      <w:marBottom w:val="0"/>
      <w:divBdr>
        <w:top w:val="none" w:sz="0" w:space="0" w:color="auto"/>
        <w:left w:val="none" w:sz="0" w:space="0" w:color="auto"/>
        <w:bottom w:val="none" w:sz="0" w:space="0" w:color="auto"/>
        <w:right w:val="none" w:sz="0" w:space="0" w:color="auto"/>
      </w:divBdr>
    </w:div>
    <w:div w:id="1820531550">
      <w:bodyDiv w:val="1"/>
      <w:marLeft w:val="0"/>
      <w:marRight w:val="0"/>
      <w:marTop w:val="0"/>
      <w:marBottom w:val="0"/>
      <w:divBdr>
        <w:top w:val="none" w:sz="0" w:space="0" w:color="auto"/>
        <w:left w:val="none" w:sz="0" w:space="0" w:color="auto"/>
        <w:bottom w:val="none" w:sz="0" w:space="0" w:color="auto"/>
        <w:right w:val="none" w:sz="0" w:space="0" w:color="auto"/>
      </w:divBdr>
    </w:div>
    <w:div w:id="1822847799">
      <w:bodyDiv w:val="1"/>
      <w:marLeft w:val="0"/>
      <w:marRight w:val="0"/>
      <w:marTop w:val="0"/>
      <w:marBottom w:val="0"/>
      <w:divBdr>
        <w:top w:val="none" w:sz="0" w:space="0" w:color="auto"/>
        <w:left w:val="none" w:sz="0" w:space="0" w:color="auto"/>
        <w:bottom w:val="none" w:sz="0" w:space="0" w:color="auto"/>
        <w:right w:val="none" w:sz="0" w:space="0" w:color="auto"/>
      </w:divBdr>
    </w:div>
    <w:div w:id="1831291138">
      <w:bodyDiv w:val="1"/>
      <w:marLeft w:val="0"/>
      <w:marRight w:val="0"/>
      <w:marTop w:val="0"/>
      <w:marBottom w:val="0"/>
      <w:divBdr>
        <w:top w:val="none" w:sz="0" w:space="0" w:color="auto"/>
        <w:left w:val="none" w:sz="0" w:space="0" w:color="auto"/>
        <w:bottom w:val="none" w:sz="0" w:space="0" w:color="auto"/>
        <w:right w:val="none" w:sz="0" w:space="0" w:color="auto"/>
      </w:divBdr>
      <w:divsChild>
        <w:div w:id="553009796">
          <w:marLeft w:val="0"/>
          <w:marRight w:val="0"/>
          <w:marTop w:val="75"/>
          <w:marBottom w:val="0"/>
          <w:divBdr>
            <w:top w:val="none" w:sz="0" w:space="0" w:color="auto"/>
            <w:left w:val="none" w:sz="0" w:space="0" w:color="auto"/>
            <w:bottom w:val="none" w:sz="0" w:space="0" w:color="auto"/>
            <w:right w:val="none" w:sz="0" w:space="0" w:color="auto"/>
          </w:divBdr>
          <w:divsChild>
            <w:div w:id="581916822">
              <w:marLeft w:val="0"/>
              <w:marRight w:val="0"/>
              <w:marTop w:val="0"/>
              <w:marBottom w:val="0"/>
              <w:divBdr>
                <w:top w:val="none" w:sz="0" w:space="0" w:color="auto"/>
                <w:left w:val="none" w:sz="0" w:space="0" w:color="auto"/>
                <w:bottom w:val="none" w:sz="0" w:space="0" w:color="auto"/>
                <w:right w:val="none" w:sz="0" w:space="0" w:color="auto"/>
              </w:divBdr>
            </w:div>
            <w:div w:id="922227719">
              <w:marLeft w:val="0"/>
              <w:marRight w:val="0"/>
              <w:marTop w:val="0"/>
              <w:marBottom w:val="0"/>
              <w:divBdr>
                <w:top w:val="none" w:sz="0" w:space="0" w:color="auto"/>
                <w:left w:val="none" w:sz="0" w:space="0" w:color="auto"/>
                <w:bottom w:val="none" w:sz="0" w:space="0" w:color="auto"/>
                <w:right w:val="none" w:sz="0" w:space="0" w:color="auto"/>
              </w:divBdr>
            </w:div>
            <w:div w:id="1448816362">
              <w:marLeft w:val="0"/>
              <w:marRight w:val="0"/>
              <w:marTop w:val="0"/>
              <w:marBottom w:val="0"/>
              <w:divBdr>
                <w:top w:val="none" w:sz="0" w:space="0" w:color="auto"/>
                <w:left w:val="none" w:sz="0" w:space="0" w:color="auto"/>
                <w:bottom w:val="none" w:sz="0" w:space="0" w:color="auto"/>
                <w:right w:val="none" w:sz="0" w:space="0" w:color="auto"/>
              </w:divBdr>
            </w:div>
            <w:div w:id="1509174796">
              <w:marLeft w:val="0"/>
              <w:marRight w:val="0"/>
              <w:marTop w:val="0"/>
              <w:marBottom w:val="0"/>
              <w:divBdr>
                <w:top w:val="none" w:sz="0" w:space="0" w:color="auto"/>
                <w:left w:val="none" w:sz="0" w:space="0" w:color="auto"/>
                <w:bottom w:val="none" w:sz="0" w:space="0" w:color="auto"/>
                <w:right w:val="none" w:sz="0" w:space="0" w:color="auto"/>
              </w:divBdr>
            </w:div>
            <w:div w:id="164569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68548">
      <w:bodyDiv w:val="1"/>
      <w:marLeft w:val="0"/>
      <w:marRight w:val="0"/>
      <w:marTop w:val="0"/>
      <w:marBottom w:val="0"/>
      <w:divBdr>
        <w:top w:val="none" w:sz="0" w:space="0" w:color="auto"/>
        <w:left w:val="none" w:sz="0" w:space="0" w:color="auto"/>
        <w:bottom w:val="none" w:sz="0" w:space="0" w:color="auto"/>
        <w:right w:val="none" w:sz="0" w:space="0" w:color="auto"/>
      </w:divBdr>
    </w:div>
    <w:div w:id="1832601307">
      <w:bodyDiv w:val="1"/>
      <w:marLeft w:val="0"/>
      <w:marRight w:val="0"/>
      <w:marTop w:val="0"/>
      <w:marBottom w:val="0"/>
      <w:divBdr>
        <w:top w:val="none" w:sz="0" w:space="0" w:color="auto"/>
        <w:left w:val="none" w:sz="0" w:space="0" w:color="auto"/>
        <w:bottom w:val="none" w:sz="0" w:space="0" w:color="auto"/>
        <w:right w:val="none" w:sz="0" w:space="0" w:color="auto"/>
      </w:divBdr>
    </w:div>
    <w:div w:id="1842112428">
      <w:bodyDiv w:val="1"/>
      <w:marLeft w:val="0"/>
      <w:marRight w:val="0"/>
      <w:marTop w:val="0"/>
      <w:marBottom w:val="0"/>
      <w:divBdr>
        <w:top w:val="none" w:sz="0" w:space="0" w:color="auto"/>
        <w:left w:val="none" w:sz="0" w:space="0" w:color="auto"/>
        <w:bottom w:val="none" w:sz="0" w:space="0" w:color="auto"/>
        <w:right w:val="none" w:sz="0" w:space="0" w:color="auto"/>
      </w:divBdr>
    </w:div>
    <w:div w:id="1847087748">
      <w:bodyDiv w:val="1"/>
      <w:marLeft w:val="0"/>
      <w:marRight w:val="0"/>
      <w:marTop w:val="0"/>
      <w:marBottom w:val="0"/>
      <w:divBdr>
        <w:top w:val="none" w:sz="0" w:space="0" w:color="auto"/>
        <w:left w:val="none" w:sz="0" w:space="0" w:color="auto"/>
        <w:bottom w:val="none" w:sz="0" w:space="0" w:color="auto"/>
        <w:right w:val="none" w:sz="0" w:space="0" w:color="auto"/>
      </w:divBdr>
    </w:div>
    <w:div w:id="1847592469">
      <w:bodyDiv w:val="1"/>
      <w:marLeft w:val="0"/>
      <w:marRight w:val="0"/>
      <w:marTop w:val="0"/>
      <w:marBottom w:val="0"/>
      <w:divBdr>
        <w:top w:val="none" w:sz="0" w:space="0" w:color="auto"/>
        <w:left w:val="none" w:sz="0" w:space="0" w:color="auto"/>
        <w:bottom w:val="none" w:sz="0" w:space="0" w:color="auto"/>
        <w:right w:val="none" w:sz="0" w:space="0" w:color="auto"/>
      </w:divBdr>
    </w:div>
    <w:div w:id="1854373625">
      <w:bodyDiv w:val="1"/>
      <w:marLeft w:val="0"/>
      <w:marRight w:val="0"/>
      <w:marTop w:val="0"/>
      <w:marBottom w:val="0"/>
      <w:divBdr>
        <w:top w:val="none" w:sz="0" w:space="0" w:color="auto"/>
        <w:left w:val="none" w:sz="0" w:space="0" w:color="auto"/>
        <w:bottom w:val="none" w:sz="0" w:space="0" w:color="auto"/>
        <w:right w:val="none" w:sz="0" w:space="0" w:color="auto"/>
      </w:divBdr>
    </w:div>
    <w:div w:id="1870799604">
      <w:bodyDiv w:val="1"/>
      <w:marLeft w:val="0"/>
      <w:marRight w:val="0"/>
      <w:marTop w:val="0"/>
      <w:marBottom w:val="0"/>
      <w:divBdr>
        <w:top w:val="none" w:sz="0" w:space="0" w:color="auto"/>
        <w:left w:val="none" w:sz="0" w:space="0" w:color="auto"/>
        <w:bottom w:val="none" w:sz="0" w:space="0" w:color="auto"/>
        <w:right w:val="none" w:sz="0" w:space="0" w:color="auto"/>
      </w:divBdr>
    </w:div>
    <w:div w:id="1873805614">
      <w:bodyDiv w:val="1"/>
      <w:marLeft w:val="0"/>
      <w:marRight w:val="0"/>
      <w:marTop w:val="0"/>
      <w:marBottom w:val="0"/>
      <w:divBdr>
        <w:top w:val="none" w:sz="0" w:space="0" w:color="auto"/>
        <w:left w:val="none" w:sz="0" w:space="0" w:color="auto"/>
        <w:bottom w:val="none" w:sz="0" w:space="0" w:color="auto"/>
        <w:right w:val="none" w:sz="0" w:space="0" w:color="auto"/>
      </w:divBdr>
    </w:div>
    <w:div w:id="1874996251">
      <w:bodyDiv w:val="1"/>
      <w:marLeft w:val="0"/>
      <w:marRight w:val="0"/>
      <w:marTop w:val="0"/>
      <w:marBottom w:val="0"/>
      <w:divBdr>
        <w:top w:val="none" w:sz="0" w:space="0" w:color="auto"/>
        <w:left w:val="none" w:sz="0" w:space="0" w:color="auto"/>
        <w:bottom w:val="none" w:sz="0" w:space="0" w:color="auto"/>
        <w:right w:val="none" w:sz="0" w:space="0" w:color="auto"/>
      </w:divBdr>
    </w:div>
    <w:div w:id="1878659884">
      <w:bodyDiv w:val="1"/>
      <w:marLeft w:val="0"/>
      <w:marRight w:val="0"/>
      <w:marTop w:val="0"/>
      <w:marBottom w:val="0"/>
      <w:divBdr>
        <w:top w:val="none" w:sz="0" w:space="0" w:color="auto"/>
        <w:left w:val="none" w:sz="0" w:space="0" w:color="auto"/>
        <w:bottom w:val="none" w:sz="0" w:space="0" w:color="auto"/>
        <w:right w:val="none" w:sz="0" w:space="0" w:color="auto"/>
      </w:divBdr>
    </w:div>
    <w:div w:id="1880243439">
      <w:bodyDiv w:val="1"/>
      <w:marLeft w:val="0"/>
      <w:marRight w:val="0"/>
      <w:marTop w:val="0"/>
      <w:marBottom w:val="0"/>
      <w:divBdr>
        <w:top w:val="none" w:sz="0" w:space="0" w:color="auto"/>
        <w:left w:val="none" w:sz="0" w:space="0" w:color="auto"/>
        <w:bottom w:val="none" w:sz="0" w:space="0" w:color="auto"/>
        <w:right w:val="none" w:sz="0" w:space="0" w:color="auto"/>
      </w:divBdr>
    </w:div>
    <w:div w:id="1883520192">
      <w:bodyDiv w:val="1"/>
      <w:marLeft w:val="0"/>
      <w:marRight w:val="0"/>
      <w:marTop w:val="0"/>
      <w:marBottom w:val="0"/>
      <w:divBdr>
        <w:top w:val="none" w:sz="0" w:space="0" w:color="auto"/>
        <w:left w:val="none" w:sz="0" w:space="0" w:color="auto"/>
        <w:bottom w:val="none" w:sz="0" w:space="0" w:color="auto"/>
        <w:right w:val="none" w:sz="0" w:space="0" w:color="auto"/>
      </w:divBdr>
    </w:div>
    <w:div w:id="1884050445">
      <w:bodyDiv w:val="1"/>
      <w:marLeft w:val="0"/>
      <w:marRight w:val="0"/>
      <w:marTop w:val="0"/>
      <w:marBottom w:val="0"/>
      <w:divBdr>
        <w:top w:val="none" w:sz="0" w:space="0" w:color="auto"/>
        <w:left w:val="none" w:sz="0" w:space="0" w:color="auto"/>
        <w:bottom w:val="none" w:sz="0" w:space="0" w:color="auto"/>
        <w:right w:val="none" w:sz="0" w:space="0" w:color="auto"/>
      </w:divBdr>
    </w:div>
    <w:div w:id="1894656452">
      <w:bodyDiv w:val="1"/>
      <w:marLeft w:val="0"/>
      <w:marRight w:val="0"/>
      <w:marTop w:val="0"/>
      <w:marBottom w:val="0"/>
      <w:divBdr>
        <w:top w:val="none" w:sz="0" w:space="0" w:color="auto"/>
        <w:left w:val="none" w:sz="0" w:space="0" w:color="auto"/>
        <w:bottom w:val="none" w:sz="0" w:space="0" w:color="auto"/>
        <w:right w:val="none" w:sz="0" w:space="0" w:color="auto"/>
      </w:divBdr>
    </w:div>
    <w:div w:id="1900288760">
      <w:bodyDiv w:val="1"/>
      <w:marLeft w:val="0"/>
      <w:marRight w:val="0"/>
      <w:marTop w:val="0"/>
      <w:marBottom w:val="0"/>
      <w:divBdr>
        <w:top w:val="none" w:sz="0" w:space="0" w:color="auto"/>
        <w:left w:val="none" w:sz="0" w:space="0" w:color="auto"/>
        <w:bottom w:val="none" w:sz="0" w:space="0" w:color="auto"/>
        <w:right w:val="none" w:sz="0" w:space="0" w:color="auto"/>
      </w:divBdr>
    </w:div>
    <w:div w:id="1904490341">
      <w:bodyDiv w:val="1"/>
      <w:marLeft w:val="0"/>
      <w:marRight w:val="0"/>
      <w:marTop w:val="0"/>
      <w:marBottom w:val="0"/>
      <w:divBdr>
        <w:top w:val="none" w:sz="0" w:space="0" w:color="auto"/>
        <w:left w:val="none" w:sz="0" w:space="0" w:color="auto"/>
        <w:bottom w:val="none" w:sz="0" w:space="0" w:color="auto"/>
        <w:right w:val="none" w:sz="0" w:space="0" w:color="auto"/>
      </w:divBdr>
      <w:divsChild>
        <w:div w:id="1013531058">
          <w:marLeft w:val="0"/>
          <w:marRight w:val="0"/>
          <w:marTop w:val="0"/>
          <w:marBottom w:val="0"/>
          <w:divBdr>
            <w:top w:val="none" w:sz="0" w:space="0" w:color="auto"/>
            <w:left w:val="none" w:sz="0" w:space="0" w:color="auto"/>
            <w:bottom w:val="none" w:sz="0" w:space="0" w:color="auto"/>
            <w:right w:val="none" w:sz="0" w:space="0" w:color="auto"/>
          </w:divBdr>
        </w:div>
        <w:div w:id="1187713168">
          <w:marLeft w:val="240"/>
          <w:marRight w:val="0"/>
          <w:marTop w:val="0"/>
          <w:marBottom w:val="0"/>
          <w:divBdr>
            <w:top w:val="none" w:sz="0" w:space="0" w:color="auto"/>
            <w:left w:val="none" w:sz="0" w:space="0" w:color="auto"/>
            <w:bottom w:val="none" w:sz="0" w:space="0" w:color="auto"/>
            <w:right w:val="none" w:sz="0" w:space="0" w:color="auto"/>
          </w:divBdr>
          <w:divsChild>
            <w:div w:id="196630039">
              <w:marLeft w:val="0"/>
              <w:marRight w:val="0"/>
              <w:marTop w:val="0"/>
              <w:marBottom w:val="0"/>
              <w:divBdr>
                <w:top w:val="none" w:sz="0" w:space="0" w:color="auto"/>
                <w:left w:val="none" w:sz="0" w:space="0" w:color="auto"/>
                <w:bottom w:val="none" w:sz="0" w:space="0" w:color="auto"/>
                <w:right w:val="none" w:sz="0" w:space="0" w:color="auto"/>
              </w:divBdr>
            </w:div>
            <w:div w:id="499660007">
              <w:marLeft w:val="0"/>
              <w:marRight w:val="0"/>
              <w:marTop w:val="0"/>
              <w:marBottom w:val="0"/>
              <w:divBdr>
                <w:top w:val="none" w:sz="0" w:space="0" w:color="auto"/>
                <w:left w:val="none" w:sz="0" w:space="0" w:color="auto"/>
                <w:bottom w:val="none" w:sz="0" w:space="0" w:color="auto"/>
                <w:right w:val="none" w:sz="0" w:space="0" w:color="auto"/>
              </w:divBdr>
            </w:div>
            <w:div w:id="17445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674935">
      <w:bodyDiv w:val="1"/>
      <w:marLeft w:val="0"/>
      <w:marRight w:val="0"/>
      <w:marTop w:val="0"/>
      <w:marBottom w:val="0"/>
      <w:divBdr>
        <w:top w:val="none" w:sz="0" w:space="0" w:color="auto"/>
        <w:left w:val="none" w:sz="0" w:space="0" w:color="auto"/>
        <w:bottom w:val="none" w:sz="0" w:space="0" w:color="auto"/>
        <w:right w:val="none" w:sz="0" w:space="0" w:color="auto"/>
      </w:divBdr>
      <w:divsChild>
        <w:div w:id="155271436">
          <w:marLeft w:val="0"/>
          <w:marRight w:val="1500"/>
          <w:marTop w:val="15"/>
          <w:marBottom w:val="0"/>
          <w:divBdr>
            <w:top w:val="none" w:sz="0" w:space="0" w:color="auto"/>
            <w:left w:val="none" w:sz="0" w:space="0" w:color="auto"/>
            <w:bottom w:val="none" w:sz="0" w:space="0" w:color="auto"/>
            <w:right w:val="none" w:sz="0" w:space="0" w:color="auto"/>
          </w:divBdr>
        </w:div>
        <w:div w:id="1421021689">
          <w:marLeft w:val="0"/>
          <w:marRight w:val="120"/>
          <w:marTop w:val="0"/>
          <w:marBottom w:val="0"/>
          <w:divBdr>
            <w:top w:val="none" w:sz="0" w:space="0" w:color="auto"/>
            <w:left w:val="none" w:sz="0" w:space="0" w:color="auto"/>
            <w:bottom w:val="none" w:sz="0" w:space="0" w:color="auto"/>
            <w:right w:val="none" w:sz="0" w:space="0" w:color="auto"/>
          </w:divBdr>
        </w:div>
      </w:divsChild>
    </w:div>
    <w:div w:id="1921866243">
      <w:bodyDiv w:val="1"/>
      <w:marLeft w:val="0"/>
      <w:marRight w:val="0"/>
      <w:marTop w:val="0"/>
      <w:marBottom w:val="0"/>
      <w:divBdr>
        <w:top w:val="none" w:sz="0" w:space="0" w:color="auto"/>
        <w:left w:val="none" w:sz="0" w:space="0" w:color="auto"/>
        <w:bottom w:val="none" w:sz="0" w:space="0" w:color="auto"/>
        <w:right w:val="none" w:sz="0" w:space="0" w:color="auto"/>
      </w:divBdr>
    </w:div>
    <w:div w:id="1938976671">
      <w:bodyDiv w:val="1"/>
      <w:marLeft w:val="0"/>
      <w:marRight w:val="0"/>
      <w:marTop w:val="0"/>
      <w:marBottom w:val="0"/>
      <w:divBdr>
        <w:top w:val="none" w:sz="0" w:space="0" w:color="auto"/>
        <w:left w:val="none" w:sz="0" w:space="0" w:color="auto"/>
        <w:bottom w:val="none" w:sz="0" w:space="0" w:color="auto"/>
        <w:right w:val="none" w:sz="0" w:space="0" w:color="auto"/>
      </w:divBdr>
    </w:div>
    <w:div w:id="1939485916">
      <w:bodyDiv w:val="1"/>
      <w:marLeft w:val="0"/>
      <w:marRight w:val="0"/>
      <w:marTop w:val="0"/>
      <w:marBottom w:val="0"/>
      <w:divBdr>
        <w:top w:val="none" w:sz="0" w:space="0" w:color="auto"/>
        <w:left w:val="none" w:sz="0" w:space="0" w:color="auto"/>
        <w:bottom w:val="none" w:sz="0" w:space="0" w:color="auto"/>
        <w:right w:val="none" w:sz="0" w:space="0" w:color="auto"/>
      </w:divBdr>
    </w:div>
    <w:div w:id="1956594719">
      <w:bodyDiv w:val="1"/>
      <w:marLeft w:val="0"/>
      <w:marRight w:val="0"/>
      <w:marTop w:val="0"/>
      <w:marBottom w:val="0"/>
      <w:divBdr>
        <w:top w:val="none" w:sz="0" w:space="0" w:color="auto"/>
        <w:left w:val="none" w:sz="0" w:space="0" w:color="auto"/>
        <w:bottom w:val="none" w:sz="0" w:space="0" w:color="auto"/>
        <w:right w:val="none" w:sz="0" w:space="0" w:color="auto"/>
      </w:divBdr>
    </w:div>
    <w:div w:id="1957248712">
      <w:bodyDiv w:val="1"/>
      <w:marLeft w:val="0"/>
      <w:marRight w:val="0"/>
      <w:marTop w:val="0"/>
      <w:marBottom w:val="0"/>
      <w:divBdr>
        <w:top w:val="none" w:sz="0" w:space="0" w:color="auto"/>
        <w:left w:val="none" w:sz="0" w:space="0" w:color="auto"/>
        <w:bottom w:val="none" w:sz="0" w:space="0" w:color="auto"/>
        <w:right w:val="none" w:sz="0" w:space="0" w:color="auto"/>
      </w:divBdr>
    </w:div>
    <w:div w:id="1965384366">
      <w:bodyDiv w:val="1"/>
      <w:marLeft w:val="0"/>
      <w:marRight w:val="0"/>
      <w:marTop w:val="0"/>
      <w:marBottom w:val="0"/>
      <w:divBdr>
        <w:top w:val="none" w:sz="0" w:space="0" w:color="auto"/>
        <w:left w:val="none" w:sz="0" w:space="0" w:color="auto"/>
        <w:bottom w:val="none" w:sz="0" w:space="0" w:color="auto"/>
        <w:right w:val="none" w:sz="0" w:space="0" w:color="auto"/>
      </w:divBdr>
    </w:div>
    <w:div w:id="1976180884">
      <w:bodyDiv w:val="1"/>
      <w:marLeft w:val="0"/>
      <w:marRight w:val="0"/>
      <w:marTop w:val="0"/>
      <w:marBottom w:val="0"/>
      <w:divBdr>
        <w:top w:val="none" w:sz="0" w:space="0" w:color="auto"/>
        <w:left w:val="none" w:sz="0" w:space="0" w:color="auto"/>
        <w:bottom w:val="none" w:sz="0" w:space="0" w:color="auto"/>
        <w:right w:val="none" w:sz="0" w:space="0" w:color="auto"/>
      </w:divBdr>
    </w:div>
    <w:div w:id="1981613463">
      <w:bodyDiv w:val="1"/>
      <w:marLeft w:val="0"/>
      <w:marRight w:val="0"/>
      <w:marTop w:val="0"/>
      <w:marBottom w:val="0"/>
      <w:divBdr>
        <w:top w:val="none" w:sz="0" w:space="0" w:color="auto"/>
        <w:left w:val="none" w:sz="0" w:space="0" w:color="auto"/>
        <w:bottom w:val="none" w:sz="0" w:space="0" w:color="auto"/>
        <w:right w:val="none" w:sz="0" w:space="0" w:color="auto"/>
      </w:divBdr>
    </w:div>
    <w:div w:id="1984576333">
      <w:bodyDiv w:val="1"/>
      <w:marLeft w:val="0"/>
      <w:marRight w:val="0"/>
      <w:marTop w:val="0"/>
      <w:marBottom w:val="0"/>
      <w:divBdr>
        <w:top w:val="none" w:sz="0" w:space="0" w:color="auto"/>
        <w:left w:val="none" w:sz="0" w:space="0" w:color="auto"/>
        <w:bottom w:val="none" w:sz="0" w:space="0" w:color="auto"/>
        <w:right w:val="none" w:sz="0" w:space="0" w:color="auto"/>
      </w:divBdr>
    </w:div>
    <w:div w:id="1986201963">
      <w:bodyDiv w:val="1"/>
      <w:marLeft w:val="0"/>
      <w:marRight w:val="0"/>
      <w:marTop w:val="0"/>
      <w:marBottom w:val="0"/>
      <w:divBdr>
        <w:top w:val="none" w:sz="0" w:space="0" w:color="auto"/>
        <w:left w:val="none" w:sz="0" w:space="0" w:color="auto"/>
        <w:bottom w:val="none" w:sz="0" w:space="0" w:color="auto"/>
        <w:right w:val="none" w:sz="0" w:space="0" w:color="auto"/>
      </w:divBdr>
      <w:divsChild>
        <w:div w:id="48111138">
          <w:marLeft w:val="0"/>
          <w:marRight w:val="0"/>
          <w:marTop w:val="0"/>
          <w:marBottom w:val="0"/>
          <w:divBdr>
            <w:top w:val="none" w:sz="0" w:space="0" w:color="auto"/>
            <w:left w:val="none" w:sz="0" w:space="0" w:color="auto"/>
            <w:bottom w:val="none" w:sz="0" w:space="0" w:color="auto"/>
            <w:right w:val="none" w:sz="0" w:space="0" w:color="auto"/>
          </w:divBdr>
        </w:div>
        <w:div w:id="78065483">
          <w:marLeft w:val="0"/>
          <w:marRight w:val="0"/>
          <w:marTop w:val="0"/>
          <w:marBottom w:val="0"/>
          <w:divBdr>
            <w:top w:val="none" w:sz="0" w:space="0" w:color="auto"/>
            <w:left w:val="none" w:sz="0" w:space="0" w:color="auto"/>
            <w:bottom w:val="none" w:sz="0" w:space="0" w:color="auto"/>
            <w:right w:val="none" w:sz="0" w:space="0" w:color="auto"/>
          </w:divBdr>
        </w:div>
        <w:div w:id="82648624">
          <w:marLeft w:val="0"/>
          <w:marRight w:val="0"/>
          <w:marTop w:val="0"/>
          <w:marBottom w:val="0"/>
          <w:divBdr>
            <w:top w:val="none" w:sz="0" w:space="0" w:color="auto"/>
            <w:left w:val="none" w:sz="0" w:space="0" w:color="auto"/>
            <w:bottom w:val="none" w:sz="0" w:space="0" w:color="auto"/>
            <w:right w:val="none" w:sz="0" w:space="0" w:color="auto"/>
          </w:divBdr>
        </w:div>
        <w:div w:id="420951444">
          <w:marLeft w:val="0"/>
          <w:marRight w:val="0"/>
          <w:marTop w:val="0"/>
          <w:marBottom w:val="0"/>
          <w:divBdr>
            <w:top w:val="none" w:sz="0" w:space="0" w:color="auto"/>
            <w:left w:val="none" w:sz="0" w:space="0" w:color="auto"/>
            <w:bottom w:val="none" w:sz="0" w:space="0" w:color="auto"/>
            <w:right w:val="none" w:sz="0" w:space="0" w:color="auto"/>
          </w:divBdr>
        </w:div>
        <w:div w:id="468942362">
          <w:marLeft w:val="0"/>
          <w:marRight w:val="0"/>
          <w:marTop w:val="0"/>
          <w:marBottom w:val="0"/>
          <w:divBdr>
            <w:top w:val="none" w:sz="0" w:space="0" w:color="auto"/>
            <w:left w:val="none" w:sz="0" w:space="0" w:color="auto"/>
            <w:bottom w:val="none" w:sz="0" w:space="0" w:color="auto"/>
            <w:right w:val="none" w:sz="0" w:space="0" w:color="auto"/>
          </w:divBdr>
        </w:div>
        <w:div w:id="740250934">
          <w:marLeft w:val="0"/>
          <w:marRight w:val="0"/>
          <w:marTop w:val="0"/>
          <w:marBottom w:val="0"/>
          <w:divBdr>
            <w:top w:val="none" w:sz="0" w:space="0" w:color="auto"/>
            <w:left w:val="none" w:sz="0" w:space="0" w:color="auto"/>
            <w:bottom w:val="none" w:sz="0" w:space="0" w:color="auto"/>
            <w:right w:val="none" w:sz="0" w:space="0" w:color="auto"/>
          </w:divBdr>
        </w:div>
        <w:div w:id="1811047595">
          <w:marLeft w:val="0"/>
          <w:marRight w:val="0"/>
          <w:marTop w:val="0"/>
          <w:marBottom w:val="0"/>
          <w:divBdr>
            <w:top w:val="none" w:sz="0" w:space="0" w:color="auto"/>
            <w:left w:val="none" w:sz="0" w:space="0" w:color="auto"/>
            <w:bottom w:val="none" w:sz="0" w:space="0" w:color="auto"/>
            <w:right w:val="none" w:sz="0" w:space="0" w:color="auto"/>
          </w:divBdr>
        </w:div>
      </w:divsChild>
    </w:div>
    <w:div w:id="1988241002">
      <w:bodyDiv w:val="1"/>
      <w:marLeft w:val="0"/>
      <w:marRight w:val="0"/>
      <w:marTop w:val="0"/>
      <w:marBottom w:val="0"/>
      <w:divBdr>
        <w:top w:val="none" w:sz="0" w:space="0" w:color="auto"/>
        <w:left w:val="none" w:sz="0" w:space="0" w:color="auto"/>
        <w:bottom w:val="none" w:sz="0" w:space="0" w:color="auto"/>
        <w:right w:val="none" w:sz="0" w:space="0" w:color="auto"/>
      </w:divBdr>
    </w:div>
    <w:div w:id="1990360747">
      <w:bodyDiv w:val="1"/>
      <w:marLeft w:val="0"/>
      <w:marRight w:val="0"/>
      <w:marTop w:val="0"/>
      <w:marBottom w:val="0"/>
      <w:divBdr>
        <w:top w:val="none" w:sz="0" w:space="0" w:color="auto"/>
        <w:left w:val="none" w:sz="0" w:space="0" w:color="auto"/>
        <w:bottom w:val="none" w:sz="0" w:space="0" w:color="auto"/>
        <w:right w:val="none" w:sz="0" w:space="0" w:color="auto"/>
      </w:divBdr>
    </w:div>
    <w:div w:id="1992322638">
      <w:bodyDiv w:val="1"/>
      <w:marLeft w:val="0"/>
      <w:marRight w:val="0"/>
      <w:marTop w:val="0"/>
      <w:marBottom w:val="0"/>
      <w:divBdr>
        <w:top w:val="none" w:sz="0" w:space="0" w:color="auto"/>
        <w:left w:val="none" w:sz="0" w:space="0" w:color="auto"/>
        <w:bottom w:val="none" w:sz="0" w:space="0" w:color="auto"/>
        <w:right w:val="none" w:sz="0" w:space="0" w:color="auto"/>
      </w:divBdr>
      <w:divsChild>
        <w:div w:id="404110663">
          <w:marLeft w:val="0"/>
          <w:marRight w:val="0"/>
          <w:marTop w:val="0"/>
          <w:marBottom w:val="0"/>
          <w:divBdr>
            <w:top w:val="none" w:sz="0" w:space="0" w:color="auto"/>
            <w:left w:val="none" w:sz="0" w:space="0" w:color="auto"/>
            <w:bottom w:val="none" w:sz="0" w:space="0" w:color="auto"/>
            <w:right w:val="none" w:sz="0" w:space="0" w:color="auto"/>
          </w:divBdr>
          <w:divsChild>
            <w:div w:id="2009168011">
              <w:marLeft w:val="0"/>
              <w:marRight w:val="0"/>
              <w:marTop w:val="0"/>
              <w:marBottom w:val="0"/>
              <w:divBdr>
                <w:top w:val="none" w:sz="0" w:space="0" w:color="auto"/>
                <w:left w:val="none" w:sz="0" w:space="0" w:color="auto"/>
                <w:bottom w:val="none" w:sz="0" w:space="0" w:color="auto"/>
                <w:right w:val="none" w:sz="0" w:space="0" w:color="auto"/>
              </w:divBdr>
              <w:divsChild>
                <w:div w:id="187718460">
                  <w:marLeft w:val="0"/>
                  <w:marRight w:val="0"/>
                  <w:marTop w:val="0"/>
                  <w:marBottom w:val="0"/>
                  <w:divBdr>
                    <w:top w:val="none" w:sz="0" w:space="0" w:color="auto"/>
                    <w:left w:val="none" w:sz="0" w:space="0" w:color="auto"/>
                    <w:bottom w:val="none" w:sz="0" w:space="0" w:color="auto"/>
                    <w:right w:val="none" w:sz="0" w:space="0" w:color="auto"/>
                  </w:divBdr>
                  <w:divsChild>
                    <w:div w:id="525099545">
                      <w:marLeft w:val="0"/>
                      <w:marRight w:val="0"/>
                      <w:marTop w:val="0"/>
                      <w:marBottom w:val="0"/>
                      <w:divBdr>
                        <w:top w:val="none" w:sz="0" w:space="0" w:color="auto"/>
                        <w:left w:val="none" w:sz="0" w:space="0" w:color="auto"/>
                        <w:bottom w:val="none" w:sz="0" w:space="0" w:color="auto"/>
                        <w:right w:val="none" w:sz="0" w:space="0" w:color="auto"/>
                      </w:divBdr>
                      <w:divsChild>
                        <w:div w:id="1709793928">
                          <w:marLeft w:val="0"/>
                          <w:marRight w:val="0"/>
                          <w:marTop w:val="0"/>
                          <w:marBottom w:val="0"/>
                          <w:divBdr>
                            <w:top w:val="none" w:sz="0" w:space="0" w:color="auto"/>
                            <w:left w:val="none" w:sz="0" w:space="0" w:color="auto"/>
                            <w:bottom w:val="none" w:sz="0" w:space="0" w:color="auto"/>
                            <w:right w:val="none" w:sz="0" w:space="0" w:color="auto"/>
                          </w:divBdr>
                          <w:divsChild>
                            <w:div w:id="207231604">
                              <w:marLeft w:val="0"/>
                              <w:marRight w:val="0"/>
                              <w:marTop w:val="0"/>
                              <w:marBottom w:val="0"/>
                              <w:divBdr>
                                <w:top w:val="none" w:sz="0" w:space="0" w:color="auto"/>
                                <w:left w:val="none" w:sz="0" w:space="0" w:color="auto"/>
                                <w:bottom w:val="none" w:sz="0" w:space="0" w:color="auto"/>
                                <w:right w:val="none" w:sz="0" w:space="0" w:color="auto"/>
                              </w:divBdr>
                              <w:divsChild>
                                <w:div w:id="170529477">
                                  <w:marLeft w:val="0"/>
                                  <w:marRight w:val="0"/>
                                  <w:marTop w:val="0"/>
                                  <w:marBottom w:val="0"/>
                                  <w:divBdr>
                                    <w:top w:val="none" w:sz="0" w:space="0" w:color="auto"/>
                                    <w:left w:val="none" w:sz="0" w:space="0" w:color="auto"/>
                                    <w:bottom w:val="none" w:sz="0" w:space="0" w:color="auto"/>
                                    <w:right w:val="none" w:sz="0" w:space="0" w:color="auto"/>
                                  </w:divBdr>
                                </w:div>
                              </w:divsChild>
                            </w:div>
                            <w:div w:id="272594084">
                              <w:marLeft w:val="0"/>
                              <w:marRight w:val="0"/>
                              <w:marTop w:val="0"/>
                              <w:marBottom w:val="0"/>
                              <w:divBdr>
                                <w:top w:val="none" w:sz="0" w:space="0" w:color="auto"/>
                                <w:left w:val="none" w:sz="0" w:space="0" w:color="auto"/>
                                <w:bottom w:val="none" w:sz="0" w:space="0" w:color="auto"/>
                                <w:right w:val="none" w:sz="0" w:space="0" w:color="auto"/>
                              </w:divBdr>
                              <w:divsChild>
                                <w:div w:id="34544742">
                                  <w:marLeft w:val="0"/>
                                  <w:marRight w:val="0"/>
                                  <w:marTop w:val="0"/>
                                  <w:marBottom w:val="0"/>
                                  <w:divBdr>
                                    <w:top w:val="none" w:sz="0" w:space="0" w:color="auto"/>
                                    <w:left w:val="none" w:sz="0" w:space="0" w:color="auto"/>
                                    <w:bottom w:val="none" w:sz="0" w:space="0" w:color="auto"/>
                                    <w:right w:val="none" w:sz="0" w:space="0" w:color="auto"/>
                                  </w:divBdr>
                                </w:div>
                              </w:divsChild>
                            </w:div>
                            <w:div w:id="482821428">
                              <w:marLeft w:val="0"/>
                              <w:marRight w:val="0"/>
                              <w:marTop w:val="0"/>
                              <w:marBottom w:val="0"/>
                              <w:divBdr>
                                <w:top w:val="none" w:sz="0" w:space="0" w:color="auto"/>
                                <w:left w:val="none" w:sz="0" w:space="0" w:color="auto"/>
                                <w:bottom w:val="none" w:sz="0" w:space="0" w:color="auto"/>
                                <w:right w:val="none" w:sz="0" w:space="0" w:color="auto"/>
                              </w:divBdr>
                              <w:divsChild>
                                <w:div w:id="1437991333">
                                  <w:marLeft w:val="0"/>
                                  <w:marRight w:val="0"/>
                                  <w:marTop w:val="0"/>
                                  <w:marBottom w:val="0"/>
                                  <w:divBdr>
                                    <w:top w:val="none" w:sz="0" w:space="0" w:color="auto"/>
                                    <w:left w:val="none" w:sz="0" w:space="0" w:color="auto"/>
                                    <w:bottom w:val="none" w:sz="0" w:space="0" w:color="auto"/>
                                    <w:right w:val="none" w:sz="0" w:space="0" w:color="auto"/>
                                  </w:divBdr>
                                </w:div>
                              </w:divsChild>
                            </w:div>
                            <w:div w:id="530606671">
                              <w:marLeft w:val="0"/>
                              <w:marRight w:val="0"/>
                              <w:marTop w:val="0"/>
                              <w:marBottom w:val="0"/>
                              <w:divBdr>
                                <w:top w:val="none" w:sz="0" w:space="0" w:color="auto"/>
                                <w:left w:val="none" w:sz="0" w:space="0" w:color="auto"/>
                                <w:bottom w:val="none" w:sz="0" w:space="0" w:color="auto"/>
                                <w:right w:val="none" w:sz="0" w:space="0" w:color="auto"/>
                              </w:divBdr>
                              <w:divsChild>
                                <w:div w:id="2088844400">
                                  <w:marLeft w:val="0"/>
                                  <w:marRight w:val="0"/>
                                  <w:marTop w:val="0"/>
                                  <w:marBottom w:val="0"/>
                                  <w:divBdr>
                                    <w:top w:val="none" w:sz="0" w:space="0" w:color="auto"/>
                                    <w:left w:val="none" w:sz="0" w:space="0" w:color="auto"/>
                                    <w:bottom w:val="none" w:sz="0" w:space="0" w:color="auto"/>
                                    <w:right w:val="none" w:sz="0" w:space="0" w:color="auto"/>
                                  </w:divBdr>
                                </w:div>
                              </w:divsChild>
                            </w:div>
                            <w:div w:id="593172111">
                              <w:marLeft w:val="0"/>
                              <w:marRight w:val="0"/>
                              <w:marTop w:val="0"/>
                              <w:marBottom w:val="0"/>
                              <w:divBdr>
                                <w:top w:val="none" w:sz="0" w:space="0" w:color="auto"/>
                                <w:left w:val="none" w:sz="0" w:space="0" w:color="auto"/>
                                <w:bottom w:val="none" w:sz="0" w:space="0" w:color="auto"/>
                                <w:right w:val="none" w:sz="0" w:space="0" w:color="auto"/>
                              </w:divBdr>
                              <w:divsChild>
                                <w:div w:id="1768623372">
                                  <w:marLeft w:val="0"/>
                                  <w:marRight w:val="0"/>
                                  <w:marTop w:val="0"/>
                                  <w:marBottom w:val="0"/>
                                  <w:divBdr>
                                    <w:top w:val="none" w:sz="0" w:space="0" w:color="auto"/>
                                    <w:left w:val="none" w:sz="0" w:space="0" w:color="auto"/>
                                    <w:bottom w:val="none" w:sz="0" w:space="0" w:color="auto"/>
                                    <w:right w:val="none" w:sz="0" w:space="0" w:color="auto"/>
                                  </w:divBdr>
                                </w:div>
                              </w:divsChild>
                            </w:div>
                            <w:div w:id="606043308">
                              <w:marLeft w:val="0"/>
                              <w:marRight w:val="0"/>
                              <w:marTop w:val="0"/>
                              <w:marBottom w:val="0"/>
                              <w:divBdr>
                                <w:top w:val="none" w:sz="0" w:space="0" w:color="auto"/>
                                <w:left w:val="none" w:sz="0" w:space="0" w:color="auto"/>
                                <w:bottom w:val="none" w:sz="0" w:space="0" w:color="auto"/>
                                <w:right w:val="none" w:sz="0" w:space="0" w:color="auto"/>
                              </w:divBdr>
                              <w:divsChild>
                                <w:div w:id="677267609">
                                  <w:marLeft w:val="0"/>
                                  <w:marRight w:val="0"/>
                                  <w:marTop w:val="0"/>
                                  <w:marBottom w:val="0"/>
                                  <w:divBdr>
                                    <w:top w:val="none" w:sz="0" w:space="0" w:color="auto"/>
                                    <w:left w:val="none" w:sz="0" w:space="0" w:color="auto"/>
                                    <w:bottom w:val="none" w:sz="0" w:space="0" w:color="auto"/>
                                    <w:right w:val="none" w:sz="0" w:space="0" w:color="auto"/>
                                  </w:divBdr>
                                </w:div>
                              </w:divsChild>
                            </w:div>
                            <w:div w:id="791900896">
                              <w:marLeft w:val="0"/>
                              <w:marRight w:val="0"/>
                              <w:marTop w:val="0"/>
                              <w:marBottom w:val="0"/>
                              <w:divBdr>
                                <w:top w:val="none" w:sz="0" w:space="0" w:color="auto"/>
                                <w:left w:val="none" w:sz="0" w:space="0" w:color="auto"/>
                                <w:bottom w:val="none" w:sz="0" w:space="0" w:color="auto"/>
                                <w:right w:val="none" w:sz="0" w:space="0" w:color="auto"/>
                              </w:divBdr>
                              <w:divsChild>
                                <w:div w:id="503786747">
                                  <w:marLeft w:val="0"/>
                                  <w:marRight w:val="0"/>
                                  <w:marTop w:val="0"/>
                                  <w:marBottom w:val="0"/>
                                  <w:divBdr>
                                    <w:top w:val="none" w:sz="0" w:space="0" w:color="auto"/>
                                    <w:left w:val="none" w:sz="0" w:space="0" w:color="auto"/>
                                    <w:bottom w:val="none" w:sz="0" w:space="0" w:color="auto"/>
                                    <w:right w:val="none" w:sz="0" w:space="0" w:color="auto"/>
                                  </w:divBdr>
                                </w:div>
                              </w:divsChild>
                            </w:div>
                            <w:div w:id="948582712">
                              <w:marLeft w:val="0"/>
                              <w:marRight w:val="0"/>
                              <w:marTop w:val="0"/>
                              <w:marBottom w:val="0"/>
                              <w:divBdr>
                                <w:top w:val="none" w:sz="0" w:space="0" w:color="auto"/>
                                <w:left w:val="none" w:sz="0" w:space="0" w:color="auto"/>
                                <w:bottom w:val="none" w:sz="0" w:space="0" w:color="auto"/>
                                <w:right w:val="none" w:sz="0" w:space="0" w:color="auto"/>
                              </w:divBdr>
                              <w:divsChild>
                                <w:div w:id="134103086">
                                  <w:marLeft w:val="0"/>
                                  <w:marRight w:val="0"/>
                                  <w:marTop w:val="0"/>
                                  <w:marBottom w:val="0"/>
                                  <w:divBdr>
                                    <w:top w:val="none" w:sz="0" w:space="0" w:color="auto"/>
                                    <w:left w:val="none" w:sz="0" w:space="0" w:color="auto"/>
                                    <w:bottom w:val="none" w:sz="0" w:space="0" w:color="auto"/>
                                    <w:right w:val="none" w:sz="0" w:space="0" w:color="auto"/>
                                  </w:divBdr>
                                </w:div>
                              </w:divsChild>
                            </w:div>
                            <w:div w:id="1045249587">
                              <w:marLeft w:val="0"/>
                              <w:marRight w:val="0"/>
                              <w:marTop w:val="0"/>
                              <w:marBottom w:val="0"/>
                              <w:divBdr>
                                <w:top w:val="none" w:sz="0" w:space="0" w:color="auto"/>
                                <w:left w:val="none" w:sz="0" w:space="0" w:color="auto"/>
                                <w:bottom w:val="none" w:sz="0" w:space="0" w:color="auto"/>
                                <w:right w:val="none" w:sz="0" w:space="0" w:color="auto"/>
                              </w:divBdr>
                              <w:divsChild>
                                <w:div w:id="1134370713">
                                  <w:marLeft w:val="0"/>
                                  <w:marRight w:val="0"/>
                                  <w:marTop w:val="0"/>
                                  <w:marBottom w:val="0"/>
                                  <w:divBdr>
                                    <w:top w:val="none" w:sz="0" w:space="0" w:color="auto"/>
                                    <w:left w:val="none" w:sz="0" w:space="0" w:color="auto"/>
                                    <w:bottom w:val="none" w:sz="0" w:space="0" w:color="auto"/>
                                    <w:right w:val="none" w:sz="0" w:space="0" w:color="auto"/>
                                  </w:divBdr>
                                </w:div>
                              </w:divsChild>
                            </w:div>
                            <w:div w:id="1225486206">
                              <w:marLeft w:val="0"/>
                              <w:marRight w:val="0"/>
                              <w:marTop w:val="0"/>
                              <w:marBottom w:val="0"/>
                              <w:divBdr>
                                <w:top w:val="none" w:sz="0" w:space="0" w:color="auto"/>
                                <w:left w:val="none" w:sz="0" w:space="0" w:color="auto"/>
                                <w:bottom w:val="none" w:sz="0" w:space="0" w:color="auto"/>
                                <w:right w:val="none" w:sz="0" w:space="0" w:color="auto"/>
                              </w:divBdr>
                              <w:divsChild>
                                <w:div w:id="891965484">
                                  <w:marLeft w:val="0"/>
                                  <w:marRight w:val="0"/>
                                  <w:marTop w:val="0"/>
                                  <w:marBottom w:val="0"/>
                                  <w:divBdr>
                                    <w:top w:val="none" w:sz="0" w:space="0" w:color="auto"/>
                                    <w:left w:val="none" w:sz="0" w:space="0" w:color="auto"/>
                                    <w:bottom w:val="none" w:sz="0" w:space="0" w:color="auto"/>
                                    <w:right w:val="none" w:sz="0" w:space="0" w:color="auto"/>
                                  </w:divBdr>
                                </w:div>
                              </w:divsChild>
                            </w:div>
                            <w:div w:id="1607620294">
                              <w:marLeft w:val="0"/>
                              <w:marRight w:val="0"/>
                              <w:marTop w:val="0"/>
                              <w:marBottom w:val="0"/>
                              <w:divBdr>
                                <w:top w:val="none" w:sz="0" w:space="0" w:color="auto"/>
                                <w:left w:val="none" w:sz="0" w:space="0" w:color="auto"/>
                                <w:bottom w:val="none" w:sz="0" w:space="0" w:color="auto"/>
                                <w:right w:val="none" w:sz="0" w:space="0" w:color="auto"/>
                              </w:divBdr>
                              <w:divsChild>
                                <w:div w:id="14493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28237">
                      <w:marLeft w:val="0"/>
                      <w:marRight w:val="0"/>
                      <w:marTop w:val="0"/>
                      <w:marBottom w:val="0"/>
                      <w:divBdr>
                        <w:top w:val="none" w:sz="0" w:space="0" w:color="auto"/>
                        <w:left w:val="none" w:sz="0" w:space="0" w:color="auto"/>
                        <w:bottom w:val="none" w:sz="0" w:space="0" w:color="auto"/>
                        <w:right w:val="none" w:sz="0" w:space="0" w:color="auto"/>
                      </w:divBdr>
                      <w:divsChild>
                        <w:div w:id="6305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728944">
                  <w:marLeft w:val="0"/>
                  <w:marRight w:val="0"/>
                  <w:marTop w:val="0"/>
                  <w:marBottom w:val="0"/>
                  <w:divBdr>
                    <w:top w:val="none" w:sz="0" w:space="0" w:color="auto"/>
                    <w:left w:val="none" w:sz="0" w:space="0" w:color="auto"/>
                    <w:bottom w:val="none" w:sz="0" w:space="0" w:color="auto"/>
                    <w:right w:val="none" w:sz="0" w:space="0" w:color="auto"/>
                  </w:divBdr>
                  <w:divsChild>
                    <w:div w:id="193619086">
                      <w:marLeft w:val="0"/>
                      <w:marRight w:val="0"/>
                      <w:marTop w:val="0"/>
                      <w:marBottom w:val="0"/>
                      <w:divBdr>
                        <w:top w:val="none" w:sz="0" w:space="0" w:color="auto"/>
                        <w:left w:val="none" w:sz="0" w:space="0" w:color="auto"/>
                        <w:bottom w:val="none" w:sz="0" w:space="0" w:color="auto"/>
                        <w:right w:val="none" w:sz="0" w:space="0" w:color="auto"/>
                      </w:divBdr>
                      <w:divsChild>
                        <w:div w:id="800463711">
                          <w:marLeft w:val="0"/>
                          <w:marRight w:val="0"/>
                          <w:marTop w:val="0"/>
                          <w:marBottom w:val="0"/>
                          <w:divBdr>
                            <w:top w:val="none" w:sz="0" w:space="0" w:color="auto"/>
                            <w:left w:val="none" w:sz="0" w:space="0" w:color="auto"/>
                            <w:bottom w:val="none" w:sz="0" w:space="0" w:color="auto"/>
                            <w:right w:val="none" w:sz="0" w:space="0" w:color="auto"/>
                          </w:divBdr>
                        </w:div>
                      </w:divsChild>
                    </w:div>
                    <w:div w:id="785076212">
                      <w:marLeft w:val="0"/>
                      <w:marRight w:val="0"/>
                      <w:marTop w:val="0"/>
                      <w:marBottom w:val="0"/>
                      <w:divBdr>
                        <w:top w:val="none" w:sz="0" w:space="0" w:color="auto"/>
                        <w:left w:val="none" w:sz="0" w:space="0" w:color="auto"/>
                        <w:bottom w:val="none" w:sz="0" w:space="0" w:color="auto"/>
                        <w:right w:val="none" w:sz="0" w:space="0" w:color="auto"/>
                      </w:divBdr>
                      <w:divsChild>
                        <w:div w:id="484011117">
                          <w:marLeft w:val="0"/>
                          <w:marRight w:val="0"/>
                          <w:marTop w:val="0"/>
                          <w:marBottom w:val="0"/>
                          <w:divBdr>
                            <w:top w:val="none" w:sz="0" w:space="0" w:color="auto"/>
                            <w:left w:val="none" w:sz="0" w:space="0" w:color="auto"/>
                            <w:bottom w:val="none" w:sz="0" w:space="0" w:color="auto"/>
                            <w:right w:val="none" w:sz="0" w:space="0" w:color="auto"/>
                          </w:divBdr>
                          <w:divsChild>
                            <w:div w:id="9185389">
                              <w:marLeft w:val="0"/>
                              <w:marRight w:val="0"/>
                              <w:marTop w:val="0"/>
                              <w:marBottom w:val="0"/>
                              <w:divBdr>
                                <w:top w:val="none" w:sz="0" w:space="0" w:color="auto"/>
                                <w:left w:val="none" w:sz="0" w:space="0" w:color="auto"/>
                                <w:bottom w:val="none" w:sz="0" w:space="0" w:color="auto"/>
                                <w:right w:val="none" w:sz="0" w:space="0" w:color="auto"/>
                              </w:divBdr>
                              <w:divsChild>
                                <w:div w:id="753473594">
                                  <w:marLeft w:val="0"/>
                                  <w:marRight w:val="0"/>
                                  <w:marTop w:val="0"/>
                                  <w:marBottom w:val="0"/>
                                  <w:divBdr>
                                    <w:top w:val="none" w:sz="0" w:space="0" w:color="auto"/>
                                    <w:left w:val="none" w:sz="0" w:space="0" w:color="auto"/>
                                    <w:bottom w:val="none" w:sz="0" w:space="0" w:color="auto"/>
                                    <w:right w:val="none" w:sz="0" w:space="0" w:color="auto"/>
                                  </w:divBdr>
                                </w:div>
                              </w:divsChild>
                            </w:div>
                            <w:div w:id="140847497">
                              <w:marLeft w:val="0"/>
                              <w:marRight w:val="0"/>
                              <w:marTop w:val="0"/>
                              <w:marBottom w:val="0"/>
                              <w:divBdr>
                                <w:top w:val="none" w:sz="0" w:space="0" w:color="auto"/>
                                <w:left w:val="none" w:sz="0" w:space="0" w:color="auto"/>
                                <w:bottom w:val="none" w:sz="0" w:space="0" w:color="auto"/>
                                <w:right w:val="none" w:sz="0" w:space="0" w:color="auto"/>
                              </w:divBdr>
                              <w:divsChild>
                                <w:div w:id="377167317">
                                  <w:marLeft w:val="0"/>
                                  <w:marRight w:val="0"/>
                                  <w:marTop w:val="0"/>
                                  <w:marBottom w:val="0"/>
                                  <w:divBdr>
                                    <w:top w:val="none" w:sz="0" w:space="0" w:color="auto"/>
                                    <w:left w:val="none" w:sz="0" w:space="0" w:color="auto"/>
                                    <w:bottom w:val="none" w:sz="0" w:space="0" w:color="auto"/>
                                    <w:right w:val="none" w:sz="0" w:space="0" w:color="auto"/>
                                  </w:divBdr>
                                </w:div>
                              </w:divsChild>
                            </w:div>
                            <w:div w:id="158081080">
                              <w:marLeft w:val="0"/>
                              <w:marRight w:val="0"/>
                              <w:marTop w:val="0"/>
                              <w:marBottom w:val="0"/>
                              <w:divBdr>
                                <w:top w:val="none" w:sz="0" w:space="0" w:color="auto"/>
                                <w:left w:val="none" w:sz="0" w:space="0" w:color="auto"/>
                                <w:bottom w:val="none" w:sz="0" w:space="0" w:color="auto"/>
                                <w:right w:val="none" w:sz="0" w:space="0" w:color="auto"/>
                              </w:divBdr>
                              <w:divsChild>
                                <w:div w:id="377121546">
                                  <w:marLeft w:val="0"/>
                                  <w:marRight w:val="0"/>
                                  <w:marTop w:val="0"/>
                                  <w:marBottom w:val="0"/>
                                  <w:divBdr>
                                    <w:top w:val="none" w:sz="0" w:space="0" w:color="auto"/>
                                    <w:left w:val="none" w:sz="0" w:space="0" w:color="auto"/>
                                    <w:bottom w:val="none" w:sz="0" w:space="0" w:color="auto"/>
                                    <w:right w:val="none" w:sz="0" w:space="0" w:color="auto"/>
                                  </w:divBdr>
                                </w:div>
                              </w:divsChild>
                            </w:div>
                            <w:div w:id="304822596">
                              <w:marLeft w:val="0"/>
                              <w:marRight w:val="0"/>
                              <w:marTop w:val="0"/>
                              <w:marBottom w:val="0"/>
                              <w:divBdr>
                                <w:top w:val="none" w:sz="0" w:space="0" w:color="auto"/>
                                <w:left w:val="none" w:sz="0" w:space="0" w:color="auto"/>
                                <w:bottom w:val="none" w:sz="0" w:space="0" w:color="auto"/>
                                <w:right w:val="none" w:sz="0" w:space="0" w:color="auto"/>
                              </w:divBdr>
                              <w:divsChild>
                                <w:div w:id="266230214">
                                  <w:marLeft w:val="0"/>
                                  <w:marRight w:val="0"/>
                                  <w:marTop w:val="0"/>
                                  <w:marBottom w:val="0"/>
                                  <w:divBdr>
                                    <w:top w:val="none" w:sz="0" w:space="0" w:color="auto"/>
                                    <w:left w:val="none" w:sz="0" w:space="0" w:color="auto"/>
                                    <w:bottom w:val="none" w:sz="0" w:space="0" w:color="auto"/>
                                    <w:right w:val="none" w:sz="0" w:space="0" w:color="auto"/>
                                  </w:divBdr>
                                </w:div>
                              </w:divsChild>
                            </w:div>
                            <w:div w:id="339428585">
                              <w:marLeft w:val="0"/>
                              <w:marRight w:val="0"/>
                              <w:marTop w:val="0"/>
                              <w:marBottom w:val="0"/>
                              <w:divBdr>
                                <w:top w:val="none" w:sz="0" w:space="0" w:color="auto"/>
                                <w:left w:val="none" w:sz="0" w:space="0" w:color="auto"/>
                                <w:bottom w:val="none" w:sz="0" w:space="0" w:color="auto"/>
                                <w:right w:val="none" w:sz="0" w:space="0" w:color="auto"/>
                              </w:divBdr>
                              <w:divsChild>
                                <w:div w:id="378868134">
                                  <w:marLeft w:val="0"/>
                                  <w:marRight w:val="0"/>
                                  <w:marTop w:val="0"/>
                                  <w:marBottom w:val="0"/>
                                  <w:divBdr>
                                    <w:top w:val="none" w:sz="0" w:space="0" w:color="auto"/>
                                    <w:left w:val="none" w:sz="0" w:space="0" w:color="auto"/>
                                    <w:bottom w:val="none" w:sz="0" w:space="0" w:color="auto"/>
                                    <w:right w:val="none" w:sz="0" w:space="0" w:color="auto"/>
                                  </w:divBdr>
                                </w:div>
                              </w:divsChild>
                            </w:div>
                            <w:div w:id="406462723">
                              <w:marLeft w:val="0"/>
                              <w:marRight w:val="0"/>
                              <w:marTop w:val="0"/>
                              <w:marBottom w:val="0"/>
                              <w:divBdr>
                                <w:top w:val="none" w:sz="0" w:space="0" w:color="auto"/>
                                <w:left w:val="none" w:sz="0" w:space="0" w:color="auto"/>
                                <w:bottom w:val="none" w:sz="0" w:space="0" w:color="auto"/>
                                <w:right w:val="none" w:sz="0" w:space="0" w:color="auto"/>
                              </w:divBdr>
                              <w:divsChild>
                                <w:div w:id="1172137988">
                                  <w:marLeft w:val="0"/>
                                  <w:marRight w:val="0"/>
                                  <w:marTop w:val="0"/>
                                  <w:marBottom w:val="0"/>
                                  <w:divBdr>
                                    <w:top w:val="none" w:sz="0" w:space="0" w:color="auto"/>
                                    <w:left w:val="none" w:sz="0" w:space="0" w:color="auto"/>
                                    <w:bottom w:val="none" w:sz="0" w:space="0" w:color="auto"/>
                                    <w:right w:val="none" w:sz="0" w:space="0" w:color="auto"/>
                                  </w:divBdr>
                                </w:div>
                              </w:divsChild>
                            </w:div>
                            <w:div w:id="460927951">
                              <w:marLeft w:val="0"/>
                              <w:marRight w:val="0"/>
                              <w:marTop w:val="0"/>
                              <w:marBottom w:val="0"/>
                              <w:divBdr>
                                <w:top w:val="none" w:sz="0" w:space="0" w:color="auto"/>
                                <w:left w:val="none" w:sz="0" w:space="0" w:color="auto"/>
                                <w:bottom w:val="none" w:sz="0" w:space="0" w:color="auto"/>
                                <w:right w:val="none" w:sz="0" w:space="0" w:color="auto"/>
                              </w:divBdr>
                              <w:divsChild>
                                <w:div w:id="1985815115">
                                  <w:marLeft w:val="0"/>
                                  <w:marRight w:val="0"/>
                                  <w:marTop w:val="0"/>
                                  <w:marBottom w:val="0"/>
                                  <w:divBdr>
                                    <w:top w:val="none" w:sz="0" w:space="0" w:color="auto"/>
                                    <w:left w:val="none" w:sz="0" w:space="0" w:color="auto"/>
                                    <w:bottom w:val="none" w:sz="0" w:space="0" w:color="auto"/>
                                    <w:right w:val="none" w:sz="0" w:space="0" w:color="auto"/>
                                  </w:divBdr>
                                </w:div>
                              </w:divsChild>
                            </w:div>
                            <w:div w:id="809519066">
                              <w:marLeft w:val="0"/>
                              <w:marRight w:val="0"/>
                              <w:marTop w:val="0"/>
                              <w:marBottom w:val="0"/>
                              <w:divBdr>
                                <w:top w:val="none" w:sz="0" w:space="0" w:color="auto"/>
                                <w:left w:val="none" w:sz="0" w:space="0" w:color="auto"/>
                                <w:bottom w:val="none" w:sz="0" w:space="0" w:color="auto"/>
                                <w:right w:val="none" w:sz="0" w:space="0" w:color="auto"/>
                              </w:divBdr>
                              <w:divsChild>
                                <w:div w:id="218632985">
                                  <w:marLeft w:val="0"/>
                                  <w:marRight w:val="0"/>
                                  <w:marTop w:val="0"/>
                                  <w:marBottom w:val="0"/>
                                  <w:divBdr>
                                    <w:top w:val="none" w:sz="0" w:space="0" w:color="auto"/>
                                    <w:left w:val="none" w:sz="0" w:space="0" w:color="auto"/>
                                    <w:bottom w:val="none" w:sz="0" w:space="0" w:color="auto"/>
                                    <w:right w:val="none" w:sz="0" w:space="0" w:color="auto"/>
                                  </w:divBdr>
                                </w:div>
                              </w:divsChild>
                            </w:div>
                            <w:div w:id="916328870">
                              <w:marLeft w:val="0"/>
                              <w:marRight w:val="0"/>
                              <w:marTop w:val="0"/>
                              <w:marBottom w:val="0"/>
                              <w:divBdr>
                                <w:top w:val="none" w:sz="0" w:space="0" w:color="auto"/>
                                <w:left w:val="none" w:sz="0" w:space="0" w:color="auto"/>
                                <w:bottom w:val="none" w:sz="0" w:space="0" w:color="auto"/>
                                <w:right w:val="none" w:sz="0" w:space="0" w:color="auto"/>
                              </w:divBdr>
                              <w:divsChild>
                                <w:div w:id="86658675">
                                  <w:marLeft w:val="0"/>
                                  <w:marRight w:val="0"/>
                                  <w:marTop w:val="0"/>
                                  <w:marBottom w:val="0"/>
                                  <w:divBdr>
                                    <w:top w:val="none" w:sz="0" w:space="0" w:color="auto"/>
                                    <w:left w:val="none" w:sz="0" w:space="0" w:color="auto"/>
                                    <w:bottom w:val="none" w:sz="0" w:space="0" w:color="auto"/>
                                    <w:right w:val="none" w:sz="0" w:space="0" w:color="auto"/>
                                  </w:divBdr>
                                </w:div>
                              </w:divsChild>
                            </w:div>
                            <w:div w:id="1153912311">
                              <w:marLeft w:val="0"/>
                              <w:marRight w:val="0"/>
                              <w:marTop w:val="0"/>
                              <w:marBottom w:val="0"/>
                              <w:divBdr>
                                <w:top w:val="none" w:sz="0" w:space="0" w:color="auto"/>
                                <w:left w:val="none" w:sz="0" w:space="0" w:color="auto"/>
                                <w:bottom w:val="none" w:sz="0" w:space="0" w:color="auto"/>
                                <w:right w:val="none" w:sz="0" w:space="0" w:color="auto"/>
                              </w:divBdr>
                              <w:divsChild>
                                <w:div w:id="1842622392">
                                  <w:marLeft w:val="0"/>
                                  <w:marRight w:val="0"/>
                                  <w:marTop w:val="0"/>
                                  <w:marBottom w:val="0"/>
                                  <w:divBdr>
                                    <w:top w:val="none" w:sz="0" w:space="0" w:color="auto"/>
                                    <w:left w:val="none" w:sz="0" w:space="0" w:color="auto"/>
                                    <w:bottom w:val="none" w:sz="0" w:space="0" w:color="auto"/>
                                    <w:right w:val="none" w:sz="0" w:space="0" w:color="auto"/>
                                  </w:divBdr>
                                </w:div>
                              </w:divsChild>
                            </w:div>
                            <w:div w:id="1588153066">
                              <w:marLeft w:val="0"/>
                              <w:marRight w:val="0"/>
                              <w:marTop w:val="0"/>
                              <w:marBottom w:val="0"/>
                              <w:divBdr>
                                <w:top w:val="none" w:sz="0" w:space="0" w:color="auto"/>
                                <w:left w:val="none" w:sz="0" w:space="0" w:color="auto"/>
                                <w:bottom w:val="none" w:sz="0" w:space="0" w:color="auto"/>
                                <w:right w:val="none" w:sz="0" w:space="0" w:color="auto"/>
                              </w:divBdr>
                              <w:divsChild>
                                <w:div w:id="4825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2752325">
          <w:marLeft w:val="0"/>
          <w:marRight w:val="0"/>
          <w:marTop w:val="0"/>
          <w:marBottom w:val="0"/>
          <w:divBdr>
            <w:top w:val="none" w:sz="0" w:space="0" w:color="auto"/>
            <w:left w:val="none" w:sz="0" w:space="0" w:color="auto"/>
            <w:bottom w:val="none" w:sz="0" w:space="0" w:color="auto"/>
            <w:right w:val="none" w:sz="0" w:space="0" w:color="auto"/>
          </w:divBdr>
        </w:div>
      </w:divsChild>
    </w:div>
    <w:div w:id="1994794292">
      <w:bodyDiv w:val="1"/>
      <w:marLeft w:val="0"/>
      <w:marRight w:val="0"/>
      <w:marTop w:val="0"/>
      <w:marBottom w:val="0"/>
      <w:divBdr>
        <w:top w:val="none" w:sz="0" w:space="0" w:color="auto"/>
        <w:left w:val="none" w:sz="0" w:space="0" w:color="auto"/>
        <w:bottom w:val="none" w:sz="0" w:space="0" w:color="auto"/>
        <w:right w:val="none" w:sz="0" w:space="0" w:color="auto"/>
      </w:divBdr>
    </w:div>
    <w:div w:id="1997566125">
      <w:bodyDiv w:val="1"/>
      <w:marLeft w:val="0"/>
      <w:marRight w:val="0"/>
      <w:marTop w:val="0"/>
      <w:marBottom w:val="0"/>
      <w:divBdr>
        <w:top w:val="none" w:sz="0" w:space="0" w:color="auto"/>
        <w:left w:val="none" w:sz="0" w:space="0" w:color="auto"/>
        <w:bottom w:val="none" w:sz="0" w:space="0" w:color="auto"/>
        <w:right w:val="none" w:sz="0" w:space="0" w:color="auto"/>
      </w:divBdr>
    </w:div>
    <w:div w:id="1997682021">
      <w:bodyDiv w:val="1"/>
      <w:marLeft w:val="0"/>
      <w:marRight w:val="0"/>
      <w:marTop w:val="0"/>
      <w:marBottom w:val="0"/>
      <w:divBdr>
        <w:top w:val="none" w:sz="0" w:space="0" w:color="auto"/>
        <w:left w:val="none" w:sz="0" w:space="0" w:color="auto"/>
        <w:bottom w:val="none" w:sz="0" w:space="0" w:color="auto"/>
        <w:right w:val="none" w:sz="0" w:space="0" w:color="auto"/>
      </w:divBdr>
    </w:div>
    <w:div w:id="2009625441">
      <w:bodyDiv w:val="1"/>
      <w:marLeft w:val="0"/>
      <w:marRight w:val="0"/>
      <w:marTop w:val="0"/>
      <w:marBottom w:val="0"/>
      <w:divBdr>
        <w:top w:val="none" w:sz="0" w:space="0" w:color="auto"/>
        <w:left w:val="none" w:sz="0" w:space="0" w:color="auto"/>
        <w:bottom w:val="none" w:sz="0" w:space="0" w:color="auto"/>
        <w:right w:val="none" w:sz="0" w:space="0" w:color="auto"/>
      </w:divBdr>
    </w:div>
    <w:div w:id="2014256462">
      <w:bodyDiv w:val="1"/>
      <w:marLeft w:val="0"/>
      <w:marRight w:val="0"/>
      <w:marTop w:val="0"/>
      <w:marBottom w:val="0"/>
      <w:divBdr>
        <w:top w:val="none" w:sz="0" w:space="0" w:color="auto"/>
        <w:left w:val="none" w:sz="0" w:space="0" w:color="auto"/>
        <w:bottom w:val="none" w:sz="0" w:space="0" w:color="auto"/>
        <w:right w:val="none" w:sz="0" w:space="0" w:color="auto"/>
      </w:divBdr>
    </w:div>
    <w:div w:id="2015843264">
      <w:bodyDiv w:val="1"/>
      <w:marLeft w:val="0"/>
      <w:marRight w:val="0"/>
      <w:marTop w:val="0"/>
      <w:marBottom w:val="0"/>
      <w:divBdr>
        <w:top w:val="none" w:sz="0" w:space="0" w:color="auto"/>
        <w:left w:val="none" w:sz="0" w:space="0" w:color="auto"/>
        <w:bottom w:val="none" w:sz="0" w:space="0" w:color="auto"/>
        <w:right w:val="none" w:sz="0" w:space="0" w:color="auto"/>
      </w:divBdr>
    </w:div>
    <w:div w:id="2018386964">
      <w:bodyDiv w:val="1"/>
      <w:marLeft w:val="0"/>
      <w:marRight w:val="0"/>
      <w:marTop w:val="0"/>
      <w:marBottom w:val="0"/>
      <w:divBdr>
        <w:top w:val="none" w:sz="0" w:space="0" w:color="auto"/>
        <w:left w:val="none" w:sz="0" w:space="0" w:color="auto"/>
        <w:bottom w:val="none" w:sz="0" w:space="0" w:color="auto"/>
        <w:right w:val="none" w:sz="0" w:space="0" w:color="auto"/>
      </w:divBdr>
    </w:div>
    <w:div w:id="2025933745">
      <w:bodyDiv w:val="1"/>
      <w:marLeft w:val="0"/>
      <w:marRight w:val="0"/>
      <w:marTop w:val="0"/>
      <w:marBottom w:val="0"/>
      <w:divBdr>
        <w:top w:val="none" w:sz="0" w:space="0" w:color="auto"/>
        <w:left w:val="none" w:sz="0" w:space="0" w:color="auto"/>
        <w:bottom w:val="none" w:sz="0" w:space="0" w:color="auto"/>
        <w:right w:val="none" w:sz="0" w:space="0" w:color="auto"/>
      </w:divBdr>
    </w:div>
    <w:div w:id="2051492762">
      <w:bodyDiv w:val="1"/>
      <w:marLeft w:val="0"/>
      <w:marRight w:val="0"/>
      <w:marTop w:val="0"/>
      <w:marBottom w:val="0"/>
      <w:divBdr>
        <w:top w:val="none" w:sz="0" w:space="0" w:color="auto"/>
        <w:left w:val="none" w:sz="0" w:space="0" w:color="auto"/>
        <w:bottom w:val="none" w:sz="0" w:space="0" w:color="auto"/>
        <w:right w:val="none" w:sz="0" w:space="0" w:color="auto"/>
      </w:divBdr>
    </w:div>
    <w:div w:id="2053532965">
      <w:bodyDiv w:val="1"/>
      <w:marLeft w:val="0"/>
      <w:marRight w:val="0"/>
      <w:marTop w:val="0"/>
      <w:marBottom w:val="0"/>
      <w:divBdr>
        <w:top w:val="none" w:sz="0" w:space="0" w:color="auto"/>
        <w:left w:val="none" w:sz="0" w:space="0" w:color="auto"/>
        <w:bottom w:val="none" w:sz="0" w:space="0" w:color="auto"/>
        <w:right w:val="none" w:sz="0" w:space="0" w:color="auto"/>
      </w:divBdr>
    </w:div>
    <w:div w:id="2054309433">
      <w:bodyDiv w:val="1"/>
      <w:marLeft w:val="0"/>
      <w:marRight w:val="0"/>
      <w:marTop w:val="0"/>
      <w:marBottom w:val="0"/>
      <w:divBdr>
        <w:top w:val="none" w:sz="0" w:space="0" w:color="auto"/>
        <w:left w:val="none" w:sz="0" w:space="0" w:color="auto"/>
        <w:bottom w:val="none" w:sz="0" w:space="0" w:color="auto"/>
        <w:right w:val="none" w:sz="0" w:space="0" w:color="auto"/>
      </w:divBdr>
    </w:div>
    <w:div w:id="2054574695">
      <w:bodyDiv w:val="1"/>
      <w:marLeft w:val="0"/>
      <w:marRight w:val="0"/>
      <w:marTop w:val="0"/>
      <w:marBottom w:val="0"/>
      <w:divBdr>
        <w:top w:val="none" w:sz="0" w:space="0" w:color="auto"/>
        <w:left w:val="none" w:sz="0" w:space="0" w:color="auto"/>
        <w:bottom w:val="none" w:sz="0" w:space="0" w:color="auto"/>
        <w:right w:val="none" w:sz="0" w:space="0" w:color="auto"/>
      </w:divBdr>
    </w:div>
    <w:div w:id="2056809758">
      <w:bodyDiv w:val="1"/>
      <w:marLeft w:val="0"/>
      <w:marRight w:val="0"/>
      <w:marTop w:val="0"/>
      <w:marBottom w:val="0"/>
      <w:divBdr>
        <w:top w:val="none" w:sz="0" w:space="0" w:color="auto"/>
        <w:left w:val="none" w:sz="0" w:space="0" w:color="auto"/>
        <w:bottom w:val="none" w:sz="0" w:space="0" w:color="auto"/>
        <w:right w:val="none" w:sz="0" w:space="0" w:color="auto"/>
      </w:divBdr>
    </w:div>
    <w:div w:id="2073193297">
      <w:bodyDiv w:val="1"/>
      <w:marLeft w:val="0"/>
      <w:marRight w:val="0"/>
      <w:marTop w:val="0"/>
      <w:marBottom w:val="0"/>
      <w:divBdr>
        <w:top w:val="none" w:sz="0" w:space="0" w:color="auto"/>
        <w:left w:val="none" w:sz="0" w:space="0" w:color="auto"/>
        <w:bottom w:val="none" w:sz="0" w:space="0" w:color="auto"/>
        <w:right w:val="none" w:sz="0" w:space="0" w:color="auto"/>
      </w:divBdr>
    </w:div>
    <w:div w:id="2076851275">
      <w:bodyDiv w:val="1"/>
      <w:marLeft w:val="0"/>
      <w:marRight w:val="0"/>
      <w:marTop w:val="0"/>
      <w:marBottom w:val="0"/>
      <w:divBdr>
        <w:top w:val="none" w:sz="0" w:space="0" w:color="auto"/>
        <w:left w:val="none" w:sz="0" w:space="0" w:color="auto"/>
        <w:bottom w:val="none" w:sz="0" w:space="0" w:color="auto"/>
        <w:right w:val="none" w:sz="0" w:space="0" w:color="auto"/>
      </w:divBdr>
    </w:div>
    <w:div w:id="2085104570">
      <w:bodyDiv w:val="1"/>
      <w:marLeft w:val="0"/>
      <w:marRight w:val="0"/>
      <w:marTop w:val="0"/>
      <w:marBottom w:val="0"/>
      <w:divBdr>
        <w:top w:val="none" w:sz="0" w:space="0" w:color="auto"/>
        <w:left w:val="none" w:sz="0" w:space="0" w:color="auto"/>
        <w:bottom w:val="none" w:sz="0" w:space="0" w:color="auto"/>
        <w:right w:val="none" w:sz="0" w:space="0" w:color="auto"/>
      </w:divBdr>
    </w:div>
    <w:div w:id="2092116560">
      <w:bodyDiv w:val="1"/>
      <w:marLeft w:val="0"/>
      <w:marRight w:val="0"/>
      <w:marTop w:val="0"/>
      <w:marBottom w:val="0"/>
      <w:divBdr>
        <w:top w:val="none" w:sz="0" w:space="0" w:color="auto"/>
        <w:left w:val="none" w:sz="0" w:space="0" w:color="auto"/>
        <w:bottom w:val="none" w:sz="0" w:space="0" w:color="auto"/>
        <w:right w:val="none" w:sz="0" w:space="0" w:color="auto"/>
      </w:divBdr>
    </w:div>
    <w:div w:id="2093772517">
      <w:bodyDiv w:val="1"/>
      <w:marLeft w:val="0"/>
      <w:marRight w:val="0"/>
      <w:marTop w:val="0"/>
      <w:marBottom w:val="0"/>
      <w:divBdr>
        <w:top w:val="none" w:sz="0" w:space="0" w:color="auto"/>
        <w:left w:val="none" w:sz="0" w:space="0" w:color="auto"/>
        <w:bottom w:val="none" w:sz="0" w:space="0" w:color="auto"/>
        <w:right w:val="none" w:sz="0" w:space="0" w:color="auto"/>
      </w:divBdr>
    </w:div>
    <w:div w:id="2101368716">
      <w:bodyDiv w:val="1"/>
      <w:marLeft w:val="0"/>
      <w:marRight w:val="0"/>
      <w:marTop w:val="0"/>
      <w:marBottom w:val="0"/>
      <w:divBdr>
        <w:top w:val="none" w:sz="0" w:space="0" w:color="auto"/>
        <w:left w:val="none" w:sz="0" w:space="0" w:color="auto"/>
        <w:bottom w:val="none" w:sz="0" w:space="0" w:color="auto"/>
        <w:right w:val="none" w:sz="0" w:space="0" w:color="auto"/>
      </w:divBdr>
    </w:div>
    <w:div w:id="2114741725">
      <w:bodyDiv w:val="1"/>
      <w:marLeft w:val="0"/>
      <w:marRight w:val="0"/>
      <w:marTop w:val="0"/>
      <w:marBottom w:val="0"/>
      <w:divBdr>
        <w:top w:val="none" w:sz="0" w:space="0" w:color="auto"/>
        <w:left w:val="none" w:sz="0" w:space="0" w:color="auto"/>
        <w:bottom w:val="none" w:sz="0" w:space="0" w:color="auto"/>
        <w:right w:val="none" w:sz="0" w:space="0" w:color="auto"/>
      </w:divBdr>
    </w:div>
    <w:div w:id="2118408669">
      <w:bodyDiv w:val="1"/>
      <w:marLeft w:val="0"/>
      <w:marRight w:val="0"/>
      <w:marTop w:val="0"/>
      <w:marBottom w:val="0"/>
      <w:divBdr>
        <w:top w:val="none" w:sz="0" w:space="0" w:color="auto"/>
        <w:left w:val="none" w:sz="0" w:space="0" w:color="auto"/>
        <w:bottom w:val="none" w:sz="0" w:space="0" w:color="auto"/>
        <w:right w:val="none" w:sz="0" w:space="0" w:color="auto"/>
      </w:divBdr>
    </w:div>
    <w:div w:id="2120370772">
      <w:bodyDiv w:val="1"/>
      <w:marLeft w:val="0"/>
      <w:marRight w:val="0"/>
      <w:marTop w:val="0"/>
      <w:marBottom w:val="0"/>
      <w:divBdr>
        <w:top w:val="none" w:sz="0" w:space="0" w:color="auto"/>
        <w:left w:val="none" w:sz="0" w:space="0" w:color="auto"/>
        <w:bottom w:val="none" w:sz="0" w:space="0" w:color="auto"/>
        <w:right w:val="none" w:sz="0" w:space="0" w:color="auto"/>
      </w:divBdr>
    </w:div>
    <w:div w:id="2121491815">
      <w:bodyDiv w:val="1"/>
      <w:marLeft w:val="0"/>
      <w:marRight w:val="0"/>
      <w:marTop w:val="0"/>
      <w:marBottom w:val="0"/>
      <w:divBdr>
        <w:top w:val="none" w:sz="0" w:space="0" w:color="auto"/>
        <w:left w:val="none" w:sz="0" w:space="0" w:color="auto"/>
        <w:bottom w:val="none" w:sz="0" w:space="0" w:color="auto"/>
        <w:right w:val="none" w:sz="0" w:space="0" w:color="auto"/>
      </w:divBdr>
      <w:divsChild>
        <w:div w:id="174542672">
          <w:marLeft w:val="0"/>
          <w:marRight w:val="0"/>
          <w:marTop w:val="0"/>
          <w:marBottom w:val="0"/>
          <w:divBdr>
            <w:top w:val="none" w:sz="0" w:space="0" w:color="auto"/>
            <w:left w:val="none" w:sz="0" w:space="0" w:color="auto"/>
            <w:bottom w:val="none" w:sz="0" w:space="0" w:color="auto"/>
            <w:right w:val="none" w:sz="0" w:space="0" w:color="auto"/>
          </w:divBdr>
        </w:div>
        <w:div w:id="1635133359">
          <w:marLeft w:val="0"/>
          <w:marRight w:val="0"/>
          <w:marTop w:val="0"/>
          <w:marBottom w:val="0"/>
          <w:divBdr>
            <w:top w:val="none" w:sz="0" w:space="0" w:color="auto"/>
            <w:left w:val="none" w:sz="0" w:space="0" w:color="auto"/>
            <w:bottom w:val="none" w:sz="0" w:space="0" w:color="auto"/>
            <w:right w:val="none" w:sz="0" w:space="0" w:color="auto"/>
          </w:divBdr>
        </w:div>
      </w:divsChild>
    </w:div>
    <w:div w:id="2122066162">
      <w:bodyDiv w:val="1"/>
      <w:marLeft w:val="0"/>
      <w:marRight w:val="0"/>
      <w:marTop w:val="0"/>
      <w:marBottom w:val="0"/>
      <w:divBdr>
        <w:top w:val="none" w:sz="0" w:space="0" w:color="auto"/>
        <w:left w:val="none" w:sz="0" w:space="0" w:color="auto"/>
        <w:bottom w:val="none" w:sz="0" w:space="0" w:color="auto"/>
        <w:right w:val="none" w:sz="0" w:space="0" w:color="auto"/>
      </w:divBdr>
    </w:div>
    <w:div w:id="2132169551">
      <w:bodyDiv w:val="1"/>
      <w:marLeft w:val="0"/>
      <w:marRight w:val="0"/>
      <w:marTop w:val="0"/>
      <w:marBottom w:val="0"/>
      <w:divBdr>
        <w:top w:val="none" w:sz="0" w:space="0" w:color="auto"/>
        <w:left w:val="none" w:sz="0" w:space="0" w:color="auto"/>
        <w:bottom w:val="none" w:sz="0" w:space="0" w:color="auto"/>
        <w:right w:val="none" w:sz="0" w:space="0" w:color="auto"/>
      </w:divBdr>
    </w:div>
    <w:div w:id="213706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1" Type="http://schemas.openxmlformats.org/officeDocument/2006/relationships/hyperlink" Target="https://www.assembla.com/spaces/sis/wiki/Spatial_Data_Management_Roadmap" TargetMode="External"/><Relationship Id="rId170" Type="http://schemas.openxmlformats.org/officeDocument/2006/relationships/hyperlink" Target="https://my.esri.com/" TargetMode="External"/><Relationship Id="rId268" Type="http://schemas.openxmlformats.org/officeDocument/2006/relationships/hyperlink" Target="http://79.125.16.106/iucn/mapper/index.html?ID_NO=133526" TargetMode="External"/><Relationship Id="rId475" Type="http://schemas.openxmlformats.org/officeDocument/2006/relationships/hyperlink" Target="http://www.whatwg.org/specs/web-apps/current-work/multipage/the-canvas-element.html" TargetMode="External"/><Relationship Id="rId682" Type="http://schemas.openxmlformats.org/officeDocument/2006/relationships/image" Target="media/image97.png"/><Relationship Id="rId128" Type="http://schemas.openxmlformats.org/officeDocument/2006/relationships/hyperlink" Target="http://help.arcgis.com/en/arcgisdesktop/10.0/help/index.html" TargetMode="External"/><Relationship Id="rId335" Type="http://schemas.openxmlformats.org/officeDocument/2006/relationships/hyperlink" Target="https://github.com/MapofLife/MOL/blob/develop/app/js/mol.map.query.js" TargetMode="External"/><Relationship Id="rId542" Type="http://schemas.openxmlformats.org/officeDocument/2006/relationships/image" Target="media/image44.png"/><Relationship Id="rId987" Type="http://schemas.openxmlformats.org/officeDocument/2006/relationships/hyperlink" Target="http://support.apple.com/kb/DL1572?viewlocale=en_US&amp;locale=en_US" TargetMode="External"/><Relationship Id="rId1172" Type="http://schemas.openxmlformats.org/officeDocument/2006/relationships/hyperlink" Target="https://cloud.google.com/appengine/docs/python/tools/webapp2" TargetMode="External"/><Relationship Id="rId402" Type="http://schemas.openxmlformats.org/officeDocument/2006/relationships/hyperlink" Target="http://h03-dev-vm7/cgi-bin/eSpecies/getQuadkeyXY/27025,16972" TargetMode="External"/><Relationship Id="rId847" Type="http://schemas.openxmlformats.org/officeDocument/2006/relationships/hyperlink" Target="http://esri.github.io/geometry-api-java/javadoc/com/esri/core/geometry/OperatorSimplify.html" TargetMode="External"/><Relationship Id="rId1032" Type="http://schemas.openxmlformats.org/officeDocument/2006/relationships/hyperlink" Target="https://groups.google.com/forum/" TargetMode="External"/><Relationship Id="rId707" Type="http://schemas.openxmlformats.org/officeDocument/2006/relationships/hyperlink" Target="https://ee-api.appspot.com/api/algorithms" TargetMode="External"/><Relationship Id="rId914" Type="http://schemas.openxmlformats.org/officeDocument/2006/relationships/hyperlink" Target="https://cwiki.apache.org/confluence/display/Hive/LanguageManual+DDL" TargetMode="External"/><Relationship Id="rId1337" Type="http://schemas.openxmlformats.org/officeDocument/2006/relationships/theme" Target="theme/theme1.xml"/><Relationship Id="rId43" Type="http://schemas.openxmlformats.org/officeDocument/2006/relationships/hyperlink" Target="http://mdgs.un.org/unsd/mdg/Metadata.aspx?IndicatorId=0&amp;SeriesId=784" TargetMode="External"/><Relationship Id="rId192" Type="http://schemas.openxmlformats.org/officeDocument/2006/relationships/hyperlink" Target="http://www.cs.stanford.edu/people/ang//papers/nips06-mapreducemulticore.pdf" TargetMode="External"/><Relationship Id="rId497" Type="http://schemas.openxmlformats.org/officeDocument/2006/relationships/hyperlink" Target="https://intragate.ec.europa.eu/cas/serviceValidate?ticket=ST-1215526-feQuKjJnnRzhalLjhStwezzUcPbOGQDjhdBB6BCdcHL2Kvf76IOD7sPp96y2I6asBfBnuMXMxvzNZLV6ICWx1q0-zGb7phj4Ee1yZkxJDMxPnW-K4BYUuLoekXPEboCnXIAmq7oGp6w3WiHUjmUVDnqKU0&amp;service=http://localhost/test" TargetMode="External"/><Relationship Id="rId357" Type="http://schemas.openxmlformats.org/officeDocument/2006/relationships/hyperlink" Target="http://h03-dev-vm7/eSpecies/REST/%20but%20Access%20Forbidden%20still" TargetMode="External"/><Relationship Id="rId1194" Type="http://schemas.openxmlformats.org/officeDocument/2006/relationships/hyperlink" Target="http://www.postgresonline.com/journal/archives/38-PuTTY-for-SSH-Tunneling-to-PostgreSQL-Server.html" TargetMode="External"/><Relationship Id="rId217" Type="http://schemas.openxmlformats.org/officeDocument/2006/relationships/hyperlink" Target="http://ecat-dev.gbif.org/ws/usage/?rkey=1007&amp;q=Turdus" TargetMode="External"/><Relationship Id="rId564" Type="http://schemas.openxmlformats.org/officeDocument/2006/relationships/image" Target="media/image52.png"/><Relationship Id="rId771" Type="http://schemas.openxmlformats.org/officeDocument/2006/relationships/hyperlink" Target="https://developers.google.com/picasa-web/" TargetMode="External"/><Relationship Id="rId869" Type="http://schemas.openxmlformats.org/officeDocument/2006/relationships/hyperlink" Target="https://github.com/crs4/pydoop" TargetMode="External"/><Relationship Id="rId424" Type="http://schemas.openxmlformats.org/officeDocument/2006/relationships/hyperlink" Target="http://h03-dev-vm7/cgi-bin/eSpecies/quadkeydata/map/1/17975" TargetMode="External"/><Relationship Id="rId631" Type="http://schemas.openxmlformats.org/officeDocument/2006/relationships/hyperlink" Target="https://github.com/andrewcottam/postgis_scripts/blob/master/all_swdb_validation_points_query.sql" TargetMode="External"/><Relationship Id="rId729" Type="http://schemas.openxmlformats.org/officeDocument/2006/relationships/hyperlink" Target="http://gis.stackexchange.com/questions/8650/how-to-measure-the-accuracy-of-latitude-and-longitude" TargetMode="External"/><Relationship Id="rId1054" Type="http://schemas.openxmlformats.org/officeDocument/2006/relationships/hyperlink" Targe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 TargetMode="External"/><Relationship Id="rId1261" Type="http://schemas.openxmlformats.org/officeDocument/2006/relationships/hyperlink" Target="https://github.com/andrewcottam/python-rest-server.git" TargetMode="External"/><Relationship Id="rId936" Type="http://schemas.openxmlformats.org/officeDocument/2006/relationships/hyperlink" Target="http://cloudera-manager.jrc.it:7180/cmf/home" TargetMode="External"/><Relationship Id="rId1121" Type="http://schemas.openxmlformats.org/officeDocument/2006/relationships/hyperlink" Target="http://dojotoolkit.org/reference-guide/1.9/dijit/_WidgetBase.html" TargetMode="External"/><Relationship Id="rId1219" Type="http://schemas.openxmlformats.org/officeDocument/2006/relationships/hyperlink" Target="http://gitref.org/" TargetMode="External"/><Relationship Id="rId65" Type="http://schemas.openxmlformats.org/officeDocument/2006/relationships/hyperlink" Target="http://landsat.usgs.gov/about_ground_stations.php" TargetMode="External"/><Relationship Id="rId281" Type="http://schemas.openxmlformats.org/officeDocument/2006/relationships/hyperlink" Target="http://79.125.16.106/ArcGIS/services/Andrew/OrangUtan/MapServer/WFSServer?request=GetFeature&amp;service=WFS&amp;maxfeatures=10&amp;typename=Andrew_OrangUtan%3AOrangUtan&amp;version=1.1.0&amp;featureid=OrangUtan.F9__1" TargetMode="External"/><Relationship Id="rId141" Type="http://schemas.openxmlformats.org/officeDocument/2006/relationships/hyperlink" Target="http://en.wikipedia.org/wiki/Z-order_(curve" TargetMode="External"/><Relationship Id="rId379" Type="http://schemas.openxmlformats.org/officeDocument/2006/relationships/hyperlink" Target="http://help.arcgis.com/en/webapi/javascript/arcgis/help/jssamples_start.htm)-%20this%20would%20need%20to%20be%20zipped%20for%20large%20amounts%20of%20data" TargetMode="External"/><Relationship Id="rId586" Type="http://schemas.openxmlformats.org/officeDocument/2006/relationships/image" Target="media/image68.png"/><Relationship Id="rId793" Type="http://schemas.openxmlformats.org/officeDocument/2006/relationships/hyperlink" Target="http://ecat-dev.gbif.org/ws/usage/?q=Panthera%20leo&amp;rkey=1" TargetMode="External"/><Relationship Id="rId7" Type="http://schemas.openxmlformats.org/officeDocument/2006/relationships/endnotes" Target="endnotes.xml"/><Relationship Id="rId239" Type="http://schemas.openxmlformats.org/officeDocument/2006/relationships/hyperlink" Target="http://maps.iucnredlist.org/map.html?id=9281" TargetMode="External"/><Relationship Id="rId446" Type="http://schemas.openxmlformats.org/officeDocument/2006/relationships/hyperlink" Target="http://www.ebmtoolsdatabase.org/tools" TargetMode="External"/><Relationship Id="rId653" Type="http://schemas.openxmlformats.org/officeDocument/2006/relationships/image" Target="media/image86.png"/><Relationship Id="rId1076" Type="http://schemas.openxmlformats.org/officeDocument/2006/relationships/hyperlink" Target="http://blog.systemed.net/post/13" TargetMode="External"/><Relationship Id="rId1283" Type="http://schemas.openxmlformats.org/officeDocument/2006/relationships/hyperlink" Target="http://pubsy.jrc.cec.eu.int/workflow" TargetMode="External"/><Relationship Id="rId306" Type="http://schemas.openxmlformats.org/officeDocument/2006/relationships/hyperlink" Target="mailto:speciescharisma6@gmail.com" TargetMode="External"/><Relationship Id="rId860" Type="http://schemas.openxmlformats.org/officeDocument/2006/relationships/hyperlink" Target="http://hadoop-m1:8088/" TargetMode="External"/><Relationship Id="rId958" Type="http://schemas.openxmlformats.org/officeDocument/2006/relationships/hyperlink" Target="https://github.com/andrewcottam/apache-hive-files/blob/260ee4ec5790e0b975b7adf956da82fabdfd5b19/species_preprocessing_4.sql" TargetMode="External"/><Relationship Id="rId1143" Type="http://schemas.openxmlformats.org/officeDocument/2006/relationships/hyperlink" Target="https://mapzen.com/documentation/tangram/sources/" TargetMode="External"/><Relationship Id="rId87" Type="http://schemas.openxmlformats.org/officeDocument/2006/relationships/hyperlink" Target="https://groups.google.com/d/msg/google-earth-engine-developers/JjgdqPhqBz4/2Ic0LGdnCAAJ" TargetMode="External"/><Relationship Id="rId513" Type="http://schemas.openxmlformats.org/officeDocument/2006/relationships/hyperlink" Target="mailto:git@github.com:andrewcottam/geeImageServer.git" TargetMode="External"/><Relationship Id="rId720" Type="http://schemas.openxmlformats.org/officeDocument/2006/relationships/hyperlink" Target="https://code.google.com/p/earthengine-api" TargetMode="External"/><Relationship Id="rId818" Type="http://schemas.openxmlformats.org/officeDocument/2006/relationships/hyperlink" Target="http://www.cloudera.com/content/cloudera/en/resources/library/training/cloudera-essentials-for-apache-hadoop-the-motivation-for-hadoop.html" TargetMode="External"/><Relationship Id="rId1003" Type="http://schemas.openxmlformats.org/officeDocument/2006/relationships/hyperlink" Target="http://geeohspatial.blogspot.it/2013/12/dealing-with-arcpy-memory-leaks.html" TargetMode="External"/><Relationship Id="rId1210" Type="http://schemas.openxmlformats.org/officeDocument/2006/relationships/hyperlink" Target="http://fortawesome.github.io/Font-Awesome/" TargetMode="External"/><Relationship Id="rId1308" Type="http://schemas.openxmlformats.org/officeDocument/2006/relationships/hyperlink" Target="http://ehabitat-wps.jrc.ec.europa.eu/cgi-bin/wdpa2011" TargetMode="External"/><Relationship Id="rId14" Type="http://schemas.openxmlformats.org/officeDocument/2006/relationships/hyperlink" Target="http://www.ga.gov.au/marine/jurisdiction/maritime-boundary-definitions.html" TargetMode="External"/><Relationship Id="rId163" Type="http://schemas.openxmlformats.org/officeDocument/2006/relationships/hyperlink" Target="file:///E:\cottaan\My%20Documents\My%20FME%20Workspaces\ibex_species.fmw" TargetMode="External"/><Relationship Id="rId370" Type="http://schemas.openxmlformats.org/officeDocument/2006/relationships/hyperlink" Target="http://stackoverflow.com/questions/5481926/how-do-people-usually-implement-jsonp-in-python" TargetMode="External"/><Relationship Id="rId230" Type="http://schemas.openxmlformats.org/officeDocument/2006/relationships/hyperlink" Target="http://www.iucnredlist.org/details/23061/0" TargetMode="External"/><Relationship Id="rId468" Type="http://schemas.openxmlformats.org/officeDocument/2006/relationships/hyperlink" Target="http://ehabitat-wps.jrc.ec.europa.eu/" TargetMode="External"/><Relationship Id="rId675" Type="http://schemas.openxmlformats.org/officeDocument/2006/relationships/hyperlink" Target="https://ee-api.appspot.com/b3ed5496bfdb08d734c4f3a28a8e172b" TargetMode="External"/><Relationship Id="rId882" Type="http://schemas.openxmlformats.org/officeDocument/2006/relationships/image" Target="media/image119.png"/><Relationship Id="rId1098" Type="http://schemas.openxmlformats.org/officeDocument/2006/relationships/hyperlink" Target="http://docs.dojocampus.org/dijit/info" TargetMode="External"/><Relationship Id="rId328" Type="http://schemas.openxmlformats.org/officeDocument/2006/relationships/image" Target="media/image31.jpeg"/><Relationship Id="rId535" Type="http://schemas.openxmlformats.org/officeDocument/2006/relationships/hyperlink" Target="https://github.com/google/earthengine-api/tree/master/demos/server-auth" TargetMode="External"/><Relationship Id="rId742" Type="http://schemas.openxmlformats.org/officeDocument/2006/relationships/hyperlink" Target="https://support.google.com/fusiontables/answer/171181?hl=en" TargetMode="External"/><Relationship Id="rId1165" Type="http://schemas.openxmlformats.org/officeDocument/2006/relationships/hyperlink" Target="http://vimeo.com/106220666" TargetMode="External"/><Relationship Id="rId602" Type="http://schemas.openxmlformats.org/officeDocument/2006/relationships/image" Target="media/image72.jpeg"/><Relationship Id="rId1025" Type="http://schemas.openxmlformats.org/officeDocument/2006/relationships/hyperlink" Target="http://localhost:8080/" TargetMode="External"/><Relationship Id="rId1232" Type="http://schemas.openxmlformats.org/officeDocument/2006/relationships/hyperlink" Target="https://github.com/kriszyp/put-selector.git" TargetMode="External"/><Relationship Id="rId907" Type="http://schemas.openxmlformats.org/officeDocument/2006/relationships/hyperlink" Target="https://cwiki.apache.org/confluence/display/Hive/HBaseIntegration" TargetMode="External"/><Relationship Id="rId36" Type="http://schemas.openxmlformats.org/officeDocument/2006/relationships/hyperlink" Target="http://www.wdpa.org/PDF/WDPA%20Data%20Standard.pdf" TargetMode="External"/><Relationship Id="rId185" Type="http://schemas.openxmlformats.org/officeDocument/2006/relationships/hyperlink" Target="http://www.christof-strauch.de/nosqldbs.pdf" TargetMode="External"/><Relationship Id="rId392" Type="http://schemas.openxmlformats.org/officeDocument/2006/relationships/hyperlink" Target="http://webpy.org/cookbook/ssl" TargetMode="External"/><Relationship Id="rId697" Type="http://schemas.openxmlformats.org/officeDocument/2006/relationships/image" Target="media/image105.png"/><Relationship Id="rId252"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29539%3C/ogc:Literal%3E%3C/ogc:PropertyIsEqualTo%3E%3C/ogc:Filter%3E&amp;typename=Andrew_SpeciesWFSLatLong:AllSpecies&amp;version=1.0.0" TargetMode="External"/><Relationship Id="rId1187" Type="http://schemas.openxmlformats.org/officeDocument/2006/relationships/hyperlink" Target="httpd:%20premature%20connection%20close" TargetMode="External"/><Relationship Id="rId112" Type="http://schemas.openxmlformats.org/officeDocument/2006/relationships/hyperlink" Target="http://forums.arcgis.com/threads/29485-convert-multiple-overlapping-polygons-into-multiple-grids?highlight=polygon+raster" TargetMode="External"/><Relationship Id="rId557" Type="http://schemas.openxmlformats.org/officeDocument/2006/relationships/image" Target="media/image46.png"/><Relationship Id="rId764" Type="http://schemas.openxmlformats.org/officeDocument/2006/relationships/hyperlink" Target="https://c.tiles.mapbox.com/v4/digitalglobe.nmmhkk79/10/501/467.png?access_token=pk.eyJ1IjoiZGlnaXRhbGdsb2JlIiwiYSI6ImNpbmJscnhhZTBudmp0cWx3MXI5bWt0djgifQ.9DibR63tG-LY6FvjDLhCXg" TargetMode="External"/><Relationship Id="rId971" Type="http://schemas.openxmlformats.org/officeDocument/2006/relationships/hyperlink" Target="http://www.postgresql.org/docs/9.0/static/indexes-intro.html" TargetMode="External"/><Relationship Id="rId417" Type="http://schemas.openxmlformats.org/officeDocument/2006/relationships/hyperlink" Target="http://h03-dev-vm7/cgi-bin/eSpecies/bbox/25728,16008,27776,17032/specieslist" TargetMode="External"/><Relationship Id="rId624" Type="http://schemas.openxmlformats.org/officeDocument/2006/relationships/hyperlink" Target="ftp://ftp.glcf.umd.edu/glcf/GlobalInlandWater/WRS2" TargetMode="External"/><Relationship Id="rId831" Type="http://schemas.openxmlformats.org/officeDocument/2006/relationships/hyperlink" Target="http://www.youtube.com/watch?v=xHvJhuGGOKc" TargetMode="External"/><Relationship Id="rId1047" Type="http://schemas.openxmlformats.org/officeDocument/2006/relationships/hyperlink" Target="http://your-server/geoserver/rest" TargetMode="External"/><Relationship Id="rId1254" Type="http://schemas.openxmlformats.org/officeDocument/2006/relationships/hyperlink" Target="https://help.ubuntu.com/community/PostgreSQL" TargetMode="External"/><Relationship Id="rId929" Type="http://schemas.openxmlformats.org/officeDocument/2006/relationships/hyperlink" Target="http://www.yourkit.com/" TargetMode="External"/><Relationship Id="rId1114" Type="http://schemas.openxmlformats.org/officeDocument/2006/relationships/hyperlink" Target="http://dojotoolkit.org/reference-guide/dijit/themes.html" TargetMode="External"/><Relationship Id="rId1321" Type="http://schemas.openxmlformats.org/officeDocument/2006/relationships/hyperlink" Target="http://proceedings.esri.com/library/userconf/proc11/uc/papers/3278_144.pdf" TargetMode="External"/><Relationship Id="rId58" Type="http://schemas.openxmlformats.org/officeDocument/2006/relationships/hyperlink" Target="https://calval.cr.usgs.gov/wordpress/wp-content/uploads/14.008_J_Storey_Geometric-and-Spatial-Performance-of-Landsat-8-Final.pdf" TargetMode="External"/><Relationship Id="rId274" Type="http://schemas.openxmlformats.org/officeDocument/2006/relationships/hyperlink" Target="http://help.arcgis.com/en/arcgisdesktop/10.0/help/index.html" TargetMode="External"/><Relationship Id="rId481" Type="http://schemas.openxmlformats.org/officeDocument/2006/relationships/hyperlink" Target="https://github.com/r3mi/poly2tri.js" TargetMode="External"/><Relationship Id="rId134" Type="http://schemas.openxmlformats.org/officeDocument/2006/relationships/hyperlink" Target="http://79.125.16.106/ArcGIS/rest/services/Andrew/eSpeciesPilot/MapServer/1/queryRelatedRecords?objectIds=1011550&amp;relationshipId=0&amp;outFields=*" TargetMode="External"/><Relationship Id="rId579" Type="http://schemas.openxmlformats.org/officeDocument/2006/relationships/image" Target="media/image61.png"/><Relationship Id="rId786" Type="http://schemas.openxmlformats.org/officeDocument/2006/relationships/hyperlink" Target="http://gdal.org/python/osgeo.ogr.Layer-class.html" TargetMode="External"/><Relationship Id="rId993" Type="http://schemas.openxmlformats.org/officeDocument/2006/relationships/image" Target="media/image125.png"/><Relationship Id="rId341" Type="http://schemas.openxmlformats.org/officeDocument/2006/relationships/hyperlink" Target="http://resources.arcgis.com/en/help/main/10.2/index.html" TargetMode="External"/><Relationship Id="rId439" Type="http://schemas.openxmlformats.org/officeDocument/2006/relationships/hyperlink" Target="https://github.com/esri/koop" TargetMode="External"/><Relationship Id="rId646" Type="http://schemas.openxmlformats.org/officeDocument/2006/relationships/image" Target="media/image82.png"/><Relationship Id="rId1069" Type="http://schemas.openxmlformats.org/officeDocument/2006/relationships/hyperlink" Target="https://www.openstreetmap.org/way/339595997" TargetMode="External"/><Relationship Id="rId1276" Type="http://schemas.openxmlformats.org/officeDocument/2006/relationships/hyperlink" Target="https://intracomm.ec.europa.eu" TargetMode="External"/><Relationship Id="rId201" Type="http://schemas.openxmlformats.org/officeDocument/2006/relationships/image" Target="media/image20.png"/><Relationship Id="rId506" Type="http://schemas.openxmlformats.org/officeDocument/2006/relationships/hyperlink" Target="http://dopa-services.jrc.it/services/ecasLogout" TargetMode="External"/><Relationship Id="rId853" Type="http://schemas.openxmlformats.org/officeDocument/2006/relationships/hyperlink" Target="http://www.cs.brandeis.edu/~rshaull/cs147a-fall-2008/hadoop-example/" TargetMode="External"/><Relationship Id="rId1136" Type="http://schemas.openxmlformats.org/officeDocument/2006/relationships/hyperlink" Target="https://www.mapbox.com/mapbox-gl-js/api/" TargetMode="External"/><Relationship Id="rId713" Type="http://schemas.openxmlformats.org/officeDocument/2006/relationships/hyperlink" Target="https://pypi.python.org/packages/source/e/earthengine-api/" TargetMode="External"/><Relationship Id="rId920" Type="http://schemas.openxmlformats.org/officeDocument/2006/relationships/hyperlink" Target="http://blog.matthewrathbone.com/2013/08/10/guide-to-writing-hive-udfs.html" TargetMode="External"/><Relationship Id="rId1203" Type="http://schemas.openxmlformats.org/officeDocument/2006/relationships/hyperlink" Target="http://spatialdemography.org/essential-python-geospatial-libraries/" TargetMode="External"/><Relationship Id="rId296" Type="http://schemas.openxmlformats.org/officeDocument/2006/relationships/hyperlink" Target="https://ajax.googleapis.com/ajax/services/search/images?v=1.0&amp;q=Gorilla%20gorilla" TargetMode="External"/><Relationship Id="rId156" Type="http://schemas.openxmlformats.org/officeDocument/2006/relationships/image" Target="media/image16.jpeg"/><Relationship Id="rId363" Type="http://schemas.openxmlformats.org/officeDocument/2006/relationships/hyperlink" Target="http://h03-dev-vm7/cgi-bin/eSpecies.py/qk/3%20and%20returns%20the%20variable%20as%20a%20parameter%20in%20the%20GET%20method" TargetMode="External"/><Relationship Id="rId570" Type="http://schemas.openxmlformats.org/officeDocument/2006/relationships/image" Target="media/image54.png"/><Relationship Id="rId223" Type="http://schemas.openxmlformats.org/officeDocument/2006/relationships/image" Target="media/image24.jpeg"/><Relationship Id="rId430" Type="http://schemas.openxmlformats.org/officeDocument/2006/relationships/hyperlink" Target="http://h03-dev-vm15:8080/geonetwork/srv/en/main.home" TargetMode="External"/><Relationship Id="rId668" Type="http://schemas.openxmlformats.org/officeDocument/2006/relationships/hyperlink" Target="https://github.com/andrewcottam/ArcGIS-Geoprocessing-Scripts/blob/master/src/JRC%20Toolbox.pyt" TargetMode="External"/><Relationship Id="rId875" Type="http://schemas.openxmlformats.org/officeDocument/2006/relationships/hyperlink" Target="http://hadoop-m1:50070/webhdfs/v1/user/hive/warehouse/tmp.db/st_geometry_data?op=LISTSTATUS" TargetMode="External"/><Relationship Id="rId1060" Type="http://schemas.openxmlformats.org/officeDocument/2006/relationships/hyperlink" Target="https://www.mapbox.com/blog/vector-tile-spec-changes/" TargetMode="External"/><Relationship Id="rId1298" Type="http://schemas.openxmlformats.org/officeDocument/2006/relationships/hyperlink" Target="http://wokinfo.com/" TargetMode="External"/><Relationship Id="rId528" Type="http://schemas.openxmlformats.org/officeDocument/2006/relationships/hyperlink" Target="https://github.com/zweiven/remotebiodiversity" TargetMode="External"/><Relationship Id="rId735" Type="http://schemas.openxmlformats.org/officeDocument/2006/relationships/hyperlink" Target="https://groups.google.com/forum/" TargetMode="External"/><Relationship Id="rId942" Type="http://schemas.openxmlformats.org/officeDocument/2006/relationships/hyperlink" Target="https://issues.cloudera.org/browse/IMPALA-695" TargetMode="External"/><Relationship Id="rId1158" Type="http://schemas.openxmlformats.org/officeDocument/2006/relationships/hyperlink" Target="http://stackoverflow.com/questions/24455238/lxml-installation-error-ubuntu-14-04-internal-compiler-error" TargetMode="External"/><Relationship Id="rId1018"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1225" Type="http://schemas.openxmlformats.org/officeDocument/2006/relationships/hyperlink" Target="file:///C:\Users\cottaan\AppData\Roaming\Microsoft\Word\http%20link" TargetMode="External"/><Relationship Id="rId71" Type="http://schemas.openxmlformats.org/officeDocument/2006/relationships/image" Target="media/image6.png"/><Relationship Id="rId802" Type="http://schemas.openxmlformats.org/officeDocument/2006/relationships/hyperlink" Target="http://api.gbif.org/v0.9/species?name=Pongo%20pygmaeus&amp;datasetKey=d7dddbf4-2cf0-4f39-9b2a-bb099caae36c" TargetMode="External"/><Relationship Id="rId29" Type="http://schemas.openxmlformats.org/officeDocument/2006/relationships/hyperlink" Target="http://m086be8c7.iucnredlist.org/common_names/156534.js?callback=parseSpeciesData" TargetMode="External"/><Relationship Id="rId178" Type="http://schemas.openxmlformats.org/officeDocument/2006/relationships/hyperlink" Target="http://www.postgresql.org/docs/8.4/interactive/functions-admin.html" TargetMode="External"/><Relationship Id="rId385" Type="http://schemas.openxmlformats.org/officeDocument/2006/relationships/hyperlink" Targe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 TargetMode="External"/><Relationship Id="rId592" Type="http://schemas.openxmlformats.org/officeDocument/2006/relationships/hyperlink" Target="https://github.com/andrewcottam/water_detection_python_scripts/blob/d277440918304476c35fed12dc0d0354de24254e/getGeePixelValues.py" TargetMode="External"/><Relationship Id="rId245" Type="http://schemas.openxmlformats.org/officeDocument/2006/relationships/hyperlink" Target="http://mapservices.iucnredlist.org/ArcGIS/rest/services/Andrew/SpeciesWFSLatLong/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452" Type="http://schemas.openxmlformats.org/officeDocument/2006/relationships/hyperlink" Target="http://help.arcgis.com/en/webapi/javascript/arcgis/help/jshelp_start.htm" TargetMode="External"/><Relationship Id="rId897" Type="http://schemas.openxmlformats.org/officeDocument/2006/relationships/hyperlink" Target="http://h05-nn01.jrc.it/" TargetMode="External"/><Relationship Id="rId1082" Type="http://schemas.openxmlformats.org/officeDocument/2006/relationships/hyperlink" Target="https://mapzen.com/tangram/play" TargetMode="External"/><Relationship Id="rId105" Type="http://schemas.openxmlformats.org/officeDocument/2006/relationships/image" Target="media/image14.png"/><Relationship Id="rId312" Type="http://schemas.openxmlformats.org/officeDocument/2006/relationships/hyperlink" Target="http://api.flickr.com/services/rest/?method=flickr.photos.search&amp;api_key=17352b70ecdf3df39844924cb19882b1&amp;text=%27Hippocampus+hippocampus%27&amp;page=1&amp;format=json&amp;nojsoncallback=1" TargetMode="External"/><Relationship Id="rId757" Type="http://schemas.openxmlformats.org/officeDocument/2006/relationships/hyperlink" Target="http://citusdata.com/blog/63-real-time-sql-queries-on-hadoop" TargetMode="External"/><Relationship Id="rId964" Type="http://schemas.openxmlformats.org/officeDocument/2006/relationships/hyperlink" Target="http://wiki.openstreetmap.org/wiki/PostGIS/Installation" TargetMode="External"/><Relationship Id="rId93" Type="http://schemas.openxmlformats.org/officeDocument/2006/relationships/hyperlink" Target="http://forums.arcgis.com/threads/41104-polygon-with-holes-arcpy.AsShape-is-broken?highlight=arcpy+geometry+part" TargetMode="External"/><Relationship Id="rId617" Type="http://schemas.openxmlformats.org/officeDocument/2006/relationships/hyperlink" Target="https://github.com/andrewcottam/water_detection_python_scripts/blob/master/getBestScenesForPoints.py" TargetMode="External"/><Relationship Id="rId824" Type="http://schemas.openxmlformats.org/officeDocument/2006/relationships/hyperlink" Target="http://www.cloudera.com/content/cloudera/en/resources/library/training/intorduction-hbase-todd-lipcon.html" TargetMode="External"/><Relationship Id="rId1247" Type="http://schemas.openxmlformats.org/officeDocument/2006/relationships/image" Target="media/image139.png"/><Relationship Id="rId1107" Type="http://schemas.openxmlformats.org/officeDocument/2006/relationships/image" Target="media/image128.png"/><Relationship Id="rId1314" Type="http://schemas.openxmlformats.org/officeDocument/2006/relationships/hyperlink" Target="http://www.eea.europa.eu/data-and-maps/data/european-red-lists-2" TargetMode="External"/><Relationship Id="rId20" Type="http://schemas.openxmlformats.org/officeDocument/2006/relationships/hyperlink" Target="http://spatial-data.s3.amazonaws.com/groups/METADATA%20for%20Digital%20Distribution%20Maps%20of%20The%20IUCN%20Red%20List%20of%20Threatened%20Species%E2%84%A2.pdf" TargetMode="External"/><Relationship Id="rId267" Type="http://schemas.openxmlformats.org/officeDocument/2006/relationships/hyperlink" Target="http://79.125.16.106/iucn/mapper/index.html?ID_NO=133525" TargetMode="External"/><Relationship Id="rId474" Type="http://schemas.openxmlformats.org/officeDocument/2006/relationships/hyperlink" Target="https://github.com/Vizzuality/visualraster" TargetMode="External"/><Relationship Id="rId127" Type="http://schemas.openxmlformats.org/officeDocument/2006/relationships/hyperlink" Target="http://gis.stackexchange.com/questions/233/how-to-get-raster-image-as-array-in-python-with-arcgis" TargetMode="External"/><Relationship Id="rId681" Type="http://schemas.openxmlformats.org/officeDocument/2006/relationships/image" Target="media/image96.png"/><Relationship Id="rId779" Type="http://schemas.openxmlformats.org/officeDocument/2006/relationships/hyperlink" Target="http://mappingcenter.esri.com/index.cfm?fa=arcgisResources.more" TargetMode="External"/><Relationship Id="rId986" Type="http://schemas.openxmlformats.org/officeDocument/2006/relationships/hyperlink" Target="http://mevenide.codehaus.org/release/eclipse/update" TargetMode="External"/><Relationship Id="rId334" Type="http://schemas.openxmlformats.org/officeDocument/2006/relationships/hyperlink" Target="ftp://h05-ftp.jrc.it/cottaan/European_10km_Red_List_Species.mdb" TargetMode="External"/><Relationship Id="rId541" Type="http://schemas.openxmlformats.org/officeDocument/2006/relationships/hyperlink" Target="https://cloud.google.com/appengine/docs/python/tools/libraries27" TargetMode="External"/><Relationship Id="rId639" Type="http://schemas.openxmlformats.org/officeDocument/2006/relationships/hyperlink" Target="https://ee-api.appspot.com/0e048d3a0b685ca495b6769bde5fe8b6" TargetMode="External"/><Relationship Id="rId1171" Type="http://schemas.openxmlformats.org/officeDocument/2006/relationships/hyperlink" Target="https://webapp-improved.appspot.com/" TargetMode="External"/><Relationship Id="rId1269" Type="http://schemas.openxmlformats.org/officeDocument/2006/relationships/hyperlink" Target="http://www.aquamaps.org/" TargetMode="External"/><Relationship Id="rId401" Type="http://schemas.openxmlformats.org/officeDocument/2006/relationships/hyperlink" Target="http://dopa-services.jrc.it/gee/getDatesForPoint?POINT=114,5&amp;CRS=EPSG:4326" TargetMode="External"/><Relationship Id="rId846" Type="http://schemas.openxmlformats.org/officeDocument/2006/relationships/hyperlink" Target="https://github.com/Esri/geometry-api-java" TargetMode="External"/><Relationship Id="rId1031" Type="http://schemas.openxmlformats.org/officeDocument/2006/relationships/hyperlink" Target="http://help.eclipse.org/mars/index.jsp" TargetMode="External"/><Relationship Id="rId1129" Type="http://schemas.openxmlformats.org/officeDocument/2006/relationships/hyperlink" Target="http://dojo-toolkit.33424.n3.nabble.com/Fwd-How-to-send-a-jsonp-request-to-server-in-dojo-toolkit-td3993684.html" TargetMode="External"/><Relationship Id="rId706" Type="http://schemas.openxmlformats.org/officeDocument/2006/relationships/image" Target="media/image107.png"/><Relationship Id="rId913" Type="http://schemas.openxmlformats.org/officeDocument/2006/relationships/hyperlink" Target="https://cwiki.apache.org/confluence/display/Hive/LanguageManual+Cli" TargetMode="External"/><Relationship Id="rId1336" Type="http://schemas.openxmlformats.org/officeDocument/2006/relationships/fontTable" Target="fontTable.xml"/><Relationship Id="rId42" Type="http://schemas.openxmlformats.org/officeDocument/2006/relationships/hyperlink" Target="http://protectedplanet.net/sites/2574" TargetMode="External"/><Relationship Id="rId191" Type="http://schemas.openxmlformats.org/officeDocument/2006/relationships/hyperlink" Target="http://code.google.com/edu/parallel/mapreduce-tutorial.html" TargetMode="External"/><Relationship Id="rId289" Type="http://schemas.openxmlformats.org/officeDocument/2006/relationships/hyperlink" Target="http://www.bipindicators.net/LinkClick.aspx?fileticket=mwBhHUC8Qnk%3d&amp;tabid=305&amp;mid=3295" TargetMode="External"/><Relationship Id="rId496" Type="http://schemas.openxmlformats.org/officeDocument/2006/relationships/hyperlink" Target="http://localhost/test?ticket=ST-1215526-feQuKjJnnRzhalLjhStwezzUcPbOGQDjhdBB6BCdcHL2Kvf76IOD7sPp96y2I6asBfBnuMXMxvzNZLV6ICWx1q0-zGb7phj4Ee1yZkxJDMxPnW-K4BYUuLoekXPEboCnXIAmq7oGp6w3WiHUjmUVDnqKU0" TargetMode="External"/><Relationship Id="rId149" Type="http://schemas.openxmlformats.org/officeDocument/2006/relationships/hyperlink" Target="http://sourceforge.net/projects/numpy/files/NumPy/1.6.1/numpy-1.6.1-win32-superpack-python2.6.exe/download" TargetMode="External"/><Relationship Id="rId356" Type="http://schemas.openxmlformats.org/officeDocument/2006/relationships/hyperlink" Target="http://0.0.0.0:8080%20suggesting%20that%20the%20server%20was%20running" TargetMode="External"/><Relationship Id="rId563" Type="http://schemas.openxmlformats.org/officeDocument/2006/relationships/image" Target="media/image51.png"/><Relationship Id="rId770" Type="http://schemas.openxmlformats.org/officeDocument/2006/relationships/hyperlink" Target="https://github.com/andrewcottam/python_web_api_clients/blob/master/panoramio_client.py" TargetMode="External"/><Relationship Id="rId1193" Type="http://schemas.openxmlformats.org/officeDocument/2006/relationships/hyperlink" Target="https://github.com/fabric/fabric" TargetMode="External"/><Relationship Id="rId216" Type="http://schemas.openxmlformats.org/officeDocument/2006/relationships/hyperlink" Target="http://ecat-dev.gbif.org/ws/usage/?rkey=1007&amp;q=Delphinus" TargetMode="External"/><Relationship Id="rId423" Type="http://schemas.openxmlformats.org/officeDocument/2006/relationships/hyperlink" Target="http://h03-dev-vm7/cgi-bin/eSpecies/quadkey/132320323113002/palist" TargetMode="External"/><Relationship Id="rId868" Type="http://schemas.openxmlformats.org/officeDocument/2006/relationships/hyperlink" Target="http://pydoop.sourceforge.net/docs/index.html" TargetMode="External"/><Relationship Id="rId1053" Type="http://schemas.openxmlformats.org/officeDocument/2006/relationships/hyperlink" Target="http://lrm-maps.jrc.ec.europa.eu/geoserver/lrm-especies/ows?REQUEST=GetFeature&amp;SERVICE=WFS&amp;VERSION=1.0.0&amp;TYPENAME=lrm-especies%3Agee_validated_sites_subset&amp;MAXFEATURES=50&amp;BBOX=2%2C50%2C3%2C53&amp;outputFormat=json" TargetMode="External"/><Relationship Id="rId1260" Type="http://schemas.openxmlformats.org/officeDocument/2006/relationships/hyperlink" Target="https://pypi.python.org/packages/source/l/lxml/lxml-3.4.3.tar.gz" TargetMode="External"/><Relationship Id="rId630" Type="http://schemas.openxmlformats.org/officeDocument/2006/relationships/hyperlink" Target="https://www.google.com/fusiontables/DataSource?docid=1QxleuQgITUALCnLHSLRp6UnUe35WTTsCs_kdEf_j" TargetMode="External"/><Relationship Id="rId728" Type="http://schemas.openxmlformats.org/officeDocument/2006/relationships/image" Target="media/image110.png"/><Relationship Id="rId935" Type="http://schemas.openxmlformats.org/officeDocument/2006/relationships/hyperlink" Target="http://hadoop-m2:8888/" TargetMode="External"/><Relationship Id="rId64" Type="http://schemas.openxmlformats.org/officeDocument/2006/relationships/hyperlink" Target="http://landsat.usgs.gov/tools_L8_acquisition_calendar.php" TargetMode="External"/><Relationship Id="rId1120" Type="http://schemas.openxmlformats.org/officeDocument/2006/relationships/hyperlink" Target="http://archive.dojotoolkit.org/nightly/dojotoolkit/dojox/charting/tests/test_themes.html" TargetMode="External"/><Relationship Id="rId1218" Type="http://schemas.openxmlformats.org/officeDocument/2006/relationships/hyperlink" Target="http://help.arcgis.com/en/webapi/javascript/arcgis/help/jshelp_start.htm" TargetMode="External"/><Relationship Id="rId280" Type="http://schemas.openxmlformats.org/officeDocument/2006/relationships/hyperlink" Target="http://help.arcgis.com/en/arcgisserver/10.0/help/arcgis_server_dotnet_help/index.html" TargetMode="External"/><Relationship Id="rId140" Type="http://schemas.openxmlformats.org/officeDocument/2006/relationships/hyperlink" Target="http://graphics.stanford.edu/~seander/bithacks.html" TargetMode="External"/><Relationship Id="rId378" Type="http://schemas.openxmlformats.org/officeDocument/2006/relationships/hyperlink" Target="http://sourceforge.net/projects/numpy/files/NumPy/1.5.1/numpy-1.5.1-win32-superpack-python2.6.exe/download" TargetMode="External"/><Relationship Id="rId585" Type="http://schemas.openxmlformats.org/officeDocument/2006/relationships/image" Target="media/image67.png"/><Relationship Id="rId792" Type="http://schemas.openxmlformats.org/officeDocument/2006/relationships/hyperlink" Target="mailto:a.cottam@gmail.com" TargetMode="External"/><Relationship Id="rId6" Type="http://schemas.openxmlformats.org/officeDocument/2006/relationships/footnotes" Target="footnotes.xml"/><Relationship Id="rId238" Type="http://schemas.openxmlformats.org/officeDocument/2006/relationships/hyperlink" Target="http://www.iucnredlist.org/details/161597/0" TargetMode="External"/><Relationship Id="rId445" Type="http://schemas.openxmlformats.org/officeDocument/2006/relationships/hyperlink" Target="http://worldmap.harvard.edu/" TargetMode="External"/><Relationship Id="rId652" Type="http://schemas.openxmlformats.org/officeDocument/2006/relationships/hyperlink" Target="http://www.baruch.cuny.edu/geoportal/data/esri/esri_intl.htm" TargetMode="External"/><Relationship Id="rId1075" Type="http://schemas.openxmlformats.org/officeDocument/2006/relationships/hyperlink" Target="https://github.com/tilezen/vector-datasource/wiki/Mapzen-Vector-Tile-Service" TargetMode="External"/><Relationship Id="rId1282" Type="http://schemas.openxmlformats.org/officeDocument/2006/relationships/hyperlink" Target="https://webgate.ec.europa.eu/RCAM" TargetMode="External"/><Relationship Id="rId305" Type="http://schemas.openxmlformats.org/officeDocument/2006/relationships/hyperlink" Target="mailto:speciescharisma2@yahoo.co.uk" TargetMode="External"/><Relationship Id="rId512" Type="http://schemas.openxmlformats.org/officeDocument/2006/relationships/hyperlink" Target="https://leaflet-map-blishten.c9users.io/index.html" TargetMode="External"/><Relationship Id="rId957" Type="http://schemas.openxmlformats.org/officeDocument/2006/relationships/hyperlink" Target="https://github.com/andrewcottam/apache-hive-files/blob/075659bcb33653468aaa447baccdf5022f654e71/species_preprocessing_3.sql" TargetMode="External"/><Relationship Id="rId1142" Type="http://schemas.openxmlformats.org/officeDocument/2006/relationships/hyperlink" Target="https://mapzen.com/documentation/tangram/Scene-file/" TargetMode="External"/><Relationship Id="rId86" Type="http://schemas.openxmlformats.org/officeDocument/2006/relationships/hyperlink" Target="http://104.197.204.126:8080/service?REQUEST=GetCapabilities" TargetMode="External"/><Relationship Id="rId817" Type="http://schemas.openxmlformats.org/officeDocument/2006/relationships/hyperlink" Target="http://ajax.googleapis.com/ajax/libs/dojo/1.10.4/dojo/dojo.js" TargetMode="External"/><Relationship Id="rId1002" Type="http://schemas.openxmlformats.org/officeDocument/2006/relationships/hyperlink" Target="http://resources.arcgis.com/en/help/main/10.2/" TargetMode="External"/><Relationship Id="rId249" Type="http://schemas.openxmlformats.org/officeDocument/2006/relationships/hyperlink" Target="http://postgis.org/docs/ST_GeomFromGML.html" TargetMode="External"/><Relationship Id="rId456" Type="http://schemas.openxmlformats.org/officeDocument/2006/relationships/hyperlink" Targe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 TargetMode="External"/><Relationship Id="rId663" Type="http://schemas.openxmlformats.org/officeDocument/2006/relationships/hyperlink" Target="https://github.com/andrewcottam/postgis_scripts/blob/master/water_trends_by_country.sql" TargetMode="External"/><Relationship Id="rId870" Type="http://schemas.openxmlformats.org/officeDocument/2006/relationships/hyperlink" Target="http://developer.yahoo.com/hadoop/tutorial/module2.html" TargetMode="External"/><Relationship Id="rId1086" Type="http://schemas.openxmlformats.org/officeDocument/2006/relationships/hyperlink" Target="https://c9users.io/_user_content/authorize?redirect=https%3A%2F%2Fweb-apps-blishten.c9users.io%2Ftilemaker%2Fbern_tiles%2F13%2F4265%2F2883.pbf'%20" TargetMode="External"/><Relationship Id="rId1293" Type="http://schemas.openxmlformats.org/officeDocument/2006/relationships/hyperlink" Target="https://www.swetswise.com/public/login.do" TargetMode="External"/><Relationship Id="rId1307" Type="http://schemas.openxmlformats.org/officeDocument/2006/relationships/hyperlink" Target="http://mapservices.iucnredlist.org/arcgis/manager" TargetMode="External"/><Relationship Id="rId13" Type="http://schemas.openxmlformats.org/officeDocument/2006/relationships/image" Target="media/image1.jpeg"/><Relationship Id="rId109" Type="http://schemas.openxmlformats.org/officeDocument/2006/relationships/hyperlink" Target="http://help.arcgis.com/en/webapps/flexviewer/extenthelper/flexviewer_extenthelper.html" TargetMode="External"/><Relationship Id="rId316" Type="http://schemas.openxmlformats.org/officeDocument/2006/relationships/hyperlink" Target="http://api.flickr.com/services/rest/?method=flickr.photos.search&amp;api_key=17352b70ecdf3df39844924cb19882b1&amp;text=%22Hippocampus+hippocampus%22+%2B+sea++horse&amp;page=1&amp;format=json&amp;nojsoncallback=1" TargetMode="External"/><Relationship Id="rId523" Type="http://schemas.openxmlformats.org/officeDocument/2006/relationships/hyperlink" Target="http://docs.geoserver.org/latest/en/user/installation/linux.html" TargetMode="External"/><Relationship Id="rId968" Type="http://schemas.openxmlformats.org/officeDocument/2006/relationships/hyperlink" Target="http://www.postgresql.org/docs/8.1/static/plpython.html" TargetMode="External"/><Relationship Id="rId1153" Type="http://schemas.openxmlformats.org/officeDocument/2006/relationships/hyperlink" Target="http://pypi.python.org/pypi/setuptools" TargetMode="External"/><Relationship Id="rId97" Type="http://schemas.openxmlformats.org/officeDocument/2006/relationships/image" Target="media/image10.jpeg"/><Relationship Id="rId730" Type="http://schemas.openxmlformats.org/officeDocument/2006/relationships/hyperlink" Target="https://github.com/andrewcottam/water_detection_python_scripts/blob/38f56249cb30e4c594790b3b2cf3a46aa2dca840/getGeePixelValues.py" TargetMode="External"/><Relationship Id="rId828" Type="http://schemas.openxmlformats.org/officeDocument/2006/relationships/hyperlink" Target="http://vimeo.com/44718913" TargetMode="External"/><Relationship Id="rId1013" Type="http://schemas.openxmlformats.org/officeDocument/2006/relationships/hyperlink" Target="http://desktop.arcgis.com/en/desktop/latest/analyze/python/extending-geoprocessing-through-python-modules.htm" TargetMode="External"/><Relationship Id="rId162" Type="http://schemas.openxmlformats.org/officeDocument/2006/relationships/hyperlink" Target="https://gist.github.com/andrewcottam/5db8f3f3a0d86c2fc89a" TargetMode="External"/><Relationship Id="rId467" Type="http://schemas.openxmlformats.org/officeDocument/2006/relationships/image" Target="media/image39.png"/><Relationship Id="rId1097" Type="http://schemas.openxmlformats.org/officeDocument/2006/relationships/hyperlink" Target="http://dojotoolkit.org/reference-guide/dojo/topic.html" TargetMode="External"/><Relationship Id="rId1220" Type="http://schemas.openxmlformats.org/officeDocument/2006/relationships/hyperlink" Target="file:///C:\Users\cottaan\AppData\Roaming\Microsoft\Word\http%20for%20gp%20scripts" TargetMode="External"/><Relationship Id="rId1318" Type="http://schemas.openxmlformats.org/officeDocument/2006/relationships/hyperlink" Target="http://help.arcgis.com/en/arcgisdesktop/10.0/help/index.html" TargetMode="External"/><Relationship Id="rId674" Type="http://schemas.openxmlformats.org/officeDocument/2006/relationships/hyperlink" Target="https://ee-api.appspot.com/cb85753d8c78ef6af3165015faae2e90" TargetMode="External"/><Relationship Id="rId881" Type="http://schemas.openxmlformats.org/officeDocument/2006/relationships/image" Target="media/image118.png"/><Relationship Id="rId979" Type="http://schemas.openxmlformats.org/officeDocument/2006/relationships/hyperlink" Target="http://www.postgresql.org/docs/9.1/static/triggers.html%20for%209.1" TargetMode="External"/><Relationship Id="rId24" Type="http://schemas.openxmlformats.org/officeDocument/2006/relationships/image" Target="media/image2.png"/><Relationship Id="rId327" Type="http://schemas.openxmlformats.org/officeDocument/2006/relationships/image" Target="media/image30.jpeg"/><Relationship Id="rId534" Type="http://schemas.openxmlformats.org/officeDocument/2006/relationships/hyperlink" Target="https://github.com/google/earthengine-api/tree/master/demos/server-auth" TargetMode="External"/><Relationship Id="rId741" Type="http://schemas.openxmlformats.org/officeDocument/2006/relationships/image" Target="media/image117.png"/><Relationship Id="rId839" Type="http://schemas.openxmlformats.org/officeDocument/2006/relationships/hyperlink" Target="http://cloudera.com/content/cloudera/en/training/courses/data-analyst-training.html" TargetMode="External"/><Relationship Id="rId1164" Type="http://schemas.openxmlformats.org/officeDocument/2006/relationships/hyperlink" Target="https://mapbox.github.io/rasterio/index.html" TargetMode="External"/><Relationship Id="rId173" Type="http://schemas.openxmlformats.org/officeDocument/2006/relationships/hyperlink" Target="file:///\\FOSTER\export\CaribbeanPASpeciesAnalysis.mdb" TargetMode="External"/><Relationship Id="rId380" Type="http://schemas.openxmlformats.org/officeDocument/2006/relationships/hyperlink" Target="http://h03-dev-vm7/cgi-bin/REST/eSpecies/bbox/60203/richness" TargetMode="External"/><Relationship Id="rId601" Type="http://schemas.openxmlformats.org/officeDocument/2006/relationships/image" Target="media/image71.png"/><Relationship Id="rId1024" Type="http://schemas.openxmlformats.org/officeDocument/2006/relationships/hyperlink" Target="http://tomcat.apache.org/download-80.cgi" TargetMode="External"/><Relationship Id="rId1231" Type="http://schemas.openxmlformats.org/officeDocument/2006/relationships/hyperlink" Target="https://github.com/kriszyp/xstyle.git" TargetMode="External"/><Relationship Id="rId240" Type="http://schemas.openxmlformats.org/officeDocument/2006/relationships/hyperlink" Target="http://www.iucnredlist.org/details/9281/0" TargetMode="External"/><Relationship Id="rId478" Type="http://schemas.openxmlformats.org/officeDocument/2006/relationships/hyperlink" Target="http://serverapi.arcgisonline.com/jsapi/arcgis/3.4/js/dojo/dijit/form/Select.js" TargetMode="External"/><Relationship Id="rId685" Type="http://schemas.openxmlformats.org/officeDocument/2006/relationships/image" Target="media/image99.png"/><Relationship Id="rId892" Type="http://schemas.openxmlformats.org/officeDocument/2006/relationships/hyperlink" Target="http://www.cloudera.com/content/cloudera-content/cloudera-docs/CM4Ent/latest/Cloudera-Manager-Managing-Clusters/cmmc_deploy_client_config.html" TargetMode="External"/><Relationship Id="rId906" Type="http://schemas.openxmlformats.org/officeDocument/2006/relationships/hyperlink" Target="https://cwiki.apache.org/confluence/display/Hive/Home" TargetMode="External"/><Relationship Id="rId1329" Type="http://schemas.openxmlformats.org/officeDocument/2006/relationships/hyperlink" Target="mailto:a.cottam@gmail.com" TargetMode="External"/><Relationship Id="rId35" Type="http://schemas.openxmlformats.org/officeDocument/2006/relationships/hyperlink" Target="http://www.gbif.org/occurrence/download/0003345-150831095807960" TargetMode="External"/><Relationship Id="rId100" Type="http://schemas.openxmlformats.org/officeDocument/2006/relationships/hyperlink" Target="file:///\\NETMONDE2\qt_vol23\gisdata\MONDE_GEODB\data\Administrative_Units\GAUL_2014_2013_MIDYEAR\g2014_2013_2_mid.gdb\admin2" TargetMode="External"/><Relationship Id="rId338" Type="http://schemas.openxmlformats.org/officeDocument/2006/relationships/hyperlink" Target="http://blog.yhathq.com/posts/classification-using-knn-and-python.html" TargetMode="External"/><Relationship Id="rId545" Type="http://schemas.openxmlformats.org/officeDocument/2006/relationships/hyperlink" Target="https://console.cloud.google.com/logs/" TargetMode="External"/><Relationship Id="rId752" Type="http://schemas.openxmlformats.org/officeDocument/2006/relationships/hyperlink" Target="https://andrewcottam.cartodb.com/api/v2/sql?q=select%20*%20from%20countries%20where%20iso3='MYS'" TargetMode="External"/><Relationship Id="rId1175" Type="http://schemas.openxmlformats.org/officeDocument/2006/relationships/hyperlink" Target="https://bootstrap.pypa.io/get-pip.py" TargetMode="External"/><Relationship Id="rId184" Type="http://schemas.openxmlformats.org/officeDocument/2006/relationships/hyperlink" Target="http://www.fing.edu.uy/inco/grupos/csi/esp/Cursos/cursos_act/2003/DAP_SistDW/Material/ken96.pdf" TargetMode="External"/><Relationship Id="rId391" Type="http://schemas.openxmlformats.org/officeDocument/2006/relationships/hyperlink" Target="http://www.wbitt.com/knowledge/how-to-tutorials/112-creating-a-self-signed-apache-ssl-certificate.html" TargetMode="External"/><Relationship Id="rId405" Type="http://schemas.openxmlformats.org/officeDocument/2006/relationships/hyperlink" Target="http://h03-dev-vm7/cgi-bin/eSpecies/species/map/17975" TargetMode="External"/><Relationship Id="rId612" Type="http://schemas.openxmlformats.org/officeDocument/2006/relationships/hyperlink" Target="file:///E:\cottaan\My%20Documents\github%20repos\private_ee_scripts\Water%20Detection\Water%2520Validation%2520L5%2520and%2520L7%2520-%2520masking" TargetMode="External"/><Relationship Id="rId1035" Type="http://schemas.openxmlformats.org/officeDocument/2006/relationships/hyperlink" Target="https://browse.digitalglobe.com/imagefinder/showBrowseMetadata?csrfToken=riYKFJXfp1dwbEatADDGQv4i6bzHelLY8OOqDpxy1L7VjOlhIvAkfUIxCU6LpPB5dC45wIDVykd18Rf9MIBajo9htTvduU6EhQPm2Umb1hs1ZZPkBb%2BTXgzvrQX0p2iTuJDIFhRBJuQWbcgmVDU5UCK%2FlBcefloBzpC%2BStN0%2Fknkrcuv33j0btwuBwq7bGZ2mOmzr1vOlUdwItsh2p7ATlP1K7TIZwZeO6ApF8aiqXQlqgPgMhElbll9fhTQDtAyivnGcn0QOLrEpdxzGU8ctzszgAmD9OCcKuea4fNIfCUdswTK%2B6888TLgnnJhyqY6q%2F4x9uWQ1UBuFSLtqnWnLw%3D%3D&amp;buffer=1.0&amp;catalogId=103001001994C000&amp;imageHeight=natres&amp;imageWidth=natres" TargetMode="External"/><Relationship Id="rId1242" Type="http://schemas.openxmlformats.org/officeDocument/2006/relationships/hyperlink" Target="https://earthengine.googlesource.com/new-password" TargetMode="External"/><Relationship Id="rId251" Type="http://schemas.openxmlformats.org/officeDocument/2006/relationships/hyperlink" Target="http://79.125.16.106/ArcGIS/rest/services/Andrew/SpeciesWFSLatLong/MapServer/0/29539" TargetMode="External"/><Relationship Id="rId489" Type="http://schemas.openxmlformats.org/officeDocument/2006/relationships/hyperlink" Target="https://help.github.com/articles/duplicating-a-repository/" TargetMode="External"/><Relationship Id="rId696" Type="http://schemas.openxmlformats.org/officeDocument/2006/relationships/image" Target="media/image104.png"/><Relationship Id="rId917" Type="http://schemas.openxmlformats.org/officeDocument/2006/relationships/hyperlink" Target="https://github.com/Esri/geometry-api-java" TargetMode="External"/><Relationship Id="rId1102" Type="http://schemas.openxmlformats.org/officeDocument/2006/relationships/hyperlink" Target="http://forums.arcgis.com/threads/54832-custom-dojo-build" TargetMode="External"/><Relationship Id="rId46" Type="http://schemas.openxmlformats.org/officeDocument/2006/relationships/hyperlink" Target="http://www.glims.org/RGI/rgi_files/RGI_latest.zip" TargetMode="External"/><Relationship Id="rId349" Type="http://schemas.openxmlformats.org/officeDocument/2006/relationships/hyperlink" Target="http://webpy.org/cookbook/cgi-apache" TargetMode="External"/><Relationship Id="rId556" Type="http://schemas.openxmlformats.org/officeDocument/2006/relationships/image" Target="media/image45.png"/><Relationship Id="rId763" Type="http://schemas.openxmlformats.org/officeDocument/2006/relationships/hyperlink" Target="http://mapsapidocs.digitalglobe.com/v1.0/discuss/5737860cc6c1690e003932e4" TargetMode="External"/><Relationship Id="rId1186" Type="http://schemas.openxmlformats.org/officeDocument/2006/relationships/hyperlink" Target="http://h03-dev-vm7:5801" TargetMode="External"/><Relationship Id="rId111" Type="http://schemas.openxmlformats.org/officeDocument/2006/relationships/hyperlink" Target="http://help.arcgis.com/en/arcgisdesktop/10.0/help/index.html" TargetMode="External"/><Relationship Id="rId195" Type="http://schemas.openxmlformats.org/officeDocument/2006/relationships/hyperlink" Target="http://ieeexplore.ieee.org/stamp/stamp.jsp?tp=&amp;arnumber=787289" TargetMode="External"/><Relationship Id="rId209" Type="http://schemas.openxmlformats.org/officeDocument/2006/relationships/hyperlink" Target="http://dopa-services.jrc.it/services/especies/_set_pa_species_validation_info?iucn_species_id=9760&amp;wdpa_id=785&amp;presence_id=1&amp;validation_user=1&amp;validation_date=12/21/12&amp;validation_message=wibble" TargetMode="External"/><Relationship Id="rId416" Type="http://schemas.openxmlformats.org/officeDocument/2006/relationships/hyperlink" Target="http://h03-dev-vm7/cgi-bin/eSpecies/bbox/25728,16008,27776,17032/speciescount" TargetMode="External"/><Relationship Id="rId970" Type="http://schemas.openxmlformats.org/officeDocument/2006/relationships/hyperlink" Target="http://suite.opengeo.org/4.1/dataadmin/pgGettingStarted/shp2pgsql.html" TargetMode="External"/><Relationship Id="rId1046" Type="http://schemas.openxmlformats.org/officeDocument/2006/relationships/hyperlink" Target="http://docs.geoserver.org/2.2.0/user/data/database/postgis.html" TargetMode="External"/><Relationship Id="rId1253" Type="http://schemas.openxmlformats.org/officeDocument/2006/relationships/hyperlink" Target="http://s-jrciprvm-svn001p.jrc.org:8080/svn/h03-monde-repo/" TargetMode="External"/><Relationship Id="rId623" Type="http://schemas.openxmlformats.org/officeDocument/2006/relationships/hyperlink" Target="https://github.com/andrewcottam/water_detection_python_scripts/blob/master/validateSWDBPoints.py" TargetMode="External"/><Relationship Id="rId830" Type="http://schemas.openxmlformats.org/officeDocument/2006/relationships/hyperlink" Target="http://www.youtube.com/watch?v=_HLoH_PgrLk" TargetMode="External"/><Relationship Id="rId928" Type="http://schemas.openxmlformats.org/officeDocument/2006/relationships/hyperlink" Target="http://blog.cloudera.com/blog/2009/12/7-tips-for-improving-mapreduce-performance/" TargetMode="External"/><Relationship Id="rId57" Type="http://schemas.openxmlformats.org/officeDocument/2006/relationships/hyperlink" Target="http://www.mapbox.com/blog/putting-landsat-8-bands-to-work/" TargetMode="External"/><Relationship Id="rId262" Type="http://schemas.openxmlformats.org/officeDocument/2006/relationships/hyperlink" Target="https://github.com/andrewcottam/ArcGIS-Geoprocessing-Scripts/blob/master/src/ExplodeOverlappingPolygons.py" TargetMode="External"/><Relationship Id="rId567" Type="http://schemas.openxmlformats.org/officeDocument/2006/relationships/hyperlink" Target="https://ee-api.appspot.com/21a40a9660fc94b7beb90819386d7d43" TargetMode="External"/><Relationship Id="rId1113" Type="http://schemas.openxmlformats.org/officeDocument/2006/relationships/hyperlink" Target="file:///C:\Users\cottaan\AppData\Roaming\Microsoft\Word\eSpecies\speciesValidator.html%3fwdpa=785" TargetMode="External"/><Relationship Id="rId1197" Type="http://schemas.openxmlformats.org/officeDocument/2006/relationships/hyperlink" Target="http://10.0.100.234:8042/node" TargetMode="External"/><Relationship Id="rId1320" Type="http://schemas.openxmlformats.org/officeDocument/2006/relationships/hyperlink" Target="http://www.diva-gis.org/" TargetMode="External"/><Relationship Id="rId122" Type="http://schemas.openxmlformats.org/officeDocument/2006/relationships/hyperlink" Target="http://stackoverflow.com/questions/4405083/my-python-for-loop-is-causing-a-memoryerror-how-can-i-optimize-this" TargetMode="External"/><Relationship Id="rId774" Type="http://schemas.openxmlformats.org/officeDocument/2006/relationships/hyperlink" Target="http://docs.picloud.com/quickstart.html" TargetMode="External"/><Relationship Id="rId981" Type="http://schemas.openxmlformats.org/officeDocument/2006/relationships/hyperlink" Target="https://tecadmin.net/install-phppgadmin-in-ubuntu/" TargetMode="External"/><Relationship Id="rId1057" Type="http://schemas.openxmlformats.org/officeDocument/2006/relationships/hyperlink" Target="https://www.mapbox.com/vector-tiles/specification/" TargetMode="External"/><Relationship Id="rId427" Type="http://schemas.openxmlformats.org/officeDocument/2006/relationships/hyperlink" Target="http://dopa-services.jrc.it/services/especies/get_species_list_quadkey?quadkey=132320330230021&amp;ishadoop=true" TargetMode="External"/><Relationship Id="rId634" Type="http://schemas.openxmlformats.org/officeDocument/2006/relationships/hyperlink" Target="file:///E:\cottaan\My%20Documents\github%20repos\general\validation_points_to_kml.fmw" TargetMode="External"/><Relationship Id="rId841" Type="http://schemas.openxmlformats.org/officeDocument/2006/relationships/hyperlink" Target="http://www.cloudera.com/content/cloudera/en/downloads/quickstart_vms/cdh-5-2-x.html" TargetMode="External"/><Relationship Id="rId1264" Type="http://schemas.openxmlformats.org/officeDocument/2006/relationships/hyperlink" Target="http://www.mappinglife.org/" TargetMode="External"/><Relationship Id="rId273" Type="http://schemas.openxmlformats.org/officeDocument/2006/relationships/hyperlink" Target="http://postgis.refractions.net/docs/reference.html" TargetMode="External"/><Relationship Id="rId480" Type="http://schemas.openxmlformats.org/officeDocument/2006/relationships/hyperlink" Target="https://github.com/r3mi/poly2tri.js" TargetMode="External"/><Relationship Id="rId701" Type="http://schemas.openxmlformats.org/officeDocument/2006/relationships/hyperlink" Target="https://drive.google.com/" TargetMode="External"/><Relationship Id="rId939" Type="http://schemas.openxmlformats.org/officeDocument/2006/relationships/hyperlink" Target="http://www.cloudera.com/content/cloudera/en/resources/library/recordedwebinar/impala-real-time-queries-in-hadoop-video-recording.html" TargetMode="External"/><Relationship Id="rId1124" Type="http://schemas.openxmlformats.org/officeDocument/2006/relationships/hyperlink" Target="http://dojotoolkit.org/documentation/tutorials/1.9/recipes/custom_widget/" TargetMode="External"/><Relationship Id="rId1331" Type="http://schemas.openxmlformats.org/officeDocument/2006/relationships/hyperlink" Targe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 TargetMode="External"/><Relationship Id="rId68" Type="http://schemas.openxmlformats.org/officeDocument/2006/relationships/hyperlink" Target="http://earth-info.nga.mil/GandG/coordsys/grids/universal_grid_system.html" TargetMode="External"/><Relationship Id="rId133" Type="http://schemas.openxmlformats.org/officeDocument/2006/relationships/hyperlink" Target="http://79.125.16.106/ArcGIS/rest/services/Andrew/eSpeciesPilot/MapServer/1/query?where=quadkey%3D%27132320330232012%27" TargetMode="External"/><Relationship Id="rId340" Type="http://schemas.openxmlformats.org/officeDocument/2006/relationships/hyperlink" Target="file:///\\NETMONDE2\qt_vol23\gisdata\nelsoan\wdr2009\data" TargetMode="External"/><Relationship Id="rId578" Type="http://schemas.openxmlformats.org/officeDocument/2006/relationships/image" Target="media/image60.png"/><Relationship Id="rId785" Type="http://schemas.openxmlformats.org/officeDocument/2006/relationships/hyperlink" Target="http://svn.osgeo.org/gdal/trunk/autotest/ogr/ogr_wfs.py" TargetMode="External"/><Relationship Id="rId992" Type="http://schemas.openxmlformats.org/officeDocument/2006/relationships/hyperlink" Target="http://stackoverflow.com/questions/11118070/buiding-hadoop-with-eclipse-maven-missing-artifact-jdk-toolsjdk-toolsjar1" TargetMode="External"/><Relationship Id="rId200" Type="http://schemas.openxmlformats.org/officeDocument/2006/relationships/hyperlink" Target="https://github.com/andrewcottam/apache-hive-files/blob/6b4a0662a49385595d7f9db6807daa71afcc1876/species_preprocessing_working.sql" TargetMode="External"/><Relationship Id="rId438" Type="http://schemas.openxmlformats.org/officeDocument/2006/relationships/hyperlink" Target="http://forums.arcgis.com/threads/82543-Polyline-feature-layer-from-JSON?highlight=geojson" TargetMode="External"/><Relationship Id="rId645" Type="http://schemas.openxmlformats.org/officeDocument/2006/relationships/image" Target="media/image81.png"/><Relationship Id="rId852" Type="http://schemas.openxmlformats.org/officeDocument/2006/relationships/hyperlink" Target="http://blog.cloudera.com/blog/2013/01/a-guide-to-python-frameworks-for-hadoop/" TargetMode="External"/><Relationship Id="rId1068" Type="http://schemas.openxmlformats.org/officeDocument/2006/relationships/hyperlink" Target="https://tile.mapzen.com/mapzen/vector/v1/all/15/17167/11672.topojson?api_key=vector-tiles-VyYjZGS" TargetMode="External"/><Relationship Id="rId1275" Type="http://schemas.openxmlformats.org/officeDocument/2006/relationships/hyperlink" Target="mailto:jrc-helpdesk@ec.europa.eu" TargetMode="External"/><Relationship Id="rId284" Type="http://schemas.openxmlformats.org/officeDocument/2006/relationships/hyperlink" Target="http://79.125.16.106/ArcGIS/services/Andrew/SpeciesWFS/MapServer/WFSServer?request=GetFeature&amp;typeName=AllSpecies_WebMercator&amp;filter=%3Cogc%3aFilter%3E%3Cogc%3aPropertyIsEqualTo%3E%3Cogc%3aPropertyName%3EID_NO%3C%2fogc%3aPropertyName%3E%3Cogc%3aLiteral%3E141454%3C%2fogc%3aLiteral%3E%3C%2fogc%3aPropertyIsEqualTo%3E%3C%2fogc%3aFilter%3E" TargetMode="External"/><Relationship Id="rId491" Type="http://schemas.openxmlformats.org/officeDocument/2006/relationships/hyperlink" Target="http://www.jasig.org/cas/protocol" TargetMode="External"/><Relationship Id="rId505" Type="http://schemas.openxmlformats.org/officeDocument/2006/relationships/hyperlink" Target="http://dopa-services.jrc.it/services/endSession" TargetMode="External"/><Relationship Id="rId712" Type="http://schemas.openxmlformats.org/officeDocument/2006/relationships/hyperlink" Target="mailto:webuser@h05-prod-vm3:/home/webuser/.config/" TargetMode="External"/><Relationship Id="rId1135" Type="http://schemas.openxmlformats.org/officeDocument/2006/relationships/hyperlink" Target="https://github.com/mapbox/mapbox-gl-leaflet" TargetMode="External"/><Relationship Id="rId79" Type="http://schemas.openxmlformats.org/officeDocument/2006/relationships/hyperlink" Target="https://console.cloud.google.com/storage/browser/global-surface-water/downloads/" TargetMode="External"/><Relationship Id="rId144" Type="http://schemas.openxmlformats.org/officeDocument/2006/relationships/hyperlink" Target="http://www.maptiler.org/google-maps-coordinates-tile-bounds-projection/%20" TargetMode="External"/><Relationship Id="rId589" Type="http://schemas.openxmlformats.org/officeDocument/2006/relationships/hyperlink" Target="https://browse.digitalglobe.com/imagefinder" TargetMode="External"/><Relationship Id="rId796" Type="http://schemas.openxmlformats.org/officeDocument/2006/relationships/hyperlink" Target="http://www.gbif.org/developer/summary" TargetMode="External"/><Relationship Id="rId1202" Type="http://schemas.openxmlformats.org/officeDocument/2006/relationships/hyperlink" Target="file:///C:\Users\cottaan\AppData\Roaming\Microsoft\Word\smathermather.wordpress.com\2013\08\24\a-public-sector-use-for-geojson-io\" TargetMode="External"/><Relationship Id="rId351" Type="http://schemas.openxmlformats.org/officeDocument/2006/relationships/hyperlink" Target="http://pypi.python.org/pypi/flup/1.0.2" TargetMode="External"/><Relationship Id="rId449" Type="http://schemas.openxmlformats.org/officeDocument/2006/relationships/hyperlink" Target="http://glcfapp.glcf.umd.edu:8080/esdi/index.jsp" TargetMode="External"/><Relationship Id="rId656" Type="http://schemas.openxmlformats.org/officeDocument/2006/relationships/image" Target="media/image89.png"/><Relationship Id="rId863" Type="http://schemas.openxmlformats.org/officeDocument/2006/relationships/hyperlink" Target="http://www.teckstory.com/hadoop-ecosystem/hive-new-cli-beeline-for-hive/" TargetMode="External"/><Relationship Id="rId1079" Type="http://schemas.openxmlformats.org/officeDocument/2006/relationships/hyperlink" Target="https://web-apps-blishten.c9users.io/tilemaker/bern_tiles/" TargetMode="External"/><Relationship Id="rId1286" Type="http://schemas.openxmlformats.org/officeDocument/2006/relationships/image" Target="media/image142.png"/><Relationship Id="rId211" Type="http://schemas.openxmlformats.org/officeDocument/2006/relationships/hyperlink" Target="http://www.reuters.com/article/2011/11/16/us-eu-biofuels-species-idUSTRE7AF1ZH20111116" TargetMode="External"/><Relationship Id="rId295" Type="http://schemas.openxmlformats.org/officeDocument/2006/relationships/hyperlink" Target="https://www.googleapis.com/customsearch/v1?q=Atherurus+africanus&amp;key=AIzaSyD_MlDpar9x3OK5ZqBD6Vw9fthtAZvtLI0%20-%20useless%20you%20have%20to%20specify%20which%20domains%20or%20sites%20to%20search" TargetMode="External"/><Relationship Id="rId309" Type="http://schemas.openxmlformats.org/officeDocument/2006/relationships/hyperlink" Target="mailto:https://datamarket.azure.com/dataset/explore/5BA839F1-12CE-4CCE-BF57-A49D98D29A44" TargetMode="External"/><Relationship Id="rId516" Type="http://schemas.openxmlformats.org/officeDocument/2006/relationships/image" Target="media/image42.png"/><Relationship Id="rId1146" Type="http://schemas.openxmlformats.org/officeDocument/2006/relationships/image" Target="media/image132.png"/><Relationship Id="rId723" Type="http://schemas.openxmlformats.org/officeDocument/2006/relationships/hyperlink" Target="https://groups.google.com/forum/?fromgroups=" TargetMode="External"/><Relationship Id="rId930" Type="http://schemas.openxmlformats.org/officeDocument/2006/relationships/hyperlink" Target="https://cwiki.apache.org/confluence/display/Hive/GettingStarted" TargetMode="External"/><Relationship Id="rId1006" Type="http://schemas.openxmlformats.org/officeDocument/2006/relationships/hyperlink" Target="https://sites.google.com/site/advancedgisprog/other-resources/arcgis-anaconda-packages" TargetMode="External"/><Relationship Id="rId155" Type="http://schemas.openxmlformats.org/officeDocument/2006/relationships/image" Target="media/image15.jpeg"/><Relationship Id="rId362" Type="http://schemas.openxmlformats.org/officeDocument/2006/relationships/hyperlink" Target="http://h03-dev-vm7/cgi-bin/eSpecies.py/qk/323r35" TargetMode="External"/><Relationship Id="rId1213" Type="http://schemas.openxmlformats.org/officeDocument/2006/relationships/image" Target="media/image138.png"/><Relationship Id="rId1297" Type="http://schemas.openxmlformats.org/officeDocument/2006/relationships/hyperlink" Target="http://www.cc.cec/dgintranet/jrc/intranet/km/pubsy/documents/eur_22191_en.pdf" TargetMode="External"/><Relationship Id="rId222" Type="http://schemas.openxmlformats.org/officeDocument/2006/relationships/image" Target="media/image23.jpeg"/><Relationship Id="rId667" Type="http://schemas.openxmlformats.org/officeDocument/2006/relationships/image" Target="media/image92.png"/><Relationship Id="rId874" Type="http://schemas.openxmlformats.org/officeDocument/2006/relationships/hyperlink" Target="http://hadoop-m1:50070/webhdfs/v1/user/hive/warehouse/wdpa?op=LISTSTATUS" TargetMode="External"/><Relationship Id="rId17" Type="http://schemas.openxmlformats.org/officeDocument/2006/relationships/hyperlink" Target="http://www.gd-ais.com/index.cfm?acronym=gmbd" TargetMode="External"/><Relationship Id="rId527" Type="http://schemas.openxmlformats.org/officeDocument/2006/relationships/hyperlink" Target="https://cloud.google.com/sdk/downloads" TargetMode="External"/><Relationship Id="rId734" Type="http://schemas.openxmlformats.org/officeDocument/2006/relationships/image" Target="media/image112.png"/><Relationship Id="rId941" Type="http://schemas.openxmlformats.org/officeDocument/2006/relationships/hyperlink" Target="http://www.cloudera.com/content/cloudera/en/resources/library/recordedwebinar/cloudera-impala-a-modern-sql-engine-for-hadoop-video-recording.html" TargetMode="External"/><Relationship Id="rId1157" Type="http://schemas.openxmlformats.org/officeDocument/2006/relationships/hyperlink" Target="https://pypi.python.org/packages/source/l/lxml/lxml-3.4.3.tar.gz" TargetMode="External"/><Relationship Id="rId70" Type="http://schemas.openxmlformats.org/officeDocument/2006/relationships/image" Target="media/image5.png"/><Relationship Id="rId166" Type="http://schemas.openxmlformats.org/officeDocument/2006/relationships/hyperlink" Target="http://avro.apache.org/docs/current/gettingstartedpython.html" TargetMode="External"/><Relationship Id="rId373" Type="http://schemas.openxmlformats.org/officeDocument/2006/relationships/hyperlink" Target="http://ehabitat-wps.jrc.it/eSpecies/dopaAdmin.html" TargetMode="External"/><Relationship Id="rId580" Type="http://schemas.openxmlformats.org/officeDocument/2006/relationships/image" Target="media/image62.png"/><Relationship Id="rId801" Type="http://schemas.openxmlformats.org/officeDocument/2006/relationships/hyperlink" Target="http://api.gbif.org/v0.9/species/search?q=Argusianus%20argus&amp;datasetKey=d7dddbf4-2cf0-4f39-9b2a-bb099caae36c" TargetMode="External"/><Relationship Id="rId1017"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1224" Type="http://schemas.openxmlformats.org/officeDocument/2006/relationships/hyperlink" Target="http://help.github.com/win-set-up-git/" TargetMode="External"/><Relationship Id="rId1" Type="http://schemas.openxmlformats.org/officeDocument/2006/relationships/customXml" Target="../customXml/item1.xml"/><Relationship Id="rId233" Type="http://schemas.openxmlformats.org/officeDocument/2006/relationships/hyperlink" Target="http://maps.iucnredlist.org/map.html?id=178811" TargetMode="External"/><Relationship Id="rId440" Type="http://schemas.openxmlformats.org/officeDocument/2006/relationships/hyperlink" Target="https://github.com/Esri/node-geoservices-adaptor" TargetMode="External"/><Relationship Id="rId678" Type="http://schemas.openxmlformats.org/officeDocument/2006/relationships/image" Target="media/image93.png"/><Relationship Id="rId885" Type="http://schemas.openxmlformats.org/officeDocument/2006/relationships/hyperlink" Target="http://www.datasalt.com/2011/05/handling-dependencies-and-configuration-in-java-hadoop-projects-efficiently/" TargetMode="External"/><Relationship Id="rId1070" Type="http://schemas.openxmlformats.org/officeDocument/2006/relationships/hyperlink" Target="http://tangrams.github.io/explorer" TargetMode="External"/><Relationship Id="rId28" Type="http://schemas.openxmlformats.org/officeDocument/2006/relationships/hyperlink" Target="http://maps.iucnredlist.org/map.html?id=9760" TargetMode="External"/><Relationship Id="rId300" Type="http://schemas.openxmlformats.org/officeDocument/2006/relationships/hyperlink" Target="mailto:spechar7@hotmail.com" TargetMode="External"/><Relationship Id="rId538" Type="http://schemas.openxmlformats.org/officeDocument/2006/relationships/hyperlink" Target="http://localhost:8080/" TargetMode="External"/><Relationship Id="rId745" Type="http://schemas.openxmlformats.org/officeDocument/2006/relationships/hyperlink" Target="https://api.elsevier.com/content/search/scidir?query=water&amp;apiKey=b3a71de2bde04544495881ed9d2f9c5b&amp;httpAccept=application/json" TargetMode="External"/><Relationship Id="rId952" Type="http://schemas.openxmlformats.org/officeDocument/2006/relationships/hyperlink" Target="http://maps.iucnredlist.org/map.html?id=22725044" TargetMode="External"/><Relationship Id="rId1168" Type="http://schemas.openxmlformats.org/officeDocument/2006/relationships/hyperlink" Target="https://mapbox.github.io/rasterio/installation.html" TargetMode="External"/><Relationship Id="rId81" Type="http://schemas.openxmlformats.org/officeDocument/2006/relationships/hyperlink" Target="http://desktop.arcgis.com/en/arcmap/10.3/manage-data/metadata/creating-a-metadata-template.htm" TargetMode="External"/><Relationship Id="rId177" Type="http://schemas.openxmlformats.org/officeDocument/2006/relationships/hyperlink" Target="http://nosql.mypopescu.com/" TargetMode="External"/><Relationship Id="rId384" Type="http://schemas.openxmlformats.org/officeDocument/2006/relationships/hyperlink" Targe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 TargetMode="External"/><Relationship Id="rId591" Type="http://schemas.openxmlformats.org/officeDocument/2006/relationships/hyperlink" Target="http://ehabitat-wps.jrc.ec.europa.eu/eSpecies/spectral_gee.html" TargetMode="External"/><Relationship Id="rId605" Type="http://schemas.openxmlformats.org/officeDocument/2006/relationships/image" Target="media/image74.png"/><Relationship Id="rId812" Type="http://schemas.openxmlformats.org/officeDocument/2006/relationships/hyperlink" Target="https://github.com/andrewcottam/SpeciesCharismaIndex/blob/master/redListClient.py" TargetMode="External"/><Relationship Id="rId1028" Type="http://schemas.openxmlformats.org/officeDocument/2006/relationships/hyperlink" Target="https://localhost:8443/" TargetMode="External"/><Relationship Id="rId1235" Type="http://schemas.openxmlformats.org/officeDocument/2006/relationships/hyperlink" Target="https://git-scm.com/book/en/v2/Git-Basics-Tagging" TargetMode="External"/><Relationship Id="rId244" Type="http://schemas.openxmlformats.org/officeDocument/2006/relationships/hyperlink" Target="http://mapservices.iucnredlist.org/ArcGIS/rest/services/Andrew/SpeciesWFS/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689" Type="http://schemas.openxmlformats.org/officeDocument/2006/relationships/image" Target="media/image100.png"/><Relationship Id="rId896" Type="http://schemas.openxmlformats.org/officeDocument/2006/relationships/hyperlink" Target="http://docs.aws.amazon.com/ElasticMapReduce/latest/DeveloperGuide/emr-hbase.html" TargetMode="External"/><Relationship Id="rId1081" Type="http://schemas.openxmlformats.org/officeDocument/2006/relationships/hyperlink" Target="https://mapzen.com/tangram/view/?scene=https://mapzen.com/api/scenes/43045/224/resources/basic.yaml" TargetMode="External"/><Relationship Id="rId1302" Type="http://schemas.openxmlformats.org/officeDocument/2006/relationships/hyperlink" Target="http://h05-dev-vm14.jrc.it/" TargetMode="External"/><Relationship Id="rId39" Type="http://schemas.openxmlformats.org/officeDocument/2006/relationships/hyperlink" Target="http://protectedplanet.net/sites/Mersing_Wildlife_Reserve" TargetMode="External"/><Relationship Id="rId451" Type="http://schemas.openxmlformats.org/officeDocument/2006/relationships/hyperlink" Target="http://www.protectedplanet.net/" TargetMode="External"/><Relationship Id="rId549" Type="http://schemas.openxmlformats.org/officeDocument/2006/relationships/hyperlink" Target="https://github.com/google/google-api-python-client" TargetMode="External"/><Relationship Id="rId756" Type="http://schemas.openxmlformats.org/officeDocument/2006/relationships/hyperlink" Target="https://andrewcottam.cartodb.com/api/v2/sql?q=SELECT%20ST_Area(the_geom)%20FROM%20countries" TargetMode="External"/><Relationship Id="rId1179" Type="http://schemas.openxmlformats.org/officeDocument/2006/relationships/hyperlink" Target="http://content.hccfl.edu/pollock/unix/findcmd.htm" TargetMode="External"/><Relationship Id="rId104" Type="http://schemas.openxmlformats.org/officeDocument/2006/relationships/hyperlink" Target="https://github.com/andrewcottam/ArcGIS-Geoprocessing-Scripts/blob/master/src/JRC%20Toolbox.pyt" TargetMode="External"/><Relationship Id="rId188" Type="http://schemas.openxmlformats.org/officeDocument/2006/relationships/hyperlink" Target="http://mondrian.pentaho.com/" TargetMode="External"/><Relationship Id="rId311" Type="http://schemas.openxmlformats.org/officeDocument/2006/relationships/hyperlink" Target="http://api.flickr.com/services/rest/?method=flickr.photos.search&amp;api_key=17352b70ecdf3df39844924cb19882b1&amp;text=Hippocampus+hippocampus&amp;page=1&amp;format=json&amp;nojsoncallback=1" TargetMode="External"/><Relationship Id="rId395" Type="http://schemas.openxmlformats.org/officeDocument/2006/relationships/hyperlink" Target="http://restx.mulesoft.org/writing-your-own-components:" TargetMode="External"/><Relationship Id="rId409" Type="http://schemas.openxmlformats.org/officeDocument/2006/relationships/hyperlink" Target="http://h03-dev-vm7/cgi-bin/eSpecies/pa/speciescount/785" TargetMode="External"/><Relationship Id="rId963" Type="http://schemas.openxmlformats.org/officeDocument/2006/relationships/hyperlink" Target="http://cdn.oreillystatic.com/en/assets/1/event/100/Working%20with%20Geospatial%20Data%20Using%20Hadoop%20and%20HBase%20and%20How%20Monsanto%20Used%20It%20to%20Help%20Farmers%20Increase%20Their%20Yield%20Presentation.pdf" TargetMode="External"/><Relationship Id="rId1039" Type="http://schemas.openxmlformats.org/officeDocument/2006/relationships/hyperlink" Target="http://docs.qgis.org/testing/en/docs/pyqgis_developer_cookbook/intro.html" TargetMode="External"/><Relationship Id="rId1246" Type="http://schemas.openxmlformats.org/officeDocument/2006/relationships/hyperlink" Target="https://owslib.svn.sourceforge.net/svnroot/owslib" TargetMode="External"/><Relationship Id="rId92" Type="http://schemas.openxmlformats.org/officeDocument/2006/relationships/hyperlink" Target="http://forums.arcgis.com/threads/59759-How-to-identify-feature-vertices-that-are-part-of-a-donut-hole-in-ArcGIS-10?highlight=arcpy+geometry+part" TargetMode="External"/><Relationship Id="rId616" Type="http://schemas.openxmlformats.org/officeDocument/2006/relationships/hyperlink" Target="https://github.com/andrewcottam/postgis_scripts/blob/master/water%20omission%20stratify%20by%20grid.sql" TargetMode="External"/><Relationship Id="rId823" Type="http://schemas.openxmlformats.org/officeDocument/2006/relationships/hyperlink" Target="http://www.cloudera.com/content/cloudera/en/resources/library/training/cloudera-essentials-for-apache-hadoop-6-of-6-managing-the-elephant-in-the-room.html" TargetMode="External"/><Relationship Id="rId255" Type="http://schemas.openxmlformats.org/officeDocument/2006/relationships/hyperlink" Target="http://blogs.esri.com/esri/arcgis/2009/05/06/about-geographic-transformations-and-how-to-choose-the-right-one/" TargetMode="External"/><Relationship Id="rId462" Type="http://schemas.openxmlformats.org/officeDocument/2006/relationships/hyperlink" Target="https://github.com/andrewcottam/eSpecies-Client-Demo/blob/master/classes/ESpeciesLayer.js" TargetMode="External"/><Relationship Id="rId1092" Type="http://schemas.openxmlformats.org/officeDocument/2006/relationships/hyperlink" Target="https://tecadmin.net/install-oracle-java-8-ubuntu-via-ppa/" TargetMode="External"/><Relationship Id="rId1106" Type="http://schemas.openxmlformats.org/officeDocument/2006/relationships/hyperlink" Target="https://developers.arcgis.com/en/javascript/jshelp/inside_dojoversion.html" TargetMode="External"/><Relationship Id="rId1313" Type="http://schemas.openxmlformats.org/officeDocument/2006/relationships/hyperlink" Target="http://mapservices.iucnredlist.org/arcgis/services/IUCN_Dev/Test/MapServer/WFSServer?request=GetFeature&amp;service=WFS&amp;maxfeatures=1%090000&amp;request=GetFeature&amp;filter=%3cogc:Filter%3e%3cogc:PropertyIsEqualTo%3e%3cogc:PropertyName%3eOBJECTID%3c/ogc:PropertyName%3e%3cogc:Literal%3e1%3c/ogc:Literal%3e%3c/ogc:PropertyIsEqualTo%3e%3c/ogc:Filter%3e&amp;typename=IUCN_Dev_Test:pongo_pygmaeus_WM&amp;version=1.0.0" TargetMode="External"/><Relationship Id="rId115" Type="http://schemas.openxmlformats.org/officeDocument/2006/relationships/hyperlink" Target="http://pythongisandstuff.wordpress.com/2011/07/07/installing-gdal-and-ogr-for-python-on-windows/" TargetMode="External"/><Relationship Id="rId322" Type="http://schemas.openxmlformats.org/officeDocument/2006/relationships/hyperlink" Target="http://data.gbif.org/species/nameSearch?query=Luscinia%20luscinia&amp;view=json&amp;returnType=commonName" TargetMode="External"/><Relationship Id="rId767" Type="http://schemas.openxmlformats.org/officeDocument/2006/relationships/hyperlink" Target="http://api.flickr.com/services/rest/?format=json&amp;method=flickr.photos.search&amp;text=wibble&amp;api_key=6d3e521646cdd1391a6dee32d8e54d62" TargetMode="External"/><Relationship Id="rId974" Type="http://schemas.openxmlformats.org/officeDocument/2006/relationships/hyperlink" Target="http://www.postgresql.org/docs/9.0/static/using-explain.html" TargetMode="External"/><Relationship Id="rId199" Type="http://schemas.openxmlformats.org/officeDocument/2006/relationships/hyperlink" Target="https://github.com/andrewcottam/apache-hive-files/blob/master/species_preprocessing_2.sql" TargetMode="External"/><Relationship Id="rId627" Type="http://schemas.openxmlformats.org/officeDocument/2006/relationships/image" Target="media/image75.png"/><Relationship Id="rId834" Type="http://schemas.openxmlformats.org/officeDocument/2006/relationships/hyperlink" Target="http://www.cloudera.com/content/cloudera/en/resources/library/hadoopworld/hadoop-world-2011-keynote-presentation-video-ebay-keynote-hugh-e-williams-ebay.html" TargetMode="External"/><Relationship Id="rId1257" Type="http://schemas.openxmlformats.org/officeDocument/2006/relationships/hyperlink" Target="http://webpy.org/static/web.py-0.37.tar.gz" TargetMode="External"/><Relationship Id="rId266" Type="http://schemas.openxmlformats.org/officeDocument/2006/relationships/hyperlink" Target="http://help.arcgis.com/en/arcgisdesktop/10.0/help/index.html" TargetMode="External"/><Relationship Id="rId473" Type="http://schemas.openxmlformats.org/officeDocument/2006/relationships/hyperlink" Target="http://server.arcgisonline.com/ArcGIS/rest/services/World_Topo_Map/MapServer/tile/7/61/104%20-%20not%20found%09" TargetMode="External"/><Relationship Id="rId680" Type="http://schemas.openxmlformats.org/officeDocument/2006/relationships/image" Target="media/image95.png"/><Relationship Id="rId901" Type="http://schemas.openxmlformats.org/officeDocument/2006/relationships/hyperlink" Target="https://issues.apache.org/jira/secure/attachment/12493983/Filter%20Language.docx" TargetMode="External"/><Relationship Id="rId1117" Type="http://schemas.openxmlformats.org/officeDocument/2006/relationships/hyperlink" Target="https://rawgit.com/" TargetMode="External"/><Relationship Id="rId1324" Type="http://schemas.openxmlformats.org/officeDocument/2006/relationships/hyperlink" Target="http://academic.sun.ac.za/iasi/index.asp" TargetMode="External"/><Relationship Id="rId30" Type="http://schemas.openxmlformats.org/officeDocument/2006/relationships/hyperlink" Target="http://api.iucnredlist.org/common_names/Acantharctus-posteli.json" TargetMode="External"/><Relationship Id="rId126" Type="http://schemas.openxmlformats.org/officeDocument/2006/relationships/hyperlink" Target="http://proceedings.esri.com/dvd/uc/2010/uc-index/uc/workshops/tw_664.pdf" TargetMode="External"/><Relationship Id="rId333" Type="http://schemas.openxmlformats.org/officeDocument/2006/relationships/image" Target="media/image35.png"/><Relationship Id="rId540" Type="http://schemas.openxmlformats.org/officeDocument/2006/relationships/hyperlink" Target="https://developers.google.com/earth-engine/app_engine_intro" TargetMode="External"/><Relationship Id="rId778" Type="http://schemas.openxmlformats.org/officeDocument/2006/relationships/hyperlink" Target="http://www.paolocorti.net/2011/03/23/a-quick-look-at-the-wfs-gdal-driver/" TargetMode="External"/><Relationship Id="rId985" Type="http://schemas.openxmlformats.org/officeDocument/2006/relationships/hyperlink" Target="https://wiki.appcelerator.org/display/guides2/Installing+the+Java+Development+Tools" TargetMode="External"/><Relationship Id="rId1170" Type="http://schemas.openxmlformats.org/officeDocument/2006/relationships/hyperlink" Target="http://webpy.org/static/web.py-0.37.tar.gz" TargetMode="External"/><Relationship Id="rId638" Type="http://schemas.openxmlformats.org/officeDocument/2006/relationships/image" Target="media/image76.png"/><Relationship Id="rId845" Type="http://schemas.openxmlformats.org/officeDocument/2006/relationships/hyperlink" Target="http://www.gutenberg.org/etext/20417" TargetMode="External"/><Relationship Id="rId1030" Type="http://schemas.openxmlformats.org/officeDocument/2006/relationships/hyperlink" Target="http://eclipse-jetty.github.io/" TargetMode="External"/><Relationship Id="rId1268" Type="http://schemas.openxmlformats.org/officeDocument/2006/relationships/image" Target="media/image141.jpeg"/><Relationship Id="rId277" Type="http://schemas.openxmlformats.org/officeDocument/2006/relationships/hyperlink" Target="file:///E:\cottaan\My%20Documents\My%20FME%20Workspaces\red_list_2014_wdpa_intersection_data.fmw" TargetMode="External"/><Relationship Id="rId400" Type="http://schemas.openxmlformats.org/officeDocument/2006/relationships/hyperlink" Target="http://dopa-services.jrc.it/services/gee/getDatesForPoint?POINT=114,5&amp;CRS=EPSG:4326" TargetMode="External"/><Relationship Id="rId484" Type="http://schemas.openxmlformats.org/officeDocument/2006/relationships/hyperlink" Target="https://github.com/andrewcottam/general/blob/master/roadless_access_validation_points_to_postgresql.fmw" TargetMode="External"/><Relationship Id="rId705" Type="http://schemas.openxmlformats.org/officeDocument/2006/relationships/hyperlink" Target="https://groups.google.com/forum/?fromgroups" TargetMode="External"/><Relationship Id="rId1128" Type="http://schemas.openxmlformats.org/officeDocument/2006/relationships/hyperlink" Target="http://developers.arcgis.com/en/javascript/sandbox/sandbox.html" TargetMode="External"/><Relationship Id="rId1335" Type="http://schemas.openxmlformats.org/officeDocument/2006/relationships/footer" Target="footer1.xml"/><Relationship Id="rId137" Type="http://schemas.openxmlformats.org/officeDocument/2006/relationships/hyperlink" Target="http://en.wikipedia.org/wiki/Geohash" TargetMode="External"/><Relationship Id="rId344" Type="http://schemas.openxmlformats.org/officeDocument/2006/relationships/hyperlink" Target="https://ciesin.columbia.edu/confluence/display/roads/Global+Roads+Data" TargetMode="External"/><Relationship Id="rId691" Type="http://schemas.openxmlformats.org/officeDocument/2006/relationships/hyperlink" Target="http://dopa-services.jrc.ec.europa.eu/services/gee/WMS_scene?SERVICE=wms&amp;REQUEST=GetMap&amp;FORMAT=image%2Fpng&amp;TRANSPARENT=TRUE&amp;STYLES=&amp;VERSION=1.3.0&amp;LAYERS=%7B%22sceneid%22%3A%22LANDSAT%2FLC8_L1T_TOA%2FLC80020692013228LGN00%22%2C%22redBand%22%3A%22B7%22%2C%22greenBand%22%3A%22B5%22%2C%22blueBand%22%3A%22B4%22%2C%22min%22%3A0%2C%22max%22%3A0.4%7D&amp;WIDTH=400&amp;HEIGHT=400&amp;CRS=EPSG%3A102100&amp;BBOX=-7687310.91238946%2C-1409020.3025013%2C-7683310.91238946%2C-1405020.3025013&amp;callback=dojo_request_script_callbacks.dojo_request_script1" TargetMode="External"/><Relationship Id="rId789" Type="http://schemas.openxmlformats.org/officeDocument/2006/relationships/hyperlink" Target="http://downloads.wdpa.org/ArcGIS/rest/services/EuroGEOSS/EuroGEOSS_WDPA/MapServer/1/query/query?where=Site_ID%3D785&amp;returnGeometry=false&amp;outSR=&amp;outFields=Name&amp;f=pjson" TargetMode="External"/><Relationship Id="rId912" Type="http://schemas.openxmlformats.org/officeDocument/2006/relationships/hyperlink" Target="https://github.com/andrewcottam/ArcGIS-Geoprocessing-Scripts/blob/master/src/FeatureClassToAvro.py" TargetMode="External"/><Relationship Id="rId996" Type="http://schemas.openxmlformats.org/officeDocument/2006/relationships/hyperlink" Target="http://www.postgresql.org/ftp/odbc/versions/msi/)" TargetMode="External"/><Relationship Id="rId41" Type="http://schemas.openxmlformats.org/officeDocument/2006/relationships/hyperlink" Target="http://www.protectedplanet.net/sites/7" TargetMode="External"/><Relationship Id="rId551" Type="http://schemas.openxmlformats.org/officeDocument/2006/relationships/hyperlink" Target="http://google-cloud-python.readthedocs.io/en/latest/google-cloud-auth.html" TargetMode="External"/><Relationship Id="rId649" Type="http://schemas.openxmlformats.org/officeDocument/2006/relationships/hyperlink" Target="http://landsat.usgs.gov/calibration_notices.php" TargetMode="External"/><Relationship Id="rId856" Type="http://schemas.openxmlformats.org/officeDocument/2006/relationships/hyperlink" Target="http://www.cloudera.com/content/cloudera-content/cloudera-docs/CM4Ent/4.7.2/Cloudera-Manager-Introduction/cmi_home.html" TargetMode="External"/><Relationship Id="rId1181" Type="http://schemas.openxmlformats.org/officeDocument/2006/relationships/hyperlink" Target="http://www.tightvnc.com/%20for%20information%20on%20TightVNC" TargetMode="External"/><Relationship Id="rId1279" Type="http://schemas.openxmlformats.org/officeDocument/2006/relationships/hyperlink" Target="https://intracomm.ec.europa.eu/dgintranet/jrc/iesnet_pims/communication/templates/index_en.htm" TargetMode="External"/><Relationship Id="rId190" Type="http://schemas.openxmlformats.org/officeDocument/2006/relationships/hyperlink" Target="http://www.scidb.org/" TargetMode="External"/><Relationship Id="rId204" Type="http://schemas.openxmlformats.org/officeDocument/2006/relationships/hyperlink" Target="https://github.com/andrewcottam/postgis_scripts/blob/master/Species_irreplacibility.sql" TargetMode="External"/><Relationship Id="rId288" Type="http://schemas.openxmlformats.org/officeDocument/2006/relationships/image" Target="media/image29.png"/><Relationship Id="rId411" Type="http://schemas.openxmlformats.org/officeDocument/2006/relationships/hyperlink" Target="http://h03-dev-vm7/cgi-bin/eSpecies/richness/map/aves" TargetMode="External"/><Relationship Id="rId509" Type="http://schemas.openxmlformats.org/officeDocument/2006/relationships/hyperlink" Target="https://c9.io/" TargetMode="External"/><Relationship Id="rId1041" Type="http://schemas.openxmlformats.org/officeDocument/2006/relationships/hyperlink" Target="http://h05-dev-vm100.jrc.it:8080/geoserver/web/" TargetMode="External"/><Relationship Id="rId1139" Type="http://schemas.openxmlformats.org/officeDocument/2006/relationships/image" Target="media/image131.png"/><Relationship Id="rId495" Type="http://schemas.openxmlformats.org/officeDocument/2006/relationships/hyperlink" Target="https://intragate.ec.europa.eu/cas/login?service=http://localhost/test" TargetMode="External"/><Relationship Id="rId716" Type="http://schemas.openxmlformats.org/officeDocument/2006/relationships/hyperlink" Target="https://developers.google.com/earth-engine/python_install" TargetMode="External"/><Relationship Id="rId923" Type="http://schemas.openxmlformats.org/officeDocument/2006/relationships/hyperlink" Target="http://www.cloudera.com/documentation/enterprise/latest/topics/cm_mc_hive_udf.html" TargetMode="External"/><Relationship Id="rId52" Type="http://schemas.openxmlformats.org/officeDocument/2006/relationships/image" Target="media/image3.png"/><Relationship Id="rId148" Type="http://schemas.openxmlformats.org/officeDocument/2006/relationships/hyperlink" Target="http://msdn.microsoft.com/en-us/library/bb259689.aspx%20(4.7773*256%20=%201222.9888" TargetMode="External"/><Relationship Id="rId355" Type="http://schemas.openxmlformats.org/officeDocument/2006/relationships/hyperlink" Target="http://httpd.apache.org/docs/current/mod/mod_alias.html" TargetMode="External"/><Relationship Id="rId562" Type="http://schemas.openxmlformats.org/officeDocument/2006/relationships/image" Target="media/image50.png"/><Relationship Id="rId1192" Type="http://schemas.openxmlformats.org/officeDocument/2006/relationships/hyperlink" Target="http://www.linuxproblem.org/art_9.html" TargetMode="External"/><Relationship Id="rId1206" Type="http://schemas.openxmlformats.org/officeDocument/2006/relationships/hyperlink" Target="https://www.modern.ie/en-us/virtualization-tools" TargetMode="External"/><Relationship Id="rId215" Type="http://schemas.openxmlformats.org/officeDocument/2006/relationships/hyperlink" Target="http://ecat-dev.gbif.org/api/clb" TargetMode="External"/><Relationship Id="rId422" Type="http://schemas.openxmlformats.org/officeDocument/2006/relationships/hyperlink" Target="http://h03-dev-vm7/cgi-bin/eSpecies/quadkey/132320323113002/pacount" TargetMode="External"/><Relationship Id="rId867" Type="http://schemas.openxmlformats.org/officeDocument/2006/relationships/hyperlink" Target="http://developer.yahoo.com/hadoop/tutorial/module2.html" TargetMode="External"/><Relationship Id="rId1052"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299" Type="http://schemas.openxmlformats.org/officeDocument/2006/relationships/hyperlink" Target="https://datamarket.azure.com/" TargetMode="External"/><Relationship Id="rId727" Type="http://schemas.openxmlformats.org/officeDocument/2006/relationships/image" Target="media/image109.png"/><Relationship Id="rId934" Type="http://schemas.openxmlformats.org/officeDocument/2006/relationships/hyperlink" Target="http://hadoop-h05:8888/" TargetMode="External"/><Relationship Id="rId63" Type="http://schemas.openxmlformats.org/officeDocument/2006/relationships/hyperlink" Target="https://www.google.it/url?sa=t&amp;rct=j&amp;q=&amp;esrc=s&amp;source=web&amp;cd=16&amp;ved=0CFMQFjAFOAo&amp;url=https%3A%2F%2Fearth.esa.int%2Fdocuments%2F10174%2F638976%2FLDCM_Level-1_Data_Format_Control_Book&amp;ei=4sG0UtfiLPKS7AbLuICICQ&amp;usg=AFQjCNF_wVyPgE7PznV7MS-qSjKJmXnoUw&amp;sig2=0mG-Tglgsp1QjbO1A1uhVg&amp;bvm=bv.58187178,d.ZGU" TargetMode="External"/><Relationship Id="rId159" Type="http://schemas.openxmlformats.org/officeDocument/2006/relationships/image" Target="media/image19.png"/><Relationship Id="rId366" Type="http://schemas.openxmlformats.org/officeDocument/2006/relationships/hyperlink" Target="http://...api/person-by-id/1/pets.json" TargetMode="External"/><Relationship Id="rId573" Type="http://schemas.openxmlformats.org/officeDocument/2006/relationships/image" Target="media/image55.jpeg"/><Relationship Id="rId780" Type="http://schemas.openxmlformats.org/officeDocument/2006/relationships/hyperlink" Target="http://help.arcgis.com/en/arcgisdesktop/10.0/help/003r/pdf/projected_coordinate_systems.pdf" TargetMode="External"/><Relationship Id="rId1217" Type="http://schemas.openxmlformats.org/officeDocument/2006/relationships/hyperlink" Target="http://www.allthingsdistributed.com/2012/01/amazon-dynamodb.html" TargetMode="External"/><Relationship Id="rId226" Type="http://schemas.openxmlformats.org/officeDocument/2006/relationships/hyperlink" Target="http://maps.iucnredlist.org/map.html?id=106006826" TargetMode="External"/><Relationship Id="rId433" Type="http://schemas.openxmlformats.org/officeDocument/2006/relationships/hyperlink" Target="http://ben.balter.com/2013/06/26/how-to-convert-shapefiles-to-geojson-for-use-on-github/" TargetMode="External"/><Relationship Id="rId878" Type="http://schemas.openxmlformats.org/officeDocument/2006/relationships/hyperlink" Target="http://wiki.apache.org/hadoop/HadoopMapReduce" TargetMode="External"/><Relationship Id="rId1063" Type="http://schemas.openxmlformats.org/officeDocument/2006/relationships/hyperlink" Target="http://esri.github.io/arcgis-vectortile-style-editor/" TargetMode="External"/><Relationship Id="rId1270" Type="http://schemas.openxmlformats.org/officeDocument/2006/relationships/hyperlink" Target="http://www.onezoom.org/mammals.htm" TargetMode="External"/><Relationship Id="rId640" Type="http://schemas.openxmlformats.org/officeDocument/2006/relationships/hyperlink" Target="https://ee-api.appspot.com/4e977aea2f63647a4300c0fe783b756c" TargetMode="External"/><Relationship Id="rId738" Type="http://schemas.openxmlformats.org/officeDocument/2006/relationships/image" Target="media/image114.png"/><Relationship Id="rId945" Type="http://schemas.openxmlformats.org/officeDocument/2006/relationships/hyperlink" Target="http://sqoop.apache.org/docs/1.4.5/SqoopUserGuide.html" TargetMode="External"/><Relationship Id="rId74" Type="http://schemas.openxmlformats.org/officeDocument/2006/relationships/hyperlink" Target="https://console.cloud.google.com/storage/browser/global-surface-water/maptiles/" TargetMode="External"/><Relationship Id="rId377" Type="http://schemas.openxmlformats.org/officeDocument/2006/relationships/hyperlink" Target="http://docs.scipy.org/doc/numpy/reference/arrays.classes.html" TargetMode="External"/><Relationship Id="rId500" Type="http://schemas.openxmlformats.org/officeDocument/2006/relationships/hyperlink" Target="https://intragate.ec.europa.eu/cas/login?service=http://localhost/bling" TargetMode="External"/><Relationship Id="rId584" Type="http://schemas.openxmlformats.org/officeDocument/2006/relationships/image" Target="media/image66.png"/><Relationship Id="rId805" Type="http://schemas.openxmlformats.org/officeDocument/2006/relationships/hyperlink" Target="http://api.gbif.org/v0.9/species/match?name=Argusianus%20argus&amp;callback=dojo_request_script_callbacks.dojo_request_script35" TargetMode="External"/><Relationship Id="rId1130" Type="http://schemas.openxmlformats.org/officeDocument/2006/relationships/hyperlink" Target="http://developers.arcgis.com/javascript/sandbox/sandbox.html" TargetMode="External"/><Relationship Id="rId1228" Type="http://schemas.openxmlformats.org/officeDocument/2006/relationships/hyperlink" Target="file:///C:\Users\cottaan\AppData\Roaming\Microsoft\Word\http.sslcainfo=\bin\curl-ca-bundle.crt" TargetMode="External"/><Relationship Id="rId5" Type="http://schemas.openxmlformats.org/officeDocument/2006/relationships/webSettings" Target="webSettings.xml"/><Relationship Id="rId237" Type="http://schemas.openxmlformats.org/officeDocument/2006/relationships/hyperlink" Target="http://maps.iucnredlist.org/map.html?id=161597" TargetMode="External"/><Relationship Id="rId791" Type="http://schemas.openxmlformats.org/officeDocument/2006/relationships/hyperlink" Target="https://datamarket.azure.com/" TargetMode="External"/><Relationship Id="rId889" Type="http://schemas.openxmlformats.org/officeDocument/2006/relationships/hyperlink" Target="https://hadoop.apache.org/docs/r2.2.0/api/org/apache/hadoop/filecache/DistributedCache.html" TargetMode="External"/><Relationship Id="rId1074" Type="http://schemas.openxmlformats.org/officeDocument/2006/relationships/hyperlink" Target="http://www.paulnorman.ca/blog/2016/11/serving-vector-tiles/" TargetMode="External"/><Relationship Id="rId444" Type="http://schemas.openxmlformats.org/officeDocument/2006/relationships/hyperlink" Target="https://github.com/nvkelso/natural-earth-vector/tree/master/geojson" TargetMode="External"/><Relationship Id="rId651" Type="http://schemas.openxmlformats.org/officeDocument/2006/relationships/image" Target="media/image85.png"/><Relationship Id="rId749" Type="http://schemas.openxmlformats.org/officeDocument/2006/relationships/hyperlink" Target="https://dev.elsevier.com/apikey/managehome" TargetMode="External"/><Relationship Id="rId1281" Type="http://schemas.openxmlformats.org/officeDocument/2006/relationships/hyperlink" Target="https://remi.webmail.ec.europa.eu/owa/" TargetMode="External"/><Relationship Id="rId290" Type="http://schemas.openxmlformats.org/officeDocument/2006/relationships/hyperlink" Target="http://code.google.com/p/pybing/" TargetMode="External"/><Relationship Id="rId304" Type="http://schemas.openxmlformats.org/officeDocument/2006/relationships/hyperlink" Target="mailto:speciescharisma@yahoo.co.uk" TargetMode="External"/><Relationship Id="rId388" Type="http://schemas.openxmlformats.org/officeDocument/2006/relationships/hyperlink" Target="http://docs.sencha.com/ext-js/3-4/" TargetMode="External"/><Relationship Id="rId511" Type="http://schemas.openxmlformats.org/officeDocument/2006/relationships/hyperlink" Target="https://python-blishten.c9users.io/" TargetMode="External"/><Relationship Id="rId609" Type="http://schemas.openxmlformats.org/officeDocument/2006/relationships/hyperlink" Target="https://github.com/andrewcottam/water_detection_python_scripts/blob/a629eeee2be081617b603a156a284ac969d7baa6/validateAllWaterSites.py" TargetMode="External"/><Relationship Id="rId956" Type="http://schemas.openxmlformats.org/officeDocument/2006/relationships/hyperlink" Target="https://github.com/andrewcottam/apache-hive-files/blob/f6160d1a0c45fd839000afc65a03d5ce6c435385/species_preprocessing_2.sql" TargetMode="External"/><Relationship Id="rId1141" Type="http://schemas.openxmlformats.org/officeDocument/2006/relationships/hyperlink" Target="https://mapzen.com/products/tangram/" TargetMode="External"/><Relationship Id="rId1239" Type="http://schemas.openxmlformats.org/officeDocument/2006/relationships/hyperlink" Target="https://github.com/andrewcottam/general" TargetMode="External"/><Relationship Id="rId85" Type="http://schemas.openxmlformats.org/officeDocument/2006/relationships/hyperlink" Target="https://storage.googleapis.com/support-kms-prod/57E913590B6A12FED962C112597B54F99DA7" TargetMode="External"/><Relationship Id="rId150" Type="http://schemas.openxmlformats.org/officeDocument/2006/relationships/hyperlink" Target="http://help.arcgis.com/en/arcgisdesktop/10.0/help/index.html" TargetMode="External"/><Relationship Id="rId595" Type="http://schemas.openxmlformats.org/officeDocument/2006/relationships/hyperlink" Target="https://drive.google.com/?ddrp=1" TargetMode="External"/><Relationship Id="rId816" Type="http://schemas.openxmlformats.org/officeDocument/2006/relationships/hyperlink" Target="mailto:andrew.cottam@jrc.ec.europa.eu/thargal88" TargetMode="External"/><Relationship Id="rId1001" Type="http://schemas.openxmlformats.org/officeDocument/2006/relationships/hyperlink" Target="http://support.esri.com/es/knowledgebase/techarticles/detail/23874" TargetMode="External"/><Relationship Id="rId248"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0.0" TargetMode="External"/><Relationship Id="rId455" Type="http://schemas.openxmlformats.org/officeDocument/2006/relationships/hyperlink" Target="http://help.arcgis.com/en/webapi/javascript/arcgis/help/jshelp/proxypage_php.zip" TargetMode="External"/><Relationship Id="rId662" Type="http://schemas.openxmlformats.org/officeDocument/2006/relationships/hyperlink" Target="https://github.com/andrewcottam/general/blob/master/water_trend_analyses_csv_to_postgresql.fmw" TargetMode="External"/><Relationship Id="rId1085" Type="http://schemas.openxmlformats.org/officeDocument/2006/relationships/hyperlink" Target="https://web-apps-blishten.c9users.io/tilemaker/bern_tiles/13/4265/2883.pbf" TargetMode="External"/><Relationship Id="rId1292" Type="http://schemas.openxmlformats.org/officeDocument/2006/relationships/hyperlink" Target="http://onlinelibrary.wiley.com/doi/10.1111/j.1467-9671.2009.01170.x/full" TargetMode="External"/><Relationship Id="rId1306" Type="http://schemas.openxmlformats.org/officeDocument/2006/relationships/hyperlink" Target="http://79.125.16.106/arcgis/manager/default.aspx" TargetMode="External"/><Relationship Id="rId12" Type="http://schemas.openxmlformats.org/officeDocument/2006/relationships/hyperlink" Target="http://www.gadm.org/" TargetMode="External"/><Relationship Id="rId108" Type="http://schemas.openxmlformats.org/officeDocument/2006/relationships/hyperlink" Target="http://geojson.io/" TargetMode="External"/><Relationship Id="rId315" Type="http://schemas.openxmlformats.org/officeDocument/2006/relationships/hyperlink" Target="http://api.flickr.com/services/rest/?method=flickr.photos.search&amp;api_key=17352b70ecdf3df39844924cb19882b1&amp;text=%22Hippocampus+hippocampus%22+%2B+sea+%2B+horse&amp;page=1&amp;format=json&amp;nojsoncallback=1" TargetMode="External"/><Relationship Id="rId522" Type="http://schemas.openxmlformats.org/officeDocument/2006/relationships/hyperlink" Target="https://db-server-blishten.c9users.io/cgi-bin/services.py/" TargetMode="External"/><Relationship Id="rId967" Type="http://schemas.openxmlformats.org/officeDocument/2006/relationships/hyperlink" Target="https://help.ubuntu.com/community/PostgreSQL" TargetMode="External"/><Relationship Id="rId1152" Type="http://schemas.openxmlformats.org/officeDocument/2006/relationships/hyperlink" Target="https://groups.google.com/forum/?fromgroups=" TargetMode="External"/><Relationship Id="rId96" Type="http://schemas.openxmlformats.org/officeDocument/2006/relationships/image" Target="media/image9.jpeg"/><Relationship Id="rId161" Type="http://schemas.openxmlformats.org/officeDocument/2006/relationships/hyperlink" Target="https://gist.github.com/andrewcottam/76da3f719c07f5adfd91" TargetMode="External"/><Relationship Id="rId399" Type="http://schemas.openxmlformats.org/officeDocument/2006/relationships/hyperlink" Target="http://postgresql.1045698.n5.nabble.com/COMMENT-on-function-s-arguments-td5712337.html" TargetMode="External"/><Relationship Id="rId827" Type="http://schemas.openxmlformats.org/officeDocument/2006/relationships/hyperlink" Target="http://www.cloudera.com/content/cloudera/en/resources/library/hadoopworld/Live_from_Strata_Hadoop_World_2012_Lars_George_Cloudera.html" TargetMode="External"/><Relationship Id="rId1012" Type="http://schemas.openxmlformats.org/officeDocument/2006/relationships/hyperlink" Target="file:///\\ArcGIS\\Desktop10.3\\ArcToolBox\\Scripts" TargetMode="External"/><Relationship Id="rId259" Type="http://schemas.openxmlformats.org/officeDocument/2006/relationships/hyperlink" Target="http://resources.arcgis.com/en/help/main/10.2/index.html" TargetMode="External"/><Relationship Id="rId466" Type="http://schemas.openxmlformats.org/officeDocument/2006/relationships/image" Target="media/image38.png"/><Relationship Id="rId673" Type="http://schemas.openxmlformats.org/officeDocument/2006/relationships/hyperlink" Target="https://code.earthengine.google.com/084362af5b55a6ef40b1112f8d3dc840" TargetMode="External"/><Relationship Id="rId880" Type="http://schemas.openxmlformats.org/officeDocument/2006/relationships/hyperlink" Target="http://en.wikipedia.org/wiki/Sort_(Unix)" TargetMode="External"/><Relationship Id="rId1096" Type="http://schemas.openxmlformats.org/officeDocument/2006/relationships/hyperlink" Target="https://regex101.com/" TargetMode="External"/><Relationship Id="rId1317" Type="http://schemas.openxmlformats.org/officeDocument/2006/relationships/hyperlink" Target="http://help.arcgis.com/en/arcgisdesktop/10.0/help/index.html" TargetMode="External"/><Relationship Id="rId23" Type="http://schemas.openxmlformats.org/officeDocument/2006/relationships/hyperlink" Target="http://video.esri.com/watch/2313/latest-innovations-from-esris-applications-prototype-lab" TargetMode="External"/><Relationship Id="rId119" Type="http://schemas.openxmlformats.org/officeDocument/2006/relationships/hyperlink" Target="http://trac.osgeo.org/osgeo4w/" TargetMode="External"/><Relationship Id="rId326" Type="http://schemas.openxmlformats.org/officeDocument/2006/relationships/hyperlink" Target="http://www.bing.com/images/search?q=%2B%22Cardinalis+cardinalis%22&amp;go=&amp;qs=n&amp;form=QBIR&amp;qft=%2Bfilterui%3Aphoto-photo&amp;pq=%2B%22cardinalis+cardinalis%22&amp;sc=0-14&amp;sp=-1&amp;sk=" TargetMode="External"/><Relationship Id="rId533" Type="http://schemas.openxmlformats.org/officeDocument/2006/relationships/hyperlink" Target="https://cloud.google.com/appengine/docs/python/tools/libraries27" TargetMode="External"/><Relationship Id="rId978" Type="http://schemas.openxmlformats.org/officeDocument/2006/relationships/hyperlink" Target="http://spatialreference.org/ref/sr-org/7099/postgis/" TargetMode="External"/><Relationship Id="rId1163" Type="http://schemas.openxmlformats.org/officeDocument/2006/relationships/hyperlink" Target="https://github.com/JazzCore/python-pdfkit" TargetMode="External"/><Relationship Id="rId740" Type="http://schemas.openxmlformats.org/officeDocument/2006/relationships/image" Target="media/image116.png"/><Relationship Id="rId838" Type="http://schemas.openxmlformats.org/officeDocument/2006/relationships/hyperlink" Target="http://cloudera.com/content/cloudera/en/training/courses/data-science-training.html" TargetMode="External"/><Relationship Id="rId1023" Type="http://schemas.openxmlformats.org/officeDocument/2006/relationships/hyperlink" Target="http://crunchify.com/step-by-step-guide-to-setup-and-install-apache-tomcat-server-in-eclipse-development-environment-ide/" TargetMode="External"/><Relationship Id="rId172" Type="http://schemas.openxmlformats.org/officeDocument/2006/relationships/hyperlink" Target="https://github.com/andrewcottam/general/blob/1fb304cc5b13b847a7c41be1ce66f45e0174e590/gbif_occurrence_export_to_postgis.fmw" TargetMode="External"/><Relationship Id="rId477" Type="http://schemas.openxmlformats.org/officeDocument/2006/relationships/hyperlink" Target="http://ajax.googleapis.com/ajax/libs/dojo/1.8.1/dijit/form/Select.js" TargetMode="External"/><Relationship Id="rId600" Type="http://schemas.openxmlformats.org/officeDocument/2006/relationships/hyperlink" Target="https://github.com/andrewcottam/postgis_scripts/blob/master/water%20validation%20stratify%20by%20grid2.sql" TargetMode="External"/><Relationship Id="rId684" Type="http://schemas.openxmlformats.org/officeDocument/2006/relationships/image" Target="media/image98.png"/><Relationship Id="rId1230" Type="http://schemas.openxmlformats.org/officeDocument/2006/relationships/hyperlink" Target="http://stackoverflow.com/questions/7438313/pushing-to-git-returning-error-code-403-fatal-http-request-failed" TargetMode="External"/><Relationship Id="rId1328" Type="http://schemas.openxmlformats.org/officeDocument/2006/relationships/hyperlink" Target="https://console.aws.amazon.com/ses/home" TargetMode="External"/><Relationship Id="rId337" Type="http://schemas.openxmlformats.org/officeDocument/2006/relationships/hyperlink" Target="http://www.mappinglife.org/list?dsid=iucn_mammals&amp;lon=8.79&amp;lat=45.58&amp;radius=1000&amp;taxa=Mammalia" TargetMode="External"/><Relationship Id="rId891" Type="http://schemas.openxmlformats.org/officeDocument/2006/relationships/hyperlink" Target="http://hadoop-h05:50030/logs/hadoop-cmf-mapreduce1-JOBTRACKER-hadoop-h05.log.out" TargetMode="External"/><Relationship Id="rId905" Type="http://schemas.openxmlformats.org/officeDocument/2006/relationships/hyperlink" Target="http://www.cloudera.com/content/cloudera/en/resources/library/training/introduction-to-apache-hive.html" TargetMode="External"/><Relationship Id="rId989" Type="http://schemas.openxmlformats.org/officeDocument/2006/relationships/hyperlink" Target="http://stackoverflow.com/questions/11118070/buiding-hadoop-with-eclipse-maven-missing-artifact-jdk-toolsjdk-toolsjar1" TargetMode="External"/><Relationship Id="rId34" Type="http://schemas.openxmlformats.org/officeDocument/2006/relationships/hyperlink" Target="http://gbif.blogspot.it/" TargetMode="External"/><Relationship Id="rId544" Type="http://schemas.openxmlformats.org/officeDocument/2006/relationships/hyperlink" Target="https://console.developers.google.com" TargetMode="External"/><Relationship Id="rId751" Type="http://schemas.openxmlformats.org/officeDocument/2006/relationships/hyperlink" Target="https://EU-Commission.maps.arcgis.com" TargetMode="External"/><Relationship Id="rId849" Type="http://schemas.openxmlformats.org/officeDocument/2006/relationships/hyperlink" Target="http://esri.github.io/geometry-api-java/doc/Polygon.html" TargetMode="External"/><Relationship Id="rId1174" Type="http://schemas.openxmlformats.org/officeDocument/2006/relationships/hyperlink" Target="https://pip.pypa.io/en/latest/installing.html" TargetMode="External"/><Relationship Id="rId183" Type="http://schemas.openxmlformats.org/officeDocument/2006/relationships/hyperlink" Target="https://github.com/andrewcottam/eSpecies_client_demo" TargetMode="External"/><Relationship Id="rId390" Type="http://schemas.openxmlformats.org/officeDocument/2006/relationships/hyperlink" Target="http://tech.shift.com/post/39516330935/implementing-a-python-oauth-2-0-provider-part-1" TargetMode="External"/><Relationship Id="rId404" Type="http://schemas.openxmlformats.org/officeDocument/2006/relationships/hyperlink" Target="http://h03-dev-vm7/cgi-bin/eSpecies/getQuadkeyLatLong/6.446317749457646,116.905517578125" TargetMode="External"/><Relationship Id="rId611" Type="http://schemas.openxmlformats.org/officeDocument/2006/relationships/hyperlink" Target="https://github.com/andrewcottam/postgis_scripts/commit/f9dc348fcc08541d68bd4ecf2f8633b944860f24" TargetMode="External"/><Relationship Id="rId1034" Type="http://schemas.openxmlformats.org/officeDocument/2006/relationships/image" Target="media/image127.jpeg"/><Relationship Id="rId1241" Type="http://schemas.openxmlformats.org/officeDocument/2006/relationships/hyperlink" Target="http://10.168.209.73:8012" TargetMode="External"/><Relationship Id="rId250" Type="http://schemas.openxmlformats.org/officeDocument/2006/relationships/hyperlink" Target="http://blogs.msdn.com/b/asiatech/archive/2011/07/06/how-to-troubleshoot-httpexception-request-timed-out-asp-net-2-0-32-bit.aspx" TargetMode="External"/><Relationship Id="rId488" Type="http://schemas.openxmlformats.org/officeDocument/2006/relationships/hyperlink" Target="https://github.com/andrewcottam/postgis_scripts/blob/master/roadless_create_validation_table.sql" TargetMode="External"/><Relationship Id="rId695" Type="http://schemas.openxmlformats.org/officeDocument/2006/relationships/image" Target="media/image103.png"/><Relationship Id="rId709" Type="http://schemas.openxmlformats.org/officeDocument/2006/relationships/hyperlink" Target="https://code.google.com/apis/console" TargetMode="External"/><Relationship Id="rId916" Type="http://schemas.openxmlformats.org/officeDocument/2006/relationships/hyperlink" Target="https://cwiki.apache.org/confluence/display/Hive/LanguageManual+DML" TargetMode="External"/><Relationship Id="rId1101" Type="http://schemas.openxmlformats.org/officeDocument/2006/relationships/hyperlink" Target="http://dojotoolkit.org/download/" TargetMode="External"/><Relationship Id="rId45" Type="http://schemas.openxmlformats.org/officeDocument/2006/relationships/hyperlink" Target="http://www.humansecurityindex.org/" TargetMode="External"/><Relationship Id="rId110" Type="http://schemas.openxmlformats.org/officeDocument/2006/relationships/hyperlink" Target="http://help.arcgis.com/en/arcgisdesktop/10.0/help/index.html" TargetMode="External"/><Relationship Id="rId348" Type="http://schemas.openxmlformats.org/officeDocument/2006/relationships/hyperlink" Target="http://h03-dev-vm7/eSpecies-REST/index.php" TargetMode="External"/><Relationship Id="rId555" Type="http://schemas.openxmlformats.org/officeDocument/2006/relationships/hyperlink" Target="https://cloud.google.com/compute/docs/instances/connecting-to-instance" TargetMode="External"/><Relationship Id="rId762" Type="http://schemas.openxmlformats.org/officeDocument/2006/relationships/hyperlink" Target="mailto:a.cottam@gmail.com" TargetMode="External"/><Relationship Id="rId1185" Type="http://schemas.openxmlformats.org/officeDocument/2006/relationships/hyperlink" Target="httpd:%20premature%20connection%20close" TargetMode="External"/><Relationship Id="rId194" Type="http://schemas.openxmlformats.org/officeDocument/2006/relationships/hyperlink" Target="http://sortbenchmark.org/" TargetMode="External"/><Relationship Id="rId208" Type="http://schemas.openxmlformats.org/officeDocument/2006/relationships/hyperlink" Target="http://dopa-services.jrc.it/services/especies/_set_pa_species_validation_info?id=1&amp;validated_presence_id=1&amp;validation_date=01/01/12&amp;validation_actor=1&amp;validation_comment=test" TargetMode="External"/><Relationship Id="rId415" Type="http://schemas.openxmlformats.org/officeDocument/2006/relationships/hyperlink" Target="http://h03-dev-vm7/cgi-bin/eSpecies/bbox/25728,16008,27776,17032/richness/map/aves" TargetMode="External"/><Relationship Id="rId622" Type="http://schemas.openxmlformats.org/officeDocument/2006/relationships/hyperlink" Target="file:///E:\cottaan\My%20Documents\github%20repos\test\mergeCSVFiles2.py" TargetMode="External"/><Relationship Id="rId1045" Type="http://schemas.openxmlformats.org/officeDocument/2006/relationships/hyperlink" Target="http://lrm-maps.jrc.ec.europa.eu/geoserver/lrm-especies/wms" TargetMode="External"/><Relationship Id="rId1252" Type="http://schemas.openxmlformats.org/officeDocument/2006/relationships/hyperlink" Target="https://github.com/Esri/spatial-framework-for-hadoop" TargetMode="External"/><Relationship Id="rId261" Type="http://schemas.openxmlformats.org/officeDocument/2006/relationships/hyperlink" Target="http://gis.stackexchange.com/questions/32217/exploding-overlapping-to-new-non-overlapping-polygons" TargetMode="External"/><Relationship Id="rId499" Type="http://schemas.openxmlformats.org/officeDocument/2006/relationships/hyperlink" Target="http://ehabitat-wps.jrc.ec.europa.eu/eSpecies/speciesValidator.html?wdpaid=785" TargetMode="External"/><Relationship Id="rId927" Type="http://schemas.openxmlformats.org/officeDocument/2006/relationships/image" Target="media/image120.png"/><Relationship Id="rId1112" Type="http://schemas.openxmlformats.org/officeDocument/2006/relationships/hyperlink" Target="http://lrm-maps.jrc.ec.europa.eu/geoserver/lrmexternal/ows?CQL_FILTER=actual_class%3D1%20and%20predicted_class%3D3%20and%20applied_masks%3D1%20and%20BBOX(geom%2C140.66345214840013%2C-2.614934922315219%2C140.7293701171501%2C-2.5490838794791757)&amp;REQUEST=GetFeature&amp;SERVICE=WFS&amp;VERSION=1.0.0&amp;TYPENAME=lrmexternal%3Agee_validation_results&amp;outputFormat=json" TargetMode="External"/><Relationship Id="rId56" Type="http://schemas.openxmlformats.org/officeDocument/2006/relationships/hyperlink" Target="http://reverb.echo.nasa.gov/reverb" TargetMode="External"/><Relationship Id="rId359" Type="http://schemas.openxmlformats.org/officeDocument/2006/relationships/hyperlink" Target="http://h03-dev-vm7/cgi-bin/eSpecies.cgi/'" TargetMode="External"/><Relationship Id="rId566" Type="http://schemas.openxmlformats.org/officeDocument/2006/relationships/hyperlink" Target="http://www.imagemagick.org/Usage/convolve/" TargetMode="External"/><Relationship Id="rId773" Type="http://schemas.openxmlformats.org/officeDocument/2006/relationships/hyperlink" Target="http://www.cyberciti.biz/tips/postgres-allow-remote-access-tcp-connection.html" TargetMode="External"/><Relationship Id="rId1196" Type="http://schemas.openxmlformats.org/officeDocument/2006/relationships/image" Target="media/image136.png"/><Relationship Id="rId121" Type="http://schemas.openxmlformats.org/officeDocument/2006/relationships/hyperlink" Target="http://stackoverflow.com/questions/726690/who-killed-my-process-and-why" TargetMode="External"/><Relationship Id="rId219" Type="http://schemas.openxmlformats.org/officeDocument/2006/relationships/hyperlink" Target="http://forums.esri.com/Thread.asp?c=93&amp;f=984&amp;t=237824" TargetMode="External"/><Relationship Id="rId426" Type="http://schemas.openxmlformats.org/officeDocument/2006/relationships/hyperlink" Target="https://github.com/andrewcottam/python-rest-server/blob/master/cgi-bin/services" TargetMode="External"/><Relationship Id="rId633" Type="http://schemas.openxmlformats.org/officeDocument/2006/relationships/hyperlink" Target="https://raw.githubusercontent.com/andrewcottam/postgis_scripts/858267b453c834fe173efc7a35a6ceff6223987a/water_confusion_matrix_for_publication.sql" TargetMode="External"/><Relationship Id="rId980" Type="http://schemas.openxmlformats.org/officeDocument/2006/relationships/hyperlink" Target="https://community.c9.io/t/setting-up-postgresql/1573" TargetMode="External"/><Relationship Id="rId1056" Type="http://schemas.openxmlformats.org/officeDocument/2006/relationships/hyperlink" Target="http://geonode.org/" TargetMode="External"/><Relationship Id="rId1263" Type="http://schemas.openxmlformats.org/officeDocument/2006/relationships/hyperlink" Target="http://vbrant.eu/" TargetMode="External"/><Relationship Id="rId840" Type="http://schemas.openxmlformats.org/officeDocument/2006/relationships/hyperlink" Target="http://cloudera.com/content/cloudera/en/training/courses/developer-training.html" TargetMode="External"/><Relationship Id="rId938" Type="http://schemas.openxmlformats.org/officeDocument/2006/relationships/hyperlink" Target="https://github.com/cloudera/impala" TargetMode="External"/><Relationship Id="rId67" Type="http://schemas.openxmlformats.org/officeDocument/2006/relationships/hyperlink" Target="https://sentinel.esa.int/web/sentinel/user-guides/sentinel-2-msi/product-types" TargetMode="External"/><Relationship Id="rId272" Type="http://schemas.openxmlformats.org/officeDocument/2006/relationships/hyperlink" Target="http://help.arcgis.com/en/arcgisdesktop/10.0/help/index.html" TargetMode="External"/><Relationship Id="rId577" Type="http://schemas.openxmlformats.org/officeDocument/2006/relationships/image" Target="media/image59.png"/><Relationship Id="rId700" Type="http://schemas.openxmlformats.org/officeDocument/2006/relationships/hyperlink" Target="http://ee-api.appspot.com/" TargetMode="External"/><Relationship Id="rId1123" Type="http://schemas.openxmlformats.org/officeDocument/2006/relationships/hyperlink" Target="http://dojotoolkit.org/documentation/tutorials/1.8/templated/" TargetMode="External"/><Relationship Id="rId1330" Type="http://schemas.openxmlformats.org/officeDocument/2006/relationships/hyperlink" Target="http://ehabitat-wps.jrc.ec.europa.eu/eSpecies/geeClient.html?wdpaid=8810" TargetMode="External"/><Relationship Id="rId132" Type="http://schemas.openxmlformats.org/officeDocument/2006/relationships/hyperlink" Target="http://79.125.16.106/IUCN/mapper/index.html?ID_NO=2358" TargetMode="External"/><Relationship Id="rId784" Type="http://schemas.openxmlformats.org/officeDocument/2006/relationships/hyperlink" Target="http://mapservices.iucnredlist.org/ArcGIS/services/Andrew/SpeciesWFS/MapServer/WFSServer?request=GetFeature&amp;typeName=AllSpecies_WebMercator&amp;filter=%3cogc:Filter%3e%3cogc:PropertyIsEqualTo%3e%3cogc:PropertyName%3eID_NO%3c/ogc:PropertyName%3e%3cogc:Literal%3e17975%3c/ogc:Literal%3e%3c/ogc:PropertyIsEqualTo%3e%3c/ogc:Filter" TargetMode="External"/><Relationship Id="rId991" Type="http://schemas.openxmlformats.org/officeDocument/2006/relationships/hyperlink" Target="http://stackoverflow.com/questions/11118070/buiding-hadoop-with-eclipse-maven-missing-artifact-jdk-toolsjdk-toolsjar1" TargetMode="External"/><Relationship Id="rId1067" Type="http://schemas.openxmlformats.org/officeDocument/2006/relationships/hyperlink" Target="https://mapzen.com/documentation/vector-tiles/data-sources/" TargetMode="External"/><Relationship Id="rId437" Type="http://schemas.openxmlformats.org/officeDocument/2006/relationships/hyperlink" Target="https://gist.github.com/andrewcottam/6353997" TargetMode="External"/><Relationship Id="rId644" Type="http://schemas.openxmlformats.org/officeDocument/2006/relationships/image" Target="media/image80.png"/><Relationship Id="rId851" Type="http://schemas.openxmlformats.org/officeDocument/2006/relationships/hyperlink" Target="http://www.youtube.com/watch?v=i0FCn889ucs" TargetMode="External"/><Relationship Id="rId1274" Type="http://schemas.openxmlformats.org/officeDocument/2006/relationships/hyperlink" Target="http://wab.jrc.cec.eu.int/vcs/" TargetMode="External"/><Relationship Id="rId283" Type="http://schemas.openxmlformats.org/officeDocument/2006/relationships/hyperlink" Target="http://mapservices.iucnredlist.org/ArcGIS/rest/services/Andrew/SpeciesWFS/MapServer/0/query?where=objectid%3E-1&amp;returnIdsOnly=true&amp;returnGeometry=false&amp;f=json" TargetMode="External"/><Relationship Id="rId490" Type="http://schemas.openxmlformats.org/officeDocument/2006/relationships/hyperlink" Target="http://fise.jrc.ec.europa.eu/canhemon/slippy_map_ol2/" TargetMode="External"/><Relationship Id="rId504" Type="http://schemas.openxmlformats.org/officeDocument/2006/relationships/hyperlink" Target="http://dopa-services.jrc.it/services/ecasLogin" TargetMode="External"/><Relationship Id="rId711" Type="http://schemas.openxmlformats.org/officeDocument/2006/relationships/hyperlink" Target="https://sites.google.com/site/earthengineapidocs/python-api" TargetMode="External"/><Relationship Id="rId949" Type="http://schemas.openxmlformats.org/officeDocument/2006/relationships/hyperlink" Target="http://hadoop-h05:8088/cluster" TargetMode="External"/><Relationship Id="rId1134" Type="http://schemas.openxmlformats.org/officeDocument/2006/relationships/hyperlink" Target="https://github.com/andrewcottam/eSpecies-Client-Demo/blob/master/scripts/geeResults.js" TargetMode="External"/><Relationship Id="rId78" Type="http://schemas.openxmlformats.org/officeDocument/2006/relationships/hyperlink" Target="https://storage.googleapis.com/global-surface-water/downloads_ancillary/downloadWaterDatasets.7z" TargetMode="External"/><Relationship Id="rId143" Type="http://schemas.openxmlformats.org/officeDocument/2006/relationships/hyperlink" Target="http://msdn.microsoft.com/en-us/library/bb259689.aspx" TargetMode="External"/><Relationship Id="rId350" Type="http://schemas.openxmlformats.org/officeDocument/2006/relationships/hyperlink" Target="http://webpy.org/download" TargetMode="External"/><Relationship Id="rId588" Type="http://schemas.openxmlformats.org/officeDocument/2006/relationships/image" Target="media/image70.jpeg"/><Relationship Id="rId795" Type="http://schemas.openxmlformats.org/officeDocument/2006/relationships/hyperlink" Target="https://github.com/ropensci/rgbif/tree/newapi" TargetMode="External"/><Relationship Id="rId809" Type="http://schemas.openxmlformats.org/officeDocument/2006/relationships/hyperlink" Target="https://www.assembla.com/spaces/sis/wiki/Red_List_API" TargetMode="External"/><Relationship Id="rId1201" Type="http://schemas.openxmlformats.org/officeDocument/2006/relationships/hyperlink" Target="http://geojson.io/" TargetMode="External"/><Relationship Id="rId9" Type="http://schemas.openxmlformats.org/officeDocument/2006/relationships/hyperlink" Target="http://www.iarn-ar.org/docs/GV-IARN-Observations-to-the-APAAT-Sept-2011.pdf" TargetMode="External"/><Relationship Id="rId210" Type="http://schemas.openxmlformats.org/officeDocument/2006/relationships/hyperlink" Target="http://dojotoolkit.org/reference-guide/1.8/dojo/store/JsonRest.html" TargetMode="External"/><Relationship Id="rId448" Type="http://schemas.openxmlformats.org/officeDocument/2006/relationships/hyperlink" Target="file:///E:\cottaan\My%20Documents\github%20repos\test\populateLCC_Landsat_SceneIDs_slow.py" TargetMode="External"/><Relationship Id="rId655" Type="http://schemas.openxmlformats.org/officeDocument/2006/relationships/image" Target="media/image88.png"/><Relationship Id="rId862" Type="http://schemas.openxmlformats.org/officeDocument/2006/relationships/hyperlink" Target="https://blog.cloudera.com/blog/2014/02/migrating-from-hive-cli-to-beeline-a-primer/" TargetMode="External"/><Relationship Id="rId1078" Type="http://schemas.openxmlformats.org/officeDocument/2006/relationships/hyperlink" Target="https://mapzen.com/data/metro-extracts/metro/london_england/" TargetMode="External"/><Relationship Id="rId1285" Type="http://schemas.openxmlformats.org/officeDocument/2006/relationships/hyperlink" Target="http://localhost:8000" TargetMode="External"/><Relationship Id="rId294" Type="http://schemas.openxmlformats.org/officeDocument/2006/relationships/hyperlink" Target="file:///C:\Users\cottaan\AppData\Roaming\Microsoft\Word\httplib2-0.7.1.zip\httplib2-0.7.1%3eC:\Python26\ArcGIS10.0\python.exe%20setup.py%20install" TargetMode="External"/><Relationship Id="rId308" Type="http://schemas.openxmlformats.org/officeDocument/2006/relationships/hyperlink" Target="https://skydrive.live.com/view.aspx?resid=9C9479871FBFA822!109&amp;app=Word&amp;authkey=!ACvyZ_MNtngQyCU" TargetMode="External"/><Relationship Id="rId515" Type="http://schemas.openxmlformats.org/officeDocument/2006/relationships/hyperlink" Target="https://community.c9.io/t/workspace-stuck-in-the-archiving-state-with-migration-note/14235" TargetMode="External"/><Relationship Id="rId722" Type="http://schemas.openxmlformats.org/officeDocument/2006/relationships/hyperlink" Target="https://sites.google.com/site/earthengineapidocs/javascript-api/javascript-developers-guide/unbound-algorithms" TargetMode="External"/><Relationship Id="rId1145" Type="http://schemas.openxmlformats.org/officeDocument/2006/relationships/hyperlink" Target="https://mapzen.com/tangram/view/?scene=https://mapzen.com/api/scenes/43045/224/resources/basic.yaml" TargetMode="External"/><Relationship Id="rId89" Type="http://schemas.openxmlformats.org/officeDocument/2006/relationships/hyperlink" Target="https://daac.ornl.gov/cgi-bin/dsviewer.pl?ds_id=1324" TargetMode="External"/><Relationship Id="rId154" Type="http://schemas.openxmlformats.org/officeDocument/2006/relationships/hyperlink" Target="ftp://ftp.glcf.umd.edu/glcf/Global_Land_Cover/Asia-Pacific/ap-latlong-1km-landcover/ap-latlong-1km-landcover.bsq.gz" TargetMode="External"/><Relationship Id="rId361" Type="http://schemas.openxmlformats.org/officeDocument/2006/relationships/hyperlink" Target="http://h03-dev-vm7/cgi-bin/eSpecies.py/qk/32" TargetMode="External"/><Relationship Id="rId599" Type="http://schemas.openxmlformats.org/officeDocument/2006/relationships/hyperlink" Target="https://github.com/andrewcottam/postgis_scripts/blob/master/water%20validation%20stratify%20by%20grid.sql" TargetMode="External"/><Relationship Id="rId1005" Type="http://schemas.openxmlformats.org/officeDocument/2006/relationships/hyperlink" Target="https://my.usgs.gov/confluence/pages/viewpage.action?pageId=540116867" TargetMode="External"/><Relationship Id="rId1212" Type="http://schemas.openxmlformats.org/officeDocument/2006/relationships/image" Target="media/image137.png"/><Relationship Id="rId459" Type="http://schemas.openxmlformats.org/officeDocument/2006/relationships/hyperlink" Target="http://help.arcgis.com/en/webapi/javascript/arcgis/help/jsapi_start.htm" TargetMode="External"/><Relationship Id="rId666" Type="http://schemas.openxmlformats.org/officeDocument/2006/relationships/image" Target="media/image91.png"/><Relationship Id="rId873" Type="http://schemas.openxmlformats.org/officeDocument/2006/relationships/hyperlink" Target="https://github.com/Esri/spatial-framework-for-hadoop/wiki/JSON-Formats" TargetMode="External"/><Relationship Id="rId1089" Type="http://schemas.openxmlformats.org/officeDocument/2006/relationships/hyperlink" Target="https://mapzen.com" TargetMode="External"/><Relationship Id="rId1296" Type="http://schemas.openxmlformats.org/officeDocument/2006/relationships/hyperlink" Target="http://support.mendeley.com/customer/portal/questions/340841-desktop-search-options-results-in-error" TargetMode="External"/><Relationship Id="rId16" Type="http://schemas.openxmlformats.org/officeDocument/2006/relationships/hyperlink" Target="http://protectedplanet.net/help" TargetMode="External"/><Relationship Id="rId221" Type="http://schemas.openxmlformats.org/officeDocument/2006/relationships/image" Target="media/image22.jpeg"/><Relationship Id="rId319" Type="http://schemas.openxmlformats.org/officeDocument/2006/relationships/hyperlink" Target="http://api.flickr.com/services/rest/?method=flickr.photos.search&amp;api_key=17352b70ecdf3df39844924cb19882b1&amp;text=%22Hippocampus+hippocampus%22+AND+sea++AND+horse&amp;page=1&amp;format=json&amp;nojsoncallback=1" TargetMode="External"/><Relationship Id="rId526" Type="http://schemas.openxmlformats.org/officeDocument/2006/relationships/hyperlink" Target="https://cloud.google.com/appengine/docs/python/download" TargetMode="External"/><Relationship Id="rId1156" Type="http://schemas.openxmlformats.org/officeDocument/2006/relationships/hyperlink" Target="https://github.com/geopy/geopy" TargetMode="External"/><Relationship Id="rId733" Type="http://schemas.openxmlformats.org/officeDocument/2006/relationships/image" Target="media/image111.png"/><Relationship Id="rId940" Type="http://schemas.openxmlformats.org/officeDocument/2006/relationships/hyperlink" Target="http://training.cloudera.com/elearning/impala/" TargetMode="External"/><Relationship Id="rId1016" Type="http://schemas.openxmlformats.org/officeDocument/2006/relationships/hyperlink" Target="http://help.arcgis.com/en/arcgisdesktop/10.0/help/index.html" TargetMode="External"/><Relationship Id="rId165" Type="http://schemas.openxmlformats.org/officeDocument/2006/relationships/hyperlink" Target="http://avro.apache.org/docs/1.7.6/gettingstartedpython.html" TargetMode="External"/><Relationship Id="rId372" Type="http://schemas.openxmlformats.org/officeDocument/2006/relationships/hyperlink" Target="http://dopa-services.jrc.it/services/admin/populate_species_names_table" TargetMode="External"/><Relationship Id="rId677" Type="http://schemas.openxmlformats.org/officeDocument/2006/relationships/hyperlink" Target="https://github.com/andrewcottam/water_detection_python_scripts/blob/c4f80fbf2c1a2b0c7d1fcbaaa2e5f87a5f65bc74/getGeePixelValues.py" TargetMode="External"/><Relationship Id="rId800" Type="http://schemas.openxmlformats.org/officeDocument/2006/relationships/hyperlink" Target="http://api.gbif.org/v0.9/species/match?name=Argusianus%20argus" TargetMode="External"/><Relationship Id="rId1223" Type="http://schemas.openxmlformats.org/officeDocument/2006/relationships/hyperlink" Target="file:///C:\Users\cottaan\AppData\Roaming\Microsoft\Word\http%20-%20nothing!%20No%20messag,%20nothing.%20Reverting%20to%20Aptana" TargetMode="External"/><Relationship Id="rId232" Type="http://schemas.openxmlformats.org/officeDocument/2006/relationships/hyperlink" Target="http://www.iucnredlist.org/details/4265/0" TargetMode="External"/><Relationship Id="rId884" Type="http://schemas.openxmlformats.org/officeDocument/2006/relationships/hyperlink" Target="https://github.com/willtemperley/hadoop-client-template" TargetMode="External"/><Relationship Id="rId27" Type="http://schemas.openxmlformats.org/officeDocument/2006/relationships/hyperlink" Target="https://s3-eu-west-1.amazonaws.com/spatial-data/groups/METADATA%20for%20Digital%20Distribution%20Maps%20of%20The%20IUCN%20Red%20List%20of%20Threatened%20Species%E2%84%A2.pdf" TargetMode="External"/><Relationship Id="rId537" Type="http://schemas.openxmlformats.org/officeDocument/2006/relationships/hyperlink" Target="https://github.com/google/oauth2client.git" TargetMode="External"/><Relationship Id="rId744" Type="http://schemas.openxmlformats.org/officeDocument/2006/relationships/hyperlink" Target="https://api.elsevier.com/content/search/scopus?query=water&amp;apiKey=b3a71de2bde04544495881ed9d2f9c5b&amp;httpAccept=application/json" TargetMode="External"/><Relationship Id="rId951" Type="http://schemas.openxmlformats.org/officeDocument/2006/relationships/hyperlink" Target="https://github.com/andrewcottam/apache-hive-files/blob/master/species_preprocessing_2.sql" TargetMode="External"/><Relationship Id="rId1167" Type="http://schemas.openxmlformats.org/officeDocument/2006/relationships/hyperlink" Target="https://github.com/mapbox/rasterio" TargetMode="External"/><Relationship Id="rId80" Type="http://schemas.openxmlformats.org/officeDocument/2006/relationships/hyperlink" Target="https://console.cloud.google.com/storage/browser/global-surface-water/downloads_ancillary/" TargetMode="External"/><Relationship Id="rId176" Type="http://schemas.openxmlformats.org/officeDocument/2006/relationships/hyperlink" Target="http://highscalability.com/" TargetMode="External"/><Relationship Id="rId383" Type="http://schemas.openxmlformats.org/officeDocument/2006/relationships/hyperlink" Target="http://www.pgadmin.org/support/faq.php" TargetMode="External"/><Relationship Id="rId590" Type="http://schemas.openxmlformats.org/officeDocument/2006/relationships/hyperlink" Target="https://github.com/andrewcottam/water_detection_python_scripts/blob/bfc669514fdc956aa1991305fc9f4ef5c8b9f870/getGeePixelValuesForL5.py" TargetMode="External"/><Relationship Id="rId604" Type="http://schemas.openxmlformats.org/officeDocument/2006/relationships/image" Target="media/image73.png"/><Relationship Id="rId811" Type="http://schemas.openxmlformats.org/officeDocument/2006/relationships/hyperlink" Target="https://github.com/andrewcottam/SpeciesCharismaIndex/blob/master/api_client_library.py" TargetMode="External"/><Relationship Id="rId1027" Type="http://schemas.openxmlformats.org/officeDocument/2006/relationships/hyperlink" Target="https://tomcat.apache.org/tomcat-8.0-doc/ssl-howto.html" TargetMode="External"/><Relationship Id="rId1234" Type="http://schemas.openxmlformats.org/officeDocument/2006/relationships/hyperlink" Target="http://git-scm.com/book/en/Git-Branching-Basic-Branching-and-Merging" TargetMode="External"/><Relationship Id="rId243" Type="http://schemas.openxmlformats.org/officeDocument/2006/relationships/hyperlink" Target="https://groups.google.com/forum/" TargetMode="External"/><Relationship Id="rId450" Type="http://schemas.openxmlformats.org/officeDocument/2006/relationships/hyperlink" Target="file:///\\BECKINSALE\export\WDPA_June_2016_FLAT" TargetMode="External"/><Relationship Id="rId688" Type="http://schemas.openxmlformats.org/officeDocument/2006/relationships/hyperlink" Target="http://www.esri.com/news/arcuser/0111/geodesic.html" TargetMode="External"/><Relationship Id="rId895" Type="http://schemas.openxmlformats.org/officeDocument/2006/relationships/hyperlink" Target="http://blog.cloudera.com/blog/2013/04/how-scaling-really-works-in-apache-hbase/" TargetMode="External"/><Relationship Id="rId909" Type="http://schemas.openxmlformats.org/officeDocument/2006/relationships/hyperlink" Target="https://cwiki.apache.org/confluence/display/Hive/Configuration+Properties" TargetMode="External"/><Relationship Id="rId1080" Type="http://schemas.openxmlformats.org/officeDocument/2006/relationships/hyperlink" Target="https://github.com/andrewcottam/web_apps/commit/da66e68026fa47b965d6e6b10370a6dc04e41b45" TargetMode="External"/><Relationship Id="rId1301" Type="http://schemas.openxmlformats.org/officeDocument/2006/relationships/hyperlink" Target="mailto:Andrew.cottam@jrc.ec.europa.eu" TargetMode="External"/><Relationship Id="rId38" Type="http://schemas.openxmlformats.org/officeDocument/2006/relationships/hyperlink" Target="http://www.protectedplanet.net/sites/342540" TargetMode="External"/><Relationship Id="rId103" Type="http://schemas.openxmlformats.org/officeDocument/2006/relationships/image" Target="media/image13.png"/><Relationship Id="rId310" Type="http://schemas.openxmlformats.org/officeDocument/2006/relationships/hyperlink" Target="http://www.flickr.com/services/api/explore/flickr.photos.search" TargetMode="External"/><Relationship Id="rId548" Type="http://schemas.openxmlformats.org/officeDocument/2006/relationships/hyperlink" Target="https://cloud.google.com/appengine/docs/python/tools/using-libraries-python-27" TargetMode="External"/><Relationship Id="rId755" Type="http://schemas.openxmlformats.org/officeDocument/2006/relationships/hyperlink" Target="https://andrewcottam.cartodb.com/api/v2/sql?q=select%20name,ST_AsText(the_geom)%20as%20the_geom%20from%20countries%20where%20iso3='MYS'" TargetMode="External"/><Relationship Id="rId962" Type="http://schemas.openxmlformats.org/officeDocument/2006/relationships/hyperlink" Target="http://www.slideshare.net/Hadoop_Summit/grailer-hochmuth-june27515pmroom212v3" TargetMode="External"/><Relationship Id="rId1178" Type="http://schemas.openxmlformats.org/officeDocument/2006/relationships/hyperlink" Target="http://www.howtogeek.com/howto/ubuntu/display-number-of-processors-on-linux/" TargetMode="External"/><Relationship Id="rId91" Type="http://schemas.openxmlformats.org/officeDocument/2006/relationships/hyperlink" Target="http://help.arcgis.com/en/arcgisdesktop/10.0/help/index.html" TargetMode="External"/><Relationship Id="rId187" Type="http://schemas.openxmlformats.org/officeDocument/2006/relationships/hyperlink" Target="http://www.pentaho.com/big-data/" TargetMode="External"/><Relationship Id="rId394" Type="http://schemas.openxmlformats.org/officeDocument/2006/relationships/hyperlink" Target="http://h03-dev-vm7:8001/" TargetMode="External"/><Relationship Id="rId408" Type="http://schemas.openxmlformats.org/officeDocument/2006/relationships/hyperlink" Target="http://h03-dev-vm7/cgi-bin/eSpecies/pa/xyz/785" TargetMode="External"/><Relationship Id="rId615" Type="http://schemas.openxmlformats.org/officeDocument/2006/relationships/hyperlink" Target="https://github.com/andrewcottam/ArcGIS-Geoprocessing-Scripts/blob/master/src/UpdateWaterClass.py" TargetMode="External"/><Relationship Id="rId822" Type="http://schemas.openxmlformats.org/officeDocument/2006/relationships/hyperlink" Target="http://www.cloudera.com/content/cloudera/en/resources/library/training/cloudera-essentials-for-apache-hadoop-5-of-6-preparing-your-data-center-for-hadoop.html" TargetMode="External"/><Relationship Id="rId1038" Type="http://schemas.openxmlformats.org/officeDocument/2006/relationships/hyperlink" Target="http://docs.qgis.org/testing/en/docs/pyqgis_developer_cookbook/raster.html" TargetMode="External"/><Relationship Id="rId1245" Type="http://schemas.openxmlformats.org/officeDocument/2006/relationships/hyperlink" Target="https://code.google.com/p/earthengine-api/" TargetMode="External"/><Relationship Id="rId254" Type="http://schemas.openxmlformats.org/officeDocument/2006/relationships/hyperlink" Target="http://www.postgresql.org/docs/8.3/static/runtime-config-client.html" TargetMode="External"/><Relationship Id="rId699" Type="http://schemas.openxmlformats.org/officeDocument/2006/relationships/image" Target="media/image106.png"/><Relationship Id="rId1091" Type="http://schemas.openxmlformats.org/officeDocument/2006/relationships/hyperlink" Target="https://wiki.appcelerator.org/display/guides2/Installing+the+Java+Development+Tools" TargetMode="External"/><Relationship Id="rId1105" Type="http://schemas.openxmlformats.org/officeDocument/2006/relationships/hyperlink" Target="http://video.esri.com/watch/2398/debugging-applications-built-with-arcgis-api-for-javascripthttp:/video.esri.com/watch/2398/debugging-applications-built-with-arcgis-api-for-javascript" TargetMode="External"/><Relationship Id="rId1312" Type="http://schemas.openxmlformats.org/officeDocument/2006/relationships/hyperlink" Target="http://help.arcgis.com/en/webapi/javascript/arcgis/help/jsapi/arcgisdynamicmapservicelayer.htm" TargetMode="External"/><Relationship Id="rId49" Type="http://schemas.openxmlformats.org/officeDocument/2006/relationships/hyperlink" Target="http://wiki.openstreetmap.org/wiki/Elements" TargetMode="External"/><Relationship Id="rId114" Type="http://schemas.openxmlformats.org/officeDocument/2006/relationships/hyperlink" Target="http://www.gis.usu.edu/~chrisg/python/2009/docs/gdal_win.pdf" TargetMode="External"/><Relationship Id="rId461" Type="http://schemas.openxmlformats.org/officeDocument/2006/relationships/hyperlink" Target="https://github.com/andrewcottam/eSpecies-Client-Demo/blob/master/classes/QuadkeyLayer.js" TargetMode="External"/><Relationship Id="rId559" Type="http://schemas.openxmlformats.org/officeDocument/2006/relationships/image" Target="media/image48.png"/><Relationship Id="rId766" Type="http://schemas.openxmlformats.org/officeDocument/2006/relationships/hyperlink" Target="https://data.aad.gov.au/aadc/calc/dms_decimal.cfm" TargetMode="External"/><Relationship Id="rId1189" Type="http://schemas.openxmlformats.org/officeDocument/2006/relationships/hyperlink" Target="http://en.wikipedia.org/wiki/GNU/Linux_distributions%20-%20some%20commercial,%20some%20not.%20Which%20do%20we%20have?%20Not%20sure." TargetMode="External"/><Relationship Id="rId198" Type="http://schemas.openxmlformats.org/officeDocument/2006/relationships/hyperlink" Target="http://h03-dev-vm7/cgi-bin/eSpecies/pa/pari/1078" TargetMode="External"/><Relationship Id="rId321" Type="http://schemas.openxmlformats.org/officeDocument/2006/relationships/hyperlink" Target="http://www.flickr.com/photos/smithsonianwild/with/5178330866/" TargetMode="External"/><Relationship Id="rId419" Type="http://schemas.openxmlformats.org/officeDocument/2006/relationships/hyperlink" Target="http://h03-dev-vm7/cgi-bin/eSpecies/bbox/25728,16008,27776,17032/palist" TargetMode="External"/><Relationship Id="rId626" Type="http://schemas.openxmlformats.org/officeDocument/2006/relationships/hyperlink" Target="https://github.com/andrewcottam/postgis_scripts/blob/6934bd9b0f3e2f8a7f3c5fa8f1000abf856378de/water_validation_create_points_for_validation.sql" TargetMode="External"/><Relationship Id="rId973" Type="http://schemas.openxmlformats.org/officeDocument/2006/relationships/hyperlink" Target="http://www.postgresql.org/docs/9.0/static/ddl-partitioning.html" TargetMode="External"/><Relationship Id="rId1049" Type="http://schemas.openxmlformats.org/officeDocument/2006/relationships/hyperlink" Target="http://QGis.org" TargetMode="External"/><Relationship Id="rId1256" Type="http://schemas.openxmlformats.org/officeDocument/2006/relationships/hyperlink" Target="http://www.saddi.com/software/flup/dist/flup-1.0.2.tar.gz" TargetMode="External"/><Relationship Id="rId833" Type="http://schemas.openxmlformats.org/officeDocument/2006/relationships/hyperlink" Target="http://www.cloudera.com/content/cloudera/en/resources/library/training/cloudera-manager-training-part-ii.html" TargetMode="External"/><Relationship Id="rId1116" Type="http://schemas.openxmlformats.org/officeDocument/2006/relationships/hyperlink" Target="http://dojotoolkit.org/reference-guide/loader/amd.html" TargetMode="External"/><Relationship Id="rId265" Type="http://schemas.openxmlformats.org/officeDocument/2006/relationships/image" Target="media/image27.png"/><Relationship Id="rId472" Type="http://schemas.openxmlformats.org/officeDocument/2006/relationships/hyperlink" Target="http://forums.arcgis.com/threads/29384-Aptana-3.0-JSAPI-code-assist" TargetMode="External"/><Relationship Id="rId900" Type="http://schemas.openxmlformats.org/officeDocument/2006/relationships/hyperlink" Target="http://wiki.apache.org/hadoop/Hbase/Shell" TargetMode="External"/><Relationship Id="rId1323" Type="http://schemas.openxmlformats.org/officeDocument/2006/relationships/hyperlink" Target="http://datamarket.azure.com/dataset/unitednations/wto" TargetMode="External"/><Relationship Id="rId125" Type="http://schemas.openxmlformats.org/officeDocument/2006/relationships/hyperlink" Target="http://gis.stackexchange.com/questions/233/how-to-get-raster-image-as-array-in-python-with-arcgis" TargetMode="External"/><Relationship Id="rId332" Type="http://schemas.openxmlformats.org/officeDocument/2006/relationships/image" Target="media/image34.png"/><Relationship Id="rId777" Type="http://schemas.openxmlformats.org/officeDocument/2006/relationships/hyperlink" Target="http://www.cyberciti.biz/tips/postgres-allow-remote-access-tcp-connection.html" TargetMode="External"/><Relationship Id="rId984" Type="http://schemas.openxmlformats.org/officeDocument/2006/relationships/hyperlink" Target="http://pydev.org/download.html" TargetMode="External"/><Relationship Id="rId637" Type="http://schemas.openxmlformats.org/officeDocument/2006/relationships/hyperlink" Target="file:///E:\cottaan\My%20Documents\github%20repos\test\mergeCSVFiles3.py" TargetMode="External"/><Relationship Id="rId844" Type="http://schemas.openxmlformats.org/officeDocument/2006/relationships/hyperlink" Target="http://h05-dn01.jrc.it:50060/" TargetMode="External"/><Relationship Id="rId1267" Type="http://schemas.openxmlformats.org/officeDocument/2006/relationships/hyperlink" Target="http://sedac.ciesin.columbia.edu/species/" TargetMode="External"/><Relationship Id="rId276" Type="http://schemas.openxmlformats.org/officeDocument/2006/relationships/hyperlink" Target="http://www.postgresql.org/docs/9.1/static/plpgsql-control-structures.html" TargetMode="External"/><Relationship Id="rId483" Type="http://schemas.openxmlformats.org/officeDocument/2006/relationships/hyperlink" Target="https://www.google.com/fusiontables/DataSource?docid=1lisIMTpH5slOpRNJQa3OnGRY2TFoS8ue-k2BVJRr" TargetMode="External"/><Relationship Id="rId690" Type="http://schemas.openxmlformats.org/officeDocument/2006/relationships/image" Target="media/image101.png"/><Relationship Id="rId704" Type="http://schemas.openxmlformats.org/officeDocument/2006/relationships/hyperlink" Target="https://www.google.com/fusiontables/DataSource?dsrcid=implicit&amp;redirectPath=data&amp;usp=apps_start&amp;hl=en" TargetMode="External"/><Relationship Id="rId911" Type="http://schemas.openxmlformats.org/officeDocument/2006/relationships/hyperlink" Target="http://www.cloudera.com/content/cloudera/en/documentation/cdh4/latest/CDH4-Installation-Guide/cdh4ig_topic_26_9.html" TargetMode="External"/><Relationship Id="rId1127" Type="http://schemas.openxmlformats.org/officeDocument/2006/relationships/hyperlink" Target="http://help.arcgis.com/en/webapi/javascript/arcgis/help/jsapi/api_codeassist.htm" TargetMode="External"/><Relationship Id="rId1334" Type="http://schemas.openxmlformats.org/officeDocument/2006/relationships/hyperlink" Target="http://protectedplanet.net/sites/220101" TargetMode="External"/><Relationship Id="rId40" Type="http://schemas.openxmlformats.org/officeDocument/2006/relationships/hyperlink" Target="http://protectedplanet.net/sites/351406" TargetMode="External"/><Relationship Id="rId136" Type="http://schemas.openxmlformats.org/officeDocument/2006/relationships/hyperlink" Target="http://www.postgresql.org/docs/8.3/static/indexes-types.html" TargetMode="External"/><Relationship Id="rId343" Type="http://schemas.openxmlformats.org/officeDocument/2006/relationships/hyperlink" Target="http://sedac.ciesin.columbia.edu/downloads/docs/groads/groadsv1_methods.pdf" TargetMode="External"/><Relationship Id="rId550" Type="http://schemas.openxmlformats.org/officeDocument/2006/relationships/hyperlink" Target="https://github.com/GoogleCloudPlatform/google-cloud-python/tree/master/storage/google/cloud/storage" TargetMode="External"/><Relationship Id="rId788"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995" Type="http://schemas.openxmlformats.org/officeDocument/2006/relationships/hyperlink" Target="http://help.arcgis.com/en/arcgisdesktop/10.0/help/index.html" TargetMode="External"/><Relationship Id="rId1180" Type="http://schemas.openxmlformats.org/officeDocument/2006/relationships/hyperlink" Target="http://en.wikipedia.org/wiki/Virtual_Network_Computing" TargetMode="External"/><Relationship Id="rId203" Type="http://schemas.openxmlformats.org/officeDocument/2006/relationships/hyperlink" Target="http://www.sciencemag.org/content/342/6160/803.full" TargetMode="External"/><Relationship Id="rId648" Type="http://schemas.openxmlformats.org/officeDocument/2006/relationships/image" Target="media/image83.png"/><Relationship Id="rId855" Type="http://schemas.openxmlformats.org/officeDocument/2006/relationships/hyperlink" Target="http://cloudera-manager.jrc.it:7180" TargetMode="External"/><Relationship Id="rId1040" Type="http://schemas.openxmlformats.org/officeDocument/2006/relationships/hyperlink" Target="http://docs.geoserver.org/latest/en/user/installation/war.html" TargetMode="External"/><Relationship Id="rId1278" Type="http://schemas.openxmlformats.org/officeDocument/2006/relationships/hyperlink" Target="http://www.cc.cec/dgintranet/jrc/iesnet_pims/communication/templates/index_en.htm" TargetMode="External"/><Relationship Id="rId287" Type="http://schemas.openxmlformats.org/officeDocument/2006/relationships/image" Target="media/image28.png"/><Relationship Id="rId410" Type="http://schemas.openxmlformats.org/officeDocument/2006/relationships/hyperlink" Target="http://h03-dev-vm7/cgi-bin/eSpecies/pa/specieslist/785" TargetMode="External"/><Relationship Id="rId494" Type="http://schemas.openxmlformats.org/officeDocument/2006/relationships/hyperlink" Target="https://intragate.ec.europa.eu/cas/login" TargetMode="External"/><Relationship Id="rId508" Type="http://schemas.openxmlformats.org/officeDocument/2006/relationships/hyperlink" Target="http://forecast.io/" TargetMode="External"/><Relationship Id="rId715" Type="http://schemas.openxmlformats.org/officeDocument/2006/relationships/hyperlink" Target="https://raw.githubusercontent.com/Homebrew/install/master/install" TargetMode="External"/><Relationship Id="rId922" Type="http://schemas.openxmlformats.org/officeDocument/2006/relationships/hyperlink" Target="https://github.com/andrewcottam/jrc/commit/b77b94c35fec389d5f9a354969d561c741e8fbd3" TargetMode="External"/><Relationship Id="rId1138" Type="http://schemas.openxmlformats.org/officeDocument/2006/relationships/image" Target="media/image130.png"/><Relationship Id="rId147" Type="http://schemas.openxmlformats.org/officeDocument/2006/relationships/hyperlink" Target="http://www.maptiler.org/google-maps-coordinates-tile-bounds-projection/" TargetMode="External"/><Relationship Id="rId354" Type="http://schemas.openxmlformats.org/officeDocument/2006/relationships/hyperlink" Target="file:///C:\Users\cottaan\AppData\Roaming\Microsoft\Word\httpd.conf%20or%20apache2.conf%20files:" TargetMode="External"/><Relationship Id="rId799" Type="http://schemas.openxmlformats.org/officeDocument/2006/relationships/hyperlink" Target="http://api.gbif.org/v0.9/occurrence/search?GEOMETRY=POLYGON((116.488037+6.249776%2C116.488037+5.993070%2C116.735229+5.993070%2C116.735229+6.249776%2C116.488037+6.249776))&amp;TAXON_KEY=5227762" TargetMode="External"/><Relationship Id="rId1191" Type="http://schemas.openxmlformats.org/officeDocument/2006/relationships/hyperlink" Target="http://www.ee.surrey.ac.uk/Teaching/Unix/unix5.html" TargetMode="External"/><Relationship Id="rId1205" Type="http://schemas.openxmlformats.org/officeDocument/2006/relationships/hyperlink" Target="http://www.makeuseof.com/tag/download-windows-xp-for-free-and-legally-straight-from-microsoft-si/" TargetMode="External"/><Relationship Id="rId51" Type="http://schemas.openxmlformats.org/officeDocument/2006/relationships/hyperlink" Target="http://www.tandfonline.com/doi/pdf/10.1080/17538947.2015.1026420" TargetMode="External"/><Relationship Id="rId561" Type="http://schemas.openxmlformats.org/officeDocument/2006/relationships/image" Target="media/image49.png"/><Relationship Id="rId659" Type="http://schemas.openxmlformats.org/officeDocument/2006/relationships/hyperlink" Target="file:///E:\cottaan\My%20Documents\Downloads\russian_border_water_stats.csv" TargetMode="External"/><Relationship Id="rId866" Type="http://schemas.openxmlformats.org/officeDocument/2006/relationships/hyperlink" Target="http://developer.yahoo.com/hadoop/tutorial/module2.html" TargetMode="External"/><Relationship Id="rId1289" Type="http://schemas.openxmlformats.org/officeDocument/2006/relationships/hyperlink" Target="https://apps.jrc.cec.eu.int/navette" TargetMode="External"/><Relationship Id="rId214" Type="http://schemas.openxmlformats.org/officeDocument/2006/relationships/hyperlink" Target="http://ecat-dev.gbif.org/checklist/1007" TargetMode="External"/><Relationship Id="rId298" Type="http://schemas.openxmlformats.org/officeDocument/2006/relationships/hyperlink" Target="https://accountservices.passport.net/" TargetMode="External"/><Relationship Id="rId421" Type="http://schemas.openxmlformats.org/officeDocument/2006/relationships/hyperlink" Target="http://h03-dev-vm7/cgi-bin/eSpecies/quadkey/132320330232030/specieslist" TargetMode="External"/><Relationship Id="rId519" Type="http://schemas.openxmlformats.org/officeDocument/2006/relationships/hyperlink" Target="http://juniway.blogspot.it/2015/12/install-boost-1590-build-from-source.html" TargetMode="External"/><Relationship Id="rId1051"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149" Type="http://schemas.openxmlformats.org/officeDocument/2006/relationships/image" Target="media/image133.png"/><Relationship Id="rId158" Type="http://schemas.openxmlformats.org/officeDocument/2006/relationships/image" Target="media/image18.jpeg"/><Relationship Id="rId726" Type="http://schemas.openxmlformats.org/officeDocument/2006/relationships/image" Target="media/image108.png"/><Relationship Id="rId933" Type="http://schemas.openxmlformats.org/officeDocument/2006/relationships/hyperlink" Target="http://hadoop-m1:8888/" TargetMode="External"/><Relationship Id="rId1009" Type="http://schemas.openxmlformats.org/officeDocument/2006/relationships/hyperlink" Target="http://help.arcgis.com/en/arcgisdesktop/10.0/help/index.html" TargetMode="External"/><Relationship Id="rId62" Type="http://schemas.openxmlformats.org/officeDocument/2006/relationships/hyperlink" Target="http://earthengine.google.org/" TargetMode="External"/><Relationship Id="rId365" Type="http://schemas.openxmlformats.org/officeDocument/2006/relationships/hyperlink" Target="http://...api/person-by-id/1/pets" TargetMode="External"/><Relationship Id="rId572" Type="http://schemas.openxmlformats.org/officeDocument/2006/relationships/hyperlink" Target="http://pveducation.org/pvcdrom/properties-of-sunlight/solar-radiation-on-tilted-surface" TargetMode="External"/><Relationship Id="rId1216" Type="http://schemas.openxmlformats.org/officeDocument/2006/relationships/hyperlink" Target="https://plus.google.com/116969159384245484847/posts/6SXDRWXFWkN" TargetMode="External"/><Relationship Id="rId225" Type="http://schemas.openxmlformats.org/officeDocument/2006/relationships/hyperlink" Target="http://mapservices.iucnredlist.org/IUCN/mapper/index.html?ID_NO=10152" TargetMode="External"/><Relationship Id="rId432" Type="http://schemas.openxmlformats.org/officeDocument/2006/relationships/hyperlink" Target="https://help.github.com/articles/mapping-geojson-files-on-github" TargetMode="External"/><Relationship Id="rId877" Type="http://schemas.openxmlformats.org/officeDocument/2006/relationships/hyperlink" Target="http://hadoop.apache.org/docs/r1.2.1/mapred_tutorial.html" TargetMode="External"/><Relationship Id="rId1062" Type="http://schemas.openxmlformats.org/officeDocument/2006/relationships/hyperlink" Target="https://blogs.esri.com/esri/arcgis/2015/12/02/understanding-esri-vector-basemap-file-structure/" TargetMode="External"/><Relationship Id="rId737" Type="http://schemas.openxmlformats.org/officeDocument/2006/relationships/hyperlink" Target="https://earthengine.googlesource.com/new-password" TargetMode="External"/><Relationship Id="rId944" Type="http://schemas.openxmlformats.org/officeDocument/2006/relationships/hyperlink" Target="http://sqoop.apache.org/" TargetMode="External"/><Relationship Id="rId73" Type="http://schemas.openxmlformats.org/officeDocument/2006/relationships/hyperlink" Target="https://sentinel.esa.int/web/sentinel/technical-guides/sentinel-2-msi/level-1c/product-formatting" TargetMode="External"/><Relationship Id="rId169" Type="http://schemas.openxmlformats.org/officeDocument/2006/relationships/hyperlink" Target="http://resources.arcgis.com/en/help/arcobjects-java/concepts/engine/" TargetMode="External"/><Relationship Id="rId376" Type="http://schemas.openxmlformats.org/officeDocument/2006/relationships/hyperlink" Target="http://sourceforge.net/projects/scipy/files/scipy/0.10.0b2/scipy-0.10.0b2-win32-superpack-python2.6.exe/download" TargetMode="External"/><Relationship Id="rId583" Type="http://schemas.openxmlformats.org/officeDocument/2006/relationships/image" Target="media/image65.png"/><Relationship Id="rId790" Type="http://schemas.openxmlformats.org/officeDocument/2006/relationships/hyperlink" Target="https://api.protectedplanet.net/documentation" TargetMode="External"/><Relationship Id="rId804" Type="http://schemas.openxmlformats.org/officeDocument/2006/relationships/hyperlink" Target="http://api.gbif.org/v0.9/occurrence/search?geometry=POLYGON((116.46382%205.99952000000008%2C116.46382%206.49520000000007%2C116.76307%206.49520000000007%2C116.76307%205.99952000000008%2C116.46382%205.99952000000008))&amp;taxon_key=5227762&amp;callback=dojo_request_script_callbacks.dojo_request_script36" TargetMode="External"/><Relationship Id="rId1227" Type="http://schemas.openxmlformats.org/officeDocument/2006/relationships/hyperlink" Target="file:///C:\Users\cottaan\AppData\Roaming\Microsoft\Word\https%20url%20to%20paste%20into%20Aptana" TargetMode="External"/><Relationship Id="rId4" Type="http://schemas.openxmlformats.org/officeDocument/2006/relationships/settings" Target="settings.xml"/><Relationship Id="rId236" Type="http://schemas.openxmlformats.org/officeDocument/2006/relationships/hyperlink" Target="http://www.iucnredlist.org/details/177562/0" TargetMode="External"/><Relationship Id="rId443" Type="http://schemas.openxmlformats.org/officeDocument/2006/relationships/hyperlink" Target="http://leafletjs.com/features.html" TargetMode="External"/><Relationship Id="rId650" Type="http://schemas.openxmlformats.org/officeDocument/2006/relationships/image" Target="media/image84.png"/><Relationship Id="rId888" Type="http://schemas.openxmlformats.org/officeDocument/2006/relationships/hyperlink" Target="http://www.datasalt.com/2011/05/handling-dependencies-and-configuration-in-java-hadoop-projects-efficiently/" TargetMode="External"/><Relationship Id="rId1073" Type="http://schemas.openxmlformats.org/officeDocument/2006/relationships/hyperlink" Target="https://free.tilehosting.com/data/v3/?key=67VOA297U9cciigsJVvm" TargetMode="External"/><Relationship Id="rId1280" Type="http://schemas.openxmlformats.org/officeDocument/2006/relationships/hyperlink" Target="https://m-mail.jrc.ec.europa.eu/login.php" TargetMode="External"/><Relationship Id="rId303" Type="http://schemas.openxmlformats.org/officeDocument/2006/relationships/hyperlink" Target="mailto:speciescharisma2@gmail.com" TargetMode="External"/><Relationship Id="rId748" Type="http://schemas.openxmlformats.org/officeDocument/2006/relationships/hyperlink" Target="leaflet_map/references.html" TargetMode="External"/><Relationship Id="rId955" Type="http://schemas.openxmlformats.org/officeDocument/2006/relationships/image" Target="media/image123.png"/><Relationship Id="rId1140" Type="http://schemas.openxmlformats.org/officeDocument/2006/relationships/hyperlink" Target="https://github.com/SpatialServer/Leaflet.MapboxVectorTile" TargetMode="External"/><Relationship Id="rId84" Type="http://schemas.openxmlformats.org/officeDocument/2006/relationships/hyperlink" Target="http://desktop.arcgis.com/en/arcmap/10.3/manage-data/raster-and-images/key-concepts-of-raster-dataset-color-maps.htm" TargetMode="External"/><Relationship Id="rId387" Type="http://schemas.openxmlformats.org/officeDocument/2006/relationships/hyperlink" Target="http://dopa-services.jrc.ec.europa.eu/services/especies/get_pa_species_list2?wdpa_id=785&amp;rlstatus=EN&amp;format=csv" TargetMode="External"/><Relationship Id="rId510" Type="http://schemas.openxmlformats.org/officeDocument/2006/relationships/hyperlink" Target="mailto:A.cottam@gmail.com" TargetMode="External"/><Relationship Id="rId594" Type="http://schemas.openxmlformats.org/officeDocument/2006/relationships/hyperlink" Target="http://dopa-services.jrc.ec.europa.eu/gee/updatehsv?hsv=754" TargetMode="External"/><Relationship Id="rId608" Type="http://schemas.openxmlformats.org/officeDocument/2006/relationships/hyperlink" Target="https://github.com/andrewcottam/water_detection_python_scripts/blob/c4f80fbf2c1a2b0c7d1fcbaaa2e5f87a5f65bc74/getGeePixelValues.py" TargetMode="External"/><Relationship Id="rId815" Type="http://schemas.openxmlformats.org/officeDocument/2006/relationships/hyperlink" Target="http://testcharlie.jrc.it/pa/347" TargetMode="External"/><Relationship Id="rId1238" Type="http://schemas.openxmlformats.org/officeDocument/2006/relationships/hyperlink" Target="https://github.com/Esri/geometry-api-java.git" TargetMode="External"/><Relationship Id="rId247"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1.0" TargetMode="External"/><Relationship Id="rId899" Type="http://schemas.openxmlformats.org/officeDocument/2006/relationships/hyperlink" Target="http://h05-dn01.jrc.it:60030/rs-status" TargetMode="External"/><Relationship Id="rId1000" Type="http://schemas.openxmlformats.org/officeDocument/2006/relationships/hyperlink" Target="http://support.esri.com/es/knowledgebase/techarticles/detail/34668" TargetMode="External"/><Relationship Id="rId1084" Type="http://schemas.openxmlformats.org/officeDocument/2006/relationships/hyperlink" Target="https://web-apps-blishten.c9users.io/tilemaker/bern_tiles/13/4265/2883.pbf" TargetMode="External"/><Relationship Id="rId1305" Type="http://schemas.openxmlformats.org/officeDocument/2006/relationships/hyperlink" Target="http://server.arcgisonline.com/ArcGIS/rest/services/World_Topo_Map/MapServer?f=json&amp;callback=dojo.io.script.jsonp_dojoIoScript8._jsonpCallback" TargetMode="External"/><Relationship Id="rId107" Type="http://schemas.openxmlformats.org/officeDocument/2006/relationships/hyperlink" Target="https://github.com/andrewcottam/ArcGIS-Geoprocessing-Scripts/blob/master/src/JRC%20Toolbox.pyt" TargetMode="External"/><Relationship Id="rId454" Type="http://schemas.openxmlformats.org/officeDocument/2006/relationships/hyperlink" Target="http://help.arcgis.com/en/webapi/javascript/arcgis/help/jshelp_start.htm" TargetMode="External"/><Relationship Id="rId661" Type="http://schemas.openxmlformats.org/officeDocument/2006/relationships/hyperlink" Target="https://drive.google.com/open?id=0B8ziKkJP_gdecS10VENxUk8zWk0" TargetMode="External"/><Relationship Id="rId759" Type="http://schemas.openxmlformats.org/officeDocument/2006/relationships/hyperlink" Target="http://dev.virtualearth.net/REST/v1/Imagery/Metadata/Aerial/47.23,-122.3?zl=10&amp;key=AhW7FP_kNS9ae83qjF2DzlmTYOU609o9Io_Guc3a2AHUsRhfIz3SlxuOHCdn1b4G" TargetMode="External"/><Relationship Id="rId966" Type="http://schemas.openxmlformats.org/officeDocument/2006/relationships/hyperlink" Target="https://help.ubuntu.com/community/PostgreSQL" TargetMode="External"/><Relationship Id="rId1291" Type="http://schemas.openxmlformats.org/officeDocument/2006/relationships/hyperlink" Target="http://atoz.ebsco.com/Titles/K09328?lang=en&amp;lang.menu=en&amp;lang.subject=en" TargetMode="External"/><Relationship Id="rId11" Type="http://schemas.openxmlformats.org/officeDocument/2006/relationships/hyperlink" Target="http://www.earthobservations.org/documents/cop/bi_geobon/2011_cbd_adequacy_report.pdf" TargetMode="External"/><Relationship Id="rId314" Type="http://schemas.openxmlformats.org/officeDocument/2006/relationships/hyperlink" Target="http://api.flickr.com/services/rest/?method=flickr.photos.search&amp;api_key=17352b70ecdf3df39844924cb19882b1&amp;text=%22Hippocampus+hippocampus%22+%2B+sea&amp;page=1&amp;format=json&amp;nojsoncallback=1" TargetMode="External"/><Relationship Id="rId398" Type="http://schemas.openxmlformats.org/officeDocument/2006/relationships/hyperlink" Target="http://www.postgresql.org/docs/9.1/static/datatype-oid.html" TargetMode="External"/><Relationship Id="rId521" Type="http://schemas.openxmlformats.org/officeDocument/2006/relationships/hyperlink" Target="https://db-server-blishten.c9users.io/phppgadmin/" TargetMode="External"/><Relationship Id="rId619" Type="http://schemas.openxmlformats.org/officeDocument/2006/relationships/hyperlink" Target="https://github.com/andrewcottam/postgis_scripts/blob/master/water%20omission%20delete%20nulls.sql" TargetMode="External"/><Relationship Id="rId1151" Type="http://schemas.openxmlformats.org/officeDocument/2006/relationships/hyperlink" Target="http://stackoverflow.com/questions/13547912/gae-doesnt-import-gflags" TargetMode="External"/><Relationship Id="rId1249" Type="http://schemas.openxmlformats.org/officeDocument/2006/relationships/hyperlink" Target="http://www.javaforge.com/project/HGE" TargetMode="External"/><Relationship Id="rId95" Type="http://schemas.openxmlformats.org/officeDocument/2006/relationships/image" Target="media/image8.jpeg"/><Relationship Id="rId160" Type="http://schemas.openxmlformats.org/officeDocument/2006/relationships/hyperlink" Target="file:///E:\cottaan\My%20Documents\My%20FME%20Workspaces\ibex_species2.fmw" TargetMode="External"/><Relationship Id="rId826" Type="http://schemas.openxmlformats.org/officeDocument/2006/relationships/hyperlink" Target="http://vimeo.com/7459498" TargetMode="External"/><Relationship Id="rId1011" Type="http://schemas.openxmlformats.org/officeDocument/2006/relationships/hyperlink" Target="http://thunderheadxpler.blogspot.it/2013/05/bigdata-launch-cdh-on-ec2-from-arcmap.html" TargetMode="External"/><Relationship Id="rId1109" Type="http://schemas.openxmlformats.org/officeDocument/2006/relationships/hyperlink" Target="http://www.sitepen.com/blog/2013/05/22/dojofaq-mouse-event-properties/" TargetMode="External"/><Relationship Id="rId258" Type="http://schemas.openxmlformats.org/officeDocument/2006/relationships/hyperlink" Target="https://github.com/andrewcottam/ArcGIS-Geoprocessing-Scripts/blob/master/src/GLC2000_PA_Intersection.py" TargetMode="External"/><Relationship Id="rId465" Type="http://schemas.openxmlformats.org/officeDocument/2006/relationships/image" Target="media/image37.png"/><Relationship Id="rId672" Type="http://schemas.openxmlformats.org/officeDocument/2006/relationships/hyperlink" Target="http://earthexplorer.usgs.gov/" TargetMode="External"/><Relationship Id="rId1095" Type="http://schemas.openxmlformats.org/officeDocument/2006/relationships/hyperlink" Target="http://infoheap.com/tool/svg-sandbox/" TargetMode="External"/><Relationship Id="rId1316" Type="http://schemas.openxmlformats.org/officeDocument/2006/relationships/hyperlink" Target="https://gist.github.com/1552725" TargetMode="External"/><Relationship Id="rId22"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5234%3C/ogc:Literal%3E%3C/ogc:PropertyIsEqualTo%3E%3C/ogc:Filter%3E&amp;typename=Andrew_SpeciesWFSLatLong:AllSpecies&amp;version=1.0.0" TargetMode="External"/><Relationship Id="rId118" Type="http://schemas.openxmlformats.org/officeDocument/2006/relationships/hyperlink" Target="http://trac.osgeo.org/gdal/wiki/GdalOgrInPython" TargetMode="External"/><Relationship Id="rId325" Type="http://schemas.openxmlformats.org/officeDocument/2006/relationships/hyperlink" Target="http://www.environment.nsw.gov.au/resources/nature/CurrentSpeciesList.pdf" TargetMode="External"/><Relationship Id="rId532" Type="http://schemas.openxmlformats.org/officeDocument/2006/relationships/hyperlink" Target="https://cloud.google.com/appengine/downloads" TargetMode="External"/><Relationship Id="rId977" Type="http://schemas.openxmlformats.org/officeDocument/2006/relationships/hyperlink" Target="http://postgis.org/docs/using_postgis_dbmanagement.html" TargetMode="External"/><Relationship Id="rId1162" Type="http://schemas.openxmlformats.org/officeDocument/2006/relationships/hyperlink" Target="https://pypi.python.org/packages/source/o/ordereddict/ordereddict-1.1.tar.gz" TargetMode="External"/><Relationship Id="rId171" Type="http://schemas.openxmlformats.org/officeDocument/2006/relationships/hyperlink" Target="https://developers.arcgis.com/en/downloads/" TargetMode="External"/><Relationship Id="rId837" Type="http://schemas.openxmlformats.org/officeDocument/2006/relationships/hyperlink" Target="http://www.youtube.com/watch?v=pJ4ahwABPRs&amp;feature=youtu.be" TargetMode="External"/><Relationship Id="rId1022" Type="http://schemas.openxmlformats.org/officeDocument/2006/relationships/image" Target="media/image126.png"/><Relationship Id="rId269" Type="http://schemas.openxmlformats.org/officeDocument/2006/relationships/hyperlink" Target="http://help.arcgis.com/en/sdk/10.0/arcobjects_net/conceptualhelp/index.html" TargetMode="External"/><Relationship Id="rId476" Type="http://schemas.openxmlformats.org/officeDocument/2006/relationships/hyperlink" Target="https://developer.mozilla.org/en/Canvas_tutorial/Compositing" TargetMode="External"/><Relationship Id="rId683" Type="http://schemas.openxmlformats.org/officeDocument/2006/relationships/hyperlink" Target="https://code.earthengine.google.com/05b20582385397a5b853b1f650edf1bc" TargetMode="External"/><Relationship Id="rId890" Type="http://schemas.openxmlformats.org/officeDocument/2006/relationships/hyperlink" Target="http://www.mapr.com/blog/how-to-avoid-java-heap-space-errors-understanding-and-managing-task-attempt-memory" TargetMode="External"/><Relationship Id="rId904" Type="http://schemas.openxmlformats.org/officeDocument/2006/relationships/hyperlink" Target="http://hbase.apache.org/book/trouble.log.html" TargetMode="External"/><Relationship Id="rId1327" Type="http://schemas.openxmlformats.org/officeDocument/2006/relationships/hyperlink" Target="https://github.com/awahlig/skype4py" TargetMode="External"/><Relationship Id="rId33" Type="http://schemas.openxmlformats.org/officeDocument/2006/relationships/hyperlink" Target="https://github.com/mdoering/backbone" TargetMode="External"/><Relationship Id="rId129" Type="http://schemas.openxmlformats.org/officeDocument/2006/relationships/hyperlink" Target="http://fwarmerdam.blogspot.com/2010/02/world-mapping.html" TargetMode="External"/><Relationship Id="rId336" Type="http://schemas.openxmlformats.org/officeDocument/2006/relationships/hyperlink" Target="https://github.com/MapofLife/MOL/blob/develop/app/sql/get_species_list.sql?source=c" TargetMode="External"/><Relationship Id="rId543" Type="http://schemas.openxmlformats.org/officeDocument/2006/relationships/hyperlink" Target="mailto:a.cottam@gmail.com" TargetMode="External"/><Relationship Id="rId988" Type="http://schemas.openxmlformats.org/officeDocument/2006/relationships/hyperlink" Target="https://wiki.appcelerator.org/display/guides2/Reverting+to+a+Previous+Version" TargetMode="External"/><Relationship Id="rId1173" Type="http://schemas.openxmlformats.org/officeDocument/2006/relationships/hyperlink" Target="http://docs.python.org/tutorial/modules.html" TargetMode="External"/><Relationship Id="rId182" Type="http://schemas.openxmlformats.org/officeDocument/2006/relationships/hyperlink" Target="http://www.postgresql.org/docs/9.0/static/functions-geometry.html" TargetMode="External"/><Relationship Id="rId403" Type="http://schemas.openxmlformats.org/officeDocument/2006/relationships/hyperlink" Target="http://h03-dev-vm7/cgi-bin/eSpecies/getQuadkeyEastNorth/13013862.68772097,719119.5621069372" TargetMode="External"/><Relationship Id="rId750" Type="http://schemas.openxmlformats.org/officeDocument/2006/relationships/hyperlink" Target="http://h03-dev-vm19/cgi-bin/cgiwps.cgi?request=describeProcess&amp;service=wps&amp;identifier=timeseries&amp;version=1.0.0" TargetMode="External"/><Relationship Id="rId848" Type="http://schemas.openxmlformats.org/officeDocument/2006/relationships/hyperlink" Target="http://resources.arcgis.com/en/help/arcobjects-net/componenthelp/index.html" TargetMode="External"/><Relationship Id="rId1033" Type="http://schemas.openxmlformats.org/officeDocument/2006/relationships/hyperlink" Target="https://browse.digitalglobe.com/imagefinder/showBrowseMetadata?csrfToken=DnRZCLB2ve5aTBiPS4PblmrFarXlr0VPRsTHc50qYRJV3ftHEg7hiO7p5KgoKuhxKZzKk1jSJxSAtds40GTqdRXSu4mZm3haNeb9RHL91rnlvHQ7TSDU6hms6Wo6XjvcL7oKohdV7oKN0E%2B7EcoEkg%2B%2BF3AtwBjmHg0PsrWn%2ByxLN8DAGECiNBe%2B3YxBVX0mQJik%2BDqkHuZdm5vJ2g25FPzAF0dLHnvHrhT5rPvZ9Ep40wwMHtCG6U4uXk1UeNrdRVYRISFzVU94o4%2BHDypTiejEpr63fO8pJV7qdSEkrsM4LGFfAIPHdejvVc4lagU3x%2F35kUo%2FfEVW698s3JJqkA%3D%3D&amp;buffer=1.0&amp;catalogId=1010010007267600&amp;imageHeight=natres&amp;imageWidth=natres" TargetMode="External"/><Relationship Id="rId487" Type="http://schemas.openxmlformats.org/officeDocument/2006/relationships/hyperlink" Target="general/fme_scripts/roadless_asia_csv_to_postgresql.fmw" TargetMode="External"/><Relationship Id="rId610" Type="http://schemas.openxmlformats.org/officeDocument/2006/relationships/hyperlink" Target="https://github.com/andrewcottam/postgis_scripts/blob/328313a86e20014faef48fd74517c585a0e848c5/water_validation_pixel_values.sql" TargetMode="External"/><Relationship Id="rId694" Type="http://schemas.openxmlformats.org/officeDocument/2006/relationships/hyperlink" Target="https://code.earthengine.google.com/f5777812a4c59026f21683f683901485" TargetMode="External"/><Relationship Id="rId708" Type="http://schemas.openxmlformats.org/officeDocument/2006/relationships/hyperlink" Target="https://sites.google.com/site/earthengineapidocs/creating-oauth2-service-account" TargetMode="External"/><Relationship Id="rId915" Type="http://schemas.openxmlformats.org/officeDocument/2006/relationships/hyperlink" Target="https://cwiki.apache.org/confluence/display/Hive/LanguageManual+DDL" TargetMode="External"/><Relationship Id="rId1240" Type="http://schemas.openxmlformats.org/officeDocument/2006/relationships/hyperlink" Target="https://github.com/" TargetMode="External"/><Relationship Id="rId347" Type="http://schemas.openxmlformats.org/officeDocument/2006/relationships/hyperlink" Target="http://stackoverflow.com/questions/14440400/creating-a-video-using-opencv-2-4-0-in-python" TargetMode="External"/><Relationship Id="rId999" Type="http://schemas.openxmlformats.org/officeDocument/2006/relationships/hyperlink" Target="http://pro.arcgis.com/en/pro-app/tool-reference/conversion/kml-conversion.htm" TargetMode="External"/><Relationship Id="rId1100" Type="http://schemas.openxmlformats.org/officeDocument/2006/relationships/hyperlink" Target="http://dojotoolkit.org/documentation/tutorials/1.6/build/" TargetMode="External"/><Relationship Id="rId1184" Type="http://schemas.openxmlformats.org/officeDocument/2006/relationships/hyperlink" Target="http://h03-dev-vm7:5802/" TargetMode="External"/><Relationship Id="rId44" Type="http://schemas.openxmlformats.org/officeDocument/2006/relationships/hyperlink" Target="https://github.com/nvkelso/natural-earth-vector/tree/master/geojson" TargetMode="External"/><Relationship Id="rId554" Type="http://schemas.openxmlformats.org/officeDocument/2006/relationships/hyperlink" Target="https://console.cloud.google.com/storage/browser/geeimageserver.appspot.com/" TargetMode="External"/><Relationship Id="rId761" Type="http://schemas.openxmlformats.org/officeDocument/2006/relationships/hyperlink" Target="http://data.aad.gov.au/aadc/calc/dms_decimal.cfm" TargetMode="External"/><Relationship Id="rId859" Type="http://schemas.openxmlformats.org/officeDocument/2006/relationships/hyperlink" Target="http://hadoop-m1:50070/" TargetMode="External"/><Relationship Id="rId193" Type="http://schemas.openxmlformats.org/officeDocument/2006/relationships/hyperlink" Target="http://aws.amazon.com/elasticmapreduce/" TargetMode="External"/><Relationship Id="rId207" Type="http://schemas.openxmlformats.org/officeDocument/2006/relationships/hyperlink" Target="http://www.postgresql.org/docs/9.1/interactive/plpgsql-statements.html" TargetMode="External"/><Relationship Id="rId414" Type="http://schemas.openxmlformats.org/officeDocument/2006/relationships/hyperlink" Target="http://h03-dev-vm7/cgi-bin/eSpecies/bbox/25728,16008,27776,17032/pa/map/785" TargetMode="External"/><Relationship Id="rId498" Type="http://schemas.openxmlformats.org/officeDocument/2006/relationships/hyperlink" Target="http://dopa-services.jrc.ec.europa.eu/services" TargetMode="External"/><Relationship Id="rId621" Type="http://schemas.openxmlformats.org/officeDocument/2006/relationships/hyperlink" Target="file:///E:\cottaan\My%20Documents\github%20repos\private_ee_scripts\Water%20Detection\Water%20Validation%20SWDB%20Points" TargetMode="External"/><Relationship Id="rId1044" Type="http://schemas.openxmlformats.org/officeDocument/2006/relationships/hyperlink" Target="http://lrm-maps.jrc.ec.europa.eu/geoserver/" TargetMode="External"/><Relationship Id="rId1251" Type="http://schemas.openxmlformats.org/officeDocument/2006/relationships/hyperlink" Target="https://code.google.com/p/webgl-globe/" TargetMode="External"/><Relationship Id="rId260" Type="http://schemas.openxmlformats.org/officeDocument/2006/relationships/hyperlink" Target="https://github.com/andrewcottam/ArcGIS-Geoprocessing-Scripts/blob/master/src/GLC2000_PA_Intersection2.py" TargetMode="External"/><Relationship Id="rId719" Type="http://schemas.openxmlformats.org/officeDocument/2006/relationships/hyperlink" Target="http://stackoverflow.com/questions/20881768/fastmath-error-in-python-have-decl-mpz-powm-sec" TargetMode="External"/><Relationship Id="rId926" Type="http://schemas.openxmlformats.org/officeDocument/2006/relationships/hyperlink" Target="https://github.com/andrewcottam/apache-hive-files/blob/master/create_permanent_st_functions.txt" TargetMode="External"/><Relationship Id="rId1111" Type="http://schemas.openxmlformats.org/officeDocument/2006/relationships/hyperlink" Target="https://github.com/andrewcottam/eSpecies-Client-Demo/blob/master/scripts/geeResults.js" TargetMode="External"/><Relationship Id="rId55" Type="http://schemas.openxmlformats.org/officeDocument/2006/relationships/hyperlink" Target="http://earthexplorer.usgs.gov/" TargetMode="External"/><Relationship Id="rId120" Type="http://schemas.openxmlformats.org/officeDocument/2006/relationships/hyperlink" Target="mailto:cottaan@cruise:/usr/lib64/python2.6/site-packages/osgeo" TargetMode="External"/><Relationship Id="rId358" Type="http://schemas.openxmlformats.org/officeDocument/2006/relationships/hyperlink" Target="http://0.0.0.0:8080/" TargetMode="External"/><Relationship Id="rId565" Type="http://schemas.openxmlformats.org/officeDocument/2006/relationships/image" Target="media/image53.png"/><Relationship Id="rId772" Type="http://schemas.openxmlformats.org/officeDocument/2006/relationships/hyperlink" Target="https://www.picloud.com/accounts/start/" TargetMode="External"/><Relationship Id="rId1195" Type="http://schemas.openxmlformats.org/officeDocument/2006/relationships/image" Target="media/image135.png"/><Relationship Id="rId1209" Type="http://schemas.openxmlformats.org/officeDocument/2006/relationships/hyperlink" Target="http://fortawesome.github.io/Font-Awesome/" TargetMode="External"/><Relationship Id="rId218" Type="http://schemas.openxmlformats.org/officeDocument/2006/relationships/hyperlink" Target="http://ecat-dev.gbif.org/checklist/1037" TargetMode="External"/><Relationship Id="rId425" Type="http://schemas.openxmlformats.org/officeDocument/2006/relationships/hyperlink" Target="http://h03-dev-vm7/cgi-bin/eSpecies/quadkeydata/xyz/2/785" TargetMode="External"/><Relationship Id="rId632" Type="http://schemas.openxmlformats.org/officeDocument/2006/relationships/hyperlink" Target="https://raw.githubusercontent.com/andrewcottam/postgis_scripts/858267b453c834fe173efc7a35a6ceff6223987a/water_confusion_matrix_for_publication.sql" TargetMode="External"/><Relationship Id="rId1055" Type="http://schemas.openxmlformats.org/officeDocument/2006/relationships/hyperlink" Target="http://h05-dev-vm36.jrc.it/" TargetMode="External"/><Relationship Id="rId1262" Type="http://schemas.openxmlformats.org/officeDocument/2006/relationships/hyperlink" Target="https://github.com/andrewcottam/python-rest-server/blob/master/cgi-bin/database_objects.sql" TargetMode="External"/><Relationship Id="rId271" Type="http://schemas.openxmlformats.org/officeDocument/2006/relationships/hyperlink" Target="http://www.initd.org/psycopg/docs/usage.html" TargetMode="External"/><Relationship Id="rId937" Type="http://schemas.openxmlformats.org/officeDocument/2006/relationships/hyperlink" Target="http://www.cloudera.com/documentation/enterprise/release-notes/topics/cdh_vd_cdh_package_tarball_57.html" TargetMode="External"/><Relationship Id="rId1122" Type="http://schemas.openxmlformats.org/officeDocument/2006/relationships/hyperlink" Target="http://dojotoolkit.org/documentation/tutorials/1.8/modules/" TargetMode="External"/><Relationship Id="rId66" Type="http://schemas.openxmlformats.org/officeDocument/2006/relationships/hyperlink" Target="https://sentinel.esa.int/web/sentinel/user-guides/sentinel-2-msi/naming-convention" TargetMode="External"/><Relationship Id="rId131" Type="http://schemas.openxmlformats.org/officeDocument/2006/relationships/hyperlink" Target="http://79.125.16.106/IUCN/mapper/index.html?ID_NO=13132" TargetMode="External"/><Relationship Id="rId369" Type="http://schemas.openxmlformats.org/officeDocument/2006/relationships/hyperlink" Target="http://...api/person-by-birthdate/2005/3" TargetMode="External"/><Relationship Id="rId576" Type="http://schemas.openxmlformats.org/officeDocument/2006/relationships/image" Target="media/image58.png"/><Relationship Id="rId783" Type="http://schemas.openxmlformats.org/officeDocument/2006/relationships/hyperlink" Targe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 TargetMode="External"/><Relationship Id="rId990" Type="http://schemas.openxmlformats.org/officeDocument/2006/relationships/hyperlink" Target="http://mevenide.codehaus.org/release/eclipse/update" TargetMode="External"/><Relationship Id="rId229" Type="http://schemas.openxmlformats.org/officeDocument/2006/relationships/hyperlink" Target="http://maps.iucnredlist.org/map.html?id=23061" TargetMode="External"/><Relationship Id="rId436" Type="http://schemas.openxmlformats.org/officeDocument/2006/relationships/hyperlink" Target="https://raw.github.com/andrewcottam/eSpecies-Client-Demo/master/data/kinabalu.geojson" TargetMode="External"/><Relationship Id="rId643" Type="http://schemas.openxmlformats.org/officeDocument/2006/relationships/image" Target="media/image79.png"/><Relationship Id="rId1066" Type="http://schemas.openxmlformats.org/officeDocument/2006/relationships/hyperlink" Target="https://a.tiles.mapbox.com/v4/mapbox.mapbox-streets-v6/7/74/64.vector.pbf?access_token=pk.eyJ1IjoiY3Jvd2Rjb3ZlciIsImEiOiI3akYtNERRIn0.uwBAdtR6Zk60Bp3vTKj-kg" TargetMode="External"/><Relationship Id="rId1273" Type="http://schemas.openxmlformats.org/officeDocument/2006/relationships/hyperlink" Target="http://especies.gvm.ies.jrc.it" TargetMode="External"/><Relationship Id="rId850" Type="http://schemas.openxmlformats.org/officeDocument/2006/relationships/hyperlink" Target="https://github.com/Esri/spatial-framework-for-hadoop/blob/master/hive/src/main/java/com/esri/hadoop/hive/ST_NumGeometries.java" TargetMode="External"/><Relationship Id="rId948" Type="http://schemas.openxmlformats.org/officeDocument/2006/relationships/hyperlink" Target="https://cwiki.apache.org/confluence/display/Hive/LanguageManual+Explain" TargetMode="External"/><Relationship Id="rId1133" Type="http://schemas.openxmlformats.org/officeDocument/2006/relationships/hyperlink" Target="https://developers.arcgis.com/javascript/jsapi/wmslayer-amd.html" TargetMode="External"/><Relationship Id="rId77" Type="http://schemas.openxmlformats.org/officeDocument/2006/relationships/hyperlink" Target="https://storage.googleapis.com/global-surface-water/maptiles/occurrence/8/125/116.png" TargetMode="External"/><Relationship Id="rId282" Type="http://schemas.openxmlformats.org/officeDocument/2006/relationships/hyperlink" Target="http://forums.arcgis.com/threads/12407-Using-WFS-with-PROPERTYNAME-parameter-in-datainterop" TargetMode="External"/><Relationship Id="rId503" Type="http://schemas.openxmlformats.org/officeDocument/2006/relationships/hyperlink" Target="http://dopa-services.jrc.it/services/especies/_set_test?param1=1" TargetMode="External"/><Relationship Id="rId587" Type="http://schemas.openxmlformats.org/officeDocument/2006/relationships/image" Target="media/image69.jpeg"/><Relationship Id="rId710" Type="http://schemas.openxmlformats.org/officeDocument/2006/relationships/hyperlink" Target="https://groups.google.com/forum/?fromgroups" TargetMode="External"/><Relationship Id="rId808" Type="http://schemas.openxmlformats.org/officeDocument/2006/relationships/hyperlink" Target="http://api.gbif.org/v1/dataset/19491596-35ae-4a91-9a98-85cf505f1bd3" TargetMode="External"/><Relationship Id="rId8" Type="http://schemas.openxmlformats.org/officeDocument/2006/relationships/hyperlink" Target="http://www.nhm.ac.uk/research-curation/research/projects/worldmap/priority/method.htm,%20e.g.%20WorldMap,%20Marxan" TargetMode="External"/><Relationship Id="rId142" Type="http://schemas.openxmlformats.org/officeDocument/2006/relationships/hyperlink" Target="http://www.gitta.info/SpatPartitio/en/html/index.html" TargetMode="External"/><Relationship Id="rId447" Type="http://schemas.openxmlformats.org/officeDocument/2006/relationships/hyperlink" Target="http://www.helsinki.fi/bioscience/consplan/software/Zonation/index.html" TargetMode="External"/><Relationship Id="rId794" Type="http://schemas.openxmlformats.org/officeDocument/2006/relationships/hyperlink" Target="http://ecat-dev.gbif.org/ws/usage/?id=116596410&amp;showVernaculars=en" TargetMode="External"/><Relationship Id="rId1077" Type="http://schemas.openxmlformats.org/officeDocument/2006/relationships/hyperlink" Target="http://gdunlop.github.io/Vector-tiles-remixed/" TargetMode="External"/><Relationship Id="rId1200" Type="http://schemas.openxmlformats.org/officeDocument/2006/relationships/hyperlink" Target="http://markdalgleish.com/projects/fathom/" TargetMode="External"/><Relationship Id="rId654" Type="http://schemas.openxmlformats.org/officeDocument/2006/relationships/image" Target="media/image87.png"/><Relationship Id="rId861" Type="http://schemas.openxmlformats.org/officeDocument/2006/relationships/hyperlink" Target="http://hadoop-m1:19888/" TargetMode="External"/><Relationship Id="rId959" Type="http://schemas.openxmlformats.org/officeDocument/2006/relationships/image" Target="media/image124.png"/><Relationship Id="rId1284" Type="http://schemas.openxmlformats.org/officeDocument/2006/relationships/hyperlink" Target="http://wab.jrc.cec.eu.int/tas2/dsp_weektsperson.cfm" TargetMode="External"/><Relationship Id="rId293" Type="http://schemas.openxmlformats.org/officeDocument/2006/relationships/hyperlink" Target="file:///C:\Users\cottaan\AppData\Roaming\Microsoft\Word\httplib2,%20unzipped%20and%20pasted%20it%20into%20E:\cottaan\Aptana%20Studio%203\Aptana%20Studio%20Workspace%20-%20nope" TargetMode="External"/><Relationship Id="rId307" Type="http://schemas.openxmlformats.org/officeDocument/2006/relationships/hyperlink" Target="mailto:speciescharisma7@gmail.com" TargetMode="External"/><Relationship Id="rId514" Type="http://schemas.openxmlformats.org/officeDocument/2006/relationships/image" Target="media/image41.png"/><Relationship Id="rId721" Type="http://schemas.openxmlformats.org/officeDocument/2006/relationships/hyperlink" Target="https://gist.github.com/andrewcottam/bbc98724787e05a693e5" TargetMode="External"/><Relationship Id="rId1144" Type="http://schemas.openxmlformats.org/officeDocument/2006/relationships/hyperlink" Target="https://mapzen.com/blog/tangram-labels/" TargetMode="External"/><Relationship Id="rId88" Type="http://schemas.openxmlformats.org/officeDocument/2006/relationships/hyperlink" Target="http://openlayers.org/en/latest/examples/wmts-layer-from-capabilities.html" TargetMode="External"/><Relationship Id="rId153" Type="http://schemas.openxmlformats.org/officeDocument/2006/relationships/hyperlink" Target="http://www.postgresql.org/docs/9.0/static/datatype-character.html%20" TargetMode="External"/><Relationship Id="rId360" Type="http://schemas.openxmlformats.org/officeDocument/2006/relationships/hyperlink" Target="http://h03-dev-vm7/cgi-bin/eSpecies.py/qk/3" TargetMode="External"/><Relationship Id="rId598" Type="http://schemas.openxmlformats.org/officeDocument/2006/relationships/hyperlink" Target="https://github.com/andrewcottam/water_detection_python_scripts/blob/master/populateRandomField.py" TargetMode="External"/><Relationship Id="rId819" Type="http://schemas.openxmlformats.org/officeDocument/2006/relationships/hyperlink" Target="http://www.cloudera.com/content/cloudera/en/resources/library/training/dissecting-the-apache-hadoop-stack-2-of-6.html" TargetMode="External"/><Relationship Id="rId1004" Type="http://schemas.openxmlformats.org/officeDocument/2006/relationships/hyperlink" Target="http://desktop.arcgis.com/en/desktop/latest/analyze/python/extending-geoprocessing-through-python-modules.htm" TargetMode="External"/><Relationship Id="rId1211" Type="http://schemas.openxmlformats.org/officeDocument/2006/relationships/hyperlink" Target="http://colororacle.org/index.html" TargetMode="External"/><Relationship Id="rId220" Type="http://schemas.openxmlformats.org/officeDocument/2006/relationships/image" Target="media/image21.jpeg"/><Relationship Id="rId458" Type="http://schemas.openxmlformats.org/officeDocument/2006/relationships/hyperlink" Target="http://enable-cors.org/" TargetMode="External"/><Relationship Id="rId665" Type="http://schemas.openxmlformats.org/officeDocument/2006/relationships/image" Target="media/image90.png"/><Relationship Id="rId872" Type="http://schemas.openxmlformats.org/officeDocument/2006/relationships/hyperlink" Target="https://github.com/Esri/geoprocessing-tools-for-hadoop" TargetMode="External"/><Relationship Id="rId1088" Type="http://schemas.openxmlformats.org/officeDocument/2006/relationships/hyperlink" Target="https://storage.googleapis.com/geeimageserver.appspot.com/vectorTiles/bern_tiles/13/4264/2882.pbf" TargetMode="External"/><Relationship Id="rId1295" Type="http://schemas.openxmlformats.org/officeDocument/2006/relationships/hyperlink" Target="mailto:a.cottam@gmail.com" TargetMode="External"/><Relationship Id="rId1309" Type="http://schemas.openxmlformats.org/officeDocument/2006/relationships/hyperlink" Targe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 TargetMode="External"/><Relationship Id="rId15" Type="http://schemas.openxmlformats.org/officeDocument/2006/relationships/hyperlink" Target="http://www.vliz.be/vmdcdata/marbound/" TargetMode="External"/><Relationship Id="rId318" Type="http://schemas.openxmlformats.org/officeDocument/2006/relationships/hyperlink" Target="http://api.flickr.com/services/rest/?method=flickr.photos.search&amp;api_key=17352b70ecdf3df39844924cb19882b1&amp;text=%22Hippocampus+hippocampus%22+AND+sea++horse&amp;page=1&amp;format=json&amp;nojsoncallback=1" TargetMode="External"/><Relationship Id="rId525" Type="http://schemas.openxmlformats.org/officeDocument/2006/relationships/hyperlink" Target="https://cloud.google.com/sdk/" TargetMode="External"/><Relationship Id="rId732" Type="http://schemas.openxmlformats.org/officeDocument/2006/relationships/hyperlink" Target="https://github.com/andrewcottam/water_detection_python_scripts/blob/0add4f66d90c615ec70ed953a69e8372387cde06/refetchValidationSiteValues.py" TargetMode="External"/><Relationship Id="rId1155" Type="http://schemas.openxmlformats.org/officeDocument/2006/relationships/hyperlink" Target="http://www.saddi.com/software/flup/dist/flup-1.0.2.tar.gz" TargetMode="External"/><Relationship Id="rId99" Type="http://schemas.openxmlformats.org/officeDocument/2006/relationships/hyperlink" Target="http://help.arcgis.com/en/arcgisdesktop/10.0/help/index.html" TargetMode="External"/><Relationship Id="rId164" Type="http://schemas.openxmlformats.org/officeDocument/2006/relationships/hyperlink" Target="https://github.com/cavorite/python-avro" TargetMode="External"/><Relationship Id="rId371" Type="http://schemas.openxmlformats.org/officeDocument/2006/relationships/hyperlink" Target="http://www.in-nomine.org/2009/04/03/jsonp-with-werkzeug/" TargetMode="External"/><Relationship Id="rId1015" Type="http://schemas.openxmlformats.org/officeDocument/2006/relationships/hyperlink" Target="http://resourcesbeta.arcgis.com/en/help/pdf/whats_new_in_arcgis.pdf" TargetMode="External"/><Relationship Id="rId1222" Type="http://schemas.openxmlformats.org/officeDocument/2006/relationships/hyperlink" Target="file:///C:\Users\cottaan\AppData\Roaming\Microsoft\Word\http%20and%20ssh" TargetMode="External"/><Relationship Id="rId469" Type="http://schemas.openxmlformats.org/officeDocument/2006/relationships/hyperlink" Target="http://ehabitat-wps.jrc.ec.europa.eu/cgi-bin/REST/eSpecies" TargetMode="External"/><Relationship Id="rId676" Type="http://schemas.openxmlformats.org/officeDocument/2006/relationships/hyperlink" Target="https://github.com/andrewcottam/water_detection_python_scripts/commit/7a44b03ea9a1ee9d6244817d38ca77e792a67842" TargetMode="External"/><Relationship Id="rId883" Type="http://schemas.openxmlformats.org/officeDocument/2006/relationships/hyperlink" Target="http://www.eclipse.org/downloads/download.php?file=/technology/epp/downloads/release/kepler/R/eclipse-jee-kepler-R-win32-x86_64.zip&amp;mirror_id=1023" TargetMode="External"/><Relationship Id="rId1099" Type="http://schemas.openxmlformats.org/officeDocument/2006/relationships/hyperlink" Target="http://www.sitepen.com/blog/2010/07/12/dive-into-dijit/" TargetMode="External"/><Relationship Id="rId26" Type="http://schemas.openxmlformats.org/officeDocument/2006/relationships/hyperlink" Target="http://onlinelibrary.wiley.com/doi/10.1111/j.1523-1739.2007.00847.x/pdf" TargetMode="External"/><Relationship Id="rId231" Type="http://schemas.openxmlformats.org/officeDocument/2006/relationships/hyperlink" Target="http://maps.iucnredlist.org/map.html?id=4265" TargetMode="External"/><Relationship Id="rId329" Type="http://schemas.openxmlformats.org/officeDocument/2006/relationships/image" Target="media/image32.jpeg"/><Relationship Id="rId536" Type="http://schemas.openxmlformats.org/officeDocument/2006/relationships/hyperlink" Target="https://github.com/google/earthengine-api" TargetMode="External"/><Relationship Id="rId1166" Type="http://schemas.openxmlformats.org/officeDocument/2006/relationships/hyperlink" Target="https://github.com/conda-forge/rasterio-feedstock" TargetMode="External"/><Relationship Id="rId175" Type="http://schemas.openxmlformats.org/officeDocument/2006/relationships/hyperlink" Target="http://highscalability.com/unorthodox-approach-database-design-coming-shard" TargetMode="External"/><Relationship Id="rId743" Type="http://schemas.openxmlformats.org/officeDocument/2006/relationships/hyperlink" Target="https://github.com/ElsevierDev/elsapy" TargetMode="External"/><Relationship Id="rId950" Type="http://schemas.openxmlformats.org/officeDocument/2006/relationships/hyperlink" Target="https://github.com/andrewcottam/apache-hive-files/blob/master/species_preprocessing_1.sql" TargetMode="External"/><Relationship Id="rId1026" Type="http://schemas.openxmlformats.org/officeDocument/2006/relationships/hyperlink" Target="http://localhost:8080/gee_spectral_library_builder/" TargetMode="External"/><Relationship Id="rId382" Type="http://schemas.openxmlformats.org/officeDocument/2006/relationships/hyperlink" Target="http://help.arcgis.com/en/webapps/flexviewer/extenthelper/flexviewer_extenthelper.html" TargetMode="External"/><Relationship Id="rId603" Type="http://schemas.openxmlformats.org/officeDocument/2006/relationships/hyperlink" Target="http://docs.safe.com/fme/html/FME_Transformers/Default.htm" TargetMode="External"/><Relationship Id="rId687"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35242.25551513943%2C5384476.123581034%2C465033.58728924673%2C5404063.112079085&amp;callback=dojo_request_script_callbacks.dojo_request_script180" TargetMode="External"/><Relationship Id="rId810" Type="http://schemas.openxmlformats.org/officeDocument/2006/relationships/hyperlink" Target="http://api.iucnredlist.org/common_names/17975.js" TargetMode="External"/><Relationship Id="rId908" Type="http://schemas.openxmlformats.org/officeDocument/2006/relationships/hyperlink" Target="http://blog.cloudera.com/blog/2010/06/integrating-hive-and-hbase/" TargetMode="External"/><Relationship Id="rId1233" Type="http://schemas.openxmlformats.org/officeDocument/2006/relationships/hyperlink" Target="https://github.com/SitePen/dgrid.git" TargetMode="External"/><Relationship Id="rId242" Type="http://schemas.openxmlformats.org/officeDocument/2006/relationships/hyperlink" Target="http://www.iucnredlist.org/details/39895/0" TargetMode="External"/><Relationship Id="rId894" Type="http://schemas.openxmlformats.org/officeDocument/2006/relationships/hyperlink" Target="http://blog.cloudera.com/blog/2009/12/7-tips-for-improving-mapreduce-performance/" TargetMode="External"/><Relationship Id="rId1177" Type="http://schemas.openxmlformats.org/officeDocument/2006/relationships/hyperlink" Target="http://www.ee.surrey.ac.uk/Teaching/Unix/unixintro.html" TargetMode="External"/><Relationship Id="rId1300" Type="http://schemas.openxmlformats.org/officeDocument/2006/relationships/hyperlink" Target="ftp://h05-ftp.jrc.it/cottaan" TargetMode="External"/><Relationship Id="rId37" Type="http://schemas.openxmlformats.org/officeDocument/2006/relationships/hyperlink" Target="http://protectedplanet.net/sites/Gunung_Rinjani_National_Park" TargetMode="External"/><Relationship Id="rId102" Type="http://schemas.openxmlformats.org/officeDocument/2006/relationships/image" Target="media/image12.png"/><Relationship Id="rId547" Type="http://schemas.openxmlformats.org/officeDocument/2006/relationships/hyperlink" Target="https://cloud.google.com/storage/docs/json_api/v1/libraries" TargetMode="External"/><Relationship Id="rId754" Type="http://schemas.openxmlformats.org/officeDocument/2006/relationships/hyperlink" Target="https://andrewcottam.cartodb.com/api/v2/sql?q=select%20name,ST_AsGeoJSON(the_geom)%20as%20the_geom%20from%20countries%20where%20iso3='MYS'" TargetMode="External"/><Relationship Id="rId961" Type="http://schemas.openxmlformats.org/officeDocument/2006/relationships/hyperlink" Target="http://dopa-services.jrc.ec.europa.eu/services/especies/get_pa_species_list?wdpa_id=785" TargetMode="External"/><Relationship Id="rId90" Type="http://schemas.openxmlformats.org/officeDocument/2006/relationships/hyperlink" Target="http://en.wikipedia.org/wiki/ISO_3166-1" TargetMode="External"/><Relationship Id="rId186" Type="http://schemas.openxmlformats.org/officeDocument/2006/relationships/hyperlink" Target="http://nosql.mypopescu.com/post/6412803549/nosql-databases-what-why-and-when" TargetMode="External"/><Relationship Id="rId393" Type="http://schemas.openxmlformats.org/officeDocument/2006/relationships/hyperlink" Target="http://dopa-services.jrc.it/services/especies/set_species_validator_check?iucn_species_id=17975&amp;wdpa_id=785&amp;presence_id=1&amp;validation_user=1&amp;validation_date=03/31/2012%2010:15:25&amp;validation_message=1" TargetMode="External"/><Relationship Id="rId407" Type="http://schemas.openxmlformats.org/officeDocument/2006/relationships/hyperlink" Target="http://h03-dev-vm7/cgi-bin/eSpecies/pa/map/785" TargetMode="External"/><Relationship Id="rId614" Type="http://schemas.openxmlformats.org/officeDocument/2006/relationships/hyperlink" Target="https://github.com/andrewcottam/ArcGIS-Geoprocessing-Scripts/blob/master/src/UpdateWaterClass.py" TargetMode="External"/><Relationship Id="rId821" Type="http://schemas.openxmlformats.org/officeDocument/2006/relationships/hyperlink" Target="http://www.cloudera.com/content/cloudera/en/resources/library/training/cloudera-essentials-for-apache-hadoop-webinar-series-4-of-6-getting-to-know-the-components-of-the-apache-hadoop-ecosystem.html" TargetMode="External"/><Relationship Id="rId1037" Type="http://schemas.openxmlformats.org/officeDocument/2006/relationships/hyperlink" Target="http://qgis.org/api/" TargetMode="External"/><Relationship Id="rId1244" Type="http://schemas.openxmlformats.org/officeDocument/2006/relationships/hyperlink" Target="https://code.google.com/p/earthengine-api/source/checkout" TargetMode="External"/><Relationship Id="rId253"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460" Type="http://schemas.openxmlformats.org/officeDocument/2006/relationships/hyperlink" Target="http://help.arcgis.com/en/webapi/javascript/arcgis/help/jshelp_start.htm" TargetMode="External"/><Relationship Id="rId698" Type="http://schemas.openxmlformats.org/officeDocument/2006/relationships/hyperlink" Target="https://www.google.com/fusiontables/DataSource?docid=1iaDSeBv1p13wlwcB7wG4cMMpWF5URPE-bmOWUGD1" TargetMode="External"/><Relationship Id="rId919" Type="http://schemas.openxmlformats.org/officeDocument/2006/relationships/hyperlink" Target="http://www.cloudera.com/documentation/enterprise/latest/topics/cm_mc_hive_udf.html" TargetMode="External"/><Relationship Id="rId1090" Type="http://schemas.openxmlformats.org/officeDocument/2006/relationships/hyperlink" Target="http://docs.oracle.com/javase/7/docs/webnotes/install/windows/jdk-installation-windows.html" TargetMode="External"/><Relationship Id="rId1104" Type="http://schemas.openxmlformats.org/officeDocument/2006/relationships/hyperlink" Target="http://jamesthom.as/blog/2012/04/22/debugging-optimised-dojo-apps/" TargetMode="External"/><Relationship Id="rId1311" Type="http://schemas.openxmlformats.org/officeDocument/2006/relationships/hyperlink" Target="http://mapservices.iucnredlist.org/arcgis/services/IUCN_Dev/Test/MapServer/WFSServer?request=GetFeature&amp;service=WFS&amp;maxfeatures=10000&amp;request=GetFeature&amp;filter=%3cogc:Filter%3e%3cogc:PropertyIsEqualTo%3e%3cogc:PropertyName%3eOBJECTID%3c/ogc:PropertyName%3e%3cogc:Literal%3e1%3c/ogc:Literal%3e%3c/ogc:PropertyIsEqualTo%3e%3c/ogc:Filter%3e&amp;typename=IUCN_Dev_Test:pongo_pygmaeus_WM&amp;version=1.0.0" TargetMode="External"/><Relationship Id="rId48" Type="http://schemas.openxmlformats.org/officeDocument/2006/relationships/hyperlink" Target="http://planet.osm.org/" TargetMode="External"/><Relationship Id="rId113" Type="http://schemas.openxmlformats.org/officeDocument/2006/relationships/hyperlink" Target="http://pypi.python.org/pypi/GDAL/%20-%20no%20luck" TargetMode="External"/><Relationship Id="rId320" Type="http://schemas.openxmlformats.org/officeDocument/2006/relationships/hyperlink" Target="http://api.flickr.com/services/rest/?method=flickr.photos.search&amp;api_key=17352b70ecdf3df39844924cb19882b1&amp;text=%22Hippocampus+hippocampus%22++%2B+%22sea+horse%22&amp;page=1&amp;format=json&amp;nojsoncallback=1" TargetMode="External"/><Relationship Id="rId558" Type="http://schemas.openxmlformats.org/officeDocument/2006/relationships/image" Target="media/image47.png"/><Relationship Id="rId765" Type="http://schemas.openxmlformats.org/officeDocument/2006/relationships/hyperlink" Target="http://mapsapidocs.digitalglobe.com/v1.0/docs/imagery-and-basemaps" TargetMode="External"/><Relationship Id="rId972" Type="http://schemas.openxmlformats.org/officeDocument/2006/relationships/hyperlink" Target="https://community.c9.io/t/the-uploaded-file-exceeds-the-upload-max-filesize-directive-in-php-ini/2894/2" TargetMode="External"/><Relationship Id="rId1188" Type="http://schemas.openxmlformats.org/officeDocument/2006/relationships/hyperlink" Target="httpd:%20get%20''%20for%20139.191.147.152%20%20%20%20--%20HOORAY%20THIS%20IS%20MY%20DESKTOP%20MACHINE!" TargetMode="External"/><Relationship Id="rId197" Type="http://schemas.openxmlformats.org/officeDocument/2006/relationships/hyperlink" Target="http://devmag.org.za/2011/02/23/quadtrees-implementation/" TargetMode="External"/><Relationship Id="rId418" Type="http://schemas.openxmlformats.org/officeDocument/2006/relationships/hyperlink" Target="http://h03-dev-vm7/cgi-bin/eSpecies/bbox/25728,16008,27776,17032/pacount" TargetMode="External"/><Relationship Id="rId625" Type="http://schemas.openxmlformats.org/officeDocument/2006/relationships/hyperlink" Target="https://github.com/andrewcottam/postgis_scripts/blob/master/water%20validation%20stratify%20by%20grid_feng.sql" TargetMode="External"/><Relationship Id="rId832" Type="http://schemas.openxmlformats.org/officeDocument/2006/relationships/hyperlink" Target="http://www.youtube.com/watch?feature=player_embedded&amp;v=SS27F-hYWfU" TargetMode="External"/><Relationship Id="rId1048" Type="http://schemas.openxmlformats.org/officeDocument/2006/relationships/hyperlink" Target="http://lrm-maps.jrc.ec.europa.eu/geoserver/rest" TargetMode="External"/><Relationship Id="rId1255" Type="http://schemas.openxmlformats.org/officeDocument/2006/relationships/hyperlink" Target="https://raw.githubusercontent.com/andrewcottam/python-rest-server/master/cgi-bin/database_objects.sql" TargetMode="External"/><Relationship Id="rId264" Type="http://schemas.openxmlformats.org/officeDocument/2006/relationships/hyperlink" Target="http://resources.arcgis.com/en/help/main/10.2/index.html" TargetMode="External"/><Relationship Id="rId471" Type="http://schemas.openxmlformats.org/officeDocument/2006/relationships/hyperlink" Target="http://wiki.appcelerator.org/display/tis/Migrating+from+Aptana+Studio+2+to+Aptana+Studio+3" TargetMode="External"/><Relationship Id="rId1115" Type="http://schemas.openxmlformats.org/officeDocument/2006/relationships/hyperlink" Target="http://www.sitepen.com/blog/2012/05/03/css-styling-of-dgrid/" TargetMode="External"/><Relationship Id="rId1322" Type="http://schemas.openxmlformats.org/officeDocument/2006/relationships/hyperlink" Target="http://www.bbc.com/future/story/20120914-building-a-live-google-earth/1" TargetMode="External"/><Relationship Id="rId59" Type="http://schemas.openxmlformats.org/officeDocument/2006/relationships/hyperlink" Target="http://landsat.gsfc.nasa.gov/graphics/ETM+vOLI-TIRS-web.jpg" TargetMode="External"/><Relationship Id="rId124" Type="http://schemas.openxmlformats.org/officeDocument/2006/relationships/hyperlink" Target="http://docs.picloud.com/quickstart.html" TargetMode="External"/><Relationship Id="rId569" Type="http://schemas.openxmlformats.org/officeDocument/2006/relationships/hyperlink" Target="https://ee-api.appspot.com/5cb2a329782cb94ac335d42e0becf414" TargetMode="External"/><Relationship Id="rId776" Type="http://schemas.openxmlformats.org/officeDocument/2006/relationships/hyperlink" Target="http://www.picloud.com/docs/base_environment/1/installed/" TargetMode="External"/><Relationship Id="rId983" Type="http://schemas.openxmlformats.org/officeDocument/2006/relationships/hyperlink" Target="https://wiki.appcelerator.org/display/guides2/Changing+the+Update+Type" TargetMode="External"/><Relationship Id="rId1199" Type="http://schemas.openxmlformats.org/officeDocument/2006/relationships/hyperlink" Target="http://selection.datavisualization.ch/" TargetMode="External"/><Relationship Id="rId331" Type="http://schemas.openxmlformats.org/officeDocument/2006/relationships/image" Target="media/image33.jpeg"/><Relationship Id="rId429" Type="http://schemas.openxmlformats.org/officeDocument/2006/relationships/hyperlink" Target="https://github.com/andrewcottam/leaflet_map" TargetMode="External"/><Relationship Id="rId636" Type="http://schemas.openxmlformats.org/officeDocument/2006/relationships/hyperlink" Target="file:///E:\cottaan\My%20Documents\ArcGIS\Google%20Earth%20Engine%20Downloads\final%20validation%20results" TargetMode="External"/><Relationship Id="rId1059" Type="http://schemas.openxmlformats.org/officeDocument/2006/relationships/hyperlink" Target="https://github.com/mapbox/awesome-vector-tiles/" TargetMode="External"/><Relationship Id="rId1266" Type="http://schemas.openxmlformats.org/officeDocument/2006/relationships/hyperlink" Target="http://maps.iucnredlist.org/map.html?id=56065" TargetMode="External"/><Relationship Id="rId843" Type="http://schemas.openxmlformats.org/officeDocument/2006/relationships/hyperlink" Target="http://h05-nn01.jrc.it:50030/" TargetMode="External"/><Relationship Id="rId1126" Type="http://schemas.openxmlformats.org/officeDocument/2006/relationships/hyperlink" Target="http://swingley.github.io/arg/" TargetMode="External"/><Relationship Id="rId275" Type="http://schemas.openxmlformats.org/officeDocument/2006/relationships/hyperlink" Target="http://blog.opengeo.org/2010/10/05/parallel-postgis/" TargetMode="External"/><Relationship Id="rId482" Type="http://schemas.openxmlformats.org/officeDocument/2006/relationships/hyperlink" Target="http://cecchi.me/portfolio/triangulation" TargetMode="External"/><Relationship Id="rId703" Type="http://schemas.openxmlformats.org/officeDocument/2006/relationships/hyperlink" Target="https://www.google.com/fusiontables/DataSource?dsrcid=implicit&amp;redirectPath=data&amp;usp=apps_start&amp;hl=en" TargetMode="External"/><Relationship Id="rId910" Type="http://schemas.openxmlformats.org/officeDocument/2006/relationships/hyperlink" Target="https://cwiki.apache.org/confluence/display/Hive/Configuration+Properties" TargetMode="External"/><Relationship Id="rId1333" Type="http://schemas.openxmlformats.org/officeDocument/2006/relationships/hyperlink" Target="http://maps.iucnredlist.org/map.html?id=6027" TargetMode="External"/><Relationship Id="rId135" Type="http://schemas.openxmlformats.org/officeDocument/2006/relationships/hyperlink" Target="http://www.informit.com/articles/article.aspx?p=377652" TargetMode="External"/><Relationship Id="rId342" Type="http://schemas.openxmlformats.org/officeDocument/2006/relationships/hyperlink" Target="mailto:http://gis.stackexchange.com/questions/32995/how-to-fully-load-a-raster-into-a-numpy-array" TargetMode="External"/><Relationship Id="rId787"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994" Type="http://schemas.openxmlformats.org/officeDocument/2006/relationships/hyperlink" Target="http://maven.apache.org/guides/introduction/introduction-to-the-lifecycle.html" TargetMode="External"/><Relationship Id="rId202" Type="http://schemas.openxmlformats.org/officeDocument/2006/relationships/hyperlink" Target="http://www.sciencemag.org/content/suppl/2013/11/14/342.6160.803.DC1/1239268.LeSaouet.SM.pdf" TargetMode="External"/><Relationship Id="rId647" Type="http://schemas.openxmlformats.org/officeDocument/2006/relationships/hyperlink" Target="https://ee-api.appspot.com/a90c7ad11dc079223d79eb11dd800c73" TargetMode="External"/><Relationship Id="rId854" Type="http://schemas.openxmlformats.org/officeDocument/2006/relationships/hyperlink" Target="http://www.michael-noll.com/tutorials/writing-an-hadoop-mapreduce-program-in-python/" TargetMode="External"/><Relationship Id="rId1277" Type="http://schemas.openxmlformats.org/officeDocument/2006/relationships/hyperlink" Target="http://www.cc.cec/" TargetMode="External"/><Relationship Id="rId286" Type="http://schemas.openxmlformats.org/officeDocument/2006/relationships/hyperlink" Target="http://79.125.16.106/IUCN/mapper/index.html?ID_NO=60225" TargetMode="External"/><Relationship Id="rId493" Type="http://schemas.openxmlformats.org/officeDocument/2006/relationships/image" Target="media/image40.jpeg"/><Relationship Id="rId507" Type="http://schemas.openxmlformats.org/officeDocument/2006/relationships/hyperlink" Target="https://code.google.com/r/edmundcrewe-proxypatch/source/browse/django_cas/tests/cas_tests.py" TargetMode="External"/><Relationship Id="rId714" Type="http://schemas.openxmlformats.org/officeDocument/2006/relationships/hyperlink" Target="http://conda.pydata.org/docs/install/full.html" TargetMode="External"/><Relationship Id="rId921" Type="http://schemas.openxmlformats.org/officeDocument/2006/relationships/hyperlink" Target="https://github.com/andrewcottam/jrc/blob/master/src/main/java/jrc/esri/CellUdtf.java" TargetMode="External"/><Relationship Id="rId1137" Type="http://schemas.openxmlformats.org/officeDocument/2006/relationships/image" Target="media/image129.png"/><Relationship Id="rId50" Type="http://schemas.openxmlformats.org/officeDocument/2006/relationships/hyperlink" Target="ftp://ftp.glcf.umd.edu/glcf/GlobalInlandWater/WRS2" TargetMode="External"/><Relationship Id="rId146" Type="http://schemas.openxmlformats.org/officeDocument/2006/relationships/hyperlink" Target="http://www.sharpgis.net/post/2008/05/15/SphericalWeb-Mercator-EPSG-code-3785.aspx" TargetMode="External"/><Relationship Id="rId353" Type="http://schemas.openxmlformats.org/officeDocument/2006/relationships/hyperlink" Target="http://johnpaulett.com/2008/09/20/getting-restful-with-webpy/" TargetMode="External"/><Relationship Id="rId560" Type="http://schemas.openxmlformats.org/officeDocument/2006/relationships/hyperlink" Target="http://landsat.usgs.gov/L8QualityAssessmentBand.php" TargetMode="External"/><Relationship Id="rId798" Type="http://schemas.openxmlformats.org/officeDocument/2006/relationships/hyperlink" Target="http://www.gbif.org/occurrence/search?GEOMETRY=116.488037+6.249776%2C116.488037+5.993070%2C116.735229+5.993070%2C116.735229+6.249776%2C116.488037+6.249776&amp;TAXON_KEY=5227762" TargetMode="External"/><Relationship Id="rId1190" Type="http://schemas.openxmlformats.org/officeDocument/2006/relationships/hyperlink" Target="http://fedoranews.org/alex/tutorial/rpm/3.shtml" TargetMode="External"/><Relationship Id="rId1204" Type="http://schemas.openxmlformats.org/officeDocument/2006/relationships/hyperlink" Target="https://www.virtualbox.org/wiki/Downloads" TargetMode="External"/><Relationship Id="rId213" Type="http://schemas.openxmlformats.org/officeDocument/2006/relationships/hyperlink" Target="http://maps.iucnredlist.org/map.html?id=9760" TargetMode="External"/><Relationship Id="rId420" Type="http://schemas.openxmlformats.org/officeDocument/2006/relationships/hyperlink" Target="http://h03-dev-vm7/cgi-bin/eSpecies/quadkey/132320330232030/speciescount" TargetMode="External"/><Relationship Id="rId658" Type="http://schemas.openxmlformats.org/officeDocument/2006/relationships/hyperlink" Target="https://raw.githubusercontent.com/andrewcottam/postgis_scripts/a763d41b13322d80b5ec519d5bace462232b6573/gaul_areas_csv_to_postgresql.fmw" TargetMode="External"/><Relationship Id="rId865" Type="http://schemas.openxmlformats.org/officeDocument/2006/relationships/hyperlink" Target="http://hadoop.apache.org/docs/r0.20.0/hdfs_shell.html" TargetMode="External"/><Relationship Id="rId1050" Type="http://schemas.openxmlformats.org/officeDocument/2006/relationships/hyperlink" Target="http://lrm-maps.jrc.ec.europa.eu/geoserver/lrm-especies/wms?REQUEST=GetFeatureInfo&amp;SERVICE=WMS&amp;VERSION=1.1.1&amp;LAYERS=gee_validated_sites_subset&amp;STYLES=&amp;FORMAT=image%2Fpng&amp;BGCOLOR=0xFFFFFF&amp;TRANSPARENT=TRUE&amp;SRS=EPSG%3A4326&amp;BBOX=-168.74999999995515%2C-7.19463928655408%2C168.74999999995515%2C50.62089206913125&amp;WIDTH=1920&amp;HEIGHT=376&amp;QUERY_LAYERS=gee_validated_sites_subset&amp;X=674&amp;Y=332" TargetMode="External"/><Relationship Id="rId1288" Type="http://schemas.openxmlformats.org/officeDocument/2006/relationships/hyperlink" Target="http://www.expedia.com" TargetMode="External"/><Relationship Id="rId297" Type="http://schemas.openxmlformats.org/officeDocument/2006/relationships/hyperlink" Target="http://code.google.com/apis/ajax/playground/" TargetMode="External"/><Relationship Id="rId518" Type="http://schemas.openxmlformats.org/officeDocument/2006/relationships/hyperlink" Target="https://github.com/systemed/tilemaker%23installing%20" TargetMode="External"/><Relationship Id="rId725" Type="http://schemas.openxmlformats.org/officeDocument/2006/relationships/hyperlink" Target="https://sites.google.com/site/earthengineapidocs/javascript-api/javascript-developers-guide/image-methods" TargetMode="External"/><Relationship Id="rId932" Type="http://schemas.openxmlformats.org/officeDocument/2006/relationships/hyperlink" Target="http://hadoop-m2:8888/" TargetMode="External"/><Relationship Id="rId1148" Type="http://schemas.openxmlformats.org/officeDocument/2006/relationships/hyperlink" Target="http://leafletjs.com/download.html" TargetMode="External"/><Relationship Id="rId157" Type="http://schemas.openxmlformats.org/officeDocument/2006/relationships/image" Target="media/image17.jpeg"/><Relationship Id="rId364" Type="http://schemas.openxmlformats.org/officeDocument/2006/relationships/hyperlink" Target="http://www.reddit.com/r/Python/comments/g3th5/best_python_framework_for_web_app_and_restful/" TargetMode="External"/><Relationship Id="rId1008" Type="http://schemas.openxmlformats.org/officeDocument/2006/relationships/hyperlink" Target="http://blogs.esri.com/esri/arcgis/2012/06/08/using-a-binning-technique-for-point-based-multiscale-web-maps/" TargetMode="External"/><Relationship Id="rId1215" Type="http://schemas.openxmlformats.org/officeDocument/2006/relationships/hyperlink" Target="http://www.clw.csiro.au/division/adelaide/seminars/Brett-Bryan-seminar-Nov2010.pdf" TargetMode="External"/><Relationship Id="rId61" Type="http://schemas.openxmlformats.org/officeDocument/2006/relationships/hyperlink" Target="http://landsat.usgs.gov/Landsat8_Using_Product.php" TargetMode="External"/><Relationship Id="rId571" Type="http://schemas.openxmlformats.org/officeDocument/2006/relationships/hyperlink" Target="http://imagecolorpicker.com/" TargetMode="External"/><Relationship Id="rId669" Type="http://schemas.openxmlformats.org/officeDocument/2006/relationships/hyperlink" Target="http://earthengine.google.org/" TargetMode="External"/><Relationship Id="rId876" Type="http://schemas.openxmlformats.org/officeDocument/2006/relationships/hyperlink" Target="http://hadoop-m2:50070/webhdfs/v1/user/cottaan?op=LISTSTATUS" TargetMode="External"/><Relationship Id="rId1299" Type="http://schemas.openxmlformats.org/officeDocument/2006/relationships/hyperlink" Target="http://isihighlycited.com/" TargetMode="External"/><Relationship Id="rId19" Type="http://schemas.openxmlformats.org/officeDocument/2006/relationships/hyperlink" Target="http://www.arcgis.com/home/item.html?id=a3cb207855b348a297ab85261743351d" TargetMode="External"/><Relationship Id="rId224" Type="http://schemas.openxmlformats.org/officeDocument/2006/relationships/image" Target="media/image25.jpeg"/><Relationship Id="rId431" Type="http://schemas.openxmlformats.org/officeDocument/2006/relationships/hyperlink" Target="http://lrm-maps.jrc.ec.europa.eu/geoserver/web/" TargetMode="External"/><Relationship Id="rId529" Type="http://schemas.openxmlformats.org/officeDocument/2006/relationships/hyperlink" Target="https://console.developers.google.com/project/_/apiui/credential" TargetMode="External"/><Relationship Id="rId736" Type="http://schemas.openxmlformats.org/officeDocument/2006/relationships/image" Target="media/image113.png"/><Relationship Id="rId1061" Type="http://schemas.openxmlformats.org/officeDocument/2006/relationships/hyperlink" Target="https://basemaps.arcgis.com/v1/arcgis/rest/services/World_Basemap/VectorTileServer/tile/9/253/276.pbf" TargetMode="External"/><Relationship Id="rId1159" Type="http://schemas.openxmlformats.org/officeDocument/2006/relationships/hyperlink" Target="http://matplotlib.org/api/pyplot_api.html" TargetMode="External"/><Relationship Id="rId168" Type="http://schemas.openxmlformats.org/officeDocument/2006/relationships/hyperlink" Target="https://github.com/mraad/AvroToolbox" TargetMode="External"/><Relationship Id="rId943" Type="http://schemas.openxmlformats.org/officeDocument/2006/relationships/hyperlink" Target="http://www.cloudera.com/content/cloudera/en/documentation/cdh5/latest/CDH5-Installation-Guide/cdh5ig_jdbc_driver_install.html" TargetMode="External"/><Relationship Id="rId1019"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91981%3C/ogc:Literal%3E%3C/ogc:PropertyIsEqualTo%3E%3C/ogc:Filter%3E&amp;typename=Andrew_SpeciesWFS:AllSpecies_WebMercator&amp;version=1.1.0" TargetMode="External"/><Relationship Id="rId72" Type="http://schemas.openxmlformats.org/officeDocument/2006/relationships/image" Target="media/image7.png"/><Relationship Id="rId375" Type="http://schemas.openxmlformats.org/officeDocument/2006/relationships/hyperlink" Target="http://docs.scipy.org/doc/scipy/reference/generated/scipy.sparse.coo_matrix.html" TargetMode="External"/><Relationship Id="rId582" Type="http://schemas.openxmlformats.org/officeDocument/2006/relationships/image" Target="media/image64.png"/><Relationship Id="rId803" Type="http://schemas.openxmlformats.org/officeDocument/2006/relationships/hyperlink" Target="http://api.gbif.org/v0.9/species/5219532/vernacular_names" TargetMode="External"/><Relationship Id="rId1226" Type="http://schemas.openxmlformats.org/officeDocument/2006/relationships/hyperlink" Target="file:///C:\Users\cottaan\AppData\Roaming\Microsoft\Word\https%20and%20not%20ssh" TargetMode="External"/><Relationship Id="rId3" Type="http://schemas.openxmlformats.org/officeDocument/2006/relationships/styles" Target="styles.xml"/><Relationship Id="rId235" Type="http://schemas.openxmlformats.org/officeDocument/2006/relationships/hyperlink" Target="http://maps.iucnredlist.org/map.html?id=177562" TargetMode="External"/><Relationship Id="rId442" Type="http://schemas.openxmlformats.org/officeDocument/2006/relationships/hyperlink" Target="https://github.com/chelm/geohub" TargetMode="External"/><Relationship Id="rId887" Type="http://schemas.openxmlformats.org/officeDocument/2006/relationships/hyperlink" Target="http://thunderheadxpler.blogspot.it/2013/05/export-featureclass-to-hadoop-run.html" TargetMode="External"/><Relationship Id="rId1072" Type="http://schemas.openxmlformats.org/officeDocument/2006/relationships/hyperlink" Target="https://openmaptiles.com/hosting/?_ga=1.63191535.1515454038.1485937221" TargetMode="External"/><Relationship Id="rId302" Type="http://schemas.openxmlformats.org/officeDocument/2006/relationships/hyperlink" Target="mailto:speciescharisma1@gmail.com" TargetMode="External"/><Relationship Id="rId747" Type="http://schemas.openxmlformats.org/officeDocument/2006/relationships/hyperlink" Target="https://api.elsevier.com/content/abstract/doi/10.1038/nature14518?apiKey=b3a71de2bde04544495881ed9d2f9c5b&amp;httpAccept=application/json" TargetMode="External"/><Relationship Id="rId954" Type="http://schemas.openxmlformats.org/officeDocument/2006/relationships/image" Target="media/image122.png"/><Relationship Id="rId83" Type="http://schemas.openxmlformats.org/officeDocument/2006/relationships/hyperlink" Target="http://www.gdal.org/frmt_gtiff.html" TargetMode="External"/><Relationship Id="rId179" Type="http://schemas.openxmlformats.org/officeDocument/2006/relationships/hyperlink" Target="http://www.postgis.org/docs/PostGIS_FAQ.html" TargetMode="External"/><Relationship Id="rId386" Type="http://schemas.openxmlformats.org/officeDocument/2006/relationships/hyperlink" Target="http://dopa-services.jrc.ec.europa.eu/services/especies/get_pa_species_list2?wdpa_id=785&amp;rlstatus=EN&amp;format=json" TargetMode="External"/><Relationship Id="rId593" Type="http://schemas.openxmlformats.org/officeDocument/2006/relationships/hyperlink" Target="https://github.com/andrewcottam/postgis_scripts/commit/520b7298b9e289911def4a962708b335902de064" TargetMode="External"/><Relationship Id="rId607" Type="http://schemas.openxmlformats.org/officeDocument/2006/relationships/hyperlink" Target="https://github.com/andrewcottam/water_detection_python_scripts/blob/master/comparePixelValues.py" TargetMode="External"/><Relationship Id="rId814" Type="http://schemas.openxmlformats.org/officeDocument/2006/relationships/hyperlink" Target="http://www.xeno-canto.org/article/153" TargetMode="External"/><Relationship Id="rId1237" Type="http://schemas.openxmlformats.org/officeDocument/2006/relationships/hyperlink" Target="https://help.github.com/articles/merging-an-upstream-repository-into-your-fork/" TargetMode="External"/><Relationship Id="rId246"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453" Type="http://schemas.openxmlformats.org/officeDocument/2006/relationships/hyperlink" Target="https://developer.mozilla.org/en/CORS_Enabled_Image" TargetMode="External"/><Relationship Id="rId660" Type="http://schemas.openxmlformats.org/officeDocument/2006/relationships/hyperlink" Target="https://code.earthengine.google.com/24d1de0e3559340c316eb7f9967ac92c" TargetMode="External"/><Relationship Id="rId898" Type="http://schemas.openxmlformats.org/officeDocument/2006/relationships/hyperlink" Target="http://h05-nn01.jrc.it:60010/master-status" TargetMode="External"/><Relationship Id="rId1083" Type="http://schemas.openxmlformats.org/officeDocument/2006/relationships/hyperlink" Target="https://web-apps-blishten.c9users.io/tilemaker/bern_tiles/" TargetMode="External"/><Relationship Id="rId1290" Type="http://schemas.openxmlformats.org/officeDocument/2006/relationships/hyperlink" Target="http://elibrary.jrc.cec.eu.int/portal/journals" TargetMode="External"/><Relationship Id="rId1304" Type="http://schemas.openxmlformats.org/officeDocument/2006/relationships/hyperlink" Targe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 TargetMode="External"/><Relationship Id="rId106" Type="http://schemas.openxmlformats.org/officeDocument/2006/relationships/hyperlink" Target="https://github.com/andrewcottam/ArcGIS-Geoprocessing-Scripts/blob/master/src/JRC%20Toolbox.pyt" TargetMode="External"/><Relationship Id="rId313" Type="http://schemas.openxmlformats.org/officeDocument/2006/relationships/hyperlink" Target="http://api.flickr.com/services/rest/?method=flickr.photos.search&amp;api_key=17352b70ecdf3df39844924cb19882b1&amp;text=%22Hippocampus+hippocampus%22&amp;page=1&amp;format=json&amp;nojsoncallback=1" TargetMode="External"/><Relationship Id="rId758" Type="http://schemas.openxmlformats.org/officeDocument/2006/relationships/hyperlink" Target="http://msdn.microsoft.com/en-us/library/ff701713.aspx" TargetMode="External"/><Relationship Id="rId965" Type="http://schemas.openxmlformats.org/officeDocument/2006/relationships/hyperlink" Target="http://www.postgresql.org/docs/9.3/static/reference-client.html" TargetMode="External"/><Relationship Id="rId1150" Type="http://schemas.openxmlformats.org/officeDocument/2006/relationships/image" Target="media/image134.png"/><Relationship Id="rId10" Type="http://schemas.openxmlformats.org/officeDocument/2006/relationships/hyperlink" Target="http://localhost/pa5.php" TargetMode="External"/><Relationship Id="rId94" Type="http://schemas.openxmlformats.org/officeDocument/2006/relationships/hyperlink" Target="http://resources.arcgis.com/gallery/file/Geoprocessing-Model-and-Script-Tool-Gallery/details?entryID=C4E10FE5-1422-2418-A06D-33952BB8D1D7" TargetMode="External"/><Relationship Id="rId397" Type="http://schemas.openxmlformats.org/officeDocument/2006/relationships/hyperlink" Target="http://www.postgresql.org/docs/7.3/static/pg-system-catalogs.html" TargetMode="External"/><Relationship Id="rId520" Type="http://schemas.openxmlformats.org/officeDocument/2006/relationships/hyperlink" Target="https://community.c9.io/t/starting-postgres-automatically/5477/4" TargetMode="External"/><Relationship Id="rId618" Type="http://schemas.openxmlformats.org/officeDocument/2006/relationships/hyperlink" Target="https://github.com/andrewcottam/water_detection_python_scripts/blob/master/updateSceneMetadata.py" TargetMode="External"/><Relationship Id="rId825" Type="http://schemas.openxmlformats.org/officeDocument/2006/relationships/hyperlink" Target="http://vimeo.com/23400732" TargetMode="External"/><Relationship Id="rId1248" Type="http://schemas.openxmlformats.org/officeDocument/2006/relationships/image" Target="media/image140.png"/><Relationship Id="rId257" Type="http://schemas.openxmlformats.org/officeDocument/2006/relationships/hyperlink" Target="http://resources.arcgis.com/en/help/main/10.1/index.html" TargetMode="External"/><Relationship Id="rId464" Type="http://schemas.openxmlformats.org/officeDocument/2006/relationships/image" Target="media/image36.png"/><Relationship Id="rId1010" Type="http://schemas.openxmlformats.org/officeDocument/2006/relationships/hyperlink" Target="http://blogs.esri.com/esri/arcgis/tag/nosql/" TargetMode="External"/><Relationship Id="rId1094" Type="http://schemas.openxmlformats.org/officeDocument/2006/relationships/hyperlink" Target="https://developers.arcgis.com/en/javascript/jstutorials/intro_javascript_classes.html" TargetMode="External"/><Relationship Id="rId1108" Type="http://schemas.openxmlformats.org/officeDocument/2006/relationships/hyperlink" Target="http://dojotoolkit.org/documentation/tutorials/1.8/declarative/" TargetMode="External"/><Relationship Id="rId1315" Type="http://schemas.openxmlformats.org/officeDocument/2006/relationships/hyperlink" Target="https://github.com/pymc-devs/pymc" TargetMode="External"/><Relationship Id="rId117" Type="http://schemas.openxmlformats.org/officeDocument/2006/relationships/hyperlink" Target="http://forums.arcgis.com/threads/31695-Conflict-arcpy-(Arc-10)-and-gdal?highlight=gdal" TargetMode="External"/><Relationship Id="rId671" Type="http://schemas.openxmlformats.org/officeDocument/2006/relationships/hyperlink" Target="http://www.youtube.com/watch?v=aCepMHeIA2U" TargetMode="External"/><Relationship Id="rId769" Type="http://schemas.openxmlformats.org/officeDocument/2006/relationships/hyperlink" Target="http://www.panoramio.com/map/get_panoramas.php?set=public&amp;from=0&amp;to=200&amp;minx=116.72340141862327&amp;miny=4.630244161681985&amp;maxx=117.0529912623728&amp;maxy=4.975439934692073&amp;size=small&amp;mapfilter=true&amp;callback=dojo.io.script.jsonp_dojoIoScript2._jsonpCallback" TargetMode="External"/><Relationship Id="rId976" Type="http://schemas.openxmlformats.org/officeDocument/2006/relationships/hyperlink" Target="http://lwn.net/Articles/400629/" TargetMode="External"/><Relationship Id="rId324" Type="http://schemas.openxmlformats.org/officeDocument/2006/relationships/hyperlink" Target="http://www.eaglewatch.nl/uilen/Strigidae/Maleise-visuil/Index.html" TargetMode="External"/><Relationship Id="rId531" Type="http://schemas.openxmlformats.org/officeDocument/2006/relationships/hyperlink" Target="https://cloud.google.com/appengine/downloads" TargetMode="External"/><Relationship Id="rId629" Type="http://schemas.openxmlformats.org/officeDocument/2006/relationships/hyperlink" Target="https://raw.githubusercontent.com/andrewcottam/postgis_scripts/ff639d52f70d73a707973435cbba834a55bb307c/all_validation_points_query.sql" TargetMode="External"/><Relationship Id="rId1161" Type="http://schemas.openxmlformats.org/officeDocument/2006/relationships/hyperlink" Target="https://pypi.python.org/pypi/moviepy/0.2.1.6.4" TargetMode="External"/><Relationship Id="rId1259" Type="http://schemas.openxmlformats.org/officeDocument/2006/relationships/hyperlink" Target="https://pypi.python.org/packages/source/o/ordereddict/ordereddict-1.1.tar.gz" TargetMode="External"/><Relationship Id="rId836" Type="http://schemas.openxmlformats.org/officeDocument/2006/relationships/hyperlink" Target="http://www.cloudera.com/content/cloudera/en/resources/library/recordedwebinar/from-zero-to-big-data-answers-in-less-than-one-hour.html" TargetMode="External"/><Relationship Id="rId1021" Type="http://schemas.openxmlformats.org/officeDocument/2006/relationships/hyperlink" Target="http://www.pydev.org/manual_101_install.html" TargetMode="External"/><Relationship Id="rId1119" Type="http://schemas.openxmlformats.org/officeDocument/2006/relationships/hyperlink" Target="http://www.sitepen.com/blog/2012/05/03/css-styling-of-dgrid/" TargetMode="External"/><Relationship Id="rId903" Type="http://schemas.openxmlformats.org/officeDocument/2006/relationships/hyperlink" Target="mailto:cottaan@cruise:/exports/monde/GBIFSpeciesFiles/17975.gz%2017975.gz" TargetMode="External"/><Relationship Id="rId1326" Type="http://schemas.openxmlformats.org/officeDocument/2006/relationships/hyperlink" Target="https://demo.twilio.com/welcome/sms/reply/" TargetMode="External"/><Relationship Id="rId32" Type="http://schemas.openxmlformats.org/officeDocument/2006/relationships/hyperlink" Target="http://www.birdlife.org/europe-and-central-asia/european-red-list-birds-0" TargetMode="External"/><Relationship Id="rId181" Type="http://schemas.openxmlformats.org/officeDocument/2006/relationships/hyperlink" Target="http://www.postgresql.org/docs/9.0/static/datatype-enum.html" TargetMode="External"/><Relationship Id="rId279" Type="http://schemas.openxmlformats.org/officeDocument/2006/relationships/hyperlink" Target="http://79.125.16.106/ArcGIS/services/Andrew/OrangUtan/MapServer/WFSServer?request=DescribeFeatureType&amp;service=WFS" TargetMode="External"/><Relationship Id="rId486" Type="http://schemas.openxmlformats.org/officeDocument/2006/relationships/hyperlink" Target="general/fme_scripts/roadless_asia_csv_to_fusion_table.fmw" TargetMode="External"/><Relationship Id="rId693" Type="http://schemas.openxmlformats.org/officeDocument/2006/relationships/image" Target="media/image102.png"/><Relationship Id="rId139" Type="http://schemas.openxmlformats.org/officeDocument/2006/relationships/hyperlink" Target="http://en.wikipedia.org/wiki/Natural_Area_Code" TargetMode="External"/><Relationship Id="rId346" Type="http://schemas.openxmlformats.org/officeDocument/2006/relationships/hyperlink" Target="http://opencv.org/" TargetMode="External"/><Relationship Id="rId553" Type="http://schemas.openxmlformats.org/officeDocument/2006/relationships/hyperlink" Target="https://cloud.google.com/appengine/docs/quotas" TargetMode="External"/><Relationship Id="rId760" Type="http://schemas.openxmlformats.org/officeDocument/2006/relationships/hyperlink" Target="http://blog.programmableweb.com/2012/06/21/7-free-geocoding-apis-google-bing-yahoo-and-mapquest/" TargetMode="External"/><Relationship Id="rId998" Type="http://schemas.openxmlformats.org/officeDocument/2006/relationships/hyperlink" Target="http://resources.arcgis.com/en/help/main/10.2/index.html" TargetMode="External"/><Relationship Id="rId1183" Type="http://schemas.openxmlformats.org/officeDocument/2006/relationships/hyperlink" Target="http://www.tightvnc.com/winst.php" TargetMode="External"/><Relationship Id="rId206" Type="http://schemas.openxmlformats.org/officeDocument/2006/relationships/hyperlink" Target="https://github.com/andrewcottam/postgis_scripts/blob/363892947e0bfa8a412a0f12f923e4758c9cd74c/species_irreplacibility_correction_for_overlapping_features.sql" TargetMode="External"/><Relationship Id="rId413" Type="http://schemas.openxmlformats.org/officeDocument/2006/relationships/hyperlink" Target="http://h03-dev-vm7/cgi-bin/eSpecies/bbox/25728,16008,27776,17032/species/map/17975" TargetMode="External"/><Relationship Id="rId858" Type="http://schemas.openxmlformats.org/officeDocument/2006/relationships/hyperlink" Target="http://blog.cloudera.com/blog/2012/02/cloudera-manager-log-management-event-management-and-alerting-demo-video/" TargetMode="External"/><Relationship Id="rId1043" Type="http://schemas.openxmlformats.org/officeDocument/2006/relationships/hyperlink" Target="http://h05-prod-vm100.jrc.it:8080/geoserver/web/" TargetMode="External"/><Relationship Id="rId620" Type="http://schemas.openxmlformats.org/officeDocument/2006/relationships/hyperlink" Target="https://github.com/andrewcottam/water_detection_python_scripts/blob/master/validateSWDBSites.py" TargetMode="External"/><Relationship Id="rId718" Type="http://schemas.openxmlformats.org/officeDocument/2006/relationships/hyperlink" Target="https://pypi.python.org/packages/1e/b7/f1814d8f2bbf6411d03f837266cea2c3c70c89b95c8700a71f429ec8f555/earthengine-api-0.1.104.tar.gz" TargetMode="External"/><Relationship Id="rId925" Type="http://schemas.openxmlformats.org/officeDocument/2006/relationships/hyperlink" Target="https://cwiki.apache.org/confluence/display/Hive/LanguageManual+DDL" TargetMode="External"/><Relationship Id="rId1250" Type="http://schemas.openxmlformats.org/officeDocument/2006/relationships/hyperlink" Target="http://cbes.javaforge.com/update" TargetMode="External"/><Relationship Id="rId1110" Type="http://schemas.openxmlformats.org/officeDocument/2006/relationships/hyperlink" Target="http://download.dojotoolkit.org/release-1.8.4/dojo-release-1.8.4-src.zip" TargetMode="External"/><Relationship Id="rId1208" Type="http://schemas.openxmlformats.org/officeDocument/2006/relationships/hyperlink" Target="http://www.microsoft.com/en-us/download/details.aspx?id=25129" TargetMode="External"/><Relationship Id="rId54" Type="http://schemas.openxmlformats.org/officeDocument/2006/relationships/hyperlink" Target="file:///C:\Users\cottaan\AppData\Local\Temp\arc7A2F\iucn_rl_species_2014_2_no_sens0.txt" TargetMode="External"/><Relationship Id="rId270" Type="http://schemas.openxmlformats.org/officeDocument/2006/relationships/hyperlink" Target="http://blogs.esri.com/esri/arcgis/2012/06/15/be-successful-overlaying-large-complex-datasets-in-geoprocessing/" TargetMode="External"/><Relationship Id="rId130" Type="http://schemas.openxmlformats.org/officeDocument/2006/relationships/hyperlink" Target="http://help.arcgis.com/en/arcgisdesktop/10.0/help/index.html" TargetMode="External"/><Relationship Id="rId368" Type="http://schemas.openxmlformats.org/officeDocument/2006/relationships/hyperlink" Target="http://...api/person-by-id/1/pet/Snoopy/info.json" TargetMode="External"/><Relationship Id="rId575" Type="http://schemas.openxmlformats.org/officeDocument/2006/relationships/image" Target="media/image57.png"/><Relationship Id="rId782" Type="http://schemas.openxmlformats.org/officeDocument/2006/relationships/hyperlink" Target="http://spatialreference.org/ref/sr-org/7150/" TargetMode="External"/><Relationship Id="rId228" Type="http://schemas.openxmlformats.org/officeDocument/2006/relationships/hyperlink" Target="https://github.com/andrewcottam/water_detection_python_scripts/blob/master/iucnRedListAPI.py" TargetMode="External"/><Relationship Id="rId435" Type="http://schemas.openxmlformats.org/officeDocument/2006/relationships/hyperlink" Target="http://h03-dev-vm7/eSpecies/githubJsonClient.html" TargetMode="External"/><Relationship Id="rId642" Type="http://schemas.openxmlformats.org/officeDocument/2006/relationships/image" Target="media/image78.png"/><Relationship Id="rId1065" Type="http://schemas.openxmlformats.org/officeDocument/2006/relationships/hyperlink" Target="http://gdunlop.github.io/Vector-tiles-remixed/" TargetMode="External"/><Relationship Id="rId1272" Type="http://schemas.openxmlformats.org/officeDocument/2006/relationships/hyperlink" Target="http://especies.jrc.ec.europa.eu" TargetMode="External"/><Relationship Id="rId502" Type="http://schemas.openxmlformats.org/officeDocument/2006/relationships/hyperlink" Target="https://intragate.ec.europa.eu/cas/serviceValidate?ticket=ST-150362-rd2tU4G0XpxzXAzaoRMnvjoFaeS1ziX5RxTHKYCv5PeB03npPJLezkfGWPddyxecr4kzKvxhzgzWd0XBLxq7OMGC-Jj71zxYb8yrEMDwqy5IWIe-mdosBdHsawPkqucYsdVxETCw4gxssgFMgdbLMjMKWD0&amp;service=http://localhost/bling&amp;pgtUrl=http://ehabitat-wps.jrc.ec.europa.eu/" TargetMode="External"/><Relationship Id="rId947" Type="http://schemas.openxmlformats.org/officeDocument/2006/relationships/hyperlink" Target="http://sqoop.apache.org/docs/1.99.5/Sqoop5MinutesDemo.html" TargetMode="External"/><Relationship Id="rId1132" Type="http://schemas.openxmlformats.org/officeDocument/2006/relationships/hyperlink" Target="http://www.unicode.org/reports/tr35/tr35-numbers.html" TargetMode="External"/><Relationship Id="rId76" Type="http://schemas.openxmlformats.org/officeDocument/2006/relationships/hyperlink" Target="https://storage.googleapis.com/global-surface-water/maptiles/occurrence/0/0/0.png" TargetMode="External"/><Relationship Id="rId807" Type="http://schemas.openxmlformats.org/officeDocument/2006/relationships/hyperlink" Target="http://www.gbif.org/developer/occurrence" TargetMode="External"/><Relationship Id="rId292" Type="http://schemas.openxmlformats.org/officeDocument/2006/relationships/hyperlink" Target="file:///C:\Users\cottaan\AppData\Roaming\Microsoft\Word\httplib2%20in%20the%20bing.py%20file" TargetMode="External"/><Relationship Id="rId597" Type="http://schemas.openxmlformats.org/officeDocument/2006/relationships/hyperlink" Target="https://github.com/andrewcottam/postgis_scripts/blob/master/water_validation_get_water_class.sql" TargetMode="External"/><Relationship Id="rId152" Type="http://schemas.openxmlformats.org/officeDocument/2006/relationships/hyperlink" Target="http://msdn.microsoft.com/en-us/library/bb259689.aspx';" TargetMode="External"/><Relationship Id="rId457" Type="http://schemas.openxmlformats.org/officeDocument/2006/relationships/hyperlink" Target="http://ehabitat-wps.jrc.ec.europa.eu" TargetMode="External"/><Relationship Id="rId1087" Type="http://schemas.openxmlformats.org/officeDocument/2006/relationships/hyperlink" Target="https://mapzen.com" TargetMode="External"/><Relationship Id="rId1294" Type="http://schemas.openxmlformats.org/officeDocument/2006/relationships/hyperlink" Target="https://connected.cnect.cec.eu.int/community/jrc/ict/jrc-e-library/blog/2015/10/26/online-access-to-licensed-content-from-ispra-scientific-workstations" TargetMode="External"/><Relationship Id="rId664" Type="http://schemas.openxmlformats.org/officeDocument/2006/relationships/hyperlink" Target="https://water-world-v1-1.appspot.com/" TargetMode="External"/><Relationship Id="rId871" Type="http://schemas.openxmlformats.org/officeDocument/2006/relationships/hyperlink" Target="http://hadoop.apache.org/docs/current/hadoop-project-dist/hadoop-common/FileSystemShell.html" TargetMode="External"/><Relationship Id="rId969" Type="http://schemas.openxmlformats.org/officeDocument/2006/relationships/hyperlink" Target="http://www.postgresql.org/docs/9.0/interactive/plpython-funcs.html" TargetMode="External"/><Relationship Id="rId317" Type="http://schemas.openxmlformats.org/officeDocument/2006/relationships/hyperlink" Target="http://api.flickr.com/services/rest/?method=flickr.photos.search&amp;api_key=17352b70ecdf3df39844924cb19882b1&amp;text=%22Hippocampus+hippocampus%22+sea++horse&amp;page=1&amp;format=json&amp;nojsoncallback=1" TargetMode="External"/><Relationship Id="rId524" Type="http://schemas.openxmlformats.org/officeDocument/2006/relationships/hyperlink" Target="http://db-server-blishten.c9users.io/geoserver" TargetMode="External"/><Relationship Id="rId731" Type="http://schemas.openxmlformats.org/officeDocument/2006/relationships/hyperlink" Target="https://github.com/andrewcottam/water_detection_python_scripts/blob/a626bd6f794c3b24ab4b60796f7c47363ff702fb/alignPointsToGeeGrid.py" TargetMode="External"/><Relationship Id="rId1154" Type="http://schemas.openxmlformats.org/officeDocument/2006/relationships/hyperlink" Target="http://toblerity.org/fiona/manual.html" TargetMode="External"/><Relationship Id="rId98" Type="http://schemas.openxmlformats.org/officeDocument/2006/relationships/image" Target="media/image11.jpeg"/><Relationship Id="rId829" Type="http://schemas.openxmlformats.org/officeDocument/2006/relationships/hyperlink" Target="http://vimeo.com/44715954" TargetMode="External"/><Relationship Id="rId1014" Type="http://schemas.openxmlformats.org/officeDocument/2006/relationships/hyperlink" Target="http://help.arcgis.com/en/arcgisserver/10.0/help/arcgis_server_dotnet_help/index.html" TargetMode="External"/><Relationship Id="rId1221" Type="http://schemas.openxmlformats.org/officeDocument/2006/relationships/hyperlink" Target="https://andrewcottam@github.com/andrewcottam/ArcGIS-Geoprocessing-Scripts.git" TargetMode="External"/><Relationship Id="rId1319" Type="http://schemas.openxmlformats.org/officeDocument/2006/relationships/hyperlink" Target="http://www.gnome-hovel.com/index.php?p=comments&amp;e=129" TargetMode="External"/><Relationship Id="rId25" Type="http://schemas.openxmlformats.org/officeDocument/2006/relationships/hyperlink" Target="http://onlinelibrary.wiley.com/doi/10.1002/ajp.20794/pdf" TargetMode="External"/><Relationship Id="rId174" Type="http://schemas.openxmlformats.org/officeDocument/2006/relationships/hyperlink" Target="http://aws.amazon.com/simpledb/" TargetMode="External"/><Relationship Id="rId381" Type="http://schemas.openxmlformats.org/officeDocument/2006/relationships/hyperlink" Target="http://h03-dev-vm7/cgi-bin/REST/eSpecies/rangemap?minx=27024&amp;maxx=28025&amp;miny=14973&amp;maxy=16974" TargetMode="External"/><Relationship Id="rId241" Type="http://schemas.openxmlformats.org/officeDocument/2006/relationships/hyperlink" Target="http://maps.iucnredlist.org/map.html?id=39895" TargetMode="External"/><Relationship Id="rId479" Type="http://schemas.openxmlformats.org/officeDocument/2006/relationships/hyperlink" Target="http://dojotoolkit.org/documentation/tutorials/1.8/declarative/" TargetMode="External"/><Relationship Id="rId686"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60370.9285638573%2C5384227.7032391075%2C490162.2603379646%2C5403814.691737158&amp;callback=dojo_request_script_callbacks.dojo_request_script177" TargetMode="External"/><Relationship Id="rId893" Type="http://schemas.openxmlformats.org/officeDocument/2006/relationships/hyperlink" Target="https://groups.google.com/a/cloudera.org/forum/" TargetMode="External"/><Relationship Id="rId339" Type="http://schemas.openxmlformats.org/officeDocument/2006/relationships/hyperlink" Target="http://bioval.jrc.ec.europa.eu/products/gam/index.htm" TargetMode="External"/><Relationship Id="rId546" Type="http://schemas.openxmlformats.org/officeDocument/2006/relationships/hyperlink" Target="https://code.google.com/p/googleappengine/issues/detail?id=7053" TargetMode="External"/><Relationship Id="rId753" Type="http://schemas.openxmlformats.org/officeDocument/2006/relationships/hyperlink" Target="https://andrewcottam.cartodb.com/api/v2/sql?q=select%20*%20from%20countries%20where%20iso3='MYS'&amp;format=GeoJSON" TargetMode="External"/><Relationship Id="rId1176" Type="http://schemas.openxmlformats.org/officeDocument/2006/relationships/hyperlink" Target="http://resources.arcgis.com/gallery/file/geoprocessing/details?entryID=F855D6D1-1422-2418-A0B2-643E624A8925" TargetMode="External"/><Relationship Id="rId101" Type="http://schemas.openxmlformats.org/officeDocument/2006/relationships/hyperlink" Target="https://github.com/andrewcottam/ArcGIS-Geoprocessing-Scripts/blob/master/src/JRC%20Toolbox.pyt" TargetMode="External"/><Relationship Id="rId406" Type="http://schemas.openxmlformats.org/officeDocument/2006/relationships/hyperlink" Target="http://h03-dev-vm7/cgi-bin/eSpecies/species/xyz/17975" TargetMode="External"/><Relationship Id="rId960" Type="http://schemas.openxmlformats.org/officeDocument/2006/relationships/hyperlink" Target="https://github.com/andrewcottam/apache-hive-files/blob/ebe7f2131d95456e80d8662e8ae16e6a1e09eef2/species_preprocessing_2.sql" TargetMode="External"/><Relationship Id="rId1036" Type="http://schemas.openxmlformats.org/officeDocument/2006/relationships/hyperlink" Target="http://services.arcgisonline.com/arcgis/rest/services/World_Topo_Map/MapServer/WMTS/" TargetMode="External"/><Relationship Id="rId1243" Type="http://schemas.openxmlformats.org/officeDocument/2006/relationships/hyperlink" Target="https://help.github.com/articles/securing-your-github-pages-site-with-https/" TargetMode="External"/><Relationship Id="rId613" Type="http://schemas.openxmlformats.org/officeDocument/2006/relationships/hyperlink" Target="https://github.com/andrewcottam/ArcGIS-Geoprocessing-Scripts/blob/master/src/downloadSWDB.py" TargetMode="External"/><Relationship Id="rId820" Type="http://schemas.openxmlformats.org/officeDocument/2006/relationships/hyperlink" Target="http://www.cloudera.com/content/cloudera/en/resources/library/training/cloudera-essentials-for-apache-hadoop-3-of-6-solving-business-challenges-with-apache-hadoop.html" TargetMode="External"/><Relationship Id="rId918" Type="http://schemas.openxmlformats.org/officeDocument/2006/relationships/hyperlink" Target="https://github.com/Esri/spatial-framework-for-hadoop" TargetMode="External"/><Relationship Id="rId1103" Type="http://schemas.openxmlformats.org/officeDocument/2006/relationships/hyperlink" Target="http://codebins.com/bin/4ldqp8z/2" TargetMode="External"/><Relationship Id="rId1310" Type="http://schemas.openxmlformats.org/officeDocument/2006/relationships/hyperlink" Target="http://mapservices.iucnredlist.org/arcgis/services/IUCN_Spatial_API/SpeciesRange_WGS_API/MapServer/WFSServer?request=GetFeature&amp;service=WFS&amp;maxfeatures=10000&amp;request=GetFeature&amp;filter=%3cogc:Filter%3e%3cogc:PropertyIsEqualTo%3e%3cogc:PropertyName%3eOBJECTID%3c/ogc:PropertyName%3e%3cogc:Literal%3e54261%3c/ogc:Literal%3e%3c/ogc:PropertyIsEqualTo%3e%3c/ogc:Filter%3e&amp;typename=IUCN_Spatial_API_SpeciesRange_WGS_API:all_species_wgs&amp;version=1.1.0" TargetMode="External"/><Relationship Id="rId47" Type="http://schemas.openxmlformats.org/officeDocument/2006/relationships/hyperlink" Target="http://esa.un.org/unpd/wpp/" TargetMode="External"/><Relationship Id="rId196" Type="http://schemas.openxmlformats.org/officeDocument/2006/relationships/hyperlink" Target="http://msdn.microsoft.com/en-us/library/cc161076.aspx%20" TargetMode="External"/><Relationship Id="rId263" Type="http://schemas.openxmlformats.org/officeDocument/2006/relationships/hyperlink" Target="http://stackoverflow.com/questions/3687037/problem-making-attribute-table-of-raster-in-arcgis" TargetMode="External"/><Relationship Id="rId470" Type="http://schemas.openxmlformats.org/officeDocument/2006/relationships/hyperlink" Target="http://help.arcgis.com/en/webapi/javascript/arcgis/help/jssamples_start.htm" TargetMode="External"/><Relationship Id="rId123" Type="http://schemas.openxmlformats.org/officeDocument/2006/relationships/hyperlink" Target="http://pydoop.sourceforge.net/docs/index.html" TargetMode="External"/><Relationship Id="rId330" Type="http://schemas.openxmlformats.org/officeDocument/2006/relationships/hyperlink" Target="http://sedac.ciesin.columbia.edu/maps/services/wms" TargetMode="External"/><Relationship Id="rId568" Type="http://schemas.openxmlformats.org/officeDocument/2006/relationships/hyperlink" Target="http://www.fullerlab.org/wp-content/uploads/2014/05/Murray-et-al-2014.pdf" TargetMode="External"/><Relationship Id="rId775" Type="http://schemas.openxmlformats.org/officeDocument/2006/relationships/hyperlink" Target="https://www.picloud.com/accounts/jobs/" TargetMode="External"/><Relationship Id="rId982" Type="http://schemas.openxmlformats.org/officeDocument/2006/relationships/hyperlink" Target="http://download.eclipse.org/tm/updates/3.3/%20as%20a%20new%20software%20update%20site%20" TargetMode="External"/><Relationship Id="rId1198" Type="http://schemas.openxmlformats.org/officeDocument/2006/relationships/hyperlink" Target="http://cloudera-manager.jrc.it:7180/cmf/home" TargetMode="External"/><Relationship Id="rId428" Type="http://schemas.openxmlformats.org/officeDocument/2006/relationships/hyperlink" Target="https://github.com/andrewcottam/geeImageServer/blob/c2ef529ff935aa267bb7953f3c45a76e6cba40a6/server.py" TargetMode="External"/><Relationship Id="rId635" Type="http://schemas.openxmlformats.org/officeDocument/2006/relationships/hyperlink" Target="file:///E:\cottaan\My%20Documents\github%20repos\private_ee_scripts\Water%20Detection\Water%20Validation%20Points" TargetMode="External"/><Relationship Id="rId842" Type="http://schemas.openxmlformats.org/officeDocument/2006/relationships/hyperlink" Target="http://h05-nn01.jrc.it:50070/" TargetMode="External"/><Relationship Id="rId1058" Type="http://schemas.openxmlformats.org/officeDocument/2006/relationships/hyperlink" Target="https://github.com/mapbox/vector-tile-spec/tree/master/2.1" TargetMode="External"/><Relationship Id="rId1265" Type="http://schemas.openxmlformats.org/officeDocument/2006/relationships/hyperlink" Target="http://sedac.ciesin.columbia.edu/maps/services/wms" TargetMode="External"/><Relationship Id="rId702" Type="http://schemas.openxmlformats.org/officeDocument/2006/relationships/hyperlink" Target="https://www.google.com/fusiontables/DataSource?docid=1CwYznUQU5xrGNaxptfAuYyIrFd-ppC3MWvtb2Cw" TargetMode="External"/><Relationship Id="rId1125" Type="http://schemas.openxmlformats.org/officeDocument/2006/relationships/hyperlink" Target="https://developers.google.com/speed/libraries/" TargetMode="External"/><Relationship Id="rId1332" Type="http://schemas.openxmlformats.org/officeDocument/2006/relationships/hyperlink" Target="http://www.protectedplanet.net/sites/1250" TargetMode="External"/><Relationship Id="rId69" Type="http://schemas.openxmlformats.org/officeDocument/2006/relationships/hyperlink" Target="https://sentinel.esa.int/web/sentinel/missions/sentinel-2/data-products" TargetMode="External"/><Relationship Id="rId285" Type="http://schemas.openxmlformats.org/officeDocument/2006/relationships/hyperlink" Target="https://github.com/andrewcottam/eSpecies-Preprocessing-Scripts/commit/e47cb0d2fa2c05a6a663efa976e3c3ff8c234b8e" TargetMode="External"/><Relationship Id="rId492" Type="http://schemas.openxmlformats.org/officeDocument/2006/relationships/hyperlink" Target="https://wiki.jasig.org/display/CAS/Proxy+CAS+Walkthrough" TargetMode="External"/><Relationship Id="rId797" Type="http://schemas.openxmlformats.org/officeDocument/2006/relationships/hyperlink" Target="http://www.gbif.org/occurrence/search?GEOMETRY=116.488037+6.249776%2C116.488037+5.993070%2C116.735229+5.993070%2C116.735229+6.249776%2C116.488037+6.249776" TargetMode="External"/><Relationship Id="rId145" Type="http://schemas.openxmlformats.org/officeDocument/2006/relationships/hyperlink" Target="http://apitricks.blogspot.com/2011/04/quadtree.html" TargetMode="External"/><Relationship Id="rId352" Type="http://schemas.openxmlformats.org/officeDocument/2006/relationships/hyperlink" Target="http://webpy.org/docs/0.3/tutorial" TargetMode="External"/><Relationship Id="rId1287" Type="http://schemas.openxmlformats.org/officeDocument/2006/relationships/hyperlink" Target="http://serverfault.com/questions/309357/ping-a-specific-port" TargetMode="External"/><Relationship Id="rId212" Type="http://schemas.openxmlformats.org/officeDocument/2006/relationships/hyperlink" Target="http://www.geog.mcgill.ca/~nramankutty/Datasets/Datasets.html" TargetMode="External"/><Relationship Id="rId657" Type="http://schemas.openxmlformats.org/officeDocument/2006/relationships/hyperlink" Target="https://raw.githubusercontent.com/andrewcottam/general/79faa9778b485548237f4d35eeb1a4cff0866ce2/water_country_statistics_csv_to_postgresql.fmw?token=AAkaDn2juPwwUoz-P_w2BorqhSqmCQABks5WmLagwA%3D%3D" TargetMode="External"/><Relationship Id="rId864" Type="http://schemas.openxmlformats.org/officeDocument/2006/relationships/hyperlink" Target="http://hadoop.apache.org/docs/r0.20.0/hdfs_user_guide.html" TargetMode="External"/><Relationship Id="rId517" Type="http://schemas.openxmlformats.org/officeDocument/2006/relationships/hyperlink" Target="https://github.com/translate/translate/issues/3384" TargetMode="External"/><Relationship Id="rId724" Type="http://schemas.openxmlformats.org/officeDocument/2006/relationships/hyperlink" Target="https://sites.google.com/site/earthengineapidocs/reference/functions" TargetMode="External"/><Relationship Id="rId931" Type="http://schemas.openxmlformats.org/officeDocument/2006/relationships/hyperlink" Target="http://hadoop-h05:8888/about/" TargetMode="External"/><Relationship Id="rId1147" Type="http://schemas.openxmlformats.org/officeDocument/2006/relationships/hyperlink" Target="https://developers.google.com/web/fundamentals/security/prevent-mixed-content/fixing-mixed-content" TargetMode="External"/><Relationship Id="rId60" Type="http://schemas.openxmlformats.org/officeDocument/2006/relationships/hyperlink" Target="http://earthobservatory.nasa.gov/IOTD/view.php?id=81210&amp;src=share" TargetMode="External"/><Relationship Id="rId1007" Type="http://schemas.openxmlformats.org/officeDocument/2006/relationships/hyperlink" Target="http://desktop.arcgis.com/en/arcmap/latest/tools/conversion-toolbox/xslt-transformation.htm" TargetMode="External"/><Relationship Id="rId1214" Type="http://schemas.openxmlformats.org/officeDocument/2006/relationships/hyperlink" Target="http://www.nathankerr.com/projects/parallel-gis-processing/alternative_approaches_to_parallel_gis_processing.pdf" TargetMode="External"/><Relationship Id="rId18" Type="http://schemas.openxmlformats.org/officeDocument/2006/relationships/hyperlink" Target="http://www.eurosion.org/database/maritime.html" TargetMode="External"/><Relationship Id="rId167" Type="http://schemas.openxmlformats.org/officeDocument/2006/relationships/hyperlink" Target="http://support.esri.com/en/knowledgebase/techarticles/detail/35380" TargetMode="External"/><Relationship Id="rId374" Type="http://schemas.openxmlformats.org/officeDocument/2006/relationships/hyperlink" Target="http://www.pythonware.com/products/pil/%20%0dparticularly%20the%20ImageDraw%20module:%20http://www.pythonware.com/library/pil/handbook/imagedraw.htm%20%0d%09%09-%09Methods:%20points%20-%20draws%20points%20from%20coordinates%20-%20but%20only%20with%20a%20single%20color" TargetMode="External"/><Relationship Id="rId581" Type="http://schemas.openxmlformats.org/officeDocument/2006/relationships/image" Target="media/image63.png"/><Relationship Id="rId234" Type="http://schemas.openxmlformats.org/officeDocument/2006/relationships/hyperlink" Target="http://www.iucnredlist.org/details/178811/0" TargetMode="External"/><Relationship Id="rId679" Type="http://schemas.openxmlformats.org/officeDocument/2006/relationships/image" Target="media/image94.png"/><Relationship Id="rId886" Type="http://schemas.openxmlformats.org/officeDocument/2006/relationships/hyperlink" Target="https://github.com/Esri/geometry-api-java" TargetMode="External"/><Relationship Id="rId2" Type="http://schemas.openxmlformats.org/officeDocument/2006/relationships/numbering" Target="numbering.xml"/><Relationship Id="rId441" Type="http://schemas.openxmlformats.org/officeDocument/2006/relationships/hyperlink" Target="https://github.com/Esri/geojson-utils" TargetMode="External"/><Relationship Id="rId539" Type="http://schemas.openxmlformats.org/officeDocument/2006/relationships/hyperlink" Target="http://geeimageserver.appspot.com/" TargetMode="External"/><Relationship Id="rId746" Type="http://schemas.openxmlformats.org/officeDocument/2006/relationships/hyperlink" Target="https://api.elsevier.com/content/abstract/doi/10.1038/nature20584?apiKey=b3a71de2bde04544495881ed9d2f9c5b&amp;httpAccept=application/json" TargetMode="External"/><Relationship Id="rId1071" Type="http://schemas.openxmlformats.org/officeDocument/2006/relationships/hyperlink" Target="openmaptiles.org/" TargetMode="External"/><Relationship Id="rId1169" Type="http://schemas.openxmlformats.org/officeDocument/2006/relationships/hyperlink" Target="http://toblerity.org/shapely/manual.html" TargetMode="External"/><Relationship Id="rId301" Type="http://schemas.openxmlformats.org/officeDocument/2006/relationships/hyperlink" Target="http://answers.microsoft.com/en-us/windowslive/forum/liveid-signin/lefkpk-error-when-signing-up-multiple-people/77effa5b-f163-4cb8-a3f1-a1f26c33638c" TargetMode="External"/><Relationship Id="rId953" Type="http://schemas.openxmlformats.org/officeDocument/2006/relationships/image" Target="media/image121.png"/><Relationship Id="rId1029" Type="http://schemas.openxmlformats.org/officeDocument/2006/relationships/hyperlink" Target="https://localhost:8443/leaflet_map/index.html" TargetMode="External"/><Relationship Id="rId1236" Type="http://schemas.openxmlformats.org/officeDocument/2006/relationships/hyperlink" Target="https://github.com/andrewcottam/python-rest-server/releases" TargetMode="External"/><Relationship Id="rId82" Type="http://schemas.openxmlformats.org/officeDocument/2006/relationships/hyperlink" Target="http://desktop.arcgis.com/en/arcmap/10.3/manage-data/metadata/creating-a-metadata-template.htm" TargetMode="External"/><Relationship Id="rId606" Type="http://schemas.openxmlformats.org/officeDocument/2006/relationships/hyperlink" Target="https://github.com/andrewcottam/water_detection_python_scripts/blob/master/validateWaterSites.py" TargetMode="External"/><Relationship Id="rId813" Type="http://schemas.openxmlformats.org/officeDocument/2006/relationships/hyperlink" Target="https://github.com/andrewcottam/water_detection_python_scripts/blob/master/iucnRedListAPI.py" TargetMode="External"/><Relationship Id="rId1303" Type="http://schemas.openxmlformats.org/officeDocument/2006/relationships/hyperlink" Target="https://www.mytnt.it/myTNT/" TargetMode="External"/><Relationship Id="rId189" Type="http://schemas.openxmlformats.org/officeDocument/2006/relationships/hyperlink" Target="http://www.monetdb.org/" TargetMode="External"/><Relationship Id="rId396" Type="http://schemas.openxmlformats.org/officeDocument/2006/relationships/hyperlink" Target="http://www.postgresql.org/docs/current/interactive/functions-info.html" TargetMode="External"/><Relationship Id="rId256" Type="http://schemas.openxmlformats.org/officeDocument/2006/relationships/hyperlink" Target="http://h05-dev-vm3/geoserver/ows?service=wms&amp;version=1.1.1&amp;request=GetCapabilities" TargetMode="External"/><Relationship Id="rId463" Type="http://schemas.openxmlformats.org/officeDocument/2006/relationships/hyperlink" Target="https://github.com/andrewcottam/eSpecies-Client-Demo/blob/master/classes/ThresholdLayer.js" TargetMode="External"/><Relationship Id="rId670" Type="http://schemas.openxmlformats.org/officeDocument/2006/relationships/hyperlink" Target="http://www.google.com/earth/outreach/tutorials/eartheng_gettingstarted.html" TargetMode="External"/><Relationship Id="rId1093" Type="http://schemas.openxmlformats.org/officeDocument/2006/relationships/hyperlink" Target="http://www.vogella.com/tutorials/JUnit/article.html" TargetMode="External"/><Relationship Id="rId116" Type="http://schemas.openxmlformats.org/officeDocument/2006/relationships/hyperlink" Target="http://osgeo-org.1803224.n2.nabble.com/gdal-dev-ArcGIS-10-td5412528.html" TargetMode="External"/><Relationship Id="rId323" Type="http://schemas.openxmlformats.org/officeDocument/2006/relationships/hyperlink" Target="http://jpvacher.blogspot.it/2012/04/guyane-33.html" TargetMode="External"/><Relationship Id="rId530" Type="http://schemas.openxmlformats.org/officeDocument/2006/relationships/image" Target="media/image43.png"/><Relationship Id="rId768" Type="http://schemas.openxmlformats.org/officeDocument/2006/relationships/hyperlink" Target="http://www.flickr.com/services/developer/api/" TargetMode="External"/><Relationship Id="rId975" Type="http://schemas.openxmlformats.org/officeDocument/2006/relationships/hyperlink" Target="http://www.postgresql.org/docs/8.3/static/sql-analyze.html):%20A%20common%20strategy%20is%20to%20run%20VACUUM%20and%20ANALYZE%20once%20a%20day%20during%20a%20low-usage%20time%20of%20day." TargetMode="External"/><Relationship Id="rId1160" Type="http://schemas.openxmlformats.org/officeDocument/2006/relationships/hyperlink" Target="http://docs.opencv.org/doc/tutorials/introduction/linux_install/linux_install.html" TargetMode="External"/><Relationship Id="rId628" Type="http://schemas.openxmlformats.org/officeDocument/2006/relationships/hyperlink" Target="https://raw.githubusercontent.com/andrewcottam/postgis_scripts/ff639d52f70d73a707973435cbba834a55bb307c/all_validation_points_query.sql" TargetMode="External"/><Relationship Id="rId835" Type="http://schemas.openxmlformats.org/officeDocument/2006/relationships/hyperlink" Target="http://www.cloudera.com/content/cloudera/en/resources/library/productdemo/cloudera-manager-demo-cdh-deployment.html" TargetMode="External"/><Relationship Id="rId1258" Type="http://schemas.openxmlformats.org/officeDocument/2006/relationships/hyperlink" Target="https://github.com/JazzCore/python-pdfkit/wiki/Using-wkhtmltopdf-without-X-server" TargetMode="External"/><Relationship Id="rId1020" Type="http://schemas.openxmlformats.org/officeDocument/2006/relationships/hyperlink" Target="https://www.eclipse.org/downloads/download.php?file=/oomph/epp/mars/R2/eclipse-inst-win64.exe" TargetMode="External"/><Relationship Id="rId1118" Type="http://schemas.openxmlformats.org/officeDocument/2006/relationships/hyperlink" Target="https://developers.arcgis.com/en/javascript/jstutorials/intro_custom_dijit.html" TargetMode="External"/><Relationship Id="rId1325" Type="http://schemas.openxmlformats.org/officeDocument/2006/relationships/hyperlink" Target="http://maps.iucnredlist.org/map.html?id=106003766" TargetMode="External"/><Relationship Id="rId902" Type="http://schemas.openxmlformats.org/officeDocument/2006/relationships/hyperlink" Target="http://blog.cloudera.com/blog/2013/03/how-to-use-the-apache-hbase-rest-interface-part-1/" TargetMode="External"/><Relationship Id="rId31" Type="http://schemas.openxmlformats.org/officeDocument/2006/relationships/hyperlink" Target="http://www.eea.europa.eu/data-and-maps/data/european-red-lists-2" TargetMode="External"/><Relationship Id="rId180" Type="http://schemas.openxmlformats.org/officeDocument/2006/relationships/hyperlink" Target="http://workshops.opengeo.org/postgis-intro/indexing.html" TargetMode="External"/><Relationship Id="rId278" Type="http://schemas.openxmlformats.org/officeDocument/2006/relationships/hyperlink" Target="https://github.com/andrewcottam/eSpecies-Preprocessing-Scripts/commit/4170df21497d0726e6a1f04fc2e454545380c243" TargetMode="External"/><Relationship Id="rId485" Type="http://schemas.openxmlformats.org/officeDocument/2006/relationships/hyperlink" Target="https://github.com/andrewcottam/postgis_scripts/blob/master/roadless_create_validation_table.sql" TargetMode="External"/><Relationship Id="rId692" Type="http://schemas.openxmlformats.org/officeDocument/2006/relationships/hyperlink" Target="https://mail.google.com/mail/u/0/" TargetMode="External"/><Relationship Id="rId138" Type="http://schemas.openxmlformats.org/officeDocument/2006/relationships/hyperlink" Target="http://code.google.com/p/python-geohash/" TargetMode="External"/><Relationship Id="rId345" Type="http://schemas.openxmlformats.org/officeDocument/2006/relationships/hyperlink" Target="http://guide.python-distribute.org/introduction.html" TargetMode="External"/><Relationship Id="rId552" Type="http://schemas.openxmlformats.org/officeDocument/2006/relationships/hyperlink" Target="https://cloud.google.com/appengine/docs/python/googlecloudstorageclient/setting-up-cloud-storage" TargetMode="External"/><Relationship Id="rId997" Type="http://schemas.openxmlformats.org/officeDocument/2006/relationships/hyperlink" Target="http://blogs.esri.com/esri/arcgis/2011/08/29/multiprocessing/" TargetMode="External"/><Relationship Id="rId1182" Type="http://schemas.openxmlformats.org/officeDocument/2006/relationships/hyperlink" Target="http://h03-dev-vm7:5801" TargetMode="External"/><Relationship Id="rId205" Type="http://schemas.openxmlformats.org/officeDocument/2006/relationships/hyperlink" Target="http://www.protectedplanet.net/sites/4794" TargetMode="External"/><Relationship Id="rId412" Type="http://schemas.openxmlformats.org/officeDocument/2006/relationships/hyperlink" Target="http://h03-dev-vm7/cgi-bin/eSpecies/richness/xyz/aves" TargetMode="External"/><Relationship Id="rId857" Type="http://schemas.openxmlformats.org/officeDocument/2006/relationships/hyperlink" Target="http://www.cloudera.com/content/cloudera/en/resources/library/recordedwebinar/what-the-enterprise-requires-usability-video.html" TargetMode="External"/><Relationship Id="rId1042" Type="http://schemas.openxmlformats.org/officeDocument/2006/relationships/hyperlink" Target="http://lrm-maps.jrc.ec.europa.eu/geoserver/" TargetMode="External"/><Relationship Id="rId717" Type="http://schemas.openxmlformats.org/officeDocument/2006/relationships/hyperlink" Target="https://developers.google.com/earth-engine/python_install" TargetMode="External"/><Relationship Id="rId924" Type="http://schemas.openxmlformats.org/officeDocument/2006/relationships/hyperlink" Target="http://stackoverflow.com/questions/28628975/cloudera-manager-cluster-configuration-getting-overriden" TargetMode="External"/><Relationship Id="rId53" Type="http://schemas.openxmlformats.org/officeDocument/2006/relationships/image" Target="media/image4.png"/><Relationship Id="rId1207" Type="http://schemas.openxmlformats.org/officeDocument/2006/relationships/hyperlink" Target="http://www.tomshardware.co.uk/faq/id-1853121/setting-virtual-windows-machine-virtualbox.html" TargetMode="External"/><Relationship Id="rId367" Type="http://schemas.openxmlformats.org/officeDocument/2006/relationships/hyperlink" Target="http://...api/person-by-id/1/pets.xml" TargetMode="External"/><Relationship Id="rId574" Type="http://schemas.openxmlformats.org/officeDocument/2006/relationships/image" Target="media/image56.png"/><Relationship Id="rId227" Type="http://schemas.openxmlformats.org/officeDocument/2006/relationships/image" Target="media/image26.jpeg"/><Relationship Id="rId781" Type="http://schemas.openxmlformats.org/officeDocument/2006/relationships/hyperlink" Target="http://forums.esri.com/Thread.asp?c=93&amp;f=984&amp;t=288607" TargetMode="External"/><Relationship Id="rId879" Type="http://schemas.openxmlformats.org/officeDocument/2006/relationships/hyperlink" Target="http://www.michael-noll.com/tutorials/writing-an-hadoop-mapreduce-program-in-python/" TargetMode="External"/><Relationship Id="rId434" Type="http://schemas.openxmlformats.org/officeDocument/2006/relationships/hyperlink" Target="https://github.com/andrewcottam/eSpecies-Client-Demo/blob/master/data/kinabalu.geojson" TargetMode="External"/><Relationship Id="rId641" Type="http://schemas.openxmlformats.org/officeDocument/2006/relationships/image" Target="media/image77.png"/><Relationship Id="rId739" Type="http://schemas.openxmlformats.org/officeDocument/2006/relationships/image" Target="media/image115.png"/><Relationship Id="rId1064" Type="http://schemas.openxmlformats.org/officeDocument/2006/relationships/hyperlink" Target="https://www.mapbox.com/help/osm-and-mapbox/" TargetMode="External"/><Relationship Id="rId1271" Type="http://schemas.openxmlformats.org/officeDocument/2006/relationships/hyperlink" Target="http://observatoire-comifac.net:8080/comifac/" TargetMode="External"/><Relationship Id="rId501" Type="http://schemas.openxmlformats.org/officeDocument/2006/relationships/hyperlink" Target="https://intragate.ec.europa.eu/cas/serviceValidate?ticket=ST-145094-NpIe33IqMiohWiw8ILvtFbmGT8N91cnzvyA1uCnJFHWlxxEcOFjAdqQxBKUQ1slZVRcL4gxOvEA5R6KMr7hMs0-Jj71zxYb8yrEMDwqy5IWIe-Tn2BUrywTa8yGaOxCOZY702RhEe6bYRqA2u7s3hPzVQ&amp;service=http://localhost/bling" TargetMode="External"/><Relationship Id="rId946" Type="http://schemas.openxmlformats.org/officeDocument/2006/relationships/hyperlink" Target="http://sqoop.apache.org/docs/1.4.5/index.html" TargetMode="External"/><Relationship Id="rId1131" Type="http://schemas.openxmlformats.org/officeDocument/2006/relationships/hyperlink" Target="https://developers.arcgis.com/en/javascript/jshelp/intro_formatinfowindow.html" TargetMode="External"/><Relationship Id="rId1229" Type="http://schemas.openxmlformats.org/officeDocument/2006/relationships/hyperlink" Target="https://andrewcottam@github.com/andrewcottam/ArcGIS-Geoprocessing-Scripts.git" TargetMode="External"/><Relationship Id="rId75" Type="http://schemas.openxmlformats.org/officeDocument/2006/relationships/hyperlink" Target="https://storage.googleapis.com/global-surface-water/maptiles/occurrence/%7bz%7d/%7bx%7d/%7by%7d.png" TargetMode="External"/><Relationship Id="rId806" Type="http://schemas.openxmlformats.org/officeDocument/2006/relationships/hyperlink" Target="http://dev.gbif.org/issues/browse/PF-1275" TargetMode="External"/><Relationship Id="rId291" Type="http://schemas.openxmlformats.org/officeDocument/2006/relationships/hyperlink" Target="http://subclipse.tigris.org/servlets/ProjectProcess?pageID=p4wYuA%20-%20added%20the%20software%20site%20http://subclipse.tigris.org/update_1.0.x%20and%20downloaded" TargetMode="External"/><Relationship Id="rId151" Type="http://schemas.openxmlformats.org/officeDocument/2006/relationships/hyperlink" Target="http://msdn.microsoft.com/en-us/library/bb259689.aspx';" TargetMode="External"/><Relationship Id="rId389" Type="http://schemas.openxmlformats.org/officeDocument/2006/relationships/hyperlink" Target="http://www.youtube.com/watch?v=8uBcpsIEz2I" TargetMode="External"/><Relationship Id="rId596" Type="http://schemas.openxmlformats.org/officeDocument/2006/relationships/hyperlink" Target="https://github.com/andrewcottam/water_detection_python_scripts/blob/master/createWaterPoints.py" TargetMode="External"/></Relationships>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787A7F-5847-461C-895F-F1D27E197A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2261</TotalTime>
  <Pages>378</Pages>
  <Words>177515</Words>
  <Characters>1011841</Characters>
  <Application>Microsoft Office Word</Application>
  <DocSecurity>0</DocSecurity>
  <Lines>8432</Lines>
  <Paragraphs>2373</Paragraphs>
  <ScaleCrop>false</ScaleCrop>
  <HeadingPairs>
    <vt:vector size="2" baseType="variant">
      <vt:variant>
        <vt:lpstr>Title</vt:lpstr>
      </vt:variant>
      <vt:variant>
        <vt:i4>1</vt:i4>
      </vt:variant>
    </vt:vector>
  </HeadingPairs>
  <TitlesOfParts>
    <vt:vector size="1" baseType="lpstr">
      <vt:lpstr/>
    </vt:vector>
  </TitlesOfParts>
  <Company>European Commission - GEM Unit</Company>
  <LinksUpToDate>false</LinksUpToDate>
  <CharactersWithSpaces>1186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aan</dc:creator>
  <cp:keywords/>
  <dc:description/>
  <cp:lastModifiedBy>Andrew James COTTAM</cp:lastModifiedBy>
  <cp:revision>546</cp:revision>
  <cp:lastPrinted>2016-09-26T09:25:00Z</cp:lastPrinted>
  <dcterms:created xsi:type="dcterms:W3CDTF">2014-01-03T08:41:00Z</dcterms:created>
  <dcterms:modified xsi:type="dcterms:W3CDTF">2017-03-30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ottam@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